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72BE14" w14:textId="77777777" w:rsidR="002538E3" w:rsidRDefault="002538E3" w:rsidP="002538E3">
      <w:pPr>
        <w:autoSpaceDE w:val="0"/>
        <w:autoSpaceDN w:val="0"/>
        <w:adjustRightInd w:val="0"/>
        <w:spacing w:line="240" w:lineRule="auto"/>
        <w:rPr>
          <w:rFonts w:asciiTheme="majorBidi" w:hAnsiTheme="majorBidi" w:cstheme="majorBidi"/>
        </w:rPr>
      </w:pPr>
      <w:r>
        <w:tab/>
      </w:r>
      <w:r>
        <w:rPr>
          <w:rFonts w:asciiTheme="majorBidi" w:hAnsiTheme="majorBidi" w:cstheme="majorBidi"/>
          <w:noProof/>
          <w:lang w:eastAsia="zh-CN"/>
        </w:rPr>
        <w:drawing>
          <wp:anchor distT="0" distB="0" distL="114300" distR="114300" simplePos="0" relativeHeight="251661312" behindDoc="0" locked="0" layoutInCell="1" allowOverlap="1" wp14:anchorId="7079E9CB" wp14:editId="100AFAFF">
            <wp:simplePos x="0" y="0"/>
            <wp:positionH relativeFrom="column">
              <wp:posOffset>1310652</wp:posOffset>
            </wp:positionH>
            <wp:positionV relativeFrom="paragraph">
              <wp:posOffset>-310515</wp:posOffset>
            </wp:positionV>
            <wp:extent cx="3036570" cy="1104265"/>
            <wp:effectExtent l="0" t="0" r="0" b="0"/>
            <wp:wrapNone/>
            <wp:docPr id="191" name="Picture 191"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1EF2FE81" w14:textId="77777777" w:rsidR="002538E3" w:rsidRDefault="002538E3" w:rsidP="002538E3">
      <w:pPr>
        <w:autoSpaceDE w:val="0"/>
        <w:autoSpaceDN w:val="0"/>
        <w:adjustRightInd w:val="0"/>
        <w:spacing w:line="240" w:lineRule="auto"/>
        <w:rPr>
          <w:rFonts w:asciiTheme="majorBidi" w:hAnsiTheme="majorBidi" w:cstheme="majorBidi"/>
        </w:rPr>
      </w:pPr>
    </w:p>
    <w:p w14:paraId="6B1A4A71" w14:textId="77777777" w:rsidR="002538E3" w:rsidRDefault="002538E3" w:rsidP="002538E3">
      <w:pPr>
        <w:autoSpaceDE w:val="0"/>
        <w:autoSpaceDN w:val="0"/>
        <w:adjustRightInd w:val="0"/>
        <w:spacing w:line="240" w:lineRule="auto"/>
        <w:rPr>
          <w:rFonts w:asciiTheme="majorBidi" w:hAnsiTheme="majorBidi" w:cstheme="majorBidi"/>
        </w:rPr>
      </w:pPr>
    </w:p>
    <w:p w14:paraId="6AA6B800" w14:textId="77777777" w:rsidR="002538E3" w:rsidRDefault="002538E3" w:rsidP="002538E3">
      <w:pPr>
        <w:autoSpaceDE w:val="0"/>
        <w:autoSpaceDN w:val="0"/>
        <w:adjustRightInd w:val="0"/>
        <w:spacing w:line="240" w:lineRule="auto"/>
        <w:rPr>
          <w:rFonts w:asciiTheme="majorBidi" w:hAnsiTheme="majorBidi" w:cstheme="majorBidi"/>
        </w:rPr>
      </w:pPr>
    </w:p>
    <w:p w14:paraId="18EDC805" w14:textId="77777777" w:rsidR="002538E3" w:rsidRDefault="002538E3" w:rsidP="002538E3">
      <w:pPr>
        <w:autoSpaceDE w:val="0"/>
        <w:autoSpaceDN w:val="0"/>
        <w:adjustRightInd w:val="0"/>
        <w:spacing w:line="240" w:lineRule="auto"/>
        <w:jc w:val="center"/>
        <w:rPr>
          <w:rFonts w:asciiTheme="majorBidi" w:hAnsiTheme="majorBidi" w:cstheme="majorBidi"/>
        </w:rPr>
      </w:pPr>
    </w:p>
    <w:p w14:paraId="751F307E" w14:textId="77777777" w:rsidR="002538E3" w:rsidRDefault="002538E3" w:rsidP="002538E3">
      <w:pPr>
        <w:autoSpaceDE w:val="0"/>
        <w:autoSpaceDN w:val="0"/>
        <w:adjustRightInd w:val="0"/>
        <w:spacing w:line="240" w:lineRule="auto"/>
        <w:jc w:val="center"/>
        <w:rPr>
          <w:rFonts w:asciiTheme="majorBidi" w:hAnsiTheme="majorBidi" w:cstheme="majorBidi"/>
        </w:rPr>
      </w:pPr>
    </w:p>
    <w:p w14:paraId="48945952" w14:textId="77777777" w:rsidR="002538E3" w:rsidRDefault="002538E3" w:rsidP="002538E3">
      <w:pPr>
        <w:autoSpaceDE w:val="0"/>
        <w:autoSpaceDN w:val="0"/>
        <w:adjustRightInd w:val="0"/>
        <w:spacing w:line="240" w:lineRule="auto"/>
        <w:jc w:val="center"/>
        <w:rPr>
          <w:rFonts w:asciiTheme="majorBidi" w:hAnsiTheme="majorBidi" w:cstheme="majorBidi"/>
        </w:rPr>
      </w:pPr>
    </w:p>
    <w:p w14:paraId="7E3368E4" w14:textId="77777777" w:rsidR="002538E3" w:rsidRDefault="002538E3" w:rsidP="002538E3">
      <w:pPr>
        <w:autoSpaceDE w:val="0"/>
        <w:autoSpaceDN w:val="0"/>
        <w:adjustRightInd w:val="0"/>
        <w:spacing w:line="240" w:lineRule="auto"/>
        <w:jc w:val="center"/>
        <w:rPr>
          <w:rFonts w:asciiTheme="majorBidi" w:hAnsiTheme="majorBidi" w:cstheme="majorBidi"/>
        </w:rPr>
      </w:pPr>
    </w:p>
    <w:p w14:paraId="154BE552" w14:textId="77777777" w:rsidR="002538E3" w:rsidRDefault="002538E3" w:rsidP="002538E3">
      <w:pPr>
        <w:autoSpaceDE w:val="0"/>
        <w:autoSpaceDN w:val="0"/>
        <w:adjustRightInd w:val="0"/>
        <w:spacing w:line="240" w:lineRule="auto"/>
        <w:jc w:val="center"/>
        <w:rPr>
          <w:rFonts w:asciiTheme="majorBidi" w:hAnsiTheme="majorBidi" w:cstheme="majorBidi"/>
        </w:rPr>
      </w:pPr>
    </w:p>
    <w:p w14:paraId="1BA9433F" w14:textId="77777777" w:rsidR="002538E3" w:rsidRDefault="002538E3" w:rsidP="002538E3">
      <w:pPr>
        <w:autoSpaceDE w:val="0"/>
        <w:autoSpaceDN w:val="0"/>
        <w:adjustRightInd w:val="0"/>
        <w:spacing w:line="240" w:lineRule="auto"/>
        <w:jc w:val="center"/>
        <w:rPr>
          <w:rFonts w:asciiTheme="majorBidi" w:hAnsiTheme="majorBidi" w:cstheme="majorBidi"/>
        </w:rPr>
      </w:pPr>
    </w:p>
    <w:p w14:paraId="4785942A" w14:textId="77777777" w:rsidR="002538E3" w:rsidRDefault="002538E3" w:rsidP="002538E3">
      <w:pPr>
        <w:autoSpaceDE w:val="0"/>
        <w:autoSpaceDN w:val="0"/>
        <w:adjustRightInd w:val="0"/>
        <w:spacing w:line="240" w:lineRule="auto"/>
        <w:jc w:val="center"/>
        <w:rPr>
          <w:rFonts w:asciiTheme="majorBidi" w:hAnsiTheme="majorBidi" w:cstheme="majorBidi"/>
        </w:rPr>
      </w:pPr>
    </w:p>
    <w:p w14:paraId="6A91E5A6" w14:textId="39146627" w:rsidR="002538E3" w:rsidRPr="001D3BF3" w:rsidRDefault="00592D90" w:rsidP="002538E3">
      <w:pPr>
        <w:autoSpaceDE w:val="0"/>
        <w:autoSpaceDN w:val="0"/>
        <w:adjustRightInd w:val="0"/>
        <w:spacing w:line="240" w:lineRule="auto"/>
        <w:jc w:val="center"/>
        <w:rPr>
          <w:rFonts w:asciiTheme="majorBidi" w:hAnsiTheme="majorBidi" w:cstheme="majorBidi"/>
          <w:b/>
          <w:bCs/>
          <w:sz w:val="28"/>
          <w:szCs w:val="28"/>
        </w:rPr>
      </w:pPr>
      <w:r>
        <w:rPr>
          <w:rFonts w:asciiTheme="majorBidi" w:hAnsiTheme="majorBidi" w:cstheme="majorBidi"/>
          <w:b/>
          <w:bCs/>
          <w:color w:val="222222"/>
          <w:sz w:val="28"/>
          <w:szCs w:val="28"/>
          <w:shd w:val="clear" w:color="auto" w:fill="FFFFFF"/>
        </w:rPr>
        <w:t xml:space="preserve">Interactions between </w:t>
      </w:r>
      <w:r w:rsidR="00F45958" w:rsidRPr="00F45958">
        <w:rPr>
          <w:rFonts w:asciiTheme="majorBidi" w:hAnsiTheme="majorBidi" w:cstheme="majorBidi"/>
          <w:b/>
          <w:bCs/>
          <w:i/>
          <w:iCs/>
          <w:color w:val="222222"/>
          <w:sz w:val="28"/>
          <w:szCs w:val="28"/>
          <w:shd w:val="clear" w:color="auto" w:fill="FFFFFF"/>
        </w:rPr>
        <w:t>S. aureus</w:t>
      </w:r>
      <w:r w:rsidR="0073580A" w:rsidRPr="0073580A">
        <w:rPr>
          <w:rFonts w:asciiTheme="majorBidi" w:hAnsiTheme="majorBidi" w:cstheme="majorBidi"/>
          <w:b/>
          <w:bCs/>
          <w:i/>
          <w:iCs/>
          <w:color w:val="222222"/>
          <w:sz w:val="28"/>
          <w:szCs w:val="28"/>
          <w:shd w:val="clear" w:color="auto" w:fill="FFFFFF"/>
        </w:rPr>
        <w:t xml:space="preserve"> </w:t>
      </w:r>
      <w:r>
        <w:rPr>
          <w:rFonts w:asciiTheme="majorBidi" w:hAnsiTheme="majorBidi" w:cstheme="majorBidi"/>
          <w:b/>
          <w:bCs/>
          <w:color w:val="222222"/>
          <w:sz w:val="28"/>
          <w:szCs w:val="28"/>
          <w:shd w:val="clear" w:color="auto" w:fill="FFFFFF"/>
        </w:rPr>
        <w:t>components and the host immune system</w:t>
      </w:r>
      <w:r w:rsidR="002538E3">
        <w:rPr>
          <w:rFonts w:asciiTheme="majorBidi" w:hAnsiTheme="majorBidi" w:cstheme="majorBidi"/>
          <w:b/>
          <w:bCs/>
          <w:color w:val="222222"/>
          <w:sz w:val="28"/>
          <w:szCs w:val="28"/>
          <w:shd w:val="clear" w:color="auto" w:fill="FFFFFF"/>
        </w:rPr>
        <w:t xml:space="preserve"> </w:t>
      </w:r>
      <w:r w:rsidR="002538E3" w:rsidRPr="001D3BF3">
        <w:rPr>
          <w:rFonts w:asciiTheme="majorBidi" w:hAnsiTheme="majorBidi" w:cstheme="majorBidi"/>
          <w:b/>
          <w:bCs/>
          <w:color w:val="222222"/>
          <w:sz w:val="28"/>
          <w:szCs w:val="28"/>
        </w:rPr>
        <w:br/>
      </w:r>
      <w:r w:rsidR="002538E3" w:rsidRPr="001D3BF3">
        <w:rPr>
          <w:rFonts w:asciiTheme="majorBidi" w:hAnsiTheme="majorBidi" w:cstheme="majorBidi"/>
          <w:b/>
          <w:bCs/>
          <w:color w:val="222222"/>
          <w:sz w:val="28"/>
          <w:szCs w:val="28"/>
        </w:rPr>
        <w:br/>
      </w:r>
    </w:p>
    <w:p w14:paraId="7A23FBB3" w14:textId="77777777" w:rsidR="002538E3" w:rsidRDefault="002538E3" w:rsidP="002538E3">
      <w:pPr>
        <w:autoSpaceDE w:val="0"/>
        <w:autoSpaceDN w:val="0"/>
        <w:adjustRightInd w:val="0"/>
        <w:spacing w:line="240" w:lineRule="auto"/>
        <w:rPr>
          <w:rFonts w:asciiTheme="majorBidi" w:hAnsiTheme="majorBidi" w:cstheme="majorBidi"/>
        </w:rPr>
      </w:pPr>
    </w:p>
    <w:p w14:paraId="517BFF88" w14:textId="77777777" w:rsidR="002538E3" w:rsidRDefault="002538E3" w:rsidP="002538E3">
      <w:pPr>
        <w:autoSpaceDE w:val="0"/>
        <w:autoSpaceDN w:val="0"/>
        <w:adjustRightInd w:val="0"/>
        <w:spacing w:line="240" w:lineRule="auto"/>
        <w:jc w:val="center"/>
        <w:rPr>
          <w:rFonts w:asciiTheme="majorBidi" w:hAnsiTheme="majorBidi" w:cstheme="majorBidi"/>
        </w:rPr>
      </w:pPr>
    </w:p>
    <w:p w14:paraId="1D06E7D7" w14:textId="77777777" w:rsidR="002538E3" w:rsidRDefault="002538E3" w:rsidP="002538E3">
      <w:pPr>
        <w:autoSpaceDE w:val="0"/>
        <w:autoSpaceDN w:val="0"/>
        <w:adjustRightInd w:val="0"/>
        <w:spacing w:line="240" w:lineRule="auto"/>
        <w:jc w:val="center"/>
        <w:rPr>
          <w:rFonts w:asciiTheme="majorBidi" w:hAnsiTheme="majorBidi" w:cstheme="majorBidi"/>
        </w:rPr>
      </w:pPr>
    </w:p>
    <w:p w14:paraId="2CF8D802" w14:textId="77777777" w:rsidR="002538E3" w:rsidRPr="00FB352E" w:rsidRDefault="002538E3" w:rsidP="002538E3">
      <w:pPr>
        <w:autoSpaceDE w:val="0"/>
        <w:autoSpaceDN w:val="0"/>
        <w:adjustRightInd w:val="0"/>
        <w:spacing w:line="240" w:lineRule="auto"/>
        <w:jc w:val="center"/>
        <w:rPr>
          <w:rFonts w:asciiTheme="majorBidi" w:hAnsiTheme="majorBidi" w:cstheme="majorBidi"/>
          <w:b/>
          <w:bCs/>
        </w:rPr>
      </w:pPr>
      <w:r w:rsidRPr="00FB352E">
        <w:rPr>
          <w:rFonts w:asciiTheme="majorBidi" w:hAnsiTheme="majorBidi" w:cstheme="majorBidi"/>
          <w:b/>
          <w:bCs/>
        </w:rPr>
        <w:t>By:</w:t>
      </w:r>
    </w:p>
    <w:p w14:paraId="61838158" w14:textId="77777777" w:rsidR="002538E3" w:rsidRPr="00177AB6" w:rsidRDefault="002538E3" w:rsidP="002538E3">
      <w:pPr>
        <w:autoSpaceDE w:val="0"/>
        <w:autoSpaceDN w:val="0"/>
        <w:adjustRightInd w:val="0"/>
        <w:spacing w:line="240" w:lineRule="auto"/>
        <w:jc w:val="center"/>
        <w:rPr>
          <w:rFonts w:asciiTheme="majorBidi" w:hAnsiTheme="majorBidi" w:cstheme="majorBidi"/>
        </w:rPr>
      </w:pPr>
    </w:p>
    <w:p w14:paraId="0D05E4CA" w14:textId="1DD160E9" w:rsidR="002538E3" w:rsidRPr="00FB352E" w:rsidRDefault="0043569D" w:rsidP="002538E3">
      <w:pPr>
        <w:autoSpaceDE w:val="0"/>
        <w:autoSpaceDN w:val="0"/>
        <w:adjustRightInd w:val="0"/>
        <w:spacing w:line="240" w:lineRule="auto"/>
        <w:jc w:val="center"/>
        <w:rPr>
          <w:rFonts w:asciiTheme="majorBidi" w:hAnsiTheme="majorBidi" w:cstheme="majorBidi"/>
          <w:sz w:val="28"/>
          <w:szCs w:val="28"/>
        </w:rPr>
      </w:pPr>
      <w:r>
        <w:rPr>
          <w:rFonts w:asciiTheme="majorBidi" w:hAnsiTheme="majorBidi" w:cstheme="majorBidi"/>
          <w:sz w:val="28"/>
          <w:szCs w:val="28"/>
        </w:rPr>
        <w:t>Daria Shamarina</w:t>
      </w:r>
    </w:p>
    <w:p w14:paraId="3626C85D" w14:textId="77777777" w:rsidR="002538E3" w:rsidRPr="00177AB6" w:rsidRDefault="002538E3" w:rsidP="002538E3">
      <w:pPr>
        <w:autoSpaceDE w:val="0"/>
        <w:autoSpaceDN w:val="0"/>
        <w:adjustRightInd w:val="0"/>
        <w:spacing w:line="240" w:lineRule="auto"/>
        <w:rPr>
          <w:rFonts w:asciiTheme="majorBidi" w:hAnsiTheme="majorBidi" w:cstheme="majorBidi"/>
          <w:sz w:val="28"/>
          <w:szCs w:val="28"/>
        </w:rPr>
      </w:pPr>
    </w:p>
    <w:p w14:paraId="08E16D5B" w14:textId="77777777" w:rsidR="002538E3" w:rsidRDefault="002538E3" w:rsidP="002538E3">
      <w:pPr>
        <w:autoSpaceDE w:val="0"/>
        <w:autoSpaceDN w:val="0"/>
        <w:adjustRightInd w:val="0"/>
        <w:spacing w:line="240" w:lineRule="auto"/>
        <w:rPr>
          <w:rFonts w:asciiTheme="majorBidi" w:hAnsiTheme="majorBidi" w:cstheme="majorBidi"/>
        </w:rPr>
      </w:pPr>
    </w:p>
    <w:p w14:paraId="4B2D002B" w14:textId="77777777" w:rsidR="002538E3" w:rsidRDefault="002538E3" w:rsidP="002538E3">
      <w:pPr>
        <w:autoSpaceDE w:val="0"/>
        <w:autoSpaceDN w:val="0"/>
        <w:adjustRightInd w:val="0"/>
        <w:spacing w:line="240" w:lineRule="auto"/>
        <w:rPr>
          <w:rFonts w:asciiTheme="majorBidi" w:hAnsiTheme="majorBidi" w:cstheme="majorBidi"/>
        </w:rPr>
      </w:pPr>
    </w:p>
    <w:p w14:paraId="186C4FBC" w14:textId="77777777" w:rsidR="002538E3" w:rsidRDefault="002538E3" w:rsidP="002538E3">
      <w:pPr>
        <w:autoSpaceDE w:val="0"/>
        <w:autoSpaceDN w:val="0"/>
        <w:adjustRightInd w:val="0"/>
        <w:spacing w:line="240" w:lineRule="auto"/>
        <w:rPr>
          <w:rFonts w:asciiTheme="majorBidi" w:hAnsiTheme="majorBidi" w:cstheme="majorBidi"/>
        </w:rPr>
      </w:pPr>
    </w:p>
    <w:p w14:paraId="0E3B982C" w14:textId="77777777" w:rsidR="002538E3" w:rsidRPr="00D535FE" w:rsidRDefault="002538E3" w:rsidP="002538E3">
      <w:pPr>
        <w:autoSpaceDE w:val="0"/>
        <w:autoSpaceDN w:val="0"/>
        <w:adjustRightInd w:val="0"/>
        <w:spacing w:line="240" w:lineRule="auto"/>
        <w:jc w:val="center"/>
        <w:rPr>
          <w:rFonts w:asciiTheme="majorBidi" w:hAnsiTheme="majorBidi" w:cstheme="majorBidi"/>
        </w:rPr>
      </w:pPr>
      <w:r w:rsidRPr="00D535FE">
        <w:rPr>
          <w:rFonts w:asciiTheme="majorBidi" w:hAnsiTheme="majorBidi" w:cstheme="majorBidi"/>
        </w:rPr>
        <w:t xml:space="preserve">A thesis submitted in </w:t>
      </w:r>
      <w:r>
        <w:rPr>
          <w:rFonts w:asciiTheme="majorBidi" w:hAnsiTheme="majorBidi" w:cstheme="majorBidi"/>
        </w:rPr>
        <w:t>partial</w:t>
      </w:r>
      <w:r w:rsidRPr="00D535FE">
        <w:rPr>
          <w:rFonts w:asciiTheme="majorBidi" w:hAnsiTheme="majorBidi" w:cstheme="majorBidi"/>
        </w:rPr>
        <w:t xml:space="preserve"> fulfilment of the requirements </w:t>
      </w:r>
      <w:r>
        <w:rPr>
          <w:rFonts w:asciiTheme="majorBidi" w:hAnsiTheme="majorBidi" w:cstheme="majorBidi"/>
        </w:rPr>
        <w:t>for</w:t>
      </w:r>
      <w:r w:rsidRPr="00D535FE">
        <w:rPr>
          <w:rFonts w:asciiTheme="majorBidi" w:hAnsiTheme="majorBidi" w:cstheme="majorBidi"/>
        </w:rPr>
        <w:t xml:space="preserve"> the degree of</w:t>
      </w:r>
    </w:p>
    <w:p w14:paraId="1F497E4B" w14:textId="77777777" w:rsidR="002538E3" w:rsidRDefault="002538E3" w:rsidP="002538E3">
      <w:pPr>
        <w:jc w:val="center"/>
        <w:rPr>
          <w:rFonts w:asciiTheme="majorBidi" w:hAnsiTheme="majorBidi" w:cstheme="majorBidi"/>
        </w:rPr>
      </w:pPr>
      <w:r w:rsidRPr="00D535FE">
        <w:rPr>
          <w:rFonts w:asciiTheme="majorBidi" w:hAnsiTheme="majorBidi" w:cstheme="majorBidi"/>
        </w:rPr>
        <w:t>Doctor of Philosophy</w:t>
      </w:r>
      <w:r>
        <w:rPr>
          <w:rFonts w:asciiTheme="majorBidi" w:hAnsiTheme="majorBidi" w:cstheme="majorBidi"/>
        </w:rPr>
        <w:t xml:space="preserve"> </w:t>
      </w:r>
    </w:p>
    <w:p w14:paraId="617EC076" w14:textId="77777777" w:rsidR="002538E3" w:rsidRDefault="002538E3" w:rsidP="002538E3">
      <w:pPr>
        <w:jc w:val="center"/>
        <w:rPr>
          <w:rFonts w:asciiTheme="majorBidi" w:hAnsiTheme="majorBidi" w:cstheme="majorBidi"/>
        </w:rPr>
      </w:pPr>
    </w:p>
    <w:p w14:paraId="56AA5811" w14:textId="77777777" w:rsidR="002538E3" w:rsidRDefault="002538E3" w:rsidP="002538E3">
      <w:pPr>
        <w:jc w:val="center"/>
        <w:rPr>
          <w:rFonts w:asciiTheme="majorBidi" w:hAnsiTheme="majorBidi" w:cstheme="majorBidi"/>
        </w:rPr>
      </w:pPr>
    </w:p>
    <w:p w14:paraId="60015EEA" w14:textId="77777777" w:rsidR="002538E3" w:rsidRDefault="002538E3" w:rsidP="002538E3">
      <w:pPr>
        <w:jc w:val="center"/>
        <w:rPr>
          <w:rFonts w:asciiTheme="majorBidi" w:hAnsiTheme="majorBidi" w:cstheme="majorBidi"/>
        </w:rPr>
      </w:pPr>
    </w:p>
    <w:p w14:paraId="2FA30F93" w14:textId="77777777" w:rsidR="002538E3" w:rsidRPr="00D535FE" w:rsidRDefault="002538E3" w:rsidP="002538E3">
      <w:pPr>
        <w:spacing w:line="240" w:lineRule="auto"/>
        <w:jc w:val="center"/>
        <w:rPr>
          <w:rFonts w:asciiTheme="majorBidi" w:hAnsiTheme="majorBidi" w:cstheme="majorBidi"/>
        </w:rPr>
      </w:pPr>
      <w:r>
        <w:rPr>
          <w:rFonts w:asciiTheme="majorBidi" w:hAnsiTheme="majorBidi" w:cstheme="majorBidi"/>
        </w:rPr>
        <w:t>The University of Sheffield</w:t>
      </w:r>
    </w:p>
    <w:p w14:paraId="1D9948B4" w14:textId="50160CE6" w:rsidR="002538E3" w:rsidRPr="00D535FE" w:rsidRDefault="002538E3" w:rsidP="002538E3">
      <w:pPr>
        <w:autoSpaceDE w:val="0"/>
        <w:autoSpaceDN w:val="0"/>
        <w:adjustRightInd w:val="0"/>
        <w:spacing w:line="240" w:lineRule="auto"/>
        <w:jc w:val="center"/>
        <w:rPr>
          <w:rFonts w:asciiTheme="majorBidi" w:hAnsiTheme="majorBidi" w:cstheme="majorBidi"/>
        </w:rPr>
      </w:pPr>
      <w:r w:rsidRPr="00D535FE">
        <w:rPr>
          <w:rFonts w:asciiTheme="majorBidi" w:hAnsiTheme="majorBidi" w:cstheme="majorBidi"/>
        </w:rPr>
        <w:t xml:space="preserve">Faculty of </w:t>
      </w:r>
      <w:r w:rsidR="007957C8">
        <w:rPr>
          <w:rFonts w:asciiTheme="majorBidi" w:hAnsiTheme="majorBidi" w:cstheme="majorBidi"/>
        </w:rPr>
        <w:t>Science</w:t>
      </w:r>
    </w:p>
    <w:p w14:paraId="1C86F41D" w14:textId="6D71A213" w:rsidR="002538E3" w:rsidRDefault="007957C8" w:rsidP="002538E3">
      <w:pPr>
        <w:jc w:val="center"/>
        <w:rPr>
          <w:rFonts w:asciiTheme="majorBidi" w:hAnsiTheme="majorBidi" w:cstheme="majorBidi"/>
        </w:rPr>
      </w:pPr>
      <w:r>
        <w:rPr>
          <w:rFonts w:asciiTheme="majorBidi" w:hAnsiTheme="majorBidi" w:cstheme="majorBidi"/>
        </w:rPr>
        <w:t>Department</w:t>
      </w:r>
      <w:r w:rsidR="002538E3" w:rsidRPr="00D535FE">
        <w:rPr>
          <w:rFonts w:asciiTheme="majorBidi" w:hAnsiTheme="majorBidi" w:cstheme="majorBidi"/>
        </w:rPr>
        <w:t xml:space="preserve"> of </w:t>
      </w:r>
      <w:r>
        <w:rPr>
          <w:rFonts w:asciiTheme="majorBidi" w:hAnsiTheme="majorBidi" w:cstheme="majorBidi"/>
        </w:rPr>
        <w:t>Molecular Biology and Biotechnology</w:t>
      </w:r>
    </w:p>
    <w:p w14:paraId="004FC465" w14:textId="65411C10" w:rsidR="002538E3" w:rsidRPr="003E628F" w:rsidRDefault="003E628F" w:rsidP="003E628F">
      <w:pPr>
        <w:pStyle w:val="Heading6"/>
        <w:numPr>
          <w:ilvl w:val="0"/>
          <w:numId w:val="0"/>
        </w:numPr>
        <w:rPr>
          <w:color w:val="FFFFFF" w:themeColor="background1"/>
          <w:sz w:val="18"/>
          <w:szCs w:val="18"/>
        </w:rPr>
      </w:pPr>
      <w:bookmarkStart w:id="0" w:name="_Toc521494720"/>
      <w:r w:rsidRPr="003E628F">
        <w:rPr>
          <w:color w:val="FFFFFF" w:themeColor="background1"/>
          <w:sz w:val="18"/>
          <w:szCs w:val="18"/>
        </w:rPr>
        <w:t>Title page</w:t>
      </w:r>
      <w:bookmarkEnd w:id="0"/>
    </w:p>
    <w:p w14:paraId="0F2E1197" w14:textId="77777777" w:rsidR="002538E3" w:rsidRDefault="002538E3" w:rsidP="002538E3">
      <w:pPr>
        <w:jc w:val="center"/>
        <w:rPr>
          <w:rFonts w:asciiTheme="majorBidi" w:hAnsiTheme="majorBidi" w:cstheme="majorBidi"/>
        </w:rPr>
      </w:pPr>
      <w:r>
        <w:rPr>
          <w:rFonts w:asciiTheme="majorBidi" w:hAnsiTheme="majorBidi" w:cstheme="majorBidi"/>
        </w:rPr>
        <w:t xml:space="preserve"> </w:t>
      </w:r>
    </w:p>
    <w:p w14:paraId="7565787D" w14:textId="77777777" w:rsidR="002538E3" w:rsidRDefault="002538E3" w:rsidP="002538E3">
      <w:pPr>
        <w:jc w:val="center"/>
        <w:rPr>
          <w:rFonts w:asciiTheme="majorBidi" w:hAnsiTheme="majorBidi" w:cstheme="majorBidi"/>
        </w:rPr>
      </w:pPr>
    </w:p>
    <w:p w14:paraId="50CC492E" w14:textId="77777777" w:rsidR="002538E3" w:rsidRDefault="002538E3" w:rsidP="002538E3">
      <w:pPr>
        <w:jc w:val="center"/>
        <w:rPr>
          <w:rFonts w:asciiTheme="majorBidi" w:hAnsiTheme="majorBidi" w:cstheme="majorBidi"/>
        </w:rPr>
      </w:pPr>
    </w:p>
    <w:p w14:paraId="482039CF" w14:textId="77777777" w:rsidR="002538E3" w:rsidRDefault="002538E3" w:rsidP="002538E3">
      <w:pPr>
        <w:jc w:val="center"/>
        <w:rPr>
          <w:rFonts w:asciiTheme="majorBidi" w:hAnsiTheme="majorBidi" w:cstheme="majorBidi"/>
        </w:rPr>
      </w:pPr>
    </w:p>
    <w:p w14:paraId="5428DC83" w14:textId="1C1B0E6E" w:rsidR="002538E3" w:rsidRPr="006B3DDC" w:rsidRDefault="002538E3" w:rsidP="006B3DDC">
      <w:pPr>
        <w:jc w:val="center"/>
        <w:rPr>
          <w:rFonts w:asciiTheme="majorBidi" w:hAnsiTheme="majorBidi" w:cstheme="majorBidi"/>
        </w:rPr>
      </w:pPr>
      <w:r>
        <w:rPr>
          <w:rFonts w:asciiTheme="majorBidi" w:hAnsiTheme="majorBidi" w:cstheme="majorBidi"/>
        </w:rPr>
        <w:t>Submission</w:t>
      </w:r>
      <w:r w:rsidRPr="00DE2DFA">
        <w:rPr>
          <w:rFonts w:asciiTheme="majorBidi" w:hAnsiTheme="majorBidi" w:cstheme="majorBidi"/>
        </w:rPr>
        <w:t xml:space="preserve"> </w:t>
      </w:r>
      <w:r>
        <w:rPr>
          <w:rFonts w:asciiTheme="majorBidi" w:hAnsiTheme="majorBidi" w:cstheme="majorBidi"/>
        </w:rPr>
        <w:t>Dat</w:t>
      </w:r>
      <w:r w:rsidR="006B3DDC">
        <w:rPr>
          <w:rFonts w:asciiTheme="majorBidi" w:hAnsiTheme="majorBidi" w:cstheme="majorBidi"/>
        </w:rPr>
        <w:t>e</w:t>
      </w:r>
      <w:r w:rsidR="00592D90">
        <w:rPr>
          <w:rFonts w:asciiTheme="majorBidi" w:hAnsiTheme="majorBidi" w:cstheme="majorBidi"/>
        </w:rPr>
        <w:t>: February 2018</w:t>
      </w:r>
    </w:p>
    <w:p w14:paraId="4B2A74AE" w14:textId="2AEAC732" w:rsidR="00F16779" w:rsidRDefault="007E3C7F" w:rsidP="00E87512">
      <w:pPr>
        <w:pStyle w:val="Heading6"/>
        <w:numPr>
          <w:ilvl w:val="0"/>
          <w:numId w:val="0"/>
        </w:numPr>
        <w:tabs>
          <w:tab w:val="left" w:pos="981"/>
          <w:tab w:val="center" w:pos="4419"/>
        </w:tabs>
        <w:jc w:val="center"/>
      </w:pPr>
      <w:bookmarkStart w:id="1" w:name="_Toc521494721"/>
      <w:r>
        <w:lastRenderedPageBreak/>
        <w:t>Acknowledgements</w:t>
      </w:r>
      <w:bookmarkEnd w:id="1"/>
    </w:p>
    <w:p w14:paraId="31385F9D" w14:textId="7AC5839A" w:rsidR="00F16779" w:rsidRDefault="00F16779">
      <w:pPr>
        <w:spacing w:line="240" w:lineRule="auto"/>
        <w:rPr>
          <w:b/>
          <w:bCs/>
          <w:caps/>
          <w:sz w:val="22"/>
          <w:szCs w:val="22"/>
          <w:u w:val="single"/>
        </w:rPr>
      </w:pPr>
    </w:p>
    <w:p w14:paraId="011D4CA0" w14:textId="642589D7" w:rsidR="00307F19" w:rsidRDefault="002A521E" w:rsidP="0024787C">
      <w:pPr>
        <w:spacing w:line="360" w:lineRule="auto"/>
      </w:pPr>
      <w:r>
        <w:t xml:space="preserve">I would like to thank Professor Simon Foster for </w:t>
      </w:r>
      <w:r w:rsidR="00190C7F">
        <w:t xml:space="preserve">supporting my professional development </w:t>
      </w:r>
      <w:r w:rsidR="00722BA6">
        <w:t xml:space="preserve">and </w:t>
      </w:r>
      <w:r w:rsidR="004A2A2A">
        <w:t>widening my insight into applied research.</w:t>
      </w:r>
      <w:r w:rsidR="0024787C">
        <w:t xml:space="preserve"> </w:t>
      </w:r>
    </w:p>
    <w:p w14:paraId="1D2A972A" w14:textId="77777777" w:rsidR="00307F19" w:rsidRDefault="00307F19" w:rsidP="0024787C">
      <w:pPr>
        <w:spacing w:line="360" w:lineRule="auto"/>
      </w:pPr>
    </w:p>
    <w:p w14:paraId="3D17FD3F" w14:textId="66F73B4F" w:rsidR="00F16779" w:rsidRDefault="004A2A2A" w:rsidP="0024787C">
      <w:pPr>
        <w:spacing w:line="360" w:lineRule="auto"/>
      </w:pPr>
      <w:r>
        <w:t xml:space="preserve"> I would also like to thank my co-supervisor, Professor Jos Van Srijp </w:t>
      </w:r>
      <w:r w:rsidR="00C44121">
        <w:t xml:space="preserve">for giving me </w:t>
      </w:r>
      <w:r w:rsidR="00260317">
        <w:t>t</w:t>
      </w:r>
      <w:r w:rsidR="00C44121">
        <w:t xml:space="preserve">he opportunity to work with his </w:t>
      </w:r>
      <w:r w:rsidR="00260317">
        <w:t xml:space="preserve">research </w:t>
      </w:r>
      <w:r w:rsidR="00C44121">
        <w:t>team in Utrecht</w:t>
      </w:r>
      <w:r w:rsidR="00260317">
        <w:t xml:space="preserve">, and Dr. Kok van Kessel for teaching </w:t>
      </w:r>
      <w:r w:rsidR="00307F19">
        <w:t>me his principles of i</w:t>
      </w:r>
      <w:r w:rsidR="00225C9F">
        <w:t xml:space="preserve">mmunological research. </w:t>
      </w:r>
      <w:r w:rsidR="009B59E8">
        <w:t>The months sp</w:t>
      </w:r>
      <w:r w:rsidR="0026168D">
        <w:t xml:space="preserve">end in their lab provided unique research experience </w:t>
      </w:r>
      <w:r w:rsidR="00CD6D31">
        <w:t xml:space="preserve">with a considerable amount of significant results, </w:t>
      </w:r>
      <w:r w:rsidR="0026168D">
        <w:t>as well as a great working environment</w:t>
      </w:r>
      <w:r w:rsidR="009F7239">
        <w:t>.</w:t>
      </w:r>
    </w:p>
    <w:p w14:paraId="4BD935F1" w14:textId="77777777" w:rsidR="009F7239" w:rsidRDefault="009F7239" w:rsidP="0024787C">
      <w:pPr>
        <w:spacing w:line="360" w:lineRule="auto"/>
      </w:pPr>
    </w:p>
    <w:p w14:paraId="35AB40F5" w14:textId="710C9C49" w:rsidR="009F7239" w:rsidRDefault="009F7239" w:rsidP="0024787C">
      <w:pPr>
        <w:spacing w:line="360" w:lineRule="auto"/>
      </w:pPr>
      <w:r>
        <w:t xml:space="preserve">I would like to thank all the amazing people I had the pleasure of working with, and in particular Emma Boldock, who has been an incredible </w:t>
      </w:r>
      <w:r w:rsidR="00D65E37">
        <w:t>mentor</w:t>
      </w:r>
      <w:r>
        <w:t xml:space="preserve"> and friend, pushing me to become a better scientist</w:t>
      </w:r>
      <w:r w:rsidR="00D65E37">
        <w:t>, and for setting the high standards that characterise our research.</w:t>
      </w:r>
    </w:p>
    <w:p w14:paraId="6E7FCF5D" w14:textId="77777777" w:rsidR="007C547C" w:rsidRDefault="007C547C" w:rsidP="0024787C">
      <w:pPr>
        <w:spacing w:line="360" w:lineRule="auto"/>
      </w:pPr>
    </w:p>
    <w:p w14:paraId="30A97C26" w14:textId="2E10D97A" w:rsidR="00D65E37" w:rsidRDefault="00DA64A6" w:rsidP="0024787C">
      <w:pPr>
        <w:spacing w:line="360" w:lineRule="auto"/>
      </w:pPr>
      <w:r>
        <w:t>My PhD would have been impossible without t</w:t>
      </w:r>
      <w:r w:rsidR="00FF3B8A">
        <w:t>he h</w:t>
      </w:r>
      <w:r w:rsidR="00B04EF5">
        <w:t>elp and support of my fami</w:t>
      </w:r>
      <w:r w:rsidR="0024787C">
        <w:t xml:space="preserve">ly. </w:t>
      </w:r>
      <w:r w:rsidR="00FF3B8A">
        <w:t>My</w:t>
      </w:r>
      <w:r w:rsidR="00672AFF">
        <w:t xml:space="preserve"> g</w:t>
      </w:r>
      <w:r w:rsidR="00FF3B8A">
        <w:t>randmothers Galina, Yulia and Galina</w:t>
      </w:r>
      <w:r w:rsidR="00672AFF">
        <w:t xml:space="preserve"> as well as my mother</w:t>
      </w:r>
      <w:r w:rsidR="00FF3B8A">
        <w:t>- for being role models of strong women for me since I was young</w:t>
      </w:r>
      <w:r w:rsidR="00672AFF">
        <w:t xml:space="preserve">. A big thank you to my dad, for supporting me in all my </w:t>
      </w:r>
      <w:r w:rsidR="00946349">
        <w:t>beginnings</w:t>
      </w:r>
      <w:r w:rsidR="00672AFF">
        <w:t xml:space="preserve"> </w:t>
      </w:r>
      <w:r w:rsidR="00946349">
        <w:t xml:space="preserve">from ice skating and robot building to </w:t>
      </w:r>
      <w:r w:rsidR="00AE4561">
        <w:t>pursuing a PhD in the UK.</w:t>
      </w:r>
    </w:p>
    <w:p w14:paraId="307C5D37" w14:textId="77777777" w:rsidR="00AE4561" w:rsidRDefault="00AE4561" w:rsidP="0024787C">
      <w:pPr>
        <w:spacing w:line="360" w:lineRule="auto"/>
      </w:pPr>
    </w:p>
    <w:p w14:paraId="5773F6A2" w14:textId="4AB77AEA" w:rsidR="00AE4561" w:rsidRPr="003F3633" w:rsidRDefault="00AE4561" w:rsidP="0024787C">
      <w:pPr>
        <w:spacing w:line="360" w:lineRule="auto"/>
      </w:pPr>
      <w:r>
        <w:t>Finally, I would like to thank the incredible Gavish for</w:t>
      </w:r>
      <w:r w:rsidR="000276A8">
        <w:t xml:space="preserve"> keeping track and</w:t>
      </w:r>
      <w:r>
        <w:t xml:space="preserve"> making sure most of my thesis is written in </w:t>
      </w:r>
      <w:r w:rsidR="000276A8">
        <w:t>British English.</w:t>
      </w:r>
    </w:p>
    <w:p w14:paraId="75FC3E5D" w14:textId="77777777" w:rsidR="00F16779" w:rsidRDefault="00F16779">
      <w:pPr>
        <w:spacing w:line="240" w:lineRule="auto"/>
        <w:rPr>
          <w:b/>
          <w:bCs/>
          <w:caps/>
          <w:sz w:val="22"/>
          <w:szCs w:val="22"/>
          <w:u w:val="single"/>
        </w:rPr>
      </w:pPr>
      <w:r>
        <w:br w:type="page"/>
      </w:r>
    </w:p>
    <w:p w14:paraId="3D20CFDD" w14:textId="1B19CA39" w:rsidR="00F16779" w:rsidRDefault="00F16779" w:rsidP="00D32A33">
      <w:pPr>
        <w:pStyle w:val="Heading6"/>
        <w:numPr>
          <w:ilvl w:val="0"/>
          <w:numId w:val="0"/>
        </w:numPr>
        <w:jc w:val="center"/>
      </w:pPr>
      <w:bookmarkStart w:id="2" w:name="_Toc521494722"/>
      <w:r>
        <w:lastRenderedPageBreak/>
        <w:t>Summary</w:t>
      </w:r>
      <w:bookmarkEnd w:id="2"/>
    </w:p>
    <w:p w14:paraId="29E3FE27" w14:textId="0FD52A77" w:rsidR="00DB62E2" w:rsidRDefault="00DB62E2" w:rsidP="00DB62E2">
      <w:r>
        <w:rPr>
          <w:i/>
        </w:rPr>
        <w:t xml:space="preserve">Staphylococcus aureus </w:t>
      </w:r>
      <w:r>
        <w:t xml:space="preserve">is a significant human pathogen, able to cause a wide range of diseases. Emergence of multi drug-resistant strains puts a significant burden on healthcare providers and highlights a pressing need for alternative control regimes. This project set out to explore the interactions between </w:t>
      </w:r>
      <w:r w:rsidR="00F45958" w:rsidRPr="00F45958">
        <w:rPr>
          <w:i/>
          <w:iCs/>
        </w:rPr>
        <w:t xml:space="preserve">S. aureus </w:t>
      </w:r>
      <w:r>
        <w:t xml:space="preserve">and the host immune system and demonstrated a novel role for commensal bacteria and their components in initiation of </w:t>
      </w:r>
      <w:r w:rsidR="00F45958" w:rsidRPr="00F45958">
        <w:rPr>
          <w:i/>
          <w:iCs/>
        </w:rPr>
        <w:t xml:space="preserve">S. aureus </w:t>
      </w:r>
      <w:r>
        <w:t xml:space="preserve">infection. </w:t>
      </w:r>
    </w:p>
    <w:p w14:paraId="2A99F7B5" w14:textId="77777777" w:rsidR="00DB62E2" w:rsidRDefault="00DB62E2" w:rsidP="00DB62E2"/>
    <w:p w14:paraId="6FC0B6EA" w14:textId="5ECABA70" w:rsidR="00DB62E2" w:rsidRPr="00656029" w:rsidRDefault="00DB62E2" w:rsidP="00DB62E2">
      <w:r>
        <w:t>As many staphylococcal infections occur through wounds or with inserted medical devices, there is a likely initial coinfection with commensal bacteria. This hypothesis was tested using animal models of infection. Zebrafish embryos were initially used to inform a murine sepsis model.</w:t>
      </w:r>
      <w:r w:rsidR="0073580A" w:rsidRPr="0073580A">
        <w:rPr>
          <w:i/>
          <w:iCs/>
        </w:rPr>
        <w:t xml:space="preserve"> </w:t>
      </w:r>
      <w:r>
        <w:t xml:space="preserve">Firstly, the </w:t>
      </w:r>
      <w:r w:rsidR="00AE6915" w:rsidRPr="00AE6915">
        <w:t>Gram-</w:t>
      </w:r>
      <w:r>
        <w:t>positive commensal bacteria</w:t>
      </w:r>
      <w:r>
        <w:rPr>
          <w:i/>
        </w:rPr>
        <w:t xml:space="preserve"> Micrococcus luteus </w:t>
      </w:r>
      <w:r>
        <w:t xml:space="preserve">and </w:t>
      </w:r>
      <w:r>
        <w:rPr>
          <w:i/>
        </w:rPr>
        <w:t>Staphylococcus epidermidis</w:t>
      </w:r>
      <w:r>
        <w:t xml:space="preserve"> were found to augment </w:t>
      </w:r>
      <w:r w:rsidR="009303B5">
        <w:rPr>
          <w:i/>
          <w:iCs/>
        </w:rPr>
        <w:t>S. aureus</w:t>
      </w:r>
      <w:r>
        <w:rPr>
          <w:i/>
        </w:rPr>
        <w:t xml:space="preserve"> </w:t>
      </w:r>
      <w:r>
        <w:t xml:space="preserve">pathogenesis in all models. This was extended to show that the </w:t>
      </w:r>
      <w:r w:rsidR="00AE6915" w:rsidRPr="00AE6915">
        <w:t>Gram-</w:t>
      </w:r>
      <w:r>
        <w:t xml:space="preserve">negative skin commensal </w:t>
      </w:r>
      <w:r>
        <w:rPr>
          <w:i/>
        </w:rPr>
        <w:t xml:space="preserve">Roseomonas mucosa </w:t>
      </w:r>
      <w:r>
        <w:t xml:space="preserve">also augmented. Finally, the enteric organism </w:t>
      </w:r>
      <w:r>
        <w:rPr>
          <w:i/>
        </w:rPr>
        <w:t xml:space="preserve">Escherichia coli </w:t>
      </w:r>
      <w:r>
        <w:t xml:space="preserve">augmented but also benefitted to the detriment of the host. Mechanistic studies showed that peptidoglycan from a range of bacterial species and chemical constituencies augmented. One of the most significant advances of this project was the dramatic reduction in the </w:t>
      </w:r>
      <w:r w:rsidR="00F45958" w:rsidRPr="00F45958">
        <w:rPr>
          <w:i/>
          <w:iCs/>
        </w:rPr>
        <w:t>S. aureus</w:t>
      </w:r>
      <w:r w:rsidR="0073580A" w:rsidRPr="0073580A">
        <w:rPr>
          <w:i/>
          <w:iCs/>
        </w:rPr>
        <w:t xml:space="preserve"> </w:t>
      </w:r>
      <w:r>
        <w:t>infectious dose in the presence of augmenting material, which establishes a more physiologically relevant model of human disease.</w:t>
      </w:r>
      <w:r w:rsidR="0073580A" w:rsidRPr="0073580A">
        <w:rPr>
          <w:i/>
          <w:iCs/>
        </w:rPr>
        <w:t xml:space="preserve"> </w:t>
      </w:r>
      <w:r>
        <w:t>There are also important wider implications as to how we view and treat infections as all are initiated from a polymicrobial environment.</w:t>
      </w:r>
    </w:p>
    <w:p w14:paraId="69327B44" w14:textId="75C04498" w:rsidR="003D68D8" w:rsidRPr="002A2FE0" w:rsidRDefault="003D68D8" w:rsidP="00D32A33">
      <w:pPr>
        <w:pStyle w:val="Heading6"/>
        <w:numPr>
          <w:ilvl w:val="0"/>
          <w:numId w:val="0"/>
        </w:numPr>
        <w:jc w:val="center"/>
      </w:pPr>
      <w:bookmarkStart w:id="3" w:name="_Toc521494723"/>
      <w:r w:rsidRPr="002A2FE0">
        <w:lastRenderedPageBreak/>
        <w:t>Abbreviations</w:t>
      </w:r>
      <w:bookmarkEnd w:id="3"/>
    </w:p>
    <w:tbl>
      <w:tblPr>
        <w:tblW w:w="8828" w:type="dxa"/>
        <w:tblLook w:val="04A0" w:firstRow="1" w:lastRow="0" w:firstColumn="1" w:lastColumn="0" w:noHBand="0" w:noVBand="1"/>
      </w:tblPr>
      <w:tblGrid>
        <w:gridCol w:w="1484"/>
        <w:gridCol w:w="7344"/>
      </w:tblGrid>
      <w:tr w:rsidR="00253802" w:rsidRPr="002A2FE0" w14:paraId="0023C7AC" w14:textId="77777777" w:rsidTr="00EE19F9">
        <w:trPr>
          <w:trHeight w:val="321"/>
        </w:trPr>
        <w:tc>
          <w:tcPr>
            <w:tcW w:w="1484" w:type="dxa"/>
            <w:shd w:val="clear" w:color="auto" w:fill="auto"/>
            <w:noWrap/>
            <w:vAlign w:val="center"/>
            <w:hideMark/>
          </w:tcPr>
          <w:p w14:paraId="0519A55F" w14:textId="79BA984F" w:rsidR="003D68D8" w:rsidRPr="00295BF6" w:rsidRDefault="00F61DC4" w:rsidP="00253802">
            <w:pPr>
              <w:spacing w:line="240" w:lineRule="auto"/>
              <w:rPr>
                <w:rFonts w:eastAsia="Times New Roman" w:cs="Times New Roman"/>
                <w:color w:val="000000"/>
                <w:lang w:eastAsia="en-GB"/>
              </w:rPr>
            </w:pPr>
            <w:r>
              <w:rPr>
                <w:rFonts w:eastAsia="Times New Roman" w:cs="Times New Roman"/>
                <w:color w:val="000000"/>
                <w:lang w:eastAsia="en-GB"/>
              </w:rPr>
              <w:t>°C</w:t>
            </w:r>
            <w:r w:rsidR="003D68D8" w:rsidRPr="00295BF6">
              <w:rPr>
                <w:rFonts w:eastAsia="Times New Roman" w:cs="TimesNewRomanPSMT"/>
                <w:color w:val="000000"/>
                <w:lang w:eastAsia="en-GB"/>
              </w:rPr>
              <w:t xml:space="preserve"> </w:t>
            </w:r>
          </w:p>
        </w:tc>
        <w:tc>
          <w:tcPr>
            <w:tcW w:w="7344" w:type="dxa"/>
            <w:shd w:val="clear" w:color="auto" w:fill="auto"/>
            <w:noWrap/>
            <w:vAlign w:val="center"/>
            <w:hideMark/>
          </w:tcPr>
          <w:p w14:paraId="43E9EC87"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Degree Celsius</w:t>
            </w:r>
          </w:p>
        </w:tc>
      </w:tr>
      <w:tr w:rsidR="00253802" w:rsidRPr="002A2FE0" w14:paraId="7EAC6575" w14:textId="77777777" w:rsidTr="00253802">
        <w:trPr>
          <w:trHeight w:val="170"/>
        </w:trPr>
        <w:tc>
          <w:tcPr>
            <w:tcW w:w="1484" w:type="dxa"/>
            <w:shd w:val="clear" w:color="auto" w:fill="auto"/>
            <w:noWrap/>
            <w:vAlign w:val="center"/>
            <w:hideMark/>
          </w:tcPr>
          <w:p w14:paraId="77AFAFAD" w14:textId="5D3D2D7F" w:rsidR="003D68D8" w:rsidRPr="00295BF6" w:rsidRDefault="00F61DC4" w:rsidP="00253802">
            <w:pPr>
              <w:spacing w:line="240" w:lineRule="auto"/>
              <w:rPr>
                <w:rFonts w:eastAsia="Times New Roman" w:cs="TimesNewRomanPSMT"/>
                <w:color w:val="000000"/>
                <w:lang w:eastAsia="en-GB"/>
              </w:rPr>
            </w:pPr>
            <w:r>
              <w:rPr>
                <w:rFonts w:eastAsia="Times New Roman" w:cs="TimesNewRomanPSMT"/>
                <w:color w:val="000000"/>
                <w:lang w:eastAsia="en-GB"/>
              </w:rPr>
              <w:t xml:space="preserve">× </w:t>
            </w:r>
          </w:p>
        </w:tc>
        <w:tc>
          <w:tcPr>
            <w:tcW w:w="7344" w:type="dxa"/>
            <w:shd w:val="clear" w:color="auto" w:fill="auto"/>
            <w:noWrap/>
            <w:vAlign w:val="center"/>
            <w:hideMark/>
          </w:tcPr>
          <w:p w14:paraId="29F387C5"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Times</w:t>
            </w:r>
          </w:p>
        </w:tc>
      </w:tr>
      <w:tr w:rsidR="00253802" w:rsidRPr="002A2FE0" w14:paraId="3CB7E240" w14:textId="77777777" w:rsidTr="00253802">
        <w:trPr>
          <w:trHeight w:val="320"/>
        </w:trPr>
        <w:tc>
          <w:tcPr>
            <w:tcW w:w="1484" w:type="dxa"/>
            <w:shd w:val="clear" w:color="auto" w:fill="auto"/>
            <w:noWrap/>
            <w:vAlign w:val="center"/>
            <w:hideMark/>
          </w:tcPr>
          <w:p w14:paraId="36BD31FD"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lt; </w:t>
            </w:r>
          </w:p>
        </w:tc>
        <w:tc>
          <w:tcPr>
            <w:tcW w:w="7344" w:type="dxa"/>
            <w:shd w:val="clear" w:color="auto" w:fill="auto"/>
            <w:noWrap/>
            <w:vAlign w:val="center"/>
            <w:hideMark/>
          </w:tcPr>
          <w:p w14:paraId="133393C0"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 xml:space="preserve">Less than </w:t>
            </w:r>
          </w:p>
        </w:tc>
      </w:tr>
      <w:tr w:rsidR="00253802" w:rsidRPr="002A2FE0" w14:paraId="0DCC6236" w14:textId="77777777" w:rsidTr="00253802">
        <w:trPr>
          <w:trHeight w:val="320"/>
        </w:trPr>
        <w:tc>
          <w:tcPr>
            <w:tcW w:w="1484" w:type="dxa"/>
            <w:shd w:val="clear" w:color="auto" w:fill="auto"/>
            <w:noWrap/>
            <w:vAlign w:val="center"/>
            <w:hideMark/>
          </w:tcPr>
          <w:p w14:paraId="756F7F3F"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 </w:t>
            </w:r>
          </w:p>
        </w:tc>
        <w:tc>
          <w:tcPr>
            <w:tcW w:w="7344" w:type="dxa"/>
            <w:shd w:val="clear" w:color="auto" w:fill="auto"/>
            <w:noWrap/>
            <w:vAlign w:val="center"/>
            <w:hideMark/>
          </w:tcPr>
          <w:p w14:paraId="51719776"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Approximately</w:t>
            </w:r>
          </w:p>
        </w:tc>
      </w:tr>
      <w:tr w:rsidR="00253802" w:rsidRPr="002A2FE0" w14:paraId="31495228" w14:textId="77777777" w:rsidTr="00253802">
        <w:trPr>
          <w:trHeight w:val="320"/>
        </w:trPr>
        <w:tc>
          <w:tcPr>
            <w:tcW w:w="1484" w:type="dxa"/>
            <w:shd w:val="clear" w:color="auto" w:fill="auto"/>
            <w:noWrap/>
            <w:vAlign w:val="center"/>
            <w:hideMark/>
          </w:tcPr>
          <w:p w14:paraId="74E06B02"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aa </w:t>
            </w:r>
          </w:p>
        </w:tc>
        <w:tc>
          <w:tcPr>
            <w:tcW w:w="7344" w:type="dxa"/>
            <w:shd w:val="clear" w:color="auto" w:fill="auto"/>
            <w:noWrap/>
            <w:vAlign w:val="center"/>
            <w:hideMark/>
          </w:tcPr>
          <w:p w14:paraId="6076312C"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amino acid</w:t>
            </w:r>
          </w:p>
        </w:tc>
      </w:tr>
      <w:tr w:rsidR="00253802" w:rsidRPr="002A2FE0" w14:paraId="0482220A" w14:textId="77777777" w:rsidTr="00253802">
        <w:trPr>
          <w:trHeight w:val="320"/>
        </w:trPr>
        <w:tc>
          <w:tcPr>
            <w:tcW w:w="1484" w:type="dxa"/>
            <w:shd w:val="clear" w:color="auto" w:fill="auto"/>
            <w:noWrap/>
            <w:vAlign w:val="center"/>
            <w:hideMark/>
          </w:tcPr>
          <w:p w14:paraId="64E194F5"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Amp </w:t>
            </w:r>
          </w:p>
        </w:tc>
        <w:tc>
          <w:tcPr>
            <w:tcW w:w="7344" w:type="dxa"/>
            <w:shd w:val="clear" w:color="auto" w:fill="auto"/>
            <w:noWrap/>
            <w:vAlign w:val="center"/>
            <w:hideMark/>
          </w:tcPr>
          <w:p w14:paraId="3D1C5F55"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Ampicillin</w:t>
            </w:r>
          </w:p>
        </w:tc>
      </w:tr>
      <w:tr w:rsidR="00253802" w:rsidRPr="002A2FE0" w14:paraId="518E42B3" w14:textId="77777777" w:rsidTr="00253802">
        <w:trPr>
          <w:trHeight w:val="320"/>
        </w:trPr>
        <w:tc>
          <w:tcPr>
            <w:tcW w:w="1484" w:type="dxa"/>
            <w:shd w:val="clear" w:color="auto" w:fill="auto"/>
            <w:noWrap/>
            <w:vAlign w:val="center"/>
            <w:hideMark/>
          </w:tcPr>
          <w:p w14:paraId="0F608B2A"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AMPs </w:t>
            </w:r>
          </w:p>
        </w:tc>
        <w:tc>
          <w:tcPr>
            <w:tcW w:w="7344" w:type="dxa"/>
            <w:shd w:val="clear" w:color="auto" w:fill="auto"/>
            <w:noWrap/>
            <w:vAlign w:val="center"/>
            <w:hideMark/>
          </w:tcPr>
          <w:p w14:paraId="05C78036"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Antimicrobial peptides</w:t>
            </w:r>
          </w:p>
        </w:tc>
      </w:tr>
      <w:tr w:rsidR="00253802" w:rsidRPr="002A2FE0" w14:paraId="2C045C5C" w14:textId="77777777" w:rsidTr="00253802">
        <w:trPr>
          <w:trHeight w:val="320"/>
        </w:trPr>
        <w:tc>
          <w:tcPr>
            <w:tcW w:w="1484" w:type="dxa"/>
            <w:shd w:val="clear" w:color="auto" w:fill="auto"/>
            <w:noWrap/>
            <w:vAlign w:val="center"/>
            <w:hideMark/>
          </w:tcPr>
          <w:p w14:paraId="59A1B7E0"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APC </w:t>
            </w:r>
          </w:p>
        </w:tc>
        <w:tc>
          <w:tcPr>
            <w:tcW w:w="7344" w:type="dxa"/>
            <w:shd w:val="clear" w:color="auto" w:fill="auto"/>
            <w:noWrap/>
            <w:vAlign w:val="center"/>
            <w:hideMark/>
          </w:tcPr>
          <w:p w14:paraId="2C17E6F7"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Antigen presenting cell</w:t>
            </w:r>
          </w:p>
        </w:tc>
      </w:tr>
      <w:tr w:rsidR="00253802" w:rsidRPr="002A2FE0" w14:paraId="0A1FCC4B" w14:textId="77777777" w:rsidTr="00253802">
        <w:trPr>
          <w:trHeight w:val="320"/>
        </w:trPr>
        <w:tc>
          <w:tcPr>
            <w:tcW w:w="1484" w:type="dxa"/>
            <w:shd w:val="clear" w:color="auto" w:fill="auto"/>
            <w:noWrap/>
            <w:vAlign w:val="center"/>
            <w:hideMark/>
          </w:tcPr>
          <w:p w14:paraId="3E580BF7"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ATP </w:t>
            </w:r>
          </w:p>
        </w:tc>
        <w:tc>
          <w:tcPr>
            <w:tcW w:w="7344" w:type="dxa"/>
            <w:shd w:val="clear" w:color="auto" w:fill="auto"/>
            <w:noWrap/>
            <w:vAlign w:val="center"/>
            <w:hideMark/>
          </w:tcPr>
          <w:p w14:paraId="52CFD4B4"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Adenosine triphosphate</w:t>
            </w:r>
          </w:p>
        </w:tc>
      </w:tr>
      <w:tr w:rsidR="00253802" w:rsidRPr="002A2FE0" w14:paraId="310DCA27" w14:textId="77777777" w:rsidTr="00253802">
        <w:trPr>
          <w:trHeight w:val="320"/>
        </w:trPr>
        <w:tc>
          <w:tcPr>
            <w:tcW w:w="1484" w:type="dxa"/>
            <w:shd w:val="clear" w:color="auto" w:fill="auto"/>
            <w:noWrap/>
            <w:vAlign w:val="center"/>
            <w:hideMark/>
          </w:tcPr>
          <w:p w14:paraId="00ED16FE"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BALB/c </w:t>
            </w:r>
          </w:p>
        </w:tc>
        <w:tc>
          <w:tcPr>
            <w:tcW w:w="7344" w:type="dxa"/>
            <w:shd w:val="clear" w:color="auto" w:fill="auto"/>
            <w:noWrap/>
            <w:vAlign w:val="center"/>
            <w:hideMark/>
          </w:tcPr>
          <w:p w14:paraId="2297B52A"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Inbred mouse strain</w:t>
            </w:r>
          </w:p>
        </w:tc>
      </w:tr>
      <w:tr w:rsidR="00253802" w:rsidRPr="002A2FE0" w14:paraId="4AD8E4B6" w14:textId="77777777" w:rsidTr="00253802">
        <w:trPr>
          <w:trHeight w:val="320"/>
        </w:trPr>
        <w:tc>
          <w:tcPr>
            <w:tcW w:w="1484" w:type="dxa"/>
            <w:shd w:val="clear" w:color="auto" w:fill="auto"/>
            <w:noWrap/>
            <w:vAlign w:val="center"/>
            <w:hideMark/>
          </w:tcPr>
          <w:p w14:paraId="7910FA7E"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BHI </w:t>
            </w:r>
          </w:p>
        </w:tc>
        <w:tc>
          <w:tcPr>
            <w:tcW w:w="7344" w:type="dxa"/>
            <w:shd w:val="clear" w:color="auto" w:fill="auto"/>
            <w:noWrap/>
            <w:vAlign w:val="center"/>
            <w:hideMark/>
          </w:tcPr>
          <w:p w14:paraId="1B669E70"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Brain heart infusion</w:t>
            </w:r>
          </w:p>
        </w:tc>
      </w:tr>
      <w:tr w:rsidR="00253802" w:rsidRPr="002A2FE0" w14:paraId="0DDB1D65" w14:textId="77777777" w:rsidTr="00253802">
        <w:trPr>
          <w:trHeight w:val="320"/>
        </w:trPr>
        <w:tc>
          <w:tcPr>
            <w:tcW w:w="1484" w:type="dxa"/>
            <w:shd w:val="clear" w:color="auto" w:fill="auto"/>
            <w:noWrap/>
            <w:vAlign w:val="center"/>
            <w:hideMark/>
          </w:tcPr>
          <w:p w14:paraId="7DCAF287"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C3H/HeN </w:t>
            </w:r>
          </w:p>
        </w:tc>
        <w:tc>
          <w:tcPr>
            <w:tcW w:w="7344" w:type="dxa"/>
            <w:shd w:val="clear" w:color="auto" w:fill="auto"/>
            <w:noWrap/>
            <w:vAlign w:val="center"/>
            <w:hideMark/>
          </w:tcPr>
          <w:p w14:paraId="6DC73221"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Inbred mouse strain</w:t>
            </w:r>
          </w:p>
        </w:tc>
      </w:tr>
      <w:tr w:rsidR="00253802" w:rsidRPr="002A2FE0" w14:paraId="74E97DB0" w14:textId="77777777" w:rsidTr="00253802">
        <w:trPr>
          <w:trHeight w:val="320"/>
        </w:trPr>
        <w:tc>
          <w:tcPr>
            <w:tcW w:w="1484" w:type="dxa"/>
            <w:shd w:val="clear" w:color="auto" w:fill="auto"/>
            <w:noWrap/>
            <w:vAlign w:val="center"/>
            <w:hideMark/>
          </w:tcPr>
          <w:p w14:paraId="2A03537B"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CA </w:t>
            </w:r>
          </w:p>
        </w:tc>
        <w:tc>
          <w:tcPr>
            <w:tcW w:w="7344" w:type="dxa"/>
            <w:shd w:val="clear" w:color="auto" w:fill="auto"/>
            <w:noWrap/>
            <w:vAlign w:val="center"/>
            <w:hideMark/>
          </w:tcPr>
          <w:p w14:paraId="5CA65A77"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Community acquired</w:t>
            </w:r>
          </w:p>
        </w:tc>
      </w:tr>
      <w:tr w:rsidR="00253802" w:rsidRPr="002A2FE0" w14:paraId="3847DE69" w14:textId="77777777" w:rsidTr="00253802">
        <w:trPr>
          <w:trHeight w:val="320"/>
        </w:trPr>
        <w:tc>
          <w:tcPr>
            <w:tcW w:w="1484" w:type="dxa"/>
            <w:shd w:val="clear" w:color="auto" w:fill="auto"/>
            <w:noWrap/>
            <w:vAlign w:val="center"/>
            <w:hideMark/>
          </w:tcPr>
          <w:p w14:paraId="3C87CFCF"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CCL2 </w:t>
            </w:r>
          </w:p>
        </w:tc>
        <w:tc>
          <w:tcPr>
            <w:tcW w:w="7344" w:type="dxa"/>
            <w:shd w:val="clear" w:color="auto" w:fill="auto"/>
            <w:noWrap/>
            <w:vAlign w:val="center"/>
            <w:hideMark/>
          </w:tcPr>
          <w:p w14:paraId="413C103D"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Chemokine (C-C motif) ligand 2</w:t>
            </w:r>
          </w:p>
        </w:tc>
      </w:tr>
      <w:tr w:rsidR="00253802" w:rsidRPr="002A2FE0" w14:paraId="24CCDE02" w14:textId="77777777" w:rsidTr="00253802">
        <w:trPr>
          <w:trHeight w:val="320"/>
        </w:trPr>
        <w:tc>
          <w:tcPr>
            <w:tcW w:w="1484" w:type="dxa"/>
            <w:shd w:val="clear" w:color="auto" w:fill="auto"/>
            <w:noWrap/>
            <w:vAlign w:val="center"/>
            <w:hideMark/>
          </w:tcPr>
          <w:p w14:paraId="382C2B5A"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CCL4 </w:t>
            </w:r>
          </w:p>
        </w:tc>
        <w:tc>
          <w:tcPr>
            <w:tcW w:w="7344" w:type="dxa"/>
            <w:shd w:val="clear" w:color="auto" w:fill="auto"/>
            <w:noWrap/>
            <w:vAlign w:val="center"/>
            <w:hideMark/>
          </w:tcPr>
          <w:p w14:paraId="1187E0EF"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Chemokine (C-C motif) ligand 4</w:t>
            </w:r>
          </w:p>
        </w:tc>
      </w:tr>
      <w:tr w:rsidR="00253802" w:rsidRPr="002A2FE0" w14:paraId="52F68812" w14:textId="77777777" w:rsidTr="00253802">
        <w:trPr>
          <w:trHeight w:val="320"/>
        </w:trPr>
        <w:tc>
          <w:tcPr>
            <w:tcW w:w="1484" w:type="dxa"/>
            <w:shd w:val="clear" w:color="auto" w:fill="auto"/>
            <w:noWrap/>
            <w:vAlign w:val="center"/>
            <w:hideMark/>
          </w:tcPr>
          <w:p w14:paraId="626DBA82"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CFU </w:t>
            </w:r>
          </w:p>
        </w:tc>
        <w:tc>
          <w:tcPr>
            <w:tcW w:w="7344" w:type="dxa"/>
            <w:shd w:val="clear" w:color="auto" w:fill="auto"/>
            <w:noWrap/>
            <w:vAlign w:val="center"/>
            <w:hideMark/>
          </w:tcPr>
          <w:p w14:paraId="2698E784"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Colony forming units</w:t>
            </w:r>
          </w:p>
        </w:tc>
      </w:tr>
      <w:tr w:rsidR="00253802" w:rsidRPr="002A2FE0" w14:paraId="5285D6CA" w14:textId="77777777" w:rsidTr="00253802">
        <w:trPr>
          <w:trHeight w:val="320"/>
        </w:trPr>
        <w:tc>
          <w:tcPr>
            <w:tcW w:w="1484" w:type="dxa"/>
            <w:shd w:val="clear" w:color="auto" w:fill="auto"/>
            <w:noWrap/>
            <w:vAlign w:val="center"/>
            <w:hideMark/>
          </w:tcPr>
          <w:p w14:paraId="56CF0190"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CXCL1 </w:t>
            </w:r>
          </w:p>
        </w:tc>
        <w:tc>
          <w:tcPr>
            <w:tcW w:w="7344" w:type="dxa"/>
            <w:shd w:val="clear" w:color="auto" w:fill="auto"/>
            <w:noWrap/>
            <w:vAlign w:val="center"/>
            <w:hideMark/>
          </w:tcPr>
          <w:p w14:paraId="5E7BE826"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Chemokine (C-X-C motif) ligand 1</w:t>
            </w:r>
          </w:p>
        </w:tc>
      </w:tr>
      <w:tr w:rsidR="00253802" w:rsidRPr="002A2FE0" w14:paraId="37A76E6A" w14:textId="77777777" w:rsidTr="00253802">
        <w:trPr>
          <w:trHeight w:val="320"/>
        </w:trPr>
        <w:tc>
          <w:tcPr>
            <w:tcW w:w="1484" w:type="dxa"/>
            <w:shd w:val="clear" w:color="auto" w:fill="auto"/>
            <w:noWrap/>
            <w:vAlign w:val="center"/>
            <w:hideMark/>
          </w:tcPr>
          <w:p w14:paraId="738DED2E"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dH</w:t>
            </w:r>
            <w:r w:rsidRPr="00295BF6">
              <w:rPr>
                <w:rFonts w:eastAsia="Times New Roman" w:cs="TimesNewRomanPSMT"/>
                <w:color w:val="000000"/>
                <w:sz w:val="16"/>
                <w:szCs w:val="16"/>
                <w:lang w:eastAsia="en-GB"/>
              </w:rPr>
              <w:t>2</w:t>
            </w:r>
            <w:r w:rsidRPr="00295BF6">
              <w:rPr>
                <w:rFonts w:eastAsia="Times New Roman" w:cs="TimesNewRomanPSMT"/>
                <w:color w:val="000000"/>
                <w:lang w:eastAsia="en-GB"/>
              </w:rPr>
              <w:t xml:space="preserve">O </w:t>
            </w:r>
          </w:p>
        </w:tc>
        <w:tc>
          <w:tcPr>
            <w:tcW w:w="7344" w:type="dxa"/>
            <w:shd w:val="clear" w:color="auto" w:fill="auto"/>
            <w:noWrap/>
            <w:vAlign w:val="center"/>
            <w:hideMark/>
          </w:tcPr>
          <w:p w14:paraId="26D0E9D6"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Distilled water</w:t>
            </w:r>
          </w:p>
        </w:tc>
      </w:tr>
      <w:tr w:rsidR="00253802" w:rsidRPr="002A2FE0" w14:paraId="1C479A0D" w14:textId="77777777" w:rsidTr="00253802">
        <w:trPr>
          <w:trHeight w:val="320"/>
        </w:trPr>
        <w:tc>
          <w:tcPr>
            <w:tcW w:w="1484" w:type="dxa"/>
            <w:shd w:val="clear" w:color="auto" w:fill="auto"/>
            <w:noWrap/>
            <w:vAlign w:val="center"/>
            <w:hideMark/>
          </w:tcPr>
          <w:p w14:paraId="2D43B0C6"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DIC </w:t>
            </w:r>
          </w:p>
        </w:tc>
        <w:tc>
          <w:tcPr>
            <w:tcW w:w="7344" w:type="dxa"/>
            <w:shd w:val="clear" w:color="auto" w:fill="auto"/>
            <w:noWrap/>
            <w:vAlign w:val="center"/>
            <w:hideMark/>
          </w:tcPr>
          <w:p w14:paraId="18E174B9"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Differential interference contrast</w:t>
            </w:r>
          </w:p>
        </w:tc>
      </w:tr>
      <w:tr w:rsidR="00253802" w:rsidRPr="002A2FE0" w14:paraId="5D1BF05D" w14:textId="77777777" w:rsidTr="00253802">
        <w:trPr>
          <w:trHeight w:val="320"/>
        </w:trPr>
        <w:tc>
          <w:tcPr>
            <w:tcW w:w="1484" w:type="dxa"/>
            <w:shd w:val="clear" w:color="auto" w:fill="auto"/>
            <w:noWrap/>
            <w:vAlign w:val="center"/>
            <w:hideMark/>
          </w:tcPr>
          <w:p w14:paraId="01EDAB16"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DMSO </w:t>
            </w:r>
          </w:p>
        </w:tc>
        <w:tc>
          <w:tcPr>
            <w:tcW w:w="7344" w:type="dxa"/>
            <w:shd w:val="clear" w:color="auto" w:fill="auto"/>
            <w:noWrap/>
            <w:vAlign w:val="center"/>
            <w:hideMark/>
          </w:tcPr>
          <w:p w14:paraId="15C90D9D"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Dimethyl sulphoxide</w:t>
            </w:r>
          </w:p>
        </w:tc>
      </w:tr>
      <w:tr w:rsidR="00253802" w:rsidRPr="002A2FE0" w14:paraId="0ADC2914" w14:textId="77777777" w:rsidTr="00253802">
        <w:trPr>
          <w:trHeight w:val="320"/>
        </w:trPr>
        <w:tc>
          <w:tcPr>
            <w:tcW w:w="1484" w:type="dxa"/>
            <w:shd w:val="clear" w:color="auto" w:fill="auto"/>
            <w:noWrap/>
            <w:vAlign w:val="center"/>
            <w:hideMark/>
          </w:tcPr>
          <w:p w14:paraId="13E116B3"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dpf </w:t>
            </w:r>
          </w:p>
        </w:tc>
        <w:tc>
          <w:tcPr>
            <w:tcW w:w="7344" w:type="dxa"/>
            <w:shd w:val="clear" w:color="auto" w:fill="auto"/>
            <w:noWrap/>
            <w:vAlign w:val="center"/>
            <w:hideMark/>
          </w:tcPr>
          <w:p w14:paraId="3D308E9E"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 xml:space="preserve">days post fertilisation </w:t>
            </w:r>
          </w:p>
        </w:tc>
      </w:tr>
      <w:tr w:rsidR="00253802" w:rsidRPr="002A2FE0" w14:paraId="01B1F5D5" w14:textId="77777777" w:rsidTr="00253802">
        <w:trPr>
          <w:trHeight w:val="320"/>
        </w:trPr>
        <w:tc>
          <w:tcPr>
            <w:tcW w:w="1484" w:type="dxa"/>
            <w:shd w:val="clear" w:color="auto" w:fill="auto"/>
            <w:noWrap/>
            <w:vAlign w:val="center"/>
            <w:hideMark/>
          </w:tcPr>
          <w:p w14:paraId="3B20AA66"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dpi </w:t>
            </w:r>
          </w:p>
        </w:tc>
        <w:tc>
          <w:tcPr>
            <w:tcW w:w="7344" w:type="dxa"/>
            <w:shd w:val="clear" w:color="auto" w:fill="auto"/>
            <w:noWrap/>
            <w:vAlign w:val="center"/>
            <w:hideMark/>
          </w:tcPr>
          <w:p w14:paraId="6F35E57E"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days post infection</w:t>
            </w:r>
          </w:p>
        </w:tc>
      </w:tr>
      <w:tr w:rsidR="00253802" w:rsidRPr="002A2FE0" w14:paraId="331FF664" w14:textId="77777777" w:rsidTr="00253802">
        <w:trPr>
          <w:trHeight w:val="320"/>
        </w:trPr>
        <w:tc>
          <w:tcPr>
            <w:tcW w:w="1484" w:type="dxa"/>
            <w:shd w:val="clear" w:color="auto" w:fill="auto"/>
            <w:noWrap/>
            <w:vAlign w:val="center"/>
            <w:hideMark/>
          </w:tcPr>
          <w:p w14:paraId="2330A4F4"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EDTA </w:t>
            </w:r>
          </w:p>
        </w:tc>
        <w:tc>
          <w:tcPr>
            <w:tcW w:w="7344" w:type="dxa"/>
            <w:shd w:val="clear" w:color="auto" w:fill="auto"/>
            <w:noWrap/>
            <w:vAlign w:val="center"/>
            <w:hideMark/>
          </w:tcPr>
          <w:p w14:paraId="1C34DD71"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 xml:space="preserve">Ethylenediamine tetra-acetic acid </w:t>
            </w:r>
          </w:p>
        </w:tc>
      </w:tr>
      <w:tr w:rsidR="00253802" w:rsidRPr="002A2FE0" w14:paraId="184CBACA" w14:textId="77777777" w:rsidTr="00253802">
        <w:trPr>
          <w:trHeight w:val="320"/>
        </w:trPr>
        <w:tc>
          <w:tcPr>
            <w:tcW w:w="1484" w:type="dxa"/>
            <w:shd w:val="clear" w:color="auto" w:fill="auto"/>
            <w:noWrap/>
            <w:vAlign w:val="center"/>
            <w:hideMark/>
          </w:tcPr>
          <w:p w14:paraId="6C3C38F6"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Ery</w:t>
            </w:r>
          </w:p>
        </w:tc>
        <w:tc>
          <w:tcPr>
            <w:tcW w:w="7344" w:type="dxa"/>
            <w:shd w:val="clear" w:color="auto" w:fill="auto"/>
            <w:noWrap/>
            <w:vAlign w:val="center"/>
            <w:hideMark/>
          </w:tcPr>
          <w:p w14:paraId="5D621F04"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Erythromycin</w:t>
            </w:r>
          </w:p>
        </w:tc>
      </w:tr>
      <w:tr w:rsidR="00253802" w:rsidRPr="002A2FE0" w14:paraId="47CB2F3B" w14:textId="77777777" w:rsidTr="00253802">
        <w:trPr>
          <w:trHeight w:val="320"/>
        </w:trPr>
        <w:tc>
          <w:tcPr>
            <w:tcW w:w="1484" w:type="dxa"/>
            <w:shd w:val="clear" w:color="auto" w:fill="auto"/>
            <w:noWrap/>
            <w:vAlign w:val="center"/>
            <w:hideMark/>
          </w:tcPr>
          <w:p w14:paraId="52A6A528"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GFP</w:t>
            </w:r>
          </w:p>
        </w:tc>
        <w:tc>
          <w:tcPr>
            <w:tcW w:w="7344" w:type="dxa"/>
            <w:shd w:val="clear" w:color="auto" w:fill="auto"/>
            <w:noWrap/>
            <w:vAlign w:val="center"/>
            <w:hideMark/>
          </w:tcPr>
          <w:p w14:paraId="5E1ADE33"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Green fluorescent protein</w:t>
            </w:r>
          </w:p>
        </w:tc>
      </w:tr>
      <w:tr w:rsidR="00253802" w:rsidRPr="002A2FE0" w14:paraId="3141CED7" w14:textId="77777777" w:rsidTr="00253802">
        <w:trPr>
          <w:trHeight w:val="320"/>
        </w:trPr>
        <w:tc>
          <w:tcPr>
            <w:tcW w:w="1484" w:type="dxa"/>
            <w:shd w:val="clear" w:color="auto" w:fill="auto"/>
            <w:noWrap/>
            <w:vAlign w:val="center"/>
            <w:hideMark/>
          </w:tcPr>
          <w:p w14:paraId="58DFC911"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GlcNAc </w:t>
            </w:r>
          </w:p>
        </w:tc>
        <w:tc>
          <w:tcPr>
            <w:tcW w:w="7344" w:type="dxa"/>
            <w:shd w:val="clear" w:color="auto" w:fill="auto"/>
            <w:noWrap/>
            <w:vAlign w:val="center"/>
            <w:hideMark/>
          </w:tcPr>
          <w:p w14:paraId="1C317AD4" w14:textId="77777777" w:rsidR="003D68D8" w:rsidRPr="00295BF6" w:rsidRDefault="003D68D8" w:rsidP="00253802">
            <w:pPr>
              <w:spacing w:line="240" w:lineRule="auto"/>
              <w:rPr>
                <w:rFonts w:eastAsia="Times New Roman" w:cs="Times New Roman"/>
                <w:i/>
                <w:iCs/>
                <w:color w:val="000000"/>
                <w:lang w:eastAsia="en-GB"/>
              </w:rPr>
            </w:pPr>
            <w:r w:rsidRPr="00295BF6">
              <w:rPr>
                <w:rFonts w:eastAsia="Times New Roman" w:cs="Times New Roman"/>
                <w:i/>
                <w:iCs/>
                <w:color w:val="000000"/>
                <w:lang w:eastAsia="en-GB"/>
              </w:rPr>
              <w:t>N</w:t>
            </w:r>
            <w:r w:rsidRPr="00295BF6">
              <w:rPr>
                <w:rFonts w:eastAsia="Times New Roman" w:cs="TimesNewRomanPSMT"/>
                <w:color w:val="000000"/>
                <w:lang w:eastAsia="en-GB"/>
              </w:rPr>
              <w:t xml:space="preserve">-acetyl glucosamine </w:t>
            </w:r>
          </w:p>
        </w:tc>
      </w:tr>
      <w:tr w:rsidR="00253802" w:rsidRPr="002A2FE0" w14:paraId="3FCCCBD2" w14:textId="77777777" w:rsidTr="00253802">
        <w:trPr>
          <w:trHeight w:val="320"/>
        </w:trPr>
        <w:tc>
          <w:tcPr>
            <w:tcW w:w="1484" w:type="dxa"/>
            <w:shd w:val="clear" w:color="auto" w:fill="auto"/>
            <w:noWrap/>
            <w:vAlign w:val="center"/>
            <w:hideMark/>
          </w:tcPr>
          <w:p w14:paraId="44A8CDF2"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Gly </w:t>
            </w:r>
          </w:p>
        </w:tc>
        <w:tc>
          <w:tcPr>
            <w:tcW w:w="7344" w:type="dxa"/>
            <w:shd w:val="clear" w:color="auto" w:fill="auto"/>
            <w:noWrap/>
            <w:vAlign w:val="center"/>
            <w:hideMark/>
          </w:tcPr>
          <w:p w14:paraId="1AF18D77"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Glycine</w:t>
            </w:r>
          </w:p>
        </w:tc>
      </w:tr>
      <w:tr w:rsidR="00253802" w:rsidRPr="002A2FE0" w14:paraId="6DEFB782" w14:textId="77777777" w:rsidTr="00253802">
        <w:trPr>
          <w:trHeight w:val="320"/>
        </w:trPr>
        <w:tc>
          <w:tcPr>
            <w:tcW w:w="1484" w:type="dxa"/>
            <w:shd w:val="clear" w:color="auto" w:fill="auto"/>
            <w:noWrap/>
            <w:vAlign w:val="center"/>
            <w:hideMark/>
          </w:tcPr>
          <w:p w14:paraId="2EB41CF8"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GVBS</w:t>
            </w:r>
          </w:p>
        </w:tc>
        <w:tc>
          <w:tcPr>
            <w:tcW w:w="7344" w:type="dxa"/>
            <w:shd w:val="clear" w:color="auto" w:fill="auto"/>
            <w:noWrap/>
            <w:vAlign w:val="center"/>
            <w:hideMark/>
          </w:tcPr>
          <w:p w14:paraId="4EC81C3A"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Gelatine Veronal buffer saline</w:t>
            </w:r>
          </w:p>
        </w:tc>
      </w:tr>
      <w:tr w:rsidR="00253802" w:rsidRPr="002A2FE0" w14:paraId="0B351785" w14:textId="77777777" w:rsidTr="00253802">
        <w:trPr>
          <w:trHeight w:val="320"/>
        </w:trPr>
        <w:tc>
          <w:tcPr>
            <w:tcW w:w="1484" w:type="dxa"/>
            <w:shd w:val="clear" w:color="auto" w:fill="auto"/>
            <w:noWrap/>
            <w:vAlign w:val="center"/>
            <w:hideMark/>
          </w:tcPr>
          <w:p w14:paraId="205FD949"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h</w:t>
            </w:r>
          </w:p>
        </w:tc>
        <w:tc>
          <w:tcPr>
            <w:tcW w:w="7344" w:type="dxa"/>
            <w:shd w:val="clear" w:color="auto" w:fill="auto"/>
            <w:noWrap/>
            <w:vAlign w:val="center"/>
            <w:hideMark/>
          </w:tcPr>
          <w:p w14:paraId="181F7E18"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hours</w:t>
            </w:r>
          </w:p>
        </w:tc>
      </w:tr>
      <w:tr w:rsidR="00253802" w:rsidRPr="002A2FE0" w14:paraId="45CDE4F9" w14:textId="77777777" w:rsidTr="00253802">
        <w:trPr>
          <w:trHeight w:val="320"/>
        </w:trPr>
        <w:tc>
          <w:tcPr>
            <w:tcW w:w="1484" w:type="dxa"/>
            <w:shd w:val="clear" w:color="auto" w:fill="auto"/>
            <w:noWrap/>
            <w:vAlign w:val="center"/>
            <w:hideMark/>
          </w:tcPr>
          <w:p w14:paraId="0ED3F0A8"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HF</w:t>
            </w:r>
          </w:p>
        </w:tc>
        <w:tc>
          <w:tcPr>
            <w:tcW w:w="7344" w:type="dxa"/>
            <w:shd w:val="clear" w:color="auto" w:fill="auto"/>
            <w:noWrap/>
            <w:vAlign w:val="center"/>
            <w:hideMark/>
          </w:tcPr>
          <w:p w14:paraId="73C41E5E"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Hydrofluoric acid</w:t>
            </w:r>
          </w:p>
        </w:tc>
      </w:tr>
      <w:tr w:rsidR="00253802" w:rsidRPr="002A2FE0" w14:paraId="73D7DFBF" w14:textId="77777777" w:rsidTr="00253802">
        <w:trPr>
          <w:trHeight w:val="320"/>
        </w:trPr>
        <w:tc>
          <w:tcPr>
            <w:tcW w:w="1484" w:type="dxa"/>
            <w:shd w:val="clear" w:color="auto" w:fill="auto"/>
            <w:noWrap/>
            <w:vAlign w:val="center"/>
            <w:hideMark/>
          </w:tcPr>
          <w:p w14:paraId="158D5F41"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HPE</w:t>
            </w:r>
          </w:p>
        </w:tc>
        <w:tc>
          <w:tcPr>
            <w:tcW w:w="7344" w:type="dxa"/>
            <w:shd w:val="clear" w:color="auto" w:fill="auto"/>
            <w:noWrap/>
            <w:vAlign w:val="center"/>
            <w:hideMark/>
          </w:tcPr>
          <w:p w14:paraId="6B8BF8E2"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High performance Elisa buffer</w:t>
            </w:r>
          </w:p>
        </w:tc>
      </w:tr>
      <w:tr w:rsidR="00253802" w:rsidRPr="002A2FE0" w14:paraId="77F161BD" w14:textId="77777777" w:rsidTr="00253802">
        <w:trPr>
          <w:trHeight w:val="320"/>
        </w:trPr>
        <w:tc>
          <w:tcPr>
            <w:tcW w:w="1484" w:type="dxa"/>
            <w:shd w:val="clear" w:color="auto" w:fill="auto"/>
            <w:noWrap/>
            <w:vAlign w:val="center"/>
            <w:hideMark/>
          </w:tcPr>
          <w:p w14:paraId="3BAFA716"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hpf</w:t>
            </w:r>
          </w:p>
        </w:tc>
        <w:tc>
          <w:tcPr>
            <w:tcW w:w="7344" w:type="dxa"/>
            <w:shd w:val="clear" w:color="auto" w:fill="auto"/>
            <w:noWrap/>
            <w:vAlign w:val="center"/>
            <w:hideMark/>
          </w:tcPr>
          <w:p w14:paraId="5CA9C4D7"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hours post fertilisation</w:t>
            </w:r>
          </w:p>
        </w:tc>
      </w:tr>
      <w:tr w:rsidR="00253802" w:rsidRPr="002A2FE0" w14:paraId="7299C46C" w14:textId="77777777" w:rsidTr="00253802">
        <w:trPr>
          <w:trHeight w:val="320"/>
        </w:trPr>
        <w:tc>
          <w:tcPr>
            <w:tcW w:w="1484" w:type="dxa"/>
            <w:shd w:val="clear" w:color="auto" w:fill="auto"/>
            <w:noWrap/>
            <w:vAlign w:val="center"/>
            <w:hideMark/>
          </w:tcPr>
          <w:p w14:paraId="023F969C"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hpi</w:t>
            </w:r>
          </w:p>
        </w:tc>
        <w:tc>
          <w:tcPr>
            <w:tcW w:w="7344" w:type="dxa"/>
            <w:shd w:val="clear" w:color="auto" w:fill="auto"/>
            <w:noWrap/>
            <w:vAlign w:val="center"/>
            <w:hideMark/>
          </w:tcPr>
          <w:p w14:paraId="5C819764"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hours post infection</w:t>
            </w:r>
          </w:p>
        </w:tc>
      </w:tr>
      <w:tr w:rsidR="00253802" w:rsidRPr="002A2FE0" w14:paraId="3E1B89BA" w14:textId="77777777" w:rsidTr="00253802">
        <w:trPr>
          <w:trHeight w:val="320"/>
        </w:trPr>
        <w:tc>
          <w:tcPr>
            <w:tcW w:w="1484" w:type="dxa"/>
            <w:shd w:val="clear" w:color="auto" w:fill="auto"/>
            <w:noWrap/>
            <w:vAlign w:val="center"/>
            <w:hideMark/>
          </w:tcPr>
          <w:p w14:paraId="10116610"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HRP</w:t>
            </w:r>
          </w:p>
        </w:tc>
        <w:tc>
          <w:tcPr>
            <w:tcW w:w="7344" w:type="dxa"/>
            <w:shd w:val="clear" w:color="auto" w:fill="auto"/>
            <w:noWrap/>
            <w:vAlign w:val="center"/>
            <w:hideMark/>
          </w:tcPr>
          <w:p w14:paraId="06852CFD"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Horse radish peroxide</w:t>
            </w:r>
          </w:p>
        </w:tc>
      </w:tr>
      <w:tr w:rsidR="00253802" w:rsidRPr="002A2FE0" w14:paraId="7BD81827" w14:textId="77777777" w:rsidTr="00253802">
        <w:trPr>
          <w:trHeight w:val="320"/>
        </w:trPr>
        <w:tc>
          <w:tcPr>
            <w:tcW w:w="1484" w:type="dxa"/>
            <w:shd w:val="clear" w:color="auto" w:fill="auto"/>
            <w:noWrap/>
            <w:vAlign w:val="center"/>
            <w:hideMark/>
          </w:tcPr>
          <w:p w14:paraId="417F77AB"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IFN-</w:t>
            </w:r>
            <w:r w:rsidRPr="00295BF6">
              <w:rPr>
                <w:rFonts w:ascii="Cambria Math" w:eastAsia="Cambria Math" w:hAnsi="Cambria Math" w:cs="Cambria Math"/>
                <w:color w:val="000000"/>
                <w:lang w:eastAsia="en-GB"/>
              </w:rPr>
              <w:t>𝛾</w:t>
            </w:r>
          </w:p>
        </w:tc>
        <w:tc>
          <w:tcPr>
            <w:tcW w:w="7344" w:type="dxa"/>
            <w:shd w:val="clear" w:color="auto" w:fill="auto"/>
            <w:noWrap/>
            <w:vAlign w:val="center"/>
            <w:hideMark/>
          </w:tcPr>
          <w:p w14:paraId="521E9F74"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Interferon gamma</w:t>
            </w:r>
          </w:p>
        </w:tc>
      </w:tr>
      <w:tr w:rsidR="00253802" w:rsidRPr="002A2FE0" w14:paraId="41A95260" w14:textId="77777777" w:rsidTr="00253802">
        <w:trPr>
          <w:trHeight w:val="320"/>
        </w:trPr>
        <w:tc>
          <w:tcPr>
            <w:tcW w:w="1484" w:type="dxa"/>
            <w:shd w:val="clear" w:color="auto" w:fill="auto"/>
            <w:noWrap/>
            <w:vAlign w:val="center"/>
            <w:hideMark/>
          </w:tcPr>
          <w:p w14:paraId="2C238967"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IL-12</w:t>
            </w:r>
          </w:p>
        </w:tc>
        <w:tc>
          <w:tcPr>
            <w:tcW w:w="7344" w:type="dxa"/>
            <w:shd w:val="clear" w:color="auto" w:fill="auto"/>
            <w:noWrap/>
            <w:vAlign w:val="center"/>
            <w:hideMark/>
          </w:tcPr>
          <w:p w14:paraId="6A5B0A5C"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Interleukin 12</w:t>
            </w:r>
          </w:p>
        </w:tc>
      </w:tr>
      <w:tr w:rsidR="00253802" w:rsidRPr="002A2FE0" w14:paraId="57FBC164" w14:textId="77777777" w:rsidTr="00253802">
        <w:trPr>
          <w:trHeight w:val="320"/>
        </w:trPr>
        <w:tc>
          <w:tcPr>
            <w:tcW w:w="1484" w:type="dxa"/>
            <w:shd w:val="clear" w:color="auto" w:fill="auto"/>
            <w:noWrap/>
            <w:vAlign w:val="center"/>
            <w:hideMark/>
          </w:tcPr>
          <w:p w14:paraId="17C9F662"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IL-17A</w:t>
            </w:r>
          </w:p>
        </w:tc>
        <w:tc>
          <w:tcPr>
            <w:tcW w:w="7344" w:type="dxa"/>
            <w:shd w:val="clear" w:color="auto" w:fill="auto"/>
            <w:noWrap/>
            <w:vAlign w:val="center"/>
            <w:hideMark/>
          </w:tcPr>
          <w:p w14:paraId="39FDC859"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Interleukin 17A</w:t>
            </w:r>
          </w:p>
        </w:tc>
      </w:tr>
      <w:tr w:rsidR="00253802" w:rsidRPr="002A2FE0" w14:paraId="209F96E5" w14:textId="77777777" w:rsidTr="00253802">
        <w:trPr>
          <w:trHeight w:val="320"/>
        </w:trPr>
        <w:tc>
          <w:tcPr>
            <w:tcW w:w="1484" w:type="dxa"/>
            <w:shd w:val="clear" w:color="auto" w:fill="auto"/>
            <w:noWrap/>
            <w:vAlign w:val="center"/>
            <w:hideMark/>
          </w:tcPr>
          <w:p w14:paraId="703708F8"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IL-1</w:t>
            </w:r>
            <w:r w:rsidRPr="00295BF6">
              <w:rPr>
                <w:rFonts w:ascii="Cambria Math" w:eastAsia="Cambria Math" w:hAnsi="Cambria Math" w:cs="Cambria Math"/>
                <w:color w:val="000000"/>
                <w:lang w:eastAsia="en-GB"/>
              </w:rPr>
              <w:t>𝛽</w:t>
            </w:r>
          </w:p>
        </w:tc>
        <w:tc>
          <w:tcPr>
            <w:tcW w:w="7344" w:type="dxa"/>
            <w:shd w:val="clear" w:color="auto" w:fill="auto"/>
            <w:noWrap/>
            <w:vAlign w:val="center"/>
            <w:hideMark/>
          </w:tcPr>
          <w:p w14:paraId="0A6004AA"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Interleukin 1 beta</w:t>
            </w:r>
          </w:p>
        </w:tc>
      </w:tr>
      <w:tr w:rsidR="00253802" w:rsidRPr="002A2FE0" w14:paraId="1C9305CB" w14:textId="77777777" w:rsidTr="00253802">
        <w:trPr>
          <w:trHeight w:val="320"/>
        </w:trPr>
        <w:tc>
          <w:tcPr>
            <w:tcW w:w="1484" w:type="dxa"/>
            <w:shd w:val="clear" w:color="auto" w:fill="auto"/>
            <w:noWrap/>
            <w:vAlign w:val="center"/>
            <w:hideMark/>
          </w:tcPr>
          <w:p w14:paraId="256C9E51"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IL-6</w:t>
            </w:r>
          </w:p>
        </w:tc>
        <w:tc>
          <w:tcPr>
            <w:tcW w:w="7344" w:type="dxa"/>
            <w:shd w:val="clear" w:color="auto" w:fill="auto"/>
            <w:noWrap/>
            <w:vAlign w:val="center"/>
            <w:hideMark/>
          </w:tcPr>
          <w:p w14:paraId="53025C12"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Interleukin 6</w:t>
            </w:r>
          </w:p>
        </w:tc>
      </w:tr>
      <w:tr w:rsidR="00253802" w:rsidRPr="002A2FE0" w14:paraId="4966F1CA" w14:textId="77777777" w:rsidTr="00253802">
        <w:trPr>
          <w:trHeight w:val="320"/>
        </w:trPr>
        <w:tc>
          <w:tcPr>
            <w:tcW w:w="1484" w:type="dxa"/>
            <w:shd w:val="clear" w:color="auto" w:fill="auto"/>
            <w:noWrap/>
            <w:vAlign w:val="center"/>
            <w:hideMark/>
          </w:tcPr>
          <w:p w14:paraId="4F51FBC3"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IL-8</w:t>
            </w:r>
          </w:p>
        </w:tc>
        <w:tc>
          <w:tcPr>
            <w:tcW w:w="7344" w:type="dxa"/>
            <w:shd w:val="clear" w:color="auto" w:fill="auto"/>
            <w:noWrap/>
            <w:vAlign w:val="center"/>
            <w:hideMark/>
          </w:tcPr>
          <w:p w14:paraId="17343877"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Interleukin 8</w:t>
            </w:r>
          </w:p>
        </w:tc>
      </w:tr>
      <w:tr w:rsidR="00253802" w:rsidRPr="002A2FE0" w14:paraId="45E3755E" w14:textId="77777777" w:rsidTr="00253802">
        <w:trPr>
          <w:trHeight w:val="320"/>
        </w:trPr>
        <w:tc>
          <w:tcPr>
            <w:tcW w:w="1484" w:type="dxa"/>
            <w:shd w:val="clear" w:color="auto" w:fill="auto"/>
            <w:noWrap/>
            <w:vAlign w:val="center"/>
            <w:hideMark/>
          </w:tcPr>
          <w:p w14:paraId="0D56B3F1"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lastRenderedPageBreak/>
              <w:t>Kan</w:t>
            </w:r>
          </w:p>
        </w:tc>
        <w:tc>
          <w:tcPr>
            <w:tcW w:w="7344" w:type="dxa"/>
            <w:shd w:val="clear" w:color="auto" w:fill="auto"/>
            <w:noWrap/>
            <w:vAlign w:val="center"/>
            <w:hideMark/>
          </w:tcPr>
          <w:p w14:paraId="5241EB0F"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Kanamycin</w:t>
            </w:r>
          </w:p>
        </w:tc>
      </w:tr>
      <w:tr w:rsidR="00253802" w:rsidRPr="002A2FE0" w14:paraId="05F62D24" w14:textId="77777777" w:rsidTr="00253802">
        <w:trPr>
          <w:trHeight w:val="320"/>
        </w:trPr>
        <w:tc>
          <w:tcPr>
            <w:tcW w:w="1484" w:type="dxa"/>
            <w:shd w:val="clear" w:color="auto" w:fill="auto"/>
            <w:noWrap/>
            <w:vAlign w:val="center"/>
            <w:hideMark/>
          </w:tcPr>
          <w:p w14:paraId="421A6599"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KC</w:t>
            </w:r>
          </w:p>
        </w:tc>
        <w:tc>
          <w:tcPr>
            <w:tcW w:w="7344" w:type="dxa"/>
            <w:shd w:val="clear" w:color="auto" w:fill="auto"/>
            <w:noWrap/>
            <w:vAlign w:val="center"/>
            <w:hideMark/>
          </w:tcPr>
          <w:p w14:paraId="09B87F3E"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Kupffer cells</w:t>
            </w:r>
          </w:p>
        </w:tc>
      </w:tr>
      <w:tr w:rsidR="00253802" w:rsidRPr="002A2FE0" w14:paraId="070EA174" w14:textId="77777777" w:rsidTr="00253802">
        <w:trPr>
          <w:trHeight w:val="320"/>
        </w:trPr>
        <w:tc>
          <w:tcPr>
            <w:tcW w:w="1484" w:type="dxa"/>
            <w:shd w:val="clear" w:color="auto" w:fill="auto"/>
            <w:noWrap/>
            <w:vAlign w:val="center"/>
            <w:hideMark/>
          </w:tcPr>
          <w:p w14:paraId="502E79B8"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L</w:t>
            </w:r>
          </w:p>
        </w:tc>
        <w:tc>
          <w:tcPr>
            <w:tcW w:w="7344" w:type="dxa"/>
            <w:shd w:val="clear" w:color="auto" w:fill="auto"/>
            <w:noWrap/>
            <w:vAlign w:val="center"/>
            <w:hideMark/>
          </w:tcPr>
          <w:p w14:paraId="2200782A"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Litre</w:t>
            </w:r>
          </w:p>
        </w:tc>
      </w:tr>
      <w:tr w:rsidR="00253802" w:rsidRPr="002A2FE0" w14:paraId="43CDDA45" w14:textId="77777777" w:rsidTr="00253802">
        <w:trPr>
          <w:trHeight w:val="320"/>
        </w:trPr>
        <w:tc>
          <w:tcPr>
            <w:tcW w:w="1484" w:type="dxa"/>
            <w:shd w:val="clear" w:color="auto" w:fill="auto"/>
            <w:noWrap/>
            <w:vAlign w:val="center"/>
            <w:hideMark/>
          </w:tcPr>
          <w:p w14:paraId="57548979"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LB</w:t>
            </w:r>
          </w:p>
        </w:tc>
        <w:tc>
          <w:tcPr>
            <w:tcW w:w="7344" w:type="dxa"/>
            <w:shd w:val="clear" w:color="auto" w:fill="auto"/>
            <w:noWrap/>
            <w:vAlign w:val="center"/>
            <w:hideMark/>
          </w:tcPr>
          <w:p w14:paraId="612AD8D9"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Luria-Bertani medium </w:t>
            </w:r>
          </w:p>
        </w:tc>
      </w:tr>
      <w:tr w:rsidR="00253802" w:rsidRPr="002A2FE0" w14:paraId="16FBD6B2" w14:textId="77777777" w:rsidTr="00253802">
        <w:trPr>
          <w:trHeight w:val="320"/>
        </w:trPr>
        <w:tc>
          <w:tcPr>
            <w:tcW w:w="1484" w:type="dxa"/>
            <w:shd w:val="clear" w:color="auto" w:fill="auto"/>
            <w:noWrap/>
            <w:vAlign w:val="center"/>
            <w:hideMark/>
          </w:tcPr>
          <w:p w14:paraId="4B3B4FF3"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LPS</w:t>
            </w:r>
          </w:p>
        </w:tc>
        <w:tc>
          <w:tcPr>
            <w:tcW w:w="7344" w:type="dxa"/>
            <w:shd w:val="clear" w:color="auto" w:fill="auto"/>
            <w:noWrap/>
            <w:vAlign w:val="center"/>
            <w:hideMark/>
          </w:tcPr>
          <w:p w14:paraId="3D76F0AC"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Lipopolysaccharide</w:t>
            </w:r>
          </w:p>
        </w:tc>
      </w:tr>
      <w:tr w:rsidR="00253802" w:rsidRPr="002A2FE0" w14:paraId="3498C675" w14:textId="77777777" w:rsidTr="00253802">
        <w:trPr>
          <w:trHeight w:val="320"/>
        </w:trPr>
        <w:tc>
          <w:tcPr>
            <w:tcW w:w="1484" w:type="dxa"/>
            <w:shd w:val="clear" w:color="auto" w:fill="auto"/>
            <w:noWrap/>
            <w:vAlign w:val="center"/>
            <w:hideMark/>
          </w:tcPr>
          <w:p w14:paraId="566826D5"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LTA</w:t>
            </w:r>
          </w:p>
        </w:tc>
        <w:tc>
          <w:tcPr>
            <w:tcW w:w="7344" w:type="dxa"/>
            <w:shd w:val="clear" w:color="auto" w:fill="auto"/>
            <w:noWrap/>
            <w:vAlign w:val="center"/>
            <w:hideMark/>
          </w:tcPr>
          <w:p w14:paraId="74A68DBF"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Lipoteichoic acid</w:t>
            </w:r>
          </w:p>
        </w:tc>
      </w:tr>
      <w:tr w:rsidR="00253802" w:rsidRPr="002A2FE0" w14:paraId="2EF7075F" w14:textId="77777777" w:rsidTr="00253802">
        <w:trPr>
          <w:trHeight w:val="320"/>
        </w:trPr>
        <w:tc>
          <w:tcPr>
            <w:tcW w:w="1484" w:type="dxa"/>
            <w:shd w:val="clear" w:color="auto" w:fill="auto"/>
            <w:noWrap/>
            <w:vAlign w:val="center"/>
            <w:hideMark/>
          </w:tcPr>
          <w:p w14:paraId="640249E6"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LWT</w:t>
            </w:r>
          </w:p>
        </w:tc>
        <w:tc>
          <w:tcPr>
            <w:tcW w:w="7344" w:type="dxa"/>
            <w:shd w:val="clear" w:color="auto" w:fill="auto"/>
            <w:noWrap/>
            <w:vAlign w:val="center"/>
            <w:hideMark/>
          </w:tcPr>
          <w:p w14:paraId="46D9DCC3"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London Wildtype</w:t>
            </w:r>
          </w:p>
        </w:tc>
      </w:tr>
      <w:tr w:rsidR="00253802" w:rsidRPr="002A2FE0" w14:paraId="47F67C85" w14:textId="77777777" w:rsidTr="00253802">
        <w:trPr>
          <w:trHeight w:val="320"/>
        </w:trPr>
        <w:tc>
          <w:tcPr>
            <w:tcW w:w="1484" w:type="dxa"/>
            <w:shd w:val="clear" w:color="auto" w:fill="auto"/>
            <w:noWrap/>
            <w:vAlign w:val="center"/>
            <w:hideMark/>
          </w:tcPr>
          <w:p w14:paraId="55E29BE1"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M</w:t>
            </w:r>
          </w:p>
        </w:tc>
        <w:tc>
          <w:tcPr>
            <w:tcW w:w="7344" w:type="dxa"/>
            <w:shd w:val="clear" w:color="auto" w:fill="auto"/>
            <w:noWrap/>
            <w:vAlign w:val="center"/>
            <w:hideMark/>
          </w:tcPr>
          <w:p w14:paraId="7182F4CE"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Molar</w:t>
            </w:r>
          </w:p>
        </w:tc>
      </w:tr>
      <w:tr w:rsidR="00253802" w:rsidRPr="002A2FE0" w14:paraId="2EAC5928" w14:textId="77777777" w:rsidTr="00253802">
        <w:trPr>
          <w:trHeight w:val="320"/>
        </w:trPr>
        <w:tc>
          <w:tcPr>
            <w:tcW w:w="1484" w:type="dxa"/>
            <w:shd w:val="clear" w:color="auto" w:fill="auto"/>
            <w:noWrap/>
            <w:vAlign w:val="center"/>
            <w:hideMark/>
          </w:tcPr>
          <w:p w14:paraId="5613D38E"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MAC</w:t>
            </w:r>
          </w:p>
        </w:tc>
        <w:tc>
          <w:tcPr>
            <w:tcW w:w="7344" w:type="dxa"/>
            <w:shd w:val="clear" w:color="auto" w:fill="auto"/>
            <w:noWrap/>
            <w:vAlign w:val="center"/>
            <w:hideMark/>
          </w:tcPr>
          <w:p w14:paraId="51A7D53D"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Membrane attack complex </w:t>
            </w:r>
          </w:p>
        </w:tc>
      </w:tr>
      <w:tr w:rsidR="00253802" w:rsidRPr="002A2FE0" w14:paraId="3582A6C9" w14:textId="77777777" w:rsidTr="00253802">
        <w:trPr>
          <w:trHeight w:val="320"/>
        </w:trPr>
        <w:tc>
          <w:tcPr>
            <w:tcW w:w="1484" w:type="dxa"/>
            <w:shd w:val="clear" w:color="auto" w:fill="auto"/>
            <w:noWrap/>
            <w:vAlign w:val="center"/>
            <w:hideMark/>
          </w:tcPr>
          <w:p w14:paraId="24E51EC3"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MDP</w:t>
            </w:r>
          </w:p>
        </w:tc>
        <w:tc>
          <w:tcPr>
            <w:tcW w:w="7344" w:type="dxa"/>
            <w:shd w:val="clear" w:color="auto" w:fill="auto"/>
            <w:noWrap/>
            <w:vAlign w:val="center"/>
            <w:hideMark/>
          </w:tcPr>
          <w:p w14:paraId="04D9E068"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Muramyl dipeptide</w:t>
            </w:r>
          </w:p>
        </w:tc>
      </w:tr>
      <w:tr w:rsidR="00253802" w:rsidRPr="002A2FE0" w14:paraId="2285C333" w14:textId="77777777" w:rsidTr="00253802">
        <w:trPr>
          <w:trHeight w:val="320"/>
        </w:trPr>
        <w:tc>
          <w:tcPr>
            <w:tcW w:w="1484" w:type="dxa"/>
            <w:shd w:val="clear" w:color="auto" w:fill="auto"/>
            <w:noWrap/>
            <w:vAlign w:val="center"/>
            <w:hideMark/>
          </w:tcPr>
          <w:p w14:paraId="70453EEA"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mg</w:t>
            </w:r>
          </w:p>
        </w:tc>
        <w:tc>
          <w:tcPr>
            <w:tcW w:w="7344" w:type="dxa"/>
            <w:shd w:val="clear" w:color="auto" w:fill="auto"/>
            <w:noWrap/>
            <w:vAlign w:val="center"/>
            <w:hideMark/>
          </w:tcPr>
          <w:p w14:paraId="2B8B854E"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Milligrams</w:t>
            </w:r>
          </w:p>
        </w:tc>
      </w:tr>
      <w:tr w:rsidR="00253802" w:rsidRPr="002A2FE0" w14:paraId="38B86A99" w14:textId="77777777" w:rsidTr="00253802">
        <w:trPr>
          <w:trHeight w:val="320"/>
        </w:trPr>
        <w:tc>
          <w:tcPr>
            <w:tcW w:w="1484" w:type="dxa"/>
            <w:shd w:val="clear" w:color="auto" w:fill="auto"/>
            <w:noWrap/>
            <w:vAlign w:val="center"/>
            <w:hideMark/>
          </w:tcPr>
          <w:p w14:paraId="009E4868"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MIC</w:t>
            </w:r>
          </w:p>
        </w:tc>
        <w:tc>
          <w:tcPr>
            <w:tcW w:w="7344" w:type="dxa"/>
            <w:shd w:val="clear" w:color="auto" w:fill="auto"/>
            <w:noWrap/>
            <w:vAlign w:val="center"/>
            <w:hideMark/>
          </w:tcPr>
          <w:p w14:paraId="534C7F31"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Minimum inhibitory concentration</w:t>
            </w:r>
          </w:p>
        </w:tc>
      </w:tr>
      <w:tr w:rsidR="00253802" w:rsidRPr="002A2FE0" w14:paraId="1580177D" w14:textId="77777777" w:rsidTr="00253802">
        <w:trPr>
          <w:trHeight w:val="320"/>
        </w:trPr>
        <w:tc>
          <w:tcPr>
            <w:tcW w:w="1484" w:type="dxa"/>
            <w:shd w:val="clear" w:color="auto" w:fill="auto"/>
            <w:noWrap/>
            <w:vAlign w:val="center"/>
            <w:hideMark/>
          </w:tcPr>
          <w:p w14:paraId="15DE2ED3"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min</w:t>
            </w:r>
          </w:p>
        </w:tc>
        <w:tc>
          <w:tcPr>
            <w:tcW w:w="7344" w:type="dxa"/>
            <w:shd w:val="clear" w:color="auto" w:fill="auto"/>
            <w:noWrap/>
            <w:vAlign w:val="center"/>
            <w:hideMark/>
          </w:tcPr>
          <w:p w14:paraId="07B713D2" w14:textId="5F9CA962" w:rsidR="003D68D8" w:rsidRPr="00295BF6" w:rsidRDefault="00E16615" w:rsidP="00253802">
            <w:pPr>
              <w:spacing w:line="240" w:lineRule="auto"/>
              <w:rPr>
                <w:rFonts w:eastAsia="Times New Roman" w:cs="TimesNewRomanPSMT"/>
                <w:color w:val="000000"/>
                <w:lang w:eastAsia="en-GB"/>
              </w:rPr>
            </w:pPr>
            <w:r>
              <w:rPr>
                <w:rFonts w:eastAsia="Times New Roman" w:cs="TimesNewRomanPSMT"/>
                <w:color w:val="000000"/>
                <w:lang w:eastAsia="en-GB"/>
              </w:rPr>
              <w:t>m</w:t>
            </w:r>
            <w:r w:rsidR="003D68D8" w:rsidRPr="00295BF6">
              <w:rPr>
                <w:rFonts w:eastAsia="Times New Roman" w:cs="TimesNewRomanPSMT"/>
                <w:color w:val="000000"/>
                <w:lang w:eastAsia="en-GB"/>
              </w:rPr>
              <w:t>inutes</w:t>
            </w:r>
          </w:p>
        </w:tc>
      </w:tr>
      <w:tr w:rsidR="00253802" w:rsidRPr="002A2FE0" w14:paraId="47AA7634" w14:textId="77777777" w:rsidTr="00253802">
        <w:trPr>
          <w:trHeight w:val="320"/>
        </w:trPr>
        <w:tc>
          <w:tcPr>
            <w:tcW w:w="1484" w:type="dxa"/>
            <w:shd w:val="clear" w:color="auto" w:fill="auto"/>
            <w:noWrap/>
            <w:vAlign w:val="center"/>
            <w:hideMark/>
          </w:tcPr>
          <w:p w14:paraId="6E11D2BA"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ml</w:t>
            </w:r>
          </w:p>
        </w:tc>
        <w:tc>
          <w:tcPr>
            <w:tcW w:w="7344" w:type="dxa"/>
            <w:shd w:val="clear" w:color="auto" w:fill="auto"/>
            <w:noWrap/>
            <w:vAlign w:val="center"/>
            <w:hideMark/>
          </w:tcPr>
          <w:p w14:paraId="3CCE0BE0" w14:textId="5D092D69" w:rsidR="003D68D8" w:rsidRPr="00295BF6" w:rsidRDefault="00E16615" w:rsidP="00253802">
            <w:pPr>
              <w:spacing w:line="240" w:lineRule="auto"/>
              <w:rPr>
                <w:rFonts w:eastAsia="Times New Roman" w:cs="TimesNewRomanPSMT"/>
                <w:color w:val="000000"/>
                <w:lang w:eastAsia="en-GB"/>
              </w:rPr>
            </w:pPr>
            <w:r>
              <w:rPr>
                <w:rFonts w:eastAsia="Times New Roman" w:cs="TimesNewRomanPSMT"/>
                <w:color w:val="000000"/>
                <w:lang w:eastAsia="en-GB"/>
              </w:rPr>
              <w:t>m</w:t>
            </w:r>
            <w:r w:rsidR="003D68D8" w:rsidRPr="00295BF6">
              <w:rPr>
                <w:rFonts w:eastAsia="Times New Roman" w:cs="TimesNewRomanPSMT"/>
                <w:color w:val="000000"/>
                <w:lang w:eastAsia="en-GB"/>
              </w:rPr>
              <w:t xml:space="preserve">illilitres </w:t>
            </w:r>
          </w:p>
        </w:tc>
      </w:tr>
      <w:tr w:rsidR="00253802" w:rsidRPr="002A2FE0" w14:paraId="0E836732" w14:textId="77777777" w:rsidTr="00253802">
        <w:trPr>
          <w:trHeight w:val="320"/>
        </w:trPr>
        <w:tc>
          <w:tcPr>
            <w:tcW w:w="1484" w:type="dxa"/>
            <w:shd w:val="clear" w:color="auto" w:fill="auto"/>
            <w:noWrap/>
            <w:vAlign w:val="center"/>
            <w:hideMark/>
          </w:tcPr>
          <w:p w14:paraId="71857CF5"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mM </w:t>
            </w:r>
          </w:p>
        </w:tc>
        <w:tc>
          <w:tcPr>
            <w:tcW w:w="7344" w:type="dxa"/>
            <w:shd w:val="clear" w:color="auto" w:fill="auto"/>
            <w:noWrap/>
            <w:vAlign w:val="center"/>
            <w:hideMark/>
          </w:tcPr>
          <w:p w14:paraId="2917BB91" w14:textId="14F433D4" w:rsidR="003D68D8" w:rsidRPr="00295BF6" w:rsidRDefault="00E16615" w:rsidP="00253802">
            <w:pPr>
              <w:spacing w:line="240" w:lineRule="auto"/>
              <w:rPr>
                <w:rFonts w:eastAsia="Times New Roman" w:cs="Times New Roman"/>
                <w:color w:val="000000"/>
                <w:lang w:eastAsia="en-GB"/>
              </w:rPr>
            </w:pPr>
            <w:r>
              <w:rPr>
                <w:rFonts w:eastAsia="Times New Roman" w:cs="Times New Roman"/>
                <w:color w:val="000000"/>
                <w:lang w:eastAsia="en-GB"/>
              </w:rPr>
              <w:t>m</w:t>
            </w:r>
            <w:r w:rsidR="003D68D8" w:rsidRPr="00295BF6">
              <w:rPr>
                <w:rFonts w:eastAsia="Times New Roman" w:cs="Times New Roman"/>
                <w:color w:val="000000"/>
                <w:lang w:eastAsia="en-GB"/>
              </w:rPr>
              <w:t>illimolar</w:t>
            </w:r>
          </w:p>
        </w:tc>
      </w:tr>
      <w:tr w:rsidR="00253802" w:rsidRPr="002A2FE0" w14:paraId="149B8089" w14:textId="77777777" w:rsidTr="00253802">
        <w:trPr>
          <w:trHeight w:val="589"/>
        </w:trPr>
        <w:tc>
          <w:tcPr>
            <w:tcW w:w="1484" w:type="dxa"/>
            <w:shd w:val="clear" w:color="auto" w:fill="auto"/>
            <w:noWrap/>
            <w:vAlign w:val="center"/>
            <w:hideMark/>
          </w:tcPr>
          <w:p w14:paraId="621AA182"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MO </w:t>
            </w:r>
          </w:p>
        </w:tc>
        <w:tc>
          <w:tcPr>
            <w:tcW w:w="7344" w:type="dxa"/>
            <w:shd w:val="clear" w:color="auto" w:fill="auto"/>
            <w:noWrap/>
            <w:vAlign w:val="center"/>
            <w:hideMark/>
          </w:tcPr>
          <w:p w14:paraId="32B2E8D8"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Morpholino oligonucleotide</w:t>
            </w:r>
          </w:p>
        </w:tc>
      </w:tr>
      <w:tr w:rsidR="00253802" w:rsidRPr="002A2FE0" w14:paraId="387665C1" w14:textId="77777777" w:rsidTr="00253802">
        <w:trPr>
          <w:trHeight w:val="617"/>
        </w:trPr>
        <w:tc>
          <w:tcPr>
            <w:tcW w:w="1484" w:type="dxa"/>
            <w:shd w:val="clear" w:color="auto" w:fill="auto"/>
            <w:noWrap/>
            <w:vAlign w:val="center"/>
            <w:hideMark/>
          </w:tcPr>
          <w:p w14:paraId="2C9EC7FC"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MOI </w:t>
            </w:r>
          </w:p>
        </w:tc>
        <w:tc>
          <w:tcPr>
            <w:tcW w:w="7344" w:type="dxa"/>
            <w:shd w:val="clear" w:color="auto" w:fill="auto"/>
            <w:noWrap/>
            <w:vAlign w:val="center"/>
            <w:hideMark/>
          </w:tcPr>
          <w:p w14:paraId="626ADB92"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Multiplicity of infection</w:t>
            </w:r>
          </w:p>
        </w:tc>
      </w:tr>
      <w:tr w:rsidR="00253802" w:rsidRPr="002A2FE0" w14:paraId="158C006D" w14:textId="77777777" w:rsidTr="00253802">
        <w:trPr>
          <w:trHeight w:val="320"/>
        </w:trPr>
        <w:tc>
          <w:tcPr>
            <w:tcW w:w="1484" w:type="dxa"/>
            <w:shd w:val="clear" w:color="auto" w:fill="auto"/>
            <w:noWrap/>
            <w:vAlign w:val="center"/>
            <w:hideMark/>
          </w:tcPr>
          <w:p w14:paraId="312A5E4D"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MQ</w:t>
            </w:r>
          </w:p>
        </w:tc>
        <w:tc>
          <w:tcPr>
            <w:tcW w:w="7344" w:type="dxa"/>
            <w:shd w:val="clear" w:color="auto" w:fill="auto"/>
            <w:noWrap/>
            <w:vAlign w:val="center"/>
            <w:hideMark/>
          </w:tcPr>
          <w:p w14:paraId="41708ADC"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Millipore ultra pure water</w:t>
            </w:r>
          </w:p>
        </w:tc>
      </w:tr>
      <w:tr w:rsidR="00253802" w:rsidRPr="002A2FE0" w14:paraId="537348AD" w14:textId="77777777" w:rsidTr="00253802">
        <w:trPr>
          <w:trHeight w:val="320"/>
        </w:trPr>
        <w:tc>
          <w:tcPr>
            <w:tcW w:w="1484" w:type="dxa"/>
            <w:shd w:val="clear" w:color="auto" w:fill="auto"/>
            <w:noWrap/>
            <w:vAlign w:val="center"/>
            <w:hideMark/>
          </w:tcPr>
          <w:p w14:paraId="36F91BA8"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MRSA </w:t>
            </w:r>
          </w:p>
        </w:tc>
        <w:tc>
          <w:tcPr>
            <w:tcW w:w="7344" w:type="dxa"/>
            <w:shd w:val="clear" w:color="auto" w:fill="auto"/>
            <w:noWrap/>
            <w:vAlign w:val="center"/>
            <w:hideMark/>
          </w:tcPr>
          <w:p w14:paraId="0DA6CF81"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 xml:space="preserve">Methicillin resistant </w:t>
            </w:r>
            <w:r w:rsidRPr="00E16615">
              <w:rPr>
                <w:rFonts w:eastAsia="Times New Roman" w:cs="Times New Roman"/>
                <w:i/>
                <w:color w:val="000000"/>
                <w:lang w:eastAsia="en-GB"/>
              </w:rPr>
              <w:t>Staphylococcus aureus</w:t>
            </w:r>
          </w:p>
        </w:tc>
      </w:tr>
      <w:tr w:rsidR="00253802" w:rsidRPr="00AB3CB7" w14:paraId="458E2064" w14:textId="77777777" w:rsidTr="00253802">
        <w:trPr>
          <w:trHeight w:val="320"/>
        </w:trPr>
        <w:tc>
          <w:tcPr>
            <w:tcW w:w="1484" w:type="dxa"/>
            <w:shd w:val="clear" w:color="auto" w:fill="auto"/>
            <w:noWrap/>
            <w:vAlign w:val="center"/>
            <w:hideMark/>
          </w:tcPr>
          <w:p w14:paraId="08B7F343"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MSCRAMM </w:t>
            </w:r>
          </w:p>
        </w:tc>
        <w:tc>
          <w:tcPr>
            <w:tcW w:w="7344" w:type="dxa"/>
            <w:shd w:val="clear" w:color="auto" w:fill="auto"/>
            <w:noWrap/>
            <w:vAlign w:val="center"/>
            <w:hideMark/>
          </w:tcPr>
          <w:p w14:paraId="13FBFFB9" w14:textId="72BB2C66" w:rsidR="003D68D8" w:rsidRPr="00236F57" w:rsidRDefault="003D68D8" w:rsidP="00E16615">
            <w:pPr>
              <w:spacing w:line="240" w:lineRule="auto"/>
              <w:rPr>
                <w:rFonts w:eastAsia="Times New Roman" w:cs="Times New Roman"/>
                <w:color w:val="000000"/>
                <w:lang w:val="fr-FR" w:eastAsia="en-GB"/>
              </w:rPr>
            </w:pPr>
            <w:r w:rsidRPr="00236F57">
              <w:rPr>
                <w:rFonts w:eastAsia="Times New Roman" w:cs="Times New Roman"/>
                <w:color w:val="000000"/>
                <w:lang w:val="fr-FR" w:eastAsia="en-GB"/>
              </w:rPr>
              <w:t xml:space="preserve">Microbial surface components recognising adhesive matrix molecules </w:t>
            </w:r>
          </w:p>
        </w:tc>
      </w:tr>
      <w:tr w:rsidR="00253802" w:rsidRPr="002A2FE0" w14:paraId="2EEB1F3D" w14:textId="77777777" w:rsidTr="00253802">
        <w:trPr>
          <w:trHeight w:val="320"/>
        </w:trPr>
        <w:tc>
          <w:tcPr>
            <w:tcW w:w="1484" w:type="dxa"/>
            <w:shd w:val="clear" w:color="auto" w:fill="auto"/>
            <w:noWrap/>
            <w:vAlign w:val="center"/>
            <w:hideMark/>
          </w:tcPr>
          <w:p w14:paraId="787D8167"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MyD88 </w:t>
            </w:r>
          </w:p>
        </w:tc>
        <w:tc>
          <w:tcPr>
            <w:tcW w:w="7344" w:type="dxa"/>
            <w:shd w:val="clear" w:color="auto" w:fill="auto"/>
            <w:noWrap/>
            <w:vAlign w:val="center"/>
            <w:hideMark/>
          </w:tcPr>
          <w:p w14:paraId="01DA4DE6"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Myeloid differentiation primary response gene 88</w:t>
            </w:r>
          </w:p>
        </w:tc>
      </w:tr>
      <w:tr w:rsidR="00253802" w:rsidRPr="002A2FE0" w14:paraId="37E19B14" w14:textId="77777777" w:rsidTr="00253802">
        <w:trPr>
          <w:trHeight w:val="320"/>
        </w:trPr>
        <w:tc>
          <w:tcPr>
            <w:tcW w:w="1484" w:type="dxa"/>
            <w:shd w:val="clear" w:color="auto" w:fill="auto"/>
            <w:noWrap/>
            <w:vAlign w:val="center"/>
            <w:hideMark/>
          </w:tcPr>
          <w:p w14:paraId="0D1A20DC"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Neo </w:t>
            </w:r>
          </w:p>
        </w:tc>
        <w:tc>
          <w:tcPr>
            <w:tcW w:w="7344" w:type="dxa"/>
            <w:shd w:val="clear" w:color="auto" w:fill="auto"/>
            <w:noWrap/>
            <w:vAlign w:val="center"/>
            <w:hideMark/>
          </w:tcPr>
          <w:p w14:paraId="3E6B5D28"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Neomycin</w:t>
            </w:r>
          </w:p>
        </w:tc>
      </w:tr>
      <w:tr w:rsidR="00253802" w:rsidRPr="002A2FE0" w14:paraId="13EA496D" w14:textId="77777777" w:rsidTr="00253802">
        <w:trPr>
          <w:trHeight w:val="320"/>
        </w:trPr>
        <w:tc>
          <w:tcPr>
            <w:tcW w:w="1484" w:type="dxa"/>
            <w:shd w:val="clear" w:color="auto" w:fill="auto"/>
            <w:noWrap/>
            <w:vAlign w:val="center"/>
            <w:hideMark/>
          </w:tcPr>
          <w:p w14:paraId="6507160C"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NF-κB </w:t>
            </w:r>
          </w:p>
        </w:tc>
        <w:tc>
          <w:tcPr>
            <w:tcW w:w="7344" w:type="dxa"/>
            <w:shd w:val="clear" w:color="auto" w:fill="auto"/>
            <w:noWrap/>
            <w:vAlign w:val="center"/>
            <w:hideMark/>
          </w:tcPr>
          <w:p w14:paraId="5BE5A4A6"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Nuclear Factor</w:t>
            </w:r>
          </w:p>
        </w:tc>
      </w:tr>
      <w:tr w:rsidR="00253802" w:rsidRPr="002A2FE0" w14:paraId="1B84ED8D" w14:textId="77777777" w:rsidTr="00253802">
        <w:trPr>
          <w:trHeight w:val="320"/>
        </w:trPr>
        <w:tc>
          <w:tcPr>
            <w:tcW w:w="1484" w:type="dxa"/>
            <w:shd w:val="clear" w:color="auto" w:fill="auto"/>
            <w:noWrap/>
            <w:vAlign w:val="center"/>
            <w:hideMark/>
          </w:tcPr>
          <w:p w14:paraId="1E0F9B43" w14:textId="3D8261C5"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nl</w:t>
            </w:r>
            <w:r w:rsidR="0073580A" w:rsidRPr="0073580A">
              <w:rPr>
                <w:rFonts w:eastAsia="Times New Roman" w:cs="TimesNewRomanPSMT"/>
                <w:i/>
                <w:iCs/>
                <w:color w:val="000000"/>
                <w:lang w:eastAsia="en-GB"/>
              </w:rPr>
              <w:t xml:space="preserve"> </w:t>
            </w:r>
          </w:p>
        </w:tc>
        <w:tc>
          <w:tcPr>
            <w:tcW w:w="7344" w:type="dxa"/>
            <w:shd w:val="clear" w:color="auto" w:fill="auto"/>
            <w:noWrap/>
            <w:vAlign w:val="center"/>
            <w:hideMark/>
          </w:tcPr>
          <w:p w14:paraId="57C429D0" w14:textId="3F478BF9" w:rsidR="003D68D8" w:rsidRPr="00295BF6" w:rsidRDefault="00295BF6" w:rsidP="00253802">
            <w:pPr>
              <w:spacing w:line="240" w:lineRule="auto"/>
              <w:rPr>
                <w:rFonts w:eastAsia="Times New Roman" w:cs="Times New Roman"/>
                <w:color w:val="000000"/>
                <w:lang w:eastAsia="en-GB"/>
              </w:rPr>
            </w:pPr>
            <w:r>
              <w:rPr>
                <w:rFonts w:eastAsia="Times New Roman" w:cs="Times New Roman"/>
                <w:color w:val="000000"/>
                <w:lang w:eastAsia="en-GB"/>
              </w:rPr>
              <w:t>N</w:t>
            </w:r>
            <w:r w:rsidR="003D68D8" w:rsidRPr="00295BF6">
              <w:rPr>
                <w:rFonts w:eastAsia="Times New Roman" w:cs="Times New Roman"/>
                <w:color w:val="000000"/>
                <w:lang w:eastAsia="en-GB"/>
              </w:rPr>
              <w:t xml:space="preserve">anolitre </w:t>
            </w:r>
          </w:p>
        </w:tc>
      </w:tr>
      <w:tr w:rsidR="00253802" w:rsidRPr="002A2FE0" w14:paraId="48507021" w14:textId="77777777" w:rsidTr="00253802">
        <w:trPr>
          <w:trHeight w:val="320"/>
        </w:trPr>
        <w:tc>
          <w:tcPr>
            <w:tcW w:w="1484" w:type="dxa"/>
            <w:shd w:val="clear" w:color="auto" w:fill="auto"/>
            <w:noWrap/>
            <w:vAlign w:val="center"/>
            <w:hideMark/>
          </w:tcPr>
          <w:p w14:paraId="5599FDA8"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NLR </w:t>
            </w:r>
          </w:p>
        </w:tc>
        <w:tc>
          <w:tcPr>
            <w:tcW w:w="7344" w:type="dxa"/>
            <w:shd w:val="clear" w:color="auto" w:fill="auto"/>
            <w:noWrap/>
            <w:vAlign w:val="center"/>
            <w:hideMark/>
          </w:tcPr>
          <w:p w14:paraId="0FA50228"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Nucleotide oligomerisation domain like receptor</w:t>
            </w:r>
          </w:p>
        </w:tc>
      </w:tr>
      <w:tr w:rsidR="00253802" w:rsidRPr="002A2FE0" w14:paraId="672C22CA" w14:textId="77777777" w:rsidTr="00253802">
        <w:trPr>
          <w:trHeight w:val="320"/>
        </w:trPr>
        <w:tc>
          <w:tcPr>
            <w:tcW w:w="1484" w:type="dxa"/>
            <w:shd w:val="clear" w:color="auto" w:fill="auto"/>
            <w:noWrap/>
            <w:vAlign w:val="center"/>
            <w:hideMark/>
          </w:tcPr>
          <w:p w14:paraId="50EA7349"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nM </w:t>
            </w:r>
          </w:p>
        </w:tc>
        <w:tc>
          <w:tcPr>
            <w:tcW w:w="7344" w:type="dxa"/>
            <w:shd w:val="clear" w:color="auto" w:fill="auto"/>
            <w:noWrap/>
            <w:vAlign w:val="center"/>
            <w:hideMark/>
          </w:tcPr>
          <w:p w14:paraId="4D55946E"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Nanomolar</w:t>
            </w:r>
          </w:p>
        </w:tc>
      </w:tr>
      <w:tr w:rsidR="00253802" w:rsidRPr="002A2FE0" w14:paraId="39EE7CF0" w14:textId="77777777" w:rsidTr="00253802">
        <w:trPr>
          <w:trHeight w:val="320"/>
        </w:trPr>
        <w:tc>
          <w:tcPr>
            <w:tcW w:w="1484" w:type="dxa"/>
            <w:shd w:val="clear" w:color="auto" w:fill="auto"/>
            <w:noWrap/>
            <w:vAlign w:val="center"/>
            <w:hideMark/>
          </w:tcPr>
          <w:p w14:paraId="233F8FA1" w14:textId="2F8D73D8"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nm</w:t>
            </w:r>
            <w:r w:rsidR="0073580A" w:rsidRPr="0073580A">
              <w:rPr>
                <w:rFonts w:eastAsia="Times New Roman" w:cs="TimesNewRomanPSMT"/>
                <w:i/>
                <w:iCs/>
                <w:color w:val="000000"/>
                <w:lang w:eastAsia="en-GB"/>
              </w:rPr>
              <w:t xml:space="preserve"> </w:t>
            </w:r>
          </w:p>
        </w:tc>
        <w:tc>
          <w:tcPr>
            <w:tcW w:w="7344" w:type="dxa"/>
            <w:shd w:val="clear" w:color="auto" w:fill="auto"/>
            <w:noWrap/>
            <w:vAlign w:val="center"/>
            <w:hideMark/>
          </w:tcPr>
          <w:p w14:paraId="5875CAB6" w14:textId="7CE59281" w:rsidR="003D68D8" w:rsidRPr="00295BF6" w:rsidRDefault="00295BF6" w:rsidP="00253802">
            <w:pPr>
              <w:spacing w:line="240" w:lineRule="auto"/>
              <w:rPr>
                <w:rFonts w:eastAsia="Times New Roman" w:cs="Times New Roman"/>
                <w:color w:val="000000"/>
                <w:lang w:eastAsia="en-GB"/>
              </w:rPr>
            </w:pPr>
            <w:r>
              <w:rPr>
                <w:rFonts w:eastAsia="Times New Roman" w:cs="Times New Roman"/>
                <w:color w:val="000000"/>
                <w:lang w:eastAsia="en-GB"/>
              </w:rPr>
              <w:t>N</w:t>
            </w:r>
            <w:r w:rsidR="003D68D8" w:rsidRPr="00295BF6">
              <w:rPr>
                <w:rFonts w:eastAsia="Times New Roman" w:cs="Times New Roman"/>
                <w:color w:val="000000"/>
                <w:lang w:eastAsia="en-GB"/>
              </w:rPr>
              <w:t xml:space="preserve">anometre </w:t>
            </w:r>
          </w:p>
        </w:tc>
      </w:tr>
      <w:tr w:rsidR="00253802" w:rsidRPr="002A2FE0" w14:paraId="09532FCE" w14:textId="77777777" w:rsidTr="00253802">
        <w:trPr>
          <w:trHeight w:val="320"/>
        </w:trPr>
        <w:tc>
          <w:tcPr>
            <w:tcW w:w="1484" w:type="dxa"/>
            <w:shd w:val="clear" w:color="auto" w:fill="auto"/>
            <w:noWrap/>
            <w:vAlign w:val="center"/>
            <w:hideMark/>
          </w:tcPr>
          <w:p w14:paraId="0D3BCE58"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Nod </w:t>
            </w:r>
          </w:p>
        </w:tc>
        <w:tc>
          <w:tcPr>
            <w:tcW w:w="7344" w:type="dxa"/>
            <w:shd w:val="clear" w:color="auto" w:fill="auto"/>
            <w:noWrap/>
            <w:vAlign w:val="center"/>
            <w:hideMark/>
          </w:tcPr>
          <w:p w14:paraId="4A67C090"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Nucleotide oligomerisation domain</w:t>
            </w:r>
          </w:p>
        </w:tc>
      </w:tr>
      <w:tr w:rsidR="00253802" w:rsidRPr="002A2FE0" w14:paraId="278F7ED3" w14:textId="77777777" w:rsidTr="00253802">
        <w:trPr>
          <w:trHeight w:val="320"/>
        </w:trPr>
        <w:tc>
          <w:tcPr>
            <w:tcW w:w="1484" w:type="dxa"/>
            <w:shd w:val="clear" w:color="auto" w:fill="auto"/>
            <w:noWrap/>
            <w:vAlign w:val="center"/>
            <w:hideMark/>
          </w:tcPr>
          <w:p w14:paraId="575D9CFE"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OCT </w:t>
            </w:r>
          </w:p>
        </w:tc>
        <w:tc>
          <w:tcPr>
            <w:tcW w:w="7344" w:type="dxa"/>
            <w:shd w:val="clear" w:color="auto" w:fill="auto"/>
            <w:noWrap/>
            <w:vAlign w:val="center"/>
            <w:hideMark/>
          </w:tcPr>
          <w:p w14:paraId="3D5CAE17"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Optimum cutting temperature compound</w:t>
            </w:r>
          </w:p>
        </w:tc>
      </w:tr>
      <w:tr w:rsidR="00253802" w:rsidRPr="002A2FE0" w14:paraId="4C7DBD74" w14:textId="77777777" w:rsidTr="00253802">
        <w:trPr>
          <w:trHeight w:val="320"/>
        </w:trPr>
        <w:tc>
          <w:tcPr>
            <w:tcW w:w="1484" w:type="dxa"/>
            <w:shd w:val="clear" w:color="auto" w:fill="auto"/>
            <w:noWrap/>
            <w:vAlign w:val="center"/>
            <w:hideMark/>
          </w:tcPr>
          <w:p w14:paraId="47012FA8"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OD</w:t>
            </w:r>
            <w:r w:rsidRPr="00295BF6">
              <w:rPr>
                <w:rFonts w:eastAsia="Times New Roman" w:cs="TimesNewRomanPSMT"/>
                <w:color w:val="000000"/>
                <w:sz w:val="16"/>
                <w:szCs w:val="16"/>
                <w:lang w:eastAsia="en-GB"/>
              </w:rPr>
              <w:t xml:space="preserve">x </w:t>
            </w:r>
          </w:p>
        </w:tc>
        <w:tc>
          <w:tcPr>
            <w:tcW w:w="7344" w:type="dxa"/>
            <w:shd w:val="clear" w:color="auto" w:fill="auto"/>
            <w:noWrap/>
            <w:vAlign w:val="center"/>
            <w:hideMark/>
          </w:tcPr>
          <w:p w14:paraId="138E130E"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Optical density at indicated wavelength x (nm)</w:t>
            </w:r>
          </w:p>
        </w:tc>
      </w:tr>
      <w:tr w:rsidR="00253802" w:rsidRPr="002A2FE0" w14:paraId="7BF3982D" w14:textId="77777777" w:rsidTr="00253802">
        <w:trPr>
          <w:trHeight w:val="320"/>
        </w:trPr>
        <w:tc>
          <w:tcPr>
            <w:tcW w:w="1484" w:type="dxa"/>
            <w:shd w:val="clear" w:color="auto" w:fill="auto"/>
            <w:noWrap/>
            <w:vAlign w:val="center"/>
            <w:hideMark/>
          </w:tcPr>
          <w:p w14:paraId="0ED9DBEB"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PAMP </w:t>
            </w:r>
          </w:p>
        </w:tc>
        <w:tc>
          <w:tcPr>
            <w:tcW w:w="7344" w:type="dxa"/>
            <w:shd w:val="clear" w:color="auto" w:fill="auto"/>
            <w:noWrap/>
            <w:vAlign w:val="center"/>
            <w:hideMark/>
          </w:tcPr>
          <w:p w14:paraId="56D67281"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Pathogen-associated molecular pattern</w:t>
            </w:r>
          </w:p>
        </w:tc>
      </w:tr>
      <w:tr w:rsidR="00253802" w:rsidRPr="002A2FE0" w14:paraId="46848591" w14:textId="77777777" w:rsidTr="00253802">
        <w:trPr>
          <w:trHeight w:val="320"/>
        </w:trPr>
        <w:tc>
          <w:tcPr>
            <w:tcW w:w="1484" w:type="dxa"/>
            <w:shd w:val="clear" w:color="auto" w:fill="auto"/>
            <w:noWrap/>
            <w:vAlign w:val="center"/>
            <w:hideMark/>
          </w:tcPr>
          <w:p w14:paraId="4B21E3F8"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PBPs</w:t>
            </w:r>
          </w:p>
        </w:tc>
        <w:tc>
          <w:tcPr>
            <w:tcW w:w="7344" w:type="dxa"/>
            <w:shd w:val="clear" w:color="auto" w:fill="auto"/>
            <w:noWrap/>
            <w:vAlign w:val="center"/>
            <w:hideMark/>
          </w:tcPr>
          <w:p w14:paraId="6E33710A" w14:textId="230289AC"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Penicillin binding proteins</w:t>
            </w:r>
          </w:p>
        </w:tc>
      </w:tr>
      <w:tr w:rsidR="00253802" w:rsidRPr="002A2FE0" w14:paraId="7DCF9BE4" w14:textId="77777777" w:rsidTr="00253802">
        <w:trPr>
          <w:trHeight w:val="320"/>
        </w:trPr>
        <w:tc>
          <w:tcPr>
            <w:tcW w:w="1484" w:type="dxa"/>
            <w:shd w:val="clear" w:color="auto" w:fill="auto"/>
            <w:noWrap/>
            <w:vAlign w:val="center"/>
            <w:hideMark/>
          </w:tcPr>
          <w:p w14:paraId="6504EC1B"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PBS </w:t>
            </w:r>
          </w:p>
        </w:tc>
        <w:tc>
          <w:tcPr>
            <w:tcW w:w="7344" w:type="dxa"/>
            <w:shd w:val="clear" w:color="auto" w:fill="auto"/>
            <w:noWrap/>
            <w:vAlign w:val="center"/>
            <w:hideMark/>
          </w:tcPr>
          <w:p w14:paraId="08E2BF3F"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Phosphate buffered saline</w:t>
            </w:r>
          </w:p>
        </w:tc>
      </w:tr>
      <w:tr w:rsidR="00253802" w:rsidRPr="002A2FE0" w14:paraId="62505FF9" w14:textId="77777777" w:rsidTr="00253802">
        <w:trPr>
          <w:trHeight w:val="320"/>
        </w:trPr>
        <w:tc>
          <w:tcPr>
            <w:tcW w:w="1484" w:type="dxa"/>
            <w:shd w:val="clear" w:color="auto" w:fill="auto"/>
            <w:noWrap/>
            <w:vAlign w:val="center"/>
            <w:hideMark/>
          </w:tcPr>
          <w:p w14:paraId="209C6906"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PCR </w:t>
            </w:r>
          </w:p>
        </w:tc>
        <w:tc>
          <w:tcPr>
            <w:tcW w:w="7344" w:type="dxa"/>
            <w:shd w:val="clear" w:color="auto" w:fill="auto"/>
            <w:noWrap/>
            <w:vAlign w:val="center"/>
            <w:hideMark/>
          </w:tcPr>
          <w:p w14:paraId="2B75D3F0"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Polymerase chain reaction</w:t>
            </w:r>
          </w:p>
        </w:tc>
      </w:tr>
      <w:tr w:rsidR="00253802" w:rsidRPr="002A2FE0" w14:paraId="3E997AA6" w14:textId="77777777" w:rsidTr="00253802">
        <w:trPr>
          <w:trHeight w:val="320"/>
        </w:trPr>
        <w:tc>
          <w:tcPr>
            <w:tcW w:w="1484" w:type="dxa"/>
            <w:shd w:val="clear" w:color="auto" w:fill="auto"/>
            <w:noWrap/>
            <w:vAlign w:val="center"/>
            <w:hideMark/>
          </w:tcPr>
          <w:p w14:paraId="407EBFBB"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PGN </w:t>
            </w:r>
          </w:p>
        </w:tc>
        <w:tc>
          <w:tcPr>
            <w:tcW w:w="7344" w:type="dxa"/>
            <w:shd w:val="clear" w:color="auto" w:fill="auto"/>
            <w:noWrap/>
            <w:vAlign w:val="center"/>
            <w:hideMark/>
          </w:tcPr>
          <w:p w14:paraId="598E2E77"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Peptidoglycan</w:t>
            </w:r>
          </w:p>
        </w:tc>
      </w:tr>
      <w:tr w:rsidR="00253802" w:rsidRPr="002A2FE0" w14:paraId="41D27F59" w14:textId="77777777" w:rsidTr="00253802">
        <w:trPr>
          <w:trHeight w:val="320"/>
        </w:trPr>
        <w:tc>
          <w:tcPr>
            <w:tcW w:w="1484" w:type="dxa"/>
            <w:shd w:val="clear" w:color="auto" w:fill="auto"/>
            <w:noWrap/>
            <w:vAlign w:val="center"/>
            <w:hideMark/>
          </w:tcPr>
          <w:p w14:paraId="21030FF8"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PGRP</w:t>
            </w:r>
          </w:p>
        </w:tc>
        <w:tc>
          <w:tcPr>
            <w:tcW w:w="7344" w:type="dxa"/>
            <w:shd w:val="clear" w:color="auto" w:fill="auto"/>
            <w:noWrap/>
            <w:vAlign w:val="center"/>
            <w:hideMark/>
          </w:tcPr>
          <w:p w14:paraId="0D885285" w14:textId="36D1A061"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Peptidoglycan recognition protein</w:t>
            </w:r>
          </w:p>
        </w:tc>
      </w:tr>
      <w:tr w:rsidR="00253802" w:rsidRPr="002A2FE0" w14:paraId="3C9EB37D" w14:textId="77777777" w:rsidTr="00253802">
        <w:trPr>
          <w:trHeight w:val="320"/>
        </w:trPr>
        <w:tc>
          <w:tcPr>
            <w:tcW w:w="1484" w:type="dxa"/>
            <w:shd w:val="clear" w:color="auto" w:fill="auto"/>
            <w:noWrap/>
            <w:vAlign w:val="center"/>
            <w:hideMark/>
          </w:tcPr>
          <w:p w14:paraId="436C5AAA"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pPGN </w:t>
            </w:r>
          </w:p>
        </w:tc>
        <w:tc>
          <w:tcPr>
            <w:tcW w:w="7344" w:type="dxa"/>
            <w:shd w:val="clear" w:color="auto" w:fill="auto"/>
            <w:noWrap/>
            <w:vAlign w:val="center"/>
            <w:hideMark/>
          </w:tcPr>
          <w:p w14:paraId="2EDF03BA"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Polymeric peptidoglycan</w:t>
            </w:r>
          </w:p>
        </w:tc>
      </w:tr>
      <w:tr w:rsidR="00253802" w:rsidRPr="002A2FE0" w14:paraId="51936762" w14:textId="77777777" w:rsidTr="00253802">
        <w:trPr>
          <w:trHeight w:val="320"/>
        </w:trPr>
        <w:tc>
          <w:tcPr>
            <w:tcW w:w="1484" w:type="dxa"/>
            <w:shd w:val="clear" w:color="auto" w:fill="auto"/>
            <w:noWrap/>
            <w:vAlign w:val="center"/>
            <w:hideMark/>
          </w:tcPr>
          <w:p w14:paraId="2F588FBD"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PRR </w:t>
            </w:r>
          </w:p>
        </w:tc>
        <w:tc>
          <w:tcPr>
            <w:tcW w:w="7344" w:type="dxa"/>
            <w:shd w:val="clear" w:color="auto" w:fill="auto"/>
            <w:noWrap/>
            <w:vAlign w:val="center"/>
            <w:hideMark/>
          </w:tcPr>
          <w:p w14:paraId="738F0A84"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Pattern recognition receptors</w:t>
            </w:r>
          </w:p>
        </w:tc>
      </w:tr>
      <w:tr w:rsidR="00253802" w:rsidRPr="002A2FE0" w14:paraId="5A7ACAA9" w14:textId="77777777" w:rsidTr="00253802">
        <w:trPr>
          <w:trHeight w:val="320"/>
        </w:trPr>
        <w:tc>
          <w:tcPr>
            <w:tcW w:w="1484" w:type="dxa"/>
            <w:shd w:val="clear" w:color="auto" w:fill="auto"/>
            <w:noWrap/>
            <w:vAlign w:val="center"/>
            <w:hideMark/>
          </w:tcPr>
          <w:p w14:paraId="1EF1F724"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PVL </w:t>
            </w:r>
          </w:p>
        </w:tc>
        <w:tc>
          <w:tcPr>
            <w:tcW w:w="7344" w:type="dxa"/>
            <w:shd w:val="clear" w:color="auto" w:fill="auto"/>
            <w:noWrap/>
            <w:vAlign w:val="center"/>
            <w:hideMark/>
          </w:tcPr>
          <w:p w14:paraId="43A2E011"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Panton-V alentine leukocidin</w:t>
            </w:r>
          </w:p>
        </w:tc>
      </w:tr>
      <w:tr w:rsidR="00253802" w:rsidRPr="002A2FE0" w14:paraId="370DA640" w14:textId="77777777" w:rsidTr="00253802">
        <w:trPr>
          <w:trHeight w:val="320"/>
        </w:trPr>
        <w:tc>
          <w:tcPr>
            <w:tcW w:w="1484" w:type="dxa"/>
            <w:shd w:val="clear" w:color="auto" w:fill="auto"/>
            <w:noWrap/>
            <w:vAlign w:val="center"/>
            <w:hideMark/>
          </w:tcPr>
          <w:p w14:paraId="33BD911C"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RBC </w:t>
            </w:r>
          </w:p>
        </w:tc>
        <w:tc>
          <w:tcPr>
            <w:tcW w:w="7344" w:type="dxa"/>
            <w:shd w:val="clear" w:color="auto" w:fill="auto"/>
            <w:noWrap/>
            <w:vAlign w:val="center"/>
            <w:hideMark/>
          </w:tcPr>
          <w:p w14:paraId="0A749F3D"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Red blood cell</w:t>
            </w:r>
          </w:p>
        </w:tc>
      </w:tr>
      <w:tr w:rsidR="00253802" w:rsidRPr="002A2FE0" w14:paraId="21CE2837" w14:textId="77777777" w:rsidTr="00253802">
        <w:trPr>
          <w:trHeight w:val="320"/>
        </w:trPr>
        <w:tc>
          <w:tcPr>
            <w:tcW w:w="1484" w:type="dxa"/>
            <w:shd w:val="clear" w:color="auto" w:fill="auto"/>
            <w:noWrap/>
            <w:vAlign w:val="center"/>
            <w:hideMark/>
          </w:tcPr>
          <w:p w14:paraId="21AFBCD8"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lastRenderedPageBreak/>
              <w:t xml:space="preserve">RIP2 </w:t>
            </w:r>
          </w:p>
        </w:tc>
        <w:tc>
          <w:tcPr>
            <w:tcW w:w="7344" w:type="dxa"/>
            <w:shd w:val="clear" w:color="auto" w:fill="auto"/>
            <w:noWrap/>
            <w:vAlign w:val="center"/>
            <w:hideMark/>
          </w:tcPr>
          <w:p w14:paraId="6DEC6AE8"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Receptor interacting protein 2</w:t>
            </w:r>
          </w:p>
        </w:tc>
      </w:tr>
      <w:tr w:rsidR="00253802" w:rsidRPr="002A2FE0" w14:paraId="48515425" w14:textId="77777777" w:rsidTr="00253802">
        <w:trPr>
          <w:trHeight w:val="320"/>
        </w:trPr>
        <w:tc>
          <w:tcPr>
            <w:tcW w:w="1484" w:type="dxa"/>
            <w:shd w:val="clear" w:color="auto" w:fill="auto"/>
            <w:noWrap/>
            <w:vAlign w:val="center"/>
            <w:hideMark/>
          </w:tcPr>
          <w:p w14:paraId="7CE9890A"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RNA </w:t>
            </w:r>
          </w:p>
        </w:tc>
        <w:tc>
          <w:tcPr>
            <w:tcW w:w="7344" w:type="dxa"/>
            <w:shd w:val="clear" w:color="auto" w:fill="auto"/>
            <w:noWrap/>
            <w:vAlign w:val="center"/>
            <w:hideMark/>
          </w:tcPr>
          <w:p w14:paraId="263B3447"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Ribonucleic acid</w:t>
            </w:r>
          </w:p>
        </w:tc>
      </w:tr>
      <w:tr w:rsidR="00253802" w:rsidRPr="002A2FE0" w14:paraId="12E84F58" w14:textId="77777777" w:rsidTr="00253802">
        <w:trPr>
          <w:trHeight w:val="320"/>
        </w:trPr>
        <w:tc>
          <w:tcPr>
            <w:tcW w:w="1484" w:type="dxa"/>
            <w:shd w:val="clear" w:color="auto" w:fill="auto"/>
            <w:noWrap/>
            <w:vAlign w:val="center"/>
            <w:hideMark/>
          </w:tcPr>
          <w:p w14:paraId="7315ECCD"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ROS </w:t>
            </w:r>
          </w:p>
        </w:tc>
        <w:tc>
          <w:tcPr>
            <w:tcW w:w="7344" w:type="dxa"/>
            <w:shd w:val="clear" w:color="auto" w:fill="auto"/>
            <w:noWrap/>
            <w:vAlign w:val="center"/>
            <w:hideMark/>
          </w:tcPr>
          <w:p w14:paraId="2B2A5AC0"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Reactive oxygen species</w:t>
            </w:r>
          </w:p>
        </w:tc>
      </w:tr>
      <w:tr w:rsidR="00253802" w:rsidRPr="002A2FE0" w14:paraId="24F8658B" w14:textId="77777777" w:rsidTr="00253802">
        <w:trPr>
          <w:trHeight w:val="320"/>
        </w:trPr>
        <w:tc>
          <w:tcPr>
            <w:tcW w:w="1484" w:type="dxa"/>
            <w:shd w:val="clear" w:color="auto" w:fill="auto"/>
            <w:noWrap/>
            <w:vAlign w:val="center"/>
            <w:hideMark/>
          </w:tcPr>
          <w:p w14:paraId="7538A367"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rpm </w:t>
            </w:r>
          </w:p>
        </w:tc>
        <w:tc>
          <w:tcPr>
            <w:tcW w:w="7344" w:type="dxa"/>
            <w:shd w:val="clear" w:color="auto" w:fill="auto"/>
            <w:noWrap/>
            <w:vAlign w:val="center"/>
            <w:hideMark/>
          </w:tcPr>
          <w:p w14:paraId="18E1AEB7"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Revolutions per min</w:t>
            </w:r>
          </w:p>
        </w:tc>
      </w:tr>
      <w:tr w:rsidR="00253802" w:rsidRPr="002A2FE0" w14:paraId="151E7B90" w14:textId="77777777" w:rsidTr="00253802">
        <w:trPr>
          <w:trHeight w:val="320"/>
        </w:trPr>
        <w:tc>
          <w:tcPr>
            <w:tcW w:w="1484" w:type="dxa"/>
            <w:shd w:val="clear" w:color="auto" w:fill="auto"/>
            <w:noWrap/>
            <w:vAlign w:val="center"/>
            <w:hideMark/>
          </w:tcPr>
          <w:p w14:paraId="685C4EC6"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RT </w:t>
            </w:r>
          </w:p>
        </w:tc>
        <w:tc>
          <w:tcPr>
            <w:tcW w:w="7344" w:type="dxa"/>
            <w:shd w:val="clear" w:color="auto" w:fill="auto"/>
            <w:noWrap/>
            <w:vAlign w:val="center"/>
            <w:hideMark/>
          </w:tcPr>
          <w:p w14:paraId="3846F47F"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Room temperature</w:t>
            </w:r>
          </w:p>
        </w:tc>
      </w:tr>
      <w:tr w:rsidR="00253802" w:rsidRPr="002A2FE0" w14:paraId="730F9D4C" w14:textId="77777777" w:rsidTr="00253802">
        <w:trPr>
          <w:trHeight w:val="320"/>
        </w:trPr>
        <w:tc>
          <w:tcPr>
            <w:tcW w:w="1484" w:type="dxa"/>
            <w:shd w:val="clear" w:color="auto" w:fill="auto"/>
            <w:noWrap/>
            <w:vAlign w:val="center"/>
            <w:hideMark/>
          </w:tcPr>
          <w:p w14:paraId="4D770B78"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SCVs </w:t>
            </w:r>
          </w:p>
        </w:tc>
        <w:tc>
          <w:tcPr>
            <w:tcW w:w="7344" w:type="dxa"/>
            <w:shd w:val="clear" w:color="auto" w:fill="auto"/>
            <w:noWrap/>
            <w:vAlign w:val="center"/>
            <w:hideMark/>
          </w:tcPr>
          <w:p w14:paraId="6AFFD15C"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Small colony variants</w:t>
            </w:r>
          </w:p>
        </w:tc>
      </w:tr>
      <w:tr w:rsidR="00253802" w:rsidRPr="002A2FE0" w14:paraId="759031F3" w14:textId="77777777" w:rsidTr="00253802">
        <w:trPr>
          <w:trHeight w:val="320"/>
        </w:trPr>
        <w:tc>
          <w:tcPr>
            <w:tcW w:w="1484" w:type="dxa"/>
            <w:shd w:val="clear" w:color="auto" w:fill="auto"/>
            <w:noWrap/>
            <w:vAlign w:val="center"/>
            <w:hideMark/>
          </w:tcPr>
          <w:p w14:paraId="39125596"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sPGN </w:t>
            </w:r>
          </w:p>
        </w:tc>
        <w:tc>
          <w:tcPr>
            <w:tcW w:w="7344" w:type="dxa"/>
            <w:shd w:val="clear" w:color="auto" w:fill="auto"/>
            <w:noWrap/>
            <w:vAlign w:val="center"/>
            <w:hideMark/>
          </w:tcPr>
          <w:p w14:paraId="0F6A2167"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Soluble peptidoglycan</w:t>
            </w:r>
          </w:p>
        </w:tc>
      </w:tr>
      <w:tr w:rsidR="00253802" w:rsidRPr="002A2FE0" w14:paraId="5B8223CF" w14:textId="77777777" w:rsidTr="00253802">
        <w:trPr>
          <w:trHeight w:val="320"/>
        </w:trPr>
        <w:tc>
          <w:tcPr>
            <w:tcW w:w="1484" w:type="dxa"/>
            <w:shd w:val="clear" w:color="auto" w:fill="auto"/>
            <w:noWrap/>
            <w:vAlign w:val="center"/>
            <w:hideMark/>
          </w:tcPr>
          <w:p w14:paraId="37D926B2" w14:textId="77777777" w:rsidR="003D68D8" w:rsidRPr="00295BF6" w:rsidRDefault="003D68D8" w:rsidP="00253802">
            <w:pPr>
              <w:spacing w:line="240" w:lineRule="auto"/>
              <w:rPr>
                <w:rFonts w:eastAsia="Times New Roman" w:cs="Times New Roman"/>
                <w:i/>
                <w:iCs/>
                <w:color w:val="000000"/>
                <w:lang w:eastAsia="en-GB"/>
              </w:rPr>
            </w:pPr>
            <w:r w:rsidRPr="00295BF6">
              <w:rPr>
                <w:rFonts w:eastAsia="Times New Roman" w:cs="Times New Roman"/>
                <w:i/>
                <w:iCs/>
                <w:color w:val="000000"/>
                <w:lang w:eastAsia="en-GB"/>
              </w:rPr>
              <w:t xml:space="preserve">Spp. </w:t>
            </w:r>
          </w:p>
        </w:tc>
        <w:tc>
          <w:tcPr>
            <w:tcW w:w="7344" w:type="dxa"/>
            <w:shd w:val="clear" w:color="auto" w:fill="auto"/>
            <w:noWrap/>
            <w:vAlign w:val="center"/>
            <w:hideMark/>
          </w:tcPr>
          <w:p w14:paraId="20AE5867"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Species</w:t>
            </w:r>
          </w:p>
        </w:tc>
      </w:tr>
      <w:tr w:rsidR="00253802" w:rsidRPr="002A2FE0" w14:paraId="33F2F234" w14:textId="77777777" w:rsidTr="00253802">
        <w:trPr>
          <w:trHeight w:val="320"/>
        </w:trPr>
        <w:tc>
          <w:tcPr>
            <w:tcW w:w="1484" w:type="dxa"/>
            <w:shd w:val="clear" w:color="auto" w:fill="auto"/>
            <w:noWrap/>
            <w:vAlign w:val="center"/>
            <w:hideMark/>
          </w:tcPr>
          <w:p w14:paraId="2AA4A57A"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t </w:t>
            </w:r>
          </w:p>
        </w:tc>
        <w:tc>
          <w:tcPr>
            <w:tcW w:w="7344" w:type="dxa"/>
            <w:shd w:val="clear" w:color="auto" w:fill="auto"/>
            <w:noWrap/>
            <w:vAlign w:val="center"/>
            <w:hideMark/>
          </w:tcPr>
          <w:p w14:paraId="096CF4AB"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Time</w:t>
            </w:r>
          </w:p>
        </w:tc>
      </w:tr>
      <w:tr w:rsidR="00253802" w:rsidRPr="002A2FE0" w14:paraId="7D000AFC" w14:textId="77777777" w:rsidTr="00253802">
        <w:trPr>
          <w:trHeight w:val="320"/>
        </w:trPr>
        <w:tc>
          <w:tcPr>
            <w:tcW w:w="1484" w:type="dxa"/>
            <w:shd w:val="clear" w:color="auto" w:fill="auto"/>
            <w:noWrap/>
            <w:vAlign w:val="center"/>
            <w:hideMark/>
          </w:tcPr>
          <w:p w14:paraId="0A428392"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TA </w:t>
            </w:r>
          </w:p>
        </w:tc>
        <w:tc>
          <w:tcPr>
            <w:tcW w:w="7344" w:type="dxa"/>
            <w:shd w:val="clear" w:color="auto" w:fill="auto"/>
            <w:noWrap/>
            <w:vAlign w:val="center"/>
            <w:hideMark/>
          </w:tcPr>
          <w:p w14:paraId="34BE20E0"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Teichoic acid</w:t>
            </w:r>
          </w:p>
        </w:tc>
      </w:tr>
      <w:tr w:rsidR="00253802" w:rsidRPr="002A2FE0" w14:paraId="18635AF1" w14:textId="77777777" w:rsidTr="00253802">
        <w:trPr>
          <w:trHeight w:val="320"/>
        </w:trPr>
        <w:tc>
          <w:tcPr>
            <w:tcW w:w="1484" w:type="dxa"/>
            <w:shd w:val="clear" w:color="auto" w:fill="auto"/>
            <w:noWrap/>
            <w:vAlign w:val="center"/>
            <w:hideMark/>
          </w:tcPr>
          <w:p w14:paraId="05B26F0B"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TAE </w:t>
            </w:r>
          </w:p>
        </w:tc>
        <w:tc>
          <w:tcPr>
            <w:tcW w:w="7344" w:type="dxa"/>
            <w:shd w:val="clear" w:color="auto" w:fill="auto"/>
            <w:noWrap/>
            <w:vAlign w:val="center"/>
            <w:hideMark/>
          </w:tcPr>
          <w:p w14:paraId="295AB876"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Tris-acetate EDTA (buffer)</w:t>
            </w:r>
          </w:p>
        </w:tc>
      </w:tr>
      <w:tr w:rsidR="00253802" w:rsidRPr="002A2FE0" w14:paraId="26E66786" w14:textId="77777777" w:rsidTr="00253802">
        <w:trPr>
          <w:trHeight w:val="320"/>
        </w:trPr>
        <w:tc>
          <w:tcPr>
            <w:tcW w:w="1484" w:type="dxa"/>
            <w:shd w:val="clear" w:color="auto" w:fill="auto"/>
            <w:noWrap/>
            <w:vAlign w:val="center"/>
            <w:hideMark/>
          </w:tcPr>
          <w:p w14:paraId="36A47B62"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TES </w:t>
            </w:r>
          </w:p>
        </w:tc>
        <w:tc>
          <w:tcPr>
            <w:tcW w:w="7344" w:type="dxa"/>
            <w:shd w:val="clear" w:color="auto" w:fill="auto"/>
            <w:noWrap/>
            <w:vAlign w:val="center"/>
            <w:hideMark/>
          </w:tcPr>
          <w:p w14:paraId="5F1E4268"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Tris-EDTA NaCl</w:t>
            </w:r>
          </w:p>
        </w:tc>
      </w:tr>
      <w:tr w:rsidR="00253802" w:rsidRPr="002A2FE0" w14:paraId="40E5BE1A" w14:textId="77777777" w:rsidTr="00253802">
        <w:trPr>
          <w:trHeight w:val="320"/>
        </w:trPr>
        <w:tc>
          <w:tcPr>
            <w:tcW w:w="1484" w:type="dxa"/>
            <w:shd w:val="clear" w:color="auto" w:fill="auto"/>
            <w:noWrap/>
            <w:vAlign w:val="center"/>
            <w:hideMark/>
          </w:tcPr>
          <w:p w14:paraId="701E4E0D"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Tet </w:t>
            </w:r>
          </w:p>
        </w:tc>
        <w:tc>
          <w:tcPr>
            <w:tcW w:w="7344" w:type="dxa"/>
            <w:shd w:val="clear" w:color="auto" w:fill="auto"/>
            <w:noWrap/>
            <w:vAlign w:val="center"/>
            <w:hideMark/>
          </w:tcPr>
          <w:p w14:paraId="55A548C6"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Tetracycline</w:t>
            </w:r>
          </w:p>
        </w:tc>
      </w:tr>
      <w:tr w:rsidR="00253802" w:rsidRPr="002A2FE0" w14:paraId="4EC6D4A6" w14:textId="77777777" w:rsidTr="00253802">
        <w:trPr>
          <w:trHeight w:val="320"/>
        </w:trPr>
        <w:tc>
          <w:tcPr>
            <w:tcW w:w="1484" w:type="dxa"/>
            <w:shd w:val="clear" w:color="auto" w:fill="auto"/>
            <w:noWrap/>
            <w:vAlign w:val="center"/>
            <w:hideMark/>
          </w:tcPr>
          <w:p w14:paraId="48BAD40C"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TLR </w:t>
            </w:r>
          </w:p>
        </w:tc>
        <w:tc>
          <w:tcPr>
            <w:tcW w:w="7344" w:type="dxa"/>
            <w:shd w:val="clear" w:color="auto" w:fill="auto"/>
            <w:noWrap/>
            <w:vAlign w:val="center"/>
            <w:hideMark/>
          </w:tcPr>
          <w:p w14:paraId="426599B7"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Toll like receptor</w:t>
            </w:r>
          </w:p>
        </w:tc>
      </w:tr>
      <w:tr w:rsidR="00253802" w:rsidRPr="002A2FE0" w14:paraId="3275B228" w14:textId="77777777" w:rsidTr="00253802">
        <w:trPr>
          <w:trHeight w:val="320"/>
        </w:trPr>
        <w:tc>
          <w:tcPr>
            <w:tcW w:w="1484" w:type="dxa"/>
            <w:shd w:val="clear" w:color="auto" w:fill="auto"/>
            <w:noWrap/>
            <w:vAlign w:val="center"/>
            <w:hideMark/>
          </w:tcPr>
          <w:p w14:paraId="3CD8D5F9"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TMB</w:t>
            </w:r>
          </w:p>
        </w:tc>
        <w:tc>
          <w:tcPr>
            <w:tcW w:w="7344" w:type="dxa"/>
            <w:shd w:val="clear" w:color="auto" w:fill="auto"/>
            <w:noWrap/>
            <w:vAlign w:val="center"/>
            <w:hideMark/>
          </w:tcPr>
          <w:p w14:paraId="659579FC"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3,3',5,5'-tetramethylbenzidine</w:t>
            </w:r>
          </w:p>
        </w:tc>
      </w:tr>
      <w:tr w:rsidR="00253802" w:rsidRPr="002A2FE0" w14:paraId="6ED44581" w14:textId="77777777" w:rsidTr="00253802">
        <w:trPr>
          <w:trHeight w:val="320"/>
        </w:trPr>
        <w:tc>
          <w:tcPr>
            <w:tcW w:w="1484" w:type="dxa"/>
            <w:shd w:val="clear" w:color="auto" w:fill="auto"/>
            <w:noWrap/>
            <w:vAlign w:val="center"/>
            <w:hideMark/>
          </w:tcPr>
          <w:p w14:paraId="68407ACD"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TNFα </w:t>
            </w:r>
          </w:p>
        </w:tc>
        <w:tc>
          <w:tcPr>
            <w:tcW w:w="7344" w:type="dxa"/>
            <w:shd w:val="clear" w:color="auto" w:fill="auto"/>
            <w:noWrap/>
            <w:vAlign w:val="center"/>
            <w:hideMark/>
          </w:tcPr>
          <w:p w14:paraId="0CB3F540"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Tumour necrosis factor alpha</w:t>
            </w:r>
          </w:p>
        </w:tc>
      </w:tr>
      <w:tr w:rsidR="00253802" w:rsidRPr="002A2FE0" w14:paraId="6C0EE546" w14:textId="77777777" w:rsidTr="00253802">
        <w:trPr>
          <w:trHeight w:val="320"/>
        </w:trPr>
        <w:tc>
          <w:tcPr>
            <w:tcW w:w="1484" w:type="dxa"/>
            <w:shd w:val="clear" w:color="auto" w:fill="auto"/>
            <w:noWrap/>
            <w:vAlign w:val="center"/>
            <w:hideMark/>
          </w:tcPr>
          <w:p w14:paraId="607B5AF9"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TSS </w:t>
            </w:r>
          </w:p>
        </w:tc>
        <w:tc>
          <w:tcPr>
            <w:tcW w:w="7344" w:type="dxa"/>
            <w:shd w:val="clear" w:color="auto" w:fill="auto"/>
            <w:noWrap/>
            <w:vAlign w:val="center"/>
            <w:hideMark/>
          </w:tcPr>
          <w:p w14:paraId="775DFF0F"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Toxic shock syndrome</w:t>
            </w:r>
          </w:p>
        </w:tc>
      </w:tr>
      <w:tr w:rsidR="00253802" w:rsidRPr="002A2FE0" w14:paraId="072DCB9D" w14:textId="77777777" w:rsidTr="00253802">
        <w:trPr>
          <w:trHeight w:val="320"/>
        </w:trPr>
        <w:tc>
          <w:tcPr>
            <w:tcW w:w="1484" w:type="dxa"/>
            <w:shd w:val="clear" w:color="auto" w:fill="auto"/>
            <w:noWrap/>
            <w:vAlign w:val="center"/>
            <w:hideMark/>
          </w:tcPr>
          <w:p w14:paraId="127E8DF7"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TSST-1 </w:t>
            </w:r>
          </w:p>
        </w:tc>
        <w:tc>
          <w:tcPr>
            <w:tcW w:w="7344" w:type="dxa"/>
            <w:shd w:val="clear" w:color="auto" w:fill="auto"/>
            <w:noWrap/>
            <w:vAlign w:val="center"/>
            <w:hideMark/>
          </w:tcPr>
          <w:p w14:paraId="1C1906FD"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Toxic shock syndrome toxin-1</w:t>
            </w:r>
          </w:p>
        </w:tc>
      </w:tr>
      <w:tr w:rsidR="00253802" w:rsidRPr="002A2FE0" w14:paraId="11757D26" w14:textId="77777777" w:rsidTr="00253802">
        <w:trPr>
          <w:trHeight w:val="320"/>
        </w:trPr>
        <w:tc>
          <w:tcPr>
            <w:tcW w:w="1484" w:type="dxa"/>
            <w:shd w:val="clear" w:color="auto" w:fill="auto"/>
            <w:noWrap/>
            <w:vAlign w:val="center"/>
            <w:hideMark/>
          </w:tcPr>
          <w:p w14:paraId="02E90641"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v/v </w:t>
            </w:r>
          </w:p>
        </w:tc>
        <w:tc>
          <w:tcPr>
            <w:tcW w:w="7344" w:type="dxa"/>
            <w:shd w:val="clear" w:color="auto" w:fill="auto"/>
            <w:noWrap/>
            <w:vAlign w:val="center"/>
            <w:hideMark/>
          </w:tcPr>
          <w:p w14:paraId="40A19247"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Volume for volume</w:t>
            </w:r>
          </w:p>
        </w:tc>
      </w:tr>
      <w:tr w:rsidR="00253802" w:rsidRPr="002A2FE0" w14:paraId="52AA91CF" w14:textId="77777777" w:rsidTr="00253802">
        <w:trPr>
          <w:trHeight w:val="320"/>
        </w:trPr>
        <w:tc>
          <w:tcPr>
            <w:tcW w:w="1484" w:type="dxa"/>
            <w:shd w:val="clear" w:color="auto" w:fill="auto"/>
            <w:noWrap/>
            <w:vAlign w:val="center"/>
            <w:hideMark/>
          </w:tcPr>
          <w:p w14:paraId="634ECCA1"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Van </w:t>
            </w:r>
          </w:p>
        </w:tc>
        <w:tc>
          <w:tcPr>
            <w:tcW w:w="7344" w:type="dxa"/>
            <w:shd w:val="clear" w:color="auto" w:fill="auto"/>
            <w:noWrap/>
            <w:vAlign w:val="center"/>
            <w:hideMark/>
          </w:tcPr>
          <w:p w14:paraId="610D34AC"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Vancomycin</w:t>
            </w:r>
          </w:p>
        </w:tc>
      </w:tr>
      <w:tr w:rsidR="00253802" w:rsidRPr="002A2FE0" w14:paraId="70F40DCB" w14:textId="77777777" w:rsidTr="00253802">
        <w:trPr>
          <w:trHeight w:val="320"/>
        </w:trPr>
        <w:tc>
          <w:tcPr>
            <w:tcW w:w="1484" w:type="dxa"/>
            <w:shd w:val="clear" w:color="auto" w:fill="auto"/>
            <w:noWrap/>
            <w:vAlign w:val="center"/>
            <w:hideMark/>
          </w:tcPr>
          <w:p w14:paraId="74A89E8B"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VBS</w:t>
            </w:r>
          </w:p>
        </w:tc>
        <w:tc>
          <w:tcPr>
            <w:tcW w:w="7344" w:type="dxa"/>
            <w:shd w:val="clear" w:color="auto" w:fill="auto"/>
            <w:noWrap/>
            <w:vAlign w:val="center"/>
            <w:hideMark/>
          </w:tcPr>
          <w:p w14:paraId="03D72D5D"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Veronal Buffer Saline</w:t>
            </w:r>
          </w:p>
        </w:tc>
      </w:tr>
      <w:tr w:rsidR="00253802" w:rsidRPr="002A2FE0" w14:paraId="3AFFD05B" w14:textId="77777777" w:rsidTr="00253802">
        <w:trPr>
          <w:trHeight w:val="320"/>
        </w:trPr>
        <w:tc>
          <w:tcPr>
            <w:tcW w:w="1484" w:type="dxa"/>
            <w:shd w:val="clear" w:color="auto" w:fill="auto"/>
            <w:noWrap/>
            <w:vAlign w:val="center"/>
            <w:hideMark/>
          </w:tcPr>
          <w:p w14:paraId="5DC209BF"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VISA </w:t>
            </w:r>
          </w:p>
        </w:tc>
        <w:tc>
          <w:tcPr>
            <w:tcW w:w="7344" w:type="dxa"/>
            <w:shd w:val="clear" w:color="auto" w:fill="auto"/>
            <w:noWrap/>
            <w:vAlign w:val="center"/>
            <w:hideMark/>
          </w:tcPr>
          <w:p w14:paraId="77FCDEE4"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 xml:space="preserve">Vancomycin intermediate </w:t>
            </w:r>
          </w:p>
        </w:tc>
      </w:tr>
      <w:tr w:rsidR="00253802" w:rsidRPr="002A2FE0" w14:paraId="40F092B7" w14:textId="77777777" w:rsidTr="00253802">
        <w:trPr>
          <w:trHeight w:val="320"/>
        </w:trPr>
        <w:tc>
          <w:tcPr>
            <w:tcW w:w="1484" w:type="dxa"/>
            <w:shd w:val="clear" w:color="auto" w:fill="auto"/>
            <w:noWrap/>
            <w:vAlign w:val="center"/>
            <w:hideMark/>
          </w:tcPr>
          <w:p w14:paraId="02E912E5"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VRE </w:t>
            </w:r>
          </w:p>
        </w:tc>
        <w:tc>
          <w:tcPr>
            <w:tcW w:w="7344" w:type="dxa"/>
            <w:shd w:val="clear" w:color="auto" w:fill="auto"/>
            <w:noWrap/>
            <w:vAlign w:val="center"/>
            <w:hideMark/>
          </w:tcPr>
          <w:p w14:paraId="42869AE1"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Vancomycin resistant enterococci</w:t>
            </w:r>
          </w:p>
        </w:tc>
      </w:tr>
      <w:tr w:rsidR="00253802" w:rsidRPr="002A2FE0" w14:paraId="3D4FB2E2" w14:textId="77777777" w:rsidTr="00253802">
        <w:trPr>
          <w:trHeight w:val="320"/>
        </w:trPr>
        <w:tc>
          <w:tcPr>
            <w:tcW w:w="1484" w:type="dxa"/>
            <w:shd w:val="clear" w:color="auto" w:fill="auto"/>
            <w:noWrap/>
            <w:vAlign w:val="center"/>
            <w:hideMark/>
          </w:tcPr>
          <w:p w14:paraId="68395351"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VRSA </w:t>
            </w:r>
          </w:p>
        </w:tc>
        <w:tc>
          <w:tcPr>
            <w:tcW w:w="7344" w:type="dxa"/>
            <w:shd w:val="clear" w:color="auto" w:fill="auto"/>
            <w:noWrap/>
            <w:vAlign w:val="center"/>
            <w:hideMark/>
          </w:tcPr>
          <w:p w14:paraId="7A3E2649"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Vancomycin resistant Staphylococcus aureus</w:t>
            </w:r>
          </w:p>
        </w:tc>
      </w:tr>
      <w:tr w:rsidR="00253802" w:rsidRPr="002A2FE0" w14:paraId="19646712" w14:textId="77777777" w:rsidTr="00253802">
        <w:trPr>
          <w:trHeight w:val="320"/>
        </w:trPr>
        <w:tc>
          <w:tcPr>
            <w:tcW w:w="1484" w:type="dxa"/>
            <w:shd w:val="clear" w:color="auto" w:fill="auto"/>
            <w:noWrap/>
            <w:vAlign w:val="center"/>
            <w:hideMark/>
          </w:tcPr>
          <w:p w14:paraId="358E6563"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w/v </w:t>
            </w:r>
          </w:p>
        </w:tc>
        <w:tc>
          <w:tcPr>
            <w:tcW w:w="7344" w:type="dxa"/>
            <w:shd w:val="clear" w:color="auto" w:fill="auto"/>
            <w:noWrap/>
            <w:vAlign w:val="center"/>
            <w:hideMark/>
          </w:tcPr>
          <w:p w14:paraId="32D46646"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Weight for volume</w:t>
            </w:r>
          </w:p>
        </w:tc>
      </w:tr>
      <w:tr w:rsidR="00253802" w:rsidRPr="002A2FE0" w14:paraId="4747A2D0" w14:textId="77777777" w:rsidTr="00253802">
        <w:trPr>
          <w:trHeight w:val="320"/>
        </w:trPr>
        <w:tc>
          <w:tcPr>
            <w:tcW w:w="1484" w:type="dxa"/>
            <w:shd w:val="clear" w:color="auto" w:fill="auto"/>
            <w:noWrap/>
            <w:vAlign w:val="center"/>
            <w:hideMark/>
          </w:tcPr>
          <w:p w14:paraId="3BD2D6A3"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WT </w:t>
            </w:r>
          </w:p>
        </w:tc>
        <w:tc>
          <w:tcPr>
            <w:tcW w:w="7344" w:type="dxa"/>
            <w:shd w:val="clear" w:color="auto" w:fill="auto"/>
            <w:noWrap/>
            <w:vAlign w:val="center"/>
            <w:hideMark/>
          </w:tcPr>
          <w:p w14:paraId="2280EE6D"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Wild-type</w:t>
            </w:r>
          </w:p>
        </w:tc>
      </w:tr>
      <w:tr w:rsidR="00253802" w:rsidRPr="002A2FE0" w14:paraId="5BB3FFB0" w14:textId="77777777" w:rsidTr="00253802">
        <w:trPr>
          <w:trHeight w:val="320"/>
        </w:trPr>
        <w:tc>
          <w:tcPr>
            <w:tcW w:w="1484" w:type="dxa"/>
            <w:shd w:val="clear" w:color="auto" w:fill="auto"/>
            <w:noWrap/>
            <w:vAlign w:val="center"/>
            <w:hideMark/>
          </w:tcPr>
          <w:p w14:paraId="223DEFE3"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WTA </w:t>
            </w:r>
          </w:p>
        </w:tc>
        <w:tc>
          <w:tcPr>
            <w:tcW w:w="7344" w:type="dxa"/>
            <w:shd w:val="clear" w:color="auto" w:fill="auto"/>
            <w:noWrap/>
            <w:vAlign w:val="center"/>
            <w:hideMark/>
          </w:tcPr>
          <w:p w14:paraId="3D28A7A3"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Wall teichoic acid</w:t>
            </w:r>
          </w:p>
        </w:tc>
      </w:tr>
      <w:tr w:rsidR="00253802" w:rsidRPr="002A2FE0" w14:paraId="3796EAC7" w14:textId="77777777" w:rsidTr="00253802">
        <w:trPr>
          <w:trHeight w:val="320"/>
        </w:trPr>
        <w:tc>
          <w:tcPr>
            <w:tcW w:w="1484" w:type="dxa"/>
            <w:shd w:val="clear" w:color="auto" w:fill="auto"/>
            <w:noWrap/>
            <w:vAlign w:val="center"/>
            <w:hideMark/>
          </w:tcPr>
          <w:p w14:paraId="2364FD39"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μg </w:t>
            </w:r>
          </w:p>
        </w:tc>
        <w:tc>
          <w:tcPr>
            <w:tcW w:w="7344" w:type="dxa"/>
            <w:shd w:val="clear" w:color="auto" w:fill="auto"/>
            <w:noWrap/>
            <w:vAlign w:val="center"/>
            <w:hideMark/>
          </w:tcPr>
          <w:p w14:paraId="745337F7"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Microgram</w:t>
            </w:r>
          </w:p>
        </w:tc>
      </w:tr>
      <w:tr w:rsidR="00253802" w:rsidRPr="002A2FE0" w14:paraId="1BA47B82" w14:textId="77777777" w:rsidTr="00253802">
        <w:trPr>
          <w:trHeight w:val="320"/>
        </w:trPr>
        <w:tc>
          <w:tcPr>
            <w:tcW w:w="1484" w:type="dxa"/>
            <w:shd w:val="clear" w:color="auto" w:fill="auto"/>
            <w:noWrap/>
            <w:vAlign w:val="center"/>
            <w:hideMark/>
          </w:tcPr>
          <w:p w14:paraId="33B9AB70"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μl </w:t>
            </w:r>
          </w:p>
        </w:tc>
        <w:tc>
          <w:tcPr>
            <w:tcW w:w="7344" w:type="dxa"/>
            <w:shd w:val="clear" w:color="auto" w:fill="auto"/>
            <w:noWrap/>
            <w:vAlign w:val="center"/>
            <w:hideMark/>
          </w:tcPr>
          <w:p w14:paraId="74F2A4AD"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Microlitre</w:t>
            </w:r>
          </w:p>
        </w:tc>
      </w:tr>
      <w:tr w:rsidR="00253802" w:rsidRPr="002A2FE0" w14:paraId="592423BD" w14:textId="77777777" w:rsidTr="00253802">
        <w:trPr>
          <w:trHeight w:val="320"/>
        </w:trPr>
        <w:tc>
          <w:tcPr>
            <w:tcW w:w="1484" w:type="dxa"/>
            <w:shd w:val="clear" w:color="auto" w:fill="auto"/>
            <w:noWrap/>
            <w:vAlign w:val="center"/>
            <w:hideMark/>
          </w:tcPr>
          <w:p w14:paraId="1022EB0B"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μm </w:t>
            </w:r>
          </w:p>
        </w:tc>
        <w:tc>
          <w:tcPr>
            <w:tcW w:w="7344" w:type="dxa"/>
            <w:shd w:val="clear" w:color="auto" w:fill="auto"/>
            <w:noWrap/>
            <w:vAlign w:val="center"/>
            <w:hideMark/>
          </w:tcPr>
          <w:p w14:paraId="269FBD0B"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Micrometre</w:t>
            </w:r>
          </w:p>
        </w:tc>
      </w:tr>
      <w:tr w:rsidR="00253802" w:rsidRPr="002A2FE0" w14:paraId="23E5E9FE" w14:textId="77777777" w:rsidTr="00253802">
        <w:trPr>
          <w:trHeight w:val="320"/>
        </w:trPr>
        <w:tc>
          <w:tcPr>
            <w:tcW w:w="1484" w:type="dxa"/>
            <w:shd w:val="clear" w:color="auto" w:fill="auto"/>
            <w:noWrap/>
            <w:vAlign w:val="center"/>
            <w:hideMark/>
          </w:tcPr>
          <w:p w14:paraId="5A7BF435"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μM </w:t>
            </w:r>
          </w:p>
        </w:tc>
        <w:tc>
          <w:tcPr>
            <w:tcW w:w="7344" w:type="dxa"/>
            <w:shd w:val="clear" w:color="auto" w:fill="auto"/>
            <w:noWrap/>
            <w:vAlign w:val="center"/>
            <w:hideMark/>
          </w:tcPr>
          <w:p w14:paraId="60547A55"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Micromolar</w:t>
            </w:r>
          </w:p>
        </w:tc>
      </w:tr>
      <w:tr w:rsidR="00253802" w:rsidRPr="002A2FE0" w14:paraId="4F33DAA4" w14:textId="77777777" w:rsidTr="00253802">
        <w:trPr>
          <w:trHeight w:val="320"/>
        </w:trPr>
        <w:tc>
          <w:tcPr>
            <w:tcW w:w="1484" w:type="dxa"/>
            <w:shd w:val="clear" w:color="auto" w:fill="auto"/>
            <w:noWrap/>
            <w:vAlign w:val="center"/>
            <w:hideMark/>
          </w:tcPr>
          <w:p w14:paraId="464E8A51" w14:textId="77777777" w:rsidR="003D68D8" w:rsidRPr="00295BF6" w:rsidRDefault="003D68D8" w:rsidP="00253802">
            <w:pPr>
              <w:spacing w:line="240" w:lineRule="auto"/>
              <w:rPr>
                <w:rFonts w:eastAsia="Times New Roman" w:cs="TimesNewRomanPSMT"/>
                <w:color w:val="000000"/>
                <w:lang w:eastAsia="en-GB"/>
              </w:rPr>
            </w:pPr>
            <w:r w:rsidRPr="00295BF6">
              <w:rPr>
                <w:rFonts w:eastAsia="Times New Roman" w:cs="TimesNewRomanPSMT"/>
                <w:color w:val="000000"/>
                <w:lang w:eastAsia="en-GB"/>
              </w:rPr>
              <w:t xml:space="preserve">Φ </w:t>
            </w:r>
          </w:p>
        </w:tc>
        <w:tc>
          <w:tcPr>
            <w:tcW w:w="7344" w:type="dxa"/>
            <w:shd w:val="clear" w:color="auto" w:fill="auto"/>
            <w:noWrap/>
            <w:vAlign w:val="center"/>
            <w:hideMark/>
          </w:tcPr>
          <w:p w14:paraId="4E1D257C" w14:textId="77777777" w:rsidR="003D68D8" w:rsidRPr="00295BF6" w:rsidRDefault="003D68D8" w:rsidP="00253802">
            <w:pPr>
              <w:spacing w:line="240" w:lineRule="auto"/>
              <w:rPr>
                <w:rFonts w:eastAsia="Times New Roman" w:cs="Times New Roman"/>
                <w:color w:val="000000"/>
                <w:lang w:eastAsia="en-GB"/>
              </w:rPr>
            </w:pPr>
            <w:r w:rsidRPr="00295BF6">
              <w:rPr>
                <w:rFonts w:eastAsia="Times New Roman" w:cs="Times New Roman"/>
                <w:color w:val="000000"/>
                <w:lang w:eastAsia="en-GB"/>
              </w:rPr>
              <w:t>Phage</w:t>
            </w:r>
          </w:p>
        </w:tc>
      </w:tr>
    </w:tbl>
    <w:p w14:paraId="76A6879B" w14:textId="77777777" w:rsidR="003F6295" w:rsidRDefault="003F6295" w:rsidP="00BD0199">
      <w:pPr>
        <w:pStyle w:val="TOC1"/>
      </w:pPr>
    </w:p>
    <w:p w14:paraId="6DAD3014" w14:textId="77777777" w:rsidR="003F6295" w:rsidRDefault="003F6295" w:rsidP="00BD0199">
      <w:pPr>
        <w:pStyle w:val="TOC1"/>
      </w:pPr>
    </w:p>
    <w:p w14:paraId="281A6953" w14:textId="77777777" w:rsidR="003F6295" w:rsidRDefault="003F6295" w:rsidP="00BD0199">
      <w:pPr>
        <w:pStyle w:val="TOC1"/>
      </w:pPr>
    </w:p>
    <w:p w14:paraId="0239A44A" w14:textId="77777777" w:rsidR="007A3594" w:rsidRPr="007A3594" w:rsidRDefault="007A3594" w:rsidP="007A3594"/>
    <w:p w14:paraId="48F57E11" w14:textId="1EE18CFE" w:rsidR="002B5C33" w:rsidRDefault="002B5C33" w:rsidP="00D32A33">
      <w:pPr>
        <w:pStyle w:val="Heading6"/>
        <w:numPr>
          <w:ilvl w:val="0"/>
          <w:numId w:val="0"/>
        </w:numPr>
        <w:jc w:val="center"/>
      </w:pPr>
      <w:bookmarkStart w:id="4" w:name="_Toc521494724"/>
      <w:r>
        <w:lastRenderedPageBreak/>
        <w:t>Table of contents</w:t>
      </w:r>
      <w:bookmarkEnd w:id="4"/>
    </w:p>
    <w:p w14:paraId="41C324CC" w14:textId="77777777" w:rsidR="002B5C33" w:rsidRPr="002B5C33" w:rsidRDefault="002B5C33" w:rsidP="002B5C33"/>
    <w:p w14:paraId="45788A76" w14:textId="580678F4" w:rsidR="00EA20B7" w:rsidRDefault="00F43D5D">
      <w:pPr>
        <w:pStyle w:val="TOC6"/>
        <w:tabs>
          <w:tab w:val="right" w:pos="8828"/>
        </w:tabs>
        <w:rPr>
          <w:rFonts w:eastAsiaTheme="minorEastAsia"/>
          <w:noProof/>
          <w:lang w:eastAsia="zh-CN"/>
        </w:rPr>
      </w:pPr>
      <w:r>
        <w:rPr>
          <w:u w:val="single"/>
        </w:rPr>
        <w:fldChar w:fldCharType="begin"/>
      </w:r>
      <w:r>
        <w:rPr>
          <w:u w:val="single"/>
        </w:rPr>
        <w:instrText xml:space="preserve"> TOC \o "1-6" </w:instrText>
      </w:r>
      <w:r>
        <w:rPr>
          <w:u w:val="single"/>
        </w:rPr>
        <w:fldChar w:fldCharType="separate"/>
      </w:r>
      <w:r w:rsidR="00EA20B7" w:rsidRPr="00E37C98">
        <w:rPr>
          <w:noProof/>
          <w:color w:val="FFFFFF" w:themeColor="background1"/>
        </w:rPr>
        <w:t>Title page</w:t>
      </w:r>
      <w:r w:rsidR="00EA20B7">
        <w:rPr>
          <w:noProof/>
        </w:rPr>
        <w:tab/>
      </w:r>
      <w:r w:rsidR="00EA20B7">
        <w:rPr>
          <w:noProof/>
        </w:rPr>
        <w:fldChar w:fldCharType="begin"/>
      </w:r>
      <w:r w:rsidR="00EA20B7">
        <w:rPr>
          <w:noProof/>
        </w:rPr>
        <w:instrText xml:space="preserve"> PAGEREF _Toc521494720 \h </w:instrText>
      </w:r>
      <w:r w:rsidR="00EA20B7">
        <w:rPr>
          <w:noProof/>
        </w:rPr>
      </w:r>
      <w:r w:rsidR="00EA20B7">
        <w:rPr>
          <w:noProof/>
        </w:rPr>
        <w:fldChar w:fldCharType="separate"/>
      </w:r>
      <w:r w:rsidR="00EA20B7">
        <w:rPr>
          <w:noProof/>
        </w:rPr>
        <w:t>i</w:t>
      </w:r>
      <w:r w:rsidR="00EA20B7">
        <w:rPr>
          <w:noProof/>
        </w:rPr>
        <w:fldChar w:fldCharType="end"/>
      </w:r>
    </w:p>
    <w:p w14:paraId="3C649966" w14:textId="2A0983FB" w:rsidR="00EA20B7" w:rsidRDefault="00EA20B7">
      <w:pPr>
        <w:pStyle w:val="TOC6"/>
        <w:tabs>
          <w:tab w:val="right" w:pos="8828"/>
        </w:tabs>
        <w:rPr>
          <w:rFonts w:eastAsiaTheme="minorEastAsia"/>
          <w:noProof/>
          <w:lang w:eastAsia="zh-CN"/>
        </w:rPr>
      </w:pPr>
      <w:r>
        <w:rPr>
          <w:noProof/>
        </w:rPr>
        <w:t>Acknowledgements</w:t>
      </w:r>
      <w:r>
        <w:rPr>
          <w:noProof/>
        </w:rPr>
        <w:tab/>
      </w:r>
      <w:r>
        <w:rPr>
          <w:noProof/>
        </w:rPr>
        <w:fldChar w:fldCharType="begin"/>
      </w:r>
      <w:r>
        <w:rPr>
          <w:noProof/>
        </w:rPr>
        <w:instrText xml:space="preserve"> PAGEREF _Toc521494721 \h </w:instrText>
      </w:r>
      <w:r>
        <w:rPr>
          <w:noProof/>
        </w:rPr>
      </w:r>
      <w:r>
        <w:rPr>
          <w:noProof/>
        </w:rPr>
        <w:fldChar w:fldCharType="separate"/>
      </w:r>
      <w:r>
        <w:rPr>
          <w:noProof/>
        </w:rPr>
        <w:t>ii</w:t>
      </w:r>
      <w:r>
        <w:rPr>
          <w:noProof/>
        </w:rPr>
        <w:fldChar w:fldCharType="end"/>
      </w:r>
    </w:p>
    <w:p w14:paraId="7A5DB14C" w14:textId="2B71EC30" w:rsidR="00EA20B7" w:rsidRDefault="00EA20B7">
      <w:pPr>
        <w:pStyle w:val="TOC6"/>
        <w:tabs>
          <w:tab w:val="right" w:pos="8828"/>
        </w:tabs>
        <w:rPr>
          <w:rFonts w:eastAsiaTheme="minorEastAsia"/>
          <w:noProof/>
          <w:lang w:eastAsia="zh-CN"/>
        </w:rPr>
      </w:pPr>
      <w:r>
        <w:rPr>
          <w:noProof/>
        </w:rPr>
        <w:t>Summary</w:t>
      </w:r>
      <w:r>
        <w:rPr>
          <w:noProof/>
        </w:rPr>
        <w:tab/>
      </w:r>
      <w:r>
        <w:rPr>
          <w:noProof/>
        </w:rPr>
        <w:fldChar w:fldCharType="begin"/>
      </w:r>
      <w:r>
        <w:rPr>
          <w:noProof/>
        </w:rPr>
        <w:instrText xml:space="preserve"> PAGEREF _Toc521494722 \h </w:instrText>
      </w:r>
      <w:r>
        <w:rPr>
          <w:noProof/>
        </w:rPr>
      </w:r>
      <w:r>
        <w:rPr>
          <w:noProof/>
        </w:rPr>
        <w:fldChar w:fldCharType="separate"/>
      </w:r>
      <w:r>
        <w:rPr>
          <w:noProof/>
        </w:rPr>
        <w:t>iii</w:t>
      </w:r>
      <w:r>
        <w:rPr>
          <w:noProof/>
        </w:rPr>
        <w:fldChar w:fldCharType="end"/>
      </w:r>
    </w:p>
    <w:p w14:paraId="7767A93E" w14:textId="490D8A9C" w:rsidR="00EA20B7" w:rsidRDefault="00EA20B7">
      <w:pPr>
        <w:pStyle w:val="TOC6"/>
        <w:tabs>
          <w:tab w:val="right" w:pos="8828"/>
        </w:tabs>
        <w:rPr>
          <w:rFonts w:eastAsiaTheme="minorEastAsia"/>
          <w:noProof/>
          <w:lang w:eastAsia="zh-CN"/>
        </w:rPr>
      </w:pPr>
      <w:r>
        <w:rPr>
          <w:noProof/>
        </w:rPr>
        <w:t>Abbreviations</w:t>
      </w:r>
      <w:r>
        <w:rPr>
          <w:noProof/>
        </w:rPr>
        <w:tab/>
      </w:r>
      <w:r>
        <w:rPr>
          <w:noProof/>
        </w:rPr>
        <w:fldChar w:fldCharType="begin"/>
      </w:r>
      <w:r>
        <w:rPr>
          <w:noProof/>
        </w:rPr>
        <w:instrText xml:space="preserve"> PAGEREF _Toc521494723 \h </w:instrText>
      </w:r>
      <w:r>
        <w:rPr>
          <w:noProof/>
        </w:rPr>
      </w:r>
      <w:r>
        <w:rPr>
          <w:noProof/>
        </w:rPr>
        <w:fldChar w:fldCharType="separate"/>
      </w:r>
      <w:r>
        <w:rPr>
          <w:noProof/>
        </w:rPr>
        <w:t>iv</w:t>
      </w:r>
      <w:r>
        <w:rPr>
          <w:noProof/>
        </w:rPr>
        <w:fldChar w:fldCharType="end"/>
      </w:r>
    </w:p>
    <w:p w14:paraId="5ED49A72" w14:textId="5C11ADAF" w:rsidR="00EA20B7" w:rsidRDefault="00EA20B7">
      <w:pPr>
        <w:pStyle w:val="TOC6"/>
        <w:tabs>
          <w:tab w:val="right" w:pos="8828"/>
        </w:tabs>
        <w:rPr>
          <w:rFonts w:eastAsiaTheme="minorEastAsia"/>
          <w:noProof/>
          <w:lang w:eastAsia="zh-CN"/>
        </w:rPr>
      </w:pPr>
      <w:r>
        <w:rPr>
          <w:noProof/>
        </w:rPr>
        <w:t>Table of contents</w:t>
      </w:r>
      <w:r>
        <w:rPr>
          <w:noProof/>
        </w:rPr>
        <w:tab/>
      </w:r>
      <w:r>
        <w:rPr>
          <w:noProof/>
        </w:rPr>
        <w:fldChar w:fldCharType="begin"/>
      </w:r>
      <w:r>
        <w:rPr>
          <w:noProof/>
        </w:rPr>
        <w:instrText xml:space="preserve"> PAGEREF _Toc521494724 \h </w:instrText>
      </w:r>
      <w:r>
        <w:rPr>
          <w:noProof/>
        </w:rPr>
      </w:r>
      <w:r>
        <w:rPr>
          <w:noProof/>
        </w:rPr>
        <w:fldChar w:fldCharType="separate"/>
      </w:r>
      <w:r>
        <w:rPr>
          <w:noProof/>
        </w:rPr>
        <w:t>vii</w:t>
      </w:r>
      <w:r>
        <w:rPr>
          <w:noProof/>
        </w:rPr>
        <w:fldChar w:fldCharType="end"/>
      </w:r>
    </w:p>
    <w:p w14:paraId="1D35E90C" w14:textId="05B333D6" w:rsidR="00EA20B7" w:rsidRDefault="00EA20B7">
      <w:pPr>
        <w:pStyle w:val="TOC6"/>
        <w:tabs>
          <w:tab w:val="right" w:pos="8828"/>
        </w:tabs>
        <w:rPr>
          <w:rFonts w:eastAsiaTheme="minorEastAsia"/>
          <w:noProof/>
          <w:lang w:eastAsia="zh-CN"/>
        </w:rPr>
      </w:pPr>
      <w:r>
        <w:rPr>
          <w:noProof/>
        </w:rPr>
        <w:t>List of figures</w:t>
      </w:r>
      <w:r>
        <w:rPr>
          <w:noProof/>
        </w:rPr>
        <w:tab/>
      </w:r>
      <w:r>
        <w:rPr>
          <w:noProof/>
        </w:rPr>
        <w:fldChar w:fldCharType="begin"/>
      </w:r>
      <w:r>
        <w:rPr>
          <w:noProof/>
        </w:rPr>
        <w:instrText xml:space="preserve"> PAGEREF _Toc521494725 \h </w:instrText>
      </w:r>
      <w:r>
        <w:rPr>
          <w:noProof/>
        </w:rPr>
      </w:r>
      <w:r>
        <w:rPr>
          <w:noProof/>
        </w:rPr>
        <w:fldChar w:fldCharType="separate"/>
      </w:r>
      <w:r>
        <w:rPr>
          <w:noProof/>
        </w:rPr>
        <w:t>xv</w:t>
      </w:r>
      <w:r>
        <w:rPr>
          <w:noProof/>
        </w:rPr>
        <w:fldChar w:fldCharType="end"/>
      </w:r>
    </w:p>
    <w:p w14:paraId="383A3ED6" w14:textId="05F02465" w:rsidR="00EA20B7" w:rsidRDefault="00EA20B7">
      <w:pPr>
        <w:pStyle w:val="TOC6"/>
        <w:tabs>
          <w:tab w:val="right" w:pos="8828"/>
        </w:tabs>
        <w:rPr>
          <w:rFonts w:eastAsiaTheme="minorEastAsia"/>
          <w:noProof/>
          <w:lang w:eastAsia="zh-CN"/>
        </w:rPr>
      </w:pPr>
      <w:r>
        <w:rPr>
          <w:noProof/>
        </w:rPr>
        <w:t>List of tables</w:t>
      </w:r>
      <w:r>
        <w:rPr>
          <w:noProof/>
        </w:rPr>
        <w:tab/>
      </w:r>
      <w:r>
        <w:rPr>
          <w:noProof/>
        </w:rPr>
        <w:fldChar w:fldCharType="begin"/>
      </w:r>
      <w:r>
        <w:rPr>
          <w:noProof/>
        </w:rPr>
        <w:instrText xml:space="preserve"> PAGEREF _Toc521494726 \h </w:instrText>
      </w:r>
      <w:r>
        <w:rPr>
          <w:noProof/>
        </w:rPr>
      </w:r>
      <w:r>
        <w:rPr>
          <w:noProof/>
        </w:rPr>
        <w:fldChar w:fldCharType="separate"/>
      </w:r>
      <w:r>
        <w:rPr>
          <w:noProof/>
        </w:rPr>
        <w:t>xvii</w:t>
      </w:r>
      <w:r>
        <w:rPr>
          <w:noProof/>
        </w:rPr>
        <w:fldChar w:fldCharType="end"/>
      </w:r>
    </w:p>
    <w:p w14:paraId="2D896A8A" w14:textId="01351055" w:rsidR="00EA20B7" w:rsidRDefault="00EA20B7">
      <w:pPr>
        <w:pStyle w:val="TOC1"/>
        <w:tabs>
          <w:tab w:val="left" w:pos="332"/>
          <w:tab w:val="right" w:pos="8828"/>
        </w:tabs>
        <w:rPr>
          <w:rFonts w:eastAsiaTheme="minorEastAsia"/>
          <w:b w:val="0"/>
          <w:bCs w:val="0"/>
          <w:caps w:val="0"/>
          <w:noProof/>
          <w:u w:val="none"/>
          <w:lang w:eastAsia="zh-CN"/>
        </w:rPr>
      </w:pPr>
      <w:r w:rsidRPr="00E37C98">
        <w:rPr>
          <w:noProof/>
          <w:color w:val="FFFFFF" w:themeColor="background1"/>
        </w:rPr>
        <w:t>1</w:t>
      </w:r>
      <w:r>
        <w:rPr>
          <w:rFonts w:eastAsiaTheme="minorEastAsia"/>
          <w:b w:val="0"/>
          <w:bCs w:val="0"/>
          <w:caps w:val="0"/>
          <w:noProof/>
          <w:u w:val="none"/>
          <w:lang w:eastAsia="zh-CN"/>
        </w:rPr>
        <w:tab/>
      </w:r>
      <w:r>
        <w:rPr>
          <w:noProof/>
        </w:rPr>
        <w:t>Chapter 1. Introduction</w:t>
      </w:r>
      <w:r>
        <w:rPr>
          <w:noProof/>
        </w:rPr>
        <w:tab/>
      </w:r>
      <w:r>
        <w:rPr>
          <w:noProof/>
        </w:rPr>
        <w:fldChar w:fldCharType="begin"/>
      </w:r>
      <w:r>
        <w:rPr>
          <w:noProof/>
        </w:rPr>
        <w:instrText xml:space="preserve"> PAGEREF _Toc521494727 \h </w:instrText>
      </w:r>
      <w:r>
        <w:rPr>
          <w:noProof/>
        </w:rPr>
      </w:r>
      <w:r>
        <w:rPr>
          <w:noProof/>
        </w:rPr>
        <w:fldChar w:fldCharType="separate"/>
      </w:r>
      <w:r>
        <w:rPr>
          <w:noProof/>
        </w:rPr>
        <w:t>1</w:t>
      </w:r>
      <w:r>
        <w:rPr>
          <w:noProof/>
        </w:rPr>
        <w:fldChar w:fldCharType="end"/>
      </w:r>
    </w:p>
    <w:p w14:paraId="0BC8FEF6" w14:textId="6142F554" w:rsidR="00EA20B7" w:rsidRDefault="00EA20B7">
      <w:pPr>
        <w:pStyle w:val="TOC2"/>
        <w:tabs>
          <w:tab w:val="left" w:pos="502"/>
          <w:tab w:val="right" w:pos="8828"/>
        </w:tabs>
        <w:rPr>
          <w:rFonts w:eastAsiaTheme="minorEastAsia"/>
          <w:b w:val="0"/>
          <w:bCs w:val="0"/>
          <w:smallCaps w:val="0"/>
          <w:noProof/>
          <w:lang w:eastAsia="zh-CN"/>
        </w:rPr>
      </w:pPr>
      <w:r w:rsidRPr="00E37C98">
        <w:rPr>
          <w:i/>
          <w:noProof/>
        </w:rPr>
        <w:t>1.1</w:t>
      </w:r>
      <w:r>
        <w:rPr>
          <w:rFonts w:eastAsiaTheme="minorEastAsia"/>
          <w:b w:val="0"/>
          <w:bCs w:val="0"/>
          <w:smallCaps w:val="0"/>
          <w:noProof/>
          <w:lang w:eastAsia="zh-CN"/>
        </w:rPr>
        <w:tab/>
      </w:r>
      <w:r w:rsidRPr="00E37C98">
        <w:rPr>
          <w:i/>
          <w:noProof/>
        </w:rPr>
        <w:t>Staphylococcus aureus</w:t>
      </w:r>
      <w:r>
        <w:rPr>
          <w:noProof/>
        </w:rPr>
        <w:tab/>
      </w:r>
      <w:r>
        <w:rPr>
          <w:noProof/>
        </w:rPr>
        <w:fldChar w:fldCharType="begin"/>
      </w:r>
      <w:r>
        <w:rPr>
          <w:noProof/>
        </w:rPr>
        <w:instrText xml:space="preserve"> PAGEREF _Toc521494728 \h </w:instrText>
      </w:r>
      <w:r>
        <w:rPr>
          <w:noProof/>
        </w:rPr>
      </w:r>
      <w:r>
        <w:rPr>
          <w:noProof/>
        </w:rPr>
        <w:fldChar w:fldCharType="separate"/>
      </w:r>
      <w:r>
        <w:rPr>
          <w:noProof/>
        </w:rPr>
        <w:t>1</w:t>
      </w:r>
      <w:r>
        <w:rPr>
          <w:noProof/>
        </w:rPr>
        <w:fldChar w:fldCharType="end"/>
      </w:r>
    </w:p>
    <w:p w14:paraId="38E9DA24" w14:textId="7AD78C97" w:rsidR="00EA20B7" w:rsidRDefault="00EA20B7">
      <w:pPr>
        <w:pStyle w:val="TOC2"/>
        <w:tabs>
          <w:tab w:val="left" w:pos="502"/>
          <w:tab w:val="right" w:pos="8828"/>
        </w:tabs>
        <w:rPr>
          <w:rFonts w:eastAsiaTheme="minorEastAsia"/>
          <w:b w:val="0"/>
          <w:bCs w:val="0"/>
          <w:smallCaps w:val="0"/>
          <w:noProof/>
          <w:lang w:eastAsia="zh-CN"/>
        </w:rPr>
      </w:pPr>
      <w:r>
        <w:rPr>
          <w:noProof/>
        </w:rPr>
        <w:t>1.2</w:t>
      </w:r>
      <w:r>
        <w:rPr>
          <w:rFonts w:eastAsiaTheme="minorEastAsia"/>
          <w:b w:val="0"/>
          <w:bCs w:val="0"/>
          <w:smallCaps w:val="0"/>
          <w:noProof/>
          <w:lang w:eastAsia="zh-CN"/>
        </w:rPr>
        <w:tab/>
      </w:r>
      <w:r>
        <w:rPr>
          <w:noProof/>
        </w:rPr>
        <w:t xml:space="preserve">Metabolism of </w:t>
      </w:r>
      <w:r w:rsidRPr="00E37C98">
        <w:rPr>
          <w:i/>
          <w:iCs/>
          <w:noProof/>
        </w:rPr>
        <w:t>S. aureus</w:t>
      </w:r>
      <w:r>
        <w:rPr>
          <w:noProof/>
        </w:rPr>
        <w:tab/>
      </w:r>
      <w:r>
        <w:rPr>
          <w:noProof/>
        </w:rPr>
        <w:fldChar w:fldCharType="begin"/>
      </w:r>
      <w:r>
        <w:rPr>
          <w:noProof/>
        </w:rPr>
        <w:instrText xml:space="preserve"> PAGEREF _Toc521494729 \h </w:instrText>
      </w:r>
      <w:r>
        <w:rPr>
          <w:noProof/>
        </w:rPr>
      </w:r>
      <w:r>
        <w:rPr>
          <w:noProof/>
        </w:rPr>
        <w:fldChar w:fldCharType="separate"/>
      </w:r>
      <w:r>
        <w:rPr>
          <w:noProof/>
        </w:rPr>
        <w:t>2</w:t>
      </w:r>
      <w:r>
        <w:rPr>
          <w:noProof/>
        </w:rPr>
        <w:fldChar w:fldCharType="end"/>
      </w:r>
    </w:p>
    <w:p w14:paraId="7E626872" w14:textId="686244AC" w:rsidR="00EA20B7" w:rsidRDefault="00EA20B7">
      <w:pPr>
        <w:pStyle w:val="TOC2"/>
        <w:tabs>
          <w:tab w:val="left" w:pos="502"/>
          <w:tab w:val="right" w:pos="8828"/>
        </w:tabs>
        <w:rPr>
          <w:rFonts w:eastAsiaTheme="minorEastAsia"/>
          <w:b w:val="0"/>
          <w:bCs w:val="0"/>
          <w:smallCaps w:val="0"/>
          <w:noProof/>
          <w:lang w:eastAsia="zh-CN"/>
        </w:rPr>
      </w:pPr>
      <w:r>
        <w:rPr>
          <w:noProof/>
        </w:rPr>
        <w:t>1.3</w:t>
      </w:r>
      <w:r>
        <w:rPr>
          <w:rFonts w:eastAsiaTheme="minorEastAsia"/>
          <w:b w:val="0"/>
          <w:bCs w:val="0"/>
          <w:smallCaps w:val="0"/>
          <w:noProof/>
          <w:lang w:eastAsia="zh-CN"/>
        </w:rPr>
        <w:tab/>
      </w:r>
      <w:r>
        <w:rPr>
          <w:noProof/>
        </w:rPr>
        <w:t xml:space="preserve">The </w:t>
      </w:r>
      <w:r>
        <w:rPr>
          <w:i/>
          <w:iCs/>
          <w:noProof/>
        </w:rPr>
        <w:t>S. a</w:t>
      </w:r>
      <w:r w:rsidRPr="00E37C98">
        <w:rPr>
          <w:i/>
          <w:iCs/>
          <w:noProof/>
        </w:rPr>
        <w:t xml:space="preserve">ureus </w:t>
      </w:r>
      <w:r>
        <w:rPr>
          <w:noProof/>
        </w:rPr>
        <w:t>bacterial cell wall</w:t>
      </w:r>
      <w:r>
        <w:rPr>
          <w:noProof/>
        </w:rPr>
        <w:tab/>
      </w:r>
      <w:r>
        <w:rPr>
          <w:noProof/>
        </w:rPr>
        <w:fldChar w:fldCharType="begin"/>
      </w:r>
      <w:r>
        <w:rPr>
          <w:noProof/>
        </w:rPr>
        <w:instrText xml:space="preserve"> PAGEREF _Toc521494730 \h </w:instrText>
      </w:r>
      <w:r>
        <w:rPr>
          <w:noProof/>
        </w:rPr>
      </w:r>
      <w:r>
        <w:rPr>
          <w:noProof/>
        </w:rPr>
        <w:fldChar w:fldCharType="separate"/>
      </w:r>
      <w:r>
        <w:rPr>
          <w:noProof/>
        </w:rPr>
        <w:t>4</w:t>
      </w:r>
      <w:r>
        <w:rPr>
          <w:noProof/>
        </w:rPr>
        <w:fldChar w:fldCharType="end"/>
      </w:r>
    </w:p>
    <w:p w14:paraId="204DE7A9" w14:textId="099371E8" w:rsidR="00EA20B7" w:rsidRPr="00EA20B7" w:rsidRDefault="00EA20B7">
      <w:pPr>
        <w:pStyle w:val="TOC3"/>
        <w:rPr>
          <w:rFonts w:eastAsiaTheme="minorEastAsia"/>
          <w:lang w:val="fr-FR" w:eastAsia="zh-CN"/>
        </w:rPr>
      </w:pPr>
      <w:r w:rsidRPr="00EA20B7">
        <w:rPr>
          <w:lang w:val="fr-FR"/>
        </w:rPr>
        <w:t>1.3.1</w:t>
      </w:r>
      <w:r w:rsidRPr="00EA20B7">
        <w:rPr>
          <w:rFonts w:eastAsiaTheme="minorEastAsia"/>
          <w:lang w:val="fr-FR" w:eastAsia="zh-CN"/>
        </w:rPr>
        <w:tab/>
      </w:r>
      <w:r w:rsidRPr="00EA20B7">
        <w:rPr>
          <w:i/>
          <w:iCs/>
          <w:lang w:val="fr-FR"/>
        </w:rPr>
        <w:t xml:space="preserve">S. aureus </w:t>
      </w:r>
      <w:r w:rsidRPr="00EA20B7">
        <w:rPr>
          <w:lang w:val="fr-FR"/>
        </w:rPr>
        <w:t>peptidoglycan</w:t>
      </w:r>
      <w:r w:rsidRPr="00EA20B7">
        <w:rPr>
          <w:lang w:val="fr-FR"/>
        </w:rPr>
        <w:tab/>
      </w:r>
      <w:r>
        <w:fldChar w:fldCharType="begin"/>
      </w:r>
      <w:r w:rsidRPr="00EA20B7">
        <w:rPr>
          <w:lang w:val="fr-FR"/>
        </w:rPr>
        <w:instrText xml:space="preserve"> PAGEREF _Toc521494731 \h </w:instrText>
      </w:r>
      <w:r>
        <w:fldChar w:fldCharType="separate"/>
      </w:r>
      <w:r w:rsidRPr="00EA20B7">
        <w:rPr>
          <w:lang w:val="fr-FR"/>
        </w:rPr>
        <w:t>4</w:t>
      </w:r>
      <w:r>
        <w:fldChar w:fldCharType="end"/>
      </w:r>
    </w:p>
    <w:p w14:paraId="67BCF6D0" w14:textId="0A0F5009" w:rsidR="00EA20B7" w:rsidRPr="00EA20B7" w:rsidRDefault="00EA20B7">
      <w:pPr>
        <w:pStyle w:val="TOC3"/>
        <w:rPr>
          <w:rFonts w:eastAsiaTheme="minorEastAsia"/>
          <w:lang w:val="fr-FR" w:eastAsia="zh-CN"/>
        </w:rPr>
      </w:pPr>
      <w:r w:rsidRPr="00EA20B7">
        <w:rPr>
          <w:lang w:val="fr-FR"/>
        </w:rPr>
        <w:t>1.3.2</w:t>
      </w:r>
      <w:r w:rsidRPr="00EA20B7">
        <w:rPr>
          <w:rFonts w:eastAsiaTheme="minorEastAsia"/>
          <w:lang w:val="fr-FR" w:eastAsia="zh-CN"/>
        </w:rPr>
        <w:tab/>
      </w:r>
      <w:r w:rsidRPr="00EA20B7">
        <w:rPr>
          <w:lang w:val="fr-FR"/>
        </w:rPr>
        <w:t xml:space="preserve">Modification of </w:t>
      </w:r>
      <w:r w:rsidRPr="00EA20B7">
        <w:rPr>
          <w:i/>
          <w:iCs/>
          <w:lang w:val="fr-FR"/>
        </w:rPr>
        <w:t xml:space="preserve">S. aureus </w:t>
      </w:r>
      <w:r w:rsidRPr="00EA20B7">
        <w:rPr>
          <w:lang w:val="fr-FR"/>
        </w:rPr>
        <w:t>peptidoglycan</w:t>
      </w:r>
      <w:r w:rsidRPr="00EA20B7">
        <w:rPr>
          <w:lang w:val="fr-FR"/>
        </w:rPr>
        <w:tab/>
      </w:r>
      <w:r>
        <w:fldChar w:fldCharType="begin"/>
      </w:r>
      <w:r w:rsidRPr="00EA20B7">
        <w:rPr>
          <w:lang w:val="fr-FR"/>
        </w:rPr>
        <w:instrText xml:space="preserve"> PAGEREF _Toc521494732 \h </w:instrText>
      </w:r>
      <w:r>
        <w:fldChar w:fldCharType="separate"/>
      </w:r>
      <w:r w:rsidRPr="00EA20B7">
        <w:rPr>
          <w:lang w:val="fr-FR"/>
        </w:rPr>
        <w:t>7</w:t>
      </w:r>
      <w:r>
        <w:fldChar w:fldCharType="end"/>
      </w:r>
    </w:p>
    <w:p w14:paraId="57558126" w14:textId="6ECE1503" w:rsidR="00EA20B7" w:rsidRPr="00EA20B7" w:rsidRDefault="00EA20B7">
      <w:pPr>
        <w:pStyle w:val="TOC2"/>
        <w:tabs>
          <w:tab w:val="left" w:pos="502"/>
          <w:tab w:val="right" w:pos="8828"/>
        </w:tabs>
        <w:rPr>
          <w:rFonts w:eastAsiaTheme="minorEastAsia"/>
          <w:b w:val="0"/>
          <w:bCs w:val="0"/>
          <w:smallCaps w:val="0"/>
          <w:noProof/>
          <w:lang w:val="fr-FR" w:eastAsia="zh-CN"/>
        </w:rPr>
      </w:pPr>
      <w:r w:rsidRPr="00EA20B7">
        <w:rPr>
          <w:noProof/>
          <w:lang w:val="fr-FR"/>
        </w:rPr>
        <w:t>1.4</w:t>
      </w:r>
      <w:r w:rsidRPr="00EA20B7">
        <w:rPr>
          <w:rFonts w:eastAsiaTheme="minorEastAsia"/>
          <w:b w:val="0"/>
          <w:bCs w:val="0"/>
          <w:smallCaps w:val="0"/>
          <w:noProof/>
          <w:lang w:val="fr-FR" w:eastAsia="zh-CN"/>
        </w:rPr>
        <w:tab/>
      </w:r>
      <w:r w:rsidRPr="00EA20B7">
        <w:rPr>
          <w:i/>
          <w:iCs/>
          <w:noProof/>
          <w:lang w:val="fr-FR"/>
        </w:rPr>
        <w:t xml:space="preserve">S. aureus </w:t>
      </w:r>
      <w:r w:rsidRPr="00EA20B7">
        <w:rPr>
          <w:noProof/>
          <w:lang w:val="fr-FR"/>
        </w:rPr>
        <w:t>virulence</w:t>
      </w:r>
      <w:r w:rsidRPr="00EA20B7">
        <w:rPr>
          <w:noProof/>
          <w:lang w:val="fr-FR"/>
        </w:rPr>
        <w:tab/>
      </w:r>
      <w:r>
        <w:rPr>
          <w:noProof/>
        </w:rPr>
        <w:fldChar w:fldCharType="begin"/>
      </w:r>
      <w:r w:rsidRPr="00EA20B7">
        <w:rPr>
          <w:noProof/>
          <w:lang w:val="fr-FR"/>
        </w:rPr>
        <w:instrText xml:space="preserve"> PAGEREF _Toc521494733 \h </w:instrText>
      </w:r>
      <w:r>
        <w:rPr>
          <w:noProof/>
        </w:rPr>
      </w:r>
      <w:r>
        <w:rPr>
          <w:noProof/>
        </w:rPr>
        <w:fldChar w:fldCharType="separate"/>
      </w:r>
      <w:r w:rsidRPr="00EA20B7">
        <w:rPr>
          <w:noProof/>
          <w:lang w:val="fr-FR"/>
        </w:rPr>
        <w:t>8</w:t>
      </w:r>
      <w:r>
        <w:rPr>
          <w:noProof/>
        </w:rPr>
        <w:fldChar w:fldCharType="end"/>
      </w:r>
    </w:p>
    <w:p w14:paraId="064864C0" w14:textId="5F999583" w:rsidR="00EA20B7" w:rsidRPr="00EA20B7" w:rsidRDefault="00EA20B7">
      <w:pPr>
        <w:pStyle w:val="TOC3"/>
        <w:rPr>
          <w:rFonts w:eastAsiaTheme="minorEastAsia"/>
          <w:lang w:val="fr-FR" w:eastAsia="zh-CN"/>
        </w:rPr>
      </w:pPr>
      <w:r w:rsidRPr="00EA20B7">
        <w:rPr>
          <w:lang w:val="fr-FR"/>
        </w:rPr>
        <w:t>1.4.1</w:t>
      </w:r>
      <w:r w:rsidRPr="00EA20B7">
        <w:rPr>
          <w:rFonts w:eastAsiaTheme="minorEastAsia"/>
          <w:lang w:val="fr-FR" w:eastAsia="zh-CN"/>
        </w:rPr>
        <w:tab/>
      </w:r>
      <w:r w:rsidRPr="00EA20B7">
        <w:rPr>
          <w:lang w:val="fr-FR"/>
        </w:rPr>
        <w:t xml:space="preserve">Regulation of </w:t>
      </w:r>
      <w:r w:rsidRPr="00EA20B7">
        <w:rPr>
          <w:i/>
          <w:iCs/>
          <w:lang w:val="fr-FR"/>
        </w:rPr>
        <w:t xml:space="preserve">S. aureus </w:t>
      </w:r>
      <w:r w:rsidRPr="00EA20B7">
        <w:rPr>
          <w:lang w:val="fr-FR"/>
        </w:rPr>
        <w:t>virulence factors</w:t>
      </w:r>
      <w:r w:rsidRPr="00EA20B7">
        <w:rPr>
          <w:lang w:val="fr-FR"/>
        </w:rPr>
        <w:tab/>
      </w:r>
      <w:r>
        <w:fldChar w:fldCharType="begin"/>
      </w:r>
      <w:r w:rsidRPr="00EA20B7">
        <w:rPr>
          <w:lang w:val="fr-FR"/>
        </w:rPr>
        <w:instrText xml:space="preserve"> PAGEREF _Toc521494734 \h </w:instrText>
      </w:r>
      <w:r>
        <w:fldChar w:fldCharType="separate"/>
      </w:r>
      <w:r w:rsidRPr="00EA20B7">
        <w:rPr>
          <w:lang w:val="fr-FR"/>
        </w:rPr>
        <w:t>13</w:t>
      </w:r>
      <w:r>
        <w:fldChar w:fldCharType="end"/>
      </w:r>
    </w:p>
    <w:p w14:paraId="224DDA57" w14:textId="42DD061A" w:rsidR="00EA20B7" w:rsidRPr="00EA20B7" w:rsidRDefault="00EA20B7">
      <w:pPr>
        <w:pStyle w:val="TOC2"/>
        <w:tabs>
          <w:tab w:val="left" w:pos="502"/>
          <w:tab w:val="right" w:pos="8828"/>
        </w:tabs>
        <w:rPr>
          <w:rFonts w:eastAsiaTheme="minorEastAsia"/>
          <w:b w:val="0"/>
          <w:bCs w:val="0"/>
          <w:smallCaps w:val="0"/>
          <w:noProof/>
          <w:lang w:val="fr-FR" w:eastAsia="zh-CN"/>
        </w:rPr>
      </w:pPr>
      <w:r w:rsidRPr="00EA20B7">
        <w:rPr>
          <w:noProof/>
          <w:lang w:val="fr-FR"/>
        </w:rPr>
        <w:t>1.5</w:t>
      </w:r>
      <w:r w:rsidRPr="00EA20B7">
        <w:rPr>
          <w:rFonts w:eastAsiaTheme="minorEastAsia"/>
          <w:b w:val="0"/>
          <w:bCs w:val="0"/>
          <w:smallCaps w:val="0"/>
          <w:noProof/>
          <w:lang w:val="fr-FR" w:eastAsia="zh-CN"/>
        </w:rPr>
        <w:tab/>
      </w:r>
      <w:r w:rsidRPr="00EA20B7">
        <w:rPr>
          <w:noProof/>
          <w:lang w:val="fr-FR"/>
        </w:rPr>
        <w:t>Antibiotic resistance</w:t>
      </w:r>
      <w:r w:rsidRPr="00EA20B7">
        <w:rPr>
          <w:noProof/>
          <w:lang w:val="fr-FR"/>
        </w:rPr>
        <w:tab/>
      </w:r>
      <w:r>
        <w:rPr>
          <w:noProof/>
        </w:rPr>
        <w:fldChar w:fldCharType="begin"/>
      </w:r>
      <w:r w:rsidRPr="00EA20B7">
        <w:rPr>
          <w:noProof/>
          <w:lang w:val="fr-FR"/>
        </w:rPr>
        <w:instrText xml:space="preserve"> PAGEREF _Toc521494735 \h </w:instrText>
      </w:r>
      <w:r>
        <w:rPr>
          <w:noProof/>
        </w:rPr>
      </w:r>
      <w:r>
        <w:rPr>
          <w:noProof/>
        </w:rPr>
        <w:fldChar w:fldCharType="separate"/>
      </w:r>
      <w:r w:rsidRPr="00EA20B7">
        <w:rPr>
          <w:noProof/>
          <w:lang w:val="fr-FR"/>
        </w:rPr>
        <w:t>17</w:t>
      </w:r>
      <w:r>
        <w:rPr>
          <w:noProof/>
        </w:rPr>
        <w:fldChar w:fldCharType="end"/>
      </w:r>
    </w:p>
    <w:p w14:paraId="1FBE051D" w14:textId="7AACD771" w:rsidR="00EA20B7" w:rsidRPr="00EA20B7" w:rsidRDefault="00EA20B7">
      <w:pPr>
        <w:pStyle w:val="TOC2"/>
        <w:tabs>
          <w:tab w:val="left" w:pos="502"/>
          <w:tab w:val="right" w:pos="8828"/>
        </w:tabs>
        <w:rPr>
          <w:rFonts w:eastAsiaTheme="minorEastAsia"/>
          <w:b w:val="0"/>
          <w:bCs w:val="0"/>
          <w:smallCaps w:val="0"/>
          <w:noProof/>
          <w:lang w:val="fr-FR" w:eastAsia="zh-CN"/>
        </w:rPr>
      </w:pPr>
      <w:r w:rsidRPr="00EA20B7">
        <w:rPr>
          <w:noProof/>
          <w:lang w:val="fr-FR"/>
        </w:rPr>
        <w:t>1.6</w:t>
      </w:r>
      <w:r w:rsidRPr="00EA20B7">
        <w:rPr>
          <w:rFonts w:eastAsiaTheme="minorEastAsia"/>
          <w:b w:val="0"/>
          <w:bCs w:val="0"/>
          <w:smallCaps w:val="0"/>
          <w:noProof/>
          <w:lang w:val="fr-FR" w:eastAsia="zh-CN"/>
        </w:rPr>
        <w:tab/>
      </w:r>
      <w:r w:rsidRPr="00EA20B7">
        <w:rPr>
          <w:noProof/>
          <w:lang w:val="fr-FR"/>
        </w:rPr>
        <w:t xml:space="preserve">Role of </w:t>
      </w:r>
      <w:r w:rsidRPr="00EA20B7">
        <w:rPr>
          <w:i/>
          <w:iCs/>
          <w:noProof/>
          <w:lang w:val="fr-FR"/>
        </w:rPr>
        <w:t xml:space="preserve">S. aureus </w:t>
      </w:r>
      <w:r w:rsidRPr="00EA20B7">
        <w:rPr>
          <w:noProof/>
          <w:lang w:val="fr-FR"/>
        </w:rPr>
        <w:t>phagocytosis in immune signalling</w:t>
      </w:r>
      <w:r w:rsidRPr="00EA20B7">
        <w:rPr>
          <w:noProof/>
          <w:lang w:val="fr-FR"/>
        </w:rPr>
        <w:tab/>
      </w:r>
      <w:r>
        <w:rPr>
          <w:noProof/>
        </w:rPr>
        <w:fldChar w:fldCharType="begin"/>
      </w:r>
      <w:r w:rsidRPr="00EA20B7">
        <w:rPr>
          <w:noProof/>
          <w:lang w:val="fr-FR"/>
        </w:rPr>
        <w:instrText xml:space="preserve"> PAGEREF _Toc521494736 \h </w:instrText>
      </w:r>
      <w:r>
        <w:rPr>
          <w:noProof/>
        </w:rPr>
      </w:r>
      <w:r>
        <w:rPr>
          <w:noProof/>
        </w:rPr>
        <w:fldChar w:fldCharType="separate"/>
      </w:r>
      <w:r w:rsidRPr="00EA20B7">
        <w:rPr>
          <w:noProof/>
          <w:lang w:val="fr-FR"/>
        </w:rPr>
        <w:t>20</w:t>
      </w:r>
      <w:r>
        <w:rPr>
          <w:noProof/>
        </w:rPr>
        <w:fldChar w:fldCharType="end"/>
      </w:r>
    </w:p>
    <w:p w14:paraId="57D6E447" w14:textId="1F5F261B" w:rsidR="00EA20B7" w:rsidRPr="00EA20B7" w:rsidRDefault="00EA20B7">
      <w:pPr>
        <w:pStyle w:val="TOC2"/>
        <w:tabs>
          <w:tab w:val="left" w:pos="502"/>
          <w:tab w:val="right" w:pos="8828"/>
        </w:tabs>
        <w:rPr>
          <w:rFonts w:eastAsiaTheme="minorEastAsia"/>
          <w:b w:val="0"/>
          <w:bCs w:val="0"/>
          <w:smallCaps w:val="0"/>
          <w:noProof/>
          <w:lang w:val="fr-FR" w:eastAsia="zh-CN"/>
        </w:rPr>
      </w:pPr>
      <w:r w:rsidRPr="00E37C98">
        <w:rPr>
          <w:noProof/>
          <w:lang w:val="fr-FR"/>
        </w:rPr>
        <w:t>1.7</w:t>
      </w:r>
      <w:r w:rsidRPr="00EA20B7">
        <w:rPr>
          <w:rFonts w:eastAsiaTheme="minorEastAsia"/>
          <w:b w:val="0"/>
          <w:bCs w:val="0"/>
          <w:smallCaps w:val="0"/>
          <w:noProof/>
          <w:lang w:val="fr-FR" w:eastAsia="zh-CN"/>
        </w:rPr>
        <w:tab/>
      </w:r>
      <w:r w:rsidRPr="00E37C98">
        <w:rPr>
          <w:noProof/>
          <w:lang w:val="fr-FR"/>
        </w:rPr>
        <w:t xml:space="preserve">Immune protection against </w:t>
      </w:r>
      <w:r w:rsidRPr="00E37C98">
        <w:rPr>
          <w:i/>
          <w:iCs/>
          <w:noProof/>
          <w:lang w:val="fr-FR"/>
        </w:rPr>
        <w:t xml:space="preserve">S. aureus </w:t>
      </w:r>
      <w:r w:rsidRPr="00E37C98">
        <w:rPr>
          <w:noProof/>
          <w:lang w:val="fr-FR"/>
        </w:rPr>
        <w:t>infection</w:t>
      </w:r>
      <w:r w:rsidRPr="00EA20B7">
        <w:rPr>
          <w:noProof/>
          <w:lang w:val="fr-FR"/>
        </w:rPr>
        <w:tab/>
      </w:r>
      <w:r>
        <w:rPr>
          <w:noProof/>
        </w:rPr>
        <w:fldChar w:fldCharType="begin"/>
      </w:r>
      <w:r w:rsidRPr="00EA20B7">
        <w:rPr>
          <w:noProof/>
          <w:lang w:val="fr-FR"/>
        </w:rPr>
        <w:instrText xml:space="preserve"> PAGEREF _Toc521494737 \h </w:instrText>
      </w:r>
      <w:r>
        <w:rPr>
          <w:noProof/>
        </w:rPr>
      </w:r>
      <w:r>
        <w:rPr>
          <w:noProof/>
        </w:rPr>
        <w:fldChar w:fldCharType="separate"/>
      </w:r>
      <w:r w:rsidRPr="00EA20B7">
        <w:rPr>
          <w:noProof/>
          <w:lang w:val="fr-FR"/>
        </w:rPr>
        <w:t>23</w:t>
      </w:r>
      <w:r>
        <w:rPr>
          <w:noProof/>
        </w:rPr>
        <w:fldChar w:fldCharType="end"/>
      </w:r>
    </w:p>
    <w:p w14:paraId="6A006137" w14:textId="2CDD672A" w:rsidR="00EA20B7" w:rsidRDefault="00EA20B7">
      <w:pPr>
        <w:pStyle w:val="TOC3"/>
        <w:rPr>
          <w:rFonts w:eastAsiaTheme="minorEastAsia"/>
          <w:lang w:eastAsia="zh-CN"/>
        </w:rPr>
      </w:pPr>
      <w:r>
        <w:t>1.7.1</w:t>
      </w:r>
      <w:r>
        <w:rPr>
          <w:rFonts w:eastAsiaTheme="minorEastAsia"/>
          <w:lang w:eastAsia="zh-CN"/>
        </w:rPr>
        <w:tab/>
      </w:r>
      <w:r>
        <w:t>Innate immune system</w:t>
      </w:r>
      <w:r>
        <w:tab/>
      </w:r>
      <w:r>
        <w:fldChar w:fldCharType="begin"/>
      </w:r>
      <w:r>
        <w:instrText xml:space="preserve"> PAGEREF _Toc521494738 \h </w:instrText>
      </w:r>
      <w:r>
        <w:fldChar w:fldCharType="separate"/>
      </w:r>
      <w:r>
        <w:t>23</w:t>
      </w:r>
      <w:r>
        <w:fldChar w:fldCharType="end"/>
      </w:r>
    </w:p>
    <w:p w14:paraId="2B9E6AA0" w14:textId="647F6348" w:rsidR="00EA20B7" w:rsidRDefault="00EA20B7">
      <w:pPr>
        <w:pStyle w:val="TOC4"/>
        <w:tabs>
          <w:tab w:val="left" w:pos="833"/>
          <w:tab w:val="right" w:pos="8828"/>
        </w:tabs>
        <w:rPr>
          <w:rFonts w:eastAsiaTheme="minorEastAsia"/>
          <w:noProof/>
          <w:lang w:eastAsia="zh-CN"/>
        </w:rPr>
      </w:pPr>
      <w:r>
        <w:rPr>
          <w:noProof/>
        </w:rPr>
        <w:t>1.7.1.1</w:t>
      </w:r>
      <w:r>
        <w:rPr>
          <w:rFonts w:eastAsiaTheme="minorEastAsia"/>
          <w:noProof/>
          <w:lang w:eastAsia="zh-CN"/>
        </w:rPr>
        <w:tab/>
      </w:r>
      <w:r>
        <w:rPr>
          <w:noProof/>
        </w:rPr>
        <w:t>Complement system</w:t>
      </w:r>
      <w:r>
        <w:rPr>
          <w:noProof/>
        </w:rPr>
        <w:tab/>
      </w:r>
      <w:r>
        <w:rPr>
          <w:noProof/>
        </w:rPr>
        <w:fldChar w:fldCharType="begin"/>
      </w:r>
      <w:r>
        <w:rPr>
          <w:noProof/>
        </w:rPr>
        <w:instrText xml:space="preserve"> PAGEREF _Toc521494739 \h </w:instrText>
      </w:r>
      <w:r>
        <w:rPr>
          <w:noProof/>
        </w:rPr>
      </w:r>
      <w:r>
        <w:rPr>
          <w:noProof/>
        </w:rPr>
        <w:fldChar w:fldCharType="separate"/>
      </w:r>
      <w:r>
        <w:rPr>
          <w:noProof/>
        </w:rPr>
        <w:t>27</w:t>
      </w:r>
      <w:r>
        <w:rPr>
          <w:noProof/>
        </w:rPr>
        <w:fldChar w:fldCharType="end"/>
      </w:r>
    </w:p>
    <w:p w14:paraId="776D4853" w14:textId="3F108209" w:rsidR="00EA20B7" w:rsidRDefault="00EA20B7">
      <w:pPr>
        <w:pStyle w:val="TOC5"/>
        <w:tabs>
          <w:tab w:val="left" w:pos="1000"/>
          <w:tab w:val="right" w:pos="8828"/>
        </w:tabs>
        <w:rPr>
          <w:rFonts w:eastAsiaTheme="minorEastAsia"/>
          <w:noProof/>
          <w:lang w:eastAsia="zh-CN"/>
        </w:rPr>
      </w:pPr>
      <w:r>
        <w:rPr>
          <w:noProof/>
        </w:rPr>
        <w:t>1.7.1.1.1</w:t>
      </w:r>
      <w:r>
        <w:rPr>
          <w:rFonts w:eastAsiaTheme="minorEastAsia"/>
          <w:noProof/>
          <w:lang w:eastAsia="zh-CN"/>
        </w:rPr>
        <w:tab/>
      </w:r>
      <w:r>
        <w:rPr>
          <w:noProof/>
        </w:rPr>
        <w:t>Interaction between different arms of the complement system and</w:t>
      </w:r>
      <w:r w:rsidRPr="00E37C98">
        <w:rPr>
          <w:i/>
          <w:noProof/>
        </w:rPr>
        <w:t xml:space="preserve"> </w:t>
      </w:r>
      <w:r w:rsidRPr="00E37C98">
        <w:rPr>
          <w:i/>
          <w:iCs/>
          <w:noProof/>
        </w:rPr>
        <w:t>S. aureus</w:t>
      </w:r>
      <w:r>
        <w:rPr>
          <w:noProof/>
        </w:rPr>
        <w:tab/>
      </w:r>
      <w:r>
        <w:rPr>
          <w:noProof/>
        </w:rPr>
        <w:fldChar w:fldCharType="begin"/>
      </w:r>
      <w:r>
        <w:rPr>
          <w:noProof/>
        </w:rPr>
        <w:instrText xml:space="preserve"> PAGEREF _Toc521494740 \h </w:instrText>
      </w:r>
      <w:r>
        <w:rPr>
          <w:noProof/>
        </w:rPr>
      </w:r>
      <w:r>
        <w:rPr>
          <w:noProof/>
        </w:rPr>
        <w:fldChar w:fldCharType="separate"/>
      </w:r>
      <w:r>
        <w:rPr>
          <w:noProof/>
        </w:rPr>
        <w:t>29</w:t>
      </w:r>
      <w:r>
        <w:rPr>
          <w:noProof/>
        </w:rPr>
        <w:fldChar w:fldCharType="end"/>
      </w:r>
    </w:p>
    <w:p w14:paraId="367C8DF1" w14:textId="7CC23691" w:rsidR="00EA20B7" w:rsidRDefault="00EA20B7">
      <w:pPr>
        <w:pStyle w:val="TOC4"/>
        <w:tabs>
          <w:tab w:val="left" w:pos="833"/>
          <w:tab w:val="right" w:pos="8828"/>
        </w:tabs>
        <w:rPr>
          <w:rFonts w:eastAsiaTheme="minorEastAsia"/>
          <w:noProof/>
          <w:lang w:eastAsia="zh-CN"/>
        </w:rPr>
      </w:pPr>
      <w:r>
        <w:rPr>
          <w:noProof/>
        </w:rPr>
        <w:t>1.7.1.2</w:t>
      </w:r>
      <w:r>
        <w:rPr>
          <w:rFonts w:eastAsiaTheme="minorEastAsia"/>
          <w:noProof/>
          <w:lang w:eastAsia="zh-CN"/>
        </w:rPr>
        <w:tab/>
      </w:r>
      <w:r>
        <w:rPr>
          <w:noProof/>
        </w:rPr>
        <w:t>Binding of pathogens to host immune cell receptors.</w:t>
      </w:r>
      <w:r>
        <w:rPr>
          <w:noProof/>
        </w:rPr>
        <w:tab/>
      </w:r>
      <w:r>
        <w:rPr>
          <w:noProof/>
        </w:rPr>
        <w:fldChar w:fldCharType="begin"/>
      </w:r>
      <w:r>
        <w:rPr>
          <w:noProof/>
        </w:rPr>
        <w:instrText xml:space="preserve"> PAGEREF _Toc521494741 \h </w:instrText>
      </w:r>
      <w:r>
        <w:rPr>
          <w:noProof/>
        </w:rPr>
      </w:r>
      <w:r>
        <w:rPr>
          <w:noProof/>
        </w:rPr>
        <w:fldChar w:fldCharType="separate"/>
      </w:r>
      <w:r>
        <w:rPr>
          <w:noProof/>
        </w:rPr>
        <w:t>31</w:t>
      </w:r>
      <w:r>
        <w:rPr>
          <w:noProof/>
        </w:rPr>
        <w:fldChar w:fldCharType="end"/>
      </w:r>
    </w:p>
    <w:p w14:paraId="635E1EB4" w14:textId="7811F242" w:rsidR="00EA20B7" w:rsidRDefault="00EA20B7">
      <w:pPr>
        <w:pStyle w:val="TOC3"/>
        <w:rPr>
          <w:rFonts w:eastAsiaTheme="minorEastAsia"/>
          <w:lang w:eastAsia="zh-CN"/>
        </w:rPr>
      </w:pPr>
      <w:r>
        <w:lastRenderedPageBreak/>
        <w:t>1.7.2</w:t>
      </w:r>
      <w:r>
        <w:rPr>
          <w:rFonts w:eastAsiaTheme="minorEastAsia"/>
          <w:lang w:eastAsia="zh-CN"/>
        </w:rPr>
        <w:tab/>
      </w:r>
      <w:r>
        <w:t>Recognition of peptidoglycan by the host immune system</w:t>
      </w:r>
      <w:r>
        <w:tab/>
      </w:r>
      <w:r>
        <w:fldChar w:fldCharType="begin"/>
      </w:r>
      <w:r>
        <w:instrText xml:space="preserve"> PAGEREF _Toc521494742 \h </w:instrText>
      </w:r>
      <w:r>
        <w:fldChar w:fldCharType="separate"/>
      </w:r>
      <w:r>
        <w:t>35</w:t>
      </w:r>
      <w:r>
        <w:fldChar w:fldCharType="end"/>
      </w:r>
    </w:p>
    <w:p w14:paraId="2CCCDC86" w14:textId="47C267C5" w:rsidR="00EA20B7" w:rsidRDefault="00EA20B7">
      <w:pPr>
        <w:pStyle w:val="TOC3"/>
        <w:rPr>
          <w:rFonts w:eastAsiaTheme="minorEastAsia"/>
          <w:lang w:eastAsia="zh-CN"/>
        </w:rPr>
      </w:pPr>
      <w:r>
        <w:t>1.7.3</w:t>
      </w:r>
      <w:r>
        <w:rPr>
          <w:rFonts w:eastAsiaTheme="minorEastAsia"/>
          <w:lang w:eastAsia="zh-CN"/>
        </w:rPr>
        <w:tab/>
      </w:r>
      <w:r>
        <w:t>Other components of the Gram-positive cell wall recognised by the host immune system</w:t>
      </w:r>
      <w:r>
        <w:tab/>
      </w:r>
      <w:r>
        <w:fldChar w:fldCharType="begin"/>
      </w:r>
      <w:r>
        <w:instrText xml:space="preserve"> PAGEREF _Toc521494743 \h </w:instrText>
      </w:r>
      <w:r>
        <w:fldChar w:fldCharType="separate"/>
      </w:r>
      <w:r>
        <w:t>37</w:t>
      </w:r>
      <w:r>
        <w:fldChar w:fldCharType="end"/>
      </w:r>
    </w:p>
    <w:p w14:paraId="4A34C131" w14:textId="69631206" w:rsidR="00EA20B7" w:rsidRDefault="00EA20B7">
      <w:pPr>
        <w:pStyle w:val="TOC4"/>
        <w:tabs>
          <w:tab w:val="left" w:pos="833"/>
          <w:tab w:val="right" w:pos="8828"/>
        </w:tabs>
        <w:rPr>
          <w:rFonts w:eastAsiaTheme="minorEastAsia"/>
          <w:noProof/>
          <w:lang w:eastAsia="zh-CN"/>
        </w:rPr>
      </w:pPr>
      <w:r>
        <w:rPr>
          <w:noProof/>
        </w:rPr>
        <w:t>1.7.3.1</w:t>
      </w:r>
      <w:r>
        <w:rPr>
          <w:rFonts w:eastAsiaTheme="minorEastAsia"/>
          <w:noProof/>
          <w:lang w:eastAsia="zh-CN"/>
        </w:rPr>
        <w:tab/>
      </w:r>
      <w:r>
        <w:rPr>
          <w:noProof/>
        </w:rPr>
        <w:t>Cytokine response</w:t>
      </w:r>
      <w:r>
        <w:rPr>
          <w:noProof/>
        </w:rPr>
        <w:tab/>
      </w:r>
      <w:r>
        <w:rPr>
          <w:noProof/>
        </w:rPr>
        <w:fldChar w:fldCharType="begin"/>
      </w:r>
      <w:r>
        <w:rPr>
          <w:noProof/>
        </w:rPr>
        <w:instrText xml:space="preserve"> PAGEREF _Toc521494744 \h </w:instrText>
      </w:r>
      <w:r>
        <w:rPr>
          <w:noProof/>
        </w:rPr>
      </w:r>
      <w:r>
        <w:rPr>
          <w:noProof/>
        </w:rPr>
        <w:fldChar w:fldCharType="separate"/>
      </w:r>
      <w:r>
        <w:rPr>
          <w:noProof/>
        </w:rPr>
        <w:t>39</w:t>
      </w:r>
      <w:r>
        <w:rPr>
          <w:noProof/>
        </w:rPr>
        <w:fldChar w:fldCharType="end"/>
      </w:r>
    </w:p>
    <w:p w14:paraId="64E45DB3" w14:textId="095F5026" w:rsidR="00EA20B7" w:rsidRDefault="00EA20B7">
      <w:pPr>
        <w:pStyle w:val="TOC3"/>
        <w:rPr>
          <w:rFonts w:eastAsiaTheme="minorEastAsia"/>
          <w:lang w:eastAsia="zh-CN"/>
        </w:rPr>
      </w:pPr>
      <w:r>
        <w:t>1.7.4</w:t>
      </w:r>
      <w:r>
        <w:rPr>
          <w:rFonts w:eastAsiaTheme="minorEastAsia"/>
          <w:lang w:eastAsia="zh-CN"/>
        </w:rPr>
        <w:tab/>
      </w:r>
      <w:r w:rsidRPr="00E37C98">
        <w:rPr>
          <w:i/>
          <w:iCs/>
        </w:rPr>
        <w:t xml:space="preserve">S. aureus </w:t>
      </w:r>
      <w:r>
        <w:t>and the adaptive immune system</w:t>
      </w:r>
      <w:r>
        <w:tab/>
      </w:r>
      <w:r>
        <w:fldChar w:fldCharType="begin"/>
      </w:r>
      <w:r>
        <w:instrText xml:space="preserve"> PAGEREF _Toc521494745 \h </w:instrText>
      </w:r>
      <w:r>
        <w:fldChar w:fldCharType="separate"/>
      </w:r>
      <w:r>
        <w:t>42</w:t>
      </w:r>
      <w:r>
        <w:fldChar w:fldCharType="end"/>
      </w:r>
    </w:p>
    <w:p w14:paraId="27EB8142" w14:textId="39C37316" w:rsidR="00EA20B7" w:rsidRDefault="00EA20B7">
      <w:pPr>
        <w:pStyle w:val="TOC2"/>
        <w:tabs>
          <w:tab w:val="left" w:pos="502"/>
          <w:tab w:val="right" w:pos="8828"/>
        </w:tabs>
        <w:rPr>
          <w:rFonts w:eastAsiaTheme="minorEastAsia"/>
          <w:b w:val="0"/>
          <w:bCs w:val="0"/>
          <w:smallCaps w:val="0"/>
          <w:noProof/>
          <w:lang w:eastAsia="zh-CN"/>
        </w:rPr>
      </w:pPr>
      <w:r>
        <w:rPr>
          <w:noProof/>
        </w:rPr>
        <w:t>1.8</w:t>
      </w:r>
      <w:r>
        <w:rPr>
          <w:rFonts w:eastAsiaTheme="minorEastAsia"/>
          <w:b w:val="0"/>
          <w:bCs w:val="0"/>
          <w:smallCaps w:val="0"/>
          <w:noProof/>
          <w:lang w:eastAsia="zh-CN"/>
        </w:rPr>
        <w:tab/>
      </w:r>
      <w:r>
        <w:rPr>
          <w:noProof/>
        </w:rPr>
        <w:t xml:space="preserve">Model organisms for </w:t>
      </w:r>
      <w:r w:rsidRPr="00E37C98">
        <w:rPr>
          <w:i/>
          <w:iCs/>
          <w:noProof/>
        </w:rPr>
        <w:t xml:space="preserve">S. aureus </w:t>
      </w:r>
      <w:r>
        <w:rPr>
          <w:noProof/>
        </w:rPr>
        <w:t>disease</w:t>
      </w:r>
      <w:r>
        <w:rPr>
          <w:noProof/>
        </w:rPr>
        <w:tab/>
      </w:r>
      <w:r>
        <w:rPr>
          <w:noProof/>
        </w:rPr>
        <w:fldChar w:fldCharType="begin"/>
      </w:r>
      <w:r>
        <w:rPr>
          <w:noProof/>
        </w:rPr>
        <w:instrText xml:space="preserve"> PAGEREF _Toc521494746 \h </w:instrText>
      </w:r>
      <w:r>
        <w:rPr>
          <w:noProof/>
        </w:rPr>
      </w:r>
      <w:r>
        <w:rPr>
          <w:noProof/>
        </w:rPr>
        <w:fldChar w:fldCharType="separate"/>
      </w:r>
      <w:r>
        <w:rPr>
          <w:noProof/>
        </w:rPr>
        <w:t>45</w:t>
      </w:r>
      <w:r>
        <w:rPr>
          <w:noProof/>
        </w:rPr>
        <w:fldChar w:fldCharType="end"/>
      </w:r>
    </w:p>
    <w:p w14:paraId="10CA83AA" w14:textId="1FE85F6B" w:rsidR="00EA20B7" w:rsidRDefault="00EA20B7">
      <w:pPr>
        <w:pStyle w:val="TOC3"/>
        <w:rPr>
          <w:rFonts w:eastAsiaTheme="minorEastAsia"/>
          <w:lang w:eastAsia="zh-CN"/>
        </w:rPr>
      </w:pPr>
      <w:r>
        <w:t>1.8.1</w:t>
      </w:r>
      <w:r>
        <w:rPr>
          <w:rFonts w:eastAsiaTheme="minorEastAsia"/>
          <w:lang w:eastAsia="zh-CN"/>
        </w:rPr>
        <w:tab/>
      </w:r>
      <w:r>
        <w:t>Invertebrate models</w:t>
      </w:r>
      <w:r>
        <w:tab/>
      </w:r>
      <w:r>
        <w:fldChar w:fldCharType="begin"/>
      </w:r>
      <w:r>
        <w:instrText xml:space="preserve"> PAGEREF _Toc521494747 \h </w:instrText>
      </w:r>
      <w:r>
        <w:fldChar w:fldCharType="separate"/>
      </w:r>
      <w:r>
        <w:t>48</w:t>
      </w:r>
      <w:r>
        <w:fldChar w:fldCharType="end"/>
      </w:r>
    </w:p>
    <w:p w14:paraId="4429DD8F" w14:textId="11E65149" w:rsidR="00EA20B7" w:rsidRDefault="00EA20B7">
      <w:pPr>
        <w:pStyle w:val="TOC4"/>
        <w:tabs>
          <w:tab w:val="left" w:pos="833"/>
          <w:tab w:val="right" w:pos="8828"/>
        </w:tabs>
        <w:rPr>
          <w:rFonts w:eastAsiaTheme="minorEastAsia"/>
          <w:noProof/>
          <w:lang w:eastAsia="zh-CN"/>
        </w:rPr>
      </w:pPr>
      <w:r>
        <w:rPr>
          <w:noProof/>
        </w:rPr>
        <w:t>1.8.1.1</w:t>
      </w:r>
      <w:r>
        <w:rPr>
          <w:rFonts w:eastAsiaTheme="minorEastAsia"/>
          <w:noProof/>
          <w:lang w:eastAsia="zh-CN"/>
        </w:rPr>
        <w:tab/>
      </w:r>
      <w:r w:rsidRPr="00E37C98">
        <w:rPr>
          <w:i/>
          <w:noProof/>
        </w:rPr>
        <w:t>Caenorhabditis elegans</w:t>
      </w:r>
      <w:r>
        <w:rPr>
          <w:noProof/>
        </w:rPr>
        <w:tab/>
      </w:r>
      <w:r>
        <w:rPr>
          <w:noProof/>
        </w:rPr>
        <w:fldChar w:fldCharType="begin"/>
      </w:r>
      <w:r>
        <w:rPr>
          <w:noProof/>
        </w:rPr>
        <w:instrText xml:space="preserve"> PAGEREF _Toc521494748 \h </w:instrText>
      </w:r>
      <w:r>
        <w:rPr>
          <w:noProof/>
        </w:rPr>
      </w:r>
      <w:r>
        <w:rPr>
          <w:noProof/>
        </w:rPr>
        <w:fldChar w:fldCharType="separate"/>
      </w:r>
      <w:r>
        <w:rPr>
          <w:noProof/>
        </w:rPr>
        <w:t>48</w:t>
      </w:r>
      <w:r>
        <w:rPr>
          <w:noProof/>
        </w:rPr>
        <w:fldChar w:fldCharType="end"/>
      </w:r>
    </w:p>
    <w:p w14:paraId="152597C2" w14:textId="0CDB4FA1" w:rsidR="00EA20B7" w:rsidRPr="00EA20B7" w:rsidRDefault="00EA20B7">
      <w:pPr>
        <w:pStyle w:val="TOC4"/>
        <w:tabs>
          <w:tab w:val="left" w:pos="833"/>
          <w:tab w:val="right" w:pos="8828"/>
        </w:tabs>
        <w:rPr>
          <w:rFonts w:eastAsiaTheme="minorEastAsia"/>
          <w:noProof/>
          <w:lang w:val="de-DE" w:eastAsia="zh-CN"/>
        </w:rPr>
      </w:pPr>
      <w:r w:rsidRPr="00EA20B7">
        <w:rPr>
          <w:noProof/>
          <w:lang w:val="de-DE"/>
        </w:rPr>
        <w:t>1.8.1.2</w:t>
      </w:r>
      <w:r w:rsidRPr="00EA20B7">
        <w:rPr>
          <w:rFonts w:eastAsiaTheme="minorEastAsia"/>
          <w:noProof/>
          <w:lang w:val="de-DE" w:eastAsia="zh-CN"/>
        </w:rPr>
        <w:tab/>
      </w:r>
      <w:r w:rsidRPr="00EA20B7">
        <w:rPr>
          <w:i/>
          <w:noProof/>
          <w:lang w:val="de-DE"/>
        </w:rPr>
        <w:t>Drosophila melanogaster</w:t>
      </w:r>
      <w:r w:rsidRPr="00EA20B7">
        <w:rPr>
          <w:noProof/>
          <w:lang w:val="de-DE"/>
        </w:rPr>
        <w:tab/>
      </w:r>
      <w:r>
        <w:rPr>
          <w:noProof/>
        </w:rPr>
        <w:fldChar w:fldCharType="begin"/>
      </w:r>
      <w:r w:rsidRPr="00EA20B7">
        <w:rPr>
          <w:noProof/>
          <w:lang w:val="de-DE"/>
        </w:rPr>
        <w:instrText xml:space="preserve"> PAGEREF _Toc521494749 \h </w:instrText>
      </w:r>
      <w:r>
        <w:rPr>
          <w:noProof/>
        </w:rPr>
      </w:r>
      <w:r>
        <w:rPr>
          <w:noProof/>
        </w:rPr>
        <w:fldChar w:fldCharType="separate"/>
      </w:r>
      <w:r w:rsidRPr="00EA20B7">
        <w:rPr>
          <w:noProof/>
          <w:lang w:val="de-DE"/>
        </w:rPr>
        <w:t>49</w:t>
      </w:r>
      <w:r>
        <w:rPr>
          <w:noProof/>
        </w:rPr>
        <w:fldChar w:fldCharType="end"/>
      </w:r>
    </w:p>
    <w:p w14:paraId="5E3BBB07" w14:textId="271E2A4E" w:rsidR="00EA20B7" w:rsidRPr="00EA20B7" w:rsidRDefault="00EA20B7">
      <w:pPr>
        <w:pStyle w:val="TOC2"/>
        <w:tabs>
          <w:tab w:val="left" w:pos="502"/>
          <w:tab w:val="right" w:pos="8828"/>
        </w:tabs>
        <w:rPr>
          <w:rFonts w:eastAsiaTheme="minorEastAsia"/>
          <w:b w:val="0"/>
          <w:bCs w:val="0"/>
          <w:smallCaps w:val="0"/>
          <w:noProof/>
          <w:lang w:val="de-DE" w:eastAsia="zh-CN"/>
        </w:rPr>
      </w:pPr>
      <w:r w:rsidRPr="00EA20B7">
        <w:rPr>
          <w:noProof/>
          <w:lang w:val="de-DE"/>
        </w:rPr>
        <w:t>1.9</w:t>
      </w:r>
      <w:r w:rsidRPr="00EA20B7">
        <w:rPr>
          <w:rFonts w:eastAsiaTheme="minorEastAsia"/>
          <w:b w:val="0"/>
          <w:bCs w:val="0"/>
          <w:smallCaps w:val="0"/>
          <w:noProof/>
          <w:lang w:val="de-DE" w:eastAsia="zh-CN"/>
        </w:rPr>
        <w:tab/>
      </w:r>
      <w:r w:rsidRPr="00EA20B7">
        <w:rPr>
          <w:noProof/>
          <w:lang w:val="de-DE"/>
        </w:rPr>
        <w:t>Vertebrate models</w:t>
      </w:r>
      <w:r w:rsidRPr="00EA20B7">
        <w:rPr>
          <w:noProof/>
          <w:lang w:val="de-DE"/>
        </w:rPr>
        <w:tab/>
      </w:r>
      <w:r>
        <w:rPr>
          <w:noProof/>
        </w:rPr>
        <w:fldChar w:fldCharType="begin"/>
      </w:r>
      <w:r w:rsidRPr="00EA20B7">
        <w:rPr>
          <w:noProof/>
          <w:lang w:val="de-DE"/>
        </w:rPr>
        <w:instrText xml:space="preserve"> PAGEREF _Toc521494750 \h </w:instrText>
      </w:r>
      <w:r>
        <w:rPr>
          <w:noProof/>
        </w:rPr>
      </w:r>
      <w:r>
        <w:rPr>
          <w:noProof/>
        </w:rPr>
        <w:fldChar w:fldCharType="separate"/>
      </w:r>
      <w:r w:rsidRPr="00EA20B7">
        <w:rPr>
          <w:noProof/>
          <w:lang w:val="de-DE"/>
        </w:rPr>
        <w:t>49</w:t>
      </w:r>
      <w:r>
        <w:rPr>
          <w:noProof/>
        </w:rPr>
        <w:fldChar w:fldCharType="end"/>
      </w:r>
    </w:p>
    <w:p w14:paraId="3482D54F" w14:textId="294134A8" w:rsidR="00EA20B7" w:rsidRPr="00EA20B7" w:rsidRDefault="00EA20B7">
      <w:pPr>
        <w:pStyle w:val="TOC3"/>
        <w:rPr>
          <w:rFonts w:eastAsiaTheme="minorEastAsia"/>
          <w:lang w:val="de-DE" w:eastAsia="zh-CN"/>
        </w:rPr>
      </w:pPr>
      <w:r w:rsidRPr="00EA20B7">
        <w:rPr>
          <w:lang w:val="de-DE"/>
        </w:rPr>
        <w:t>1.9.1</w:t>
      </w:r>
      <w:r w:rsidRPr="00EA20B7">
        <w:rPr>
          <w:rFonts w:eastAsiaTheme="minorEastAsia"/>
          <w:lang w:val="de-DE" w:eastAsia="zh-CN"/>
        </w:rPr>
        <w:tab/>
      </w:r>
      <w:r w:rsidRPr="00EA20B7">
        <w:rPr>
          <w:lang w:val="de-DE"/>
        </w:rPr>
        <w:t>Zebrafish</w:t>
      </w:r>
      <w:r w:rsidRPr="00EA20B7">
        <w:rPr>
          <w:lang w:val="de-DE"/>
        </w:rPr>
        <w:tab/>
      </w:r>
      <w:r>
        <w:fldChar w:fldCharType="begin"/>
      </w:r>
      <w:r w:rsidRPr="00EA20B7">
        <w:rPr>
          <w:lang w:val="de-DE"/>
        </w:rPr>
        <w:instrText xml:space="preserve"> PAGEREF _Toc521494751 \h </w:instrText>
      </w:r>
      <w:r>
        <w:fldChar w:fldCharType="separate"/>
      </w:r>
      <w:r w:rsidRPr="00EA20B7">
        <w:rPr>
          <w:lang w:val="de-DE"/>
        </w:rPr>
        <w:t>49</w:t>
      </w:r>
      <w:r>
        <w:fldChar w:fldCharType="end"/>
      </w:r>
    </w:p>
    <w:p w14:paraId="1A3E0268" w14:textId="2D12E12D" w:rsidR="00EA20B7" w:rsidRPr="00EA20B7" w:rsidRDefault="00EA20B7">
      <w:pPr>
        <w:pStyle w:val="TOC3"/>
        <w:rPr>
          <w:rFonts w:eastAsiaTheme="minorEastAsia"/>
          <w:lang w:val="sv-SE" w:eastAsia="zh-CN"/>
        </w:rPr>
      </w:pPr>
      <w:r w:rsidRPr="00EA20B7">
        <w:rPr>
          <w:lang w:val="sv-SE"/>
        </w:rPr>
        <w:t>1.9.2</w:t>
      </w:r>
      <w:r w:rsidRPr="00EA20B7">
        <w:rPr>
          <w:rFonts w:eastAsiaTheme="minorEastAsia"/>
          <w:lang w:val="sv-SE" w:eastAsia="zh-CN"/>
        </w:rPr>
        <w:tab/>
      </w:r>
      <w:r w:rsidRPr="00EA20B7">
        <w:rPr>
          <w:lang w:val="sv-SE"/>
        </w:rPr>
        <w:t>Zebrafish innate immune system</w:t>
      </w:r>
      <w:r w:rsidRPr="00EA20B7">
        <w:rPr>
          <w:lang w:val="sv-SE"/>
        </w:rPr>
        <w:tab/>
      </w:r>
      <w:r>
        <w:fldChar w:fldCharType="begin"/>
      </w:r>
      <w:r w:rsidRPr="00EA20B7">
        <w:rPr>
          <w:lang w:val="sv-SE"/>
        </w:rPr>
        <w:instrText xml:space="preserve"> PAGEREF _Toc521494752 \h </w:instrText>
      </w:r>
      <w:r>
        <w:fldChar w:fldCharType="separate"/>
      </w:r>
      <w:r w:rsidRPr="00EA20B7">
        <w:rPr>
          <w:lang w:val="sv-SE"/>
        </w:rPr>
        <w:t>51</w:t>
      </w:r>
      <w:r>
        <w:fldChar w:fldCharType="end"/>
      </w:r>
    </w:p>
    <w:p w14:paraId="57EF06ED" w14:textId="3403257C" w:rsidR="00EA20B7" w:rsidRPr="00EA20B7" w:rsidRDefault="00EA20B7">
      <w:pPr>
        <w:pStyle w:val="TOC2"/>
        <w:tabs>
          <w:tab w:val="left" w:pos="613"/>
          <w:tab w:val="right" w:pos="8828"/>
        </w:tabs>
        <w:rPr>
          <w:rFonts w:eastAsiaTheme="minorEastAsia"/>
          <w:b w:val="0"/>
          <w:bCs w:val="0"/>
          <w:smallCaps w:val="0"/>
          <w:noProof/>
          <w:lang w:val="sv-SE" w:eastAsia="zh-CN"/>
        </w:rPr>
      </w:pPr>
      <w:r w:rsidRPr="00EA20B7">
        <w:rPr>
          <w:noProof/>
          <w:lang w:val="sv-SE"/>
        </w:rPr>
        <w:t>1.10</w:t>
      </w:r>
      <w:r w:rsidRPr="00EA20B7">
        <w:rPr>
          <w:rFonts w:eastAsiaTheme="minorEastAsia"/>
          <w:b w:val="0"/>
          <w:bCs w:val="0"/>
          <w:smallCaps w:val="0"/>
          <w:noProof/>
          <w:lang w:val="sv-SE" w:eastAsia="zh-CN"/>
        </w:rPr>
        <w:tab/>
      </w:r>
      <w:r w:rsidRPr="00EA20B7">
        <w:rPr>
          <w:noProof/>
          <w:lang w:val="sv-SE"/>
        </w:rPr>
        <w:t>Mammalian</w:t>
      </w:r>
      <w:r w:rsidRPr="00EA20B7">
        <w:rPr>
          <w:noProof/>
          <w:lang w:val="sv-SE"/>
        </w:rPr>
        <w:tab/>
      </w:r>
      <w:r>
        <w:rPr>
          <w:noProof/>
        </w:rPr>
        <w:fldChar w:fldCharType="begin"/>
      </w:r>
      <w:r w:rsidRPr="00EA20B7">
        <w:rPr>
          <w:noProof/>
          <w:lang w:val="sv-SE"/>
        </w:rPr>
        <w:instrText xml:space="preserve"> PAGEREF _Toc521494753 \h </w:instrText>
      </w:r>
      <w:r>
        <w:rPr>
          <w:noProof/>
        </w:rPr>
      </w:r>
      <w:r>
        <w:rPr>
          <w:noProof/>
        </w:rPr>
        <w:fldChar w:fldCharType="separate"/>
      </w:r>
      <w:r w:rsidRPr="00EA20B7">
        <w:rPr>
          <w:noProof/>
          <w:lang w:val="sv-SE"/>
        </w:rPr>
        <w:t>53</w:t>
      </w:r>
      <w:r>
        <w:rPr>
          <w:noProof/>
        </w:rPr>
        <w:fldChar w:fldCharType="end"/>
      </w:r>
    </w:p>
    <w:p w14:paraId="07E9A651" w14:textId="4DC54DD0" w:rsidR="00EA20B7" w:rsidRDefault="00EA20B7">
      <w:pPr>
        <w:pStyle w:val="TOC3"/>
        <w:rPr>
          <w:rFonts w:eastAsiaTheme="minorEastAsia"/>
          <w:lang w:eastAsia="zh-CN"/>
        </w:rPr>
      </w:pPr>
      <w:r>
        <w:t>1.10.1</w:t>
      </w:r>
      <w:r>
        <w:rPr>
          <w:rFonts w:eastAsiaTheme="minorEastAsia"/>
          <w:lang w:eastAsia="zh-CN"/>
        </w:rPr>
        <w:tab/>
      </w:r>
      <w:r>
        <w:t>Murine</w:t>
      </w:r>
      <w:r>
        <w:tab/>
      </w:r>
      <w:r>
        <w:fldChar w:fldCharType="begin"/>
      </w:r>
      <w:r>
        <w:instrText xml:space="preserve"> PAGEREF _Toc521494754 \h </w:instrText>
      </w:r>
      <w:r>
        <w:fldChar w:fldCharType="separate"/>
      </w:r>
      <w:r>
        <w:t>53</w:t>
      </w:r>
      <w:r>
        <w:fldChar w:fldCharType="end"/>
      </w:r>
    </w:p>
    <w:p w14:paraId="299E1A57" w14:textId="642924BA" w:rsidR="00EA20B7" w:rsidRDefault="00EA20B7">
      <w:pPr>
        <w:pStyle w:val="TOC3"/>
        <w:rPr>
          <w:rFonts w:eastAsiaTheme="minorEastAsia"/>
          <w:lang w:eastAsia="zh-CN"/>
        </w:rPr>
      </w:pPr>
      <w:r>
        <w:t>1.10.2</w:t>
      </w:r>
      <w:r>
        <w:rPr>
          <w:rFonts w:eastAsiaTheme="minorEastAsia"/>
          <w:lang w:eastAsia="zh-CN"/>
        </w:rPr>
        <w:tab/>
      </w:r>
      <w:r>
        <w:t>Other rodents</w:t>
      </w:r>
      <w:r>
        <w:tab/>
      </w:r>
      <w:r>
        <w:fldChar w:fldCharType="begin"/>
      </w:r>
      <w:r>
        <w:instrText xml:space="preserve"> PAGEREF _Toc521494755 \h </w:instrText>
      </w:r>
      <w:r>
        <w:fldChar w:fldCharType="separate"/>
      </w:r>
      <w:r>
        <w:t>55</w:t>
      </w:r>
      <w:r>
        <w:fldChar w:fldCharType="end"/>
      </w:r>
    </w:p>
    <w:p w14:paraId="316535D3" w14:textId="6EC20A30" w:rsidR="00EA20B7" w:rsidRDefault="00EA20B7">
      <w:pPr>
        <w:pStyle w:val="TOC3"/>
        <w:rPr>
          <w:rFonts w:eastAsiaTheme="minorEastAsia"/>
          <w:lang w:eastAsia="zh-CN"/>
        </w:rPr>
      </w:pPr>
      <w:r>
        <w:t>1.10.3</w:t>
      </w:r>
      <w:r>
        <w:rPr>
          <w:rFonts w:eastAsiaTheme="minorEastAsia"/>
          <w:lang w:eastAsia="zh-CN"/>
        </w:rPr>
        <w:tab/>
      </w:r>
      <w:r>
        <w:t>Rabbits</w:t>
      </w:r>
      <w:r>
        <w:tab/>
      </w:r>
      <w:r>
        <w:fldChar w:fldCharType="begin"/>
      </w:r>
      <w:r>
        <w:instrText xml:space="preserve"> PAGEREF _Toc521494756 \h </w:instrText>
      </w:r>
      <w:r>
        <w:fldChar w:fldCharType="separate"/>
      </w:r>
      <w:r>
        <w:t>56</w:t>
      </w:r>
      <w:r>
        <w:fldChar w:fldCharType="end"/>
      </w:r>
    </w:p>
    <w:p w14:paraId="12CEBEAA" w14:textId="3EA923F6" w:rsidR="00EA20B7" w:rsidRDefault="00EA20B7">
      <w:pPr>
        <w:pStyle w:val="TOC3"/>
        <w:rPr>
          <w:rFonts w:eastAsiaTheme="minorEastAsia"/>
          <w:lang w:eastAsia="zh-CN"/>
        </w:rPr>
      </w:pPr>
      <w:r>
        <w:t>1.10.4</w:t>
      </w:r>
      <w:r>
        <w:rPr>
          <w:rFonts w:eastAsiaTheme="minorEastAsia"/>
          <w:lang w:eastAsia="zh-CN"/>
        </w:rPr>
        <w:tab/>
      </w:r>
      <w:r>
        <w:t>Large mammals</w:t>
      </w:r>
      <w:r>
        <w:tab/>
      </w:r>
      <w:r>
        <w:fldChar w:fldCharType="begin"/>
      </w:r>
      <w:r>
        <w:instrText xml:space="preserve"> PAGEREF _Toc521494757 \h </w:instrText>
      </w:r>
      <w:r>
        <w:fldChar w:fldCharType="separate"/>
      </w:r>
      <w:r>
        <w:t>57</w:t>
      </w:r>
      <w:r>
        <w:fldChar w:fldCharType="end"/>
      </w:r>
    </w:p>
    <w:p w14:paraId="20753F86" w14:textId="2A285D14" w:rsidR="00EA20B7" w:rsidRDefault="00EA20B7">
      <w:pPr>
        <w:pStyle w:val="TOC2"/>
        <w:tabs>
          <w:tab w:val="left" w:pos="613"/>
          <w:tab w:val="right" w:pos="8828"/>
        </w:tabs>
        <w:rPr>
          <w:rFonts w:eastAsiaTheme="minorEastAsia"/>
          <w:b w:val="0"/>
          <w:bCs w:val="0"/>
          <w:smallCaps w:val="0"/>
          <w:noProof/>
          <w:lang w:eastAsia="zh-CN"/>
        </w:rPr>
      </w:pPr>
      <w:r>
        <w:rPr>
          <w:noProof/>
        </w:rPr>
        <w:t>1.11</w:t>
      </w:r>
      <w:r>
        <w:rPr>
          <w:rFonts w:eastAsiaTheme="minorEastAsia"/>
          <w:b w:val="0"/>
          <w:bCs w:val="0"/>
          <w:smallCaps w:val="0"/>
          <w:noProof/>
          <w:lang w:eastAsia="zh-CN"/>
        </w:rPr>
        <w:tab/>
      </w:r>
      <w:r>
        <w:rPr>
          <w:noProof/>
        </w:rPr>
        <w:t>Initiation of infection in humans and animal models</w:t>
      </w:r>
      <w:r>
        <w:rPr>
          <w:noProof/>
        </w:rPr>
        <w:tab/>
      </w:r>
      <w:r>
        <w:rPr>
          <w:noProof/>
        </w:rPr>
        <w:fldChar w:fldCharType="begin"/>
      </w:r>
      <w:r>
        <w:rPr>
          <w:noProof/>
        </w:rPr>
        <w:instrText xml:space="preserve"> PAGEREF _Toc521494758 \h </w:instrText>
      </w:r>
      <w:r>
        <w:rPr>
          <w:noProof/>
        </w:rPr>
      </w:r>
      <w:r>
        <w:rPr>
          <w:noProof/>
        </w:rPr>
        <w:fldChar w:fldCharType="separate"/>
      </w:r>
      <w:r>
        <w:rPr>
          <w:noProof/>
        </w:rPr>
        <w:t>58</w:t>
      </w:r>
      <w:r>
        <w:rPr>
          <w:noProof/>
        </w:rPr>
        <w:fldChar w:fldCharType="end"/>
      </w:r>
    </w:p>
    <w:p w14:paraId="4D12C142" w14:textId="479033FD" w:rsidR="00EA20B7" w:rsidRDefault="00EA20B7">
      <w:pPr>
        <w:pStyle w:val="TOC2"/>
        <w:tabs>
          <w:tab w:val="left" w:pos="613"/>
          <w:tab w:val="right" w:pos="8828"/>
        </w:tabs>
        <w:rPr>
          <w:rFonts w:eastAsiaTheme="minorEastAsia"/>
          <w:b w:val="0"/>
          <w:bCs w:val="0"/>
          <w:smallCaps w:val="0"/>
          <w:noProof/>
          <w:lang w:eastAsia="zh-CN"/>
        </w:rPr>
      </w:pPr>
      <w:r>
        <w:rPr>
          <w:noProof/>
        </w:rPr>
        <w:t>1.12</w:t>
      </w:r>
      <w:r>
        <w:rPr>
          <w:rFonts w:eastAsiaTheme="minorEastAsia"/>
          <w:b w:val="0"/>
          <w:bCs w:val="0"/>
          <w:smallCaps w:val="0"/>
          <w:noProof/>
          <w:lang w:eastAsia="zh-CN"/>
        </w:rPr>
        <w:tab/>
      </w:r>
      <w:r>
        <w:rPr>
          <w:noProof/>
        </w:rPr>
        <w:t>Aims of this project</w:t>
      </w:r>
      <w:r>
        <w:rPr>
          <w:noProof/>
        </w:rPr>
        <w:tab/>
      </w:r>
      <w:r>
        <w:rPr>
          <w:noProof/>
        </w:rPr>
        <w:fldChar w:fldCharType="begin"/>
      </w:r>
      <w:r>
        <w:rPr>
          <w:noProof/>
        </w:rPr>
        <w:instrText xml:space="preserve"> PAGEREF _Toc521494759 \h </w:instrText>
      </w:r>
      <w:r>
        <w:rPr>
          <w:noProof/>
        </w:rPr>
      </w:r>
      <w:r>
        <w:rPr>
          <w:noProof/>
        </w:rPr>
        <w:fldChar w:fldCharType="separate"/>
      </w:r>
      <w:r>
        <w:rPr>
          <w:noProof/>
        </w:rPr>
        <w:t>59</w:t>
      </w:r>
      <w:r>
        <w:rPr>
          <w:noProof/>
        </w:rPr>
        <w:fldChar w:fldCharType="end"/>
      </w:r>
    </w:p>
    <w:p w14:paraId="638CE90D" w14:textId="4737A530" w:rsidR="00EA20B7" w:rsidRDefault="00EA20B7">
      <w:pPr>
        <w:pStyle w:val="TOC1"/>
        <w:tabs>
          <w:tab w:val="left" w:pos="332"/>
          <w:tab w:val="right" w:pos="8828"/>
        </w:tabs>
        <w:rPr>
          <w:rFonts w:eastAsiaTheme="minorEastAsia"/>
          <w:b w:val="0"/>
          <w:bCs w:val="0"/>
          <w:caps w:val="0"/>
          <w:noProof/>
          <w:u w:val="none"/>
          <w:lang w:eastAsia="zh-CN"/>
        </w:rPr>
      </w:pPr>
      <w:r w:rsidRPr="00E37C98">
        <w:rPr>
          <w:noProof/>
          <w:color w:val="FFFFFF" w:themeColor="background1"/>
        </w:rPr>
        <w:t>2</w:t>
      </w:r>
      <w:r>
        <w:rPr>
          <w:rFonts w:eastAsiaTheme="minorEastAsia"/>
          <w:b w:val="0"/>
          <w:bCs w:val="0"/>
          <w:caps w:val="0"/>
          <w:noProof/>
          <w:u w:val="none"/>
          <w:lang w:eastAsia="zh-CN"/>
        </w:rPr>
        <w:tab/>
      </w:r>
      <w:r>
        <w:rPr>
          <w:noProof/>
        </w:rPr>
        <w:t>Chapter 2. Materials and Methods</w:t>
      </w:r>
      <w:r>
        <w:rPr>
          <w:noProof/>
        </w:rPr>
        <w:tab/>
      </w:r>
      <w:r>
        <w:rPr>
          <w:noProof/>
        </w:rPr>
        <w:fldChar w:fldCharType="begin"/>
      </w:r>
      <w:r>
        <w:rPr>
          <w:noProof/>
        </w:rPr>
        <w:instrText xml:space="preserve"> PAGEREF _Toc521494760 \h </w:instrText>
      </w:r>
      <w:r>
        <w:rPr>
          <w:noProof/>
        </w:rPr>
      </w:r>
      <w:r>
        <w:rPr>
          <w:noProof/>
        </w:rPr>
        <w:fldChar w:fldCharType="separate"/>
      </w:r>
      <w:r>
        <w:rPr>
          <w:noProof/>
        </w:rPr>
        <w:t>61</w:t>
      </w:r>
      <w:r>
        <w:rPr>
          <w:noProof/>
        </w:rPr>
        <w:fldChar w:fldCharType="end"/>
      </w:r>
    </w:p>
    <w:p w14:paraId="2FD57D07" w14:textId="252B30D1" w:rsidR="00EA20B7" w:rsidRDefault="00EA20B7">
      <w:pPr>
        <w:pStyle w:val="TOC2"/>
        <w:tabs>
          <w:tab w:val="left" w:pos="502"/>
          <w:tab w:val="right" w:pos="8828"/>
        </w:tabs>
        <w:rPr>
          <w:rFonts w:eastAsiaTheme="minorEastAsia"/>
          <w:b w:val="0"/>
          <w:bCs w:val="0"/>
          <w:smallCaps w:val="0"/>
          <w:noProof/>
          <w:lang w:eastAsia="zh-CN"/>
        </w:rPr>
      </w:pPr>
      <w:r>
        <w:rPr>
          <w:noProof/>
        </w:rPr>
        <w:t>2.1</w:t>
      </w:r>
      <w:r>
        <w:rPr>
          <w:rFonts w:eastAsiaTheme="minorEastAsia"/>
          <w:b w:val="0"/>
          <w:bCs w:val="0"/>
          <w:smallCaps w:val="0"/>
          <w:noProof/>
          <w:lang w:eastAsia="zh-CN"/>
        </w:rPr>
        <w:tab/>
      </w:r>
      <w:r>
        <w:rPr>
          <w:noProof/>
        </w:rPr>
        <w:t>Media</w:t>
      </w:r>
      <w:r>
        <w:rPr>
          <w:noProof/>
        </w:rPr>
        <w:tab/>
      </w:r>
      <w:r>
        <w:rPr>
          <w:noProof/>
        </w:rPr>
        <w:fldChar w:fldCharType="begin"/>
      </w:r>
      <w:r>
        <w:rPr>
          <w:noProof/>
        </w:rPr>
        <w:instrText xml:space="preserve"> PAGEREF _Toc521494761 \h </w:instrText>
      </w:r>
      <w:r>
        <w:rPr>
          <w:noProof/>
        </w:rPr>
      </w:r>
      <w:r>
        <w:rPr>
          <w:noProof/>
        </w:rPr>
        <w:fldChar w:fldCharType="separate"/>
      </w:r>
      <w:r>
        <w:rPr>
          <w:noProof/>
        </w:rPr>
        <w:t>61</w:t>
      </w:r>
      <w:r>
        <w:rPr>
          <w:noProof/>
        </w:rPr>
        <w:fldChar w:fldCharType="end"/>
      </w:r>
    </w:p>
    <w:p w14:paraId="2C2A3F33" w14:textId="60A89AA4" w:rsidR="00EA20B7" w:rsidRDefault="00EA20B7">
      <w:pPr>
        <w:pStyle w:val="TOC3"/>
        <w:rPr>
          <w:rFonts w:eastAsiaTheme="minorEastAsia"/>
          <w:lang w:eastAsia="zh-CN"/>
        </w:rPr>
      </w:pPr>
      <w:r>
        <w:t>2.1.1</w:t>
      </w:r>
      <w:r>
        <w:rPr>
          <w:rFonts w:eastAsiaTheme="minorEastAsia"/>
          <w:lang w:eastAsia="zh-CN"/>
        </w:rPr>
        <w:tab/>
      </w:r>
      <w:r>
        <w:t>Brain Heart Infusion Broth (BHI)</w:t>
      </w:r>
      <w:r>
        <w:tab/>
      </w:r>
      <w:r>
        <w:fldChar w:fldCharType="begin"/>
      </w:r>
      <w:r>
        <w:instrText xml:space="preserve"> PAGEREF _Toc521494762 \h </w:instrText>
      </w:r>
      <w:r>
        <w:fldChar w:fldCharType="separate"/>
      </w:r>
      <w:r>
        <w:t>61</w:t>
      </w:r>
      <w:r>
        <w:fldChar w:fldCharType="end"/>
      </w:r>
    </w:p>
    <w:p w14:paraId="6BC75035" w14:textId="6966BA4D" w:rsidR="00EA20B7" w:rsidRDefault="00EA20B7">
      <w:pPr>
        <w:pStyle w:val="TOC3"/>
        <w:rPr>
          <w:rFonts w:eastAsiaTheme="minorEastAsia"/>
          <w:lang w:eastAsia="zh-CN"/>
        </w:rPr>
      </w:pPr>
      <w:r>
        <w:t>2.1.2</w:t>
      </w:r>
      <w:r>
        <w:rPr>
          <w:rFonts w:eastAsiaTheme="minorEastAsia"/>
          <w:lang w:eastAsia="zh-CN"/>
        </w:rPr>
        <w:tab/>
      </w:r>
      <w:r>
        <w:t>Luria-Bertani Broth (LB)</w:t>
      </w:r>
      <w:r>
        <w:tab/>
      </w:r>
      <w:r>
        <w:fldChar w:fldCharType="begin"/>
      </w:r>
      <w:r>
        <w:instrText xml:space="preserve"> PAGEREF _Toc521494763 \h </w:instrText>
      </w:r>
      <w:r>
        <w:fldChar w:fldCharType="separate"/>
      </w:r>
      <w:r>
        <w:t>61</w:t>
      </w:r>
      <w:r>
        <w:fldChar w:fldCharType="end"/>
      </w:r>
    </w:p>
    <w:p w14:paraId="585CE26F" w14:textId="3BB7C12F" w:rsidR="00EA20B7" w:rsidRDefault="00EA20B7">
      <w:pPr>
        <w:pStyle w:val="TOC3"/>
        <w:rPr>
          <w:rFonts w:eastAsiaTheme="minorEastAsia"/>
          <w:lang w:eastAsia="zh-CN"/>
        </w:rPr>
      </w:pPr>
      <w:r>
        <w:t>2.1.3</w:t>
      </w:r>
      <w:r>
        <w:rPr>
          <w:rFonts w:eastAsiaTheme="minorEastAsia"/>
          <w:lang w:eastAsia="zh-CN"/>
        </w:rPr>
        <w:tab/>
      </w:r>
      <w:r>
        <w:t>R2A broth</w:t>
      </w:r>
      <w:r>
        <w:tab/>
      </w:r>
      <w:r>
        <w:fldChar w:fldCharType="begin"/>
      </w:r>
      <w:r>
        <w:instrText xml:space="preserve"> PAGEREF _Toc521494764 \h </w:instrText>
      </w:r>
      <w:r>
        <w:fldChar w:fldCharType="separate"/>
      </w:r>
      <w:r>
        <w:t>61</w:t>
      </w:r>
      <w:r>
        <w:fldChar w:fldCharType="end"/>
      </w:r>
    </w:p>
    <w:p w14:paraId="7E67ACCA" w14:textId="5C008E78" w:rsidR="00EA20B7" w:rsidRDefault="00EA20B7">
      <w:pPr>
        <w:pStyle w:val="TOC2"/>
        <w:tabs>
          <w:tab w:val="left" w:pos="502"/>
          <w:tab w:val="right" w:pos="8828"/>
        </w:tabs>
        <w:rPr>
          <w:rFonts w:eastAsiaTheme="minorEastAsia"/>
          <w:b w:val="0"/>
          <w:bCs w:val="0"/>
          <w:smallCaps w:val="0"/>
          <w:noProof/>
          <w:lang w:eastAsia="zh-CN"/>
        </w:rPr>
      </w:pPr>
      <w:r>
        <w:rPr>
          <w:noProof/>
        </w:rPr>
        <w:t>2.2</w:t>
      </w:r>
      <w:r>
        <w:rPr>
          <w:rFonts w:eastAsiaTheme="minorEastAsia"/>
          <w:b w:val="0"/>
          <w:bCs w:val="0"/>
          <w:smallCaps w:val="0"/>
          <w:noProof/>
          <w:lang w:eastAsia="zh-CN"/>
        </w:rPr>
        <w:tab/>
      </w:r>
      <w:r>
        <w:rPr>
          <w:noProof/>
        </w:rPr>
        <w:t>Human blood</w:t>
      </w:r>
      <w:r>
        <w:rPr>
          <w:noProof/>
        </w:rPr>
        <w:tab/>
      </w:r>
      <w:r>
        <w:rPr>
          <w:noProof/>
        </w:rPr>
        <w:fldChar w:fldCharType="begin"/>
      </w:r>
      <w:r>
        <w:rPr>
          <w:noProof/>
        </w:rPr>
        <w:instrText xml:space="preserve"> PAGEREF _Toc521494765 \h </w:instrText>
      </w:r>
      <w:r>
        <w:rPr>
          <w:noProof/>
        </w:rPr>
      </w:r>
      <w:r>
        <w:rPr>
          <w:noProof/>
        </w:rPr>
        <w:fldChar w:fldCharType="separate"/>
      </w:r>
      <w:r>
        <w:rPr>
          <w:noProof/>
        </w:rPr>
        <w:t>62</w:t>
      </w:r>
      <w:r>
        <w:rPr>
          <w:noProof/>
        </w:rPr>
        <w:fldChar w:fldCharType="end"/>
      </w:r>
    </w:p>
    <w:p w14:paraId="6A5CB3DF" w14:textId="6AA37140" w:rsidR="00EA20B7" w:rsidRDefault="00EA20B7">
      <w:pPr>
        <w:pStyle w:val="TOC3"/>
        <w:rPr>
          <w:rFonts w:eastAsiaTheme="minorEastAsia"/>
          <w:lang w:eastAsia="zh-CN"/>
        </w:rPr>
      </w:pPr>
      <w:r>
        <w:t>2.2.1</w:t>
      </w:r>
      <w:r>
        <w:rPr>
          <w:rFonts w:eastAsiaTheme="minorEastAsia"/>
          <w:lang w:eastAsia="zh-CN"/>
        </w:rPr>
        <w:tab/>
      </w:r>
      <w:r>
        <w:t>Collection</w:t>
      </w:r>
      <w:r>
        <w:tab/>
      </w:r>
      <w:r>
        <w:fldChar w:fldCharType="begin"/>
      </w:r>
      <w:r>
        <w:instrText xml:space="preserve"> PAGEREF _Toc521494766 \h </w:instrText>
      </w:r>
      <w:r>
        <w:fldChar w:fldCharType="separate"/>
      </w:r>
      <w:r>
        <w:t>62</w:t>
      </w:r>
      <w:r>
        <w:fldChar w:fldCharType="end"/>
      </w:r>
    </w:p>
    <w:p w14:paraId="016D60D6" w14:textId="4F6A96FD" w:rsidR="00EA20B7" w:rsidRDefault="00EA20B7">
      <w:pPr>
        <w:pStyle w:val="TOC2"/>
        <w:tabs>
          <w:tab w:val="left" w:pos="502"/>
          <w:tab w:val="right" w:pos="8828"/>
        </w:tabs>
        <w:rPr>
          <w:rFonts w:eastAsiaTheme="minorEastAsia"/>
          <w:b w:val="0"/>
          <w:bCs w:val="0"/>
          <w:smallCaps w:val="0"/>
          <w:noProof/>
          <w:lang w:eastAsia="zh-CN"/>
        </w:rPr>
      </w:pPr>
      <w:r>
        <w:rPr>
          <w:noProof/>
        </w:rPr>
        <w:lastRenderedPageBreak/>
        <w:t>2.3</w:t>
      </w:r>
      <w:r>
        <w:rPr>
          <w:rFonts w:eastAsiaTheme="minorEastAsia"/>
          <w:b w:val="0"/>
          <w:bCs w:val="0"/>
          <w:smallCaps w:val="0"/>
          <w:noProof/>
          <w:lang w:eastAsia="zh-CN"/>
        </w:rPr>
        <w:tab/>
      </w:r>
      <w:r>
        <w:rPr>
          <w:noProof/>
        </w:rPr>
        <w:t>Reagents used in ELISA cytokine analysis</w:t>
      </w:r>
      <w:r>
        <w:rPr>
          <w:noProof/>
        </w:rPr>
        <w:tab/>
      </w:r>
      <w:r>
        <w:rPr>
          <w:noProof/>
        </w:rPr>
        <w:fldChar w:fldCharType="begin"/>
      </w:r>
      <w:r>
        <w:rPr>
          <w:noProof/>
        </w:rPr>
        <w:instrText xml:space="preserve"> PAGEREF _Toc521494767 \h </w:instrText>
      </w:r>
      <w:r>
        <w:rPr>
          <w:noProof/>
        </w:rPr>
      </w:r>
      <w:r>
        <w:rPr>
          <w:noProof/>
        </w:rPr>
        <w:fldChar w:fldCharType="separate"/>
      </w:r>
      <w:r>
        <w:rPr>
          <w:noProof/>
        </w:rPr>
        <w:t>62</w:t>
      </w:r>
      <w:r>
        <w:rPr>
          <w:noProof/>
        </w:rPr>
        <w:fldChar w:fldCharType="end"/>
      </w:r>
    </w:p>
    <w:p w14:paraId="5C2897A8" w14:textId="14A38AD3" w:rsidR="00EA20B7" w:rsidRDefault="00EA20B7">
      <w:pPr>
        <w:pStyle w:val="TOC3"/>
        <w:rPr>
          <w:rFonts w:eastAsiaTheme="minorEastAsia"/>
          <w:lang w:eastAsia="zh-CN"/>
        </w:rPr>
      </w:pPr>
      <w:r>
        <w:t>2.3.1</w:t>
      </w:r>
      <w:r>
        <w:rPr>
          <w:rFonts w:eastAsiaTheme="minorEastAsia"/>
          <w:lang w:eastAsia="zh-CN"/>
        </w:rPr>
        <w:tab/>
      </w:r>
      <w:r>
        <w:t>Blocking buffer</w:t>
      </w:r>
      <w:r>
        <w:tab/>
      </w:r>
      <w:r>
        <w:fldChar w:fldCharType="begin"/>
      </w:r>
      <w:r>
        <w:instrText xml:space="preserve"> PAGEREF _Toc521494768 \h </w:instrText>
      </w:r>
      <w:r>
        <w:fldChar w:fldCharType="separate"/>
      </w:r>
      <w:r>
        <w:t>62</w:t>
      </w:r>
      <w:r>
        <w:fldChar w:fldCharType="end"/>
      </w:r>
    </w:p>
    <w:p w14:paraId="1C4EDE6D" w14:textId="1570EB91" w:rsidR="00EA20B7" w:rsidRDefault="00EA20B7">
      <w:pPr>
        <w:pStyle w:val="TOC3"/>
        <w:rPr>
          <w:rFonts w:eastAsiaTheme="minorEastAsia"/>
          <w:lang w:eastAsia="zh-CN"/>
        </w:rPr>
      </w:pPr>
      <w:r>
        <w:t>2.3.2</w:t>
      </w:r>
      <w:r>
        <w:rPr>
          <w:rFonts w:eastAsiaTheme="minorEastAsia"/>
          <w:lang w:eastAsia="zh-CN"/>
        </w:rPr>
        <w:tab/>
      </w:r>
      <w:r>
        <w:t>Coating Buffer</w:t>
      </w:r>
      <w:r>
        <w:tab/>
      </w:r>
      <w:r>
        <w:fldChar w:fldCharType="begin"/>
      </w:r>
      <w:r>
        <w:instrText xml:space="preserve"> PAGEREF _Toc521494769 \h </w:instrText>
      </w:r>
      <w:r>
        <w:fldChar w:fldCharType="separate"/>
      </w:r>
      <w:r>
        <w:t>62</w:t>
      </w:r>
      <w:r>
        <w:fldChar w:fldCharType="end"/>
      </w:r>
    </w:p>
    <w:p w14:paraId="18B7CB19" w14:textId="5A4DA342" w:rsidR="00EA20B7" w:rsidRDefault="00EA20B7">
      <w:pPr>
        <w:pStyle w:val="TOC3"/>
        <w:rPr>
          <w:rFonts w:eastAsiaTheme="minorEastAsia"/>
          <w:lang w:eastAsia="zh-CN"/>
        </w:rPr>
      </w:pPr>
      <w:r>
        <w:t>2.3.3</w:t>
      </w:r>
      <w:r>
        <w:rPr>
          <w:rFonts w:eastAsiaTheme="minorEastAsia"/>
          <w:lang w:eastAsia="zh-CN"/>
        </w:rPr>
        <w:tab/>
      </w:r>
      <w:r>
        <w:t>Dilution buffer</w:t>
      </w:r>
      <w:r>
        <w:tab/>
      </w:r>
      <w:r>
        <w:fldChar w:fldCharType="begin"/>
      </w:r>
      <w:r>
        <w:instrText xml:space="preserve"> PAGEREF _Toc521494770 \h </w:instrText>
      </w:r>
      <w:r>
        <w:fldChar w:fldCharType="separate"/>
      </w:r>
      <w:r>
        <w:t>62</w:t>
      </w:r>
      <w:r>
        <w:fldChar w:fldCharType="end"/>
      </w:r>
    </w:p>
    <w:p w14:paraId="5DF74D34" w14:textId="0B99B3C2" w:rsidR="00EA20B7" w:rsidRDefault="00EA20B7">
      <w:pPr>
        <w:pStyle w:val="TOC3"/>
        <w:rPr>
          <w:rFonts w:eastAsiaTheme="minorEastAsia"/>
          <w:lang w:eastAsia="zh-CN"/>
        </w:rPr>
      </w:pPr>
      <w:r>
        <w:t>2.3.4</w:t>
      </w:r>
      <w:r>
        <w:rPr>
          <w:rFonts w:eastAsiaTheme="minorEastAsia"/>
          <w:lang w:eastAsia="zh-CN"/>
        </w:rPr>
        <w:tab/>
      </w:r>
      <w:r>
        <w:t>Standard</w:t>
      </w:r>
      <w:r>
        <w:tab/>
      </w:r>
      <w:r>
        <w:fldChar w:fldCharType="begin"/>
      </w:r>
      <w:r>
        <w:instrText xml:space="preserve"> PAGEREF _Toc521494771 \h </w:instrText>
      </w:r>
      <w:r>
        <w:fldChar w:fldCharType="separate"/>
      </w:r>
      <w:r>
        <w:t>62</w:t>
      </w:r>
      <w:r>
        <w:fldChar w:fldCharType="end"/>
      </w:r>
    </w:p>
    <w:p w14:paraId="7359BCE6" w14:textId="75B357C1" w:rsidR="00EA20B7" w:rsidRDefault="00EA20B7">
      <w:pPr>
        <w:pStyle w:val="TOC3"/>
        <w:rPr>
          <w:rFonts w:eastAsiaTheme="minorEastAsia"/>
          <w:lang w:eastAsia="zh-CN"/>
        </w:rPr>
      </w:pPr>
      <w:r>
        <w:t>2.3.5</w:t>
      </w:r>
      <w:r>
        <w:rPr>
          <w:rFonts w:eastAsiaTheme="minorEastAsia"/>
          <w:lang w:eastAsia="zh-CN"/>
        </w:rPr>
        <w:tab/>
      </w:r>
      <w:r>
        <w:t>Streptavidin-HRP conjugate</w:t>
      </w:r>
      <w:r>
        <w:tab/>
      </w:r>
      <w:r>
        <w:fldChar w:fldCharType="begin"/>
      </w:r>
      <w:r>
        <w:instrText xml:space="preserve"> PAGEREF _Toc521494772 \h </w:instrText>
      </w:r>
      <w:r>
        <w:fldChar w:fldCharType="separate"/>
      </w:r>
      <w:r>
        <w:t>62</w:t>
      </w:r>
      <w:r>
        <w:fldChar w:fldCharType="end"/>
      </w:r>
    </w:p>
    <w:p w14:paraId="54B0AACE" w14:textId="0F0373D8" w:rsidR="00EA20B7" w:rsidRDefault="00EA20B7">
      <w:pPr>
        <w:pStyle w:val="TOC3"/>
        <w:rPr>
          <w:rFonts w:eastAsiaTheme="minorEastAsia"/>
          <w:lang w:eastAsia="zh-CN"/>
        </w:rPr>
      </w:pPr>
      <w:r>
        <w:t>2.3.6</w:t>
      </w:r>
      <w:r>
        <w:rPr>
          <w:rFonts w:eastAsiaTheme="minorEastAsia"/>
          <w:lang w:eastAsia="zh-CN"/>
        </w:rPr>
        <w:tab/>
      </w:r>
      <w:r>
        <w:t>Substrate solution (TMB) (detection buffer)</w:t>
      </w:r>
      <w:r>
        <w:tab/>
      </w:r>
      <w:r>
        <w:fldChar w:fldCharType="begin"/>
      </w:r>
      <w:r>
        <w:instrText xml:space="preserve"> PAGEREF _Toc521494773 \h </w:instrText>
      </w:r>
      <w:r>
        <w:fldChar w:fldCharType="separate"/>
      </w:r>
      <w:r>
        <w:t>63</w:t>
      </w:r>
      <w:r>
        <w:fldChar w:fldCharType="end"/>
      </w:r>
    </w:p>
    <w:p w14:paraId="1895865E" w14:textId="4D7930E1" w:rsidR="00EA20B7" w:rsidRDefault="00EA20B7">
      <w:pPr>
        <w:pStyle w:val="TOC3"/>
        <w:rPr>
          <w:rFonts w:eastAsiaTheme="minorEastAsia"/>
          <w:lang w:eastAsia="zh-CN"/>
        </w:rPr>
      </w:pPr>
      <w:r>
        <w:t>2.3.7</w:t>
      </w:r>
      <w:r>
        <w:rPr>
          <w:rFonts w:eastAsiaTheme="minorEastAsia"/>
          <w:lang w:eastAsia="zh-CN"/>
        </w:rPr>
        <w:tab/>
      </w:r>
      <w:r>
        <w:t>Stop solution</w:t>
      </w:r>
      <w:r>
        <w:tab/>
      </w:r>
      <w:r>
        <w:fldChar w:fldCharType="begin"/>
      </w:r>
      <w:r>
        <w:instrText xml:space="preserve"> PAGEREF _Toc521494774 \h </w:instrText>
      </w:r>
      <w:r>
        <w:fldChar w:fldCharType="separate"/>
      </w:r>
      <w:r>
        <w:t>63</w:t>
      </w:r>
      <w:r>
        <w:fldChar w:fldCharType="end"/>
      </w:r>
    </w:p>
    <w:p w14:paraId="3B507C58" w14:textId="3BC0CCF3" w:rsidR="00EA20B7" w:rsidRDefault="00EA20B7">
      <w:pPr>
        <w:pStyle w:val="TOC3"/>
        <w:rPr>
          <w:rFonts w:eastAsiaTheme="minorEastAsia"/>
          <w:lang w:eastAsia="zh-CN"/>
        </w:rPr>
      </w:pPr>
      <w:r>
        <w:t>2.3.8</w:t>
      </w:r>
      <w:r>
        <w:rPr>
          <w:rFonts w:eastAsiaTheme="minorEastAsia"/>
          <w:lang w:eastAsia="zh-CN"/>
        </w:rPr>
        <w:tab/>
      </w:r>
      <w:r>
        <w:t>Veronal (VBS) x5 pH 7.4</w:t>
      </w:r>
      <w:r>
        <w:tab/>
      </w:r>
      <w:r>
        <w:fldChar w:fldCharType="begin"/>
      </w:r>
      <w:r>
        <w:instrText xml:space="preserve"> PAGEREF _Toc521494775 \h </w:instrText>
      </w:r>
      <w:r>
        <w:fldChar w:fldCharType="separate"/>
      </w:r>
      <w:r>
        <w:t>63</w:t>
      </w:r>
      <w:r>
        <w:fldChar w:fldCharType="end"/>
      </w:r>
    </w:p>
    <w:p w14:paraId="19BF1EA7" w14:textId="30C1F9A3" w:rsidR="00EA20B7" w:rsidRDefault="00EA20B7">
      <w:pPr>
        <w:pStyle w:val="TOC3"/>
        <w:rPr>
          <w:rFonts w:eastAsiaTheme="minorEastAsia"/>
          <w:lang w:eastAsia="zh-CN"/>
        </w:rPr>
      </w:pPr>
      <w:r>
        <w:t>2.3.9</w:t>
      </w:r>
      <w:r>
        <w:rPr>
          <w:rFonts w:eastAsiaTheme="minorEastAsia"/>
          <w:lang w:eastAsia="zh-CN"/>
        </w:rPr>
        <w:tab/>
      </w:r>
      <w:r>
        <w:t>GVBS</w:t>
      </w:r>
      <w:r>
        <w:tab/>
      </w:r>
      <w:r>
        <w:fldChar w:fldCharType="begin"/>
      </w:r>
      <w:r>
        <w:instrText xml:space="preserve"> PAGEREF _Toc521494776 \h </w:instrText>
      </w:r>
      <w:r>
        <w:fldChar w:fldCharType="separate"/>
      </w:r>
      <w:r>
        <w:t>63</w:t>
      </w:r>
      <w:r>
        <w:fldChar w:fldCharType="end"/>
      </w:r>
    </w:p>
    <w:p w14:paraId="5407A89C" w14:textId="0955D0E8" w:rsidR="00EA20B7" w:rsidRDefault="00EA20B7">
      <w:pPr>
        <w:pStyle w:val="TOC2"/>
        <w:tabs>
          <w:tab w:val="left" w:pos="502"/>
          <w:tab w:val="right" w:pos="8828"/>
        </w:tabs>
        <w:rPr>
          <w:rFonts w:eastAsiaTheme="minorEastAsia"/>
          <w:b w:val="0"/>
          <w:bCs w:val="0"/>
          <w:smallCaps w:val="0"/>
          <w:noProof/>
          <w:lang w:eastAsia="zh-CN"/>
        </w:rPr>
      </w:pPr>
      <w:r>
        <w:rPr>
          <w:noProof/>
        </w:rPr>
        <w:t>2.4</w:t>
      </w:r>
      <w:r>
        <w:rPr>
          <w:rFonts w:eastAsiaTheme="minorEastAsia"/>
          <w:b w:val="0"/>
          <w:bCs w:val="0"/>
          <w:smallCaps w:val="0"/>
          <w:noProof/>
          <w:lang w:eastAsia="zh-CN"/>
        </w:rPr>
        <w:tab/>
      </w:r>
      <w:r>
        <w:rPr>
          <w:noProof/>
        </w:rPr>
        <w:t>Antibiotics</w:t>
      </w:r>
      <w:r>
        <w:rPr>
          <w:noProof/>
        </w:rPr>
        <w:tab/>
      </w:r>
      <w:r>
        <w:rPr>
          <w:noProof/>
        </w:rPr>
        <w:fldChar w:fldCharType="begin"/>
      </w:r>
      <w:r>
        <w:rPr>
          <w:noProof/>
        </w:rPr>
        <w:instrText xml:space="preserve"> PAGEREF _Toc521494777 \h </w:instrText>
      </w:r>
      <w:r>
        <w:rPr>
          <w:noProof/>
        </w:rPr>
      </w:r>
      <w:r>
        <w:rPr>
          <w:noProof/>
        </w:rPr>
        <w:fldChar w:fldCharType="separate"/>
      </w:r>
      <w:r>
        <w:rPr>
          <w:noProof/>
        </w:rPr>
        <w:t>64</w:t>
      </w:r>
      <w:r>
        <w:rPr>
          <w:noProof/>
        </w:rPr>
        <w:fldChar w:fldCharType="end"/>
      </w:r>
    </w:p>
    <w:p w14:paraId="44DC4E80" w14:textId="2F587C64" w:rsidR="00EA20B7" w:rsidRDefault="00EA20B7">
      <w:pPr>
        <w:pStyle w:val="TOC2"/>
        <w:tabs>
          <w:tab w:val="left" w:pos="502"/>
          <w:tab w:val="right" w:pos="8828"/>
        </w:tabs>
        <w:rPr>
          <w:rFonts w:eastAsiaTheme="minorEastAsia"/>
          <w:b w:val="0"/>
          <w:bCs w:val="0"/>
          <w:smallCaps w:val="0"/>
          <w:noProof/>
          <w:lang w:eastAsia="zh-CN"/>
        </w:rPr>
      </w:pPr>
      <w:r>
        <w:rPr>
          <w:noProof/>
        </w:rPr>
        <w:t>2.5</w:t>
      </w:r>
      <w:r>
        <w:rPr>
          <w:rFonts w:eastAsiaTheme="minorEastAsia"/>
          <w:b w:val="0"/>
          <w:bCs w:val="0"/>
          <w:smallCaps w:val="0"/>
          <w:noProof/>
          <w:lang w:eastAsia="zh-CN"/>
        </w:rPr>
        <w:tab/>
      </w:r>
      <w:r>
        <w:rPr>
          <w:noProof/>
        </w:rPr>
        <w:t>Bacterial Strains</w:t>
      </w:r>
      <w:r>
        <w:rPr>
          <w:noProof/>
        </w:rPr>
        <w:tab/>
      </w:r>
      <w:r>
        <w:rPr>
          <w:noProof/>
        </w:rPr>
        <w:fldChar w:fldCharType="begin"/>
      </w:r>
      <w:r>
        <w:rPr>
          <w:noProof/>
        </w:rPr>
        <w:instrText xml:space="preserve"> PAGEREF _Toc521494778 \h </w:instrText>
      </w:r>
      <w:r>
        <w:rPr>
          <w:noProof/>
        </w:rPr>
      </w:r>
      <w:r>
        <w:rPr>
          <w:noProof/>
        </w:rPr>
        <w:fldChar w:fldCharType="separate"/>
      </w:r>
      <w:r>
        <w:rPr>
          <w:noProof/>
        </w:rPr>
        <w:t>64</w:t>
      </w:r>
      <w:r>
        <w:rPr>
          <w:noProof/>
        </w:rPr>
        <w:fldChar w:fldCharType="end"/>
      </w:r>
    </w:p>
    <w:p w14:paraId="52BC5892" w14:textId="7CC34999" w:rsidR="00EA20B7" w:rsidRDefault="00EA20B7">
      <w:pPr>
        <w:pStyle w:val="TOC3"/>
        <w:rPr>
          <w:rFonts w:eastAsiaTheme="minorEastAsia"/>
          <w:lang w:eastAsia="zh-CN"/>
        </w:rPr>
      </w:pPr>
      <w:r>
        <w:t>2.5.1</w:t>
      </w:r>
      <w:r>
        <w:rPr>
          <w:rFonts w:eastAsiaTheme="minorEastAsia"/>
          <w:lang w:eastAsia="zh-CN"/>
        </w:rPr>
        <w:tab/>
      </w:r>
      <w:r w:rsidRPr="00E37C98">
        <w:rPr>
          <w:i/>
          <w:iCs/>
        </w:rPr>
        <w:t xml:space="preserve">Staphylococcus aureus </w:t>
      </w:r>
      <w:r>
        <w:t>strains</w:t>
      </w:r>
      <w:r>
        <w:tab/>
      </w:r>
      <w:r>
        <w:fldChar w:fldCharType="begin"/>
      </w:r>
      <w:r>
        <w:instrText xml:space="preserve"> PAGEREF _Toc521494779 \h </w:instrText>
      </w:r>
      <w:r>
        <w:fldChar w:fldCharType="separate"/>
      </w:r>
      <w:r>
        <w:t>64</w:t>
      </w:r>
      <w:r>
        <w:fldChar w:fldCharType="end"/>
      </w:r>
    </w:p>
    <w:p w14:paraId="1E9EAB3D" w14:textId="1FBF3DBE" w:rsidR="00EA20B7" w:rsidRDefault="00EA20B7">
      <w:pPr>
        <w:pStyle w:val="TOC3"/>
        <w:rPr>
          <w:rFonts w:eastAsiaTheme="minorEastAsia"/>
          <w:lang w:eastAsia="zh-CN"/>
        </w:rPr>
      </w:pPr>
      <w:r>
        <w:t>2.5.2</w:t>
      </w:r>
      <w:r>
        <w:rPr>
          <w:rFonts w:eastAsiaTheme="minorEastAsia"/>
          <w:lang w:eastAsia="zh-CN"/>
        </w:rPr>
        <w:tab/>
      </w:r>
      <w:r>
        <w:t>Gram-positive species</w:t>
      </w:r>
      <w:r>
        <w:tab/>
      </w:r>
      <w:r>
        <w:fldChar w:fldCharType="begin"/>
      </w:r>
      <w:r>
        <w:instrText xml:space="preserve"> PAGEREF _Toc521494780 \h </w:instrText>
      </w:r>
      <w:r>
        <w:fldChar w:fldCharType="separate"/>
      </w:r>
      <w:r>
        <w:t>66</w:t>
      </w:r>
      <w:r>
        <w:fldChar w:fldCharType="end"/>
      </w:r>
    </w:p>
    <w:p w14:paraId="481C009A" w14:textId="4107EE5C" w:rsidR="00EA20B7" w:rsidRDefault="00EA20B7">
      <w:pPr>
        <w:pStyle w:val="TOC2"/>
        <w:tabs>
          <w:tab w:val="left" w:pos="502"/>
          <w:tab w:val="right" w:pos="8828"/>
        </w:tabs>
        <w:rPr>
          <w:rFonts w:eastAsiaTheme="minorEastAsia"/>
          <w:b w:val="0"/>
          <w:bCs w:val="0"/>
          <w:smallCaps w:val="0"/>
          <w:noProof/>
          <w:lang w:eastAsia="zh-CN"/>
        </w:rPr>
      </w:pPr>
      <w:r>
        <w:rPr>
          <w:noProof/>
        </w:rPr>
        <w:t>2.6</w:t>
      </w:r>
      <w:r>
        <w:rPr>
          <w:rFonts w:eastAsiaTheme="minorEastAsia"/>
          <w:b w:val="0"/>
          <w:bCs w:val="0"/>
          <w:smallCaps w:val="0"/>
          <w:noProof/>
          <w:lang w:eastAsia="zh-CN"/>
        </w:rPr>
        <w:tab/>
      </w:r>
      <w:r>
        <w:rPr>
          <w:noProof/>
        </w:rPr>
        <w:t>Gram-negative species used</w:t>
      </w:r>
      <w:r>
        <w:rPr>
          <w:noProof/>
        </w:rPr>
        <w:tab/>
      </w:r>
      <w:r>
        <w:rPr>
          <w:noProof/>
        </w:rPr>
        <w:fldChar w:fldCharType="begin"/>
      </w:r>
      <w:r>
        <w:rPr>
          <w:noProof/>
        </w:rPr>
        <w:instrText xml:space="preserve"> PAGEREF _Toc521494781 \h </w:instrText>
      </w:r>
      <w:r>
        <w:rPr>
          <w:noProof/>
        </w:rPr>
      </w:r>
      <w:r>
        <w:rPr>
          <w:noProof/>
        </w:rPr>
        <w:fldChar w:fldCharType="separate"/>
      </w:r>
      <w:r>
        <w:rPr>
          <w:noProof/>
        </w:rPr>
        <w:t>66</w:t>
      </w:r>
      <w:r>
        <w:rPr>
          <w:noProof/>
        </w:rPr>
        <w:fldChar w:fldCharType="end"/>
      </w:r>
    </w:p>
    <w:p w14:paraId="754FEBAF" w14:textId="385D7C5C" w:rsidR="00EA20B7" w:rsidRDefault="00EA20B7">
      <w:pPr>
        <w:pStyle w:val="TOC2"/>
        <w:tabs>
          <w:tab w:val="left" w:pos="502"/>
          <w:tab w:val="right" w:pos="8828"/>
        </w:tabs>
        <w:rPr>
          <w:rFonts w:eastAsiaTheme="minorEastAsia"/>
          <w:b w:val="0"/>
          <w:bCs w:val="0"/>
          <w:smallCaps w:val="0"/>
          <w:noProof/>
          <w:lang w:eastAsia="zh-CN"/>
        </w:rPr>
      </w:pPr>
      <w:r>
        <w:rPr>
          <w:noProof/>
        </w:rPr>
        <w:t>2.7</w:t>
      </w:r>
      <w:r>
        <w:rPr>
          <w:rFonts w:eastAsiaTheme="minorEastAsia"/>
          <w:b w:val="0"/>
          <w:bCs w:val="0"/>
          <w:smallCaps w:val="0"/>
          <w:noProof/>
          <w:lang w:eastAsia="zh-CN"/>
        </w:rPr>
        <w:tab/>
      </w:r>
      <w:r>
        <w:rPr>
          <w:noProof/>
        </w:rPr>
        <w:t>Buffers and solutions</w:t>
      </w:r>
      <w:r>
        <w:rPr>
          <w:noProof/>
        </w:rPr>
        <w:tab/>
      </w:r>
      <w:r>
        <w:rPr>
          <w:noProof/>
        </w:rPr>
        <w:fldChar w:fldCharType="begin"/>
      </w:r>
      <w:r>
        <w:rPr>
          <w:noProof/>
        </w:rPr>
        <w:instrText xml:space="preserve"> PAGEREF _Toc521494782 \h </w:instrText>
      </w:r>
      <w:r>
        <w:rPr>
          <w:noProof/>
        </w:rPr>
      </w:r>
      <w:r>
        <w:rPr>
          <w:noProof/>
        </w:rPr>
        <w:fldChar w:fldCharType="separate"/>
      </w:r>
      <w:r>
        <w:rPr>
          <w:noProof/>
        </w:rPr>
        <w:t>67</w:t>
      </w:r>
      <w:r>
        <w:rPr>
          <w:noProof/>
        </w:rPr>
        <w:fldChar w:fldCharType="end"/>
      </w:r>
    </w:p>
    <w:p w14:paraId="16118D51" w14:textId="6089E8E1" w:rsidR="00EA20B7" w:rsidRDefault="00EA20B7">
      <w:pPr>
        <w:pStyle w:val="TOC3"/>
        <w:rPr>
          <w:rFonts w:eastAsiaTheme="minorEastAsia"/>
          <w:lang w:eastAsia="zh-CN"/>
        </w:rPr>
      </w:pPr>
      <w:r>
        <w:t>2.7.1</w:t>
      </w:r>
      <w:r>
        <w:rPr>
          <w:rFonts w:eastAsiaTheme="minorEastAsia"/>
          <w:lang w:eastAsia="zh-CN"/>
        </w:rPr>
        <w:tab/>
      </w:r>
      <w:r>
        <w:t>Phosphate buffered saline (PBS)</w:t>
      </w:r>
      <w:r>
        <w:tab/>
      </w:r>
      <w:r>
        <w:fldChar w:fldCharType="begin"/>
      </w:r>
      <w:r>
        <w:instrText xml:space="preserve"> PAGEREF _Toc521494783 \h </w:instrText>
      </w:r>
      <w:r>
        <w:fldChar w:fldCharType="separate"/>
      </w:r>
      <w:r>
        <w:t>67</w:t>
      </w:r>
      <w:r>
        <w:fldChar w:fldCharType="end"/>
      </w:r>
    </w:p>
    <w:p w14:paraId="3A670FE7" w14:textId="71DE3780" w:rsidR="00EA20B7" w:rsidRPr="00EA20B7" w:rsidRDefault="00EA20B7">
      <w:pPr>
        <w:pStyle w:val="TOC3"/>
        <w:rPr>
          <w:rFonts w:eastAsiaTheme="minorEastAsia"/>
          <w:lang w:val="fr-FR" w:eastAsia="zh-CN"/>
        </w:rPr>
      </w:pPr>
      <w:r w:rsidRPr="00EA20B7">
        <w:rPr>
          <w:lang w:val="fr-FR"/>
        </w:rPr>
        <w:t>2.7.2</w:t>
      </w:r>
      <w:r w:rsidRPr="00EA20B7">
        <w:rPr>
          <w:rFonts w:eastAsiaTheme="minorEastAsia"/>
          <w:lang w:val="fr-FR" w:eastAsia="zh-CN"/>
        </w:rPr>
        <w:tab/>
      </w:r>
      <w:r w:rsidRPr="00EA20B7">
        <w:rPr>
          <w:lang w:val="fr-FR"/>
        </w:rPr>
        <w:t>50 mM Tris-HCl pH 7.5</w:t>
      </w:r>
      <w:r w:rsidRPr="00EA20B7">
        <w:rPr>
          <w:lang w:val="fr-FR"/>
        </w:rPr>
        <w:tab/>
      </w:r>
      <w:r>
        <w:fldChar w:fldCharType="begin"/>
      </w:r>
      <w:r w:rsidRPr="00EA20B7">
        <w:rPr>
          <w:lang w:val="fr-FR"/>
        </w:rPr>
        <w:instrText xml:space="preserve"> PAGEREF _Toc521494784 \h </w:instrText>
      </w:r>
      <w:r>
        <w:fldChar w:fldCharType="separate"/>
      </w:r>
      <w:r w:rsidRPr="00EA20B7">
        <w:rPr>
          <w:lang w:val="fr-FR"/>
        </w:rPr>
        <w:t>67</w:t>
      </w:r>
      <w:r>
        <w:fldChar w:fldCharType="end"/>
      </w:r>
    </w:p>
    <w:p w14:paraId="1ED9E298" w14:textId="48E40135" w:rsidR="00EA20B7" w:rsidRPr="00EA20B7" w:rsidRDefault="00EA20B7">
      <w:pPr>
        <w:pStyle w:val="TOC3"/>
        <w:rPr>
          <w:rFonts w:eastAsiaTheme="minorEastAsia"/>
          <w:lang w:val="fr-FR" w:eastAsia="zh-CN"/>
        </w:rPr>
      </w:pPr>
      <w:r w:rsidRPr="00E37C98">
        <w:rPr>
          <w:lang w:val="fr-FR"/>
        </w:rPr>
        <w:t>2.7.3</w:t>
      </w:r>
      <w:r w:rsidRPr="00EA20B7">
        <w:rPr>
          <w:rFonts w:eastAsiaTheme="minorEastAsia"/>
          <w:lang w:val="fr-FR" w:eastAsia="zh-CN"/>
        </w:rPr>
        <w:tab/>
      </w:r>
      <w:r w:rsidRPr="00E37C98">
        <w:rPr>
          <w:lang w:val="fr-FR"/>
        </w:rPr>
        <w:t>Tris/EDTA/NaCl buffer (TES) pH 8.0</w:t>
      </w:r>
      <w:r w:rsidRPr="00EA20B7">
        <w:rPr>
          <w:lang w:val="fr-FR"/>
        </w:rPr>
        <w:tab/>
      </w:r>
      <w:r>
        <w:fldChar w:fldCharType="begin"/>
      </w:r>
      <w:r w:rsidRPr="00EA20B7">
        <w:rPr>
          <w:lang w:val="fr-FR"/>
        </w:rPr>
        <w:instrText xml:space="preserve"> PAGEREF _Toc521494785 \h </w:instrText>
      </w:r>
      <w:r>
        <w:fldChar w:fldCharType="separate"/>
      </w:r>
      <w:r w:rsidRPr="00EA20B7">
        <w:rPr>
          <w:lang w:val="fr-FR"/>
        </w:rPr>
        <w:t>67</w:t>
      </w:r>
      <w:r>
        <w:fldChar w:fldCharType="end"/>
      </w:r>
    </w:p>
    <w:p w14:paraId="27D6943F" w14:textId="525BDCE6" w:rsidR="00EA20B7" w:rsidRDefault="00EA20B7">
      <w:pPr>
        <w:pStyle w:val="TOC3"/>
        <w:rPr>
          <w:rFonts w:eastAsiaTheme="minorEastAsia"/>
          <w:lang w:eastAsia="zh-CN"/>
        </w:rPr>
      </w:pPr>
      <w:r>
        <w:t>2.7.4</w:t>
      </w:r>
      <w:r>
        <w:rPr>
          <w:rFonts w:eastAsiaTheme="minorEastAsia"/>
          <w:lang w:eastAsia="zh-CN"/>
        </w:rPr>
        <w:tab/>
      </w:r>
      <w:r>
        <w:t>0.1 M Sodium phosphate buffer pH 5.5</w:t>
      </w:r>
      <w:r>
        <w:tab/>
      </w:r>
      <w:r>
        <w:fldChar w:fldCharType="begin"/>
      </w:r>
      <w:r>
        <w:instrText xml:space="preserve"> PAGEREF _Toc521494786 \h </w:instrText>
      </w:r>
      <w:r>
        <w:fldChar w:fldCharType="separate"/>
      </w:r>
      <w:r>
        <w:t>68</w:t>
      </w:r>
      <w:r>
        <w:fldChar w:fldCharType="end"/>
      </w:r>
    </w:p>
    <w:p w14:paraId="6E02031C" w14:textId="5C7B0682" w:rsidR="00EA20B7" w:rsidRDefault="00EA20B7">
      <w:pPr>
        <w:pStyle w:val="TOC2"/>
        <w:tabs>
          <w:tab w:val="left" w:pos="502"/>
          <w:tab w:val="right" w:pos="8828"/>
        </w:tabs>
        <w:rPr>
          <w:rFonts w:eastAsiaTheme="minorEastAsia"/>
          <w:b w:val="0"/>
          <w:bCs w:val="0"/>
          <w:smallCaps w:val="0"/>
          <w:noProof/>
          <w:lang w:eastAsia="zh-CN"/>
        </w:rPr>
      </w:pPr>
      <w:r>
        <w:rPr>
          <w:noProof/>
        </w:rPr>
        <w:t>2.8</w:t>
      </w:r>
      <w:r>
        <w:rPr>
          <w:rFonts w:eastAsiaTheme="minorEastAsia"/>
          <w:b w:val="0"/>
          <w:bCs w:val="0"/>
          <w:smallCaps w:val="0"/>
          <w:noProof/>
          <w:lang w:eastAsia="zh-CN"/>
        </w:rPr>
        <w:tab/>
      </w:r>
      <w:r>
        <w:rPr>
          <w:noProof/>
        </w:rPr>
        <w:t>Centrifugation</w:t>
      </w:r>
      <w:r>
        <w:rPr>
          <w:noProof/>
        </w:rPr>
        <w:tab/>
      </w:r>
      <w:r>
        <w:rPr>
          <w:noProof/>
        </w:rPr>
        <w:fldChar w:fldCharType="begin"/>
      </w:r>
      <w:r>
        <w:rPr>
          <w:noProof/>
        </w:rPr>
        <w:instrText xml:space="preserve"> PAGEREF _Toc521494787 \h </w:instrText>
      </w:r>
      <w:r>
        <w:rPr>
          <w:noProof/>
        </w:rPr>
      </w:r>
      <w:r>
        <w:rPr>
          <w:noProof/>
        </w:rPr>
        <w:fldChar w:fldCharType="separate"/>
      </w:r>
      <w:r>
        <w:rPr>
          <w:noProof/>
        </w:rPr>
        <w:t>68</w:t>
      </w:r>
      <w:r>
        <w:rPr>
          <w:noProof/>
        </w:rPr>
        <w:fldChar w:fldCharType="end"/>
      </w:r>
    </w:p>
    <w:p w14:paraId="5E3E3B49" w14:textId="133DA2D1" w:rsidR="00EA20B7" w:rsidRDefault="00EA20B7">
      <w:pPr>
        <w:pStyle w:val="TOC2"/>
        <w:tabs>
          <w:tab w:val="left" w:pos="502"/>
          <w:tab w:val="right" w:pos="8828"/>
        </w:tabs>
        <w:rPr>
          <w:rFonts w:eastAsiaTheme="minorEastAsia"/>
          <w:b w:val="0"/>
          <w:bCs w:val="0"/>
          <w:smallCaps w:val="0"/>
          <w:noProof/>
          <w:lang w:eastAsia="zh-CN"/>
        </w:rPr>
      </w:pPr>
      <w:r>
        <w:rPr>
          <w:noProof/>
        </w:rPr>
        <w:t>2.9</w:t>
      </w:r>
      <w:r>
        <w:rPr>
          <w:rFonts w:eastAsiaTheme="minorEastAsia"/>
          <w:b w:val="0"/>
          <w:bCs w:val="0"/>
          <w:smallCaps w:val="0"/>
          <w:noProof/>
          <w:lang w:eastAsia="zh-CN"/>
        </w:rPr>
        <w:tab/>
      </w:r>
      <w:r>
        <w:rPr>
          <w:noProof/>
        </w:rPr>
        <w:t>Growth curves</w:t>
      </w:r>
      <w:r>
        <w:rPr>
          <w:noProof/>
        </w:rPr>
        <w:tab/>
      </w:r>
      <w:r>
        <w:rPr>
          <w:noProof/>
        </w:rPr>
        <w:fldChar w:fldCharType="begin"/>
      </w:r>
      <w:r>
        <w:rPr>
          <w:noProof/>
        </w:rPr>
        <w:instrText xml:space="preserve"> PAGEREF _Toc521494788 \h </w:instrText>
      </w:r>
      <w:r>
        <w:rPr>
          <w:noProof/>
        </w:rPr>
      </w:r>
      <w:r>
        <w:rPr>
          <w:noProof/>
        </w:rPr>
        <w:fldChar w:fldCharType="separate"/>
      </w:r>
      <w:r>
        <w:rPr>
          <w:noProof/>
        </w:rPr>
        <w:t>68</w:t>
      </w:r>
      <w:r>
        <w:rPr>
          <w:noProof/>
        </w:rPr>
        <w:fldChar w:fldCharType="end"/>
      </w:r>
    </w:p>
    <w:p w14:paraId="147551F0" w14:textId="156DCDAD" w:rsidR="00EA20B7" w:rsidRDefault="00EA20B7">
      <w:pPr>
        <w:pStyle w:val="TOC2"/>
        <w:tabs>
          <w:tab w:val="left" w:pos="613"/>
          <w:tab w:val="right" w:pos="8828"/>
        </w:tabs>
        <w:rPr>
          <w:rFonts w:eastAsiaTheme="minorEastAsia"/>
          <w:b w:val="0"/>
          <w:bCs w:val="0"/>
          <w:smallCaps w:val="0"/>
          <w:noProof/>
          <w:lang w:eastAsia="zh-CN"/>
        </w:rPr>
      </w:pPr>
      <w:r>
        <w:rPr>
          <w:noProof/>
        </w:rPr>
        <w:t>2.10</w:t>
      </w:r>
      <w:r>
        <w:rPr>
          <w:rFonts w:eastAsiaTheme="minorEastAsia"/>
          <w:b w:val="0"/>
          <w:bCs w:val="0"/>
          <w:smallCaps w:val="0"/>
          <w:noProof/>
          <w:lang w:eastAsia="zh-CN"/>
        </w:rPr>
        <w:tab/>
      </w:r>
      <w:r>
        <w:rPr>
          <w:noProof/>
        </w:rPr>
        <w:t>Measurement of bacterial numbers</w:t>
      </w:r>
      <w:r>
        <w:rPr>
          <w:noProof/>
        </w:rPr>
        <w:tab/>
      </w:r>
      <w:r>
        <w:rPr>
          <w:noProof/>
        </w:rPr>
        <w:fldChar w:fldCharType="begin"/>
      </w:r>
      <w:r>
        <w:rPr>
          <w:noProof/>
        </w:rPr>
        <w:instrText xml:space="preserve"> PAGEREF _Toc521494789 \h </w:instrText>
      </w:r>
      <w:r>
        <w:rPr>
          <w:noProof/>
        </w:rPr>
      </w:r>
      <w:r>
        <w:rPr>
          <w:noProof/>
        </w:rPr>
        <w:fldChar w:fldCharType="separate"/>
      </w:r>
      <w:r>
        <w:rPr>
          <w:noProof/>
        </w:rPr>
        <w:t>69</w:t>
      </w:r>
      <w:r>
        <w:rPr>
          <w:noProof/>
        </w:rPr>
        <w:fldChar w:fldCharType="end"/>
      </w:r>
    </w:p>
    <w:p w14:paraId="73D525AC" w14:textId="5D73D69B" w:rsidR="00EA20B7" w:rsidRDefault="00EA20B7">
      <w:pPr>
        <w:pStyle w:val="TOC3"/>
        <w:rPr>
          <w:rFonts w:eastAsiaTheme="minorEastAsia"/>
          <w:lang w:eastAsia="zh-CN"/>
        </w:rPr>
      </w:pPr>
      <w:r>
        <w:t>2.10.1</w:t>
      </w:r>
      <w:r>
        <w:rPr>
          <w:rFonts w:eastAsiaTheme="minorEastAsia"/>
          <w:lang w:eastAsia="zh-CN"/>
        </w:rPr>
        <w:tab/>
      </w:r>
      <w:r>
        <w:t>Spectrophotometry</w:t>
      </w:r>
      <w:r>
        <w:tab/>
      </w:r>
      <w:r>
        <w:fldChar w:fldCharType="begin"/>
      </w:r>
      <w:r>
        <w:instrText xml:space="preserve"> PAGEREF _Toc521494790 \h </w:instrText>
      </w:r>
      <w:r>
        <w:fldChar w:fldCharType="separate"/>
      </w:r>
      <w:r>
        <w:t>69</w:t>
      </w:r>
      <w:r>
        <w:fldChar w:fldCharType="end"/>
      </w:r>
    </w:p>
    <w:p w14:paraId="53132E3F" w14:textId="73B8207B" w:rsidR="00EA20B7" w:rsidRDefault="00EA20B7">
      <w:pPr>
        <w:pStyle w:val="TOC3"/>
        <w:rPr>
          <w:rFonts w:eastAsiaTheme="minorEastAsia"/>
          <w:lang w:eastAsia="zh-CN"/>
        </w:rPr>
      </w:pPr>
      <w:r>
        <w:t>2.10.2</w:t>
      </w:r>
      <w:r>
        <w:rPr>
          <w:rFonts w:eastAsiaTheme="minorEastAsia"/>
          <w:lang w:eastAsia="zh-CN"/>
        </w:rPr>
        <w:tab/>
      </w:r>
      <w:r>
        <w:t>Direct cell counts</w:t>
      </w:r>
      <w:r>
        <w:tab/>
      </w:r>
      <w:r>
        <w:fldChar w:fldCharType="begin"/>
      </w:r>
      <w:r>
        <w:instrText xml:space="preserve"> PAGEREF _Toc521494791 \h </w:instrText>
      </w:r>
      <w:r>
        <w:fldChar w:fldCharType="separate"/>
      </w:r>
      <w:r>
        <w:t>69</w:t>
      </w:r>
      <w:r>
        <w:fldChar w:fldCharType="end"/>
      </w:r>
    </w:p>
    <w:p w14:paraId="21E1FCFB" w14:textId="127BA3D3" w:rsidR="00EA20B7" w:rsidRDefault="00EA20B7">
      <w:pPr>
        <w:pStyle w:val="TOC2"/>
        <w:tabs>
          <w:tab w:val="left" w:pos="613"/>
          <w:tab w:val="right" w:pos="8828"/>
        </w:tabs>
        <w:rPr>
          <w:rFonts w:eastAsiaTheme="minorEastAsia"/>
          <w:b w:val="0"/>
          <w:bCs w:val="0"/>
          <w:smallCaps w:val="0"/>
          <w:noProof/>
          <w:lang w:eastAsia="zh-CN"/>
        </w:rPr>
      </w:pPr>
      <w:r>
        <w:rPr>
          <w:noProof/>
        </w:rPr>
        <w:lastRenderedPageBreak/>
        <w:t>2.11</w:t>
      </w:r>
      <w:r>
        <w:rPr>
          <w:rFonts w:eastAsiaTheme="minorEastAsia"/>
          <w:b w:val="0"/>
          <w:bCs w:val="0"/>
          <w:smallCaps w:val="0"/>
          <w:noProof/>
          <w:lang w:eastAsia="zh-CN"/>
        </w:rPr>
        <w:tab/>
      </w:r>
      <w:r>
        <w:rPr>
          <w:noProof/>
        </w:rPr>
        <w:t>Zebrafish techniques</w:t>
      </w:r>
      <w:r>
        <w:rPr>
          <w:noProof/>
        </w:rPr>
        <w:tab/>
      </w:r>
      <w:r>
        <w:rPr>
          <w:noProof/>
        </w:rPr>
        <w:fldChar w:fldCharType="begin"/>
      </w:r>
      <w:r>
        <w:rPr>
          <w:noProof/>
        </w:rPr>
        <w:instrText xml:space="preserve"> PAGEREF _Toc521494792 \h </w:instrText>
      </w:r>
      <w:r>
        <w:rPr>
          <w:noProof/>
        </w:rPr>
      </w:r>
      <w:r>
        <w:rPr>
          <w:noProof/>
        </w:rPr>
        <w:fldChar w:fldCharType="separate"/>
      </w:r>
      <w:r>
        <w:rPr>
          <w:noProof/>
        </w:rPr>
        <w:t>69</w:t>
      </w:r>
      <w:r>
        <w:rPr>
          <w:noProof/>
        </w:rPr>
        <w:fldChar w:fldCharType="end"/>
      </w:r>
    </w:p>
    <w:p w14:paraId="75B2F7B5" w14:textId="4BA0367E" w:rsidR="00EA20B7" w:rsidRDefault="00EA20B7">
      <w:pPr>
        <w:pStyle w:val="TOC3"/>
        <w:rPr>
          <w:rFonts w:eastAsiaTheme="minorEastAsia"/>
          <w:lang w:eastAsia="zh-CN"/>
        </w:rPr>
      </w:pPr>
      <w:r>
        <w:t>2.11.1</w:t>
      </w:r>
      <w:r>
        <w:rPr>
          <w:rFonts w:eastAsiaTheme="minorEastAsia"/>
          <w:lang w:eastAsia="zh-CN"/>
        </w:rPr>
        <w:tab/>
      </w:r>
      <w:r>
        <w:t>Zebrafish strains</w:t>
      </w:r>
      <w:r>
        <w:tab/>
      </w:r>
      <w:r>
        <w:fldChar w:fldCharType="begin"/>
      </w:r>
      <w:r>
        <w:instrText xml:space="preserve"> PAGEREF _Toc521494793 \h </w:instrText>
      </w:r>
      <w:r>
        <w:fldChar w:fldCharType="separate"/>
      </w:r>
      <w:r>
        <w:t>69</w:t>
      </w:r>
      <w:r>
        <w:fldChar w:fldCharType="end"/>
      </w:r>
    </w:p>
    <w:p w14:paraId="6DD5C261" w14:textId="36B6E966" w:rsidR="00EA20B7" w:rsidRDefault="00EA20B7">
      <w:pPr>
        <w:pStyle w:val="TOC3"/>
        <w:rPr>
          <w:rFonts w:eastAsiaTheme="minorEastAsia"/>
          <w:lang w:eastAsia="zh-CN"/>
        </w:rPr>
      </w:pPr>
      <w:r>
        <w:t>2.11.2</w:t>
      </w:r>
      <w:r>
        <w:rPr>
          <w:rFonts w:eastAsiaTheme="minorEastAsia"/>
          <w:lang w:eastAsia="zh-CN"/>
        </w:rPr>
        <w:tab/>
      </w:r>
      <w:r>
        <w:t>Zebrafish husbandry</w:t>
      </w:r>
      <w:r>
        <w:tab/>
      </w:r>
      <w:r>
        <w:fldChar w:fldCharType="begin"/>
      </w:r>
      <w:r>
        <w:instrText xml:space="preserve"> PAGEREF _Toc521494794 \h </w:instrText>
      </w:r>
      <w:r>
        <w:fldChar w:fldCharType="separate"/>
      </w:r>
      <w:r>
        <w:t>69</w:t>
      </w:r>
      <w:r>
        <w:fldChar w:fldCharType="end"/>
      </w:r>
    </w:p>
    <w:p w14:paraId="3C8EE52C" w14:textId="65B41FDE" w:rsidR="00EA20B7" w:rsidRPr="00EA20B7" w:rsidRDefault="00EA20B7">
      <w:pPr>
        <w:pStyle w:val="TOC3"/>
        <w:rPr>
          <w:rFonts w:eastAsiaTheme="minorEastAsia"/>
          <w:lang w:val="it-IT" w:eastAsia="zh-CN"/>
        </w:rPr>
      </w:pPr>
      <w:r w:rsidRPr="00EA20B7">
        <w:rPr>
          <w:lang w:val="it-IT"/>
        </w:rPr>
        <w:t>2.11.3</w:t>
      </w:r>
      <w:r w:rsidRPr="00EA20B7">
        <w:rPr>
          <w:rFonts w:eastAsiaTheme="minorEastAsia"/>
          <w:lang w:val="it-IT" w:eastAsia="zh-CN"/>
        </w:rPr>
        <w:tab/>
      </w:r>
      <w:r w:rsidRPr="00EA20B7">
        <w:rPr>
          <w:lang w:val="it-IT"/>
        </w:rPr>
        <w:t>Zebrafish E3 medium (x10 concentration)</w:t>
      </w:r>
      <w:r w:rsidRPr="00EA20B7">
        <w:rPr>
          <w:lang w:val="it-IT"/>
        </w:rPr>
        <w:tab/>
      </w:r>
      <w:r>
        <w:fldChar w:fldCharType="begin"/>
      </w:r>
      <w:r w:rsidRPr="00EA20B7">
        <w:rPr>
          <w:lang w:val="it-IT"/>
        </w:rPr>
        <w:instrText xml:space="preserve"> PAGEREF _Toc521494795 \h </w:instrText>
      </w:r>
      <w:r>
        <w:fldChar w:fldCharType="separate"/>
      </w:r>
      <w:r w:rsidRPr="00EA20B7">
        <w:rPr>
          <w:lang w:val="it-IT"/>
        </w:rPr>
        <w:t>70</w:t>
      </w:r>
      <w:r>
        <w:fldChar w:fldCharType="end"/>
      </w:r>
    </w:p>
    <w:p w14:paraId="50FA8C0B" w14:textId="58C03BC5" w:rsidR="00EA20B7" w:rsidRPr="00EA20B7" w:rsidRDefault="00EA20B7">
      <w:pPr>
        <w:pStyle w:val="TOC3"/>
        <w:rPr>
          <w:rFonts w:eastAsiaTheme="minorEastAsia"/>
          <w:lang w:val="it-IT" w:eastAsia="zh-CN"/>
        </w:rPr>
      </w:pPr>
      <w:r w:rsidRPr="00EA20B7">
        <w:rPr>
          <w:lang w:val="it-IT"/>
        </w:rPr>
        <w:t>2.11.4</w:t>
      </w:r>
      <w:r w:rsidRPr="00EA20B7">
        <w:rPr>
          <w:rFonts w:eastAsiaTheme="minorEastAsia"/>
          <w:lang w:val="it-IT" w:eastAsia="zh-CN"/>
        </w:rPr>
        <w:tab/>
      </w:r>
      <w:r w:rsidRPr="00EA20B7">
        <w:rPr>
          <w:lang w:val="it-IT"/>
        </w:rPr>
        <w:t>Methylcellulose</w:t>
      </w:r>
      <w:r w:rsidRPr="00EA20B7">
        <w:rPr>
          <w:lang w:val="it-IT"/>
        </w:rPr>
        <w:tab/>
      </w:r>
      <w:r>
        <w:fldChar w:fldCharType="begin"/>
      </w:r>
      <w:r w:rsidRPr="00EA20B7">
        <w:rPr>
          <w:lang w:val="it-IT"/>
        </w:rPr>
        <w:instrText xml:space="preserve"> PAGEREF _Toc521494796 \h </w:instrText>
      </w:r>
      <w:r>
        <w:fldChar w:fldCharType="separate"/>
      </w:r>
      <w:r w:rsidRPr="00EA20B7">
        <w:rPr>
          <w:lang w:val="it-IT"/>
        </w:rPr>
        <w:t>70</w:t>
      </w:r>
      <w:r>
        <w:fldChar w:fldCharType="end"/>
      </w:r>
    </w:p>
    <w:p w14:paraId="36DB71A4" w14:textId="515B8D3C" w:rsidR="00EA20B7" w:rsidRPr="00EA20B7" w:rsidRDefault="00EA20B7">
      <w:pPr>
        <w:pStyle w:val="TOC3"/>
        <w:rPr>
          <w:rFonts w:eastAsiaTheme="minorEastAsia"/>
          <w:lang w:val="it-IT" w:eastAsia="zh-CN"/>
        </w:rPr>
      </w:pPr>
      <w:r w:rsidRPr="00EA20B7">
        <w:rPr>
          <w:lang w:val="it-IT"/>
        </w:rPr>
        <w:t>2.11.5</w:t>
      </w:r>
      <w:r w:rsidRPr="00EA20B7">
        <w:rPr>
          <w:rFonts w:eastAsiaTheme="minorEastAsia"/>
          <w:lang w:val="it-IT" w:eastAsia="zh-CN"/>
        </w:rPr>
        <w:tab/>
      </w:r>
      <w:r w:rsidRPr="00EA20B7">
        <w:rPr>
          <w:lang w:val="it-IT"/>
        </w:rPr>
        <w:t>Zebrafish embryo anaesthesia</w:t>
      </w:r>
      <w:r w:rsidRPr="00EA20B7">
        <w:rPr>
          <w:lang w:val="it-IT"/>
        </w:rPr>
        <w:tab/>
      </w:r>
      <w:r>
        <w:fldChar w:fldCharType="begin"/>
      </w:r>
      <w:r w:rsidRPr="00EA20B7">
        <w:rPr>
          <w:lang w:val="it-IT"/>
        </w:rPr>
        <w:instrText xml:space="preserve"> PAGEREF _Toc521494797 \h </w:instrText>
      </w:r>
      <w:r>
        <w:fldChar w:fldCharType="separate"/>
      </w:r>
      <w:r w:rsidRPr="00EA20B7">
        <w:rPr>
          <w:lang w:val="it-IT"/>
        </w:rPr>
        <w:t>70</w:t>
      </w:r>
      <w:r>
        <w:fldChar w:fldCharType="end"/>
      </w:r>
    </w:p>
    <w:p w14:paraId="1BA36CC8" w14:textId="6E00A255" w:rsidR="00EA20B7" w:rsidRPr="00EA20B7" w:rsidRDefault="00EA20B7">
      <w:pPr>
        <w:pStyle w:val="TOC3"/>
        <w:rPr>
          <w:rFonts w:eastAsiaTheme="minorEastAsia"/>
          <w:lang w:val="it-IT" w:eastAsia="zh-CN"/>
        </w:rPr>
      </w:pPr>
      <w:r w:rsidRPr="00EA20B7">
        <w:rPr>
          <w:lang w:val="it-IT"/>
        </w:rPr>
        <w:t>2.11.6</w:t>
      </w:r>
      <w:r w:rsidRPr="00EA20B7">
        <w:rPr>
          <w:rFonts w:eastAsiaTheme="minorEastAsia"/>
          <w:lang w:val="it-IT" w:eastAsia="zh-CN"/>
        </w:rPr>
        <w:tab/>
      </w:r>
      <w:r w:rsidRPr="00EA20B7">
        <w:rPr>
          <w:lang w:val="it-IT"/>
        </w:rPr>
        <w:t>Microinjection needles</w:t>
      </w:r>
      <w:r w:rsidRPr="00EA20B7">
        <w:rPr>
          <w:lang w:val="it-IT"/>
        </w:rPr>
        <w:tab/>
      </w:r>
      <w:r>
        <w:fldChar w:fldCharType="begin"/>
      </w:r>
      <w:r w:rsidRPr="00EA20B7">
        <w:rPr>
          <w:lang w:val="it-IT"/>
        </w:rPr>
        <w:instrText xml:space="preserve"> PAGEREF _Toc521494798 \h </w:instrText>
      </w:r>
      <w:r>
        <w:fldChar w:fldCharType="separate"/>
      </w:r>
      <w:r w:rsidRPr="00EA20B7">
        <w:rPr>
          <w:lang w:val="it-IT"/>
        </w:rPr>
        <w:t>71</w:t>
      </w:r>
      <w:r>
        <w:fldChar w:fldCharType="end"/>
      </w:r>
    </w:p>
    <w:p w14:paraId="67910414" w14:textId="601B6063" w:rsidR="00EA20B7" w:rsidRPr="00EA20B7" w:rsidRDefault="00EA20B7">
      <w:pPr>
        <w:pStyle w:val="TOC3"/>
        <w:rPr>
          <w:rFonts w:eastAsiaTheme="minorEastAsia"/>
          <w:lang w:val="it-IT" w:eastAsia="zh-CN"/>
        </w:rPr>
      </w:pPr>
      <w:r w:rsidRPr="00EA20B7">
        <w:rPr>
          <w:lang w:val="it-IT"/>
        </w:rPr>
        <w:t>2.11.7</w:t>
      </w:r>
      <w:r w:rsidRPr="00EA20B7">
        <w:rPr>
          <w:rFonts w:eastAsiaTheme="minorEastAsia"/>
          <w:lang w:val="it-IT" w:eastAsia="zh-CN"/>
        </w:rPr>
        <w:tab/>
      </w:r>
      <w:r w:rsidRPr="00EA20B7">
        <w:rPr>
          <w:lang w:val="it-IT"/>
        </w:rPr>
        <w:t>Microinjecion of bacteria</w:t>
      </w:r>
      <w:r w:rsidRPr="00EA20B7">
        <w:rPr>
          <w:i/>
          <w:lang w:val="it-IT"/>
        </w:rPr>
        <w:t xml:space="preserve"> </w:t>
      </w:r>
      <w:r w:rsidRPr="00EA20B7">
        <w:rPr>
          <w:lang w:val="it-IT"/>
        </w:rPr>
        <w:t>into zebrafish embryos</w:t>
      </w:r>
      <w:r w:rsidRPr="00EA20B7">
        <w:rPr>
          <w:lang w:val="it-IT"/>
        </w:rPr>
        <w:tab/>
      </w:r>
      <w:r>
        <w:fldChar w:fldCharType="begin"/>
      </w:r>
      <w:r w:rsidRPr="00EA20B7">
        <w:rPr>
          <w:lang w:val="it-IT"/>
        </w:rPr>
        <w:instrText xml:space="preserve"> PAGEREF _Toc521494799 \h </w:instrText>
      </w:r>
      <w:r>
        <w:fldChar w:fldCharType="separate"/>
      </w:r>
      <w:r w:rsidRPr="00EA20B7">
        <w:rPr>
          <w:lang w:val="it-IT"/>
        </w:rPr>
        <w:t>71</w:t>
      </w:r>
      <w:r>
        <w:fldChar w:fldCharType="end"/>
      </w:r>
    </w:p>
    <w:p w14:paraId="415661C9" w14:textId="1998A2DF" w:rsidR="00EA20B7" w:rsidRDefault="00EA20B7">
      <w:pPr>
        <w:pStyle w:val="TOC3"/>
        <w:rPr>
          <w:rFonts w:eastAsiaTheme="minorEastAsia"/>
          <w:lang w:eastAsia="zh-CN"/>
        </w:rPr>
      </w:pPr>
      <w:r>
        <w:t>2.11.8</w:t>
      </w:r>
      <w:r>
        <w:rPr>
          <w:rFonts w:eastAsiaTheme="minorEastAsia"/>
          <w:lang w:eastAsia="zh-CN"/>
        </w:rPr>
        <w:tab/>
      </w:r>
      <w:r>
        <w:t>Microinjection of morpholino oligonucleotides into the zebrafish embryo</w:t>
      </w:r>
      <w:r>
        <w:tab/>
      </w:r>
      <w:r>
        <w:fldChar w:fldCharType="begin"/>
      </w:r>
      <w:r>
        <w:instrText xml:space="preserve"> PAGEREF _Toc521494800 \h </w:instrText>
      </w:r>
      <w:r>
        <w:fldChar w:fldCharType="separate"/>
      </w:r>
      <w:r>
        <w:t>72</w:t>
      </w:r>
      <w:r>
        <w:fldChar w:fldCharType="end"/>
      </w:r>
    </w:p>
    <w:p w14:paraId="29F232CA" w14:textId="37BE473B" w:rsidR="00EA20B7" w:rsidRDefault="00EA20B7">
      <w:pPr>
        <w:pStyle w:val="TOC4"/>
        <w:tabs>
          <w:tab w:val="left" w:pos="944"/>
          <w:tab w:val="right" w:pos="8828"/>
        </w:tabs>
        <w:rPr>
          <w:rFonts w:eastAsiaTheme="minorEastAsia"/>
          <w:noProof/>
          <w:lang w:eastAsia="zh-CN"/>
        </w:rPr>
      </w:pPr>
      <w:r>
        <w:rPr>
          <w:noProof/>
        </w:rPr>
        <w:t>2.11.8.1</w:t>
      </w:r>
      <w:r>
        <w:rPr>
          <w:rFonts w:eastAsiaTheme="minorEastAsia"/>
          <w:noProof/>
          <w:lang w:eastAsia="zh-CN"/>
        </w:rPr>
        <w:tab/>
      </w:r>
      <w:r>
        <w:rPr>
          <w:noProof/>
        </w:rPr>
        <w:t>Morpholinos</w:t>
      </w:r>
      <w:r>
        <w:rPr>
          <w:noProof/>
        </w:rPr>
        <w:tab/>
      </w:r>
      <w:r>
        <w:rPr>
          <w:noProof/>
        </w:rPr>
        <w:fldChar w:fldCharType="begin"/>
      </w:r>
      <w:r>
        <w:rPr>
          <w:noProof/>
        </w:rPr>
        <w:instrText xml:space="preserve"> PAGEREF _Toc521494801 \h </w:instrText>
      </w:r>
      <w:r>
        <w:rPr>
          <w:noProof/>
        </w:rPr>
      </w:r>
      <w:r>
        <w:rPr>
          <w:noProof/>
        </w:rPr>
        <w:fldChar w:fldCharType="separate"/>
      </w:r>
      <w:r>
        <w:rPr>
          <w:noProof/>
        </w:rPr>
        <w:t>72</w:t>
      </w:r>
      <w:r>
        <w:rPr>
          <w:noProof/>
        </w:rPr>
        <w:fldChar w:fldCharType="end"/>
      </w:r>
    </w:p>
    <w:p w14:paraId="4B932FE5" w14:textId="2F5AA897" w:rsidR="00EA20B7" w:rsidRDefault="00EA20B7">
      <w:pPr>
        <w:pStyle w:val="TOC4"/>
        <w:tabs>
          <w:tab w:val="left" w:pos="944"/>
          <w:tab w:val="right" w:pos="8828"/>
        </w:tabs>
        <w:rPr>
          <w:rFonts w:eastAsiaTheme="minorEastAsia"/>
          <w:noProof/>
          <w:lang w:eastAsia="zh-CN"/>
        </w:rPr>
      </w:pPr>
      <w:r>
        <w:rPr>
          <w:noProof/>
        </w:rPr>
        <w:t>2.11.8.2</w:t>
      </w:r>
      <w:r>
        <w:rPr>
          <w:rFonts w:eastAsiaTheme="minorEastAsia"/>
          <w:noProof/>
          <w:lang w:eastAsia="zh-CN"/>
        </w:rPr>
        <w:tab/>
      </w:r>
      <w:r>
        <w:rPr>
          <w:noProof/>
        </w:rPr>
        <w:t>Injection of morpholinos into zebrafish embryos</w:t>
      </w:r>
      <w:r>
        <w:rPr>
          <w:noProof/>
        </w:rPr>
        <w:tab/>
      </w:r>
      <w:r>
        <w:rPr>
          <w:noProof/>
        </w:rPr>
        <w:fldChar w:fldCharType="begin"/>
      </w:r>
      <w:r>
        <w:rPr>
          <w:noProof/>
        </w:rPr>
        <w:instrText xml:space="preserve"> PAGEREF _Toc521494802 \h </w:instrText>
      </w:r>
      <w:r>
        <w:rPr>
          <w:noProof/>
        </w:rPr>
      </w:r>
      <w:r>
        <w:rPr>
          <w:noProof/>
        </w:rPr>
        <w:fldChar w:fldCharType="separate"/>
      </w:r>
      <w:r>
        <w:rPr>
          <w:noProof/>
        </w:rPr>
        <w:t>72</w:t>
      </w:r>
      <w:r>
        <w:rPr>
          <w:noProof/>
        </w:rPr>
        <w:fldChar w:fldCharType="end"/>
      </w:r>
    </w:p>
    <w:p w14:paraId="68A14D17" w14:textId="23A5F552" w:rsidR="00EA20B7" w:rsidRDefault="00EA20B7">
      <w:pPr>
        <w:pStyle w:val="TOC2"/>
        <w:tabs>
          <w:tab w:val="left" w:pos="613"/>
          <w:tab w:val="right" w:pos="8828"/>
        </w:tabs>
        <w:rPr>
          <w:rFonts w:eastAsiaTheme="minorEastAsia"/>
          <w:b w:val="0"/>
          <w:bCs w:val="0"/>
          <w:smallCaps w:val="0"/>
          <w:noProof/>
          <w:lang w:eastAsia="zh-CN"/>
        </w:rPr>
      </w:pPr>
      <w:r>
        <w:rPr>
          <w:noProof/>
        </w:rPr>
        <w:t>2.12</w:t>
      </w:r>
      <w:r>
        <w:rPr>
          <w:rFonts w:eastAsiaTheme="minorEastAsia"/>
          <w:b w:val="0"/>
          <w:bCs w:val="0"/>
          <w:smallCaps w:val="0"/>
          <w:noProof/>
          <w:lang w:eastAsia="zh-CN"/>
        </w:rPr>
        <w:tab/>
      </w:r>
      <w:r>
        <w:rPr>
          <w:noProof/>
        </w:rPr>
        <w:t>Murine sepsis model</w:t>
      </w:r>
      <w:r>
        <w:rPr>
          <w:noProof/>
        </w:rPr>
        <w:tab/>
      </w:r>
      <w:r>
        <w:rPr>
          <w:noProof/>
        </w:rPr>
        <w:fldChar w:fldCharType="begin"/>
      </w:r>
      <w:r>
        <w:rPr>
          <w:noProof/>
        </w:rPr>
        <w:instrText xml:space="preserve"> PAGEREF _Toc521494803 \h </w:instrText>
      </w:r>
      <w:r>
        <w:rPr>
          <w:noProof/>
        </w:rPr>
      </w:r>
      <w:r>
        <w:rPr>
          <w:noProof/>
        </w:rPr>
        <w:fldChar w:fldCharType="separate"/>
      </w:r>
      <w:r>
        <w:rPr>
          <w:noProof/>
        </w:rPr>
        <w:t>72</w:t>
      </w:r>
      <w:r>
        <w:rPr>
          <w:noProof/>
        </w:rPr>
        <w:fldChar w:fldCharType="end"/>
      </w:r>
    </w:p>
    <w:p w14:paraId="0F175096" w14:textId="701412BE" w:rsidR="00EA20B7" w:rsidRDefault="00EA20B7">
      <w:pPr>
        <w:pStyle w:val="TOC3"/>
        <w:rPr>
          <w:rFonts w:eastAsiaTheme="minorEastAsia"/>
          <w:lang w:eastAsia="zh-CN"/>
        </w:rPr>
      </w:pPr>
      <w:r>
        <w:t>2.12.1</w:t>
      </w:r>
      <w:r>
        <w:rPr>
          <w:rFonts w:eastAsiaTheme="minorEastAsia"/>
          <w:lang w:eastAsia="zh-CN"/>
        </w:rPr>
        <w:tab/>
      </w:r>
      <w:r>
        <w:t>Injection of material and bacteria into murine model</w:t>
      </w:r>
      <w:r>
        <w:tab/>
      </w:r>
      <w:r>
        <w:fldChar w:fldCharType="begin"/>
      </w:r>
      <w:r>
        <w:instrText xml:space="preserve"> PAGEREF _Toc521494804 \h </w:instrText>
      </w:r>
      <w:r>
        <w:fldChar w:fldCharType="separate"/>
      </w:r>
      <w:r>
        <w:t>72</w:t>
      </w:r>
      <w:r>
        <w:fldChar w:fldCharType="end"/>
      </w:r>
    </w:p>
    <w:p w14:paraId="0C7B4D2F" w14:textId="1B1D2476" w:rsidR="00EA20B7" w:rsidRDefault="00EA20B7">
      <w:pPr>
        <w:pStyle w:val="TOC3"/>
        <w:rPr>
          <w:rFonts w:eastAsiaTheme="minorEastAsia"/>
          <w:lang w:eastAsia="zh-CN"/>
        </w:rPr>
      </w:pPr>
      <w:r>
        <w:t>2.12.2</w:t>
      </w:r>
      <w:r>
        <w:rPr>
          <w:rFonts w:eastAsiaTheme="minorEastAsia"/>
          <w:lang w:eastAsia="zh-CN"/>
        </w:rPr>
        <w:tab/>
      </w:r>
      <w:r>
        <w:t>Histological preparations of murine organs</w:t>
      </w:r>
      <w:r>
        <w:tab/>
      </w:r>
      <w:r>
        <w:fldChar w:fldCharType="begin"/>
      </w:r>
      <w:r>
        <w:instrText xml:space="preserve"> PAGEREF _Toc521494805 \h </w:instrText>
      </w:r>
      <w:r>
        <w:fldChar w:fldCharType="separate"/>
      </w:r>
      <w:r>
        <w:t>73</w:t>
      </w:r>
      <w:r>
        <w:fldChar w:fldCharType="end"/>
      </w:r>
    </w:p>
    <w:p w14:paraId="714CAA82" w14:textId="109984E2" w:rsidR="00EA20B7" w:rsidRDefault="00EA20B7">
      <w:pPr>
        <w:pStyle w:val="TOC3"/>
        <w:rPr>
          <w:rFonts w:eastAsiaTheme="minorEastAsia"/>
          <w:lang w:eastAsia="zh-CN"/>
        </w:rPr>
      </w:pPr>
      <w:r>
        <w:t>2.12.3</w:t>
      </w:r>
      <w:r>
        <w:rPr>
          <w:rFonts w:eastAsiaTheme="minorEastAsia"/>
          <w:lang w:eastAsia="zh-CN"/>
        </w:rPr>
        <w:tab/>
      </w:r>
      <w:r>
        <w:t>Murine serum cytokine level determination</w:t>
      </w:r>
      <w:r>
        <w:tab/>
      </w:r>
      <w:r>
        <w:fldChar w:fldCharType="begin"/>
      </w:r>
      <w:r>
        <w:instrText xml:space="preserve"> PAGEREF _Toc521494806 \h </w:instrText>
      </w:r>
      <w:r>
        <w:fldChar w:fldCharType="separate"/>
      </w:r>
      <w:r>
        <w:t>74</w:t>
      </w:r>
      <w:r>
        <w:fldChar w:fldCharType="end"/>
      </w:r>
    </w:p>
    <w:p w14:paraId="25364466" w14:textId="06BE35A4" w:rsidR="00EA20B7" w:rsidRDefault="00EA20B7">
      <w:pPr>
        <w:pStyle w:val="TOC2"/>
        <w:tabs>
          <w:tab w:val="left" w:pos="613"/>
          <w:tab w:val="right" w:pos="8828"/>
        </w:tabs>
        <w:rPr>
          <w:rFonts w:eastAsiaTheme="minorEastAsia"/>
          <w:b w:val="0"/>
          <w:bCs w:val="0"/>
          <w:smallCaps w:val="0"/>
          <w:noProof/>
          <w:lang w:eastAsia="zh-CN"/>
        </w:rPr>
      </w:pPr>
      <w:r>
        <w:rPr>
          <w:noProof/>
        </w:rPr>
        <w:t>2.13</w:t>
      </w:r>
      <w:r>
        <w:rPr>
          <w:rFonts w:eastAsiaTheme="minorEastAsia"/>
          <w:b w:val="0"/>
          <w:bCs w:val="0"/>
          <w:smallCaps w:val="0"/>
          <w:noProof/>
          <w:lang w:eastAsia="zh-CN"/>
        </w:rPr>
        <w:tab/>
      </w:r>
      <w:r>
        <w:rPr>
          <w:noProof/>
        </w:rPr>
        <w:t>Peptidoglycan purification</w:t>
      </w:r>
      <w:r>
        <w:rPr>
          <w:noProof/>
        </w:rPr>
        <w:tab/>
      </w:r>
      <w:r>
        <w:rPr>
          <w:noProof/>
        </w:rPr>
        <w:fldChar w:fldCharType="begin"/>
      </w:r>
      <w:r>
        <w:rPr>
          <w:noProof/>
        </w:rPr>
        <w:instrText xml:space="preserve"> PAGEREF _Toc521494807 \h </w:instrText>
      </w:r>
      <w:r>
        <w:rPr>
          <w:noProof/>
        </w:rPr>
      </w:r>
      <w:r>
        <w:rPr>
          <w:noProof/>
        </w:rPr>
        <w:fldChar w:fldCharType="separate"/>
      </w:r>
      <w:r>
        <w:rPr>
          <w:noProof/>
        </w:rPr>
        <w:t>74</w:t>
      </w:r>
      <w:r>
        <w:rPr>
          <w:noProof/>
        </w:rPr>
        <w:fldChar w:fldCharType="end"/>
      </w:r>
    </w:p>
    <w:p w14:paraId="2DEACA9B" w14:textId="33B3A212" w:rsidR="00EA20B7" w:rsidRDefault="00EA20B7">
      <w:pPr>
        <w:pStyle w:val="TOC3"/>
        <w:rPr>
          <w:rFonts w:eastAsiaTheme="minorEastAsia"/>
          <w:lang w:eastAsia="zh-CN"/>
        </w:rPr>
      </w:pPr>
      <w:r>
        <w:t>2.13.1</w:t>
      </w:r>
      <w:r>
        <w:rPr>
          <w:rFonts w:eastAsiaTheme="minorEastAsia"/>
          <w:lang w:eastAsia="zh-CN"/>
        </w:rPr>
        <w:tab/>
      </w:r>
      <w:r>
        <w:t>Breakage of cell walls</w:t>
      </w:r>
      <w:r>
        <w:tab/>
      </w:r>
      <w:r>
        <w:fldChar w:fldCharType="begin"/>
      </w:r>
      <w:r>
        <w:instrText xml:space="preserve"> PAGEREF _Toc521494808 \h </w:instrText>
      </w:r>
      <w:r>
        <w:fldChar w:fldCharType="separate"/>
      </w:r>
      <w:r>
        <w:t>75</w:t>
      </w:r>
      <w:r>
        <w:fldChar w:fldCharType="end"/>
      </w:r>
    </w:p>
    <w:p w14:paraId="236B7613" w14:textId="72600C01" w:rsidR="00EA20B7" w:rsidRDefault="00EA20B7">
      <w:pPr>
        <w:pStyle w:val="TOC3"/>
        <w:rPr>
          <w:rFonts w:eastAsiaTheme="minorEastAsia"/>
          <w:lang w:eastAsia="zh-CN"/>
        </w:rPr>
      </w:pPr>
      <w:r>
        <w:t>2.13.2</w:t>
      </w:r>
      <w:r>
        <w:rPr>
          <w:rFonts w:eastAsiaTheme="minorEastAsia"/>
          <w:lang w:eastAsia="zh-CN"/>
        </w:rPr>
        <w:tab/>
      </w:r>
      <w:r>
        <w:t>Extraction of cell wall peptidoglycan</w:t>
      </w:r>
      <w:r>
        <w:tab/>
      </w:r>
      <w:r>
        <w:fldChar w:fldCharType="begin"/>
      </w:r>
      <w:r>
        <w:instrText xml:space="preserve"> PAGEREF _Toc521494809 \h </w:instrText>
      </w:r>
      <w:r>
        <w:fldChar w:fldCharType="separate"/>
      </w:r>
      <w:r>
        <w:t>75</w:t>
      </w:r>
      <w:r>
        <w:fldChar w:fldCharType="end"/>
      </w:r>
    </w:p>
    <w:p w14:paraId="6C9D819A" w14:textId="26E77842" w:rsidR="00EA20B7" w:rsidRDefault="00EA20B7">
      <w:pPr>
        <w:pStyle w:val="TOC3"/>
        <w:rPr>
          <w:rFonts w:eastAsiaTheme="minorEastAsia"/>
          <w:lang w:eastAsia="zh-CN"/>
        </w:rPr>
      </w:pPr>
      <w:r>
        <w:t>2.13.3</w:t>
      </w:r>
      <w:r>
        <w:rPr>
          <w:rFonts w:eastAsiaTheme="minorEastAsia"/>
          <w:lang w:eastAsia="zh-CN"/>
        </w:rPr>
        <w:tab/>
      </w:r>
      <w:r>
        <w:t>Hydrolysis of peptidoglycan</w:t>
      </w:r>
      <w:r>
        <w:tab/>
      </w:r>
      <w:r>
        <w:fldChar w:fldCharType="begin"/>
      </w:r>
      <w:r>
        <w:instrText xml:space="preserve"> PAGEREF _Toc521494810 \h </w:instrText>
      </w:r>
      <w:r>
        <w:fldChar w:fldCharType="separate"/>
      </w:r>
      <w:r>
        <w:t>76</w:t>
      </w:r>
      <w:r>
        <w:fldChar w:fldCharType="end"/>
      </w:r>
    </w:p>
    <w:p w14:paraId="7181F4D1" w14:textId="000F6BEE" w:rsidR="00EA20B7" w:rsidRDefault="00EA20B7">
      <w:pPr>
        <w:pStyle w:val="TOC3"/>
        <w:rPr>
          <w:rFonts w:eastAsiaTheme="minorEastAsia"/>
          <w:lang w:eastAsia="zh-CN"/>
        </w:rPr>
      </w:pPr>
      <w:r>
        <w:t>2.13.4</w:t>
      </w:r>
      <w:r>
        <w:rPr>
          <w:rFonts w:eastAsiaTheme="minorEastAsia"/>
          <w:lang w:eastAsia="zh-CN"/>
        </w:rPr>
        <w:tab/>
      </w:r>
      <w:r>
        <w:t>Quantification of peptidoglycan</w:t>
      </w:r>
      <w:r>
        <w:tab/>
      </w:r>
      <w:r>
        <w:fldChar w:fldCharType="begin"/>
      </w:r>
      <w:r>
        <w:instrText xml:space="preserve"> PAGEREF _Toc521494811 \h </w:instrText>
      </w:r>
      <w:r>
        <w:fldChar w:fldCharType="separate"/>
      </w:r>
      <w:r>
        <w:t>76</w:t>
      </w:r>
      <w:r>
        <w:fldChar w:fldCharType="end"/>
      </w:r>
    </w:p>
    <w:p w14:paraId="2199EA24" w14:textId="58F39AC0" w:rsidR="00EA20B7" w:rsidRDefault="00EA20B7">
      <w:pPr>
        <w:pStyle w:val="TOC2"/>
        <w:tabs>
          <w:tab w:val="left" w:pos="613"/>
          <w:tab w:val="right" w:pos="8828"/>
        </w:tabs>
        <w:rPr>
          <w:rFonts w:eastAsiaTheme="minorEastAsia"/>
          <w:b w:val="0"/>
          <w:bCs w:val="0"/>
          <w:smallCaps w:val="0"/>
          <w:noProof/>
          <w:lang w:eastAsia="zh-CN"/>
        </w:rPr>
      </w:pPr>
      <w:r>
        <w:rPr>
          <w:noProof/>
        </w:rPr>
        <w:t>2.14</w:t>
      </w:r>
      <w:r>
        <w:rPr>
          <w:rFonts w:eastAsiaTheme="minorEastAsia"/>
          <w:b w:val="0"/>
          <w:bCs w:val="0"/>
          <w:smallCaps w:val="0"/>
          <w:noProof/>
          <w:lang w:eastAsia="zh-CN"/>
        </w:rPr>
        <w:tab/>
      </w:r>
      <w:r>
        <w:rPr>
          <w:noProof/>
        </w:rPr>
        <w:t>Isolating human polymorphonuclear (PMN) and mononuclear (MNC) cells from whole human blood.</w:t>
      </w:r>
      <w:r>
        <w:rPr>
          <w:noProof/>
        </w:rPr>
        <w:tab/>
      </w:r>
      <w:r>
        <w:rPr>
          <w:noProof/>
        </w:rPr>
        <w:fldChar w:fldCharType="begin"/>
      </w:r>
      <w:r>
        <w:rPr>
          <w:noProof/>
        </w:rPr>
        <w:instrText xml:space="preserve"> PAGEREF _Toc521494812 \h </w:instrText>
      </w:r>
      <w:r>
        <w:rPr>
          <w:noProof/>
        </w:rPr>
      </w:r>
      <w:r>
        <w:rPr>
          <w:noProof/>
        </w:rPr>
        <w:fldChar w:fldCharType="separate"/>
      </w:r>
      <w:r>
        <w:rPr>
          <w:noProof/>
        </w:rPr>
        <w:t>77</w:t>
      </w:r>
      <w:r>
        <w:rPr>
          <w:noProof/>
        </w:rPr>
        <w:fldChar w:fldCharType="end"/>
      </w:r>
    </w:p>
    <w:p w14:paraId="28B8366E" w14:textId="149585E3" w:rsidR="00EA20B7" w:rsidRDefault="00EA20B7">
      <w:pPr>
        <w:pStyle w:val="TOC2"/>
        <w:tabs>
          <w:tab w:val="left" w:pos="613"/>
          <w:tab w:val="right" w:pos="8828"/>
        </w:tabs>
        <w:rPr>
          <w:rFonts w:eastAsiaTheme="minorEastAsia"/>
          <w:b w:val="0"/>
          <w:bCs w:val="0"/>
          <w:smallCaps w:val="0"/>
          <w:noProof/>
          <w:lang w:eastAsia="zh-CN"/>
        </w:rPr>
      </w:pPr>
      <w:r>
        <w:rPr>
          <w:noProof/>
        </w:rPr>
        <w:t>2.15</w:t>
      </w:r>
      <w:r>
        <w:rPr>
          <w:rFonts w:eastAsiaTheme="minorEastAsia"/>
          <w:b w:val="0"/>
          <w:bCs w:val="0"/>
          <w:smallCaps w:val="0"/>
          <w:noProof/>
          <w:lang w:eastAsia="zh-CN"/>
        </w:rPr>
        <w:tab/>
      </w:r>
      <w:r>
        <w:rPr>
          <w:noProof/>
        </w:rPr>
        <w:t>Stimulation of MNC cells by peptidoglycan</w:t>
      </w:r>
      <w:r>
        <w:rPr>
          <w:noProof/>
        </w:rPr>
        <w:tab/>
      </w:r>
      <w:r>
        <w:rPr>
          <w:noProof/>
        </w:rPr>
        <w:fldChar w:fldCharType="begin"/>
      </w:r>
      <w:r>
        <w:rPr>
          <w:noProof/>
        </w:rPr>
        <w:instrText xml:space="preserve"> PAGEREF _Toc521494813 \h </w:instrText>
      </w:r>
      <w:r>
        <w:rPr>
          <w:noProof/>
        </w:rPr>
      </w:r>
      <w:r>
        <w:rPr>
          <w:noProof/>
        </w:rPr>
        <w:fldChar w:fldCharType="separate"/>
      </w:r>
      <w:r>
        <w:rPr>
          <w:noProof/>
        </w:rPr>
        <w:t>77</w:t>
      </w:r>
      <w:r>
        <w:rPr>
          <w:noProof/>
        </w:rPr>
        <w:fldChar w:fldCharType="end"/>
      </w:r>
    </w:p>
    <w:p w14:paraId="3E0CDB26" w14:textId="7A6EF23E" w:rsidR="00EA20B7" w:rsidRDefault="00EA20B7">
      <w:pPr>
        <w:pStyle w:val="TOC2"/>
        <w:tabs>
          <w:tab w:val="left" w:pos="613"/>
          <w:tab w:val="right" w:pos="8828"/>
        </w:tabs>
        <w:rPr>
          <w:rFonts w:eastAsiaTheme="minorEastAsia"/>
          <w:b w:val="0"/>
          <w:bCs w:val="0"/>
          <w:smallCaps w:val="0"/>
          <w:noProof/>
          <w:lang w:eastAsia="zh-CN"/>
        </w:rPr>
      </w:pPr>
      <w:r>
        <w:rPr>
          <w:noProof/>
        </w:rPr>
        <w:t>2.16</w:t>
      </w:r>
      <w:r>
        <w:rPr>
          <w:rFonts w:eastAsiaTheme="minorEastAsia"/>
          <w:b w:val="0"/>
          <w:bCs w:val="0"/>
          <w:smallCaps w:val="0"/>
          <w:noProof/>
          <w:lang w:eastAsia="zh-CN"/>
        </w:rPr>
        <w:tab/>
      </w:r>
      <w:r>
        <w:rPr>
          <w:noProof/>
        </w:rPr>
        <w:t>Determination of IL-8 and TNF-</w:t>
      </w:r>
      <w:r>
        <w:rPr>
          <w:noProof/>
        </w:rPr>
        <w:sym w:font="Symbol" w:char="F061"/>
      </w:r>
      <w:r>
        <w:rPr>
          <w:noProof/>
        </w:rPr>
        <w:t xml:space="preserve"> production by human mononuclear cells in response to peptidoglycan stimulation</w:t>
      </w:r>
      <w:r>
        <w:rPr>
          <w:noProof/>
        </w:rPr>
        <w:tab/>
      </w:r>
      <w:r>
        <w:rPr>
          <w:noProof/>
        </w:rPr>
        <w:fldChar w:fldCharType="begin"/>
      </w:r>
      <w:r>
        <w:rPr>
          <w:noProof/>
        </w:rPr>
        <w:instrText xml:space="preserve"> PAGEREF _Toc521494814 \h </w:instrText>
      </w:r>
      <w:r>
        <w:rPr>
          <w:noProof/>
        </w:rPr>
      </w:r>
      <w:r>
        <w:rPr>
          <w:noProof/>
        </w:rPr>
        <w:fldChar w:fldCharType="separate"/>
      </w:r>
      <w:r>
        <w:rPr>
          <w:noProof/>
        </w:rPr>
        <w:t>78</w:t>
      </w:r>
      <w:r>
        <w:rPr>
          <w:noProof/>
        </w:rPr>
        <w:fldChar w:fldCharType="end"/>
      </w:r>
    </w:p>
    <w:p w14:paraId="0E401BB2" w14:textId="40A8B76F" w:rsidR="00EA20B7" w:rsidRDefault="00EA20B7">
      <w:pPr>
        <w:pStyle w:val="TOC2"/>
        <w:tabs>
          <w:tab w:val="left" w:pos="613"/>
          <w:tab w:val="right" w:pos="8828"/>
        </w:tabs>
        <w:rPr>
          <w:rFonts w:eastAsiaTheme="minorEastAsia"/>
          <w:b w:val="0"/>
          <w:bCs w:val="0"/>
          <w:smallCaps w:val="0"/>
          <w:noProof/>
          <w:lang w:eastAsia="zh-CN"/>
        </w:rPr>
      </w:pPr>
      <w:r>
        <w:rPr>
          <w:noProof/>
        </w:rPr>
        <w:lastRenderedPageBreak/>
        <w:t>2.17</w:t>
      </w:r>
      <w:r>
        <w:rPr>
          <w:rFonts w:eastAsiaTheme="minorEastAsia"/>
          <w:b w:val="0"/>
          <w:bCs w:val="0"/>
          <w:smallCaps w:val="0"/>
          <w:noProof/>
          <w:lang w:eastAsia="zh-CN"/>
        </w:rPr>
        <w:tab/>
      </w:r>
      <w:r>
        <w:rPr>
          <w:noProof/>
        </w:rPr>
        <w:t>C3b complement activation by MNC cells stimulated with peptidoglycan</w:t>
      </w:r>
      <w:r>
        <w:rPr>
          <w:noProof/>
        </w:rPr>
        <w:tab/>
      </w:r>
      <w:r>
        <w:rPr>
          <w:noProof/>
        </w:rPr>
        <w:fldChar w:fldCharType="begin"/>
      </w:r>
      <w:r>
        <w:rPr>
          <w:noProof/>
        </w:rPr>
        <w:instrText xml:space="preserve"> PAGEREF _Toc521494815 \h </w:instrText>
      </w:r>
      <w:r>
        <w:rPr>
          <w:noProof/>
        </w:rPr>
      </w:r>
      <w:r>
        <w:rPr>
          <w:noProof/>
        </w:rPr>
        <w:fldChar w:fldCharType="separate"/>
      </w:r>
      <w:r>
        <w:rPr>
          <w:noProof/>
        </w:rPr>
        <w:t>79</w:t>
      </w:r>
      <w:r>
        <w:rPr>
          <w:noProof/>
        </w:rPr>
        <w:fldChar w:fldCharType="end"/>
      </w:r>
    </w:p>
    <w:p w14:paraId="4C733BCD" w14:textId="48DB2F1B" w:rsidR="00EA20B7" w:rsidRDefault="00EA20B7">
      <w:pPr>
        <w:pStyle w:val="TOC2"/>
        <w:tabs>
          <w:tab w:val="left" w:pos="613"/>
          <w:tab w:val="right" w:pos="8828"/>
        </w:tabs>
        <w:rPr>
          <w:rFonts w:eastAsiaTheme="minorEastAsia"/>
          <w:b w:val="0"/>
          <w:bCs w:val="0"/>
          <w:smallCaps w:val="0"/>
          <w:noProof/>
          <w:lang w:eastAsia="zh-CN"/>
        </w:rPr>
      </w:pPr>
      <w:r>
        <w:rPr>
          <w:noProof/>
        </w:rPr>
        <w:t>2.18</w:t>
      </w:r>
      <w:r>
        <w:rPr>
          <w:rFonts w:eastAsiaTheme="minorEastAsia"/>
          <w:b w:val="0"/>
          <w:bCs w:val="0"/>
          <w:smallCaps w:val="0"/>
          <w:noProof/>
          <w:lang w:eastAsia="zh-CN"/>
        </w:rPr>
        <w:tab/>
      </w:r>
      <w:r>
        <w:rPr>
          <w:noProof/>
        </w:rPr>
        <w:t>Tri-colour flow cytometry assay</w:t>
      </w:r>
      <w:r>
        <w:rPr>
          <w:noProof/>
        </w:rPr>
        <w:tab/>
      </w:r>
      <w:r>
        <w:rPr>
          <w:noProof/>
        </w:rPr>
        <w:fldChar w:fldCharType="begin"/>
      </w:r>
      <w:r>
        <w:rPr>
          <w:noProof/>
        </w:rPr>
        <w:instrText xml:space="preserve"> PAGEREF _Toc521494816 \h </w:instrText>
      </w:r>
      <w:r>
        <w:rPr>
          <w:noProof/>
        </w:rPr>
      </w:r>
      <w:r>
        <w:rPr>
          <w:noProof/>
        </w:rPr>
        <w:fldChar w:fldCharType="separate"/>
      </w:r>
      <w:r>
        <w:rPr>
          <w:noProof/>
        </w:rPr>
        <w:t>80</w:t>
      </w:r>
      <w:r>
        <w:rPr>
          <w:noProof/>
        </w:rPr>
        <w:fldChar w:fldCharType="end"/>
      </w:r>
    </w:p>
    <w:p w14:paraId="7BCA13E4" w14:textId="5F12416A" w:rsidR="00EA20B7" w:rsidRDefault="00EA20B7">
      <w:pPr>
        <w:pStyle w:val="TOC3"/>
        <w:rPr>
          <w:rFonts w:eastAsiaTheme="minorEastAsia"/>
          <w:lang w:eastAsia="zh-CN"/>
        </w:rPr>
      </w:pPr>
      <w:r>
        <w:t>2.18.1</w:t>
      </w:r>
      <w:r>
        <w:rPr>
          <w:rFonts w:eastAsiaTheme="minorEastAsia"/>
          <w:lang w:eastAsia="zh-CN"/>
        </w:rPr>
        <w:tab/>
      </w:r>
      <w:r>
        <w:t>List of monoclonal antibodies and their fluorescence channels.</w:t>
      </w:r>
      <w:r>
        <w:tab/>
      </w:r>
      <w:r>
        <w:fldChar w:fldCharType="begin"/>
      </w:r>
      <w:r>
        <w:instrText xml:space="preserve"> PAGEREF _Toc521494817 \h </w:instrText>
      </w:r>
      <w:r>
        <w:fldChar w:fldCharType="separate"/>
      </w:r>
      <w:r>
        <w:t>80</w:t>
      </w:r>
      <w:r>
        <w:fldChar w:fldCharType="end"/>
      </w:r>
    </w:p>
    <w:p w14:paraId="126A0BAA" w14:textId="2D3DE8BA" w:rsidR="00EA20B7" w:rsidRDefault="00EA20B7">
      <w:pPr>
        <w:pStyle w:val="TOC3"/>
        <w:rPr>
          <w:rFonts w:eastAsiaTheme="minorEastAsia"/>
          <w:lang w:eastAsia="zh-CN"/>
        </w:rPr>
      </w:pPr>
      <w:r>
        <w:t>2.18.2</w:t>
      </w:r>
      <w:r>
        <w:rPr>
          <w:rFonts w:eastAsiaTheme="minorEastAsia"/>
          <w:lang w:eastAsia="zh-CN"/>
        </w:rPr>
        <w:tab/>
      </w:r>
      <w:r>
        <w:t>Activation of cells for Tri-colour assay</w:t>
      </w:r>
      <w:r>
        <w:tab/>
      </w:r>
      <w:r>
        <w:fldChar w:fldCharType="begin"/>
      </w:r>
      <w:r>
        <w:instrText xml:space="preserve"> PAGEREF _Toc521494818 \h </w:instrText>
      </w:r>
      <w:r>
        <w:fldChar w:fldCharType="separate"/>
      </w:r>
      <w:r>
        <w:t>81</w:t>
      </w:r>
      <w:r>
        <w:fldChar w:fldCharType="end"/>
      </w:r>
    </w:p>
    <w:p w14:paraId="094E39B9" w14:textId="2D4EC81C" w:rsidR="00EA20B7" w:rsidRDefault="00EA20B7">
      <w:pPr>
        <w:pStyle w:val="TOC3"/>
        <w:rPr>
          <w:rFonts w:eastAsiaTheme="minorEastAsia"/>
          <w:lang w:eastAsia="zh-CN"/>
        </w:rPr>
      </w:pPr>
      <w:r>
        <w:rPr>
          <w:lang w:eastAsia="en-GB"/>
        </w:rPr>
        <w:t>2.18.3</w:t>
      </w:r>
      <w:r>
        <w:rPr>
          <w:rFonts w:eastAsiaTheme="minorEastAsia"/>
          <w:lang w:eastAsia="zh-CN"/>
        </w:rPr>
        <w:tab/>
      </w:r>
      <w:r>
        <w:rPr>
          <w:lang w:eastAsia="en-GB"/>
        </w:rPr>
        <w:t>Gating strategy</w:t>
      </w:r>
      <w:r>
        <w:tab/>
      </w:r>
      <w:r>
        <w:fldChar w:fldCharType="begin"/>
      </w:r>
      <w:r>
        <w:instrText xml:space="preserve"> PAGEREF _Toc521494819 \h </w:instrText>
      </w:r>
      <w:r>
        <w:fldChar w:fldCharType="separate"/>
      </w:r>
      <w:r>
        <w:t>81</w:t>
      </w:r>
      <w:r>
        <w:fldChar w:fldCharType="end"/>
      </w:r>
    </w:p>
    <w:p w14:paraId="19093431" w14:textId="4165CB29" w:rsidR="00EA20B7" w:rsidRDefault="00EA20B7">
      <w:pPr>
        <w:pStyle w:val="TOC3"/>
        <w:rPr>
          <w:rFonts w:eastAsiaTheme="minorEastAsia"/>
          <w:lang w:eastAsia="zh-CN"/>
        </w:rPr>
      </w:pPr>
      <w:r>
        <w:t>2.18.4</w:t>
      </w:r>
      <w:r>
        <w:rPr>
          <w:rFonts w:eastAsiaTheme="minorEastAsia"/>
          <w:lang w:eastAsia="zh-CN"/>
        </w:rPr>
        <w:tab/>
      </w:r>
      <w:r>
        <w:t>Analysis of results</w:t>
      </w:r>
      <w:r>
        <w:tab/>
      </w:r>
      <w:r>
        <w:fldChar w:fldCharType="begin"/>
      </w:r>
      <w:r>
        <w:instrText xml:space="preserve"> PAGEREF _Toc521494820 \h </w:instrText>
      </w:r>
      <w:r>
        <w:fldChar w:fldCharType="separate"/>
      </w:r>
      <w:r>
        <w:t>83</w:t>
      </w:r>
      <w:r>
        <w:fldChar w:fldCharType="end"/>
      </w:r>
    </w:p>
    <w:p w14:paraId="1124084E" w14:textId="3A1E3930" w:rsidR="00EA20B7" w:rsidRDefault="00EA20B7">
      <w:pPr>
        <w:pStyle w:val="TOC2"/>
        <w:tabs>
          <w:tab w:val="left" w:pos="613"/>
          <w:tab w:val="right" w:pos="8828"/>
        </w:tabs>
        <w:rPr>
          <w:rFonts w:eastAsiaTheme="minorEastAsia"/>
          <w:b w:val="0"/>
          <w:bCs w:val="0"/>
          <w:smallCaps w:val="0"/>
          <w:noProof/>
          <w:lang w:eastAsia="zh-CN"/>
        </w:rPr>
      </w:pPr>
      <w:r>
        <w:rPr>
          <w:noProof/>
        </w:rPr>
        <w:t>2.19</w:t>
      </w:r>
      <w:r>
        <w:rPr>
          <w:rFonts w:eastAsiaTheme="minorEastAsia"/>
          <w:b w:val="0"/>
          <w:bCs w:val="0"/>
          <w:smallCaps w:val="0"/>
          <w:noProof/>
          <w:lang w:eastAsia="zh-CN"/>
        </w:rPr>
        <w:tab/>
      </w:r>
      <w:r>
        <w:rPr>
          <w:noProof/>
        </w:rPr>
        <w:t>Ethical permissions</w:t>
      </w:r>
      <w:r>
        <w:rPr>
          <w:noProof/>
        </w:rPr>
        <w:tab/>
      </w:r>
      <w:r>
        <w:rPr>
          <w:noProof/>
        </w:rPr>
        <w:fldChar w:fldCharType="begin"/>
      </w:r>
      <w:r>
        <w:rPr>
          <w:noProof/>
        </w:rPr>
        <w:instrText xml:space="preserve"> PAGEREF _Toc521494821 \h </w:instrText>
      </w:r>
      <w:r>
        <w:rPr>
          <w:noProof/>
        </w:rPr>
      </w:r>
      <w:r>
        <w:rPr>
          <w:noProof/>
        </w:rPr>
        <w:fldChar w:fldCharType="separate"/>
      </w:r>
      <w:r>
        <w:rPr>
          <w:noProof/>
        </w:rPr>
        <w:t>85</w:t>
      </w:r>
      <w:r>
        <w:rPr>
          <w:noProof/>
        </w:rPr>
        <w:fldChar w:fldCharType="end"/>
      </w:r>
    </w:p>
    <w:p w14:paraId="2E5F5D45" w14:textId="2EB8289C" w:rsidR="00EA20B7" w:rsidRDefault="00EA20B7">
      <w:pPr>
        <w:pStyle w:val="TOC2"/>
        <w:tabs>
          <w:tab w:val="left" w:pos="613"/>
          <w:tab w:val="right" w:pos="8828"/>
        </w:tabs>
        <w:rPr>
          <w:rFonts w:eastAsiaTheme="minorEastAsia"/>
          <w:b w:val="0"/>
          <w:bCs w:val="0"/>
          <w:smallCaps w:val="0"/>
          <w:noProof/>
          <w:lang w:eastAsia="zh-CN"/>
        </w:rPr>
      </w:pPr>
      <w:r>
        <w:rPr>
          <w:noProof/>
        </w:rPr>
        <w:t>2.20</w:t>
      </w:r>
      <w:r>
        <w:rPr>
          <w:rFonts w:eastAsiaTheme="minorEastAsia"/>
          <w:b w:val="0"/>
          <w:bCs w:val="0"/>
          <w:smallCaps w:val="0"/>
          <w:noProof/>
          <w:lang w:eastAsia="zh-CN"/>
        </w:rPr>
        <w:tab/>
      </w:r>
      <w:r>
        <w:rPr>
          <w:noProof/>
        </w:rPr>
        <w:t>Data and statistical analysis</w:t>
      </w:r>
      <w:r>
        <w:rPr>
          <w:noProof/>
        </w:rPr>
        <w:tab/>
      </w:r>
      <w:r>
        <w:rPr>
          <w:noProof/>
        </w:rPr>
        <w:fldChar w:fldCharType="begin"/>
      </w:r>
      <w:r>
        <w:rPr>
          <w:noProof/>
        </w:rPr>
        <w:instrText xml:space="preserve"> PAGEREF _Toc521494822 \h </w:instrText>
      </w:r>
      <w:r>
        <w:rPr>
          <w:noProof/>
        </w:rPr>
      </w:r>
      <w:r>
        <w:rPr>
          <w:noProof/>
        </w:rPr>
        <w:fldChar w:fldCharType="separate"/>
      </w:r>
      <w:r>
        <w:rPr>
          <w:noProof/>
        </w:rPr>
        <w:t>85</w:t>
      </w:r>
      <w:r>
        <w:rPr>
          <w:noProof/>
        </w:rPr>
        <w:fldChar w:fldCharType="end"/>
      </w:r>
    </w:p>
    <w:p w14:paraId="1B89FE1B" w14:textId="5841349A" w:rsidR="00EA20B7" w:rsidRDefault="00EA20B7">
      <w:pPr>
        <w:pStyle w:val="TOC1"/>
        <w:tabs>
          <w:tab w:val="left" w:pos="332"/>
          <w:tab w:val="right" w:pos="8828"/>
        </w:tabs>
        <w:rPr>
          <w:rFonts w:eastAsiaTheme="minorEastAsia"/>
          <w:b w:val="0"/>
          <w:bCs w:val="0"/>
          <w:caps w:val="0"/>
          <w:noProof/>
          <w:u w:val="none"/>
          <w:lang w:eastAsia="zh-CN"/>
        </w:rPr>
      </w:pPr>
      <w:r w:rsidRPr="00E37C98">
        <w:rPr>
          <w:noProof/>
          <w:color w:val="FFFFFF" w:themeColor="background1"/>
        </w:rPr>
        <w:t>3</w:t>
      </w:r>
      <w:r>
        <w:rPr>
          <w:rFonts w:eastAsiaTheme="minorEastAsia"/>
          <w:b w:val="0"/>
          <w:bCs w:val="0"/>
          <w:caps w:val="0"/>
          <w:noProof/>
          <w:u w:val="none"/>
          <w:lang w:eastAsia="zh-CN"/>
        </w:rPr>
        <w:tab/>
      </w:r>
      <w:r>
        <w:rPr>
          <w:noProof/>
        </w:rPr>
        <w:t xml:space="preserve">Chapter 3. Live commensal bacteria augment </w:t>
      </w:r>
      <w:r w:rsidRPr="00E37C98">
        <w:rPr>
          <w:i/>
          <w:iCs/>
          <w:noProof/>
        </w:rPr>
        <w:t xml:space="preserve">S. aureus </w:t>
      </w:r>
      <w:r>
        <w:rPr>
          <w:noProof/>
        </w:rPr>
        <w:t>pathogenesis in zebrafish and murine models of infection.</w:t>
      </w:r>
      <w:r>
        <w:rPr>
          <w:noProof/>
        </w:rPr>
        <w:tab/>
      </w:r>
      <w:r>
        <w:rPr>
          <w:noProof/>
        </w:rPr>
        <w:fldChar w:fldCharType="begin"/>
      </w:r>
      <w:r>
        <w:rPr>
          <w:noProof/>
        </w:rPr>
        <w:instrText xml:space="preserve"> PAGEREF _Toc521494823 \h </w:instrText>
      </w:r>
      <w:r>
        <w:rPr>
          <w:noProof/>
        </w:rPr>
      </w:r>
      <w:r>
        <w:rPr>
          <w:noProof/>
        </w:rPr>
        <w:fldChar w:fldCharType="separate"/>
      </w:r>
      <w:r>
        <w:rPr>
          <w:noProof/>
        </w:rPr>
        <w:t>86</w:t>
      </w:r>
      <w:r>
        <w:rPr>
          <w:noProof/>
        </w:rPr>
        <w:fldChar w:fldCharType="end"/>
      </w:r>
    </w:p>
    <w:p w14:paraId="17E603B7" w14:textId="3CA16B05" w:rsidR="00EA20B7" w:rsidRDefault="00EA20B7">
      <w:pPr>
        <w:pStyle w:val="TOC2"/>
        <w:tabs>
          <w:tab w:val="left" w:pos="502"/>
          <w:tab w:val="right" w:pos="8828"/>
        </w:tabs>
        <w:rPr>
          <w:rFonts w:eastAsiaTheme="minorEastAsia"/>
          <w:b w:val="0"/>
          <w:bCs w:val="0"/>
          <w:smallCaps w:val="0"/>
          <w:noProof/>
          <w:lang w:eastAsia="zh-CN"/>
        </w:rPr>
      </w:pPr>
      <w:r>
        <w:rPr>
          <w:noProof/>
        </w:rPr>
        <w:t>3.1</w:t>
      </w:r>
      <w:r>
        <w:rPr>
          <w:rFonts w:eastAsiaTheme="minorEastAsia"/>
          <w:b w:val="0"/>
          <w:bCs w:val="0"/>
          <w:smallCaps w:val="0"/>
          <w:noProof/>
          <w:lang w:eastAsia="zh-CN"/>
        </w:rPr>
        <w:tab/>
      </w:r>
      <w:r>
        <w:rPr>
          <w:noProof/>
        </w:rPr>
        <w:t>Introduction</w:t>
      </w:r>
      <w:r>
        <w:rPr>
          <w:noProof/>
        </w:rPr>
        <w:tab/>
      </w:r>
      <w:r>
        <w:rPr>
          <w:noProof/>
        </w:rPr>
        <w:fldChar w:fldCharType="begin"/>
      </w:r>
      <w:r>
        <w:rPr>
          <w:noProof/>
        </w:rPr>
        <w:instrText xml:space="preserve"> PAGEREF _Toc521494824 \h </w:instrText>
      </w:r>
      <w:r>
        <w:rPr>
          <w:noProof/>
        </w:rPr>
      </w:r>
      <w:r>
        <w:rPr>
          <w:noProof/>
        </w:rPr>
        <w:fldChar w:fldCharType="separate"/>
      </w:r>
      <w:r>
        <w:rPr>
          <w:noProof/>
        </w:rPr>
        <w:t>86</w:t>
      </w:r>
      <w:r>
        <w:rPr>
          <w:noProof/>
        </w:rPr>
        <w:fldChar w:fldCharType="end"/>
      </w:r>
    </w:p>
    <w:p w14:paraId="6E2935E8" w14:textId="4B47FF5E" w:rsidR="00EA20B7" w:rsidRDefault="00EA20B7">
      <w:pPr>
        <w:pStyle w:val="TOC2"/>
        <w:tabs>
          <w:tab w:val="left" w:pos="502"/>
          <w:tab w:val="right" w:pos="8828"/>
        </w:tabs>
        <w:rPr>
          <w:rFonts w:eastAsiaTheme="minorEastAsia"/>
          <w:b w:val="0"/>
          <w:bCs w:val="0"/>
          <w:smallCaps w:val="0"/>
          <w:noProof/>
          <w:lang w:eastAsia="zh-CN"/>
        </w:rPr>
      </w:pPr>
      <w:r>
        <w:rPr>
          <w:noProof/>
        </w:rPr>
        <w:t>3.2</w:t>
      </w:r>
      <w:r>
        <w:rPr>
          <w:rFonts w:eastAsiaTheme="minorEastAsia"/>
          <w:b w:val="0"/>
          <w:bCs w:val="0"/>
          <w:smallCaps w:val="0"/>
          <w:noProof/>
          <w:lang w:eastAsia="zh-CN"/>
        </w:rPr>
        <w:tab/>
      </w:r>
      <w:r>
        <w:rPr>
          <w:noProof/>
        </w:rPr>
        <w:t>Aims</w:t>
      </w:r>
      <w:r>
        <w:rPr>
          <w:noProof/>
        </w:rPr>
        <w:tab/>
      </w:r>
      <w:r>
        <w:rPr>
          <w:noProof/>
        </w:rPr>
        <w:fldChar w:fldCharType="begin"/>
      </w:r>
      <w:r>
        <w:rPr>
          <w:noProof/>
        </w:rPr>
        <w:instrText xml:space="preserve"> PAGEREF _Toc521494825 \h </w:instrText>
      </w:r>
      <w:r>
        <w:rPr>
          <w:noProof/>
        </w:rPr>
      </w:r>
      <w:r>
        <w:rPr>
          <w:noProof/>
        </w:rPr>
        <w:fldChar w:fldCharType="separate"/>
      </w:r>
      <w:r>
        <w:rPr>
          <w:noProof/>
        </w:rPr>
        <w:t>89</w:t>
      </w:r>
      <w:r>
        <w:rPr>
          <w:noProof/>
        </w:rPr>
        <w:fldChar w:fldCharType="end"/>
      </w:r>
    </w:p>
    <w:p w14:paraId="3E05E87D" w14:textId="13C59A72" w:rsidR="00EA20B7" w:rsidRDefault="00EA20B7">
      <w:pPr>
        <w:pStyle w:val="TOC2"/>
        <w:tabs>
          <w:tab w:val="left" w:pos="502"/>
          <w:tab w:val="right" w:pos="8828"/>
        </w:tabs>
        <w:rPr>
          <w:rFonts w:eastAsiaTheme="minorEastAsia"/>
          <w:b w:val="0"/>
          <w:bCs w:val="0"/>
          <w:smallCaps w:val="0"/>
          <w:noProof/>
          <w:lang w:eastAsia="zh-CN"/>
        </w:rPr>
      </w:pPr>
      <w:r>
        <w:rPr>
          <w:noProof/>
        </w:rPr>
        <w:t>3.3</w:t>
      </w:r>
      <w:r>
        <w:rPr>
          <w:rFonts w:eastAsiaTheme="minorEastAsia"/>
          <w:b w:val="0"/>
          <w:bCs w:val="0"/>
          <w:smallCaps w:val="0"/>
          <w:noProof/>
          <w:lang w:eastAsia="zh-CN"/>
        </w:rPr>
        <w:tab/>
      </w:r>
      <w:r>
        <w:rPr>
          <w:noProof/>
        </w:rPr>
        <w:t>Results</w:t>
      </w:r>
      <w:r>
        <w:rPr>
          <w:noProof/>
        </w:rPr>
        <w:tab/>
      </w:r>
      <w:r>
        <w:rPr>
          <w:noProof/>
        </w:rPr>
        <w:fldChar w:fldCharType="begin"/>
      </w:r>
      <w:r>
        <w:rPr>
          <w:noProof/>
        </w:rPr>
        <w:instrText xml:space="preserve"> PAGEREF _Toc521494826 \h </w:instrText>
      </w:r>
      <w:r>
        <w:rPr>
          <w:noProof/>
        </w:rPr>
      </w:r>
      <w:r>
        <w:rPr>
          <w:noProof/>
        </w:rPr>
        <w:fldChar w:fldCharType="separate"/>
      </w:r>
      <w:r>
        <w:rPr>
          <w:noProof/>
        </w:rPr>
        <w:t>90</w:t>
      </w:r>
      <w:r>
        <w:rPr>
          <w:noProof/>
        </w:rPr>
        <w:fldChar w:fldCharType="end"/>
      </w:r>
    </w:p>
    <w:p w14:paraId="03B4C9C6" w14:textId="4C4ECC73" w:rsidR="00EA20B7" w:rsidRDefault="00EA20B7">
      <w:pPr>
        <w:pStyle w:val="TOC3"/>
        <w:rPr>
          <w:rFonts w:eastAsiaTheme="minorEastAsia"/>
          <w:lang w:eastAsia="zh-CN"/>
        </w:rPr>
      </w:pPr>
      <w:r>
        <w:t>3.3.1</w:t>
      </w:r>
      <w:r>
        <w:rPr>
          <w:rFonts w:eastAsiaTheme="minorEastAsia"/>
          <w:lang w:eastAsia="zh-CN"/>
        </w:rPr>
        <w:tab/>
      </w:r>
      <w:r>
        <w:t xml:space="preserve">Can Gram-negative organisms augment </w:t>
      </w:r>
      <w:r w:rsidRPr="00E37C98">
        <w:rPr>
          <w:i/>
          <w:iCs/>
        </w:rPr>
        <w:t xml:space="preserve">S. aureus </w:t>
      </w:r>
      <w:r>
        <w:t>infection in the zebrafish embryo model of disease?</w:t>
      </w:r>
      <w:r>
        <w:tab/>
      </w:r>
      <w:r>
        <w:fldChar w:fldCharType="begin"/>
      </w:r>
      <w:r>
        <w:instrText xml:space="preserve"> PAGEREF _Toc521494827 \h </w:instrText>
      </w:r>
      <w:r>
        <w:fldChar w:fldCharType="separate"/>
      </w:r>
      <w:r>
        <w:t>90</w:t>
      </w:r>
      <w:r>
        <w:fldChar w:fldCharType="end"/>
      </w:r>
    </w:p>
    <w:p w14:paraId="49AD538C" w14:textId="4BE2BBB2" w:rsidR="00EA20B7" w:rsidRDefault="00EA20B7">
      <w:pPr>
        <w:pStyle w:val="TOC3"/>
        <w:rPr>
          <w:rFonts w:eastAsiaTheme="minorEastAsia"/>
          <w:lang w:eastAsia="zh-CN"/>
        </w:rPr>
      </w:pPr>
      <w:r>
        <w:t>3.3.2</w:t>
      </w:r>
      <w:r>
        <w:rPr>
          <w:rFonts w:eastAsiaTheme="minorEastAsia"/>
          <w:lang w:eastAsia="zh-CN"/>
        </w:rPr>
        <w:tab/>
      </w:r>
      <w:r>
        <w:t xml:space="preserve">Augmentation of </w:t>
      </w:r>
      <w:r w:rsidRPr="00E37C98">
        <w:rPr>
          <w:i/>
          <w:iCs/>
        </w:rPr>
        <w:t xml:space="preserve">S. aureus </w:t>
      </w:r>
      <w:r>
        <w:t>infection in the murine sepsis model with Gram-positive organisms</w:t>
      </w:r>
      <w:r>
        <w:tab/>
      </w:r>
      <w:r>
        <w:fldChar w:fldCharType="begin"/>
      </w:r>
      <w:r>
        <w:instrText xml:space="preserve"> PAGEREF _Toc521494828 \h </w:instrText>
      </w:r>
      <w:r>
        <w:fldChar w:fldCharType="separate"/>
      </w:r>
      <w:r>
        <w:t>92</w:t>
      </w:r>
      <w:r>
        <w:fldChar w:fldCharType="end"/>
      </w:r>
    </w:p>
    <w:p w14:paraId="196AF88E" w14:textId="73B0D1F1" w:rsidR="00EA20B7" w:rsidRDefault="00EA20B7">
      <w:pPr>
        <w:pStyle w:val="TOC3"/>
        <w:rPr>
          <w:rFonts w:eastAsiaTheme="minorEastAsia"/>
          <w:lang w:eastAsia="zh-CN"/>
        </w:rPr>
      </w:pPr>
      <w:r>
        <w:t>3.3.3</w:t>
      </w:r>
      <w:r>
        <w:rPr>
          <w:rFonts w:eastAsiaTheme="minorEastAsia"/>
          <w:lang w:eastAsia="zh-CN"/>
        </w:rPr>
        <w:tab/>
      </w:r>
      <w:r>
        <w:t xml:space="preserve">Augmentation of </w:t>
      </w:r>
      <w:r w:rsidRPr="00E37C98">
        <w:rPr>
          <w:i/>
          <w:iCs/>
        </w:rPr>
        <w:t xml:space="preserve">S. aureus </w:t>
      </w:r>
      <w:r>
        <w:t>infection in the murine sepsis model with Gram-negative organisms</w:t>
      </w:r>
      <w:r>
        <w:tab/>
      </w:r>
      <w:r>
        <w:fldChar w:fldCharType="begin"/>
      </w:r>
      <w:r>
        <w:instrText xml:space="preserve"> PAGEREF _Toc521494829 \h </w:instrText>
      </w:r>
      <w:r>
        <w:fldChar w:fldCharType="separate"/>
      </w:r>
      <w:r>
        <w:t>102</w:t>
      </w:r>
      <w:r>
        <w:fldChar w:fldCharType="end"/>
      </w:r>
    </w:p>
    <w:p w14:paraId="37CE1922" w14:textId="40703302" w:rsidR="00EA20B7" w:rsidRDefault="00EA20B7">
      <w:pPr>
        <w:pStyle w:val="TOC2"/>
        <w:tabs>
          <w:tab w:val="left" w:pos="502"/>
          <w:tab w:val="right" w:pos="8828"/>
        </w:tabs>
        <w:rPr>
          <w:rFonts w:eastAsiaTheme="minorEastAsia"/>
          <w:b w:val="0"/>
          <w:bCs w:val="0"/>
          <w:smallCaps w:val="0"/>
          <w:noProof/>
          <w:lang w:eastAsia="zh-CN"/>
        </w:rPr>
      </w:pPr>
      <w:r>
        <w:rPr>
          <w:noProof/>
        </w:rPr>
        <w:t>3.4</w:t>
      </w:r>
      <w:r>
        <w:rPr>
          <w:rFonts w:eastAsiaTheme="minorEastAsia"/>
          <w:b w:val="0"/>
          <w:bCs w:val="0"/>
          <w:smallCaps w:val="0"/>
          <w:noProof/>
          <w:lang w:eastAsia="zh-CN"/>
        </w:rPr>
        <w:tab/>
      </w:r>
      <w:r>
        <w:rPr>
          <w:noProof/>
        </w:rPr>
        <w:t>Discussion</w:t>
      </w:r>
      <w:r>
        <w:rPr>
          <w:noProof/>
        </w:rPr>
        <w:tab/>
      </w:r>
      <w:r>
        <w:rPr>
          <w:noProof/>
        </w:rPr>
        <w:fldChar w:fldCharType="begin"/>
      </w:r>
      <w:r>
        <w:rPr>
          <w:noProof/>
        </w:rPr>
        <w:instrText xml:space="preserve"> PAGEREF _Toc521494830 \h </w:instrText>
      </w:r>
      <w:r>
        <w:rPr>
          <w:noProof/>
        </w:rPr>
      </w:r>
      <w:r>
        <w:rPr>
          <w:noProof/>
        </w:rPr>
        <w:fldChar w:fldCharType="separate"/>
      </w:r>
      <w:r>
        <w:rPr>
          <w:noProof/>
        </w:rPr>
        <w:t>105</w:t>
      </w:r>
      <w:r>
        <w:rPr>
          <w:noProof/>
        </w:rPr>
        <w:fldChar w:fldCharType="end"/>
      </w:r>
    </w:p>
    <w:p w14:paraId="78A6F401" w14:textId="1F67E303" w:rsidR="00EA20B7" w:rsidRDefault="00EA20B7">
      <w:pPr>
        <w:pStyle w:val="TOC1"/>
        <w:tabs>
          <w:tab w:val="left" w:pos="332"/>
          <w:tab w:val="right" w:pos="8828"/>
        </w:tabs>
        <w:rPr>
          <w:rFonts w:eastAsiaTheme="minorEastAsia"/>
          <w:b w:val="0"/>
          <w:bCs w:val="0"/>
          <w:caps w:val="0"/>
          <w:noProof/>
          <w:u w:val="none"/>
          <w:lang w:eastAsia="zh-CN"/>
        </w:rPr>
      </w:pPr>
      <w:r w:rsidRPr="00E37C98">
        <w:rPr>
          <w:noProof/>
          <w:color w:val="FFFFFF" w:themeColor="background1"/>
        </w:rPr>
        <w:t>4</w:t>
      </w:r>
      <w:r>
        <w:rPr>
          <w:rFonts w:eastAsiaTheme="minorEastAsia"/>
          <w:b w:val="0"/>
          <w:bCs w:val="0"/>
          <w:caps w:val="0"/>
          <w:noProof/>
          <w:u w:val="none"/>
          <w:lang w:eastAsia="zh-CN"/>
        </w:rPr>
        <w:tab/>
      </w:r>
      <w:r>
        <w:rPr>
          <w:noProof/>
        </w:rPr>
        <w:t xml:space="preserve">Chapter 4. Effect of cell wall material on host responses and </w:t>
      </w:r>
      <w:r w:rsidRPr="00E37C98">
        <w:rPr>
          <w:i/>
          <w:iCs/>
          <w:noProof/>
        </w:rPr>
        <w:t>S. aureus</w:t>
      </w:r>
      <w:r w:rsidRPr="00E37C98">
        <w:rPr>
          <w:i/>
          <w:noProof/>
        </w:rPr>
        <w:t xml:space="preserve"> </w:t>
      </w:r>
      <w:r>
        <w:rPr>
          <w:noProof/>
        </w:rPr>
        <w:t>infection</w:t>
      </w:r>
      <w:r>
        <w:rPr>
          <w:noProof/>
        </w:rPr>
        <w:tab/>
      </w:r>
      <w:r>
        <w:rPr>
          <w:noProof/>
        </w:rPr>
        <w:fldChar w:fldCharType="begin"/>
      </w:r>
      <w:r>
        <w:rPr>
          <w:noProof/>
        </w:rPr>
        <w:instrText xml:space="preserve"> PAGEREF _Toc521494831 \h </w:instrText>
      </w:r>
      <w:r>
        <w:rPr>
          <w:noProof/>
        </w:rPr>
      </w:r>
      <w:r>
        <w:rPr>
          <w:noProof/>
        </w:rPr>
        <w:fldChar w:fldCharType="separate"/>
      </w:r>
      <w:r>
        <w:rPr>
          <w:noProof/>
        </w:rPr>
        <w:t>107</w:t>
      </w:r>
      <w:r>
        <w:rPr>
          <w:noProof/>
        </w:rPr>
        <w:fldChar w:fldCharType="end"/>
      </w:r>
    </w:p>
    <w:p w14:paraId="37EBD595" w14:textId="5C847729" w:rsidR="00EA20B7" w:rsidRDefault="00EA20B7">
      <w:pPr>
        <w:pStyle w:val="TOC2"/>
        <w:tabs>
          <w:tab w:val="left" w:pos="502"/>
          <w:tab w:val="right" w:pos="8828"/>
        </w:tabs>
        <w:rPr>
          <w:rFonts w:eastAsiaTheme="minorEastAsia"/>
          <w:b w:val="0"/>
          <w:bCs w:val="0"/>
          <w:smallCaps w:val="0"/>
          <w:noProof/>
          <w:lang w:eastAsia="zh-CN"/>
        </w:rPr>
      </w:pPr>
      <w:r>
        <w:rPr>
          <w:noProof/>
        </w:rPr>
        <w:t>4.1</w:t>
      </w:r>
      <w:r>
        <w:rPr>
          <w:rFonts w:eastAsiaTheme="minorEastAsia"/>
          <w:b w:val="0"/>
          <w:bCs w:val="0"/>
          <w:smallCaps w:val="0"/>
          <w:noProof/>
          <w:lang w:eastAsia="zh-CN"/>
        </w:rPr>
        <w:tab/>
      </w:r>
      <w:r>
        <w:rPr>
          <w:noProof/>
        </w:rPr>
        <w:t>Introduction</w:t>
      </w:r>
      <w:r>
        <w:rPr>
          <w:noProof/>
        </w:rPr>
        <w:tab/>
      </w:r>
      <w:r>
        <w:rPr>
          <w:noProof/>
        </w:rPr>
        <w:fldChar w:fldCharType="begin"/>
      </w:r>
      <w:r>
        <w:rPr>
          <w:noProof/>
        </w:rPr>
        <w:instrText xml:space="preserve"> PAGEREF _Toc521494832 \h </w:instrText>
      </w:r>
      <w:r>
        <w:rPr>
          <w:noProof/>
        </w:rPr>
      </w:r>
      <w:r>
        <w:rPr>
          <w:noProof/>
        </w:rPr>
        <w:fldChar w:fldCharType="separate"/>
      </w:r>
      <w:r>
        <w:rPr>
          <w:noProof/>
        </w:rPr>
        <w:t>107</w:t>
      </w:r>
      <w:r>
        <w:rPr>
          <w:noProof/>
        </w:rPr>
        <w:fldChar w:fldCharType="end"/>
      </w:r>
    </w:p>
    <w:p w14:paraId="6D6D7B7C" w14:textId="756A0010" w:rsidR="00EA20B7" w:rsidRDefault="00EA20B7">
      <w:pPr>
        <w:pStyle w:val="TOC2"/>
        <w:tabs>
          <w:tab w:val="left" w:pos="502"/>
          <w:tab w:val="right" w:pos="8828"/>
        </w:tabs>
        <w:rPr>
          <w:rFonts w:eastAsiaTheme="minorEastAsia"/>
          <w:b w:val="0"/>
          <w:bCs w:val="0"/>
          <w:smallCaps w:val="0"/>
          <w:noProof/>
          <w:lang w:eastAsia="zh-CN"/>
        </w:rPr>
      </w:pPr>
      <w:r w:rsidRPr="00E37C98">
        <w:rPr>
          <w:rFonts w:eastAsia="Times New Roman"/>
          <w:noProof/>
          <w:lang w:eastAsia="en-GB"/>
        </w:rPr>
        <w:t>4.2</w:t>
      </w:r>
      <w:r>
        <w:rPr>
          <w:rFonts w:eastAsiaTheme="minorEastAsia"/>
          <w:b w:val="0"/>
          <w:bCs w:val="0"/>
          <w:smallCaps w:val="0"/>
          <w:noProof/>
          <w:lang w:eastAsia="zh-CN"/>
        </w:rPr>
        <w:tab/>
      </w:r>
      <w:r w:rsidRPr="00E37C98">
        <w:rPr>
          <w:rFonts w:eastAsia="Times New Roman"/>
          <w:noProof/>
          <w:shd w:val="clear" w:color="auto" w:fill="FFFFFF"/>
          <w:lang w:eastAsia="en-GB"/>
        </w:rPr>
        <w:t>Aims</w:t>
      </w:r>
      <w:r>
        <w:rPr>
          <w:noProof/>
        </w:rPr>
        <w:tab/>
      </w:r>
      <w:r>
        <w:rPr>
          <w:noProof/>
        </w:rPr>
        <w:fldChar w:fldCharType="begin"/>
      </w:r>
      <w:r>
        <w:rPr>
          <w:noProof/>
        </w:rPr>
        <w:instrText xml:space="preserve"> PAGEREF _Toc521494833 \h </w:instrText>
      </w:r>
      <w:r>
        <w:rPr>
          <w:noProof/>
        </w:rPr>
      </w:r>
      <w:r>
        <w:rPr>
          <w:noProof/>
        </w:rPr>
        <w:fldChar w:fldCharType="separate"/>
      </w:r>
      <w:r>
        <w:rPr>
          <w:noProof/>
        </w:rPr>
        <w:t>110</w:t>
      </w:r>
      <w:r>
        <w:rPr>
          <w:noProof/>
        </w:rPr>
        <w:fldChar w:fldCharType="end"/>
      </w:r>
    </w:p>
    <w:p w14:paraId="1C273365" w14:textId="7A4E0595" w:rsidR="00EA20B7" w:rsidRDefault="00EA20B7">
      <w:pPr>
        <w:pStyle w:val="TOC2"/>
        <w:tabs>
          <w:tab w:val="left" w:pos="502"/>
          <w:tab w:val="right" w:pos="8828"/>
        </w:tabs>
        <w:rPr>
          <w:rFonts w:eastAsiaTheme="minorEastAsia"/>
          <w:b w:val="0"/>
          <w:bCs w:val="0"/>
          <w:smallCaps w:val="0"/>
          <w:noProof/>
          <w:lang w:eastAsia="zh-CN"/>
        </w:rPr>
      </w:pPr>
      <w:r>
        <w:rPr>
          <w:noProof/>
        </w:rPr>
        <w:lastRenderedPageBreak/>
        <w:t>4.3</w:t>
      </w:r>
      <w:r>
        <w:rPr>
          <w:rFonts w:eastAsiaTheme="minorEastAsia"/>
          <w:b w:val="0"/>
          <w:bCs w:val="0"/>
          <w:smallCaps w:val="0"/>
          <w:noProof/>
          <w:lang w:eastAsia="zh-CN"/>
        </w:rPr>
        <w:tab/>
      </w:r>
      <w:r>
        <w:rPr>
          <w:noProof/>
        </w:rPr>
        <w:t>Results</w:t>
      </w:r>
      <w:r>
        <w:rPr>
          <w:noProof/>
        </w:rPr>
        <w:tab/>
      </w:r>
      <w:r>
        <w:rPr>
          <w:noProof/>
        </w:rPr>
        <w:fldChar w:fldCharType="begin"/>
      </w:r>
      <w:r>
        <w:rPr>
          <w:noProof/>
        </w:rPr>
        <w:instrText xml:space="preserve"> PAGEREF _Toc521494834 \h </w:instrText>
      </w:r>
      <w:r>
        <w:rPr>
          <w:noProof/>
        </w:rPr>
      </w:r>
      <w:r>
        <w:rPr>
          <w:noProof/>
        </w:rPr>
        <w:fldChar w:fldCharType="separate"/>
      </w:r>
      <w:r>
        <w:rPr>
          <w:noProof/>
        </w:rPr>
        <w:t>111</w:t>
      </w:r>
      <w:r>
        <w:rPr>
          <w:noProof/>
        </w:rPr>
        <w:fldChar w:fldCharType="end"/>
      </w:r>
    </w:p>
    <w:p w14:paraId="26EB5A2C" w14:textId="0587B248" w:rsidR="00EA20B7" w:rsidRDefault="00EA20B7">
      <w:pPr>
        <w:pStyle w:val="TOC3"/>
        <w:rPr>
          <w:rFonts w:eastAsiaTheme="minorEastAsia"/>
          <w:lang w:eastAsia="zh-CN"/>
        </w:rPr>
      </w:pPr>
      <w:r>
        <w:t>4.3.1</w:t>
      </w:r>
      <w:r>
        <w:rPr>
          <w:rFonts w:eastAsiaTheme="minorEastAsia"/>
          <w:lang w:eastAsia="zh-CN"/>
        </w:rPr>
        <w:tab/>
      </w:r>
      <w:r>
        <w:t>Effect of bacterial cell-wall material on the zebrafish host</w:t>
      </w:r>
      <w:r>
        <w:tab/>
      </w:r>
      <w:r>
        <w:fldChar w:fldCharType="begin"/>
      </w:r>
      <w:r>
        <w:instrText xml:space="preserve"> PAGEREF _Toc521494835 \h </w:instrText>
      </w:r>
      <w:r>
        <w:fldChar w:fldCharType="separate"/>
      </w:r>
      <w:r>
        <w:t>111</w:t>
      </w:r>
      <w:r>
        <w:fldChar w:fldCharType="end"/>
      </w:r>
    </w:p>
    <w:p w14:paraId="2DEF1178" w14:textId="4ADD50AB" w:rsidR="00EA20B7" w:rsidRDefault="00EA20B7">
      <w:pPr>
        <w:pStyle w:val="TOC4"/>
        <w:tabs>
          <w:tab w:val="left" w:pos="833"/>
          <w:tab w:val="right" w:pos="8828"/>
        </w:tabs>
        <w:rPr>
          <w:rFonts w:eastAsiaTheme="minorEastAsia"/>
          <w:noProof/>
          <w:lang w:eastAsia="zh-CN"/>
        </w:rPr>
      </w:pPr>
      <w:r>
        <w:rPr>
          <w:noProof/>
        </w:rPr>
        <w:t>4.3.1.1</w:t>
      </w:r>
      <w:r>
        <w:rPr>
          <w:rFonts w:eastAsiaTheme="minorEastAsia"/>
          <w:noProof/>
          <w:lang w:eastAsia="zh-CN"/>
        </w:rPr>
        <w:tab/>
      </w:r>
      <w:r>
        <w:rPr>
          <w:noProof/>
        </w:rPr>
        <w:t>Co-injection of peptidoglycan and lipoteichoic acid</w:t>
      </w:r>
      <w:r>
        <w:rPr>
          <w:noProof/>
        </w:rPr>
        <w:tab/>
      </w:r>
      <w:r>
        <w:rPr>
          <w:noProof/>
        </w:rPr>
        <w:fldChar w:fldCharType="begin"/>
      </w:r>
      <w:r>
        <w:rPr>
          <w:noProof/>
        </w:rPr>
        <w:instrText xml:space="preserve"> PAGEREF _Toc521494836 \h </w:instrText>
      </w:r>
      <w:r>
        <w:rPr>
          <w:noProof/>
        </w:rPr>
      </w:r>
      <w:r>
        <w:rPr>
          <w:noProof/>
        </w:rPr>
        <w:fldChar w:fldCharType="separate"/>
      </w:r>
      <w:r>
        <w:rPr>
          <w:noProof/>
        </w:rPr>
        <w:t>111</w:t>
      </w:r>
      <w:r>
        <w:rPr>
          <w:noProof/>
        </w:rPr>
        <w:fldChar w:fldCharType="end"/>
      </w:r>
    </w:p>
    <w:p w14:paraId="477DE702" w14:textId="6945D1F2" w:rsidR="00EA20B7" w:rsidRDefault="00EA20B7">
      <w:pPr>
        <w:pStyle w:val="TOC4"/>
        <w:tabs>
          <w:tab w:val="left" w:pos="833"/>
          <w:tab w:val="right" w:pos="8828"/>
        </w:tabs>
        <w:rPr>
          <w:rFonts w:eastAsiaTheme="minorEastAsia"/>
          <w:noProof/>
          <w:lang w:eastAsia="zh-CN"/>
        </w:rPr>
      </w:pPr>
      <w:r>
        <w:rPr>
          <w:noProof/>
        </w:rPr>
        <w:t>4.3.1.2</w:t>
      </w:r>
      <w:r>
        <w:rPr>
          <w:rFonts w:eastAsiaTheme="minorEastAsia"/>
          <w:noProof/>
          <w:lang w:eastAsia="zh-CN"/>
        </w:rPr>
        <w:tab/>
      </w:r>
      <w:r>
        <w:rPr>
          <w:noProof/>
        </w:rPr>
        <w:t>Combination of peptidoglycan and lipopolysaccharide</w:t>
      </w:r>
      <w:r>
        <w:rPr>
          <w:noProof/>
        </w:rPr>
        <w:tab/>
      </w:r>
      <w:r>
        <w:rPr>
          <w:noProof/>
        </w:rPr>
        <w:fldChar w:fldCharType="begin"/>
      </w:r>
      <w:r>
        <w:rPr>
          <w:noProof/>
        </w:rPr>
        <w:instrText xml:space="preserve"> PAGEREF _Toc521494837 \h </w:instrText>
      </w:r>
      <w:r>
        <w:rPr>
          <w:noProof/>
        </w:rPr>
      </w:r>
      <w:r>
        <w:rPr>
          <w:noProof/>
        </w:rPr>
        <w:fldChar w:fldCharType="separate"/>
      </w:r>
      <w:r>
        <w:rPr>
          <w:noProof/>
        </w:rPr>
        <w:t>115</w:t>
      </w:r>
      <w:r>
        <w:rPr>
          <w:noProof/>
        </w:rPr>
        <w:fldChar w:fldCharType="end"/>
      </w:r>
    </w:p>
    <w:p w14:paraId="44141D54" w14:textId="468406FB" w:rsidR="00EA20B7" w:rsidRDefault="00EA20B7">
      <w:pPr>
        <w:pStyle w:val="TOC4"/>
        <w:tabs>
          <w:tab w:val="left" w:pos="833"/>
          <w:tab w:val="right" w:pos="8828"/>
        </w:tabs>
        <w:rPr>
          <w:rFonts w:eastAsiaTheme="minorEastAsia"/>
          <w:noProof/>
          <w:lang w:eastAsia="zh-CN"/>
        </w:rPr>
      </w:pPr>
      <w:r>
        <w:rPr>
          <w:noProof/>
        </w:rPr>
        <w:t>4.3.1.3</w:t>
      </w:r>
      <w:r>
        <w:rPr>
          <w:rFonts w:eastAsiaTheme="minorEastAsia"/>
          <w:noProof/>
          <w:lang w:eastAsia="zh-CN"/>
        </w:rPr>
        <w:tab/>
      </w:r>
      <w:r>
        <w:rPr>
          <w:noProof/>
        </w:rPr>
        <w:t xml:space="preserve">Combination of </w:t>
      </w:r>
      <w:r w:rsidRPr="00E37C98">
        <w:rPr>
          <w:i/>
          <w:noProof/>
        </w:rPr>
        <w:t xml:space="preserve">S. aureus </w:t>
      </w:r>
      <w:r>
        <w:rPr>
          <w:noProof/>
        </w:rPr>
        <w:t xml:space="preserve">and heat killed </w:t>
      </w:r>
      <w:r w:rsidRPr="00E37C98">
        <w:rPr>
          <w:i/>
          <w:noProof/>
        </w:rPr>
        <w:t>S. aureus</w:t>
      </w:r>
      <w:r>
        <w:rPr>
          <w:noProof/>
        </w:rPr>
        <w:tab/>
      </w:r>
      <w:r>
        <w:rPr>
          <w:noProof/>
        </w:rPr>
        <w:fldChar w:fldCharType="begin"/>
      </w:r>
      <w:r>
        <w:rPr>
          <w:noProof/>
        </w:rPr>
        <w:instrText xml:space="preserve"> PAGEREF _Toc521494838 \h </w:instrText>
      </w:r>
      <w:r>
        <w:rPr>
          <w:noProof/>
        </w:rPr>
      </w:r>
      <w:r>
        <w:rPr>
          <w:noProof/>
        </w:rPr>
        <w:fldChar w:fldCharType="separate"/>
      </w:r>
      <w:r>
        <w:rPr>
          <w:noProof/>
        </w:rPr>
        <w:t>115</w:t>
      </w:r>
      <w:r>
        <w:rPr>
          <w:noProof/>
        </w:rPr>
        <w:fldChar w:fldCharType="end"/>
      </w:r>
    </w:p>
    <w:p w14:paraId="52B6050B" w14:textId="62A0033E" w:rsidR="00EA20B7" w:rsidRDefault="00EA20B7">
      <w:pPr>
        <w:pStyle w:val="TOC3"/>
        <w:rPr>
          <w:rFonts w:eastAsiaTheme="minorEastAsia"/>
          <w:lang w:eastAsia="zh-CN"/>
        </w:rPr>
      </w:pPr>
      <w:r>
        <w:t>4.3.2</w:t>
      </w:r>
      <w:r>
        <w:rPr>
          <w:rFonts w:eastAsiaTheme="minorEastAsia"/>
          <w:lang w:eastAsia="zh-CN"/>
        </w:rPr>
        <w:tab/>
      </w:r>
      <w:r>
        <w:t>Effect of phagocyte depletion on the response of zebrafish embryos to cell wall components</w:t>
      </w:r>
      <w:r>
        <w:tab/>
      </w:r>
      <w:r>
        <w:fldChar w:fldCharType="begin"/>
      </w:r>
      <w:r>
        <w:instrText xml:space="preserve"> PAGEREF _Toc521494839 \h </w:instrText>
      </w:r>
      <w:r>
        <w:fldChar w:fldCharType="separate"/>
      </w:r>
      <w:r>
        <w:t>116</w:t>
      </w:r>
      <w:r>
        <w:fldChar w:fldCharType="end"/>
      </w:r>
    </w:p>
    <w:p w14:paraId="2BEC558F" w14:textId="4D110625" w:rsidR="00EA20B7" w:rsidRDefault="00EA20B7">
      <w:pPr>
        <w:pStyle w:val="TOC4"/>
        <w:tabs>
          <w:tab w:val="left" w:pos="833"/>
          <w:tab w:val="right" w:pos="8828"/>
        </w:tabs>
        <w:rPr>
          <w:rFonts w:eastAsiaTheme="minorEastAsia"/>
          <w:noProof/>
          <w:lang w:eastAsia="zh-CN"/>
        </w:rPr>
      </w:pPr>
      <w:r>
        <w:rPr>
          <w:noProof/>
        </w:rPr>
        <w:t>4.3.2.1</w:t>
      </w:r>
      <w:r>
        <w:rPr>
          <w:rFonts w:eastAsiaTheme="minorEastAsia"/>
          <w:noProof/>
          <w:lang w:eastAsia="zh-CN"/>
        </w:rPr>
        <w:tab/>
      </w:r>
      <w:r>
        <w:rPr>
          <w:noProof/>
        </w:rPr>
        <w:t xml:space="preserve">Combination of lipoteichoic acid and </w:t>
      </w:r>
      <w:r w:rsidRPr="00E37C98">
        <w:rPr>
          <w:i/>
          <w:noProof/>
        </w:rPr>
        <w:t>S. aureus</w:t>
      </w:r>
      <w:r>
        <w:rPr>
          <w:noProof/>
        </w:rPr>
        <w:tab/>
      </w:r>
      <w:r>
        <w:rPr>
          <w:noProof/>
        </w:rPr>
        <w:fldChar w:fldCharType="begin"/>
      </w:r>
      <w:r>
        <w:rPr>
          <w:noProof/>
        </w:rPr>
        <w:instrText xml:space="preserve"> PAGEREF _Toc521494840 \h </w:instrText>
      </w:r>
      <w:r>
        <w:rPr>
          <w:noProof/>
        </w:rPr>
      </w:r>
      <w:r>
        <w:rPr>
          <w:noProof/>
        </w:rPr>
        <w:fldChar w:fldCharType="separate"/>
      </w:r>
      <w:r>
        <w:rPr>
          <w:noProof/>
        </w:rPr>
        <w:t>117</w:t>
      </w:r>
      <w:r>
        <w:rPr>
          <w:noProof/>
        </w:rPr>
        <w:fldChar w:fldCharType="end"/>
      </w:r>
    </w:p>
    <w:p w14:paraId="249B0B45" w14:textId="68972088" w:rsidR="00EA20B7" w:rsidRDefault="00EA20B7">
      <w:pPr>
        <w:pStyle w:val="TOC4"/>
        <w:tabs>
          <w:tab w:val="left" w:pos="833"/>
          <w:tab w:val="right" w:pos="8828"/>
        </w:tabs>
        <w:rPr>
          <w:rFonts w:eastAsiaTheme="minorEastAsia"/>
          <w:noProof/>
          <w:lang w:eastAsia="zh-CN"/>
        </w:rPr>
      </w:pPr>
      <w:r>
        <w:rPr>
          <w:noProof/>
        </w:rPr>
        <w:t>4.3.2.2</w:t>
      </w:r>
      <w:r>
        <w:rPr>
          <w:rFonts w:eastAsiaTheme="minorEastAsia"/>
          <w:noProof/>
          <w:lang w:eastAsia="zh-CN"/>
        </w:rPr>
        <w:tab/>
      </w:r>
      <w:r>
        <w:rPr>
          <w:noProof/>
        </w:rPr>
        <w:t xml:space="preserve">Combination of lipopolysaccharide and </w:t>
      </w:r>
      <w:r w:rsidRPr="00E37C98">
        <w:rPr>
          <w:i/>
          <w:noProof/>
        </w:rPr>
        <w:t xml:space="preserve">S. aureus </w:t>
      </w:r>
      <w:r>
        <w:rPr>
          <w:noProof/>
        </w:rPr>
        <w:t>peptidoglycan</w:t>
      </w:r>
      <w:r>
        <w:rPr>
          <w:noProof/>
        </w:rPr>
        <w:tab/>
      </w:r>
      <w:r>
        <w:rPr>
          <w:noProof/>
        </w:rPr>
        <w:fldChar w:fldCharType="begin"/>
      </w:r>
      <w:r>
        <w:rPr>
          <w:noProof/>
        </w:rPr>
        <w:instrText xml:space="preserve"> PAGEREF _Toc521494841 \h </w:instrText>
      </w:r>
      <w:r>
        <w:rPr>
          <w:noProof/>
        </w:rPr>
      </w:r>
      <w:r>
        <w:rPr>
          <w:noProof/>
        </w:rPr>
        <w:fldChar w:fldCharType="separate"/>
      </w:r>
      <w:r>
        <w:rPr>
          <w:noProof/>
        </w:rPr>
        <w:t>119</w:t>
      </w:r>
      <w:r>
        <w:rPr>
          <w:noProof/>
        </w:rPr>
        <w:fldChar w:fldCharType="end"/>
      </w:r>
    </w:p>
    <w:p w14:paraId="6B0C1202" w14:textId="6500FFEC" w:rsidR="00EA20B7" w:rsidRDefault="00EA20B7">
      <w:pPr>
        <w:pStyle w:val="TOC4"/>
        <w:tabs>
          <w:tab w:val="left" w:pos="833"/>
          <w:tab w:val="right" w:pos="8828"/>
        </w:tabs>
        <w:rPr>
          <w:rFonts w:eastAsiaTheme="minorEastAsia"/>
          <w:noProof/>
          <w:lang w:eastAsia="zh-CN"/>
        </w:rPr>
      </w:pPr>
      <w:r>
        <w:rPr>
          <w:noProof/>
        </w:rPr>
        <w:t>4.3.2.3</w:t>
      </w:r>
      <w:r>
        <w:rPr>
          <w:rFonts w:eastAsiaTheme="minorEastAsia"/>
          <w:noProof/>
          <w:lang w:eastAsia="zh-CN"/>
        </w:rPr>
        <w:tab/>
      </w:r>
      <w:r>
        <w:rPr>
          <w:noProof/>
        </w:rPr>
        <w:t xml:space="preserve">Combination of heat-killed bacteria and </w:t>
      </w:r>
      <w:r w:rsidRPr="00E37C98">
        <w:rPr>
          <w:i/>
          <w:noProof/>
        </w:rPr>
        <w:t xml:space="preserve">S. aureus </w:t>
      </w:r>
      <w:r>
        <w:rPr>
          <w:noProof/>
        </w:rPr>
        <w:t>peptidoglycan</w:t>
      </w:r>
      <w:r>
        <w:rPr>
          <w:noProof/>
        </w:rPr>
        <w:tab/>
      </w:r>
      <w:r>
        <w:rPr>
          <w:noProof/>
        </w:rPr>
        <w:fldChar w:fldCharType="begin"/>
      </w:r>
      <w:r>
        <w:rPr>
          <w:noProof/>
        </w:rPr>
        <w:instrText xml:space="preserve"> PAGEREF _Toc521494842 \h </w:instrText>
      </w:r>
      <w:r>
        <w:rPr>
          <w:noProof/>
        </w:rPr>
      </w:r>
      <w:r>
        <w:rPr>
          <w:noProof/>
        </w:rPr>
        <w:fldChar w:fldCharType="separate"/>
      </w:r>
      <w:r>
        <w:rPr>
          <w:noProof/>
        </w:rPr>
        <w:t>119</w:t>
      </w:r>
      <w:r>
        <w:rPr>
          <w:noProof/>
        </w:rPr>
        <w:fldChar w:fldCharType="end"/>
      </w:r>
    </w:p>
    <w:p w14:paraId="491BBC8E" w14:textId="1DA69A15" w:rsidR="00EA20B7" w:rsidRDefault="00EA20B7">
      <w:pPr>
        <w:pStyle w:val="TOC4"/>
        <w:tabs>
          <w:tab w:val="left" w:pos="833"/>
          <w:tab w:val="right" w:pos="8828"/>
        </w:tabs>
        <w:rPr>
          <w:rFonts w:eastAsiaTheme="minorEastAsia"/>
          <w:noProof/>
          <w:lang w:eastAsia="zh-CN"/>
        </w:rPr>
      </w:pPr>
      <w:r>
        <w:rPr>
          <w:noProof/>
        </w:rPr>
        <w:t>4.3.2.4</w:t>
      </w:r>
      <w:r>
        <w:rPr>
          <w:rFonts w:eastAsiaTheme="minorEastAsia"/>
          <w:noProof/>
          <w:lang w:eastAsia="zh-CN"/>
        </w:rPr>
        <w:tab/>
      </w:r>
      <w:r>
        <w:rPr>
          <w:noProof/>
        </w:rPr>
        <w:t xml:space="preserve">Role of </w:t>
      </w:r>
      <w:r w:rsidRPr="00E37C98">
        <w:rPr>
          <w:i/>
          <w:noProof/>
        </w:rPr>
        <w:t xml:space="preserve">S. aureus </w:t>
      </w:r>
      <w:r>
        <w:rPr>
          <w:noProof/>
        </w:rPr>
        <w:t>lipoproteins in host-pathogen interaction</w:t>
      </w:r>
      <w:r>
        <w:rPr>
          <w:noProof/>
        </w:rPr>
        <w:tab/>
      </w:r>
      <w:r>
        <w:rPr>
          <w:noProof/>
        </w:rPr>
        <w:fldChar w:fldCharType="begin"/>
      </w:r>
      <w:r>
        <w:rPr>
          <w:noProof/>
        </w:rPr>
        <w:instrText xml:space="preserve"> PAGEREF _Toc521494843 \h </w:instrText>
      </w:r>
      <w:r>
        <w:rPr>
          <w:noProof/>
        </w:rPr>
      </w:r>
      <w:r>
        <w:rPr>
          <w:noProof/>
        </w:rPr>
        <w:fldChar w:fldCharType="separate"/>
      </w:r>
      <w:r>
        <w:rPr>
          <w:noProof/>
        </w:rPr>
        <w:t>123</w:t>
      </w:r>
      <w:r>
        <w:rPr>
          <w:noProof/>
        </w:rPr>
        <w:fldChar w:fldCharType="end"/>
      </w:r>
    </w:p>
    <w:p w14:paraId="481D67BB" w14:textId="76AF63B5" w:rsidR="00EA20B7" w:rsidRDefault="00EA20B7">
      <w:pPr>
        <w:pStyle w:val="TOC3"/>
        <w:rPr>
          <w:rFonts w:eastAsiaTheme="minorEastAsia"/>
          <w:lang w:eastAsia="zh-CN"/>
        </w:rPr>
      </w:pPr>
      <w:r>
        <w:t>4.3.3</w:t>
      </w:r>
      <w:r>
        <w:rPr>
          <w:rFonts w:eastAsiaTheme="minorEastAsia"/>
          <w:lang w:eastAsia="zh-CN"/>
        </w:rPr>
        <w:tab/>
      </w:r>
      <w:r>
        <w:t>Investigation of the role of peptidoglycan in the murine systemic model of infection</w:t>
      </w:r>
      <w:r>
        <w:tab/>
      </w:r>
      <w:r>
        <w:fldChar w:fldCharType="begin"/>
      </w:r>
      <w:r>
        <w:instrText xml:space="preserve"> PAGEREF _Toc521494844 \h </w:instrText>
      </w:r>
      <w:r>
        <w:fldChar w:fldCharType="separate"/>
      </w:r>
      <w:r>
        <w:t>125</w:t>
      </w:r>
      <w:r>
        <w:fldChar w:fldCharType="end"/>
      </w:r>
    </w:p>
    <w:p w14:paraId="2B214A1A" w14:textId="62BD7711" w:rsidR="00EA20B7" w:rsidRDefault="00EA20B7">
      <w:pPr>
        <w:pStyle w:val="TOC4"/>
        <w:tabs>
          <w:tab w:val="left" w:pos="833"/>
          <w:tab w:val="right" w:pos="8828"/>
        </w:tabs>
        <w:rPr>
          <w:rFonts w:eastAsiaTheme="minorEastAsia"/>
          <w:noProof/>
          <w:lang w:eastAsia="zh-CN"/>
        </w:rPr>
      </w:pPr>
      <w:r>
        <w:rPr>
          <w:noProof/>
        </w:rPr>
        <w:t>4.3.3.1</w:t>
      </w:r>
      <w:r>
        <w:rPr>
          <w:rFonts w:eastAsiaTheme="minorEastAsia"/>
          <w:noProof/>
          <w:lang w:eastAsia="zh-CN"/>
        </w:rPr>
        <w:tab/>
      </w:r>
      <w:r>
        <w:rPr>
          <w:noProof/>
        </w:rPr>
        <w:t xml:space="preserve">The effect of peptidoglycan from </w:t>
      </w:r>
      <w:r w:rsidRPr="00E37C98">
        <w:rPr>
          <w:i/>
          <w:noProof/>
        </w:rPr>
        <w:t>S. aureus,</w:t>
      </w:r>
      <w:r>
        <w:rPr>
          <w:noProof/>
        </w:rPr>
        <w:t xml:space="preserve"> </w:t>
      </w:r>
      <w:r w:rsidRPr="00E37C98">
        <w:rPr>
          <w:i/>
          <w:noProof/>
        </w:rPr>
        <w:t xml:space="preserve">B. subtilis, M. luteus, C. flaccumfaciens, B. cereus </w:t>
      </w:r>
      <w:r>
        <w:rPr>
          <w:noProof/>
        </w:rPr>
        <w:t>and</w:t>
      </w:r>
      <w:r w:rsidRPr="00E37C98">
        <w:rPr>
          <w:i/>
          <w:noProof/>
        </w:rPr>
        <w:t xml:space="preserve"> S. epidermidis</w:t>
      </w:r>
      <w:r>
        <w:rPr>
          <w:noProof/>
        </w:rPr>
        <w:tab/>
      </w:r>
      <w:r>
        <w:rPr>
          <w:noProof/>
        </w:rPr>
        <w:fldChar w:fldCharType="begin"/>
      </w:r>
      <w:r>
        <w:rPr>
          <w:noProof/>
        </w:rPr>
        <w:instrText xml:space="preserve"> PAGEREF _Toc521494845 \h </w:instrText>
      </w:r>
      <w:r>
        <w:rPr>
          <w:noProof/>
        </w:rPr>
      </w:r>
      <w:r>
        <w:rPr>
          <w:noProof/>
        </w:rPr>
        <w:fldChar w:fldCharType="separate"/>
      </w:r>
      <w:r>
        <w:rPr>
          <w:noProof/>
        </w:rPr>
        <w:t>125</w:t>
      </w:r>
      <w:r>
        <w:rPr>
          <w:noProof/>
        </w:rPr>
        <w:fldChar w:fldCharType="end"/>
      </w:r>
    </w:p>
    <w:p w14:paraId="372480C4" w14:textId="0FCE16D7" w:rsidR="00EA20B7" w:rsidRDefault="00EA20B7">
      <w:pPr>
        <w:pStyle w:val="TOC4"/>
        <w:tabs>
          <w:tab w:val="left" w:pos="833"/>
          <w:tab w:val="right" w:pos="8828"/>
        </w:tabs>
        <w:rPr>
          <w:rFonts w:eastAsiaTheme="minorEastAsia"/>
          <w:noProof/>
          <w:lang w:eastAsia="zh-CN"/>
        </w:rPr>
      </w:pPr>
      <w:r>
        <w:rPr>
          <w:noProof/>
        </w:rPr>
        <w:t>4.3.3.2</w:t>
      </w:r>
      <w:r>
        <w:rPr>
          <w:rFonts w:eastAsiaTheme="minorEastAsia"/>
          <w:noProof/>
          <w:lang w:eastAsia="zh-CN"/>
        </w:rPr>
        <w:tab/>
      </w:r>
      <w:r>
        <w:rPr>
          <w:noProof/>
        </w:rPr>
        <w:t>Role of wall teichoic acids</w:t>
      </w:r>
      <w:r>
        <w:rPr>
          <w:noProof/>
        </w:rPr>
        <w:tab/>
      </w:r>
      <w:r>
        <w:rPr>
          <w:noProof/>
        </w:rPr>
        <w:fldChar w:fldCharType="begin"/>
      </w:r>
      <w:r>
        <w:rPr>
          <w:noProof/>
        </w:rPr>
        <w:instrText xml:space="preserve"> PAGEREF _Toc521494846 \h </w:instrText>
      </w:r>
      <w:r>
        <w:rPr>
          <w:noProof/>
        </w:rPr>
      </w:r>
      <w:r>
        <w:rPr>
          <w:noProof/>
        </w:rPr>
        <w:fldChar w:fldCharType="separate"/>
      </w:r>
      <w:r>
        <w:rPr>
          <w:noProof/>
        </w:rPr>
        <w:t>128</w:t>
      </w:r>
      <w:r>
        <w:rPr>
          <w:noProof/>
        </w:rPr>
        <w:fldChar w:fldCharType="end"/>
      </w:r>
    </w:p>
    <w:p w14:paraId="0E6CB752" w14:textId="78F781C6" w:rsidR="00EA20B7" w:rsidRDefault="00EA20B7">
      <w:pPr>
        <w:pStyle w:val="TOC3"/>
        <w:rPr>
          <w:rFonts w:eastAsiaTheme="minorEastAsia"/>
          <w:lang w:eastAsia="zh-CN"/>
        </w:rPr>
      </w:pPr>
      <w:r>
        <w:t>4.3.4</w:t>
      </w:r>
      <w:r>
        <w:rPr>
          <w:rFonts w:eastAsiaTheme="minorEastAsia"/>
          <w:lang w:eastAsia="zh-CN"/>
        </w:rPr>
        <w:tab/>
      </w:r>
      <w:r>
        <w:t xml:space="preserve">Investigating the effect of peptidoglycan administration on </w:t>
      </w:r>
      <w:r w:rsidRPr="00E37C98">
        <w:rPr>
          <w:i/>
          <w:iCs/>
        </w:rPr>
        <w:t xml:space="preserve">S. aureus </w:t>
      </w:r>
      <w:r>
        <w:t>pathogenesis in the murine sepsis model</w:t>
      </w:r>
      <w:r>
        <w:tab/>
      </w:r>
      <w:r>
        <w:fldChar w:fldCharType="begin"/>
      </w:r>
      <w:r>
        <w:instrText xml:space="preserve"> PAGEREF _Toc521494847 \h </w:instrText>
      </w:r>
      <w:r>
        <w:fldChar w:fldCharType="separate"/>
      </w:r>
      <w:r>
        <w:t>130</w:t>
      </w:r>
      <w:r>
        <w:fldChar w:fldCharType="end"/>
      </w:r>
    </w:p>
    <w:p w14:paraId="7BC18FA4" w14:textId="02F02ACB" w:rsidR="00EA20B7" w:rsidRDefault="00EA20B7">
      <w:pPr>
        <w:pStyle w:val="TOC4"/>
        <w:tabs>
          <w:tab w:val="left" w:pos="833"/>
          <w:tab w:val="right" w:pos="8828"/>
        </w:tabs>
        <w:rPr>
          <w:rFonts w:eastAsiaTheme="minorEastAsia"/>
          <w:noProof/>
          <w:lang w:eastAsia="zh-CN"/>
        </w:rPr>
      </w:pPr>
      <w:r>
        <w:rPr>
          <w:noProof/>
        </w:rPr>
        <w:t>4.3.4.1</w:t>
      </w:r>
      <w:r>
        <w:rPr>
          <w:rFonts w:eastAsiaTheme="minorEastAsia"/>
          <w:noProof/>
          <w:lang w:eastAsia="zh-CN"/>
        </w:rPr>
        <w:tab/>
      </w:r>
      <w:r>
        <w:rPr>
          <w:noProof/>
        </w:rPr>
        <w:t xml:space="preserve">Combination of </w:t>
      </w:r>
      <w:r w:rsidRPr="00E37C98">
        <w:rPr>
          <w:i/>
          <w:noProof/>
        </w:rPr>
        <w:t xml:space="preserve">S. aureus </w:t>
      </w:r>
      <w:r>
        <w:rPr>
          <w:noProof/>
        </w:rPr>
        <w:t xml:space="preserve">bacteria and </w:t>
      </w:r>
      <w:r w:rsidRPr="00E37C98">
        <w:rPr>
          <w:i/>
          <w:noProof/>
        </w:rPr>
        <w:t xml:space="preserve">S. aureus </w:t>
      </w:r>
      <w:r>
        <w:rPr>
          <w:noProof/>
        </w:rPr>
        <w:t>peptidoglycan</w:t>
      </w:r>
      <w:r>
        <w:rPr>
          <w:noProof/>
        </w:rPr>
        <w:tab/>
      </w:r>
      <w:r>
        <w:rPr>
          <w:noProof/>
        </w:rPr>
        <w:fldChar w:fldCharType="begin"/>
      </w:r>
      <w:r>
        <w:rPr>
          <w:noProof/>
        </w:rPr>
        <w:instrText xml:space="preserve"> PAGEREF _Toc521494848 \h </w:instrText>
      </w:r>
      <w:r>
        <w:rPr>
          <w:noProof/>
        </w:rPr>
      </w:r>
      <w:r>
        <w:rPr>
          <w:noProof/>
        </w:rPr>
        <w:fldChar w:fldCharType="separate"/>
      </w:r>
      <w:r>
        <w:rPr>
          <w:noProof/>
        </w:rPr>
        <w:t>131</w:t>
      </w:r>
      <w:r>
        <w:rPr>
          <w:noProof/>
        </w:rPr>
        <w:fldChar w:fldCharType="end"/>
      </w:r>
    </w:p>
    <w:p w14:paraId="4BB07206" w14:textId="2B1D7C09" w:rsidR="00EA20B7" w:rsidRDefault="00EA20B7">
      <w:pPr>
        <w:pStyle w:val="TOC4"/>
        <w:tabs>
          <w:tab w:val="left" w:pos="833"/>
          <w:tab w:val="right" w:pos="8828"/>
        </w:tabs>
        <w:rPr>
          <w:rFonts w:eastAsiaTheme="minorEastAsia"/>
          <w:noProof/>
          <w:lang w:eastAsia="zh-CN"/>
        </w:rPr>
      </w:pPr>
      <w:r>
        <w:rPr>
          <w:noProof/>
        </w:rPr>
        <w:t>4.3.4.2</w:t>
      </w:r>
      <w:r>
        <w:rPr>
          <w:rFonts w:eastAsiaTheme="minorEastAsia"/>
          <w:noProof/>
          <w:lang w:eastAsia="zh-CN"/>
        </w:rPr>
        <w:tab/>
      </w:r>
      <w:r>
        <w:rPr>
          <w:noProof/>
        </w:rPr>
        <w:t xml:space="preserve">Lipoproteins are not responsible for </w:t>
      </w:r>
      <w:r w:rsidRPr="00E37C98">
        <w:rPr>
          <w:i/>
          <w:noProof/>
        </w:rPr>
        <w:t xml:space="preserve">S. aureus </w:t>
      </w:r>
      <w:r>
        <w:rPr>
          <w:noProof/>
        </w:rPr>
        <w:t>augmentation with PGN</w:t>
      </w:r>
      <w:r>
        <w:rPr>
          <w:noProof/>
        </w:rPr>
        <w:tab/>
      </w:r>
      <w:r>
        <w:rPr>
          <w:noProof/>
        </w:rPr>
        <w:fldChar w:fldCharType="begin"/>
      </w:r>
      <w:r>
        <w:rPr>
          <w:noProof/>
        </w:rPr>
        <w:instrText xml:space="preserve"> PAGEREF _Toc521494849 \h </w:instrText>
      </w:r>
      <w:r>
        <w:rPr>
          <w:noProof/>
        </w:rPr>
      </w:r>
      <w:r>
        <w:rPr>
          <w:noProof/>
        </w:rPr>
        <w:fldChar w:fldCharType="separate"/>
      </w:r>
      <w:r>
        <w:rPr>
          <w:noProof/>
        </w:rPr>
        <w:t>134</w:t>
      </w:r>
      <w:r>
        <w:rPr>
          <w:noProof/>
        </w:rPr>
        <w:fldChar w:fldCharType="end"/>
      </w:r>
    </w:p>
    <w:p w14:paraId="4B133C4D" w14:textId="40B18712" w:rsidR="00EA20B7" w:rsidRDefault="00EA20B7">
      <w:pPr>
        <w:pStyle w:val="TOC4"/>
        <w:tabs>
          <w:tab w:val="left" w:pos="833"/>
          <w:tab w:val="right" w:pos="8828"/>
        </w:tabs>
        <w:rPr>
          <w:rFonts w:eastAsiaTheme="minorEastAsia"/>
          <w:noProof/>
          <w:lang w:eastAsia="zh-CN"/>
        </w:rPr>
      </w:pPr>
      <w:r>
        <w:rPr>
          <w:noProof/>
        </w:rPr>
        <w:t>4.3.4.3</w:t>
      </w:r>
      <w:r>
        <w:rPr>
          <w:rFonts w:eastAsiaTheme="minorEastAsia"/>
          <w:noProof/>
          <w:lang w:eastAsia="zh-CN"/>
        </w:rPr>
        <w:tab/>
      </w:r>
      <w:r>
        <w:rPr>
          <w:noProof/>
        </w:rPr>
        <w:t xml:space="preserve">Combination of </w:t>
      </w:r>
      <w:r w:rsidRPr="00E37C98">
        <w:rPr>
          <w:i/>
          <w:noProof/>
        </w:rPr>
        <w:t xml:space="preserve">S. aureus </w:t>
      </w:r>
      <w:r>
        <w:rPr>
          <w:noProof/>
        </w:rPr>
        <w:t xml:space="preserve">and </w:t>
      </w:r>
      <w:r w:rsidRPr="00E37C98">
        <w:rPr>
          <w:i/>
          <w:noProof/>
        </w:rPr>
        <w:t>B. subtilis</w:t>
      </w:r>
      <w:r>
        <w:rPr>
          <w:noProof/>
        </w:rPr>
        <w:t xml:space="preserve"> peptidoglycan</w:t>
      </w:r>
      <w:r>
        <w:rPr>
          <w:noProof/>
        </w:rPr>
        <w:tab/>
      </w:r>
      <w:r>
        <w:rPr>
          <w:noProof/>
        </w:rPr>
        <w:fldChar w:fldCharType="begin"/>
      </w:r>
      <w:r>
        <w:rPr>
          <w:noProof/>
        </w:rPr>
        <w:instrText xml:space="preserve"> PAGEREF _Toc521494850 \h </w:instrText>
      </w:r>
      <w:r>
        <w:rPr>
          <w:noProof/>
        </w:rPr>
      </w:r>
      <w:r>
        <w:rPr>
          <w:noProof/>
        </w:rPr>
        <w:fldChar w:fldCharType="separate"/>
      </w:r>
      <w:r>
        <w:rPr>
          <w:noProof/>
        </w:rPr>
        <w:t>136</w:t>
      </w:r>
      <w:r>
        <w:rPr>
          <w:noProof/>
        </w:rPr>
        <w:fldChar w:fldCharType="end"/>
      </w:r>
    </w:p>
    <w:p w14:paraId="3BFD33EF" w14:textId="69343E26" w:rsidR="00EA20B7" w:rsidRDefault="00EA20B7">
      <w:pPr>
        <w:pStyle w:val="TOC4"/>
        <w:tabs>
          <w:tab w:val="left" w:pos="833"/>
          <w:tab w:val="right" w:pos="8828"/>
        </w:tabs>
        <w:rPr>
          <w:rFonts w:eastAsiaTheme="minorEastAsia"/>
          <w:noProof/>
          <w:lang w:eastAsia="zh-CN"/>
        </w:rPr>
      </w:pPr>
      <w:r>
        <w:rPr>
          <w:noProof/>
        </w:rPr>
        <w:t>4.3.4.4</w:t>
      </w:r>
      <w:r>
        <w:rPr>
          <w:rFonts w:eastAsiaTheme="minorEastAsia"/>
          <w:noProof/>
          <w:lang w:eastAsia="zh-CN"/>
        </w:rPr>
        <w:tab/>
      </w:r>
      <w:r>
        <w:rPr>
          <w:noProof/>
        </w:rPr>
        <w:t xml:space="preserve">Combination of </w:t>
      </w:r>
      <w:r w:rsidRPr="00E37C98">
        <w:rPr>
          <w:i/>
          <w:noProof/>
        </w:rPr>
        <w:t xml:space="preserve">S. aureus </w:t>
      </w:r>
      <w:r>
        <w:rPr>
          <w:noProof/>
        </w:rPr>
        <w:t xml:space="preserve">and </w:t>
      </w:r>
      <w:r w:rsidRPr="00E37C98">
        <w:rPr>
          <w:i/>
          <w:noProof/>
        </w:rPr>
        <w:t>C. flaccumfaciens</w:t>
      </w:r>
      <w:r>
        <w:rPr>
          <w:noProof/>
        </w:rPr>
        <w:t xml:space="preserve"> peptidoglycan</w:t>
      </w:r>
      <w:r>
        <w:rPr>
          <w:noProof/>
        </w:rPr>
        <w:tab/>
      </w:r>
      <w:r>
        <w:rPr>
          <w:noProof/>
        </w:rPr>
        <w:fldChar w:fldCharType="begin"/>
      </w:r>
      <w:r>
        <w:rPr>
          <w:noProof/>
        </w:rPr>
        <w:instrText xml:space="preserve"> PAGEREF _Toc521494851 \h </w:instrText>
      </w:r>
      <w:r>
        <w:rPr>
          <w:noProof/>
        </w:rPr>
      </w:r>
      <w:r>
        <w:rPr>
          <w:noProof/>
        </w:rPr>
        <w:fldChar w:fldCharType="separate"/>
      </w:r>
      <w:r>
        <w:rPr>
          <w:noProof/>
        </w:rPr>
        <w:t>138</w:t>
      </w:r>
      <w:r>
        <w:rPr>
          <w:noProof/>
        </w:rPr>
        <w:fldChar w:fldCharType="end"/>
      </w:r>
    </w:p>
    <w:p w14:paraId="7BBE291E" w14:textId="05C04076" w:rsidR="00EA20B7" w:rsidRDefault="00EA20B7">
      <w:pPr>
        <w:pStyle w:val="TOC4"/>
        <w:tabs>
          <w:tab w:val="left" w:pos="833"/>
          <w:tab w:val="right" w:pos="8828"/>
        </w:tabs>
        <w:rPr>
          <w:rFonts w:eastAsiaTheme="minorEastAsia"/>
          <w:noProof/>
          <w:lang w:eastAsia="zh-CN"/>
        </w:rPr>
      </w:pPr>
      <w:r>
        <w:rPr>
          <w:noProof/>
        </w:rPr>
        <w:t>4.3.4.5</w:t>
      </w:r>
      <w:r>
        <w:rPr>
          <w:rFonts w:eastAsiaTheme="minorEastAsia"/>
          <w:noProof/>
          <w:lang w:eastAsia="zh-CN"/>
        </w:rPr>
        <w:tab/>
      </w:r>
      <w:r>
        <w:rPr>
          <w:noProof/>
        </w:rPr>
        <w:t xml:space="preserve">Combination of </w:t>
      </w:r>
      <w:r w:rsidRPr="00E37C98">
        <w:rPr>
          <w:i/>
          <w:noProof/>
        </w:rPr>
        <w:t xml:space="preserve">S. aureus </w:t>
      </w:r>
      <w:r>
        <w:rPr>
          <w:noProof/>
        </w:rPr>
        <w:t xml:space="preserve">and </w:t>
      </w:r>
      <w:r w:rsidRPr="00E37C98">
        <w:rPr>
          <w:i/>
          <w:noProof/>
        </w:rPr>
        <w:t>S. epidermidis peptidoglycan</w:t>
      </w:r>
      <w:r>
        <w:rPr>
          <w:noProof/>
        </w:rPr>
        <w:t>.</w:t>
      </w:r>
      <w:r>
        <w:rPr>
          <w:noProof/>
        </w:rPr>
        <w:tab/>
      </w:r>
      <w:r>
        <w:rPr>
          <w:noProof/>
        </w:rPr>
        <w:fldChar w:fldCharType="begin"/>
      </w:r>
      <w:r>
        <w:rPr>
          <w:noProof/>
        </w:rPr>
        <w:instrText xml:space="preserve"> PAGEREF _Toc521494852 \h </w:instrText>
      </w:r>
      <w:r>
        <w:rPr>
          <w:noProof/>
        </w:rPr>
      </w:r>
      <w:r>
        <w:rPr>
          <w:noProof/>
        </w:rPr>
        <w:fldChar w:fldCharType="separate"/>
      </w:r>
      <w:r>
        <w:rPr>
          <w:noProof/>
        </w:rPr>
        <w:t>140</w:t>
      </w:r>
      <w:r>
        <w:rPr>
          <w:noProof/>
        </w:rPr>
        <w:fldChar w:fldCharType="end"/>
      </w:r>
    </w:p>
    <w:p w14:paraId="493C672C" w14:textId="0841E701" w:rsidR="00EA20B7" w:rsidRDefault="00EA20B7">
      <w:pPr>
        <w:pStyle w:val="TOC4"/>
        <w:tabs>
          <w:tab w:val="left" w:pos="833"/>
          <w:tab w:val="right" w:pos="8828"/>
        </w:tabs>
        <w:rPr>
          <w:rFonts w:eastAsiaTheme="minorEastAsia"/>
          <w:noProof/>
          <w:lang w:eastAsia="zh-CN"/>
        </w:rPr>
      </w:pPr>
      <w:r>
        <w:rPr>
          <w:noProof/>
        </w:rPr>
        <w:t>4.3.4.6</w:t>
      </w:r>
      <w:r>
        <w:rPr>
          <w:rFonts w:eastAsiaTheme="minorEastAsia"/>
          <w:noProof/>
          <w:lang w:eastAsia="zh-CN"/>
        </w:rPr>
        <w:tab/>
      </w:r>
      <w:r>
        <w:rPr>
          <w:noProof/>
        </w:rPr>
        <w:t xml:space="preserve">Combination of </w:t>
      </w:r>
      <w:r w:rsidRPr="00E37C98">
        <w:rPr>
          <w:i/>
          <w:noProof/>
        </w:rPr>
        <w:t xml:space="preserve">S. aureus </w:t>
      </w:r>
      <w:r>
        <w:rPr>
          <w:noProof/>
        </w:rPr>
        <w:t>and microscopic beads</w:t>
      </w:r>
      <w:r>
        <w:rPr>
          <w:noProof/>
        </w:rPr>
        <w:tab/>
      </w:r>
      <w:r>
        <w:rPr>
          <w:noProof/>
        </w:rPr>
        <w:fldChar w:fldCharType="begin"/>
      </w:r>
      <w:r>
        <w:rPr>
          <w:noProof/>
        </w:rPr>
        <w:instrText xml:space="preserve"> PAGEREF _Toc521494853 \h </w:instrText>
      </w:r>
      <w:r>
        <w:rPr>
          <w:noProof/>
        </w:rPr>
      </w:r>
      <w:r>
        <w:rPr>
          <w:noProof/>
        </w:rPr>
        <w:fldChar w:fldCharType="separate"/>
      </w:r>
      <w:r>
        <w:rPr>
          <w:noProof/>
        </w:rPr>
        <w:t>142</w:t>
      </w:r>
      <w:r>
        <w:rPr>
          <w:noProof/>
        </w:rPr>
        <w:fldChar w:fldCharType="end"/>
      </w:r>
    </w:p>
    <w:p w14:paraId="2D4EE5D1" w14:textId="2D0D4ECE" w:rsidR="00EA20B7" w:rsidRDefault="00EA20B7">
      <w:pPr>
        <w:pStyle w:val="TOC4"/>
        <w:tabs>
          <w:tab w:val="left" w:pos="833"/>
          <w:tab w:val="right" w:pos="8828"/>
        </w:tabs>
        <w:rPr>
          <w:rFonts w:eastAsiaTheme="minorEastAsia"/>
          <w:noProof/>
          <w:lang w:eastAsia="zh-CN"/>
        </w:rPr>
      </w:pPr>
      <w:r>
        <w:rPr>
          <w:noProof/>
        </w:rPr>
        <w:t>4.3.4.7</w:t>
      </w:r>
      <w:r>
        <w:rPr>
          <w:rFonts w:eastAsiaTheme="minorEastAsia"/>
          <w:noProof/>
          <w:lang w:eastAsia="zh-CN"/>
        </w:rPr>
        <w:tab/>
      </w:r>
      <w:r>
        <w:rPr>
          <w:noProof/>
        </w:rPr>
        <w:t xml:space="preserve">Titration of </w:t>
      </w:r>
      <w:r w:rsidRPr="00E37C98">
        <w:rPr>
          <w:i/>
          <w:noProof/>
        </w:rPr>
        <w:t xml:space="preserve">S. aureus </w:t>
      </w:r>
      <w:r>
        <w:rPr>
          <w:noProof/>
        </w:rPr>
        <w:t xml:space="preserve">infectious dose in the presence of </w:t>
      </w:r>
      <w:r w:rsidRPr="00E37C98">
        <w:rPr>
          <w:i/>
          <w:noProof/>
        </w:rPr>
        <w:t>M. luteus</w:t>
      </w:r>
      <w:r>
        <w:rPr>
          <w:noProof/>
        </w:rPr>
        <w:t xml:space="preserve"> peptidoglycan</w:t>
      </w:r>
      <w:r>
        <w:rPr>
          <w:noProof/>
        </w:rPr>
        <w:tab/>
      </w:r>
      <w:r>
        <w:rPr>
          <w:noProof/>
        </w:rPr>
        <w:fldChar w:fldCharType="begin"/>
      </w:r>
      <w:r>
        <w:rPr>
          <w:noProof/>
        </w:rPr>
        <w:instrText xml:space="preserve"> PAGEREF _Toc521494854 \h </w:instrText>
      </w:r>
      <w:r>
        <w:rPr>
          <w:noProof/>
        </w:rPr>
      </w:r>
      <w:r>
        <w:rPr>
          <w:noProof/>
        </w:rPr>
        <w:fldChar w:fldCharType="separate"/>
      </w:r>
      <w:r>
        <w:rPr>
          <w:noProof/>
        </w:rPr>
        <w:t>143</w:t>
      </w:r>
      <w:r>
        <w:rPr>
          <w:noProof/>
        </w:rPr>
        <w:fldChar w:fldCharType="end"/>
      </w:r>
    </w:p>
    <w:p w14:paraId="46D34CCE" w14:textId="7A59B956" w:rsidR="00EA20B7" w:rsidRDefault="00EA20B7">
      <w:pPr>
        <w:pStyle w:val="TOC4"/>
        <w:tabs>
          <w:tab w:val="left" w:pos="833"/>
          <w:tab w:val="right" w:pos="8828"/>
        </w:tabs>
        <w:rPr>
          <w:rFonts w:eastAsiaTheme="minorEastAsia"/>
          <w:noProof/>
          <w:lang w:eastAsia="zh-CN"/>
        </w:rPr>
      </w:pPr>
      <w:r>
        <w:rPr>
          <w:noProof/>
        </w:rPr>
        <w:t>4.3.4.8</w:t>
      </w:r>
      <w:r>
        <w:rPr>
          <w:rFonts w:eastAsiaTheme="minorEastAsia"/>
          <w:noProof/>
          <w:lang w:eastAsia="zh-CN"/>
        </w:rPr>
        <w:tab/>
      </w:r>
      <w:r>
        <w:rPr>
          <w:noProof/>
        </w:rPr>
        <w:t xml:space="preserve">Effect of peptidoglycan structure on augmentation of </w:t>
      </w:r>
      <w:r w:rsidRPr="00E37C98">
        <w:rPr>
          <w:i/>
          <w:noProof/>
        </w:rPr>
        <w:t xml:space="preserve">S. aureus </w:t>
      </w:r>
      <w:r>
        <w:rPr>
          <w:noProof/>
        </w:rPr>
        <w:t>pathogenesis</w:t>
      </w:r>
      <w:r>
        <w:rPr>
          <w:noProof/>
        </w:rPr>
        <w:tab/>
      </w:r>
      <w:r>
        <w:rPr>
          <w:noProof/>
        </w:rPr>
        <w:fldChar w:fldCharType="begin"/>
      </w:r>
      <w:r>
        <w:rPr>
          <w:noProof/>
        </w:rPr>
        <w:instrText xml:space="preserve"> PAGEREF _Toc521494855 \h </w:instrText>
      </w:r>
      <w:r>
        <w:rPr>
          <w:noProof/>
        </w:rPr>
      </w:r>
      <w:r>
        <w:rPr>
          <w:noProof/>
        </w:rPr>
        <w:fldChar w:fldCharType="separate"/>
      </w:r>
      <w:r>
        <w:rPr>
          <w:noProof/>
        </w:rPr>
        <w:t>147</w:t>
      </w:r>
      <w:r>
        <w:rPr>
          <w:noProof/>
        </w:rPr>
        <w:fldChar w:fldCharType="end"/>
      </w:r>
    </w:p>
    <w:p w14:paraId="3336586C" w14:textId="2F293E3C" w:rsidR="00EA20B7" w:rsidRDefault="00EA20B7">
      <w:pPr>
        <w:pStyle w:val="TOC3"/>
        <w:rPr>
          <w:rFonts w:eastAsiaTheme="minorEastAsia"/>
          <w:lang w:eastAsia="zh-CN"/>
        </w:rPr>
      </w:pPr>
      <w:r>
        <w:lastRenderedPageBreak/>
        <w:t>4.3.5</w:t>
      </w:r>
      <w:r>
        <w:rPr>
          <w:rFonts w:eastAsiaTheme="minorEastAsia"/>
          <w:lang w:eastAsia="zh-CN"/>
        </w:rPr>
        <w:tab/>
      </w:r>
      <w:r>
        <w:t xml:space="preserve">Is augmentation of </w:t>
      </w:r>
      <w:r w:rsidRPr="00E37C98">
        <w:rPr>
          <w:i/>
          <w:iCs/>
        </w:rPr>
        <w:t xml:space="preserve">S. aureus </w:t>
      </w:r>
      <w:r>
        <w:t>pathogenesis by peptidoglycan</w:t>
      </w:r>
      <w:r w:rsidRPr="00E37C98">
        <w:rPr>
          <w:i/>
        </w:rPr>
        <w:t xml:space="preserve"> </w:t>
      </w:r>
      <w:r>
        <w:t>bacterial strain specific?</w:t>
      </w:r>
      <w:r>
        <w:tab/>
      </w:r>
      <w:r>
        <w:fldChar w:fldCharType="begin"/>
      </w:r>
      <w:r>
        <w:instrText xml:space="preserve"> PAGEREF _Toc521494856 \h </w:instrText>
      </w:r>
      <w:r>
        <w:fldChar w:fldCharType="separate"/>
      </w:r>
      <w:r>
        <w:t>149</w:t>
      </w:r>
      <w:r>
        <w:fldChar w:fldCharType="end"/>
      </w:r>
    </w:p>
    <w:p w14:paraId="46EAFC0E" w14:textId="3BC5BA60" w:rsidR="00EA20B7" w:rsidRDefault="00EA20B7">
      <w:pPr>
        <w:pStyle w:val="TOC3"/>
        <w:rPr>
          <w:rFonts w:eastAsiaTheme="minorEastAsia"/>
          <w:lang w:eastAsia="zh-CN"/>
        </w:rPr>
      </w:pPr>
      <w:r>
        <w:t>4.3.6</w:t>
      </w:r>
      <w:r>
        <w:rPr>
          <w:rFonts w:eastAsiaTheme="minorEastAsia"/>
          <w:lang w:eastAsia="zh-CN"/>
        </w:rPr>
        <w:tab/>
      </w:r>
      <w:r>
        <w:t xml:space="preserve">Is augmentation of </w:t>
      </w:r>
      <w:r w:rsidRPr="00E37C98">
        <w:rPr>
          <w:i/>
          <w:iCs/>
        </w:rPr>
        <w:t xml:space="preserve">S. aureus </w:t>
      </w:r>
      <w:r>
        <w:t>pathogenesis by peptidoglycan mouse strain specific?</w:t>
      </w:r>
      <w:r>
        <w:tab/>
      </w:r>
      <w:r>
        <w:fldChar w:fldCharType="begin"/>
      </w:r>
      <w:r>
        <w:instrText xml:space="preserve"> PAGEREF _Toc521494857 \h </w:instrText>
      </w:r>
      <w:r>
        <w:fldChar w:fldCharType="separate"/>
      </w:r>
      <w:r>
        <w:t>151</w:t>
      </w:r>
      <w:r>
        <w:fldChar w:fldCharType="end"/>
      </w:r>
    </w:p>
    <w:p w14:paraId="3FD4703D" w14:textId="6646C82A" w:rsidR="00EA20B7" w:rsidRDefault="00EA20B7">
      <w:pPr>
        <w:pStyle w:val="TOC3"/>
        <w:rPr>
          <w:rFonts w:eastAsiaTheme="minorEastAsia"/>
          <w:lang w:eastAsia="zh-CN"/>
        </w:rPr>
      </w:pPr>
      <w:r>
        <w:t>4.3.7</w:t>
      </w:r>
      <w:r>
        <w:rPr>
          <w:rFonts w:eastAsiaTheme="minorEastAsia"/>
          <w:lang w:eastAsia="zh-CN"/>
        </w:rPr>
        <w:tab/>
      </w:r>
      <w:r>
        <w:t>Histopathological analysis of murine livers</w:t>
      </w:r>
      <w:r>
        <w:tab/>
      </w:r>
      <w:r>
        <w:fldChar w:fldCharType="begin"/>
      </w:r>
      <w:r>
        <w:instrText xml:space="preserve"> PAGEREF _Toc521494858 \h </w:instrText>
      </w:r>
      <w:r>
        <w:fldChar w:fldCharType="separate"/>
      </w:r>
      <w:r>
        <w:t>155</w:t>
      </w:r>
      <w:r>
        <w:fldChar w:fldCharType="end"/>
      </w:r>
    </w:p>
    <w:p w14:paraId="53E2B51E" w14:textId="155CD286" w:rsidR="00EA20B7" w:rsidRDefault="00EA20B7">
      <w:pPr>
        <w:pStyle w:val="TOC3"/>
        <w:rPr>
          <w:rFonts w:eastAsiaTheme="minorEastAsia"/>
          <w:lang w:eastAsia="zh-CN"/>
        </w:rPr>
      </w:pPr>
      <w:r>
        <w:t>4.3.8</w:t>
      </w:r>
      <w:r>
        <w:rPr>
          <w:rFonts w:eastAsiaTheme="minorEastAsia"/>
          <w:lang w:eastAsia="zh-CN"/>
        </w:rPr>
        <w:tab/>
      </w:r>
      <w:r>
        <w:t>Population dynamics of mixed inoculum</w:t>
      </w:r>
      <w:r>
        <w:tab/>
      </w:r>
      <w:r>
        <w:fldChar w:fldCharType="begin"/>
      </w:r>
      <w:r>
        <w:instrText xml:space="preserve"> PAGEREF _Toc521494859 \h </w:instrText>
      </w:r>
      <w:r>
        <w:fldChar w:fldCharType="separate"/>
      </w:r>
      <w:r>
        <w:t>157</w:t>
      </w:r>
      <w:r>
        <w:fldChar w:fldCharType="end"/>
      </w:r>
    </w:p>
    <w:p w14:paraId="3B4B1B63" w14:textId="4141013F" w:rsidR="00EA20B7" w:rsidRDefault="00EA20B7">
      <w:pPr>
        <w:pStyle w:val="TOC3"/>
        <w:rPr>
          <w:rFonts w:eastAsiaTheme="minorEastAsia"/>
          <w:lang w:eastAsia="zh-CN"/>
        </w:rPr>
      </w:pPr>
      <w:r>
        <w:t>4.3.9</w:t>
      </w:r>
      <w:r>
        <w:rPr>
          <w:rFonts w:eastAsiaTheme="minorEastAsia"/>
          <w:lang w:eastAsia="zh-CN"/>
        </w:rPr>
        <w:tab/>
      </w:r>
      <w:r>
        <w:t xml:space="preserve">Effect of augmentation on cytokine production during </w:t>
      </w:r>
      <w:r w:rsidRPr="00E37C98">
        <w:rPr>
          <w:i/>
          <w:iCs/>
        </w:rPr>
        <w:t xml:space="preserve">S. aureus </w:t>
      </w:r>
      <w:r>
        <w:t>infection in the murine sepsis model.</w:t>
      </w:r>
      <w:r>
        <w:tab/>
      </w:r>
      <w:r>
        <w:fldChar w:fldCharType="begin"/>
      </w:r>
      <w:r>
        <w:instrText xml:space="preserve"> PAGEREF _Toc521494860 \h </w:instrText>
      </w:r>
      <w:r>
        <w:fldChar w:fldCharType="separate"/>
      </w:r>
      <w:r>
        <w:t>167</w:t>
      </w:r>
      <w:r>
        <w:fldChar w:fldCharType="end"/>
      </w:r>
    </w:p>
    <w:p w14:paraId="4B66767D" w14:textId="522E71A2" w:rsidR="00EA20B7" w:rsidRDefault="00EA20B7">
      <w:pPr>
        <w:pStyle w:val="TOC2"/>
        <w:tabs>
          <w:tab w:val="left" w:pos="502"/>
          <w:tab w:val="right" w:pos="8828"/>
        </w:tabs>
        <w:rPr>
          <w:rFonts w:eastAsiaTheme="minorEastAsia"/>
          <w:b w:val="0"/>
          <w:bCs w:val="0"/>
          <w:smallCaps w:val="0"/>
          <w:noProof/>
          <w:lang w:eastAsia="zh-CN"/>
        </w:rPr>
      </w:pPr>
      <w:r>
        <w:rPr>
          <w:noProof/>
        </w:rPr>
        <w:t>4.4</w:t>
      </w:r>
      <w:r>
        <w:rPr>
          <w:rFonts w:eastAsiaTheme="minorEastAsia"/>
          <w:b w:val="0"/>
          <w:bCs w:val="0"/>
          <w:smallCaps w:val="0"/>
          <w:noProof/>
          <w:lang w:eastAsia="zh-CN"/>
        </w:rPr>
        <w:tab/>
      </w:r>
      <w:r>
        <w:rPr>
          <w:noProof/>
        </w:rPr>
        <w:t>Discussion</w:t>
      </w:r>
      <w:r>
        <w:rPr>
          <w:noProof/>
        </w:rPr>
        <w:tab/>
      </w:r>
      <w:r>
        <w:rPr>
          <w:noProof/>
        </w:rPr>
        <w:fldChar w:fldCharType="begin"/>
      </w:r>
      <w:r>
        <w:rPr>
          <w:noProof/>
        </w:rPr>
        <w:instrText xml:space="preserve"> PAGEREF _Toc521494861 \h </w:instrText>
      </w:r>
      <w:r>
        <w:rPr>
          <w:noProof/>
        </w:rPr>
      </w:r>
      <w:r>
        <w:rPr>
          <w:noProof/>
        </w:rPr>
        <w:fldChar w:fldCharType="separate"/>
      </w:r>
      <w:r>
        <w:rPr>
          <w:noProof/>
        </w:rPr>
        <w:t>171</w:t>
      </w:r>
      <w:r>
        <w:rPr>
          <w:noProof/>
        </w:rPr>
        <w:fldChar w:fldCharType="end"/>
      </w:r>
    </w:p>
    <w:p w14:paraId="34DC64DD" w14:textId="1F016568" w:rsidR="00EA20B7" w:rsidRDefault="00EA20B7">
      <w:pPr>
        <w:pStyle w:val="TOC3"/>
        <w:rPr>
          <w:rFonts w:eastAsiaTheme="minorEastAsia"/>
          <w:lang w:eastAsia="zh-CN"/>
        </w:rPr>
      </w:pPr>
      <w:r>
        <w:t>4.4.1</w:t>
      </w:r>
      <w:r>
        <w:rPr>
          <w:rFonts w:eastAsiaTheme="minorEastAsia"/>
          <w:lang w:eastAsia="zh-CN"/>
        </w:rPr>
        <w:tab/>
      </w:r>
      <w:r>
        <w:t>Bacterial cell wall components alone are not enough to cause death in the zebrafish model</w:t>
      </w:r>
      <w:r>
        <w:tab/>
      </w:r>
      <w:r>
        <w:fldChar w:fldCharType="begin"/>
      </w:r>
      <w:r>
        <w:instrText xml:space="preserve"> PAGEREF _Toc521494862 \h </w:instrText>
      </w:r>
      <w:r>
        <w:fldChar w:fldCharType="separate"/>
      </w:r>
      <w:r>
        <w:t>171</w:t>
      </w:r>
      <w:r>
        <w:fldChar w:fldCharType="end"/>
      </w:r>
    </w:p>
    <w:p w14:paraId="061648C2" w14:textId="79389165" w:rsidR="00EA20B7" w:rsidRDefault="00EA20B7">
      <w:pPr>
        <w:pStyle w:val="TOC3"/>
        <w:rPr>
          <w:rFonts w:eastAsiaTheme="minorEastAsia"/>
          <w:lang w:eastAsia="zh-CN"/>
        </w:rPr>
      </w:pPr>
      <w:r>
        <w:t>4.4.2</w:t>
      </w:r>
      <w:r>
        <w:rPr>
          <w:rFonts w:eastAsiaTheme="minorEastAsia"/>
          <w:lang w:eastAsia="zh-CN"/>
        </w:rPr>
        <w:tab/>
      </w:r>
      <w:r>
        <w:t xml:space="preserve">Peptidoglycans from different bacterial species can enhance pathogenesis of </w:t>
      </w:r>
      <w:r w:rsidRPr="00E37C98">
        <w:rPr>
          <w:i/>
          <w:iCs/>
        </w:rPr>
        <w:t xml:space="preserve">S. aureus </w:t>
      </w:r>
      <w:r>
        <w:t>in mice</w:t>
      </w:r>
      <w:r>
        <w:tab/>
      </w:r>
      <w:r>
        <w:fldChar w:fldCharType="begin"/>
      </w:r>
      <w:r>
        <w:instrText xml:space="preserve"> PAGEREF _Toc521494863 \h </w:instrText>
      </w:r>
      <w:r>
        <w:fldChar w:fldCharType="separate"/>
      </w:r>
      <w:r>
        <w:t>171</w:t>
      </w:r>
      <w:r>
        <w:fldChar w:fldCharType="end"/>
      </w:r>
    </w:p>
    <w:p w14:paraId="1FF1DF1E" w14:textId="69969B0E" w:rsidR="00EA20B7" w:rsidRDefault="00EA20B7">
      <w:pPr>
        <w:pStyle w:val="TOC3"/>
        <w:rPr>
          <w:rFonts w:eastAsiaTheme="minorEastAsia"/>
          <w:lang w:eastAsia="zh-CN"/>
        </w:rPr>
      </w:pPr>
      <w:r w:rsidRPr="00E37C98">
        <w:rPr>
          <w:i/>
        </w:rPr>
        <w:t>4.4.3</w:t>
      </w:r>
      <w:r>
        <w:rPr>
          <w:rFonts w:eastAsiaTheme="minorEastAsia"/>
          <w:lang w:eastAsia="zh-CN"/>
        </w:rPr>
        <w:tab/>
      </w:r>
      <w:r w:rsidRPr="00E37C98">
        <w:rPr>
          <w:i/>
          <w:iCs/>
        </w:rPr>
        <w:t xml:space="preserve">S. aureus </w:t>
      </w:r>
      <w:r>
        <w:t xml:space="preserve">infection is not augmented by lipoproteins, wall teichoic acids or particulate material </w:t>
      </w:r>
      <w:r w:rsidRPr="00E37C98">
        <w:rPr>
          <w:i/>
        </w:rPr>
        <w:t>per se</w:t>
      </w:r>
      <w:r>
        <w:tab/>
      </w:r>
      <w:r>
        <w:fldChar w:fldCharType="begin"/>
      </w:r>
      <w:r>
        <w:instrText xml:space="preserve"> PAGEREF _Toc521494864 \h </w:instrText>
      </w:r>
      <w:r>
        <w:fldChar w:fldCharType="separate"/>
      </w:r>
      <w:r>
        <w:t>173</w:t>
      </w:r>
      <w:r>
        <w:fldChar w:fldCharType="end"/>
      </w:r>
    </w:p>
    <w:p w14:paraId="1D0954EC" w14:textId="0CF04FE0" w:rsidR="00EA20B7" w:rsidRDefault="00EA20B7">
      <w:pPr>
        <w:pStyle w:val="TOC3"/>
        <w:rPr>
          <w:rFonts w:eastAsiaTheme="minorEastAsia"/>
          <w:lang w:eastAsia="zh-CN"/>
        </w:rPr>
      </w:pPr>
      <w:r>
        <w:t>4.4.4</w:t>
      </w:r>
      <w:r>
        <w:rPr>
          <w:rFonts w:eastAsiaTheme="minorEastAsia"/>
          <w:lang w:eastAsia="zh-CN"/>
        </w:rPr>
        <w:tab/>
      </w:r>
      <w:r>
        <w:t>The output of augmentation is a dramatic increase in bacteria within murine livers.</w:t>
      </w:r>
      <w:r>
        <w:tab/>
      </w:r>
      <w:r>
        <w:fldChar w:fldCharType="begin"/>
      </w:r>
      <w:r>
        <w:instrText xml:space="preserve"> PAGEREF _Toc521494865 \h </w:instrText>
      </w:r>
      <w:r>
        <w:fldChar w:fldCharType="separate"/>
      </w:r>
      <w:r>
        <w:t>175</w:t>
      </w:r>
      <w:r>
        <w:fldChar w:fldCharType="end"/>
      </w:r>
    </w:p>
    <w:p w14:paraId="0A0B9F1B" w14:textId="1D958E9B" w:rsidR="00EA20B7" w:rsidRDefault="00EA20B7">
      <w:pPr>
        <w:pStyle w:val="TOC3"/>
        <w:rPr>
          <w:rFonts w:eastAsiaTheme="minorEastAsia"/>
          <w:lang w:eastAsia="zh-CN"/>
        </w:rPr>
      </w:pPr>
      <w:r>
        <w:t>4.4.5</w:t>
      </w:r>
      <w:r>
        <w:rPr>
          <w:rFonts w:eastAsiaTheme="minorEastAsia"/>
          <w:lang w:eastAsia="zh-CN"/>
        </w:rPr>
        <w:tab/>
      </w:r>
      <w:r>
        <w:t xml:space="preserve">The presence of peptidoglycan also allows the infectious dose of </w:t>
      </w:r>
      <w:r w:rsidRPr="00E37C98">
        <w:rPr>
          <w:i/>
          <w:iCs/>
        </w:rPr>
        <w:t xml:space="preserve">S. aureus </w:t>
      </w:r>
      <w:r>
        <w:t>in the sepsis model to be lowered significantly</w:t>
      </w:r>
      <w:r>
        <w:tab/>
      </w:r>
      <w:r>
        <w:fldChar w:fldCharType="begin"/>
      </w:r>
      <w:r>
        <w:instrText xml:space="preserve"> PAGEREF _Toc521494866 \h </w:instrText>
      </w:r>
      <w:r>
        <w:fldChar w:fldCharType="separate"/>
      </w:r>
      <w:r>
        <w:t>175</w:t>
      </w:r>
      <w:r>
        <w:fldChar w:fldCharType="end"/>
      </w:r>
    </w:p>
    <w:p w14:paraId="7AE37937" w14:textId="6E3348E6" w:rsidR="00EA20B7" w:rsidRDefault="00EA20B7">
      <w:pPr>
        <w:pStyle w:val="TOC3"/>
        <w:rPr>
          <w:rFonts w:eastAsiaTheme="minorEastAsia"/>
          <w:lang w:eastAsia="zh-CN"/>
        </w:rPr>
      </w:pPr>
      <w:r>
        <w:t>4.4.6</w:t>
      </w:r>
      <w:r>
        <w:rPr>
          <w:rFonts w:eastAsiaTheme="minorEastAsia"/>
          <w:lang w:eastAsia="zh-CN"/>
        </w:rPr>
        <w:tab/>
      </w:r>
      <w:r>
        <w:t>Murine cytokine response</w:t>
      </w:r>
      <w:r>
        <w:tab/>
      </w:r>
      <w:r>
        <w:fldChar w:fldCharType="begin"/>
      </w:r>
      <w:r>
        <w:instrText xml:space="preserve"> PAGEREF _Toc521494867 \h </w:instrText>
      </w:r>
      <w:r>
        <w:fldChar w:fldCharType="separate"/>
      </w:r>
      <w:r>
        <w:t>176</w:t>
      </w:r>
      <w:r>
        <w:fldChar w:fldCharType="end"/>
      </w:r>
    </w:p>
    <w:p w14:paraId="03AE2BD8" w14:textId="6527C005" w:rsidR="00EA20B7" w:rsidRDefault="00EA20B7">
      <w:pPr>
        <w:pStyle w:val="TOC3"/>
        <w:rPr>
          <w:rFonts w:eastAsiaTheme="minorEastAsia"/>
          <w:lang w:eastAsia="zh-CN"/>
        </w:rPr>
      </w:pPr>
      <w:r>
        <w:t>4.4.7</w:t>
      </w:r>
      <w:r>
        <w:rPr>
          <w:rFonts w:eastAsiaTheme="minorEastAsia"/>
          <w:lang w:eastAsia="zh-CN"/>
        </w:rPr>
        <w:tab/>
      </w:r>
      <w:r>
        <w:t>Clonality</w:t>
      </w:r>
      <w:r>
        <w:tab/>
      </w:r>
      <w:r>
        <w:fldChar w:fldCharType="begin"/>
      </w:r>
      <w:r>
        <w:instrText xml:space="preserve"> PAGEREF _Toc521494868 \h </w:instrText>
      </w:r>
      <w:r>
        <w:fldChar w:fldCharType="separate"/>
      </w:r>
      <w:r>
        <w:t>179</w:t>
      </w:r>
      <w:r>
        <w:fldChar w:fldCharType="end"/>
      </w:r>
    </w:p>
    <w:p w14:paraId="4BD4B07F" w14:textId="6ACB8E9C" w:rsidR="00EA20B7" w:rsidRDefault="00EA20B7">
      <w:pPr>
        <w:pStyle w:val="TOC1"/>
        <w:tabs>
          <w:tab w:val="left" w:pos="332"/>
          <w:tab w:val="right" w:pos="8828"/>
        </w:tabs>
        <w:rPr>
          <w:rFonts w:eastAsiaTheme="minorEastAsia"/>
          <w:b w:val="0"/>
          <w:bCs w:val="0"/>
          <w:caps w:val="0"/>
          <w:noProof/>
          <w:u w:val="none"/>
          <w:lang w:eastAsia="zh-CN"/>
        </w:rPr>
      </w:pPr>
      <w:r w:rsidRPr="00E37C98">
        <w:rPr>
          <w:noProof/>
          <w:color w:val="FFFFFF" w:themeColor="background1"/>
        </w:rPr>
        <w:t>5</w:t>
      </w:r>
      <w:r>
        <w:rPr>
          <w:rFonts w:eastAsiaTheme="minorEastAsia"/>
          <w:b w:val="0"/>
          <w:bCs w:val="0"/>
          <w:caps w:val="0"/>
          <w:noProof/>
          <w:u w:val="none"/>
          <w:lang w:eastAsia="zh-CN"/>
        </w:rPr>
        <w:tab/>
      </w:r>
      <w:r>
        <w:rPr>
          <w:noProof/>
        </w:rPr>
        <w:t>CHAPTER 5. Effect of peptidoglycan on human phagocyte response.</w:t>
      </w:r>
      <w:r>
        <w:rPr>
          <w:noProof/>
        </w:rPr>
        <w:tab/>
      </w:r>
      <w:r>
        <w:rPr>
          <w:noProof/>
        </w:rPr>
        <w:fldChar w:fldCharType="begin"/>
      </w:r>
      <w:r>
        <w:rPr>
          <w:noProof/>
        </w:rPr>
        <w:instrText xml:space="preserve"> PAGEREF _Toc521494869 \h </w:instrText>
      </w:r>
      <w:r>
        <w:rPr>
          <w:noProof/>
        </w:rPr>
      </w:r>
      <w:r>
        <w:rPr>
          <w:noProof/>
        </w:rPr>
        <w:fldChar w:fldCharType="separate"/>
      </w:r>
      <w:r>
        <w:rPr>
          <w:noProof/>
        </w:rPr>
        <w:t>180</w:t>
      </w:r>
      <w:r>
        <w:rPr>
          <w:noProof/>
        </w:rPr>
        <w:fldChar w:fldCharType="end"/>
      </w:r>
    </w:p>
    <w:p w14:paraId="3983C65D" w14:textId="3417EF83" w:rsidR="00EA20B7" w:rsidRDefault="00EA20B7">
      <w:pPr>
        <w:pStyle w:val="TOC2"/>
        <w:tabs>
          <w:tab w:val="left" w:pos="502"/>
          <w:tab w:val="right" w:pos="8828"/>
        </w:tabs>
        <w:rPr>
          <w:rFonts w:eastAsiaTheme="minorEastAsia"/>
          <w:b w:val="0"/>
          <w:bCs w:val="0"/>
          <w:smallCaps w:val="0"/>
          <w:noProof/>
          <w:lang w:eastAsia="zh-CN"/>
        </w:rPr>
      </w:pPr>
      <w:r>
        <w:rPr>
          <w:noProof/>
        </w:rPr>
        <w:t>5.1</w:t>
      </w:r>
      <w:r>
        <w:rPr>
          <w:rFonts w:eastAsiaTheme="minorEastAsia"/>
          <w:b w:val="0"/>
          <w:bCs w:val="0"/>
          <w:smallCaps w:val="0"/>
          <w:noProof/>
          <w:lang w:eastAsia="zh-CN"/>
        </w:rPr>
        <w:tab/>
      </w:r>
      <w:r>
        <w:rPr>
          <w:noProof/>
        </w:rPr>
        <w:t>Introduction</w:t>
      </w:r>
      <w:r>
        <w:rPr>
          <w:noProof/>
        </w:rPr>
        <w:tab/>
      </w:r>
      <w:r>
        <w:rPr>
          <w:noProof/>
        </w:rPr>
        <w:fldChar w:fldCharType="begin"/>
      </w:r>
      <w:r>
        <w:rPr>
          <w:noProof/>
        </w:rPr>
        <w:instrText xml:space="preserve"> PAGEREF _Toc521494870 \h </w:instrText>
      </w:r>
      <w:r>
        <w:rPr>
          <w:noProof/>
        </w:rPr>
      </w:r>
      <w:r>
        <w:rPr>
          <w:noProof/>
        </w:rPr>
        <w:fldChar w:fldCharType="separate"/>
      </w:r>
      <w:r>
        <w:rPr>
          <w:noProof/>
        </w:rPr>
        <w:t>180</w:t>
      </w:r>
      <w:r>
        <w:rPr>
          <w:noProof/>
        </w:rPr>
        <w:fldChar w:fldCharType="end"/>
      </w:r>
    </w:p>
    <w:p w14:paraId="0F5DA98A" w14:textId="45EA1ABD" w:rsidR="00EA20B7" w:rsidRDefault="00EA20B7">
      <w:pPr>
        <w:pStyle w:val="TOC3"/>
        <w:rPr>
          <w:rFonts w:eastAsiaTheme="minorEastAsia"/>
          <w:lang w:eastAsia="zh-CN"/>
        </w:rPr>
      </w:pPr>
      <w:r>
        <w:t>5.1.1</w:t>
      </w:r>
      <w:r>
        <w:rPr>
          <w:rFonts w:eastAsiaTheme="minorEastAsia"/>
          <w:lang w:eastAsia="zh-CN"/>
        </w:rPr>
        <w:tab/>
      </w:r>
      <w:r>
        <w:t>Role of cytokines and complement in inflammation and disease</w:t>
      </w:r>
      <w:r>
        <w:tab/>
      </w:r>
      <w:r>
        <w:fldChar w:fldCharType="begin"/>
      </w:r>
      <w:r>
        <w:instrText xml:space="preserve"> PAGEREF _Toc521494871 \h </w:instrText>
      </w:r>
      <w:r>
        <w:fldChar w:fldCharType="separate"/>
      </w:r>
      <w:r>
        <w:t>180</w:t>
      </w:r>
      <w:r>
        <w:fldChar w:fldCharType="end"/>
      </w:r>
    </w:p>
    <w:p w14:paraId="173DDF1D" w14:textId="4E94FBD5" w:rsidR="00EA20B7" w:rsidRDefault="00EA20B7">
      <w:pPr>
        <w:pStyle w:val="TOC3"/>
        <w:rPr>
          <w:rFonts w:eastAsiaTheme="minorEastAsia"/>
          <w:lang w:eastAsia="zh-CN"/>
        </w:rPr>
      </w:pPr>
      <w:r>
        <w:t>5.1.2</w:t>
      </w:r>
      <w:r>
        <w:rPr>
          <w:rFonts w:eastAsiaTheme="minorEastAsia"/>
          <w:lang w:eastAsia="zh-CN"/>
        </w:rPr>
        <w:tab/>
      </w:r>
      <w:r>
        <w:t>Cells of the immune system</w:t>
      </w:r>
      <w:r>
        <w:tab/>
      </w:r>
      <w:r>
        <w:fldChar w:fldCharType="begin"/>
      </w:r>
      <w:r>
        <w:instrText xml:space="preserve"> PAGEREF _Toc521494872 \h </w:instrText>
      </w:r>
      <w:r>
        <w:fldChar w:fldCharType="separate"/>
      </w:r>
      <w:r>
        <w:t>182</w:t>
      </w:r>
      <w:r>
        <w:fldChar w:fldCharType="end"/>
      </w:r>
    </w:p>
    <w:p w14:paraId="3BA5160E" w14:textId="3FD62E13" w:rsidR="00EA20B7" w:rsidRDefault="00EA20B7">
      <w:pPr>
        <w:pStyle w:val="TOC2"/>
        <w:tabs>
          <w:tab w:val="left" w:pos="502"/>
          <w:tab w:val="right" w:pos="8828"/>
        </w:tabs>
        <w:rPr>
          <w:rFonts w:eastAsiaTheme="minorEastAsia"/>
          <w:b w:val="0"/>
          <w:bCs w:val="0"/>
          <w:smallCaps w:val="0"/>
          <w:noProof/>
          <w:lang w:eastAsia="zh-CN"/>
        </w:rPr>
      </w:pPr>
      <w:r>
        <w:rPr>
          <w:noProof/>
        </w:rPr>
        <w:t>5.2</w:t>
      </w:r>
      <w:r>
        <w:rPr>
          <w:rFonts w:eastAsiaTheme="minorEastAsia"/>
          <w:b w:val="0"/>
          <w:bCs w:val="0"/>
          <w:smallCaps w:val="0"/>
          <w:noProof/>
          <w:lang w:eastAsia="zh-CN"/>
        </w:rPr>
        <w:tab/>
      </w:r>
      <w:r>
        <w:rPr>
          <w:noProof/>
        </w:rPr>
        <w:t>Aims</w:t>
      </w:r>
      <w:r>
        <w:rPr>
          <w:noProof/>
        </w:rPr>
        <w:tab/>
      </w:r>
      <w:r>
        <w:rPr>
          <w:noProof/>
        </w:rPr>
        <w:fldChar w:fldCharType="begin"/>
      </w:r>
      <w:r>
        <w:rPr>
          <w:noProof/>
        </w:rPr>
        <w:instrText xml:space="preserve"> PAGEREF _Toc521494873 \h </w:instrText>
      </w:r>
      <w:r>
        <w:rPr>
          <w:noProof/>
        </w:rPr>
      </w:r>
      <w:r>
        <w:rPr>
          <w:noProof/>
        </w:rPr>
        <w:fldChar w:fldCharType="separate"/>
      </w:r>
      <w:r>
        <w:rPr>
          <w:noProof/>
        </w:rPr>
        <w:t>186</w:t>
      </w:r>
      <w:r>
        <w:rPr>
          <w:noProof/>
        </w:rPr>
        <w:fldChar w:fldCharType="end"/>
      </w:r>
    </w:p>
    <w:p w14:paraId="474BEB9B" w14:textId="39374919" w:rsidR="00EA20B7" w:rsidRDefault="00EA20B7">
      <w:pPr>
        <w:pStyle w:val="TOC2"/>
        <w:tabs>
          <w:tab w:val="left" w:pos="502"/>
          <w:tab w:val="right" w:pos="8828"/>
        </w:tabs>
        <w:rPr>
          <w:rFonts w:eastAsiaTheme="minorEastAsia"/>
          <w:b w:val="0"/>
          <w:bCs w:val="0"/>
          <w:smallCaps w:val="0"/>
          <w:noProof/>
          <w:lang w:eastAsia="zh-CN"/>
        </w:rPr>
      </w:pPr>
      <w:r>
        <w:rPr>
          <w:noProof/>
        </w:rPr>
        <w:t>5.3</w:t>
      </w:r>
      <w:r>
        <w:rPr>
          <w:rFonts w:eastAsiaTheme="minorEastAsia"/>
          <w:b w:val="0"/>
          <w:bCs w:val="0"/>
          <w:smallCaps w:val="0"/>
          <w:noProof/>
          <w:lang w:eastAsia="zh-CN"/>
        </w:rPr>
        <w:tab/>
      </w:r>
      <w:r>
        <w:rPr>
          <w:noProof/>
        </w:rPr>
        <w:t>Results</w:t>
      </w:r>
      <w:r>
        <w:rPr>
          <w:noProof/>
        </w:rPr>
        <w:tab/>
      </w:r>
      <w:r>
        <w:rPr>
          <w:noProof/>
        </w:rPr>
        <w:fldChar w:fldCharType="begin"/>
      </w:r>
      <w:r>
        <w:rPr>
          <w:noProof/>
        </w:rPr>
        <w:instrText xml:space="preserve"> PAGEREF _Toc521494874 \h </w:instrText>
      </w:r>
      <w:r>
        <w:rPr>
          <w:noProof/>
        </w:rPr>
      </w:r>
      <w:r>
        <w:rPr>
          <w:noProof/>
        </w:rPr>
        <w:fldChar w:fldCharType="separate"/>
      </w:r>
      <w:r>
        <w:rPr>
          <w:noProof/>
        </w:rPr>
        <w:t>186</w:t>
      </w:r>
      <w:r>
        <w:rPr>
          <w:noProof/>
        </w:rPr>
        <w:fldChar w:fldCharType="end"/>
      </w:r>
    </w:p>
    <w:p w14:paraId="469A6EF4" w14:textId="443E0F5A" w:rsidR="00EA20B7" w:rsidRDefault="00EA20B7">
      <w:pPr>
        <w:pStyle w:val="TOC3"/>
        <w:rPr>
          <w:rFonts w:eastAsiaTheme="minorEastAsia"/>
          <w:lang w:eastAsia="zh-CN"/>
        </w:rPr>
      </w:pPr>
      <w:r>
        <w:t>5.3.1</w:t>
      </w:r>
      <w:r>
        <w:rPr>
          <w:rFonts w:eastAsiaTheme="minorEastAsia"/>
          <w:lang w:eastAsia="zh-CN"/>
        </w:rPr>
        <w:tab/>
      </w:r>
      <w:r>
        <w:t>TNF-</w:t>
      </w:r>
      <w:r w:rsidRPr="00E37C98">
        <w:rPr>
          <w:rFonts w:cstheme="majorHAnsi"/>
        </w:rPr>
        <w:t>α</w:t>
      </w:r>
      <w:r>
        <w:t xml:space="preserve"> production</w:t>
      </w:r>
      <w:r>
        <w:tab/>
      </w:r>
      <w:r>
        <w:fldChar w:fldCharType="begin"/>
      </w:r>
      <w:r>
        <w:instrText xml:space="preserve"> PAGEREF _Toc521494875 \h </w:instrText>
      </w:r>
      <w:r>
        <w:fldChar w:fldCharType="separate"/>
      </w:r>
      <w:r>
        <w:t>186</w:t>
      </w:r>
      <w:r>
        <w:fldChar w:fldCharType="end"/>
      </w:r>
    </w:p>
    <w:p w14:paraId="2D9F51B8" w14:textId="0C064A57" w:rsidR="00EA20B7" w:rsidRDefault="00EA20B7">
      <w:pPr>
        <w:pStyle w:val="TOC3"/>
        <w:rPr>
          <w:rFonts w:eastAsiaTheme="minorEastAsia"/>
          <w:lang w:eastAsia="zh-CN"/>
        </w:rPr>
      </w:pPr>
      <w:r>
        <w:lastRenderedPageBreak/>
        <w:t>5.3.2</w:t>
      </w:r>
      <w:r>
        <w:rPr>
          <w:rFonts w:eastAsiaTheme="minorEastAsia"/>
          <w:lang w:eastAsia="zh-CN"/>
        </w:rPr>
        <w:tab/>
      </w:r>
      <w:r>
        <w:t>IL8 production</w:t>
      </w:r>
      <w:r>
        <w:tab/>
      </w:r>
      <w:r>
        <w:fldChar w:fldCharType="begin"/>
      </w:r>
      <w:r>
        <w:instrText xml:space="preserve"> PAGEREF _Toc521494876 \h </w:instrText>
      </w:r>
      <w:r>
        <w:fldChar w:fldCharType="separate"/>
      </w:r>
      <w:r>
        <w:t>189</w:t>
      </w:r>
      <w:r>
        <w:fldChar w:fldCharType="end"/>
      </w:r>
    </w:p>
    <w:p w14:paraId="540ED9D5" w14:textId="1FBCAF8D" w:rsidR="00EA20B7" w:rsidRDefault="00EA20B7">
      <w:pPr>
        <w:pStyle w:val="TOC3"/>
        <w:rPr>
          <w:rFonts w:eastAsiaTheme="minorEastAsia"/>
          <w:lang w:eastAsia="zh-CN"/>
        </w:rPr>
      </w:pPr>
      <w:r>
        <w:t>5.3.3</w:t>
      </w:r>
      <w:r>
        <w:rPr>
          <w:rFonts w:eastAsiaTheme="minorEastAsia"/>
          <w:lang w:eastAsia="zh-CN"/>
        </w:rPr>
        <w:tab/>
      </w:r>
      <w:r>
        <w:t>Lectin pathway is activated by PGN</w:t>
      </w:r>
      <w:r>
        <w:tab/>
      </w:r>
      <w:r>
        <w:fldChar w:fldCharType="begin"/>
      </w:r>
      <w:r>
        <w:instrText xml:space="preserve"> PAGEREF _Toc521494877 \h </w:instrText>
      </w:r>
      <w:r>
        <w:fldChar w:fldCharType="separate"/>
      </w:r>
      <w:r>
        <w:t>192</w:t>
      </w:r>
      <w:r>
        <w:fldChar w:fldCharType="end"/>
      </w:r>
    </w:p>
    <w:p w14:paraId="58C79FFC" w14:textId="47116D51" w:rsidR="00EA20B7" w:rsidRDefault="00EA20B7">
      <w:pPr>
        <w:pStyle w:val="TOC3"/>
        <w:rPr>
          <w:rFonts w:eastAsiaTheme="minorEastAsia"/>
          <w:lang w:eastAsia="zh-CN"/>
        </w:rPr>
      </w:pPr>
      <w:r>
        <w:t>5.3.4</w:t>
      </w:r>
      <w:r>
        <w:rPr>
          <w:rFonts w:eastAsiaTheme="minorEastAsia"/>
          <w:lang w:eastAsia="zh-CN"/>
        </w:rPr>
        <w:tab/>
      </w:r>
      <w:r>
        <w:t>PGN causes downregulation of several cell surface receptors on lymphocytes, monocytes and neutrophils</w:t>
      </w:r>
      <w:r>
        <w:tab/>
      </w:r>
      <w:r>
        <w:fldChar w:fldCharType="begin"/>
      </w:r>
      <w:r>
        <w:instrText xml:space="preserve"> PAGEREF _Toc521494878 \h </w:instrText>
      </w:r>
      <w:r>
        <w:fldChar w:fldCharType="separate"/>
      </w:r>
      <w:r>
        <w:t>194</w:t>
      </w:r>
      <w:r>
        <w:fldChar w:fldCharType="end"/>
      </w:r>
    </w:p>
    <w:p w14:paraId="7D517E0E" w14:textId="59D194AD" w:rsidR="00EA20B7" w:rsidRDefault="00EA20B7">
      <w:pPr>
        <w:pStyle w:val="TOC2"/>
        <w:tabs>
          <w:tab w:val="left" w:pos="502"/>
          <w:tab w:val="right" w:pos="8828"/>
        </w:tabs>
        <w:rPr>
          <w:rFonts w:eastAsiaTheme="minorEastAsia"/>
          <w:b w:val="0"/>
          <w:bCs w:val="0"/>
          <w:smallCaps w:val="0"/>
          <w:noProof/>
          <w:lang w:eastAsia="zh-CN"/>
        </w:rPr>
      </w:pPr>
      <w:r>
        <w:rPr>
          <w:noProof/>
        </w:rPr>
        <w:t>5.4</w:t>
      </w:r>
      <w:r>
        <w:rPr>
          <w:rFonts w:eastAsiaTheme="minorEastAsia"/>
          <w:b w:val="0"/>
          <w:bCs w:val="0"/>
          <w:smallCaps w:val="0"/>
          <w:noProof/>
          <w:lang w:eastAsia="zh-CN"/>
        </w:rPr>
        <w:tab/>
      </w:r>
      <w:r>
        <w:rPr>
          <w:noProof/>
        </w:rPr>
        <w:t>Discussion</w:t>
      </w:r>
      <w:r>
        <w:rPr>
          <w:noProof/>
        </w:rPr>
        <w:tab/>
      </w:r>
      <w:r>
        <w:rPr>
          <w:noProof/>
        </w:rPr>
        <w:fldChar w:fldCharType="begin"/>
      </w:r>
      <w:r>
        <w:rPr>
          <w:noProof/>
        </w:rPr>
        <w:instrText xml:space="preserve"> PAGEREF _Toc521494879 \h </w:instrText>
      </w:r>
      <w:r>
        <w:rPr>
          <w:noProof/>
        </w:rPr>
      </w:r>
      <w:r>
        <w:rPr>
          <w:noProof/>
        </w:rPr>
        <w:fldChar w:fldCharType="separate"/>
      </w:r>
      <w:r>
        <w:rPr>
          <w:noProof/>
        </w:rPr>
        <w:t>197</w:t>
      </w:r>
      <w:r>
        <w:rPr>
          <w:noProof/>
        </w:rPr>
        <w:fldChar w:fldCharType="end"/>
      </w:r>
    </w:p>
    <w:p w14:paraId="3A5DD46D" w14:textId="28C0B27A" w:rsidR="00EA20B7" w:rsidRDefault="00EA20B7">
      <w:pPr>
        <w:pStyle w:val="TOC3"/>
        <w:rPr>
          <w:rFonts w:eastAsiaTheme="minorEastAsia"/>
          <w:lang w:eastAsia="zh-CN"/>
        </w:rPr>
      </w:pPr>
      <w:r>
        <w:t>5.4.1</w:t>
      </w:r>
      <w:r>
        <w:rPr>
          <w:rFonts w:eastAsiaTheme="minorEastAsia"/>
          <w:lang w:eastAsia="zh-CN"/>
        </w:rPr>
        <w:tab/>
      </w:r>
      <w:r>
        <w:t>Cytokine and complement response to PGN</w:t>
      </w:r>
      <w:r>
        <w:tab/>
      </w:r>
      <w:r>
        <w:fldChar w:fldCharType="begin"/>
      </w:r>
      <w:r>
        <w:instrText xml:space="preserve"> PAGEREF _Toc521494880 \h </w:instrText>
      </w:r>
      <w:r>
        <w:fldChar w:fldCharType="separate"/>
      </w:r>
      <w:r>
        <w:t>197</w:t>
      </w:r>
      <w:r>
        <w:fldChar w:fldCharType="end"/>
      </w:r>
    </w:p>
    <w:p w14:paraId="3CAB1E75" w14:textId="3B6B080A" w:rsidR="00EA20B7" w:rsidRDefault="00EA20B7">
      <w:pPr>
        <w:pStyle w:val="TOC3"/>
        <w:rPr>
          <w:rFonts w:eastAsiaTheme="minorEastAsia"/>
          <w:lang w:eastAsia="zh-CN"/>
        </w:rPr>
      </w:pPr>
      <w:r w:rsidRPr="00E37C98">
        <w:t>5.4.2</w:t>
      </w:r>
      <w:r>
        <w:rPr>
          <w:rFonts w:eastAsiaTheme="minorEastAsia"/>
          <w:lang w:eastAsia="zh-CN"/>
        </w:rPr>
        <w:tab/>
      </w:r>
      <w:r w:rsidRPr="00E37C98">
        <w:rPr>
          <w:shd w:val="clear" w:color="auto" w:fill="FFFFFF"/>
        </w:rPr>
        <w:t>Complement response to PGN</w:t>
      </w:r>
      <w:r>
        <w:tab/>
      </w:r>
      <w:r>
        <w:fldChar w:fldCharType="begin"/>
      </w:r>
      <w:r>
        <w:instrText xml:space="preserve"> PAGEREF _Toc521494881 \h </w:instrText>
      </w:r>
      <w:r>
        <w:fldChar w:fldCharType="separate"/>
      </w:r>
      <w:r>
        <w:t>200</w:t>
      </w:r>
      <w:r>
        <w:fldChar w:fldCharType="end"/>
      </w:r>
    </w:p>
    <w:p w14:paraId="0BBC4593" w14:textId="712816BD" w:rsidR="00EA20B7" w:rsidRDefault="00EA20B7">
      <w:pPr>
        <w:pStyle w:val="TOC3"/>
        <w:rPr>
          <w:rFonts w:eastAsiaTheme="minorEastAsia"/>
          <w:lang w:eastAsia="zh-CN"/>
        </w:rPr>
      </w:pPr>
      <w:r w:rsidRPr="00E37C98">
        <w:t>5.4.3</w:t>
      </w:r>
      <w:r>
        <w:rPr>
          <w:rFonts w:eastAsiaTheme="minorEastAsia"/>
          <w:lang w:eastAsia="zh-CN"/>
        </w:rPr>
        <w:tab/>
      </w:r>
      <w:r w:rsidRPr="00E37C98">
        <w:rPr>
          <w:shd w:val="clear" w:color="auto" w:fill="FFFFFF"/>
        </w:rPr>
        <w:t>Response of cell surface receptors to stimulation with peptidoglycan</w:t>
      </w:r>
      <w:r>
        <w:tab/>
      </w:r>
      <w:r>
        <w:fldChar w:fldCharType="begin"/>
      </w:r>
      <w:r>
        <w:instrText xml:space="preserve"> PAGEREF _Toc521494882 \h </w:instrText>
      </w:r>
      <w:r>
        <w:fldChar w:fldCharType="separate"/>
      </w:r>
      <w:r>
        <w:t>201</w:t>
      </w:r>
      <w:r>
        <w:fldChar w:fldCharType="end"/>
      </w:r>
    </w:p>
    <w:p w14:paraId="50C5CE6D" w14:textId="3F166EB9" w:rsidR="00EA20B7" w:rsidRPr="00EA20B7" w:rsidRDefault="00EA20B7">
      <w:pPr>
        <w:pStyle w:val="TOC4"/>
        <w:tabs>
          <w:tab w:val="left" w:pos="833"/>
          <w:tab w:val="right" w:pos="8828"/>
        </w:tabs>
        <w:rPr>
          <w:rFonts w:eastAsiaTheme="minorEastAsia"/>
          <w:noProof/>
          <w:lang w:val="it-IT" w:eastAsia="zh-CN"/>
        </w:rPr>
      </w:pPr>
      <w:r w:rsidRPr="00EA20B7">
        <w:rPr>
          <w:noProof/>
          <w:lang w:val="it-IT"/>
        </w:rPr>
        <w:t>5.4.3.1</w:t>
      </w:r>
      <w:r w:rsidRPr="00EA20B7">
        <w:rPr>
          <w:rFonts w:eastAsiaTheme="minorEastAsia"/>
          <w:noProof/>
          <w:lang w:val="it-IT" w:eastAsia="zh-CN"/>
        </w:rPr>
        <w:tab/>
      </w:r>
      <w:r w:rsidRPr="00EA20B7">
        <w:rPr>
          <w:noProof/>
          <w:lang w:val="it-IT"/>
        </w:rPr>
        <w:t>CD162</w:t>
      </w:r>
      <w:r w:rsidRPr="00EA20B7">
        <w:rPr>
          <w:noProof/>
          <w:lang w:val="it-IT"/>
        </w:rPr>
        <w:tab/>
      </w:r>
      <w:r>
        <w:rPr>
          <w:noProof/>
        </w:rPr>
        <w:fldChar w:fldCharType="begin"/>
      </w:r>
      <w:r w:rsidRPr="00EA20B7">
        <w:rPr>
          <w:noProof/>
          <w:lang w:val="it-IT"/>
        </w:rPr>
        <w:instrText xml:space="preserve"> PAGEREF _Toc521494883 \h </w:instrText>
      </w:r>
      <w:r>
        <w:rPr>
          <w:noProof/>
        </w:rPr>
      </w:r>
      <w:r>
        <w:rPr>
          <w:noProof/>
        </w:rPr>
        <w:fldChar w:fldCharType="separate"/>
      </w:r>
      <w:r w:rsidRPr="00EA20B7">
        <w:rPr>
          <w:noProof/>
          <w:lang w:val="it-IT"/>
        </w:rPr>
        <w:t>202</w:t>
      </w:r>
      <w:r>
        <w:rPr>
          <w:noProof/>
        </w:rPr>
        <w:fldChar w:fldCharType="end"/>
      </w:r>
    </w:p>
    <w:p w14:paraId="4F8D0403" w14:textId="7462E2AC" w:rsidR="00EA20B7" w:rsidRPr="00EA20B7" w:rsidRDefault="00EA20B7">
      <w:pPr>
        <w:pStyle w:val="TOC4"/>
        <w:tabs>
          <w:tab w:val="left" w:pos="833"/>
          <w:tab w:val="right" w:pos="8828"/>
        </w:tabs>
        <w:rPr>
          <w:rFonts w:eastAsiaTheme="minorEastAsia"/>
          <w:noProof/>
          <w:lang w:val="it-IT" w:eastAsia="zh-CN"/>
        </w:rPr>
      </w:pPr>
      <w:r w:rsidRPr="00EA20B7">
        <w:rPr>
          <w:rFonts w:eastAsia="Cambria"/>
          <w:noProof/>
          <w:lang w:val="it-IT"/>
        </w:rPr>
        <w:t>5.4.3.2</w:t>
      </w:r>
      <w:r w:rsidRPr="00EA20B7">
        <w:rPr>
          <w:rFonts w:eastAsiaTheme="minorEastAsia"/>
          <w:noProof/>
          <w:lang w:val="it-IT" w:eastAsia="zh-CN"/>
        </w:rPr>
        <w:tab/>
      </w:r>
      <w:r w:rsidRPr="00EA20B7">
        <w:rPr>
          <w:rFonts w:eastAsia="Cambria"/>
          <w:noProof/>
          <w:lang w:val="it-IT"/>
        </w:rPr>
        <w:t>Siglec-9</w:t>
      </w:r>
      <w:r w:rsidRPr="00EA20B7">
        <w:rPr>
          <w:noProof/>
          <w:lang w:val="it-IT"/>
        </w:rPr>
        <w:tab/>
      </w:r>
      <w:r>
        <w:rPr>
          <w:noProof/>
        </w:rPr>
        <w:fldChar w:fldCharType="begin"/>
      </w:r>
      <w:r w:rsidRPr="00EA20B7">
        <w:rPr>
          <w:noProof/>
          <w:lang w:val="it-IT"/>
        </w:rPr>
        <w:instrText xml:space="preserve"> PAGEREF _Toc521494884 \h </w:instrText>
      </w:r>
      <w:r>
        <w:rPr>
          <w:noProof/>
        </w:rPr>
      </w:r>
      <w:r>
        <w:rPr>
          <w:noProof/>
        </w:rPr>
        <w:fldChar w:fldCharType="separate"/>
      </w:r>
      <w:r w:rsidRPr="00EA20B7">
        <w:rPr>
          <w:noProof/>
          <w:lang w:val="it-IT"/>
        </w:rPr>
        <w:t>203</w:t>
      </w:r>
      <w:r>
        <w:rPr>
          <w:noProof/>
        </w:rPr>
        <w:fldChar w:fldCharType="end"/>
      </w:r>
    </w:p>
    <w:p w14:paraId="6FDFCDD0" w14:textId="51595EE4" w:rsidR="00EA20B7" w:rsidRPr="00EA20B7" w:rsidRDefault="00EA20B7">
      <w:pPr>
        <w:pStyle w:val="TOC4"/>
        <w:tabs>
          <w:tab w:val="left" w:pos="833"/>
          <w:tab w:val="right" w:pos="8828"/>
        </w:tabs>
        <w:rPr>
          <w:rFonts w:eastAsiaTheme="minorEastAsia"/>
          <w:noProof/>
          <w:lang w:val="it-IT" w:eastAsia="zh-CN"/>
        </w:rPr>
      </w:pPr>
      <w:r w:rsidRPr="00EA20B7">
        <w:rPr>
          <w:rFonts w:eastAsia="Cambria"/>
          <w:noProof/>
          <w:lang w:val="it-IT"/>
        </w:rPr>
        <w:t>5.4.3.3</w:t>
      </w:r>
      <w:r w:rsidRPr="00EA20B7">
        <w:rPr>
          <w:rFonts w:eastAsiaTheme="minorEastAsia"/>
          <w:noProof/>
          <w:lang w:val="it-IT" w:eastAsia="zh-CN"/>
        </w:rPr>
        <w:tab/>
      </w:r>
      <w:r w:rsidRPr="00EA20B7">
        <w:rPr>
          <w:rFonts w:eastAsia="Cambria"/>
          <w:noProof/>
          <w:lang w:val="it-IT"/>
        </w:rPr>
        <w:t>CD50</w:t>
      </w:r>
      <w:r w:rsidRPr="00EA20B7">
        <w:rPr>
          <w:noProof/>
          <w:lang w:val="it-IT"/>
        </w:rPr>
        <w:tab/>
      </w:r>
      <w:r>
        <w:rPr>
          <w:noProof/>
        </w:rPr>
        <w:fldChar w:fldCharType="begin"/>
      </w:r>
      <w:r w:rsidRPr="00EA20B7">
        <w:rPr>
          <w:noProof/>
          <w:lang w:val="it-IT"/>
        </w:rPr>
        <w:instrText xml:space="preserve"> PAGEREF _Toc521494885 \h </w:instrText>
      </w:r>
      <w:r>
        <w:rPr>
          <w:noProof/>
        </w:rPr>
      </w:r>
      <w:r>
        <w:rPr>
          <w:noProof/>
        </w:rPr>
        <w:fldChar w:fldCharType="separate"/>
      </w:r>
      <w:r w:rsidRPr="00EA20B7">
        <w:rPr>
          <w:noProof/>
          <w:lang w:val="it-IT"/>
        </w:rPr>
        <w:t>203</w:t>
      </w:r>
      <w:r>
        <w:rPr>
          <w:noProof/>
        </w:rPr>
        <w:fldChar w:fldCharType="end"/>
      </w:r>
    </w:p>
    <w:p w14:paraId="77E7A5E3" w14:textId="2239863E" w:rsidR="00EA20B7" w:rsidRPr="00EA20B7" w:rsidRDefault="00EA20B7">
      <w:pPr>
        <w:pStyle w:val="TOC4"/>
        <w:tabs>
          <w:tab w:val="left" w:pos="833"/>
          <w:tab w:val="right" w:pos="8828"/>
        </w:tabs>
        <w:rPr>
          <w:rFonts w:eastAsiaTheme="minorEastAsia"/>
          <w:noProof/>
          <w:lang w:val="it-IT" w:eastAsia="zh-CN"/>
        </w:rPr>
      </w:pPr>
      <w:r w:rsidRPr="00EA20B7">
        <w:rPr>
          <w:rFonts w:eastAsia="Cambria"/>
          <w:noProof/>
          <w:lang w:val="it-IT"/>
        </w:rPr>
        <w:t>5.4.3.4</w:t>
      </w:r>
      <w:r w:rsidRPr="00EA20B7">
        <w:rPr>
          <w:rFonts w:eastAsiaTheme="minorEastAsia"/>
          <w:noProof/>
          <w:lang w:val="it-IT" w:eastAsia="zh-CN"/>
        </w:rPr>
        <w:tab/>
      </w:r>
      <w:r w:rsidRPr="00EA20B7">
        <w:rPr>
          <w:rFonts w:eastAsia="Cambria"/>
          <w:noProof/>
          <w:lang w:val="it-IT"/>
        </w:rPr>
        <w:t>CD87</w:t>
      </w:r>
      <w:r w:rsidRPr="00EA20B7">
        <w:rPr>
          <w:noProof/>
          <w:lang w:val="it-IT"/>
        </w:rPr>
        <w:tab/>
      </w:r>
      <w:r>
        <w:rPr>
          <w:noProof/>
        </w:rPr>
        <w:fldChar w:fldCharType="begin"/>
      </w:r>
      <w:r w:rsidRPr="00EA20B7">
        <w:rPr>
          <w:noProof/>
          <w:lang w:val="it-IT"/>
        </w:rPr>
        <w:instrText xml:space="preserve"> PAGEREF _Toc521494886 \h </w:instrText>
      </w:r>
      <w:r>
        <w:rPr>
          <w:noProof/>
        </w:rPr>
      </w:r>
      <w:r>
        <w:rPr>
          <w:noProof/>
        </w:rPr>
        <w:fldChar w:fldCharType="separate"/>
      </w:r>
      <w:r w:rsidRPr="00EA20B7">
        <w:rPr>
          <w:noProof/>
          <w:lang w:val="it-IT"/>
        </w:rPr>
        <w:t>204</w:t>
      </w:r>
      <w:r>
        <w:rPr>
          <w:noProof/>
        </w:rPr>
        <w:fldChar w:fldCharType="end"/>
      </w:r>
    </w:p>
    <w:p w14:paraId="0CD3E317" w14:textId="24C07834" w:rsidR="00EA20B7" w:rsidRPr="00EA20B7" w:rsidRDefault="00EA20B7">
      <w:pPr>
        <w:pStyle w:val="TOC4"/>
        <w:tabs>
          <w:tab w:val="left" w:pos="833"/>
          <w:tab w:val="right" w:pos="8828"/>
        </w:tabs>
        <w:rPr>
          <w:rFonts w:eastAsiaTheme="minorEastAsia"/>
          <w:noProof/>
          <w:lang w:val="it-IT" w:eastAsia="zh-CN"/>
        </w:rPr>
      </w:pPr>
      <w:r w:rsidRPr="00EA20B7">
        <w:rPr>
          <w:noProof/>
          <w:lang w:val="it-IT"/>
        </w:rPr>
        <w:t>5.4.3.5</w:t>
      </w:r>
      <w:r w:rsidRPr="00EA20B7">
        <w:rPr>
          <w:rFonts w:eastAsiaTheme="minorEastAsia"/>
          <w:noProof/>
          <w:lang w:val="it-IT" w:eastAsia="zh-CN"/>
        </w:rPr>
        <w:tab/>
      </w:r>
      <w:r w:rsidRPr="00EA20B7">
        <w:rPr>
          <w:noProof/>
          <w:lang w:val="it-IT"/>
        </w:rPr>
        <w:t>CD47</w:t>
      </w:r>
      <w:r w:rsidRPr="00EA20B7">
        <w:rPr>
          <w:noProof/>
          <w:lang w:val="it-IT"/>
        </w:rPr>
        <w:tab/>
      </w:r>
      <w:r>
        <w:rPr>
          <w:noProof/>
        </w:rPr>
        <w:fldChar w:fldCharType="begin"/>
      </w:r>
      <w:r w:rsidRPr="00EA20B7">
        <w:rPr>
          <w:noProof/>
          <w:lang w:val="it-IT"/>
        </w:rPr>
        <w:instrText xml:space="preserve"> PAGEREF _Toc521494887 \h </w:instrText>
      </w:r>
      <w:r>
        <w:rPr>
          <w:noProof/>
        </w:rPr>
      </w:r>
      <w:r>
        <w:rPr>
          <w:noProof/>
        </w:rPr>
        <w:fldChar w:fldCharType="separate"/>
      </w:r>
      <w:r w:rsidRPr="00EA20B7">
        <w:rPr>
          <w:noProof/>
          <w:lang w:val="it-IT"/>
        </w:rPr>
        <w:t>205</w:t>
      </w:r>
      <w:r>
        <w:rPr>
          <w:noProof/>
        </w:rPr>
        <w:fldChar w:fldCharType="end"/>
      </w:r>
    </w:p>
    <w:p w14:paraId="37BB92F1" w14:textId="22576A34" w:rsidR="00EA20B7" w:rsidRDefault="00EA20B7">
      <w:pPr>
        <w:pStyle w:val="TOC4"/>
        <w:tabs>
          <w:tab w:val="left" w:pos="833"/>
          <w:tab w:val="right" w:pos="8828"/>
        </w:tabs>
        <w:rPr>
          <w:rFonts w:eastAsiaTheme="minorEastAsia"/>
          <w:noProof/>
          <w:lang w:eastAsia="zh-CN"/>
        </w:rPr>
      </w:pPr>
      <w:r>
        <w:rPr>
          <w:noProof/>
        </w:rPr>
        <w:t>5.4.3.6</w:t>
      </w:r>
      <w:r>
        <w:rPr>
          <w:rFonts w:eastAsiaTheme="minorEastAsia"/>
          <w:noProof/>
          <w:lang w:eastAsia="zh-CN"/>
        </w:rPr>
        <w:tab/>
      </w:r>
      <w:r>
        <w:rPr>
          <w:noProof/>
        </w:rPr>
        <w:t>CD44</w:t>
      </w:r>
      <w:r>
        <w:rPr>
          <w:noProof/>
        </w:rPr>
        <w:tab/>
      </w:r>
      <w:r>
        <w:rPr>
          <w:noProof/>
        </w:rPr>
        <w:fldChar w:fldCharType="begin"/>
      </w:r>
      <w:r>
        <w:rPr>
          <w:noProof/>
        </w:rPr>
        <w:instrText xml:space="preserve"> PAGEREF _Toc521494888 \h </w:instrText>
      </w:r>
      <w:r>
        <w:rPr>
          <w:noProof/>
        </w:rPr>
      </w:r>
      <w:r>
        <w:rPr>
          <w:noProof/>
        </w:rPr>
        <w:fldChar w:fldCharType="separate"/>
      </w:r>
      <w:r>
        <w:rPr>
          <w:noProof/>
        </w:rPr>
        <w:t>205</w:t>
      </w:r>
      <w:r>
        <w:rPr>
          <w:noProof/>
        </w:rPr>
        <w:fldChar w:fldCharType="end"/>
      </w:r>
    </w:p>
    <w:p w14:paraId="3200FA1F" w14:textId="3660B100" w:rsidR="00EA20B7" w:rsidRDefault="00EA20B7">
      <w:pPr>
        <w:pStyle w:val="TOC4"/>
        <w:tabs>
          <w:tab w:val="left" w:pos="833"/>
          <w:tab w:val="right" w:pos="8828"/>
        </w:tabs>
        <w:rPr>
          <w:rFonts w:eastAsiaTheme="minorEastAsia"/>
          <w:noProof/>
          <w:lang w:eastAsia="zh-CN"/>
        </w:rPr>
      </w:pPr>
      <w:r w:rsidRPr="00E37C98">
        <w:rPr>
          <w:rFonts w:eastAsia="Cambria"/>
          <w:noProof/>
        </w:rPr>
        <w:t>5.4.3.7</w:t>
      </w:r>
      <w:r>
        <w:rPr>
          <w:rFonts w:eastAsiaTheme="minorEastAsia"/>
          <w:noProof/>
          <w:lang w:eastAsia="zh-CN"/>
        </w:rPr>
        <w:tab/>
      </w:r>
      <w:r w:rsidRPr="00E37C98">
        <w:rPr>
          <w:rFonts w:eastAsia="Cambria"/>
          <w:noProof/>
        </w:rPr>
        <w:t>Conclusion</w:t>
      </w:r>
      <w:r>
        <w:rPr>
          <w:noProof/>
        </w:rPr>
        <w:tab/>
      </w:r>
      <w:r>
        <w:rPr>
          <w:noProof/>
        </w:rPr>
        <w:fldChar w:fldCharType="begin"/>
      </w:r>
      <w:r>
        <w:rPr>
          <w:noProof/>
        </w:rPr>
        <w:instrText xml:space="preserve"> PAGEREF _Toc521494889 \h </w:instrText>
      </w:r>
      <w:r>
        <w:rPr>
          <w:noProof/>
        </w:rPr>
      </w:r>
      <w:r>
        <w:rPr>
          <w:noProof/>
        </w:rPr>
        <w:fldChar w:fldCharType="separate"/>
      </w:r>
      <w:r>
        <w:rPr>
          <w:noProof/>
        </w:rPr>
        <w:t>206</w:t>
      </w:r>
      <w:r>
        <w:rPr>
          <w:noProof/>
        </w:rPr>
        <w:fldChar w:fldCharType="end"/>
      </w:r>
    </w:p>
    <w:p w14:paraId="6A88578B" w14:textId="18965F31" w:rsidR="00EA20B7" w:rsidRDefault="00EA20B7">
      <w:pPr>
        <w:pStyle w:val="TOC1"/>
        <w:tabs>
          <w:tab w:val="left" w:pos="332"/>
          <w:tab w:val="right" w:pos="8828"/>
        </w:tabs>
        <w:rPr>
          <w:rFonts w:eastAsiaTheme="minorEastAsia"/>
          <w:b w:val="0"/>
          <w:bCs w:val="0"/>
          <w:caps w:val="0"/>
          <w:noProof/>
          <w:u w:val="none"/>
          <w:lang w:eastAsia="zh-CN"/>
        </w:rPr>
      </w:pPr>
      <w:r w:rsidRPr="00E37C98">
        <w:rPr>
          <w:noProof/>
          <w:color w:val="FFFFFF" w:themeColor="background1"/>
        </w:rPr>
        <w:t>6</w:t>
      </w:r>
      <w:r>
        <w:rPr>
          <w:rFonts w:eastAsiaTheme="minorEastAsia"/>
          <w:b w:val="0"/>
          <w:bCs w:val="0"/>
          <w:caps w:val="0"/>
          <w:noProof/>
          <w:u w:val="none"/>
          <w:lang w:eastAsia="zh-CN"/>
        </w:rPr>
        <w:tab/>
      </w:r>
      <w:r>
        <w:rPr>
          <w:noProof/>
        </w:rPr>
        <w:t>Chapter 6. General discussion</w:t>
      </w:r>
      <w:r>
        <w:rPr>
          <w:noProof/>
        </w:rPr>
        <w:tab/>
      </w:r>
      <w:r>
        <w:rPr>
          <w:noProof/>
        </w:rPr>
        <w:fldChar w:fldCharType="begin"/>
      </w:r>
      <w:r>
        <w:rPr>
          <w:noProof/>
        </w:rPr>
        <w:instrText xml:space="preserve"> PAGEREF _Toc521494890 \h </w:instrText>
      </w:r>
      <w:r>
        <w:rPr>
          <w:noProof/>
        </w:rPr>
      </w:r>
      <w:r>
        <w:rPr>
          <w:noProof/>
        </w:rPr>
        <w:fldChar w:fldCharType="separate"/>
      </w:r>
      <w:r>
        <w:rPr>
          <w:noProof/>
        </w:rPr>
        <w:t>208</w:t>
      </w:r>
      <w:r>
        <w:rPr>
          <w:noProof/>
        </w:rPr>
        <w:fldChar w:fldCharType="end"/>
      </w:r>
    </w:p>
    <w:p w14:paraId="0B935900" w14:textId="48B8B6EF" w:rsidR="00EA20B7" w:rsidRDefault="00EA20B7">
      <w:pPr>
        <w:pStyle w:val="TOC2"/>
        <w:tabs>
          <w:tab w:val="left" w:pos="502"/>
          <w:tab w:val="right" w:pos="8828"/>
        </w:tabs>
        <w:rPr>
          <w:rFonts w:eastAsiaTheme="minorEastAsia"/>
          <w:b w:val="0"/>
          <w:bCs w:val="0"/>
          <w:smallCaps w:val="0"/>
          <w:noProof/>
          <w:lang w:eastAsia="zh-CN"/>
        </w:rPr>
      </w:pPr>
      <w:r>
        <w:rPr>
          <w:noProof/>
        </w:rPr>
        <w:t>6.1</w:t>
      </w:r>
      <w:r>
        <w:rPr>
          <w:rFonts w:eastAsiaTheme="minorEastAsia"/>
          <w:b w:val="0"/>
          <w:bCs w:val="0"/>
          <w:smallCaps w:val="0"/>
          <w:noProof/>
          <w:lang w:eastAsia="zh-CN"/>
        </w:rPr>
        <w:tab/>
      </w:r>
      <w:r>
        <w:rPr>
          <w:noProof/>
        </w:rPr>
        <w:t>Requirements for infection</w:t>
      </w:r>
      <w:r>
        <w:rPr>
          <w:noProof/>
        </w:rPr>
        <w:tab/>
      </w:r>
      <w:r>
        <w:rPr>
          <w:noProof/>
        </w:rPr>
        <w:fldChar w:fldCharType="begin"/>
      </w:r>
      <w:r>
        <w:rPr>
          <w:noProof/>
        </w:rPr>
        <w:instrText xml:space="preserve"> PAGEREF _Toc521494891 \h </w:instrText>
      </w:r>
      <w:r>
        <w:rPr>
          <w:noProof/>
        </w:rPr>
      </w:r>
      <w:r>
        <w:rPr>
          <w:noProof/>
        </w:rPr>
        <w:fldChar w:fldCharType="separate"/>
      </w:r>
      <w:r>
        <w:rPr>
          <w:noProof/>
        </w:rPr>
        <w:t>208</w:t>
      </w:r>
      <w:r>
        <w:rPr>
          <w:noProof/>
        </w:rPr>
        <w:fldChar w:fldCharType="end"/>
      </w:r>
    </w:p>
    <w:p w14:paraId="2EC9FEE3" w14:textId="6288ADEE" w:rsidR="00EA20B7" w:rsidRDefault="00EA20B7">
      <w:pPr>
        <w:pStyle w:val="TOC2"/>
        <w:tabs>
          <w:tab w:val="left" w:pos="502"/>
          <w:tab w:val="right" w:pos="8828"/>
        </w:tabs>
        <w:rPr>
          <w:rFonts w:eastAsiaTheme="minorEastAsia"/>
          <w:b w:val="0"/>
          <w:bCs w:val="0"/>
          <w:smallCaps w:val="0"/>
          <w:noProof/>
          <w:lang w:eastAsia="zh-CN"/>
        </w:rPr>
      </w:pPr>
      <w:r>
        <w:rPr>
          <w:noProof/>
        </w:rPr>
        <w:t>6.2</w:t>
      </w:r>
      <w:r>
        <w:rPr>
          <w:rFonts w:eastAsiaTheme="minorEastAsia"/>
          <w:b w:val="0"/>
          <w:bCs w:val="0"/>
          <w:smallCaps w:val="0"/>
          <w:noProof/>
          <w:lang w:eastAsia="zh-CN"/>
        </w:rPr>
        <w:tab/>
      </w:r>
      <w:r>
        <w:rPr>
          <w:noProof/>
        </w:rPr>
        <w:t>Molecular mechanism of infection</w:t>
      </w:r>
      <w:r>
        <w:rPr>
          <w:noProof/>
        </w:rPr>
        <w:tab/>
      </w:r>
      <w:r>
        <w:rPr>
          <w:noProof/>
        </w:rPr>
        <w:fldChar w:fldCharType="begin"/>
      </w:r>
      <w:r>
        <w:rPr>
          <w:noProof/>
        </w:rPr>
        <w:instrText xml:space="preserve"> PAGEREF _Toc521494892 \h </w:instrText>
      </w:r>
      <w:r>
        <w:rPr>
          <w:noProof/>
        </w:rPr>
      </w:r>
      <w:r>
        <w:rPr>
          <w:noProof/>
        </w:rPr>
        <w:fldChar w:fldCharType="separate"/>
      </w:r>
      <w:r>
        <w:rPr>
          <w:noProof/>
        </w:rPr>
        <w:t>212</w:t>
      </w:r>
      <w:r>
        <w:rPr>
          <w:noProof/>
        </w:rPr>
        <w:fldChar w:fldCharType="end"/>
      </w:r>
    </w:p>
    <w:p w14:paraId="1644128C" w14:textId="4FE51B98" w:rsidR="00EA20B7" w:rsidRDefault="00EA20B7">
      <w:pPr>
        <w:pStyle w:val="TOC2"/>
        <w:tabs>
          <w:tab w:val="left" w:pos="502"/>
          <w:tab w:val="right" w:pos="8828"/>
        </w:tabs>
        <w:rPr>
          <w:rFonts w:eastAsiaTheme="minorEastAsia"/>
          <w:b w:val="0"/>
          <w:bCs w:val="0"/>
          <w:smallCaps w:val="0"/>
          <w:noProof/>
          <w:lang w:eastAsia="zh-CN"/>
        </w:rPr>
      </w:pPr>
      <w:r>
        <w:rPr>
          <w:noProof/>
        </w:rPr>
        <w:t>6.3</w:t>
      </w:r>
      <w:r>
        <w:rPr>
          <w:rFonts w:eastAsiaTheme="minorEastAsia"/>
          <w:b w:val="0"/>
          <w:bCs w:val="0"/>
          <w:smallCaps w:val="0"/>
          <w:noProof/>
          <w:lang w:eastAsia="zh-CN"/>
        </w:rPr>
        <w:tab/>
      </w:r>
      <w:r>
        <w:rPr>
          <w:noProof/>
        </w:rPr>
        <w:t>Further work</w:t>
      </w:r>
      <w:r>
        <w:rPr>
          <w:noProof/>
        </w:rPr>
        <w:tab/>
      </w:r>
      <w:r>
        <w:rPr>
          <w:noProof/>
        </w:rPr>
        <w:fldChar w:fldCharType="begin"/>
      </w:r>
      <w:r>
        <w:rPr>
          <w:noProof/>
        </w:rPr>
        <w:instrText xml:space="preserve"> PAGEREF _Toc521494893 \h </w:instrText>
      </w:r>
      <w:r>
        <w:rPr>
          <w:noProof/>
        </w:rPr>
      </w:r>
      <w:r>
        <w:rPr>
          <w:noProof/>
        </w:rPr>
        <w:fldChar w:fldCharType="separate"/>
      </w:r>
      <w:r>
        <w:rPr>
          <w:noProof/>
        </w:rPr>
        <w:t>213</w:t>
      </w:r>
      <w:r>
        <w:rPr>
          <w:noProof/>
        </w:rPr>
        <w:fldChar w:fldCharType="end"/>
      </w:r>
    </w:p>
    <w:p w14:paraId="4C8854A8" w14:textId="50766BDE" w:rsidR="00EA20B7" w:rsidRDefault="00EA20B7">
      <w:pPr>
        <w:pStyle w:val="TOC1"/>
        <w:tabs>
          <w:tab w:val="left" w:pos="332"/>
          <w:tab w:val="right" w:pos="8828"/>
        </w:tabs>
        <w:rPr>
          <w:rFonts w:eastAsiaTheme="minorEastAsia"/>
          <w:b w:val="0"/>
          <w:bCs w:val="0"/>
          <w:caps w:val="0"/>
          <w:noProof/>
          <w:u w:val="none"/>
          <w:lang w:eastAsia="zh-CN"/>
        </w:rPr>
      </w:pPr>
      <w:r w:rsidRPr="00E37C98">
        <w:rPr>
          <w:noProof/>
          <w:color w:val="FFFFFF" w:themeColor="background1"/>
        </w:rPr>
        <w:t>7</w:t>
      </w:r>
      <w:r>
        <w:rPr>
          <w:rFonts w:eastAsiaTheme="minorEastAsia"/>
          <w:b w:val="0"/>
          <w:bCs w:val="0"/>
          <w:caps w:val="0"/>
          <w:noProof/>
          <w:u w:val="none"/>
          <w:lang w:eastAsia="zh-CN"/>
        </w:rPr>
        <w:tab/>
      </w:r>
      <w:r>
        <w:rPr>
          <w:noProof/>
        </w:rPr>
        <w:t>References</w:t>
      </w:r>
      <w:r>
        <w:rPr>
          <w:noProof/>
        </w:rPr>
        <w:tab/>
      </w:r>
      <w:r>
        <w:rPr>
          <w:noProof/>
        </w:rPr>
        <w:fldChar w:fldCharType="begin"/>
      </w:r>
      <w:r>
        <w:rPr>
          <w:noProof/>
        </w:rPr>
        <w:instrText xml:space="preserve"> PAGEREF _Toc521494894 \h </w:instrText>
      </w:r>
      <w:r>
        <w:rPr>
          <w:noProof/>
        </w:rPr>
      </w:r>
      <w:r>
        <w:rPr>
          <w:noProof/>
        </w:rPr>
        <w:fldChar w:fldCharType="separate"/>
      </w:r>
      <w:r>
        <w:rPr>
          <w:noProof/>
        </w:rPr>
        <w:t>218</w:t>
      </w:r>
      <w:r>
        <w:rPr>
          <w:noProof/>
        </w:rPr>
        <w:fldChar w:fldCharType="end"/>
      </w:r>
    </w:p>
    <w:p w14:paraId="25249C08" w14:textId="4C8F78FB" w:rsidR="00EA20B7" w:rsidRDefault="00EA20B7">
      <w:pPr>
        <w:pStyle w:val="TOC1"/>
        <w:tabs>
          <w:tab w:val="left" w:pos="332"/>
          <w:tab w:val="right" w:pos="8828"/>
        </w:tabs>
        <w:rPr>
          <w:rFonts w:eastAsiaTheme="minorEastAsia"/>
          <w:b w:val="0"/>
          <w:bCs w:val="0"/>
          <w:caps w:val="0"/>
          <w:noProof/>
          <w:u w:val="none"/>
          <w:lang w:eastAsia="zh-CN"/>
        </w:rPr>
      </w:pPr>
      <w:r w:rsidRPr="00E37C98">
        <w:rPr>
          <w:noProof/>
          <w:color w:val="FFFFFF" w:themeColor="background1"/>
        </w:rPr>
        <w:t>8</w:t>
      </w:r>
      <w:r>
        <w:rPr>
          <w:rFonts w:eastAsiaTheme="minorEastAsia"/>
          <w:b w:val="0"/>
          <w:bCs w:val="0"/>
          <w:caps w:val="0"/>
          <w:noProof/>
          <w:u w:val="none"/>
          <w:lang w:eastAsia="zh-CN"/>
        </w:rPr>
        <w:tab/>
      </w:r>
      <w:r>
        <w:rPr>
          <w:noProof/>
        </w:rPr>
        <w:t>Appendix</w:t>
      </w:r>
      <w:r>
        <w:rPr>
          <w:noProof/>
        </w:rPr>
        <w:tab/>
      </w:r>
      <w:r>
        <w:rPr>
          <w:noProof/>
        </w:rPr>
        <w:fldChar w:fldCharType="begin"/>
      </w:r>
      <w:r>
        <w:rPr>
          <w:noProof/>
        </w:rPr>
        <w:instrText xml:space="preserve"> PAGEREF _Toc521494895 \h </w:instrText>
      </w:r>
      <w:r>
        <w:rPr>
          <w:noProof/>
        </w:rPr>
      </w:r>
      <w:r>
        <w:rPr>
          <w:noProof/>
        </w:rPr>
        <w:fldChar w:fldCharType="separate"/>
      </w:r>
      <w:r>
        <w:rPr>
          <w:noProof/>
        </w:rPr>
        <w:t>265</w:t>
      </w:r>
      <w:r>
        <w:rPr>
          <w:noProof/>
        </w:rPr>
        <w:fldChar w:fldCharType="end"/>
      </w:r>
    </w:p>
    <w:p w14:paraId="10CC916D" w14:textId="174B7948" w:rsidR="002B405A" w:rsidRDefault="00F43D5D">
      <w:pPr>
        <w:spacing w:line="240" w:lineRule="auto"/>
      </w:pPr>
      <w:r>
        <w:rPr>
          <w:sz w:val="22"/>
          <w:szCs w:val="22"/>
          <w:u w:val="single"/>
        </w:rPr>
        <w:fldChar w:fldCharType="end"/>
      </w:r>
      <w:r w:rsidR="002B405A">
        <w:br w:type="page"/>
      </w:r>
    </w:p>
    <w:p w14:paraId="18476AF3" w14:textId="79F88D42" w:rsidR="003F6295" w:rsidRDefault="003F6295" w:rsidP="00D32A33">
      <w:pPr>
        <w:pStyle w:val="Heading6"/>
        <w:numPr>
          <w:ilvl w:val="0"/>
          <w:numId w:val="0"/>
        </w:numPr>
        <w:jc w:val="center"/>
      </w:pPr>
      <w:bookmarkStart w:id="5" w:name="_Toc521494725"/>
      <w:r>
        <w:lastRenderedPageBreak/>
        <w:t>List of figures</w:t>
      </w:r>
      <w:bookmarkEnd w:id="5"/>
    </w:p>
    <w:p w14:paraId="016B20F0" w14:textId="63A661AA" w:rsidR="00EF5809" w:rsidRDefault="006A1D90">
      <w:pPr>
        <w:pStyle w:val="TableofFigures"/>
        <w:tabs>
          <w:tab w:val="right" w:pos="8828"/>
        </w:tabs>
        <w:rPr>
          <w:rFonts w:eastAsiaTheme="minorEastAsia"/>
          <w:noProof/>
          <w:sz w:val="24"/>
          <w:szCs w:val="24"/>
          <w:lang w:eastAsia="en-GB"/>
        </w:rPr>
      </w:pPr>
      <w:r>
        <w:fldChar w:fldCharType="begin"/>
      </w:r>
      <w:r>
        <w:instrText xml:space="preserve"> TOC \c "Figure" </w:instrText>
      </w:r>
      <w:r>
        <w:fldChar w:fldCharType="separate"/>
      </w:r>
      <w:r w:rsidR="00EF5809">
        <w:rPr>
          <w:noProof/>
        </w:rPr>
        <w:t xml:space="preserve">Figure 1.1 Structure of </w:t>
      </w:r>
      <w:r w:rsidR="00AE6915" w:rsidRPr="00AE6915">
        <w:rPr>
          <w:noProof/>
        </w:rPr>
        <w:t>Gram-</w:t>
      </w:r>
      <w:r w:rsidR="00EF5809">
        <w:rPr>
          <w:noProof/>
        </w:rPr>
        <w:t>positive and Gram negative peptidoglycan</w:t>
      </w:r>
      <w:r w:rsidR="00EF5809">
        <w:rPr>
          <w:noProof/>
        </w:rPr>
        <w:tab/>
      </w:r>
      <w:r w:rsidR="00EF5809">
        <w:rPr>
          <w:noProof/>
        </w:rPr>
        <w:fldChar w:fldCharType="begin"/>
      </w:r>
      <w:r w:rsidR="00EF5809">
        <w:rPr>
          <w:noProof/>
        </w:rPr>
        <w:instrText xml:space="preserve"> PAGEREF _Toc505531038 \h </w:instrText>
      </w:r>
      <w:r w:rsidR="00EF5809">
        <w:rPr>
          <w:noProof/>
        </w:rPr>
      </w:r>
      <w:r w:rsidR="00EF5809">
        <w:rPr>
          <w:noProof/>
        </w:rPr>
        <w:fldChar w:fldCharType="separate"/>
      </w:r>
      <w:r w:rsidR="00BA1790">
        <w:rPr>
          <w:noProof/>
        </w:rPr>
        <w:t>6</w:t>
      </w:r>
      <w:r w:rsidR="00EF5809">
        <w:rPr>
          <w:noProof/>
        </w:rPr>
        <w:fldChar w:fldCharType="end"/>
      </w:r>
    </w:p>
    <w:p w14:paraId="05DB5049" w14:textId="180E2E96" w:rsidR="00EF5809" w:rsidRDefault="00EF5809">
      <w:pPr>
        <w:pStyle w:val="TableofFigures"/>
        <w:tabs>
          <w:tab w:val="right" w:pos="8828"/>
        </w:tabs>
        <w:rPr>
          <w:rFonts w:eastAsiaTheme="minorEastAsia"/>
          <w:noProof/>
          <w:sz w:val="24"/>
          <w:szCs w:val="24"/>
          <w:lang w:eastAsia="en-GB"/>
        </w:rPr>
      </w:pPr>
      <w:r>
        <w:rPr>
          <w:noProof/>
        </w:rPr>
        <w:t>Figure 1.2 Current view of</w:t>
      </w:r>
      <w:r w:rsidRPr="00832F96">
        <w:rPr>
          <w:i/>
          <w:noProof/>
        </w:rPr>
        <w:t xml:space="preserve"> </w:t>
      </w:r>
      <w:r w:rsidR="00F45958" w:rsidRPr="00F45958">
        <w:rPr>
          <w:i/>
          <w:iCs/>
          <w:noProof/>
        </w:rPr>
        <w:t>S. aureus</w:t>
      </w:r>
      <w:r w:rsidR="0073580A" w:rsidRPr="0073580A">
        <w:rPr>
          <w:i/>
          <w:iCs/>
          <w:noProof/>
        </w:rPr>
        <w:t xml:space="preserve"> </w:t>
      </w:r>
      <w:r>
        <w:rPr>
          <w:noProof/>
        </w:rPr>
        <w:t>virulence regulators and their interactions</w:t>
      </w:r>
      <w:r>
        <w:rPr>
          <w:noProof/>
        </w:rPr>
        <w:tab/>
      </w:r>
      <w:r>
        <w:rPr>
          <w:noProof/>
        </w:rPr>
        <w:fldChar w:fldCharType="begin"/>
      </w:r>
      <w:r>
        <w:rPr>
          <w:noProof/>
        </w:rPr>
        <w:instrText xml:space="preserve"> PAGEREF _Toc505531039 \h </w:instrText>
      </w:r>
      <w:r>
        <w:rPr>
          <w:noProof/>
        </w:rPr>
      </w:r>
      <w:r>
        <w:rPr>
          <w:noProof/>
        </w:rPr>
        <w:fldChar w:fldCharType="separate"/>
      </w:r>
      <w:r w:rsidR="00BA1790">
        <w:rPr>
          <w:noProof/>
        </w:rPr>
        <w:t>15</w:t>
      </w:r>
      <w:r>
        <w:rPr>
          <w:noProof/>
        </w:rPr>
        <w:fldChar w:fldCharType="end"/>
      </w:r>
    </w:p>
    <w:p w14:paraId="49A3C3BB" w14:textId="6775FE47" w:rsidR="00EF5809" w:rsidRDefault="00EF5809">
      <w:pPr>
        <w:pStyle w:val="TableofFigures"/>
        <w:tabs>
          <w:tab w:val="right" w:pos="8828"/>
        </w:tabs>
        <w:rPr>
          <w:rFonts w:eastAsiaTheme="minorEastAsia"/>
          <w:noProof/>
          <w:sz w:val="24"/>
          <w:szCs w:val="24"/>
          <w:lang w:eastAsia="en-GB"/>
        </w:rPr>
      </w:pPr>
      <w:r>
        <w:rPr>
          <w:noProof/>
        </w:rPr>
        <w:t xml:space="preserve">Figure 1.3 Waves of acquired antibiotic resistance by </w:t>
      </w:r>
      <w:r w:rsidR="00F45958" w:rsidRPr="00F45958">
        <w:rPr>
          <w:i/>
          <w:iCs/>
          <w:noProof/>
        </w:rPr>
        <w:t xml:space="preserve">S. aureus </w:t>
      </w:r>
      <w:r>
        <w:rPr>
          <w:noProof/>
        </w:rPr>
        <w:tab/>
      </w:r>
      <w:r>
        <w:rPr>
          <w:noProof/>
        </w:rPr>
        <w:fldChar w:fldCharType="begin"/>
      </w:r>
      <w:r>
        <w:rPr>
          <w:noProof/>
        </w:rPr>
        <w:instrText xml:space="preserve"> PAGEREF _Toc505531040 \h </w:instrText>
      </w:r>
      <w:r>
        <w:rPr>
          <w:noProof/>
        </w:rPr>
      </w:r>
      <w:r>
        <w:rPr>
          <w:noProof/>
        </w:rPr>
        <w:fldChar w:fldCharType="separate"/>
      </w:r>
      <w:r w:rsidR="00BA1790">
        <w:rPr>
          <w:noProof/>
        </w:rPr>
        <w:t>18</w:t>
      </w:r>
      <w:r>
        <w:rPr>
          <w:noProof/>
        </w:rPr>
        <w:fldChar w:fldCharType="end"/>
      </w:r>
    </w:p>
    <w:p w14:paraId="2A98BFA6" w14:textId="5EEA39CE" w:rsidR="00EF5809" w:rsidRPr="00236F57" w:rsidRDefault="00EF5809">
      <w:pPr>
        <w:pStyle w:val="TableofFigures"/>
        <w:tabs>
          <w:tab w:val="right" w:pos="8828"/>
        </w:tabs>
        <w:rPr>
          <w:rFonts w:eastAsiaTheme="minorEastAsia"/>
          <w:noProof/>
          <w:sz w:val="24"/>
          <w:szCs w:val="24"/>
          <w:lang w:val="fr-FR" w:eastAsia="en-GB"/>
        </w:rPr>
      </w:pPr>
      <w:r w:rsidRPr="00236F57">
        <w:rPr>
          <w:noProof/>
          <w:lang w:val="fr-FR"/>
        </w:rPr>
        <w:t xml:space="preserve">Figure 1.4 </w:t>
      </w:r>
      <w:r w:rsidR="00F45958" w:rsidRPr="00236F57">
        <w:rPr>
          <w:i/>
          <w:iCs/>
          <w:noProof/>
          <w:lang w:val="fr-FR"/>
        </w:rPr>
        <w:t>S. aureus</w:t>
      </w:r>
      <w:r w:rsidR="0073580A" w:rsidRPr="0073580A">
        <w:rPr>
          <w:i/>
          <w:iCs/>
          <w:noProof/>
          <w:lang w:val="fr-FR"/>
        </w:rPr>
        <w:t xml:space="preserve"> </w:t>
      </w:r>
      <w:r w:rsidRPr="00236F57">
        <w:rPr>
          <w:noProof/>
          <w:lang w:val="fr-FR"/>
        </w:rPr>
        <w:t>adhesion strategies</w:t>
      </w:r>
      <w:r w:rsidRPr="00236F57">
        <w:rPr>
          <w:noProof/>
          <w:lang w:val="fr-FR"/>
        </w:rPr>
        <w:tab/>
      </w:r>
      <w:r>
        <w:rPr>
          <w:noProof/>
        </w:rPr>
        <w:fldChar w:fldCharType="begin"/>
      </w:r>
      <w:r w:rsidRPr="00236F57">
        <w:rPr>
          <w:noProof/>
          <w:lang w:val="fr-FR"/>
        </w:rPr>
        <w:instrText xml:space="preserve"> PAGEREF _Toc505531041 \h </w:instrText>
      </w:r>
      <w:r>
        <w:rPr>
          <w:noProof/>
        </w:rPr>
      </w:r>
      <w:r>
        <w:rPr>
          <w:noProof/>
        </w:rPr>
        <w:fldChar w:fldCharType="separate"/>
      </w:r>
      <w:r w:rsidR="00BA1790" w:rsidRPr="00236F57">
        <w:rPr>
          <w:noProof/>
          <w:lang w:val="fr-FR"/>
        </w:rPr>
        <w:t>25</w:t>
      </w:r>
      <w:r>
        <w:rPr>
          <w:noProof/>
        </w:rPr>
        <w:fldChar w:fldCharType="end"/>
      </w:r>
    </w:p>
    <w:p w14:paraId="40FD0E4F" w14:textId="77777777" w:rsidR="00EF5809" w:rsidRDefault="00EF5809">
      <w:pPr>
        <w:pStyle w:val="TableofFigures"/>
        <w:tabs>
          <w:tab w:val="right" w:pos="8828"/>
        </w:tabs>
        <w:rPr>
          <w:rFonts w:eastAsiaTheme="minorEastAsia"/>
          <w:noProof/>
          <w:sz w:val="24"/>
          <w:szCs w:val="24"/>
          <w:lang w:eastAsia="en-GB"/>
        </w:rPr>
      </w:pPr>
      <w:r>
        <w:rPr>
          <w:noProof/>
        </w:rPr>
        <w:t>Figure 1.5 Production of complement components by cells of the immune system</w:t>
      </w:r>
      <w:r>
        <w:rPr>
          <w:noProof/>
        </w:rPr>
        <w:tab/>
      </w:r>
      <w:r>
        <w:rPr>
          <w:noProof/>
        </w:rPr>
        <w:fldChar w:fldCharType="begin"/>
      </w:r>
      <w:r>
        <w:rPr>
          <w:noProof/>
        </w:rPr>
        <w:instrText xml:space="preserve"> PAGEREF _Toc505531042 \h </w:instrText>
      </w:r>
      <w:r>
        <w:rPr>
          <w:noProof/>
        </w:rPr>
      </w:r>
      <w:r>
        <w:rPr>
          <w:noProof/>
        </w:rPr>
        <w:fldChar w:fldCharType="separate"/>
      </w:r>
      <w:r w:rsidR="00BA1790">
        <w:rPr>
          <w:noProof/>
        </w:rPr>
        <w:t>27</w:t>
      </w:r>
      <w:r>
        <w:rPr>
          <w:noProof/>
        </w:rPr>
        <w:fldChar w:fldCharType="end"/>
      </w:r>
    </w:p>
    <w:p w14:paraId="471ABFB8" w14:textId="77777777" w:rsidR="00EF5809" w:rsidRDefault="00EF5809">
      <w:pPr>
        <w:pStyle w:val="TableofFigures"/>
        <w:tabs>
          <w:tab w:val="right" w:pos="8828"/>
        </w:tabs>
        <w:rPr>
          <w:rFonts w:eastAsiaTheme="minorEastAsia"/>
          <w:noProof/>
          <w:sz w:val="24"/>
          <w:szCs w:val="24"/>
          <w:lang w:eastAsia="en-GB"/>
        </w:rPr>
      </w:pPr>
      <w:r>
        <w:rPr>
          <w:noProof/>
        </w:rPr>
        <w:t>Figure 1.6 Interaction between the innate and adaptive immune systems.</w:t>
      </w:r>
      <w:r>
        <w:rPr>
          <w:noProof/>
        </w:rPr>
        <w:tab/>
      </w:r>
      <w:r>
        <w:rPr>
          <w:noProof/>
        </w:rPr>
        <w:fldChar w:fldCharType="begin"/>
      </w:r>
      <w:r>
        <w:rPr>
          <w:noProof/>
        </w:rPr>
        <w:instrText xml:space="preserve"> PAGEREF _Toc505531043 \h </w:instrText>
      </w:r>
      <w:r>
        <w:rPr>
          <w:noProof/>
        </w:rPr>
      </w:r>
      <w:r>
        <w:rPr>
          <w:noProof/>
        </w:rPr>
        <w:fldChar w:fldCharType="separate"/>
      </w:r>
      <w:r w:rsidR="00BA1790">
        <w:rPr>
          <w:noProof/>
        </w:rPr>
        <w:t>32</w:t>
      </w:r>
      <w:r>
        <w:rPr>
          <w:noProof/>
        </w:rPr>
        <w:fldChar w:fldCharType="end"/>
      </w:r>
    </w:p>
    <w:p w14:paraId="6839D992" w14:textId="77777777" w:rsidR="00EF5809" w:rsidRDefault="00EF5809">
      <w:pPr>
        <w:pStyle w:val="TableofFigures"/>
        <w:tabs>
          <w:tab w:val="right" w:pos="8828"/>
        </w:tabs>
        <w:rPr>
          <w:rFonts w:eastAsiaTheme="minorEastAsia"/>
          <w:noProof/>
          <w:sz w:val="24"/>
          <w:szCs w:val="24"/>
          <w:lang w:eastAsia="en-GB"/>
        </w:rPr>
      </w:pPr>
      <w:r>
        <w:rPr>
          <w:noProof/>
        </w:rPr>
        <w:t>Figure 1.7 Known mammalian TLRs and their signalling pathways</w:t>
      </w:r>
      <w:r>
        <w:rPr>
          <w:noProof/>
        </w:rPr>
        <w:tab/>
      </w:r>
      <w:r>
        <w:rPr>
          <w:noProof/>
        </w:rPr>
        <w:fldChar w:fldCharType="begin"/>
      </w:r>
      <w:r>
        <w:rPr>
          <w:noProof/>
        </w:rPr>
        <w:instrText xml:space="preserve"> PAGEREF _Toc505531044 \h </w:instrText>
      </w:r>
      <w:r>
        <w:rPr>
          <w:noProof/>
        </w:rPr>
      </w:r>
      <w:r>
        <w:rPr>
          <w:noProof/>
        </w:rPr>
        <w:fldChar w:fldCharType="separate"/>
      </w:r>
      <w:r w:rsidR="00BA1790">
        <w:rPr>
          <w:noProof/>
        </w:rPr>
        <w:t>33</w:t>
      </w:r>
      <w:r>
        <w:rPr>
          <w:noProof/>
        </w:rPr>
        <w:fldChar w:fldCharType="end"/>
      </w:r>
    </w:p>
    <w:p w14:paraId="0E5CAD2E" w14:textId="77777777" w:rsidR="00EF5809" w:rsidRDefault="00EF5809">
      <w:pPr>
        <w:pStyle w:val="TableofFigures"/>
        <w:tabs>
          <w:tab w:val="right" w:pos="8828"/>
        </w:tabs>
        <w:rPr>
          <w:rFonts w:eastAsiaTheme="minorEastAsia"/>
          <w:noProof/>
          <w:sz w:val="24"/>
          <w:szCs w:val="24"/>
          <w:lang w:eastAsia="en-GB"/>
        </w:rPr>
      </w:pPr>
      <w:r>
        <w:rPr>
          <w:noProof/>
        </w:rPr>
        <w:t>Figure 1.8 Neutrophil migration to the site of infection and intracellular killing.</w:t>
      </w:r>
      <w:r>
        <w:rPr>
          <w:noProof/>
        </w:rPr>
        <w:tab/>
      </w:r>
      <w:r>
        <w:rPr>
          <w:noProof/>
        </w:rPr>
        <w:fldChar w:fldCharType="begin"/>
      </w:r>
      <w:r>
        <w:rPr>
          <w:noProof/>
        </w:rPr>
        <w:instrText xml:space="preserve"> PAGEREF _Toc505531045 \h </w:instrText>
      </w:r>
      <w:r>
        <w:rPr>
          <w:noProof/>
        </w:rPr>
      </w:r>
      <w:r>
        <w:rPr>
          <w:noProof/>
        </w:rPr>
        <w:fldChar w:fldCharType="separate"/>
      </w:r>
      <w:r w:rsidR="00BA1790">
        <w:rPr>
          <w:noProof/>
        </w:rPr>
        <w:t>40</w:t>
      </w:r>
      <w:r>
        <w:rPr>
          <w:noProof/>
        </w:rPr>
        <w:fldChar w:fldCharType="end"/>
      </w:r>
    </w:p>
    <w:p w14:paraId="146C69D9" w14:textId="77777777" w:rsidR="00EF5809" w:rsidRDefault="00EF5809">
      <w:pPr>
        <w:pStyle w:val="TableofFigures"/>
        <w:tabs>
          <w:tab w:val="right" w:pos="8828"/>
        </w:tabs>
        <w:rPr>
          <w:rFonts w:eastAsiaTheme="minorEastAsia"/>
          <w:noProof/>
          <w:sz w:val="24"/>
          <w:szCs w:val="24"/>
          <w:lang w:eastAsia="en-GB"/>
        </w:rPr>
      </w:pPr>
      <w:r>
        <w:rPr>
          <w:noProof/>
        </w:rPr>
        <w:t>Figure 1.9 Immune system evolution</w:t>
      </w:r>
      <w:r>
        <w:rPr>
          <w:noProof/>
        </w:rPr>
        <w:tab/>
      </w:r>
      <w:r>
        <w:rPr>
          <w:noProof/>
        </w:rPr>
        <w:fldChar w:fldCharType="begin"/>
      </w:r>
      <w:r>
        <w:rPr>
          <w:noProof/>
        </w:rPr>
        <w:instrText xml:space="preserve"> PAGEREF _Toc505531046 \h </w:instrText>
      </w:r>
      <w:r>
        <w:rPr>
          <w:noProof/>
        </w:rPr>
      </w:r>
      <w:r>
        <w:rPr>
          <w:noProof/>
        </w:rPr>
        <w:fldChar w:fldCharType="separate"/>
      </w:r>
      <w:r w:rsidR="00BA1790">
        <w:rPr>
          <w:noProof/>
        </w:rPr>
        <w:t>46</w:t>
      </w:r>
      <w:r>
        <w:rPr>
          <w:noProof/>
        </w:rPr>
        <w:fldChar w:fldCharType="end"/>
      </w:r>
    </w:p>
    <w:p w14:paraId="1E255CC9" w14:textId="77777777" w:rsidR="00EF5809" w:rsidRDefault="00EF5809">
      <w:pPr>
        <w:pStyle w:val="TableofFigures"/>
        <w:tabs>
          <w:tab w:val="right" w:pos="8828"/>
        </w:tabs>
        <w:rPr>
          <w:rFonts w:eastAsiaTheme="minorEastAsia"/>
          <w:noProof/>
          <w:sz w:val="24"/>
          <w:szCs w:val="24"/>
          <w:lang w:eastAsia="en-GB"/>
        </w:rPr>
      </w:pPr>
      <w:r>
        <w:rPr>
          <w:noProof/>
        </w:rPr>
        <w:t>Figure 2.1 Example of MFI applied to Flow cytometry data</w:t>
      </w:r>
      <w:r>
        <w:rPr>
          <w:noProof/>
        </w:rPr>
        <w:tab/>
      </w:r>
      <w:r>
        <w:rPr>
          <w:noProof/>
        </w:rPr>
        <w:fldChar w:fldCharType="begin"/>
      </w:r>
      <w:r>
        <w:rPr>
          <w:noProof/>
        </w:rPr>
        <w:instrText xml:space="preserve"> PAGEREF _Toc505531047 \h </w:instrText>
      </w:r>
      <w:r>
        <w:rPr>
          <w:noProof/>
        </w:rPr>
      </w:r>
      <w:r>
        <w:rPr>
          <w:noProof/>
        </w:rPr>
        <w:fldChar w:fldCharType="separate"/>
      </w:r>
      <w:r w:rsidR="00BA1790">
        <w:rPr>
          <w:noProof/>
        </w:rPr>
        <w:t>80</w:t>
      </w:r>
      <w:r>
        <w:rPr>
          <w:noProof/>
        </w:rPr>
        <w:fldChar w:fldCharType="end"/>
      </w:r>
    </w:p>
    <w:p w14:paraId="1A655247" w14:textId="71CFC672" w:rsidR="00EF5809" w:rsidRDefault="00EF5809">
      <w:pPr>
        <w:pStyle w:val="TableofFigures"/>
        <w:tabs>
          <w:tab w:val="right" w:pos="8828"/>
        </w:tabs>
        <w:rPr>
          <w:rFonts w:eastAsiaTheme="minorEastAsia"/>
          <w:noProof/>
          <w:sz w:val="24"/>
          <w:szCs w:val="24"/>
          <w:lang w:eastAsia="en-GB"/>
        </w:rPr>
      </w:pPr>
      <w:r>
        <w:rPr>
          <w:noProof/>
        </w:rPr>
        <w:t xml:space="preserve">Figure 3.1 </w:t>
      </w:r>
      <w:r w:rsidR="00F45958" w:rsidRPr="00F45958">
        <w:rPr>
          <w:i/>
          <w:iCs/>
          <w:noProof/>
        </w:rPr>
        <w:t>S. aureus</w:t>
      </w:r>
      <w:r w:rsidR="0073580A" w:rsidRPr="0073580A">
        <w:rPr>
          <w:i/>
          <w:iCs/>
          <w:noProof/>
        </w:rPr>
        <w:t xml:space="preserve"> </w:t>
      </w:r>
      <w:r>
        <w:rPr>
          <w:noProof/>
        </w:rPr>
        <w:t xml:space="preserve">virulence is augmented by </w:t>
      </w:r>
      <w:r w:rsidR="00AE6915" w:rsidRPr="00AE6915">
        <w:rPr>
          <w:noProof/>
        </w:rPr>
        <w:t>Gram-</w:t>
      </w:r>
      <w:r>
        <w:rPr>
          <w:noProof/>
        </w:rPr>
        <w:t xml:space="preserve"> negative commensal flora in the zebrafish embryo infection model</w:t>
      </w:r>
      <w:r>
        <w:rPr>
          <w:noProof/>
        </w:rPr>
        <w:tab/>
      </w:r>
      <w:r>
        <w:rPr>
          <w:noProof/>
        </w:rPr>
        <w:fldChar w:fldCharType="begin"/>
      </w:r>
      <w:r>
        <w:rPr>
          <w:noProof/>
        </w:rPr>
        <w:instrText xml:space="preserve"> PAGEREF _Toc505531048 \h </w:instrText>
      </w:r>
      <w:r>
        <w:rPr>
          <w:noProof/>
        </w:rPr>
      </w:r>
      <w:r>
        <w:rPr>
          <w:noProof/>
        </w:rPr>
        <w:fldChar w:fldCharType="separate"/>
      </w:r>
      <w:r w:rsidR="00BA1790">
        <w:rPr>
          <w:noProof/>
        </w:rPr>
        <w:t>88</w:t>
      </w:r>
      <w:r>
        <w:rPr>
          <w:noProof/>
        </w:rPr>
        <w:fldChar w:fldCharType="end"/>
      </w:r>
    </w:p>
    <w:p w14:paraId="3C123DAB" w14:textId="6666E2D1" w:rsidR="00EF5809" w:rsidRDefault="00EF5809">
      <w:pPr>
        <w:pStyle w:val="TableofFigures"/>
        <w:tabs>
          <w:tab w:val="right" w:pos="8828"/>
        </w:tabs>
        <w:rPr>
          <w:rFonts w:eastAsiaTheme="minorEastAsia"/>
          <w:noProof/>
          <w:sz w:val="24"/>
          <w:szCs w:val="24"/>
          <w:lang w:eastAsia="en-GB"/>
        </w:rPr>
      </w:pPr>
      <w:r>
        <w:rPr>
          <w:noProof/>
        </w:rPr>
        <w:t>Figure 3.2</w:t>
      </w:r>
      <w:r w:rsidR="0073580A" w:rsidRPr="0073580A">
        <w:rPr>
          <w:i/>
          <w:iCs/>
          <w:noProof/>
        </w:rPr>
        <w:t xml:space="preserve"> </w:t>
      </w:r>
      <w:r w:rsidRPr="00832F96">
        <w:rPr>
          <w:i/>
          <w:noProof/>
        </w:rPr>
        <w:t>S. epidermidis</w:t>
      </w:r>
      <w:r>
        <w:rPr>
          <w:noProof/>
        </w:rPr>
        <w:t xml:space="preserve"> dose titration and initial co-injection with </w:t>
      </w:r>
      <w:r w:rsidR="00F45958" w:rsidRPr="00F45958">
        <w:rPr>
          <w:i/>
          <w:iCs/>
          <w:noProof/>
        </w:rPr>
        <w:t xml:space="preserve">S. aureus </w:t>
      </w:r>
      <w:r>
        <w:rPr>
          <w:noProof/>
        </w:rPr>
        <w:tab/>
      </w:r>
      <w:r>
        <w:rPr>
          <w:noProof/>
        </w:rPr>
        <w:fldChar w:fldCharType="begin"/>
      </w:r>
      <w:r>
        <w:rPr>
          <w:noProof/>
        </w:rPr>
        <w:instrText xml:space="preserve"> PAGEREF _Toc505531049 \h </w:instrText>
      </w:r>
      <w:r>
        <w:rPr>
          <w:noProof/>
        </w:rPr>
      </w:r>
      <w:r>
        <w:rPr>
          <w:noProof/>
        </w:rPr>
        <w:fldChar w:fldCharType="separate"/>
      </w:r>
      <w:r w:rsidR="00BA1790">
        <w:rPr>
          <w:noProof/>
        </w:rPr>
        <w:t>91</w:t>
      </w:r>
      <w:r>
        <w:rPr>
          <w:noProof/>
        </w:rPr>
        <w:fldChar w:fldCharType="end"/>
      </w:r>
    </w:p>
    <w:p w14:paraId="22D494BA" w14:textId="063B73B6" w:rsidR="00EF5809" w:rsidRDefault="00EF5809">
      <w:pPr>
        <w:pStyle w:val="TableofFigures"/>
        <w:tabs>
          <w:tab w:val="right" w:pos="8828"/>
        </w:tabs>
        <w:rPr>
          <w:rFonts w:eastAsiaTheme="minorEastAsia"/>
          <w:noProof/>
          <w:sz w:val="24"/>
          <w:szCs w:val="24"/>
          <w:lang w:eastAsia="en-GB"/>
        </w:rPr>
      </w:pPr>
      <w:r>
        <w:rPr>
          <w:noProof/>
        </w:rPr>
        <w:t xml:space="preserve">Figure 3.3 </w:t>
      </w:r>
      <w:r w:rsidRPr="00832F96">
        <w:rPr>
          <w:i/>
          <w:noProof/>
        </w:rPr>
        <w:t>S. epidermidis</w:t>
      </w:r>
      <w:r>
        <w:rPr>
          <w:noProof/>
        </w:rPr>
        <w:t xml:space="preserve"> can augment </w:t>
      </w:r>
      <w:r w:rsidR="00F45958" w:rsidRPr="00F45958">
        <w:rPr>
          <w:i/>
          <w:iCs/>
          <w:noProof/>
        </w:rPr>
        <w:t>S. aureus</w:t>
      </w:r>
      <w:r w:rsidR="0073580A" w:rsidRPr="0073580A">
        <w:rPr>
          <w:i/>
          <w:iCs/>
          <w:noProof/>
        </w:rPr>
        <w:t xml:space="preserve"> </w:t>
      </w:r>
      <w:r>
        <w:rPr>
          <w:noProof/>
        </w:rPr>
        <w:t>infection in the murine sepsis model</w:t>
      </w:r>
      <w:r>
        <w:rPr>
          <w:noProof/>
        </w:rPr>
        <w:tab/>
      </w:r>
      <w:r>
        <w:rPr>
          <w:noProof/>
        </w:rPr>
        <w:fldChar w:fldCharType="begin"/>
      </w:r>
      <w:r>
        <w:rPr>
          <w:noProof/>
        </w:rPr>
        <w:instrText xml:space="preserve"> PAGEREF _Toc505531050 \h </w:instrText>
      </w:r>
      <w:r>
        <w:rPr>
          <w:noProof/>
        </w:rPr>
      </w:r>
      <w:r>
        <w:rPr>
          <w:noProof/>
        </w:rPr>
        <w:fldChar w:fldCharType="separate"/>
      </w:r>
      <w:r w:rsidR="00BA1790">
        <w:rPr>
          <w:noProof/>
        </w:rPr>
        <w:t>92</w:t>
      </w:r>
      <w:r>
        <w:rPr>
          <w:noProof/>
        </w:rPr>
        <w:fldChar w:fldCharType="end"/>
      </w:r>
    </w:p>
    <w:p w14:paraId="505A619C" w14:textId="7B1F90D0" w:rsidR="00EF5809" w:rsidRDefault="00EF5809">
      <w:pPr>
        <w:pStyle w:val="TableofFigures"/>
        <w:tabs>
          <w:tab w:val="right" w:pos="8828"/>
        </w:tabs>
        <w:rPr>
          <w:rFonts w:eastAsiaTheme="minorEastAsia"/>
          <w:noProof/>
          <w:sz w:val="24"/>
          <w:szCs w:val="24"/>
          <w:lang w:eastAsia="en-GB"/>
        </w:rPr>
      </w:pPr>
      <w:r>
        <w:rPr>
          <w:noProof/>
        </w:rPr>
        <w:t xml:space="preserve">Figure 3.4 </w:t>
      </w:r>
      <w:r w:rsidRPr="00832F96">
        <w:rPr>
          <w:i/>
          <w:noProof/>
        </w:rPr>
        <w:t xml:space="preserve">M. luteus </w:t>
      </w:r>
      <w:r>
        <w:rPr>
          <w:noProof/>
        </w:rPr>
        <w:t xml:space="preserve">augments </w:t>
      </w:r>
      <w:r w:rsidR="00F45958" w:rsidRPr="00F45958">
        <w:rPr>
          <w:i/>
          <w:iCs/>
          <w:noProof/>
        </w:rPr>
        <w:t>S. aureus</w:t>
      </w:r>
      <w:r w:rsidR="0073580A" w:rsidRPr="0073580A">
        <w:rPr>
          <w:i/>
          <w:iCs/>
          <w:noProof/>
        </w:rPr>
        <w:t xml:space="preserve"> </w:t>
      </w:r>
      <w:r>
        <w:rPr>
          <w:noProof/>
        </w:rPr>
        <w:t>pathogenesis in the murine sepsis model</w:t>
      </w:r>
      <w:r>
        <w:rPr>
          <w:noProof/>
        </w:rPr>
        <w:tab/>
      </w:r>
      <w:r>
        <w:rPr>
          <w:noProof/>
        </w:rPr>
        <w:fldChar w:fldCharType="begin"/>
      </w:r>
      <w:r>
        <w:rPr>
          <w:noProof/>
        </w:rPr>
        <w:instrText xml:space="preserve"> PAGEREF _Toc505531051 \h </w:instrText>
      </w:r>
      <w:r>
        <w:rPr>
          <w:noProof/>
        </w:rPr>
      </w:r>
      <w:r>
        <w:rPr>
          <w:noProof/>
        </w:rPr>
        <w:fldChar w:fldCharType="separate"/>
      </w:r>
      <w:r w:rsidR="00BA1790">
        <w:rPr>
          <w:noProof/>
        </w:rPr>
        <w:t>96</w:t>
      </w:r>
      <w:r>
        <w:rPr>
          <w:noProof/>
        </w:rPr>
        <w:fldChar w:fldCharType="end"/>
      </w:r>
    </w:p>
    <w:p w14:paraId="365F86CC" w14:textId="70E3C90E" w:rsidR="00EF5809" w:rsidRDefault="00EF5809">
      <w:pPr>
        <w:pStyle w:val="TableofFigures"/>
        <w:tabs>
          <w:tab w:val="right" w:pos="8828"/>
        </w:tabs>
        <w:rPr>
          <w:rFonts w:eastAsiaTheme="minorEastAsia"/>
          <w:noProof/>
          <w:sz w:val="24"/>
          <w:szCs w:val="24"/>
          <w:lang w:eastAsia="en-GB"/>
        </w:rPr>
      </w:pPr>
      <w:r>
        <w:rPr>
          <w:noProof/>
        </w:rPr>
        <w:t xml:space="preserve">Figure 3.5 Dose titration of </w:t>
      </w:r>
      <w:r w:rsidR="00F45958" w:rsidRPr="00F45958">
        <w:rPr>
          <w:i/>
          <w:iCs/>
          <w:noProof/>
        </w:rPr>
        <w:t>S. aureus</w:t>
      </w:r>
      <w:r w:rsidR="0073580A" w:rsidRPr="0073580A">
        <w:rPr>
          <w:i/>
          <w:iCs/>
          <w:noProof/>
        </w:rPr>
        <w:t xml:space="preserve"> </w:t>
      </w:r>
      <w:r>
        <w:rPr>
          <w:noProof/>
        </w:rPr>
        <w:t xml:space="preserve">and </w:t>
      </w:r>
      <w:r w:rsidRPr="00832F96">
        <w:rPr>
          <w:i/>
          <w:noProof/>
        </w:rPr>
        <w:t xml:space="preserve">M. luteus </w:t>
      </w:r>
      <w:r>
        <w:rPr>
          <w:noProof/>
        </w:rPr>
        <w:t>infectious dose</w:t>
      </w:r>
      <w:r>
        <w:rPr>
          <w:noProof/>
        </w:rPr>
        <w:tab/>
      </w:r>
      <w:r>
        <w:rPr>
          <w:noProof/>
        </w:rPr>
        <w:fldChar w:fldCharType="begin"/>
      </w:r>
      <w:r>
        <w:rPr>
          <w:noProof/>
        </w:rPr>
        <w:instrText xml:space="preserve"> PAGEREF _Toc505531052 \h </w:instrText>
      </w:r>
      <w:r>
        <w:rPr>
          <w:noProof/>
        </w:rPr>
      </w:r>
      <w:r>
        <w:rPr>
          <w:noProof/>
        </w:rPr>
        <w:fldChar w:fldCharType="separate"/>
      </w:r>
      <w:r w:rsidR="00BA1790">
        <w:rPr>
          <w:noProof/>
        </w:rPr>
        <w:t>98</w:t>
      </w:r>
      <w:r>
        <w:rPr>
          <w:noProof/>
        </w:rPr>
        <w:fldChar w:fldCharType="end"/>
      </w:r>
    </w:p>
    <w:p w14:paraId="09C313E2" w14:textId="7051882E" w:rsidR="00EF5809" w:rsidRDefault="00EF5809">
      <w:pPr>
        <w:pStyle w:val="TableofFigures"/>
        <w:tabs>
          <w:tab w:val="right" w:pos="8828"/>
        </w:tabs>
        <w:rPr>
          <w:rFonts w:eastAsiaTheme="minorEastAsia"/>
          <w:noProof/>
          <w:sz w:val="24"/>
          <w:szCs w:val="24"/>
          <w:lang w:eastAsia="en-GB"/>
        </w:rPr>
      </w:pPr>
      <w:r>
        <w:rPr>
          <w:noProof/>
        </w:rPr>
        <w:t xml:space="preserve">Figure 3.6 Augmentation of </w:t>
      </w:r>
      <w:r w:rsidR="00F45958" w:rsidRPr="00F45958">
        <w:rPr>
          <w:i/>
          <w:iCs/>
          <w:noProof/>
        </w:rPr>
        <w:t>S. aureus</w:t>
      </w:r>
      <w:r w:rsidR="0073580A" w:rsidRPr="0073580A">
        <w:rPr>
          <w:i/>
          <w:iCs/>
          <w:noProof/>
        </w:rPr>
        <w:t xml:space="preserve"> </w:t>
      </w:r>
      <w:r>
        <w:rPr>
          <w:noProof/>
        </w:rPr>
        <w:t xml:space="preserve">pathogenesis by </w:t>
      </w:r>
      <w:r w:rsidR="00AE6915" w:rsidRPr="00AE6915">
        <w:rPr>
          <w:noProof/>
        </w:rPr>
        <w:t>Gram-</w:t>
      </w:r>
      <w:r>
        <w:rPr>
          <w:noProof/>
        </w:rPr>
        <w:t>negative commensals</w:t>
      </w:r>
      <w:r>
        <w:rPr>
          <w:noProof/>
        </w:rPr>
        <w:tab/>
      </w:r>
      <w:r>
        <w:rPr>
          <w:noProof/>
        </w:rPr>
        <w:fldChar w:fldCharType="begin"/>
      </w:r>
      <w:r>
        <w:rPr>
          <w:noProof/>
        </w:rPr>
        <w:instrText xml:space="preserve"> PAGEREF _Toc505531053 \h </w:instrText>
      </w:r>
      <w:r>
        <w:rPr>
          <w:noProof/>
        </w:rPr>
      </w:r>
      <w:r>
        <w:rPr>
          <w:noProof/>
        </w:rPr>
        <w:fldChar w:fldCharType="separate"/>
      </w:r>
      <w:r w:rsidR="00BA1790">
        <w:rPr>
          <w:noProof/>
        </w:rPr>
        <w:t>101</w:t>
      </w:r>
      <w:r>
        <w:rPr>
          <w:noProof/>
        </w:rPr>
        <w:fldChar w:fldCharType="end"/>
      </w:r>
    </w:p>
    <w:p w14:paraId="1BDE7B6D" w14:textId="77777777" w:rsidR="00EF5809" w:rsidRDefault="00EF5809">
      <w:pPr>
        <w:pStyle w:val="TableofFigures"/>
        <w:tabs>
          <w:tab w:val="right" w:pos="8828"/>
        </w:tabs>
        <w:rPr>
          <w:rFonts w:eastAsiaTheme="minorEastAsia"/>
          <w:noProof/>
          <w:sz w:val="24"/>
          <w:szCs w:val="24"/>
          <w:lang w:eastAsia="en-GB"/>
        </w:rPr>
      </w:pPr>
      <w:r>
        <w:rPr>
          <w:noProof/>
        </w:rPr>
        <w:t>Figure 4.1 Effect of bacterial components on zebrafish survival</w:t>
      </w:r>
      <w:r>
        <w:rPr>
          <w:noProof/>
        </w:rPr>
        <w:tab/>
      </w:r>
      <w:r>
        <w:rPr>
          <w:noProof/>
        </w:rPr>
        <w:fldChar w:fldCharType="begin"/>
      </w:r>
      <w:r>
        <w:rPr>
          <w:noProof/>
        </w:rPr>
        <w:instrText xml:space="preserve"> PAGEREF _Toc505531054 \h </w:instrText>
      </w:r>
      <w:r>
        <w:rPr>
          <w:noProof/>
        </w:rPr>
      </w:r>
      <w:r>
        <w:rPr>
          <w:noProof/>
        </w:rPr>
        <w:fldChar w:fldCharType="separate"/>
      </w:r>
      <w:r w:rsidR="00BA1790">
        <w:rPr>
          <w:noProof/>
        </w:rPr>
        <w:t>112</w:t>
      </w:r>
      <w:r>
        <w:rPr>
          <w:noProof/>
        </w:rPr>
        <w:fldChar w:fldCharType="end"/>
      </w:r>
    </w:p>
    <w:p w14:paraId="4131D286" w14:textId="77777777" w:rsidR="00EF5809" w:rsidRDefault="00EF5809">
      <w:pPr>
        <w:pStyle w:val="TableofFigures"/>
        <w:tabs>
          <w:tab w:val="right" w:pos="8828"/>
        </w:tabs>
        <w:rPr>
          <w:rFonts w:eastAsiaTheme="minorEastAsia"/>
          <w:noProof/>
          <w:sz w:val="24"/>
          <w:szCs w:val="24"/>
          <w:lang w:eastAsia="en-GB"/>
        </w:rPr>
      </w:pPr>
      <w:r>
        <w:rPr>
          <w:noProof/>
        </w:rPr>
        <w:t>Figure 4.2 Bacterial components alone or in combination with PGN do not impact zebrafish embryo survival when myeloid cell progenitors are depleted (PU.1 morpholino injection)</w:t>
      </w:r>
      <w:r>
        <w:rPr>
          <w:noProof/>
        </w:rPr>
        <w:tab/>
      </w:r>
      <w:r>
        <w:rPr>
          <w:noProof/>
        </w:rPr>
        <w:fldChar w:fldCharType="begin"/>
      </w:r>
      <w:r>
        <w:rPr>
          <w:noProof/>
        </w:rPr>
        <w:instrText xml:space="preserve"> PAGEREF _Toc505531055 \h </w:instrText>
      </w:r>
      <w:r>
        <w:rPr>
          <w:noProof/>
        </w:rPr>
      </w:r>
      <w:r>
        <w:rPr>
          <w:noProof/>
        </w:rPr>
        <w:fldChar w:fldCharType="separate"/>
      </w:r>
      <w:r w:rsidR="00BA1790">
        <w:rPr>
          <w:noProof/>
        </w:rPr>
        <w:t>116</w:t>
      </w:r>
      <w:r>
        <w:rPr>
          <w:noProof/>
        </w:rPr>
        <w:fldChar w:fldCharType="end"/>
      </w:r>
    </w:p>
    <w:p w14:paraId="2F6634EC" w14:textId="3B0D1435" w:rsidR="00EF5809" w:rsidRDefault="00EF5809">
      <w:pPr>
        <w:pStyle w:val="TableofFigures"/>
        <w:tabs>
          <w:tab w:val="right" w:pos="8828"/>
        </w:tabs>
        <w:rPr>
          <w:rFonts w:eastAsiaTheme="minorEastAsia"/>
          <w:noProof/>
          <w:sz w:val="24"/>
          <w:szCs w:val="24"/>
          <w:lang w:eastAsia="en-GB"/>
        </w:rPr>
      </w:pPr>
      <w:r>
        <w:rPr>
          <w:noProof/>
        </w:rPr>
        <w:t xml:space="preserve">Figure 4.3 Various structures of peptidoglycan from </w:t>
      </w:r>
      <w:r w:rsidR="00AE6915" w:rsidRPr="00AE6915">
        <w:rPr>
          <w:noProof/>
        </w:rPr>
        <w:t>Gram-</w:t>
      </w:r>
      <w:r>
        <w:rPr>
          <w:noProof/>
        </w:rPr>
        <w:t>positive bacteria.</w:t>
      </w:r>
      <w:r>
        <w:rPr>
          <w:noProof/>
        </w:rPr>
        <w:tab/>
      </w:r>
      <w:r>
        <w:rPr>
          <w:noProof/>
        </w:rPr>
        <w:fldChar w:fldCharType="begin"/>
      </w:r>
      <w:r>
        <w:rPr>
          <w:noProof/>
        </w:rPr>
        <w:instrText xml:space="preserve"> PAGEREF _Toc505531056 \h </w:instrText>
      </w:r>
      <w:r>
        <w:rPr>
          <w:noProof/>
        </w:rPr>
      </w:r>
      <w:r>
        <w:rPr>
          <w:noProof/>
        </w:rPr>
        <w:fldChar w:fldCharType="separate"/>
      </w:r>
      <w:r w:rsidR="00BA1790">
        <w:rPr>
          <w:noProof/>
        </w:rPr>
        <w:t>119</w:t>
      </w:r>
      <w:r>
        <w:rPr>
          <w:noProof/>
        </w:rPr>
        <w:fldChar w:fldCharType="end"/>
      </w:r>
    </w:p>
    <w:p w14:paraId="7F091E31" w14:textId="77777777" w:rsidR="00EF5809" w:rsidRDefault="00EF5809">
      <w:pPr>
        <w:pStyle w:val="TableofFigures"/>
        <w:tabs>
          <w:tab w:val="right" w:pos="8828"/>
        </w:tabs>
        <w:rPr>
          <w:rFonts w:eastAsiaTheme="minorEastAsia"/>
          <w:noProof/>
          <w:sz w:val="24"/>
          <w:szCs w:val="24"/>
          <w:lang w:eastAsia="en-GB"/>
        </w:rPr>
      </w:pPr>
      <w:r>
        <w:rPr>
          <w:noProof/>
        </w:rPr>
        <w:t>Figure 4.4 Peptidoglycan from other bacterial species does not impact zebrafish embryo health</w:t>
      </w:r>
      <w:r>
        <w:rPr>
          <w:noProof/>
        </w:rPr>
        <w:tab/>
      </w:r>
      <w:r>
        <w:rPr>
          <w:noProof/>
        </w:rPr>
        <w:fldChar w:fldCharType="begin"/>
      </w:r>
      <w:r>
        <w:rPr>
          <w:noProof/>
        </w:rPr>
        <w:instrText xml:space="preserve"> PAGEREF _Toc505531057 \h </w:instrText>
      </w:r>
      <w:r>
        <w:rPr>
          <w:noProof/>
        </w:rPr>
      </w:r>
      <w:r>
        <w:rPr>
          <w:noProof/>
        </w:rPr>
        <w:fldChar w:fldCharType="separate"/>
      </w:r>
      <w:r w:rsidR="00BA1790">
        <w:rPr>
          <w:noProof/>
        </w:rPr>
        <w:t>120</w:t>
      </w:r>
      <w:r>
        <w:rPr>
          <w:noProof/>
        </w:rPr>
        <w:fldChar w:fldCharType="end"/>
      </w:r>
    </w:p>
    <w:p w14:paraId="1BD8438D" w14:textId="49E65AC7" w:rsidR="00EF5809" w:rsidRDefault="00EF5809">
      <w:pPr>
        <w:pStyle w:val="TableofFigures"/>
        <w:tabs>
          <w:tab w:val="right" w:pos="8828"/>
        </w:tabs>
        <w:rPr>
          <w:rFonts w:eastAsiaTheme="minorEastAsia"/>
          <w:noProof/>
          <w:sz w:val="24"/>
          <w:szCs w:val="24"/>
          <w:lang w:eastAsia="en-GB"/>
        </w:rPr>
      </w:pPr>
      <w:r>
        <w:rPr>
          <w:noProof/>
        </w:rPr>
        <w:t xml:space="preserve">Figure 4.5 There is no difference in host lethality of zebrafish embryos injected with </w:t>
      </w:r>
      <w:r w:rsidR="00F45958" w:rsidRPr="00F45958">
        <w:rPr>
          <w:i/>
          <w:iCs/>
          <w:noProof/>
        </w:rPr>
        <w:t>S. aureus</w:t>
      </w:r>
      <w:r w:rsidR="0073580A" w:rsidRPr="0073580A">
        <w:rPr>
          <w:i/>
          <w:iCs/>
          <w:noProof/>
        </w:rPr>
        <w:t xml:space="preserve"> </w:t>
      </w:r>
      <w:r>
        <w:rPr>
          <w:noProof/>
        </w:rPr>
        <w:t xml:space="preserve">or </w:t>
      </w:r>
      <w:r w:rsidR="00F45958" w:rsidRPr="00F45958">
        <w:rPr>
          <w:i/>
          <w:iCs/>
          <w:noProof/>
        </w:rPr>
        <w:t>S. aureus</w:t>
      </w:r>
      <w:r w:rsidR="0073580A" w:rsidRPr="0073580A">
        <w:rPr>
          <w:i/>
          <w:iCs/>
          <w:noProof/>
        </w:rPr>
        <w:t xml:space="preserve"> </w:t>
      </w:r>
      <w:r>
        <w:rPr>
          <w:noProof/>
        </w:rPr>
        <w:t>lacking lipoproteins.</w:t>
      </w:r>
      <w:r>
        <w:rPr>
          <w:noProof/>
        </w:rPr>
        <w:tab/>
      </w:r>
      <w:r>
        <w:rPr>
          <w:noProof/>
        </w:rPr>
        <w:fldChar w:fldCharType="begin"/>
      </w:r>
      <w:r>
        <w:rPr>
          <w:noProof/>
        </w:rPr>
        <w:instrText xml:space="preserve"> PAGEREF _Toc505531058 \h </w:instrText>
      </w:r>
      <w:r>
        <w:rPr>
          <w:noProof/>
        </w:rPr>
      </w:r>
      <w:r>
        <w:rPr>
          <w:noProof/>
        </w:rPr>
        <w:fldChar w:fldCharType="separate"/>
      </w:r>
      <w:r w:rsidR="00BA1790">
        <w:rPr>
          <w:noProof/>
        </w:rPr>
        <w:t>122</w:t>
      </w:r>
      <w:r>
        <w:rPr>
          <w:noProof/>
        </w:rPr>
        <w:fldChar w:fldCharType="end"/>
      </w:r>
    </w:p>
    <w:p w14:paraId="52A4348A" w14:textId="77777777" w:rsidR="00EF5809" w:rsidRDefault="00EF5809">
      <w:pPr>
        <w:pStyle w:val="TableofFigures"/>
        <w:tabs>
          <w:tab w:val="right" w:pos="8828"/>
        </w:tabs>
        <w:rPr>
          <w:rFonts w:eastAsiaTheme="minorEastAsia"/>
          <w:noProof/>
          <w:sz w:val="24"/>
          <w:szCs w:val="24"/>
          <w:lang w:eastAsia="en-GB"/>
        </w:rPr>
      </w:pPr>
      <w:r>
        <w:rPr>
          <w:noProof/>
        </w:rPr>
        <w:t>Figure 4.6 Murine weight loss as an indication of health state in response to different doses and types of peptidoglycan.</w:t>
      </w:r>
      <w:r>
        <w:rPr>
          <w:noProof/>
        </w:rPr>
        <w:tab/>
      </w:r>
      <w:r>
        <w:rPr>
          <w:noProof/>
        </w:rPr>
        <w:fldChar w:fldCharType="begin"/>
      </w:r>
      <w:r>
        <w:rPr>
          <w:noProof/>
        </w:rPr>
        <w:instrText xml:space="preserve"> PAGEREF _Toc505531059 \h </w:instrText>
      </w:r>
      <w:r>
        <w:rPr>
          <w:noProof/>
        </w:rPr>
      </w:r>
      <w:r>
        <w:rPr>
          <w:noProof/>
        </w:rPr>
        <w:fldChar w:fldCharType="separate"/>
      </w:r>
      <w:r w:rsidR="00BA1790">
        <w:rPr>
          <w:noProof/>
        </w:rPr>
        <w:t>125</w:t>
      </w:r>
      <w:r>
        <w:rPr>
          <w:noProof/>
        </w:rPr>
        <w:fldChar w:fldCharType="end"/>
      </w:r>
    </w:p>
    <w:p w14:paraId="00807471" w14:textId="77777777" w:rsidR="00EF5809" w:rsidRDefault="00EF5809">
      <w:pPr>
        <w:pStyle w:val="TableofFigures"/>
        <w:tabs>
          <w:tab w:val="right" w:pos="8828"/>
        </w:tabs>
        <w:rPr>
          <w:rFonts w:eastAsiaTheme="minorEastAsia"/>
          <w:noProof/>
          <w:sz w:val="24"/>
          <w:szCs w:val="24"/>
          <w:lang w:eastAsia="en-GB"/>
        </w:rPr>
      </w:pPr>
      <w:r>
        <w:rPr>
          <w:noProof/>
        </w:rPr>
        <w:lastRenderedPageBreak/>
        <w:t>Figure 4.7 Effect of removal of wall teichoic acids from the peptidoglycan preparation on murine weight loss.</w:t>
      </w:r>
      <w:r>
        <w:rPr>
          <w:noProof/>
        </w:rPr>
        <w:tab/>
      </w:r>
      <w:r>
        <w:rPr>
          <w:noProof/>
        </w:rPr>
        <w:fldChar w:fldCharType="begin"/>
      </w:r>
      <w:r>
        <w:rPr>
          <w:noProof/>
        </w:rPr>
        <w:instrText xml:space="preserve"> PAGEREF _Toc505531060 \h </w:instrText>
      </w:r>
      <w:r>
        <w:rPr>
          <w:noProof/>
        </w:rPr>
      </w:r>
      <w:r>
        <w:rPr>
          <w:noProof/>
        </w:rPr>
        <w:fldChar w:fldCharType="separate"/>
      </w:r>
      <w:r w:rsidR="00BA1790">
        <w:rPr>
          <w:noProof/>
        </w:rPr>
        <w:t>127</w:t>
      </w:r>
      <w:r>
        <w:rPr>
          <w:noProof/>
        </w:rPr>
        <w:fldChar w:fldCharType="end"/>
      </w:r>
    </w:p>
    <w:p w14:paraId="5AFFD284" w14:textId="1204341C" w:rsidR="00EF5809" w:rsidRDefault="00EF5809">
      <w:pPr>
        <w:pStyle w:val="TableofFigures"/>
        <w:tabs>
          <w:tab w:val="right" w:pos="8828"/>
        </w:tabs>
        <w:rPr>
          <w:rFonts w:eastAsiaTheme="minorEastAsia"/>
          <w:noProof/>
          <w:sz w:val="24"/>
          <w:szCs w:val="24"/>
          <w:lang w:eastAsia="en-GB"/>
        </w:rPr>
      </w:pPr>
      <w:r>
        <w:rPr>
          <w:noProof/>
        </w:rPr>
        <w:t xml:space="preserve">Figure 4.8 Effect of </w:t>
      </w:r>
      <w:r w:rsidR="00F45958" w:rsidRPr="00F45958">
        <w:rPr>
          <w:i/>
          <w:iCs/>
          <w:noProof/>
        </w:rPr>
        <w:t>S. aureus</w:t>
      </w:r>
      <w:r w:rsidR="0073580A" w:rsidRPr="0073580A">
        <w:rPr>
          <w:i/>
          <w:iCs/>
          <w:noProof/>
        </w:rPr>
        <w:t xml:space="preserve"> </w:t>
      </w:r>
      <w:r>
        <w:rPr>
          <w:noProof/>
        </w:rPr>
        <w:t xml:space="preserve">peptidoglycan on </w:t>
      </w:r>
      <w:r w:rsidR="00F45958" w:rsidRPr="00F45958">
        <w:rPr>
          <w:i/>
          <w:iCs/>
          <w:noProof/>
        </w:rPr>
        <w:t>S. aureus</w:t>
      </w:r>
      <w:r w:rsidR="0073580A" w:rsidRPr="0073580A">
        <w:rPr>
          <w:i/>
          <w:iCs/>
          <w:noProof/>
        </w:rPr>
        <w:t xml:space="preserve"> </w:t>
      </w:r>
      <w:r>
        <w:rPr>
          <w:noProof/>
        </w:rPr>
        <w:t>pathogenesis in the murine sepsis model</w:t>
      </w:r>
      <w:r>
        <w:rPr>
          <w:noProof/>
        </w:rPr>
        <w:tab/>
      </w:r>
      <w:r>
        <w:rPr>
          <w:noProof/>
        </w:rPr>
        <w:fldChar w:fldCharType="begin"/>
      </w:r>
      <w:r>
        <w:rPr>
          <w:noProof/>
        </w:rPr>
        <w:instrText xml:space="preserve"> PAGEREF _Toc505531061 \h </w:instrText>
      </w:r>
      <w:r>
        <w:rPr>
          <w:noProof/>
        </w:rPr>
      </w:r>
      <w:r>
        <w:rPr>
          <w:noProof/>
        </w:rPr>
        <w:fldChar w:fldCharType="separate"/>
      </w:r>
      <w:r w:rsidR="00BA1790">
        <w:rPr>
          <w:noProof/>
        </w:rPr>
        <w:t>131</w:t>
      </w:r>
      <w:r>
        <w:rPr>
          <w:noProof/>
        </w:rPr>
        <w:fldChar w:fldCharType="end"/>
      </w:r>
    </w:p>
    <w:p w14:paraId="233BE607" w14:textId="01281241" w:rsidR="00EF5809" w:rsidRDefault="00EF5809">
      <w:pPr>
        <w:pStyle w:val="TableofFigures"/>
        <w:tabs>
          <w:tab w:val="right" w:pos="8828"/>
        </w:tabs>
        <w:rPr>
          <w:rFonts w:eastAsiaTheme="minorEastAsia"/>
          <w:noProof/>
          <w:sz w:val="24"/>
          <w:szCs w:val="24"/>
          <w:lang w:eastAsia="en-GB"/>
        </w:rPr>
      </w:pPr>
      <w:r>
        <w:rPr>
          <w:noProof/>
        </w:rPr>
        <w:t xml:space="preserve">Figure 4.9 Lipoproteins are not responsible for </w:t>
      </w:r>
      <w:r w:rsidR="00F45958" w:rsidRPr="00F45958">
        <w:rPr>
          <w:i/>
          <w:iCs/>
          <w:noProof/>
        </w:rPr>
        <w:t>S. aureus</w:t>
      </w:r>
      <w:r w:rsidR="0073580A" w:rsidRPr="0073580A">
        <w:rPr>
          <w:i/>
          <w:iCs/>
          <w:noProof/>
        </w:rPr>
        <w:t xml:space="preserve"> </w:t>
      </w:r>
      <w:r>
        <w:rPr>
          <w:noProof/>
        </w:rPr>
        <w:t>augmentation with PGN</w:t>
      </w:r>
      <w:r>
        <w:rPr>
          <w:noProof/>
        </w:rPr>
        <w:tab/>
      </w:r>
      <w:r>
        <w:rPr>
          <w:noProof/>
        </w:rPr>
        <w:fldChar w:fldCharType="begin"/>
      </w:r>
      <w:r>
        <w:rPr>
          <w:noProof/>
        </w:rPr>
        <w:instrText xml:space="preserve"> PAGEREF _Toc505531062 \h </w:instrText>
      </w:r>
      <w:r>
        <w:rPr>
          <w:noProof/>
        </w:rPr>
      </w:r>
      <w:r>
        <w:rPr>
          <w:noProof/>
        </w:rPr>
        <w:fldChar w:fldCharType="separate"/>
      </w:r>
      <w:r w:rsidR="00BA1790">
        <w:rPr>
          <w:noProof/>
        </w:rPr>
        <w:t>133</w:t>
      </w:r>
      <w:r>
        <w:rPr>
          <w:noProof/>
        </w:rPr>
        <w:fldChar w:fldCharType="end"/>
      </w:r>
    </w:p>
    <w:p w14:paraId="4BF451D7" w14:textId="2FC0D56E" w:rsidR="00EF5809" w:rsidRDefault="00EF5809">
      <w:pPr>
        <w:pStyle w:val="TableofFigures"/>
        <w:tabs>
          <w:tab w:val="right" w:pos="8828"/>
        </w:tabs>
        <w:rPr>
          <w:rFonts w:eastAsiaTheme="minorEastAsia"/>
          <w:noProof/>
          <w:sz w:val="24"/>
          <w:szCs w:val="24"/>
          <w:lang w:eastAsia="en-GB"/>
        </w:rPr>
      </w:pPr>
      <w:r>
        <w:rPr>
          <w:noProof/>
        </w:rPr>
        <w:t xml:space="preserve">Figure 4.10 Effect of </w:t>
      </w:r>
      <w:r w:rsidRPr="00832F96">
        <w:rPr>
          <w:i/>
          <w:noProof/>
        </w:rPr>
        <w:t>B. subtilis</w:t>
      </w:r>
      <w:r>
        <w:rPr>
          <w:noProof/>
        </w:rPr>
        <w:t xml:space="preserve"> peptidoglycan on </w:t>
      </w:r>
      <w:r w:rsidR="00F45958" w:rsidRPr="00F45958">
        <w:rPr>
          <w:i/>
          <w:iCs/>
          <w:noProof/>
        </w:rPr>
        <w:t>S. aureus</w:t>
      </w:r>
      <w:r w:rsidR="0073580A" w:rsidRPr="0073580A">
        <w:rPr>
          <w:i/>
          <w:iCs/>
          <w:noProof/>
        </w:rPr>
        <w:t xml:space="preserve"> </w:t>
      </w:r>
      <w:r>
        <w:rPr>
          <w:noProof/>
        </w:rPr>
        <w:t>pathogenesis</w:t>
      </w:r>
      <w:r>
        <w:rPr>
          <w:noProof/>
        </w:rPr>
        <w:tab/>
      </w:r>
      <w:r>
        <w:rPr>
          <w:noProof/>
        </w:rPr>
        <w:fldChar w:fldCharType="begin"/>
      </w:r>
      <w:r>
        <w:rPr>
          <w:noProof/>
        </w:rPr>
        <w:instrText xml:space="preserve"> PAGEREF _Toc505531063 \h </w:instrText>
      </w:r>
      <w:r>
        <w:rPr>
          <w:noProof/>
        </w:rPr>
      </w:r>
      <w:r>
        <w:rPr>
          <w:noProof/>
        </w:rPr>
        <w:fldChar w:fldCharType="separate"/>
      </w:r>
      <w:r w:rsidR="00BA1790">
        <w:rPr>
          <w:noProof/>
        </w:rPr>
        <w:t>135</w:t>
      </w:r>
      <w:r>
        <w:rPr>
          <w:noProof/>
        </w:rPr>
        <w:fldChar w:fldCharType="end"/>
      </w:r>
    </w:p>
    <w:p w14:paraId="76F480E4" w14:textId="15507133" w:rsidR="00EF5809" w:rsidRDefault="00EF5809">
      <w:pPr>
        <w:pStyle w:val="TableofFigures"/>
        <w:tabs>
          <w:tab w:val="right" w:pos="8828"/>
        </w:tabs>
        <w:rPr>
          <w:rFonts w:eastAsiaTheme="minorEastAsia"/>
          <w:noProof/>
          <w:sz w:val="24"/>
          <w:szCs w:val="24"/>
          <w:lang w:eastAsia="en-GB"/>
        </w:rPr>
      </w:pPr>
      <w:r>
        <w:rPr>
          <w:noProof/>
        </w:rPr>
        <w:t xml:space="preserve">Figure 4.11 Effect of </w:t>
      </w:r>
      <w:r w:rsidRPr="00832F96">
        <w:rPr>
          <w:i/>
          <w:noProof/>
        </w:rPr>
        <w:t>C. flaccumfaciens</w:t>
      </w:r>
      <w:r>
        <w:rPr>
          <w:noProof/>
        </w:rPr>
        <w:t xml:space="preserve"> peptidoglycan on </w:t>
      </w:r>
      <w:r w:rsidR="00F45958" w:rsidRPr="00F45958">
        <w:rPr>
          <w:i/>
          <w:iCs/>
          <w:noProof/>
        </w:rPr>
        <w:t>S. aureus</w:t>
      </w:r>
      <w:r w:rsidR="0073580A" w:rsidRPr="0073580A">
        <w:rPr>
          <w:i/>
          <w:iCs/>
          <w:noProof/>
        </w:rPr>
        <w:t xml:space="preserve"> </w:t>
      </w:r>
      <w:r>
        <w:rPr>
          <w:noProof/>
        </w:rPr>
        <w:t>pathogenesis</w:t>
      </w:r>
      <w:r>
        <w:rPr>
          <w:noProof/>
        </w:rPr>
        <w:tab/>
      </w:r>
      <w:r>
        <w:rPr>
          <w:noProof/>
        </w:rPr>
        <w:fldChar w:fldCharType="begin"/>
      </w:r>
      <w:r>
        <w:rPr>
          <w:noProof/>
        </w:rPr>
        <w:instrText xml:space="preserve"> PAGEREF _Toc505531064 \h </w:instrText>
      </w:r>
      <w:r>
        <w:rPr>
          <w:noProof/>
        </w:rPr>
      </w:r>
      <w:r>
        <w:rPr>
          <w:noProof/>
        </w:rPr>
        <w:fldChar w:fldCharType="separate"/>
      </w:r>
      <w:r w:rsidR="00BA1790">
        <w:rPr>
          <w:noProof/>
        </w:rPr>
        <w:t>137</w:t>
      </w:r>
      <w:r>
        <w:rPr>
          <w:noProof/>
        </w:rPr>
        <w:fldChar w:fldCharType="end"/>
      </w:r>
    </w:p>
    <w:p w14:paraId="1D01983A" w14:textId="68020769" w:rsidR="00EF5809" w:rsidRDefault="00EF5809">
      <w:pPr>
        <w:pStyle w:val="TableofFigures"/>
        <w:tabs>
          <w:tab w:val="right" w:pos="8828"/>
        </w:tabs>
        <w:rPr>
          <w:rFonts w:eastAsiaTheme="minorEastAsia"/>
          <w:noProof/>
          <w:sz w:val="24"/>
          <w:szCs w:val="24"/>
          <w:lang w:eastAsia="en-GB"/>
        </w:rPr>
      </w:pPr>
      <w:r>
        <w:rPr>
          <w:noProof/>
        </w:rPr>
        <w:t xml:space="preserve">Figure 4.12 Co-injection of </w:t>
      </w:r>
      <w:r w:rsidR="00F45958" w:rsidRPr="00F45958">
        <w:rPr>
          <w:i/>
          <w:iCs/>
          <w:noProof/>
        </w:rPr>
        <w:t>S. aureus</w:t>
      </w:r>
      <w:r w:rsidR="0073580A" w:rsidRPr="0073580A">
        <w:rPr>
          <w:i/>
          <w:iCs/>
          <w:noProof/>
        </w:rPr>
        <w:t xml:space="preserve"> </w:t>
      </w:r>
      <w:r>
        <w:rPr>
          <w:noProof/>
        </w:rPr>
        <w:t xml:space="preserve">and </w:t>
      </w:r>
      <w:r w:rsidRPr="00832F96">
        <w:rPr>
          <w:i/>
          <w:noProof/>
        </w:rPr>
        <w:t>S. epidermidis</w:t>
      </w:r>
      <w:r>
        <w:rPr>
          <w:noProof/>
        </w:rPr>
        <w:tab/>
      </w:r>
      <w:r>
        <w:rPr>
          <w:noProof/>
        </w:rPr>
        <w:fldChar w:fldCharType="begin"/>
      </w:r>
      <w:r>
        <w:rPr>
          <w:noProof/>
        </w:rPr>
        <w:instrText xml:space="preserve"> PAGEREF _Toc505531065 \h </w:instrText>
      </w:r>
      <w:r>
        <w:rPr>
          <w:noProof/>
        </w:rPr>
      </w:r>
      <w:r>
        <w:rPr>
          <w:noProof/>
        </w:rPr>
        <w:fldChar w:fldCharType="separate"/>
      </w:r>
      <w:r w:rsidR="00BA1790">
        <w:rPr>
          <w:noProof/>
        </w:rPr>
        <w:t>139</w:t>
      </w:r>
      <w:r>
        <w:rPr>
          <w:noProof/>
        </w:rPr>
        <w:fldChar w:fldCharType="end"/>
      </w:r>
    </w:p>
    <w:p w14:paraId="6139A40A" w14:textId="14CB7158" w:rsidR="00EF5809" w:rsidRDefault="00EF5809">
      <w:pPr>
        <w:pStyle w:val="TableofFigures"/>
        <w:tabs>
          <w:tab w:val="right" w:pos="8828"/>
        </w:tabs>
        <w:rPr>
          <w:rFonts w:eastAsiaTheme="minorEastAsia"/>
          <w:noProof/>
          <w:sz w:val="24"/>
          <w:szCs w:val="24"/>
          <w:lang w:eastAsia="en-GB"/>
        </w:rPr>
      </w:pPr>
      <w:r>
        <w:rPr>
          <w:noProof/>
        </w:rPr>
        <w:t xml:space="preserve">Figure 4.13 Co-injection of latex beads does not augment </w:t>
      </w:r>
      <w:r w:rsidR="00F45958" w:rsidRPr="00F45958">
        <w:rPr>
          <w:i/>
          <w:iCs/>
          <w:noProof/>
        </w:rPr>
        <w:t>S. aureus</w:t>
      </w:r>
      <w:r w:rsidR="0073580A" w:rsidRPr="0073580A">
        <w:rPr>
          <w:i/>
          <w:iCs/>
          <w:noProof/>
        </w:rPr>
        <w:t xml:space="preserve"> </w:t>
      </w:r>
      <w:r>
        <w:rPr>
          <w:noProof/>
        </w:rPr>
        <w:t>pathogenesis</w:t>
      </w:r>
      <w:r w:rsidRPr="00832F96">
        <w:rPr>
          <w:i/>
          <w:noProof/>
        </w:rPr>
        <w:t>.</w:t>
      </w:r>
      <w:r>
        <w:rPr>
          <w:noProof/>
        </w:rPr>
        <w:tab/>
      </w:r>
      <w:r>
        <w:rPr>
          <w:noProof/>
        </w:rPr>
        <w:fldChar w:fldCharType="begin"/>
      </w:r>
      <w:r>
        <w:rPr>
          <w:noProof/>
        </w:rPr>
        <w:instrText xml:space="preserve"> PAGEREF _Toc505531066 \h </w:instrText>
      </w:r>
      <w:r>
        <w:rPr>
          <w:noProof/>
        </w:rPr>
      </w:r>
      <w:r>
        <w:rPr>
          <w:noProof/>
        </w:rPr>
        <w:fldChar w:fldCharType="separate"/>
      </w:r>
      <w:r w:rsidR="00BA1790">
        <w:rPr>
          <w:noProof/>
        </w:rPr>
        <w:t>142</w:t>
      </w:r>
      <w:r>
        <w:rPr>
          <w:noProof/>
        </w:rPr>
        <w:fldChar w:fldCharType="end"/>
      </w:r>
    </w:p>
    <w:p w14:paraId="7B56EB98" w14:textId="1F07269B" w:rsidR="00EF5809" w:rsidRDefault="00EF5809">
      <w:pPr>
        <w:pStyle w:val="TableofFigures"/>
        <w:tabs>
          <w:tab w:val="right" w:pos="8828"/>
        </w:tabs>
        <w:rPr>
          <w:rFonts w:eastAsiaTheme="minorEastAsia"/>
          <w:noProof/>
          <w:sz w:val="24"/>
          <w:szCs w:val="24"/>
          <w:lang w:eastAsia="en-GB"/>
        </w:rPr>
      </w:pPr>
      <w:r>
        <w:rPr>
          <w:noProof/>
        </w:rPr>
        <w:t xml:space="preserve">Figure 4.14 Determination of lowest possible dose of </w:t>
      </w:r>
      <w:r w:rsidR="00F45958" w:rsidRPr="00F45958">
        <w:rPr>
          <w:i/>
          <w:iCs/>
          <w:noProof/>
        </w:rPr>
        <w:t>S. aureus</w:t>
      </w:r>
      <w:r w:rsidR="0073580A" w:rsidRPr="0073580A">
        <w:rPr>
          <w:i/>
          <w:iCs/>
          <w:noProof/>
        </w:rPr>
        <w:t xml:space="preserve"> </w:t>
      </w:r>
      <w:r>
        <w:rPr>
          <w:noProof/>
        </w:rPr>
        <w:t xml:space="preserve">pathogenesis for augmentation with </w:t>
      </w:r>
      <w:r w:rsidRPr="00832F96">
        <w:rPr>
          <w:i/>
          <w:noProof/>
        </w:rPr>
        <w:t xml:space="preserve">M. luteus </w:t>
      </w:r>
      <w:r>
        <w:rPr>
          <w:noProof/>
        </w:rPr>
        <w:t>peptidoglycan</w:t>
      </w:r>
      <w:r>
        <w:rPr>
          <w:noProof/>
        </w:rPr>
        <w:tab/>
      </w:r>
      <w:r>
        <w:rPr>
          <w:noProof/>
        </w:rPr>
        <w:fldChar w:fldCharType="begin"/>
      </w:r>
      <w:r>
        <w:rPr>
          <w:noProof/>
        </w:rPr>
        <w:instrText xml:space="preserve"> PAGEREF _Toc505531067 \h </w:instrText>
      </w:r>
      <w:r>
        <w:rPr>
          <w:noProof/>
        </w:rPr>
      </w:r>
      <w:r>
        <w:rPr>
          <w:noProof/>
        </w:rPr>
        <w:fldChar w:fldCharType="separate"/>
      </w:r>
      <w:r w:rsidR="00BA1790">
        <w:rPr>
          <w:noProof/>
        </w:rPr>
        <w:t>143</w:t>
      </w:r>
      <w:r>
        <w:rPr>
          <w:noProof/>
        </w:rPr>
        <w:fldChar w:fldCharType="end"/>
      </w:r>
    </w:p>
    <w:p w14:paraId="50992FDD" w14:textId="4F1E657E" w:rsidR="00EF5809" w:rsidRDefault="00EF5809">
      <w:pPr>
        <w:pStyle w:val="TableofFigures"/>
        <w:tabs>
          <w:tab w:val="right" w:pos="8828"/>
        </w:tabs>
        <w:rPr>
          <w:rFonts w:eastAsiaTheme="minorEastAsia"/>
          <w:noProof/>
          <w:sz w:val="24"/>
          <w:szCs w:val="24"/>
          <w:lang w:eastAsia="en-GB"/>
        </w:rPr>
      </w:pPr>
      <w:r>
        <w:rPr>
          <w:noProof/>
        </w:rPr>
        <w:t xml:space="preserve">Figure 4.15 Titration of </w:t>
      </w:r>
      <w:r w:rsidRPr="00832F96">
        <w:rPr>
          <w:i/>
          <w:noProof/>
        </w:rPr>
        <w:t xml:space="preserve">M. luteus </w:t>
      </w:r>
      <w:r>
        <w:rPr>
          <w:noProof/>
        </w:rPr>
        <w:t>pPGN</w:t>
      </w:r>
      <w:r w:rsidRPr="00832F96">
        <w:rPr>
          <w:i/>
          <w:noProof/>
        </w:rPr>
        <w:t xml:space="preserve"> </w:t>
      </w:r>
      <w:r>
        <w:rPr>
          <w:noProof/>
        </w:rPr>
        <w:t xml:space="preserve">for augmentation of </w:t>
      </w:r>
      <w:r w:rsidR="00F45958" w:rsidRPr="00F45958">
        <w:rPr>
          <w:i/>
          <w:iCs/>
          <w:noProof/>
        </w:rPr>
        <w:t>S. aureus</w:t>
      </w:r>
      <w:r w:rsidR="0073580A" w:rsidRPr="0073580A">
        <w:rPr>
          <w:i/>
          <w:iCs/>
          <w:noProof/>
        </w:rPr>
        <w:t xml:space="preserve"> </w:t>
      </w:r>
      <w:r>
        <w:rPr>
          <w:noProof/>
        </w:rPr>
        <w:t>pathogenesis.</w:t>
      </w:r>
      <w:r>
        <w:rPr>
          <w:noProof/>
        </w:rPr>
        <w:tab/>
      </w:r>
      <w:r>
        <w:rPr>
          <w:noProof/>
        </w:rPr>
        <w:fldChar w:fldCharType="begin"/>
      </w:r>
      <w:r>
        <w:rPr>
          <w:noProof/>
        </w:rPr>
        <w:instrText xml:space="preserve"> PAGEREF _Toc505531068 \h </w:instrText>
      </w:r>
      <w:r>
        <w:rPr>
          <w:noProof/>
        </w:rPr>
      </w:r>
      <w:r>
        <w:rPr>
          <w:noProof/>
        </w:rPr>
        <w:fldChar w:fldCharType="separate"/>
      </w:r>
      <w:r w:rsidR="00BA1790">
        <w:rPr>
          <w:noProof/>
        </w:rPr>
        <w:t>144</w:t>
      </w:r>
      <w:r>
        <w:rPr>
          <w:noProof/>
        </w:rPr>
        <w:fldChar w:fldCharType="end"/>
      </w:r>
    </w:p>
    <w:p w14:paraId="1FCDFEB0" w14:textId="1995E9C6" w:rsidR="00EF5809" w:rsidRDefault="00EF5809">
      <w:pPr>
        <w:pStyle w:val="TableofFigures"/>
        <w:tabs>
          <w:tab w:val="right" w:pos="8828"/>
        </w:tabs>
        <w:rPr>
          <w:rFonts w:eastAsiaTheme="minorEastAsia"/>
          <w:noProof/>
          <w:sz w:val="24"/>
          <w:szCs w:val="24"/>
          <w:lang w:eastAsia="en-GB"/>
        </w:rPr>
      </w:pPr>
      <w:r>
        <w:rPr>
          <w:noProof/>
        </w:rPr>
        <w:t xml:space="preserve">Figure 4.16 Soluble peptidoglycan does not augment </w:t>
      </w:r>
      <w:r w:rsidR="00F45958" w:rsidRPr="00F45958">
        <w:rPr>
          <w:i/>
          <w:iCs/>
          <w:noProof/>
        </w:rPr>
        <w:t>S. aureus</w:t>
      </w:r>
      <w:r w:rsidR="0073580A" w:rsidRPr="0073580A">
        <w:rPr>
          <w:i/>
          <w:iCs/>
          <w:noProof/>
        </w:rPr>
        <w:t xml:space="preserve"> </w:t>
      </w:r>
      <w:r>
        <w:rPr>
          <w:noProof/>
        </w:rPr>
        <w:t>pathogenesis</w:t>
      </w:r>
      <w:r>
        <w:rPr>
          <w:noProof/>
        </w:rPr>
        <w:tab/>
      </w:r>
      <w:r>
        <w:rPr>
          <w:noProof/>
        </w:rPr>
        <w:fldChar w:fldCharType="begin"/>
      </w:r>
      <w:r>
        <w:rPr>
          <w:noProof/>
        </w:rPr>
        <w:instrText xml:space="preserve"> PAGEREF _Toc505531069 \h </w:instrText>
      </w:r>
      <w:r>
        <w:rPr>
          <w:noProof/>
        </w:rPr>
      </w:r>
      <w:r>
        <w:rPr>
          <w:noProof/>
        </w:rPr>
        <w:fldChar w:fldCharType="separate"/>
      </w:r>
      <w:r w:rsidR="00BA1790">
        <w:rPr>
          <w:noProof/>
        </w:rPr>
        <w:t>146</w:t>
      </w:r>
      <w:r>
        <w:rPr>
          <w:noProof/>
        </w:rPr>
        <w:fldChar w:fldCharType="end"/>
      </w:r>
    </w:p>
    <w:p w14:paraId="3CB071C4" w14:textId="603105FC" w:rsidR="00EF5809" w:rsidRDefault="00EF5809">
      <w:pPr>
        <w:pStyle w:val="TableofFigures"/>
        <w:tabs>
          <w:tab w:val="right" w:pos="8828"/>
        </w:tabs>
        <w:rPr>
          <w:rFonts w:eastAsiaTheme="minorEastAsia"/>
          <w:noProof/>
          <w:sz w:val="24"/>
          <w:szCs w:val="24"/>
          <w:lang w:eastAsia="en-GB"/>
        </w:rPr>
      </w:pPr>
      <w:r>
        <w:rPr>
          <w:noProof/>
        </w:rPr>
        <w:t xml:space="preserve">Figure 4.17 </w:t>
      </w:r>
      <w:r w:rsidR="00F45958" w:rsidRPr="00F45958">
        <w:rPr>
          <w:i/>
          <w:iCs/>
          <w:noProof/>
        </w:rPr>
        <w:t>S. aureus</w:t>
      </w:r>
      <w:r w:rsidR="0073580A" w:rsidRPr="0073580A">
        <w:rPr>
          <w:i/>
          <w:iCs/>
          <w:noProof/>
        </w:rPr>
        <w:t xml:space="preserve"> </w:t>
      </w:r>
      <w:r>
        <w:rPr>
          <w:noProof/>
        </w:rPr>
        <w:t>strain specificity during augmentation</w:t>
      </w:r>
      <w:r>
        <w:rPr>
          <w:noProof/>
        </w:rPr>
        <w:tab/>
      </w:r>
      <w:r>
        <w:rPr>
          <w:noProof/>
        </w:rPr>
        <w:fldChar w:fldCharType="begin"/>
      </w:r>
      <w:r>
        <w:rPr>
          <w:noProof/>
        </w:rPr>
        <w:instrText xml:space="preserve"> PAGEREF _Toc505531070 \h </w:instrText>
      </w:r>
      <w:r>
        <w:rPr>
          <w:noProof/>
        </w:rPr>
      </w:r>
      <w:r>
        <w:rPr>
          <w:noProof/>
        </w:rPr>
        <w:fldChar w:fldCharType="separate"/>
      </w:r>
      <w:r w:rsidR="00BA1790">
        <w:rPr>
          <w:noProof/>
        </w:rPr>
        <w:t>148</w:t>
      </w:r>
      <w:r>
        <w:rPr>
          <w:noProof/>
        </w:rPr>
        <w:fldChar w:fldCharType="end"/>
      </w:r>
    </w:p>
    <w:p w14:paraId="58093F26" w14:textId="72E0934A" w:rsidR="00EF5809" w:rsidRDefault="00EF5809">
      <w:pPr>
        <w:pStyle w:val="TableofFigures"/>
        <w:tabs>
          <w:tab w:val="right" w:pos="8828"/>
        </w:tabs>
        <w:rPr>
          <w:rFonts w:eastAsiaTheme="minorEastAsia"/>
          <w:noProof/>
          <w:sz w:val="24"/>
          <w:szCs w:val="24"/>
          <w:lang w:eastAsia="en-GB"/>
        </w:rPr>
      </w:pPr>
      <w:r>
        <w:rPr>
          <w:noProof/>
        </w:rPr>
        <w:t xml:space="preserve">Figure 4.18 Augmentation of </w:t>
      </w:r>
      <w:r w:rsidR="00F45958" w:rsidRPr="00F45958">
        <w:rPr>
          <w:i/>
          <w:iCs/>
          <w:noProof/>
        </w:rPr>
        <w:t>S. aureus</w:t>
      </w:r>
      <w:r w:rsidR="0073580A" w:rsidRPr="0073580A">
        <w:rPr>
          <w:i/>
          <w:iCs/>
          <w:noProof/>
        </w:rPr>
        <w:t xml:space="preserve"> </w:t>
      </w:r>
      <w:r>
        <w:rPr>
          <w:noProof/>
        </w:rPr>
        <w:t xml:space="preserve">pathogenesis by </w:t>
      </w:r>
      <w:r w:rsidRPr="00832F96">
        <w:rPr>
          <w:i/>
          <w:noProof/>
        </w:rPr>
        <w:t xml:space="preserve">M. luteus </w:t>
      </w:r>
      <w:r>
        <w:rPr>
          <w:noProof/>
        </w:rPr>
        <w:t>pPGN with C57BL/6 mice</w:t>
      </w:r>
      <w:r>
        <w:rPr>
          <w:noProof/>
        </w:rPr>
        <w:tab/>
      </w:r>
      <w:r>
        <w:rPr>
          <w:noProof/>
        </w:rPr>
        <w:fldChar w:fldCharType="begin"/>
      </w:r>
      <w:r>
        <w:rPr>
          <w:noProof/>
        </w:rPr>
        <w:instrText xml:space="preserve"> PAGEREF _Toc505531071 \h </w:instrText>
      </w:r>
      <w:r>
        <w:rPr>
          <w:noProof/>
        </w:rPr>
      </w:r>
      <w:r>
        <w:rPr>
          <w:noProof/>
        </w:rPr>
        <w:fldChar w:fldCharType="separate"/>
      </w:r>
      <w:r w:rsidR="00BA1790">
        <w:rPr>
          <w:noProof/>
        </w:rPr>
        <w:t>152</w:t>
      </w:r>
      <w:r>
        <w:rPr>
          <w:noProof/>
        </w:rPr>
        <w:fldChar w:fldCharType="end"/>
      </w:r>
    </w:p>
    <w:p w14:paraId="75C87190" w14:textId="2E99CBD5" w:rsidR="00EF5809" w:rsidRDefault="00EF5809">
      <w:pPr>
        <w:pStyle w:val="TableofFigures"/>
        <w:tabs>
          <w:tab w:val="right" w:pos="8828"/>
        </w:tabs>
        <w:rPr>
          <w:rFonts w:eastAsiaTheme="minorEastAsia"/>
          <w:noProof/>
          <w:sz w:val="24"/>
          <w:szCs w:val="24"/>
          <w:lang w:eastAsia="en-GB"/>
        </w:rPr>
      </w:pPr>
      <w:r>
        <w:rPr>
          <w:noProof/>
        </w:rPr>
        <w:t xml:space="preserve">Figure 4.19 Effect of augmentation of </w:t>
      </w:r>
      <w:r w:rsidR="00F45958" w:rsidRPr="00F45958">
        <w:rPr>
          <w:i/>
          <w:iCs/>
          <w:noProof/>
        </w:rPr>
        <w:t>S. aureus</w:t>
      </w:r>
      <w:r w:rsidR="0073580A" w:rsidRPr="0073580A">
        <w:rPr>
          <w:i/>
          <w:iCs/>
          <w:noProof/>
        </w:rPr>
        <w:t xml:space="preserve"> </w:t>
      </w:r>
      <w:r>
        <w:rPr>
          <w:noProof/>
        </w:rPr>
        <w:t xml:space="preserve">pathogenesis by </w:t>
      </w:r>
      <w:r w:rsidRPr="00832F96">
        <w:rPr>
          <w:i/>
          <w:noProof/>
        </w:rPr>
        <w:t xml:space="preserve">M. luteus </w:t>
      </w:r>
      <w:r>
        <w:rPr>
          <w:noProof/>
        </w:rPr>
        <w:t>pPGN on liver morphology</w:t>
      </w:r>
      <w:r>
        <w:rPr>
          <w:noProof/>
        </w:rPr>
        <w:tab/>
      </w:r>
      <w:r>
        <w:rPr>
          <w:noProof/>
        </w:rPr>
        <w:fldChar w:fldCharType="begin"/>
      </w:r>
      <w:r>
        <w:rPr>
          <w:noProof/>
        </w:rPr>
        <w:instrText xml:space="preserve"> PAGEREF _Toc505531072 \h </w:instrText>
      </w:r>
      <w:r>
        <w:rPr>
          <w:noProof/>
        </w:rPr>
      </w:r>
      <w:r>
        <w:rPr>
          <w:noProof/>
        </w:rPr>
        <w:fldChar w:fldCharType="separate"/>
      </w:r>
      <w:r w:rsidR="00BA1790">
        <w:rPr>
          <w:noProof/>
        </w:rPr>
        <w:t>153</w:t>
      </w:r>
      <w:r>
        <w:rPr>
          <w:noProof/>
        </w:rPr>
        <w:fldChar w:fldCharType="end"/>
      </w:r>
    </w:p>
    <w:p w14:paraId="25B99C92" w14:textId="332B2D10" w:rsidR="00EF5809" w:rsidRDefault="00EF5809">
      <w:pPr>
        <w:pStyle w:val="TableofFigures"/>
        <w:tabs>
          <w:tab w:val="right" w:pos="8828"/>
        </w:tabs>
        <w:rPr>
          <w:rFonts w:eastAsiaTheme="minorEastAsia"/>
          <w:noProof/>
          <w:sz w:val="24"/>
          <w:szCs w:val="24"/>
          <w:lang w:eastAsia="en-GB"/>
        </w:rPr>
      </w:pPr>
      <w:r>
        <w:rPr>
          <w:noProof/>
        </w:rPr>
        <w:t xml:space="preserve">Figure 4.20 Effect of augmentation with peptidoglycan on bacterial population dynamics and organ distribution during </w:t>
      </w:r>
      <w:r w:rsidR="00F45958" w:rsidRPr="00F45958">
        <w:rPr>
          <w:i/>
          <w:iCs/>
          <w:noProof/>
        </w:rPr>
        <w:t>S. aureus</w:t>
      </w:r>
      <w:r w:rsidR="0073580A" w:rsidRPr="0073580A">
        <w:rPr>
          <w:i/>
          <w:iCs/>
          <w:noProof/>
        </w:rPr>
        <w:t xml:space="preserve"> </w:t>
      </w:r>
      <w:r>
        <w:rPr>
          <w:noProof/>
        </w:rPr>
        <w:t>pathogenesis.</w:t>
      </w:r>
      <w:r>
        <w:rPr>
          <w:noProof/>
        </w:rPr>
        <w:tab/>
      </w:r>
      <w:r>
        <w:rPr>
          <w:noProof/>
        </w:rPr>
        <w:fldChar w:fldCharType="begin"/>
      </w:r>
      <w:r>
        <w:rPr>
          <w:noProof/>
        </w:rPr>
        <w:instrText xml:space="preserve"> PAGEREF _Toc505531073 \h </w:instrText>
      </w:r>
      <w:r>
        <w:rPr>
          <w:noProof/>
        </w:rPr>
      </w:r>
      <w:r>
        <w:rPr>
          <w:noProof/>
        </w:rPr>
        <w:fldChar w:fldCharType="separate"/>
      </w:r>
      <w:r w:rsidR="00BA1790">
        <w:rPr>
          <w:noProof/>
        </w:rPr>
        <w:t>157</w:t>
      </w:r>
      <w:r>
        <w:rPr>
          <w:noProof/>
        </w:rPr>
        <w:fldChar w:fldCharType="end"/>
      </w:r>
    </w:p>
    <w:p w14:paraId="5CB85F3C" w14:textId="53BBA9BE" w:rsidR="00EF5809" w:rsidRDefault="00EF5809">
      <w:pPr>
        <w:pStyle w:val="TableofFigures"/>
        <w:tabs>
          <w:tab w:val="right" w:pos="8828"/>
        </w:tabs>
        <w:rPr>
          <w:rFonts w:eastAsiaTheme="minorEastAsia"/>
          <w:noProof/>
          <w:sz w:val="24"/>
          <w:szCs w:val="24"/>
          <w:lang w:eastAsia="en-GB"/>
        </w:rPr>
      </w:pPr>
      <w:r>
        <w:rPr>
          <w:noProof/>
        </w:rPr>
        <w:t xml:space="preserve">Figure 4.21 Cytokine induction during </w:t>
      </w:r>
      <w:r w:rsidR="00F45958" w:rsidRPr="00F45958">
        <w:rPr>
          <w:i/>
          <w:iCs/>
          <w:noProof/>
        </w:rPr>
        <w:t>S. aureus</w:t>
      </w:r>
      <w:r w:rsidR="0073580A" w:rsidRPr="0073580A">
        <w:rPr>
          <w:i/>
          <w:iCs/>
          <w:noProof/>
        </w:rPr>
        <w:t xml:space="preserve"> </w:t>
      </w:r>
      <w:r>
        <w:rPr>
          <w:noProof/>
        </w:rPr>
        <w:t>pathogenesis and the effect of augmentation.</w:t>
      </w:r>
      <w:r>
        <w:rPr>
          <w:noProof/>
        </w:rPr>
        <w:tab/>
      </w:r>
      <w:r>
        <w:rPr>
          <w:noProof/>
        </w:rPr>
        <w:fldChar w:fldCharType="begin"/>
      </w:r>
      <w:r>
        <w:rPr>
          <w:noProof/>
        </w:rPr>
        <w:instrText xml:space="preserve"> PAGEREF _Toc505531074 \h </w:instrText>
      </w:r>
      <w:r>
        <w:rPr>
          <w:noProof/>
        </w:rPr>
      </w:r>
      <w:r>
        <w:rPr>
          <w:noProof/>
        </w:rPr>
        <w:fldChar w:fldCharType="separate"/>
      </w:r>
      <w:r w:rsidR="00BA1790">
        <w:rPr>
          <w:noProof/>
        </w:rPr>
        <w:t>161</w:t>
      </w:r>
      <w:r>
        <w:rPr>
          <w:noProof/>
        </w:rPr>
        <w:fldChar w:fldCharType="end"/>
      </w:r>
    </w:p>
    <w:p w14:paraId="282A649A" w14:textId="77777777" w:rsidR="00EF5809" w:rsidRDefault="00EF5809">
      <w:pPr>
        <w:pStyle w:val="TableofFigures"/>
        <w:tabs>
          <w:tab w:val="right" w:pos="8828"/>
        </w:tabs>
        <w:rPr>
          <w:rFonts w:eastAsiaTheme="minorEastAsia"/>
          <w:noProof/>
          <w:sz w:val="24"/>
          <w:szCs w:val="24"/>
          <w:lang w:eastAsia="en-GB"/>
        </w:rPr>
      </w:pPr>
      <w:r>
        <w:rPr>
          <w:noProof/>
        </w:rPr>
        <w:t>Figure 5.1 Simplified diagram of cells of the adaptive and innate immune system</w:t>
      </w:r>
      <w:r>
        <w:rPr>
          <w:noProof/>
        </w:rPr>
        <w:tab/>
      </w:r>
      <w:r>
        <w:rPr>
          <w:noProof/>
        </w:rPr>
        <w:fldChar w:fldCharType="begin"/>
      </w:r>
      <w:r>
        <w:rPr>
          <w:noProof/>
        </w:rPr>
        <w:instrText xml:space="preserve"> PAGEREF _Toc505531075 \h </w:instrText>
      </w:r>
      <w:r>
        <w:rPr>
          <w:noProof/>
        </w:rPr>
      </w:r>
      <w:r>
        <w:rPr>
          <w:noProof/>
        </w:rPr>
        <w:fldChar w:fldCharType="separate"/>
      </w:r>
      <w:r w:rsidR="00BA1790">
        <w:rPr>
          <w:noProof/>
        </w:rPr>
        <w:t>175</w:t>
      </w:r>
      <w:r>
        <w:rPr>
          <w:noProof/>
        </w:rPr>
        <w:fldChar w:fldCharType="end"/>
      </w:r>
    </w:p>
    <w:p w14:paraId="7D623FAF" w14:textId="77777777" w:rsidR="00EF5809" w:rsidRDefault="00EF5809">
      <w:pPr>
        <w:pStyle w:val="TableofFigures"/>
        <w:tabs>
          <w:tab w:val="right" w:pos="8828"/>
        </w:tabs>
        <w:rPr>
          <w:rFonts w:eastAsiaTheme="minorEastAsia"/>
          <w:noProof/>
          <w:sz w:val="24"/>
          <w:szCs w:val="24"/>
          <w:lang w:eastAsia="en-GB"/>
        </w:rPr>
      </w:pPr>
      <w:r>
        <w:rPr>
          <w:noProof/>
        </w:rPr>
        <w:t>Figure 5.2 Fragmentation of human cells from blood</w:t>
      </w:r>
      <w:r>
        <w:rPr>
          <w:noProof/>
        </w:rPr>
        <w:tab/>
      </w:r>
      <w:r>
        <w:rPr>
          <w:noProof/>
        </w:rPr>
        <w:fldChar w:fldCharType="begin"/>
      </w:r>
      <w:r>
        <w:rPr>
          <w:noProof/>
        </w:rPr>
        <w:instrText xml:space="preserve"> PAGEREF _Toc505531076 \h </w:instrText>
      </w:r>
      <w:r>
        <w:rPr>
          <w:noProof/>
        </w:rPr>
      </w:r>
      <w:r>
        <w:rPr>
          <w:noProof/>
        </w:rPr>
        <w:fldChar w:fldCharType="separate"/>
      </w:r>
      <w:r w:rsidR="00BA1790">
        <w:rPr>
          <w:noProof/>
        </w:rPr>
        <w:t>176</w:t>
      </w:r>
      <w:r>
        <w:rPr>
          <w:noProof/>
        </w:rPr>
        <w:fldChar w:fldCharType="end"/>
      </w:r>
    </w:p>
    <w:p w14:paraId="3D321150" w14:textId="77777777" w:rsidR="00EF5809" w:rsidRDefault="00EF5809">
      <w:pPr>
        <w:pStyle w:val="TableofFigures"/>
        <w:tabs>
          <w:tab w:val="right" w:pos="8828"/>
        </w:tabs>
        <w:rPr>
          <w:rFonts w:eastAsiaTheme="minorEastAsia"/>
          <w:noProof/>
          <w:sz w:val="24"/>
          <w:szCs w:val="24"/>
          <w:lang w:eastAsia="en-GB"/>
        </w:rPr>
      </w:pPr>
      <w:r>
        <w:rPr>
          <w:noProof/>
        </w:rPr>
        <w:t>Figure 5.3 TNF-</w:t>
      </w:r>
      <w:r w:rsidRPr="00832F96">
        <w:rPr>
          <w:rFonts w:ascii="Cambria" w:eastAsia="Cambria" w:hAnsi="Cambria" w:cs="Cambria"/>
          <w:noProof/>
        </w:rPr>
        <w:t>⍺</w:t>
      </w:r>
      <w:r w:rsidRPr="00832F96">
        <w:rPr>
          <w:rFonts w:cs="Cambria"/>
          <w:noProof/>
        </w:rPr>
        <w:t xml:space="preserve"> production by human mononuclear cells is stimulated by peptidoglycan</w:t>
      </w:r>
      <w:r>
        <w:rPr>
          <w:noProof/>
        </w:rPr>
        <w:tab/>
      </w:r>
      <w:r>
        <w:rPr>
          <w:noProof/>
        </w:rPr>
        <w:fldChar w:fldCharType="begin"/>
      </w:r>
      <w:r>
        <w:rPr>
          <w:noProof/>
        </w:rPr>
        <w:instrText xml:space="preserve"> PAGEREF _Toc505531077 \h </w:instrText>
      </w:r>
      <w:r>
        <w:rPr>
          <w:noProof/>
        </w:rPr>
      </w:r>
      <w:r>
        <w:rPr>
          <w:noProof/>
        </w:rPr>
        <w:fldChar w:fldCharType="separate"/>
      </w:r>
      <w:r w:rsidR="00BA1790">
        <w:rPr>
          <w:noProof/>
        </w:rPr>
        <w:t>179</w:t>
      </w:r>
      <w:r>
        <w:rPr>
          <w:noProof/>
        </w:rPr>
        <w:fldChar w:fldCharType="end"/>
      </w:r>
    </w:p>
    <w:p w14:paraId="44CF03E7" w14:textId="77777777" w:rsidR="00EF5809" w:rsidRDefault="00EF5809">
      <w:pPr>
        <w:pStyle w:val="TableofFigures"/>
        <w:tabs>
          <w:tab w:val="right" w:pos="8828"/>
        </w:tabs>
        <w:rPr>
          <w:rFonts w:eastAsiaTheme="minorEastAsia"/>
          <w:noProof/>
          <w:sz w:val="24"/>
          <w:szCs w:val="24"/>
          <w:lang w:eastAsia="en-GB"/>
        </w:rPr>
      </w:pPr>
      <w:r>
        <w:rPr>
          <w:noProof/>
        </w:rPr>
        <w:t>Figure 5.4 IL-8</w:t>
      </w:r>
      <w:r w:rsidRPr="00832F96">
        <w:rPr>
          <w:rFonts w:cs="Cambria"/>
          <w:noProof/>
        </w:rPr>
        <w:t xml:space="preserve"> production by human mononuclear cells in response to PGN stimulation</w:t>
      </w:r>
      <w:r>
        <w:rPr>
          <w:noProof/>
        </w:rPr>
        <w:tab/>
      </w:r>
      <w:r>
        <w:rPr>
          <w:noProof/>
        </w:rPr>
        <w:fldChar w:fldCharType="begin"/>
      </w:r>
      <w:r>
        <w:rPr>
          <w:noProof/>
        </w:rPr>
        <w:instrText xml:space="preserve"> PAGEREF _Toc505531078 \h </w:instrText>
      </w:r>
      <w:r>
        <w:rPr>
          <w:noProof/>
        </w:rPr>
      </w:r>
      <w:r>
        <w:rPr>
          <w:noProof/>
        </w:rPr>
        <w:fldChar w:fldCharType="separate"/>
      </w:r>
      <w:r w:rsidR="00BA1790">
        <w:rPr>
          <w:noProof/>
        </w:rPr>
        <w:t>182</w:t>
      </w:r>
      <w:r>
        <w:rPr>
          <w:noProof/>
        </w:rPr>
        <w:fldChar w:fldCharType="end"/>
      </w:r>
    </w:p>
    <w:p w14:paraId="54D58697" w14:textId="77777777" w:rsidR="00EF5809" w:rsidRDefault="00EF5809">
      <w:pPr>
        <w:pStyle w:val="TableofFigures"/>
        <w:tabs>
          <w:tab w:val="right" w:pos="8828"/>
        </w:tabs>
        <w:rPr>
          <w:rFonts w:eastAsiaTheme="minorEastAsia"/>
          <w:noProof/>
          <w:sz w:val="24"/>
          <w:szCs w:val="24"/>
          <w:lang w:eastAsia="en-GB"/>
        </w:rPr>
      </w:pPr>
      <w:r>
        <w:rPr>
          <w:noProof/>
        </w:rPr>
        <w:t>Figure 5.5 Activation of C3b (lectin pathway) complement in human mononuclear cells by PGN</w:t>
      </w:r>
      <w:r>
        <w:rPr>
          <w:noProof/>
        </w:rPr>
        <w:tab/>
      </w:r>
      <w:r>
        <w:rPr>
          <w:noProof/>
        </w:rPr>
        <w:fldChar w:fldCharType="begin"/>
      </w:r>
      <w:r>
        <w:rPr>
          <w:noProof/>
        </w:rPr>
        <w:instrText xml:space="preserve"> PAGEREF _Toc505531079 \h </w:instrText>
      </w:r>
      <w:r>
        <w:rPr>
          <w:noProof/>
        </w:rPr>
      </w:r>
      <w:r>
        <w:rPr>
          <w:noProof/>
        </w:rPr>
        <w:fldChar w:fldCharType="separate"/>
      </w:r>
      <w:r w:rsidR="00BA1790">
        <w:rPr>
          <w:noProof/>
        </w:rPr>
        <w:t>184</w:t>
      </w:r>
      <w:r>
        <w:rPr>
          <w:noProof/>
        </w:rPr>
        <w:fldChar w:fldCharType="end"/>
      </w:r>
    </w:p>
    <w:p w14:paraId="114CF4BB" w14:textId="4CE126DE" w:rsidR="003F6295" w:rsidRDefault="006A1D90" w:rsidP="00300EFC">
      <w:r>
        <w:fldChar w:fldCharType="end"/>
      </w:r>
    </w:p>
    <w:p w14:paraId="749CE96A" w14:textId="77777777" w:rsidR="003F6295" w:rsidRDefault="003F6295">
      <w:pPr>
        <w:spacing w:line="240" w:lineRule="auto"/>
      </w:pPr>
      <w:r>
        <w:br w:type="page"/>
      </w:r>
    </w:p>
    <w:p w14:paraId="45F7C22E" w14:textId="5436D7EF" w:rsidR="00300EFC" w:rsidRDefault="003F6295" w:rsidP="00D32A33">
      <w:pPr>
        <w:pStyle w:val="Heading6"/>
        <w:numPr>
          <w:ilvl w:val="0"/>
          <w:numId w:val="0"/>
        </w:numPr>
        <w:jc w:val="center"/>
      </w:pPr>
      <w:bookmarkStart w:id="6" w:name="_Toc521494726"/>
      <w:r>
        <w:lastRenderedPageBreak/>
        <w:t>List of tables</w:t>
      </w:r>
      <w:bookmarkEnd w:id="6"/>
    </w:p>
    <w:p w14:paraId="7C2943B1" w14:textId="5DDACBD1" w:rsidR="00310CFE" w:rsidRDefault="003F6295">
      <w:pPr>
        <w:pStyle w:val="TableofFigures"/>
        <w:tabs>
          <w:tab w:val="right" w:pos="8828"/>
        </w:tabs>
        <w:rPr>
          <w:rFonts w:eastAsiaTheme="minorEastAsia"/>
          <w:caps/>
          <w:noProof/>
          <w:sz w:val="24"/>
          <w:szCs w:val="24"/>
          <w:lang w:eastAsia="en-GB"/>
        </w:rPr>
      </w:pPr>
      <w:r>
        <w:fldChar w:fldCharType="begin"/>
      </w:r>
      <w:r>
        <w:instrText xml:space="preserve"> TOC \c "Table" </w:instrText>
      </w:r>
      <w:r>
        <w:fldChar w:fldCharType="separate"/>
      </w:r>
      <w:r w:rsidR="00310CFE">
        <w:rPr>
          <w:noProof/>
        </w:rPr>
        <w:t xml:space="preserve">Table 1.1 Examples of immune evasion strategies used by </w:t>
      </w:r>
      <w:r w:rsidR="00F45958" w:rsidRPr="00F45958">
        <w:rPr>
          <w:i/>
          <w:iCs/>
          <w:noProof/>
        </w:rPr>
        <w:t xml:space="preserve">S. aureus </w:t>
      </w:r>
      <w:r w:rsidR="00310CFE">
        <w:rPr>
          <w:noProof/>
        </w:rPr>
        <w:tab/>
      </w:r>
      <w:r w:rsidR="00310CFE">
        <w:rPr>
          <w:noProof/>
        </w:rPr>
        <w:fldChar w:fldCharType="begin"/>
      </w:r>
      <w:r w:rsidR="00310CFE">
        <w:rPr>
          <w:noProof/>
        </w:rPr>
        <w:instrText xml:space="preserve"> PAGEREF _Toc505354541 \h </w:instrText>
      </w:r>
      <w:r w:rsidR="00310CFE">
        <w:rPr>
          <w:noProof/>
        </w:rPr>
      </w:r>
      <w:r w:rsidR="00310CFE">
        <w:rPr>
          <w:noProof/>
        </w:rPr>
        <w:fldChar w:fldCharType="separate"/>
      </w:r>
      <w:r w:rsidR="00BA1790">
        <w:rPr>
          <w:noProof/>
        </w:rPr>
        <w:t>11</w:t>
      </w:r>
      <w:r w:rsidR="00310CFE">
        <w:rPr>
          <w:noProof/>
        </w:rPr>
        <w:fldChar w:fldCharType="end"/>
      </w:r>
    </w:p>
    <w:p w14:paraId="5616E43F" w14:textId="77777777" w:rsidR="00310CFE" w:rsidRDefault="00310CFE">
      <w:pPr>
        <w:pStyle w:val="TableofFigures"/>
        <w:tabs>
          <w:tab w:val="right" w:pos="8828"/>
        </w:tabs>
        <w:rPr>
          <w:rFonts w:eastAsiaTheme="minorEastAsia"/>
          <w:caps/>
          <w:noProof/>
          <w:sz w:val="24"/>
          <w:szCs w:val="24"/>
          <w:lang w:eastAsia="en-GB"/>
        </w:rPr>
      </w:pPr>
      <w:r>
        <w:rPr>
          <w:noProof/>
        </w:rPr>
        <w:t>Table 2.1 Stock solutions and concentrations for antibiotics</w:t>
      </w:r>
      <w:r>
        <w:rPr>
          <w:noProof/>
        </w:rPr>
        <w:tab/>
      </w:r>
      <w:r>
        <w:rPr>
          <w:noProof/>
        </w:rPr>
        <w:fldChar w:fldCharType="begin"/>
      </w:r>
      <w:r>
        <w:rPr>
          <w:noProof/>
        </w:rPr>
        <w:instrText xml:space="preserve"> PAGEREF _Toc505354542 \h </w:instrText>
      </w:r>
      <w:r>
        <w:rPr>
          <w:noProof/>
        </w:rPr>
      </w:r>
      <w:r>
        <w:rPr>
          <w:noProof/>
        </w:rPr>
        <w:fldChar w:fldCharType="separate"/>
      </w:r>
      <w:r w:rsidR="00BA1790">
        <w:rPr>
          <w:noProof/>
        </w:rPr>
        <w:t>61</w:t>
      </w:r>
      <w:r>
        <w:rPr>
          <w:noProof/>
        </w:rPr>
        <w:fldChar w:fldCharType="end"/>
      </w:r>
    </w:p>
    <w:p w14:paraId="473F23F8" w14:textId="28E13FFD" w:rsidR="00310CFE" w:rsidRPr="00236F57" w:rsidRDefault="00310CFE">
      <w:pPr>
        <w:pStyle w:val="TableofFigures"/>
        <w:tabs>
          <w:tab w:val="right" w:pos="8828"/>
        </w:tabs>
        <w:rPr>
          <w:rFonts w:eastAsiaTheme="minorEastAsia"/>
          <w:caps/>
          <w:noProof/>
          <w:sz w:val="24"/>
          <w:szCs w:val="24"/>
          <w:lang w:val="fr-FR" w:eastAsia="en-GB"/>
        </w:rPr>
      </w:pPr>
      <w:r w:rsidRPr="00236F57">
        <w:rPr>
          <w:noProof/>
          <w:lang w:val="fr-FR"/>
        </w:rPr>
        <w:t>Table 2.2</w:t>
      </w:r>
      <w:r w:rsidR="0073580A" w:rsidRPr="0073580A">
        <w:rPr>
          <w:i/>
          <w:iCs/>
          <w:noProof/>
          <w:lang w:val="fr-FR"/>
        </w:rPr>
        <w:t xml:space="preserve"> </w:t>
      </w:r>
      <w:r w:rsidR="00F45958" w:rsidRPr="00236F57">
        <w:rPr>
          <w:i/>
          <w:iCs/>
          <w:noProof/>
          <w:lang w:val="fr-FR"/>
        </w:rPr>
        <w:t>S. aureus</w:t>
      </w:r>
      <w:r w:rsidR="0073580A" w:rsidRPr="0073580A">
        <w:rPr>
          <w:i/>
          <w:iCs/>
          <w:noProof/>
          <w:lang w:val="fr-FR"/>
        </w:rPr>
        <w:t xml:space="preserve"> </w:t>
      </w:r>
      <w:r w:rsidRPr="00236F57">
        <w:rPr>
          <w:noProof/>
          <w:lang w:val="fr-FR"/>
        </w:rPr>
        <w:t>strains used</w:t>
      </w:r>
      <w:r w:rsidRPr="00236F57">
        <w:rPr>
          <w:noProof/>
          <w:lang w:val="fr-FR"/>
        </w:rPr>
        <w:tab/>
      </w:r>
      <w:r>
        <w:rPr>
          <w:noProof/>
        </w:rPr>
        <w:fldChar w:fldCharType="begin"/>
      </w:r>
      <w:r w:rsidRPr="00236F57">
        <w:rPr>
          <w:noProof/>
          <w:lang w:val="fr-FR"/>
        </w:rPr>
        <w:instrText xml:space="preserve"> PAGEREF _Toc505354543 \h </w:instrText>
      </w:r>
      <w:r>
        <w:rPr>
          <w:noProof/>
        </w:rPr>
      </w:r>
      <w:r>
        <w:rPr>
          <w:noProof/>
        </w:rPr>
        <w:fldChar w:fldCharType="separate"/>
      </w:r>
      <w:r w:rsidR="00BA1790" w:rsidRPr="00236F57">
        <w:rPr>
          <w:noProof/>
          <w:lang w:val="fr-FR"/>
        </w:rPr>
        <w:t>62</w:t>
      </w:r>
      <w:r>
        <w:rPr>
          <w:noProof/>
        </w:rPr>
        <w:fldChar w:fldCharType="end"/>
      </w:r>
    </w:p>
    <w:p w14:paraId="5C53CE30" w14:textId="796CB604" w:rsidR="00310CFE" w:rsidRDefault="00310CFE">
      <w:pPr>
        <w:pStyle w:val="TableofFigures"/>
        <w:tabs>
          <w:tab w:val="right" w:pos="8828"/>
        </w:tabs>
        <w:rPr>
          <w:rFonts w:eastAsiaTheme="minorEastAsia"/>
          <w:caps/>
          <w:noProof/>
          <w:sz w:val="24"/>
          <w:szCs w:val="24"/>
          <w:lang w:eastAsia="en-GB"/>
        </w:rPr>
      </w:pPr>
      <w:r>
        <w:rPr>
          <w:noProof/>
        </w:rPr>
        <w:t xml:space="preserve">Table 2.3 </w:t>
      </w:r>
      <w:r w:rsidR="00AE6915" w:rsidRPr="00AE6915">
        <w:rPr>
          <w:noProof/>
        </w:rPr>
        <w:t>Gram-</w:t>
      </w:r>
      <w:r>
        <w:rPr>
          <w:noProof/>
        </w:rPr>
        <w:t>positive species used</w:t>
      </w:r>
      <w:r>
        <w:rPr>
          <w:noProof/>
        </w:rPr>
        <w:tab/>
      </w:r>
      <w:r>
        <w:rPr>
          <w:noProof/>
        </w:rPr>
        <w:fldChar w:fldCharType="begin"/>
      </w:r>
      <w:r>
        <w:rPr>
          <w:noProof/>
        </w:rPr>
        <w:instrText xml:space="preserve"> PAGEREF _Toc505354544 \h </w:instrText>
      </w:r>
      <w:r>
        <w:rPr>
          <w:noProof/>
        </w:rPr>
      </w:r>
      <w:r>
        <w:rPr>
          <w:noProof/>
        </w:rPr>
        <w:fldChar w:fldCharType="separate"/>
      </w:r>
      <w:r w:rsidR="00BA1790">
        <w:rPr>
          <w:noProof/>
        </w:rPr>
        <w:t>63</w:t>
      </w:r>
      <w:r>
        <w:rPr>
          <w:noProof/>
        </w:rPr>
        <w:fldChar w:fldCharType="end"/>
      </w:r>
    </w:p>
    <w:p w14:paraId="1619F343" w14:textId="55C20292" w:rsidR="00310CFE" w:rsidRDefault="00310CFE">
      <w:pPr>
        <w:pStyle w:val="TableofFigures"/>
        <w:tabs>
          <w:tab w:val="right" w:pos="8828"/>
        </w:tabs>
        <w:rPr>
          <w:rFonts w:eastAsiaTheme="minorEastAsia"/>
          <w:caps/>
          <w:noProof/>
          <w:sz w:val="24"/>
          <w:szCs w:val="24"/>
          <w:lang w:eastAsia="en-GB"/>
        </w:rPr>
      </w:pPr>
      <w:r>
        <w:rPr>
          <w:noProof/>
        </w:rPr>
        <w:t xml:space="preserve">Table 2.4 </w:t>
      </w:r>
      <w:r w:rsidR="00AE6915" w:rsidRPr="00AE6915">
        <w:rPr>
          <w:noProof/>
        </w:rPr>
        <w:t>Gram-</w:t>
      </w:r>
      <w:r>
        <w:rPr>
          <w:noProof/>
        </w:rPr>
        <w:t>negative species used</w:t>
      </w:r>
      <w:r>
        <w:rPr>
          <w:noProof/>
        </w:rPr>
        <w:tab/>
      </w:r>
      <w:r>
        <w:rPr>
          <w:noProof/>
        </w:rPr>
        <w:fldChar w:fldCharType="begin"/>
      </w:r>
      <w:r>
        <w:rPr>
          <w:noProof/>
        </w:rPr>
        <w:instrText xml:space="preserve"> PAGEREF _Toc505354545 \h </w:instrText>
      </w:r>
      <w:r>
        <w:rPr>
          <w:noProof/>
        </w:rPr>
      </w:r>
      <w:r>
        <w:rPr>
          <w:noProof/>
        </w:rPr>
        <w:fldChar w:fldCharType="separate"/>
      </w:r>
      <w:r w:rsidR="00BA1790">
        <w:rPr>
          <w:noProof/>
        </w:rPr>
        <w:t>63</w:t>
      </w:r>
      <w:r>
        <w:rPr>
          <w:noProof/>
        </w:rPr>
        <w:fldChar w:fldCharType="end"/>
      </w:r>
    </w:p>
    <w:p w14:paraId="7C96136C" w14:textId="77777777" w:rsidR="00310CFE" w:rsidRDefault="00310CFE">
      <w:pPr>
        <w:pStyle w:val="TableofFigures"/>
        <w:tabs>
          <w:tab w:val="right" w:pos="8828"/>
        </w:tabs>
        <w:rPr>
          <w:rFonts w:eastAsiaTheme="minorEastAsia"/>
          <w:caps/>
          <w:noProof/>
          <w:sz w:val="24"/>
          <w:szCs w:val="24"/>
          <w:lang w:eastAsia="en-GB"/>
        </w:rPr>
      </w:pPr>
      <w:r>
        <w:rPr>
          <w:noProof/>
        </w:rPr>
        <w:t>Table 2.5 Centrifuges used in this study</w:t>
      </w:r>
      <w:r>
        <w:rPr>
          <w:noProof/>
        </w:rPr>
        <w:tab/>
      </w:r>
      <w:r>
        <w:rPr>
          <w:noProof/>
        </w:rPr>
        <w:fldChar w:fldCharType="begin"/>
      </w:r>
      <w:r>
        <w:rPr>
          <w:noProof/>
        </w:rPr>
        <w:instrText xml:space="preserve"> PAGEREF _Toc505354546 \h </w:instrText>
      </w:r>
      <w:r>
        <w:rPr>
          <w:noProof/>
        </w:rPr>
      </w:r>
      <w:r>
        <w:rPr>
          <w:noProof/>
        </w:rPr>
        <w:fldChar w:fldCharType="separate"/>
      </w:r>
      <w:r w:rsidR="00BA1790">
        <w:rPr>
          <w:noProof/>
        </w:rPr>
        <w:t>65</w:t>
      </w:r>
      <w:r>
        <w:rPr>
          <w:noProof/>
        </w:rPr>
        <w:fldChar w:fldCharType="end"/>
      </w:r>
    </w:p>
    <w:p w14:paraId="24741E62" w14:textId="77777777" w:rsidR="00310CFE" w:rsidRDefault="00310CFE">
      <w:pPr>
        <w:pStyle w:val="TableofFigures"/>
        <w:tabs>
          <w:tab w:val="right" w:pos="8828"/>
        </w:tabs>
        <w:rPr>
          <w:rFonts w:eastAsiaTheme="minorEastAsia"/>
          <w:caps/>
          <w:noProof/>
          <w:sz w:val="24"/>
          <w:szCs w:val="24"/>
          <w:lang w:eastAsia="en-GB"/>
        </w:rPr>
      </w:pPr>
      <w:r>
        <w:rPr>
          <w:noProof/>
        </w:rPr>
        <w:t>Table 2.6 Morpholino used for zebrafish work</w:t>
      </w:r>
      <w:r>
        <w:rPr>
          <w:noProof/>
        </w:rPr>
        <w:tab/>
      </w:r>
      <w:r>
        <w:rPr>
          <w:noProof/>
        </w:rPr>
        <w:fldChar w:fldCharType="begin"/>
      </w:r>
      <w:r>
        <w:rPr>
          <w:noProof/>
        </w:rPr>
        <w:instrText xml:space="preserve"> PAGEREF _Toc505354547 \h </w:instrText>
      </w:r>
      <w:r>
        <w:rPr>
          <w:noProof/>
        </w:rPr>
      </w:r>
      <w:r>
        <w:rPr>
          <w:noProof/>
        </w:rPr>
        <w:fldChar w:fldCharType="separate"/>
      </w:r>
      <w:r w:rsidR="00BA1790">
        <w:rPr>
          <w:noProof/>
        </w:rPr>
        <w:t>69</w:t>
      </w:r>
      <w:r>
        <w:rPr>
          <w:noProof/>
        </w:rPr>
        <w:fldChar w:fldCharType="end"/>
      </w:r>
    </w:p>
    <w:p w14:paraId="15BE4ABB" w14:textId="77777777" w:rsidR="00310CFE" w:rsidRDefault="00310CFE">
      <w:pPr>
        <w:pStyle w:val="TableofFigures"/>
        <w:tabs>
          <w:tab w:val="right" w:pos="8828"/>
        </w:tabs>
        <w:rPr>
          <w:rFonts w:eastAsiaTheme="minorEastAsia"/>
          <w:caps/>
          <w:noProof/>
          <w:sz w:val="24"/>
          <w:szCs w:val="24"/>
          <w:lang w:eastAsia="en-GB"/>
        </w:rPr>
      </w:pPr>
      <w:r>
        <w:rPr>
          <w:noProof/>
        </w:rPr>
        <w:t>Table 2.7 Gating strategy for Tri-colour assay</w:t>
      </w:r>
      <w:r>
        <w:rPr>
          <w:noProof/>
        </w:rPr>
        <w:tab/>
      </w:r>
      <w:r>
        <w:rPr>
          <w:noProof/>
        </w:rPr>
        <w:fldChar w:fldCharType="begin"/>
      </w:r>
      <w:r>
        <w:rPr>
          <w:noProof/>
        </w:rPr>
        <w:instrText xml:space="preserve"> PAGEREF _Toc505354548 \h </w:instrText>
      </w:r>
      <w:r>
        <w:rPr>
          <w:noProof/>
        </w:rPr>
      </w:r>
      <w:r>
        <w:rPr>
          <w:noProof/>
        </w:rPr>
        <w:fldChar w:fldCharType="separate"/>
      </w:r>
      <w:r w:rsidR="00BA1790">
        <w:rPr>
          <w:noProof/>
        </w:rPr>
        <w:t>79</w:t>
      </w:r>
      <w:r>
        <w:rPr>
          <w:noProof/>
        </w:rPr>
        <w:fldChar w:fldCharType="end"/>
      </w:r>
    </w:p>
    <w:p w14:paraId="40459318" w14:textId="77777777" w:rsidR="00310CFE" w:rsidRDefault="00310CFE">
      <w:pPr>
        <w:pStyle w:val="TableofFigures"/>
        <w:tabs>
          <w:tab w:val="right" w:pos="8828"/>
        </w:tabs>
        <w:rPr>
          <w:rFonts w:eastAsiaTheme="minorEastAsia"/>
          <w:caps/>
          <w:noProof/>
          <w:sz w:val="24"/>
          <w:szCs w:val="24"/>
          <w:lang w:eastAsia="en-GB"/>
        </w:rPr>
      </w:pPr>
      <w:r>
        <w:rPr>
          <w:noProof/>
        </w:rPr>
        <w:t>Table 2.8 Monoclonal antibodies used in Tri-colour assay.</w:t>
      </w:r>
      <w:r>
        <w:rPr>
          <w:noProof/>
        </w:rPr>
        <w:tab/>
      </w:r>
      <w:r>
        <w:rPr>
          <w:noProof/>
        </w:rPr>
        <w:fldChar w:fldCharType="begin"/>
      </w:r>
      <w:r>
        <w:rPr>
          <w:noProof/>
        </w:rPr>
        <w:instrText xml:space="preserve"> PAGEREF _Toc505354549 \h </w:instrText>
      </w:r>
      <w:r>
        <w:rPr>
          <w:noProof/>
        </w:rPr>
      </w:r>
      <w:r>
        <w:rPr>
          <w:noProof/>
        </w:rPr>
        <w:fldChar w:fldCharType="separate"/>
      </w:r>
      <w:r w:rsidR="00BA1790">
        <w:rPr>
          <w:noProof/>
        </w:rPr>
        <w:t>81</w:t>
      </w:r>
      <w:r>
        <w:rPr>
          <w:noProof/>
        </w:rPr>
        <w:fldChar w:fldCharType="end"/>
      </w:r>
    </w:p>
    <w:p w14:paraId="4828CB2C" w14:textId="77777777" w:rsidR="00310CFE" w:rsidRDefault="00310CFE">
      <w:pPr>
        <w:pStyle w:val="TableofFigures"/>
        <w:tabs>
          <w:tab w:val="right" w:pos="8828"/>
        </w:tabs>
        <w:rPr>
          <w:rFonts w:eastAsiaTheme="minorEastAsia"/>
          <w:caps/>
          <w:noProof/>
          <w:sz w:val="24"/>
          <w:szCs w:val="24"/>
          <w:lang w:eastAsia="en-GB"/>
        </w:rPr>
      </w:pPr>
      <w:r>
        <w:rPr>
          <w:noProof/>
        </w:rPr>
        <w:t>Table 5.1 Mean fluorescence intensity of human leukocyte cell surface receptors stimulated by bacterial PGN.</w:t>
      </w:r>
      <w:r>
        <w:rPr>
          <w:noProof/>
        </w:rPr>
        <w:tab/>
      </w:r>
      <w:r>
        <w:rPr>
          <w:noProof/>
        </w:rPr>
        <w:fldChar w:fldCharType="begin"/>
      </w:r>
      <w:r>
        <w:rPr>
          <w:noProof/>
        </w:rPr>
        <w:instrText xml:space="preserve"> PAGEREF _Toc505354550 \h </w:instrText>
      </w:r>
      <w:r>
        <w:rPr>
          <w:noProof/>
        </w:rPr>
      </w:r>
      <w:r>
        <w:rPr>
          <w:noProof/>
        </w:rPr>
        <w:fldChar w:fldCharType="separate"/>
      </w:r>
      <w:r w:rsidR="00BA1790">
        <w:rPr>
          <w:noProof/>
        </w:rPr>
        <w:t>187</w:t>
      </w:r>
      <w:r>
        <w:rPr>
          <w:noProof/>
        </w:rPr>
        <w:fldChar w:fldCharType="end"/>
      </w:r>
    </w:p>
    <w:p w14:paraId="114E59DA" w14:textId="77777777" w:rsidR="0045520A" w:rsidRDefault="003F6295" w:rsidP="003F6295">
      <w:pPr>
        <w:sectPr w:rsidR="0045520A" w:rsidSect="0045520A">
          <w:footerReference w:type="even" r:id="rId9"/>
          <w:footerReference w:type="default" r:id="rId10"/>
          <w:pgSz w:w="12240" w:h="15840"/>
          <w:pgMar w:top="1134" w:right="1134" w:bottom="1134" w:left="2268" w:header="720" w:footer="720" w:gutter="0"/>
          <w:pgNumType w:fmt="lowerRoman"/>
          <w:cols w:space="720"/>
          <w:noEndnote/>
          <w:docGrid w:linePitch="326"/>
        </w:sectPr>
      </w:pPr>
      <w:r>
        <w:fldChar w:fldCharType="end"/>
      </w:r>
    </w:p>
    <w:p w14:paraId="4CC98F1C" w14:textId="12DEE542" w:rsidR="00AA53C9" w:rsidRDefault="00AA53C9" w:rsidP="0042099B">
      <w:pPr>
        <w:pStyle w:val="Heading1"/>
      </w:pPr>
      <w:bookmarkStart w:id="7" w:name="_Toc505262706"/>
      <w:bookmarkStart w:id="8" w:name="_Toc521494727"/>
      <w:r>
        <w:lastRenderedPageBreak/>
        <w:t>Chapter 1. Introduction</w:t>
      </w:r>
      <w:bookmarkEnd w:id="7"/>
      <w:bookmarkEnd w:id="8"/>
      <w:r>
        <w:t xml:space="preserve"> </w:t>
      </w:r>
    </w:p>
    <w:p w14:paraId="37D018CA" w14:textId="77777777" w:rsidR="00E76252" w:rsidRPr="00E76252" w:rsidRDefault="00E76252" w:rsidP="00E76252"/>
    <w:p w14:paraId="2C57B53B" w14:textId="4764F266" w:rsidR="00FC6EB5" w:rsidRPr="00EE64D2" w:rsidRDefault="00FC6EB5" w:rsidP="0042099B">
      <w:pPr>
        <w:pStyle w:val="Heading2"/>
        <w:rPr>
          <w:i/>
        </w:rPr>
      </w:pPr>
      <w:bookmarkStart w:id="9" w:name="_Toc505262707"/>
      <w:bookmarkStart w:id="10" w:name="_Toc521494728"/>
      <w:r w:rsidRPr="00EE64D2">
        <w:rPr>
          <w:i/>
        </w:rPr>
        <w:t>Staphylococcus aureus</w:t>
      </w:r>
      <w:bookmarkEnd w:id="9"/>
      <w:bookmarkEnd w:id="10"/>
    </w:p>
    <w:p w14:paraId="040224C5" w14:textId="77777777" w:rsidR="00105730" w:rsidRPr="00105730" w:rsidRDefault="00105730" w:rsidP="00105730"/>
    <w:p w14:paraId="5BB692D2" w14:textId="6C97D835" w:rsidR="00DC2BE5" w:rsidRDefault="00F32586" w:rsidP="00DC2BE5">
      <w:r>
        <w:t>Historically,</w:t>
      </w:r>
      <w:r w:rsidR="00E22C80">
        <w:t xml:space="preserve"> in 1880 </w:t>
      </w:r>
      <w:r w:rsidR="00DC2BE5">
        <w:t xml:space="preserve">Alexander Ogston </w:t>
      </w:r>
      <w:r>
        <w:t>isolated a bacteri</w:t>
      </w:r>
      <w:r w:rsidR="00D27BCA">
        <w:t>um</w:t>
      </w:r>
      <w:r>
        <w:t xml:space="preserve"> from pus </w:t>
      </w:r>
      <w:r w:rsidR="00E22C80">
        <w:t xml:space="preserve">taken from a </w:t>
      </w:r>
      <w:r>
        <w:t>surgical wound</w:t>
      </w:r>
      <w:r w:rsidR="00FA73A4">
        <w:t>,</w:t>
      </w:r>
      <w:r>
        <w:t xml:space="preserve"> not</w:t>
      </w:r>
      <w:r w:rsidR="00E22C80">
        <w:t>i</w:t>
      </w:r>
      <w:r>
        <w:t>c</w:t>
      </w:r>
      <w:r w:rsidR="00FA73A4">
        <w:t>ing</w:t>
      </w:r>
      <w:r>
        <w:t xml:space="preserve"> a grape-like appearance</w:t>
      </w:r>
      <w:r w:rsidR="00FA73A4">
        <w:t xml:space="preserve"> of the isolated organism</w:t>
      </w:r>
      <w:r>
        <w:t xml:space="preserve">, therefore </w:t>
      </w:r>
      <w:r w:rsidR="00E22C80">
        <w:t>naming them</w:t>
      </w:r>
      <w:r>
        <w:t xml:space="preserve"> staphylococci </w:t>
      </w:r>
      <w:r w:rsidR="00E22C80">
        <w:t xml:space="preserve">(from greek staphyle-cluster and kokkos- berry) </w:t>
      </w:r>
      <w:r w:rsidR="00047C74">
        <w:fldChar w:fldCharType="begin" w:fldLock="1"/>
      </w:r>
      <w:r w:rsidR="00B145F9">
        <w:instrText>ADDIN CSL_CITATION { "citationItems" : [ { "id" : "ITEM-1", "itemData" : { "DOI" : "10.1136/bmj.1.1054.369", "ISSN" : "0007-1447", "PMID" : "20749809", "abstract" : "TiE question, Wlhat is the cause of blood-poisoning ?t is at present\\r\\nthe most interesting and important in pathology. Many answers to it\\r\\nhave been attempted, and we are gradually coming to surmise what\\r\\nthe true one will be. A coincidence between the presence of microscopic\\r\\norganisms and blood-poisoning is becoming more and more evident;\\r\\nbut mere accumulation of such evidence can never be satisfactory.\\r\\nA single negation destroys them all; and negative observations\\r\\nhave not been wanting. Instead of multiplying examples of coincidence,\\r\\nthe time has clearly come when we must go to the elements of\\r\\nthe subject, and ask, What can these oraanisms be proved to do?\\r\\nHave they any connection with the simple as well as with the more\\r\\ncomplicated forms of disease? And what difference is there in the\\r\\neffects of the different forms of micro-organisms ?", "author" : [ { "dropping-particle" : "", "family" : "Ogston", "given" : "Alexander", "non-dropping-particle" : "", "parse-names" : false, "suffix" : "" } ], "container-title" : "British Medical Journal", "id" : "ITEM-1", "issued" : { "date-parts" : [ [ "1881" ] ] }, "title" : "Micro-organisms in Surgical Diseases", "type" : "article-journal" }, "uris" : [ "http://www.mendeley.com/documents/?uuid=bc45b4f6-5c4e-3dc3-b53d-4b3d5b7f9e1b" ] } ], "mendeley" : { "formattedCitation" : "(Ogston, 1881)", "plainTextFormattedCitation" : "(Ogston, 1881)", "previouslyFormattedCitation" : "(Ogston, 1881)" }, "properties" : {  }, "schema" : "https://github.com/citation-style-language/schema/raw/master/csl-citation.json" }</w:instrText>
      </w:r>
      <w:r w:rsidR="00047C74">
        <w:fldChar w:fldCharType="separate"/>
      </w:r>
      <w:r w:rsidR="00F71621" w:rsidRPr="00F71621">
        <w:rPr>
          <w:noProof/>
        </w:rPr>
        <w:t>(Ogston, 1881)</w:t>
      </w:r>
      <w:r w:rsidR="00047C74">
        <w:fldChar w:fldCharType="end"/>
      </w:r>
      <w:r w:rsidR="006E70A8">
        <w:t xml:space="preserve">. </w:t>
      </w:r>
      <w:r w:rsidR="00C23454">
        <w:t>In 1977</w:t>
      </w:r>
      <w:r w:rsidR="00E37B2E">
        <w:t>,</w:t>
      </w:r>
      <w:r w:rsidR="00C23454">
        <w:t xml:space="preserve"> this grape-like structure of </w:t>
      </w:r>
      <w:r w:rsidR="00C23454">
        <w:rPr>
          <w:i/>
        </w:rPr>
        <w:t>Staphylococ</w:t>
      </w:r>
      <w:r w:rsidR="00D27BCA">
        <w:rPr>
          <w:i/>
        </w:rPr>
        <w:t>cus</w:t>
      </w:r>
      <w:r w:rsidR="00C23454">
        <w:rPr>
          <w:i/>
        </w:rPr>
        <w:t xml:space="preserve"> spp.</w:t>
      </w:r>
      <w:r w:rsidR="00C23454">
        <w:t xml:space="preserve"> was explained by phase contrast microscopy: </w:t>
      </w:r>
      <w:r w:rsidR="00D27BCA">
        <w:t>the</w:t>
      </w:r>
      <w:r w:rsidR="007117F3">
        <w:t xml:space="preserve"> bacteria di</w:t>
      </w:r>
      <w:r w:rsidR="00C23454">
        <w:t xml:space="preserve">vide </w:t>
      </w:r>
      <w:r w:rsidR="00D27BCA">
        <w:t>sequentially in three</w:t>
      </w:r>
      <w:r w:rsidR="00C23454">
        <w:t xml:space="preserve"> planes, with cells remaining attached to each other following division </w:t>
      </w:r>
      <w:r w:rsidR="007117F3">
        <w:fldChar w:fldCharType="begin" w:fldLock="1"/>
      </w:r>
      <w:r w:rsidR="00B145F9">
        <w:instrText>ADDIN CSL_CITATION { "citationItems" : [ { "id" : "ITEM-1", "itemData" : { "ISBN" : "0021-9193 (Print)\\r0021-9193 (Linking)", "ISSN" : "00219193", "PMID" : "830642", "abstract" : "The process of division in Staphylococcus aureus was examined by phase-contrast microscopy. The organisms appeared to divide in three alternating perpendicular planes, with sister cells remaining attached to each other after division. The resulting point of attachment was usually not exactly at the point corresponding to the center of the previous septal disk. Moreover, sister cells often changed position with respect to one another while still remaining attached. These factors are apparently responsible for the irregularity of staphylococcal clumps. Studies with penicillin and the examination of thin sections in the electron microscope confirm the conclusion, based upon light microscopy, that successive divisions in S. aureus occur in perpendicular planes.", "author" : [ { "dropping-particle" : "", "family" : "Tzagoloff", "given" : "H", "non-dropping-particle" : "", "parse-names" : false, "suffix" : "" }, { "dropping-particle" : "", "family" : "Novick", "given" : "R", "non-dropping-particle" : "", "parse-names" : false, "suffix" : "" } ], "container-title" : "Journal of Bacteriology", "id" : "ITEM-1", "issue" : "1", "issued" : { "date-parts" : [ [ "1977", "1" ] ] }, "page" : "343-350", "publisher" : "American Society for Microbiology (ASM)", "title" : "Geometry of cell division in Staphylococcus aureus", "type" : "article-journal", "volume" : "129" }, "uris" : [ "http://www.mendeley.com/documents/?uuid=8e4a6698-f922-3c8c-a800-a73e531cacd2" ] } ], "mendeley" : { "formattedCitation" : "(Tzagoloff and Novick, 1977)", "plainTextFormattedCitation" : "(Tzagoloff and Novick, 1977)", "previouslyFormattedCitation" : "(Tzagoloff and Novick, 1977)" }, "properties" : {  }, "schema" : "https://github.com/citation-style-language/schema/raw/master/csl-citation.json" }</w:instrText>
      </w:r>
      <w:r w:rsidR="007117F3">
        <w:fldChar w:fldCharType="separate"/>
      </w:r>
      <w:r w:rsidR="00F71621" w:rsidRPr="00F71621">
        <w:rPr>
          <w:noProof/>
        </w:rPr>
        <w:t>(Tzagoloff and Novick, 1977)</w:t>
      </w:r>
      <w:r w:rsidR="007117F3">
        <w:fldChar w:fldCharType="end"/>
      </w:r>
      <w:r w:rsidR="007117F3">
        <w:t>.</w:t>
      </w:r>
      <w:r w:rsidR="000123F4">
        <w:t xml:space="preserve"> </w:t>
      </w:r>
    </w:p>
    <w:p w14:paraId="370CA870" w14:textId="77777777" w:rsidR="00390199" w:rsidRDefault="00390199" w:rsidP="00DC2BE5"/>
    <w:p w14:paraId="75665AD2" w14:textId="40F28801" w:rsidR="000123F4" w:rsidRDefault="000123F4" w:rsidP="00DC2BE5">
      <w:r>
        <w:t>In 1884 the German surgeon Anton Rosenbach isolated s</w:t>
      </w:r>
      <w:r w:rsidRPr="000123F4">
        <w:t>taphylococcal</w:t>
      </w:r>
      <w:r>
        <w:t xml:space="preserve"> </w:t>
      </w:r>
      <w:r w:rsidR="007A0B02">
        <w:t>colonies from the pus of his patients</w:t>
      </w:r>
      <w:r w:rsidR="00AB3CB7">
        <w:t>,</w:t>
      </w:r>
      <w:r w:rsidR="007A0B02">
        <w:t xml:space="preserve"> and further described the bacteria as </w:t>
      </w:r>
      <w:r w:rsidR="007A0B02">
        <w:rPr>
          <w:i/>
        </w:rPr>
        <w:t>Staphylococcus albus</w:t>
      </w:r>
      <w:r w:rsidR="00AB3CB7">
        <w:rPr>
          <w:i/>
        </w:rPr>
        <w:t>,</w:t>
      </w:r>
      <w:r w:rsidR="007A0B02">
        <w:t xml:space="preserve"> because of the white colour of the colonies, and </w:t>
      </w:r>
      <w:r w:rsidR="007A0B02">
        <w:rPr>
          <w:i/>
        </w:rPr>
        <w:t>Staphylococcus aure</w:t>
      </w:r>
      <w:r w:rsidR="00390199">
        <w:rPr>
          <w:i/>
        </w:rPr>
        <w:t>u</w:t>
      </w:r>
      <w:r w:rsidR="007A0B02">
        <w:rPr>
          <w:i/>
        </w:rPr>
        <w:t xml:space="preserve">s, </w:t>
      </w:r>
      <w:r w:rsidR="007A0B02">
        <w:t>due to the unmistakeable golden</w:t>
      </w:r>
      <w:r w:rsidR="0028548D">
        <w:t>-orange</w:t>
      </w:r>
      <w:r w:rsidR="007A0B02">
        <w:t xml:space="preserve"> colour of the bacteria</w:t>
      </w:r>
      <w:r w:rsidR="00390199">
        <w:t xml:space="preserve"> </w:t>
      </w:r>
      <w:r w:rsidR="00390199">
        <w:fldChar w:fldCharType="begin" w:fldLock="1"/>
      </w:r>
      <w:r w:rsidR="00B145F9">
        <w:instrText>ADDIN CSL_CITATION { "citationItems" : [ { "id" : "ITEM-1", "itemData" : { "DOI" : "10.1146/annurev-pathol-012615-044351", "ISBN" : "0126150443", "ISSN" : "1553-4006", "PMID" : "26925499", "abstract" : "Staphylococcus aureus , a Gram-positive bacterium colonizing nares, skin, and the gastrointestinal tract, frequently invades the skin, soft tissues, and bloodstreams of humans. Even with surgical and antibiotic therapy, bloodstream infections are associated with significant mortality. The secretion of coagulases, proteins that associate with and activate the host hemostatic factor prothrombin, and the bacterial surface display of agglutinins, proteins that bind polymerized fibrin, are key virulence strategies for the pathogenesis of S. aureus bloodstream infections, which culminate in the establishment of abscess lesions. Pathogen-controlled processes, involving a wide spectrum of secreted factors, are responsible for the recruitment and destruction of immune cells, transforming abscess lesions into purulent exudate, with which staphylococci disseminate to produce new infectious lesions or to infect new hosts. Research on S. aureus bloodstream infections is a frontier for the characterization of protective vaccine antigens and the development of immune therapeutics aiming to prevent disease or improve outcomes.", "author" : [ { "dropping-particle" : "", "family" : "Thomer", "given" : "Lena", "non-dropping-particle" : "", "parse-names" : false, "suffix" : "" }, { "dropping-particle" : "", "family" : "Schneewind", "given" : "Olaf", "non-dropping-particle" : "", "parse-names" : false, "suffix" : "" }, { "dropping-particle" : "", "family" : "Missiakas", "given" : "Dominique", "non-dropping-particle" : "", "parse-names" : false, "suffix" : "" } ], "container-title" : "Annual Review of Pathology: Mechanisms of Disease", "id" : "ITEM-1", "issue" : "1", "issued" : { "date-parts" : [ [ "2016", "5", "23" ] ] }, "page" : "343-364", "publisher" : "Annual Reviews", "title" : "Pathogenesis of Staphylococcus aureus Bloodstream Infections", "type" : "article-journal", "volume" : "11" }, "uris" : [ "http://www.mendeley.com/documents/?uuid=4a5d291f-36b9-3549-98ce-0b357e02fe78" ] } ], "mendeley" : { "formattedCitation" : "(Thomer, Schneewind and Missiakas, 2016)", "plainTextFormattedCitation" : "(Thomer, Schneewind and Missiakas, 2016)", "previouslyFormattedCitation" : "(Thomer, Schneewind and Missiakas, 2016)" }, "properties" : {  }, "schema" : "https://github.com/citation-style-language/schema/raw/master/csl-citation.json" }</w:instrText>
      </w:r>
      <w:r w:rsidR="00390199">
        <w:fldChar w:fldCharType="separate"/>
      </w:r>
      <w:r w:rsidR="00F71621" w:rsidRPr="00F71621">
        <w:rPr>
          <w:noProof/>
        </w:rPr>
        <w:t>(Thomer, Schneewind and Missiakas, 2016)</w:t>
      </w:r>
      <w:r w:rsidR="00390199">
        <w:fldChar w:fldCharType="end"/>
      </w:r>
      <w:r w:rsidR="007A0B02">
        <w:t>.</w:t>
      </w:r>
      <w:r w:rsidR="00122DB3">
        <w:t xml:space="preserve"> </w:t>
      </w:r>
      <w:r w:rsidR="0028548D">
        <w:t>Staphyloxanthin was</w:t>
      </w:r>
      <w:r w:rsidR="00D27BCA">
        <w:t xml:space="preserve"> later</w:t>
      </w:r>
      <w:r w:rsidR="0028548D">
        <w:t xml:space="preserve"> shown to be </w:t>
      </w:r>
      <w:r w:rsidR="00F1700F">
        <w:t>responsible</w:t>
      </w:r>
      <w:r w:rsidR="0028548D">
        <w:t xml:space="preserve"> for the characteristic </w:t>
      </w:r>
      <w:r w:rsidR="00D27BCA">
        <w:t xml:space="preserve">golden </w:t>
      </w:r>
      <w:r w:rsidR="0028548D">
        <w:t xml:space="preserve">colour of the colonies </w:t>
      </w:r>
      <w:r w:rsidR="0028548D">
        <w:fldChar w:fldCharType="begin" w:fldLock="1"/>
      </w:r>
      <w:r w:rsidR="00B145F9">
        <w:instrText>ADDIN CSL_CITATION { "citationItems" : [ { "id" : "ITEM-1", "itemData" : { "ISSN" : "00219193", "PMID" : "7275936", "abstract" : "The pigments of Staphylococcus aureus were isolated and purified, and their chemical structures were determined. All of the 17 compounds identified were triterpenoid carotenoids possessing a C30 chain instead of the C40 carotenoid structure found in most other organisms. The main pigment, staphyloxanthin, was shown to be alpha-D-glucopyranosyl 1-O-(4,4'-diaponeurosporen-4-oate) 6-O-(12-methyltetradecanoate), in which glucose is esterified with both a triterpenoid carotenoid carboxylic acid and a C15 fatty acid. It is accompanied by isomers containing other hexoses and homologs containing C17 fatty acids. The carotenes 4,4'-diapophytoene, 4,4'-diapophytofluene, 4-4'-diapophytofluene, 4-4'-diapo-zeta-carotene, 4,4'-diapo-7,8,11,12-tetrahydrolycopene, and 4,4'-diaponeurosporene and the xanthophylls 4,4'-diaponeurosporenal, 4,4'-diaponeurosporenoic acid, and glucosyl diaponeurosporenoate were also identified, together with some of their isomers or breakdown products. The symmetrical 4,4'-diapo- structure was adopted for these triterpenoid carotenoids, but an alternative unsymmetrical 8'-apo-structure could not be excluded.", "author" : [ { "dropping-particle" : "", "family" : "Marshall", "given" : "J H", "non-dropping-particle" : "", "parse-names" : false, "suffix" : "" }, { "dropping-particle" : "", "family" : "Wilmoth", "given" : "G J", "non-dropping-particle" : "", "parse-names" : false, "suffix" : "" } ], "container-title" : "Journal of Bacteriology", "id" : "ITEM-1", "issue" : "3", "issued" : { "date-parts" : [ [ "1981", "9", "1" ] ] }, "page" : "900-913", "publisher" : "American Society for Microbiology", "title" : "Pigments of Staphylococcus aureus, a series of triterpenoid carotenoids", "type" : "article-journal", "volume" : "147" }, "uris" : [ "http://www.mendeley.com/documents/?uuid=5f147710-33ab-31e1-87a6-dfecd23b4e09" ] } ], "mendeley" : { "formattedCitation" : "(Marshall and Wilmoth, 1981)", "plainTextFormattedCitation" : "(Marshall and Wilmoth, 1981)", "previouslyFormattedCitation" : "(Marshall and Wilmoth, 1981)" }, "properties" : {  }, "schema" : "https://github.com/citation-style-language/schema/raw/master/csl-citation.json" }</w:instrText>
      </w:r>
      <w:r w:rsidR="0028548D">
        <w:fldChar w:fldCharType="separate"/>
      </w:r>
      <w:r w:rsidR="00F71621" w:rsidRPr="00F71621">
        <w:rPr>
          <w:noProof/>
        </w:rPr>
        <w:t>(Marshall and Wilmoth, 1981)</w:t>
      </w:r>
      <w:r w:rsidR="0028548D">
        <w:fldChar w:fldCharType="end"/>
      </w:r>
      <w:r w:rsidR="00FA4B6F">
        <w:t>,</w:t>
      </w:r>
      <w:r w:rsidR="0028548D">
        <w:t xml:space="preserve"> as well as allowing </w:t>
      </w:r>
      <w:r w:rsidR="00F45958" w:rsidRPr="00F45958">
        <w:rPr>
          <w:i/>
          <w:iCs/>
        </w:rPr>
        <w:t>S. aureus</w:t>
      </w:r>
      <w:r w:rsidR="0073580A" w:rsidRPr="0073580A">
        <w:rPr>
          <w:i/>
          <w:iCs/>
        </w:rPr>
        <w:t xml:space="preserve"> </w:t>
      </w:r>
      <w:r w:rsidR="00BD1BAE">
        <w:t xml:space="preserve">to be resistant to oxidative stress </w:t>
      </w:r>
      <w:r w:rsidR="00BD1BAE">
        <w:fldChar w:fldCharType="begin" w:fldLock="1"/>
      </w:r>
      <w:r w:rsidR="00B145F9">
        <w:instrText>ADDIN CSL_CITATION { "citationItems" : [ { "id" : "ITEM-1", "itemData" : { "DOI" : "10.1128/IAI.00204-06", "ISBN" : "0019-9567 (Print)\\n0019-9567 (Linking)", "ISSN" : "00199567", "PMID" : "16861688", "abstract" : "Staphyloxanthin is a membrane-bound carotenoid of Staphylococcus aureus. Here we studied the interaction of staphyloxanthin with reactive oxygen substances (ROS) and showed by comparative analysis of the wild type (WT) and an isogenic crtM mutant that the WT is more resistant to hydrogen peroxide, superoxide radical, hydroxyl radical, hypochloride, and neutrophil killing.", "author" : [ { "dropping-particle" : "", "family" : "Clauditz", "given" : "Alexandra", "non-dropping-particle" : "", "parse-names" : false, "suffix" : "" }, { "dropping-particle" : "", "family" : "Resch", "given" : "Alexandra", "non-dropping-particle" : "", "parse-names" : false, "suffix" : "" }, { "dropping-particle" : "", "family" : "Wieland", "given" : "Karsten Peter", "non-dropping-particle" : "", "parse-names" : false, "suffix" : "" }, { "dropping-particle" : "", "family" : "Peschel", "given" : "Andreas", "non-dropping-particle" : "", "parse-names" : false, "suffix" : "" }, { "dropping-particle" : "", "family" : "G\u00f6tz", "given" : "Friedrich", "non-dropping-particle" : "", "parse-names" : false, "suffix" : "" } ], "container-title" : "Infection and Immunity", "id" : "ITEM-1", "issue" : "8", "issued" : { "date-parts" : [ [ "2006" ] ] }, "page" : "4950-4953", "title" : "Staphyloxanthin plays a role in the fitness of Staphylococcus aureus and its ability to cope with oxidative stress", "type" : "article-journal", "volume" : "74" }, "uris" : [ "http://www.mendeley.com/documents/?uuid=cc70e534-24ba-369b-a6af-ed6ce2ce1922" ] } ], "mendeley" : { "formattedCitation" : "(Clauditz &lt;i&gt;et al.&lt;/i&gt;, 2006)", "plainTextFormattedCitation" : "(Clauditz et al., 2006)", "previouslyFormattedCitation" : "(Clauditz &lt;i&gt;et al.&lt;/i&gt;, 2006)" }, "properties" : {  }, "schema" : "https://github.com/citation-style-language/schema/raw/master/csl-citation.json" }</w:instrText>
      </w:r>
      <w:r w:rsidR="00BD1BAE">
        <w:fldChar w:fldCharType="separate"/>
      </w:r>
      <w:r w:rsidR="00F71621" w:rsidRPr="00F71621">
        <w:rPr>
          <w:noProof/>
        </w:rPr>
        <w:t xml:space="preserve">(Clauditz </w:t>
      </w:r>
      <w:r w:rsidR="00F71621" w:rsidRPr="00F71621">
        <w:rPr>
          <w:i/>
          <w:noProof/>
        </w:rPr>
        <w:t>et al.</w:t>
      </w:r>
      <w:r w:rsidR="00F71621" w:rsidRPr="00F71621">
        <w:rPr>
          <w:noProof/>
        </w:rPr>
        <w:t>, 2006)</w:t>
      </w:r>
      <w:r w:rsidR="00BD1BAE">
        <w:fldChar w:fldCharType="end"/>
      </w:r>
      <w:r w:rsidR="007B68AD">
        <w:t>.</w:t>
      </w:r>
    </w:p>
    <w:p w14:paraId="0B95F6FD" w14:textId="77777777" w:rsidR="00FA73A4" w:rsidRDefault="00FA73A4" w:rsidP="00DC2BE5"/>
    <w:p w14:paraId="7CC1A475" w14:textId="5F01C2D3" w:rsidR="007B68AD" w:rsidRPr="00236F57" w:rsidRDefault="00F45958" w:rsidP="00DC2BE5">
      <w:pPr>
        <w:rPr>
          <w:i/>
          <w:lang w:val="nl-NL"/>
        </w:rPr>
      </w:pPr>
      <w:r w:rsidRPr="00F45958">
        <w:rPr>
          <w:i/>
          <w:iCs/>
        </w:rPr>
        <w:t>S. aureus</w:t>
      </w:r>
      <w:r w:rsidR="0073580A" w:rsidRPr="0073580A">
        <w:rPr>
          <w:i/>
          <w:iCs/>
        </w:rPr>
        <w:t xml:space="preserve"> </w:t>
      </w:r>
      <w:r w:rsidR="005A361D">
        <w:t>is</w:t>
      </w:r>
      <w:r w:rsidR="00C03DEF">
        <w:t xml:space="preserve"> a</w:t>
      </w:r>
      <w:r w:rsidR="007B68AD">
        <w:t xml:space="preserve"> </w:t>
      </w:r>
      <w:r w:rsidR="005E2AF9">
        <w:t xml:space="preserve">non-motile and </w:t>
      </w:r>
      <w:r w:rsidR="00C54C74">
        <w:t>non-spore</w:t>
      </w:r>
      <w:r w:rsidR="00C7337C">
        <w:t>-forming coagulase-positive bacteri</w:t>
      </w:r>
      <w:r w:rsidR="00F421DE">
        <w:t>um</w:t>
      </w:r>
      <w:r w:rsidR="00C7337C">
        <w:t xml:space="preserve"> </w:t>
      </w:r>
      <w:r w:rsidR="00C7337C">
        <w:fldChar w:fldCharType="begin" w:fldLock="1"/>
      </w:r>
      <w:r w:rsidR="00B145F9">
        <w:instrText>ADDIN CSL_CITATION { "citationItems" : [ { "id" : "ITEM-1", "itemData" : { "DOI" : "10.1128/microbiolspectrum.TBS-0015-2012", "ISBN" : "2122633255", "ISSN" : "2165-0497", "PMID" : "26184964", "abstract" : "Formation of heat-resistant endospores is a specific property of the members of the phylum Firmicutes (low-G+C Gram-positive bacteria). It is found in representatives of four different classes of Firmicutes, Bacilli, Clostridia, Erysipelotrichia, and Negativicutes, which all encode similar sets of core sporulation proteins. Each of these classes also includes non-spore-forming organisms that sometimes belong to the same genus or even species as their spore-forming relatives. This chapter reviews the diversity of the members of phylum Firmicutes, its current taxonomy, and the status of genome-sequencing projects for various subgroups within the phylum. It also discusses the evolution of the Firmicutes from their apparently spore-forming common ancestor and the independent loss of sporulation genes in several different lineages (staphylococci, streptococci, listeria, lactobacilli, ruminococci) in the course of their adaptation to the saprophytic lifestyle in a nutrient-rich environment. It argues that the systematics of Firmicutes is a rapidly developing area of research that benefits from the evolutionary approaches to the ever-increasing amount of genomic and phenotypic data and allows arranging these data into a common framework.", "author" : [ { "dropping-particle" : "", "family" : "Galperin", "given" : "Michael Y", "non-dropping-particle" : "", "parse-names" : false, "suffix" : "" } ], "container-title" : "Microbiology spectrum", "id" : "ITEM-1", "issue" : "2", "issued" : { "date-parts" : [ [ "2013", "12" ] ] }, "page" : "TBS-0015-2012", "publisher" : "NIH Public Access", "title" : "Genome Diversity of Spore-Forming Firmicutes.", "type" : "article-journal", "volume" : "1" }, "uris" : [ "http://www.mendeley.com/documents/?uuid=0b4eb07e-bb15-3fea-b0f0-2fd1ecc236c3" ] } ], "mendeley" : { "formattedCitation" : "(Galperin, 2013)", "plainTextFormattedCitation" : "(Galperin, 2013)", "previouslyFormattedCitation" : "(Galperin, 2013)" }, "properties" : {  }, "schema" : "https://github.com/citation-style-language/schema/raw/master/csl-citation.json" }</w:instrText>
      </w:r>
      <w:r w:rsidR="00C7337C">
        <w:fldChar w:fldCharType="separate"/>
      </w:r>
      <w:r w:rsidR="00F71621" w:rsidRPr="00F71621">
        <w:rPr>
          <w:noProof/>
        </w:rPr>
        <w:t>(Galperin, 2013)</w:t>
      </w:r>
      <w:r w:rsidR="00C7337C">
        <w:fldChar w:fldCharType="end"/>
      </w:r>
      <w:r w:rsidR="00AB3CB7">
        <w:t>,</w:t>
      </w:r>
      <w:r w:rsidR="00DC3678">
        <w:t xml:space="preserve"> commonly found to</w:t>
      </w:r>
      <w:r w:rsidR="0073580A" w:rsidRPr="0073580A">
        <w:rPr>
          <w:i/>
          <w:iCs/>
        </w:rPr>
        <w:t xml:space="preserve"> </w:t>
      </w:r>
      <w:r w:rsidR="00DC3678">
        <w:t>colonise the human nares and skin of healthy humans</w:t>
      </w:r>
      <w:r w:rsidR="005325C3">
        <w:t xml:space="preserve"> </w:t>
      </w:r>
      <w:r w:rsidR="005325C3">
        <w:fldChar w:fldCharType="begin" w:fldLock="1"/>
      </w:r>
      <w:r w:rsidR="00B145F9">
        <w:instrText>ADDIN CSL_CITATION { "citationItems" : [ { "id" : "ITEM-1", "itemData" : { "DOI" : "10.1016/j.meegid.2008.09.012", "ISBN" : "1567-1348 (Print)\\r1567-1348 (Linking)", "ISSN" : "15671348", "PMID" : "19000784", "abstract" : "Although Staphylococcus aureus is a bacterial species of medical significance, only approximately 30% of all humans carry staphylococcal cells persistently but asymptomatically in their nasopharynx and/or other body sites. This goes largely unnoticed by the host, which shows that in the natural situation the human ecosystem is hospitable or at least receptive to the bacteria and that by a process of co-evolution this has lead to a state of mutual acceptance or tolerance. However, upon disturbance of this balanced, neutral state, localized or disseminated invasive infection can occur. Unfortunately, the events leading to infection are still largely unknown and especially the causal events leading to the transition from colonization to infection are ill-defined in vivo. Whether certain genotypes of S. aureus are more prone to colonise and/or infect humans is still quite heavily debated. The genetic population structure of S. aureus has been largely solved by using a number of different DNA polymorphism-interrogating laboratory methods. However, even this major effort has not (yet) revealed major clues with respect to colonisation and infection potency of the clonal lineages that were thus identified, except for the fact that certain lineages are highly epidemic. The overall picture is that in principle all S. aureus strains can become invasive given the proper circumstances. What these, primarily host-defined circumstances are is still enigmatic. However, a large variety of staphylococcal virulence and colonization factors have been identified as well as a number of host' colonisation and infection susceptibility traits. How these are specifically involved in colonisation and infection has been experimentally substantiated in only a limited number of cases. The present review paper will explore the relevance of these and other, for instance environmental factors that define the colonisation or infection state in humans. When the nature of these states would be known in more detail, this knowledge could be used to design novel and empirical, knowledge-driven means of preventing colonisation from proceeding into S. aureus infection. ?? 2008 Elsevier B.V. All rights reserved.", "author" : [ { "dropping-particle" : "", "family" : "Belkum", "given" : "Alex", "non-dropping-particle" : "van", "parse-names" : false, "suffix" : "" }, { "dropping-particle" : "", "family" : "Melles", "given" : "Damian C.", "non-dropping-particle" : "", "parse-names" : false, "suffix" : "" }, { "dropping-particle" : "", "family" : "Nouwen", "given" : "Jan", "non-dropping-particle" : "", "parse-names" : false, "suffix" : "" }, { "dropping-particle" : "", "family" : "Leeuwen", "given" : "Willem B.", "non-dropping-particle" : "van", "parse-names" : false, "suffix" : "" }, { "dropping-particle" : "", "family" : "Wamel", "given" : "Willem", "non-dropping-particle" : "van", "parse-names" : false, "suffix" : "" }, { "dropping-particle" : "", "family" : "Vos", "given" : "Margreet C.", "non-dropping-particle" : "", "parse-names" : false, "suffix" : "" }, { "dropping-particle" : "", "family" : "Wertheim", "given" : "Heiman F L", "non-dropping-particle" : "", "parse-names" : false, "suffix" : "" }, { "dropping-particle" : "", "family" : "Verbrugh", "given" : "Henri A.", "non-dropping-particle" : "", "parse-names" : false, "suffix" : "" } ], "container-title" : "Infection, Genetics and Evolution", "id" : "ITEM-1", "issue" : "1", "issued" : { "date-parts" : [ [ "2009", "1", "1" ] ] }, "page" : "32-47", "publisher" : "Elsevier", "title" : "Co-evolutionary aspects of human colonisation and infection by Staphylococcus aureus", "type" : "article-journal", "volume" : "9" }, "uris" : [ "http://www.mendeley.com/documents/?uuid=72a10bb8-9f7d-35ba-94f9-2d4ca3338cde" ] } ], "mendeley" : { "formattedCitation" : "(van Belkum &lt;i&gt;et al.&lt;/i&gt;, 2009a)", "plainTextFormattedCitation" : "(van Belkum et al., 2009a)", "previouslyFormattedCitation" : "(van Belkum &lt;i&gt;et al.&lt;/i&gt;, 2009a)" }, "properties" : {  }, "schema" : "https://github.com/citation-style-language/schema/raw/master/csl-citation.json" }</w:instrText>
      </w:r>
      <w:r w:rsidR="005325C3">
        <w:fldChar w:fldCharType="separate"/>
      </w:r>
      <w:r w:rsidR="00F71621" w:rsidRPr="00F71621">
        <w:rPr>
          <w:noProof/>
        </w:rPr>
        <w:t xml:space="preserve">(van Belkum </w:t>
      </w:r>
      <w:r w:rsidR="00F71621" w:rsidRPr="00F71621">
        <w:rPr>
          <w:i/>
          <w:noProof/>
        </w:rPr>
        <w:t>et al.</w:t>
      </w:r>
      <w:r w:rsidR="00F71621" w:rsidRPr="00F71621">
        <w:rPr>
          <w:noProof/>
        </w:rPr>
        <w:t>, 2009a)</w:t>
      </w:r>
      <w:r w:rsidR="005325C3">
        <w:fldChar w:fldCharType="end"/>
      </w:r>
      <w:r w:rsidR="005325C3">
        <w:t xml:space="preserve">. Alongside humans, many mammals such as rats, rabbits and </w:t>
      </w:r>
      <w:r w:rsidR="005325C3">
        <w:lastRenderedPageBreak/>
        <w:t xml:space="preserve">bovines are naturally colonized by </w:t>
      </w:r>
      <w:r w:rsidRPr="00F45958">
        <w:rPr>
          <w:i/>
          <w:iCs/>
        </w:rPr>
        <w:t>S. aureus</w:t>
      </w:r>
      <w:r w:rsidR="0073580A" w:rsidRPr="0073580A">
        <w:rPr>
          <w:i/>
          <w:iCs/>
        </w:rPr>
        <w:t xml:space="preserve"> </w:t>
      </w:r>
      <w:r w:rsidR="007140D6">
        <w:rPr>
          <w:i/>
        </w:rPr>
        <w:fldChar w:fldCharType="begin" w:fldLock="1"/>
      </w:r>
      <w:r w:rsidR="00B145F9">
        <w:rPr>
          <w:i/>
        </w:rPr>
        <w:instrText xml:space="preserve">ADDIN CSL_CITATION { "citationItems" : [ { "id" : "ITEM-1", "itemData" : { "DOI" : "10.1016/j.vetmic.2007.07.021", "ISBN" : "0378-1135", "ISSN" : "03781135", "PMID" : "17765409", "abstract" : "The main objective of the present study was to investigate if different kinds of pig farms, like farrowing farms and rearing farms, play a role in the transmission of methicillin-resistant Staphylococcus aureus (MRSA) to Dutch finishing farms. Twelve farrowing farms, 11 finishing farms, 6 farrow-to finish farms, 1 rearing farm and 1 centre for artificial insemination were included. Screening of 310 pigs from these 31 farms showed 35 pigs (11%) to carry MRSA in their nares. On 7 of the 31 (23%) investigated farms colonized pigs were found, including 3 finishing farms, 3 farrowing farms and 1 farrow-to-finish farm. The use of standard antimicrobial medication of the pigs seemed to be a risk factor for MRSA carriage. Screening of the pigs on six farms supplying pigs for the MRSA positive farms revealed that the pigs on all but one farm were MRSA positive. Genotyping revealed that all MRSA strains were non-typeable by PFGE using the SmaI restriction enzyme and had multilocus sequence type (MLST) ST398. Different spa-types were found including t011, t108, t567, t899 and t1939, but the spa-types on epidemiologically related farms were identical indicating that MRSA are transmitted between farms through the purchase of colonized pigs. Two SCCmec types were found among the MRSA: type IV and type V. SCCmec type V was predominant. On two farms MRSA isolates with ST398, the same spa-type but with different SCCmec types (IV and V) were found, suggesting that different SCCmec elements have been inserted into MSSA with the same genotype. All MRSA strains were resistant to tetracycline, but additional resistances to erythromycin, lincomycin, kanamycin and gentamicin were also found. All MRSA isolates were negative for the exfoliative toxin genes (eta and etb), PVL toxin genes (lukF and lukS), toxic shock syndrome gene (tst-1), and the leukotoxin genes (lukE, lukD, lukM, lukF\u2032). \u00a9 2007 Elsevier B.V. All rights reserved.", "author" : [ { "dropping-particle" : "", "family" : "Duijkeren", "given" : "E", "non-dropping-particle" : "van", "parse-names" : false, "suffix" : "" }, { "dropping-particle" : "", "family" : "Ikawaty", "given" : "R", "non-dropping-particle" : "", "parse-names" : false, "suffix" : "" }, { "dropping-particle" : "", "family" : "Broekhuizen-Stins", "given" : "M. J.", "non-dropping-particle" : "", "parse-names" : false, "suffix" : "" }, { "dropping-particle" : "", "family" : "Jansen", "given" : "M. D.", "non-dropping-particle" : "", "parse-names" : false, "suffix" : "" }, { "dropping-particle" : "", "family" : "Spalburg", "given" : "E. C.", "non-dropping-particle" : "", "parse-names" : false, "suffix" : "" }, { "dropping-particle" : "", "family" : "Neeling", "given" : "A. J.", "non-dropping-particle" : "de", "parse-names" : false, "suffix" : "" }, { "dropping-particle" : "", "family" : "Allaart", "given" : "J. G.", "non-dropping-particle" : "", "parse-names" : false, "suffix" : "" }, { "dropping-particle" : "", "family" : "Nes", "given" : "A", "non-dropping-particle" : "van", "parse-names" : false, "suffix" : "" }, { "dropping-particle" : "", "family" : "Wagenaar", "given" : "J. A.", "non-dropping-particle" : "", "parse-names" : false, "suffix" : "" }, { "dropping-particle" : "", "family" : "Fluit", "given" : "A. C.", "non-dropping-particle" : "", "parse-names" : false, "suffix" : "" } ], "container-title" : "Veterinary Microbiology", "id" : "ITEM-1", "issue" : "4", "issued" : { "date-parts" : [ [ "2008" ] ] }, "page" : "383-389", "title" : "Transmission of methicillin-resistant Staphylococcus aureus strains between different kinds of pig farms", "type" : "article-journal", "volume" : "126" }, "uris" : [ "http://www.mendeley.com/documents/?uuid=f1dd2b6d-8978-35e5-8486-fe46bb3cc3c5" ] }, { "id" : "ITEM-2", "itemData" : { "DOI" : "10.1002/jbm.a.31485", "ISBN" : "1552-4965 (Electronic)\\n1549-3296 (Linking)", "ISSN" : "15493296", "PMID" : "17688277", "abstract" : "Staphylococcus aureus is a common infecting agent of many surgical sites. As a commensal organism to humans and rabbits, the infection process may occur due to native or exogenous S. aureus. We applied exogenous S. aureus ATCC 49230 once weekly to the surgical site of an osseointegrated pin in 20 New Zealand white rabbits. Clinical signs of infection resulted in euthanasia and at necropsy samples were collected from putatively infected sites. The predominant organism cultured was S. aureus. We observed various beta-hemolysis patterns of S. aureus on culture media and used pulsed field gel electrophoresis (PFGE) to determine whether there were distinct strains of S. aureus collected from various sites of the rabbits. On the basis of PFGE results, we found that the exogenous S. aureus ATCC 49230 was not the S. aureus cultured during necropsy, but that S. aureus native to the rabbits was in fact the infecting agent. We conclude that this rabbit model for S. aureus infection, which has not been described previously, may contribute to understanding the pathogenesis of S. aureus infections in future studies with simulated osseointegrated pin infections secondary to S. aureus.", "author" : [ { "dropping-particle" : "", "family" : "Williams", "given" : "Dustin", "non-dropping-particle" : "", "parse-names" : false, "suffix" : "" }, { "dropping-particle" : "", "family" : "Bloebaum", "given" : "Roy", "non-dropping-particle" : "", "parse-names" : false, "suffix" : "" }, { "dropping-particle" : "", "family" : "Petti", "given" : "Cathy A.", "non-dropping-particle" : "", "parse-names" : false, "suffix" : "" } ], "container-title" : "Journal of Biomedical Materials Research - Part A", "id" : "ITEM-2", "issue" : "2", "issued" : { "date-parts" : [ [ "2008", "5" ] ] }, "page" : "366-370", "title" : "Characterization of Staphylococcus aureus strains in a rabbit model of osseointegrated pin infections", "type" : "article-journal", "volume" : "85" }, "uris" : [ "http://www.mendeley.com/documents/?uuid=c3c00f19-411e-35d4-be9b-27555a6dbdea" ] }, { "id" : "ITEM-3", "itemData" : { "DOI" : "10.1016/j.meegid.2014.12.039", "ISBN" : "1567-1348", "ISSN" : "15677257", "PMID" : "25582604", "abstract" : "The aim of present study was to detect new trends of methicillin-resistant Staphylococcus aureus (MRSA) and methicillin-sensitive Staphylococcus aureus (MSSA) towards antibiotic susceptibility, resistance genes and molecular typing by methods of disc diffusion, multiplex PCR assay and multilocus sequence typing (MLST). A total of 219 S. aureus strains were isolated from bovine mastitis cases from six provinces of China, including 34 MRSA strains. The results revealed that more than 70% isolated strains showed resistance to various antibiotics, and multiple-drugs resistance to more than five categories of antibiotics was found more common. The ermC was the most prevalent resistance gene, followed by other genes; however, ermA was the least frequently detected gene. Twenty-eight mecA-negative MRSA and six mecA-positive MRSA strains were detected, and in which three strains were ST97-MRSA-IV, others were ST965-MRSA-IV, ST6-MRSA-IV and ST9-MRSA-SCC. mec-NT. The mecA-negative MRSA strains were found resistant to most of the antibiotics, and harbored aac(6')/. aph(2''), aph(3')-III and tetM genes higher than MSSA strains. The resistance to most of the antibiotics was significantly higher in MRSA than in MSSA strains. The MLST profiles showed that these strains mainly belonged to CC5, CC398, CC121 and CC50 lineage, especially within ST97 and ST398, while some novel sequence types (ST2154, ST2165 and ST2166) were identified and deposited in the MLST database. This indicates that the resistance of S. aureus is becoming more complicated by changes in multi-drug resistance mechanism and appearance of mecA-negative MRSA isolates, and importantly, MRSA-IV strains in different MLST types are emerging.", "author" : [ { "dropping-particle" : "", "family" : "Wang", "given" : "Dengfeng", "non-dropping-particle" : "", "parse-names" : false, "suffix" : "" }, { "dropping-particle" : "", "family" : "Wang", "given" : "Zhicai", "non-dropping-particle" : "", "parse-names" : false, "suffix" : "" }, { "dropping-particle" : "", "family" : "Yan", "given" : "Zuoting", "non-dropping-particle" : "", "parse-names" : false, "suffix" : "" }, { "dropping-particle" : "", "family" : "Wu", "given" : "Jianyong", "non-dropping-particle" : "", "parse-names" : false, "suffix" : "" }, { "dropping-particle" : </w:instrText>
      </w:r>
      <w:r w:rsidR="00B145F9" w:rsidRPr="00236F57">
        <w:rPr>
          <w:i/>
          <w:lang w:val="nl-NL"/>
        </w:rPr>
        <w:instrText>"", "family" : "Ali", "given" : "Tariq", "non-dropping-particle" : "", "parse-names" : false, "suffix" : "" }, { "dropping-particle" : "", "family" : "Li", "given" : "Jianjun", "non-dropping-particle" : "", "parse-names" : false, "suffix" : "" }, { "dropping-particle" : "", "family" : "Lv", "given" : "Yanli", "non-dropping-particle" : "", "parse-names" : false, "suffix" : "" }, { "dropping-particle" : "", "family" : "Han", "given" : "Bo", "non-dropping-particle" : "", "parse-names" : false, "suffix" : "" } ], "container-title" : "Infection, Genetics and Evolution", "id" : "ITEM-3", "issued" : { "date-parts" : [ [ "2015", "4" ] ] }, "page" : "9-16", "title" : "Bovine mastitis Staphylococcus aureus: Antibiotic susceptibility profile, resistance genes and molecular typing of methicillin-resistant and methicillin-sensitive strains in China", "type" : "article-journal", "volume" : "31" }, "uris" : [ "http://www.mendeley.com/documents/?uuid=b701d032-e468-303c-a082-fc2effdbd969" ] } ], "mendeley" : { "formattedCitation" : "(van Duijkeren &lt;i&gt;et al.&lt;/i&gt;, 2008; Williams, Bloebaum and Petti, 2008; Wang &lt;i&gt;et al.&lt;/i&gt;, 2015)", "plainTextFormattedCitation" : "(van Duijkeren et al., 2008; Williams, Bloebaum and Petti, 2008; Wang et al., 2015)", "previouslyFormattedCitation" : "(van Duijkeren &lt;i&gt;et al.&lt;/i&gt;, 2008; Williams, Bloebaum and Petti, 2008; Wang &lt;i&gt;et al.&lt;/i&gt;, 2015)" }, "properties" : {  }, "schema" : "https://github.com/citation-style-language/schema/raw/master/csl-citation.json" }</w:instrText>
      </w:r>
      <w:r w:rsidR="007140D6">
        <w:rPr>
          <w:i/>
        </w:rPr>
        <w:fldChar w:fldCharType="separate"/>
      </w:r>
      <w:r w:rsidR="00F71621" w:rsidRPr="00236F57">
        <w:rPr>
          <w:noProof/>
          <w:lang w:val="nl-NL"/>
        </w:rPr>
        <w:t xml:space="preserve">(van Duijkeren </w:t>
      </w:r>
      <w:r w:rsidR="00F71621" w:rsidRPr="00236F57">
        <w:rPr>
          <w:i/>
          <w:noProof/>
          <w:lang w:val="nl-NL"/>
        </w:rPr>
        <w:t>et al.</w:t>
      </w:r>
      <w:r w:rsidR="00F71621" w:rsidRPr="00236F57">
        <w:rPr>
          <w:noProof/>
          <w:lang w:val="nl-NL"/>
        </w:rPr>
        <w:t xml:space="preserve">, 2008; Williams, Bloebaum and Petti, 2008; Wang </w:t>
      </w:r>
      <w:r w:rsidR="00F71621" w:rsidRPr="00236F57">
        <w:rPr>
          <w:i/>
          <w:noProof/>
          <w:lang w:val="nl-NL"/>
        </w:rPr>
        <w:t>et al.</w:t>
      </w:r>
      <w:r w:rsidR="00F71621" w:rsidRPr="00236F57">
        <w:rPr>
          <w:noProof/>
          <w:lang w:val="nl-NL"/>
        </w:rPr>
        <w:t>, 2015)</w:t>
      </w:r>
      <w:r w:rsidR="007140D6">
        <w:rPr>
          <w:i/>
        </w:rPr>
        <w:fldChar w:fldCharType="end"/>
      </w:r>
      <w:r w:rsidR="005325C3" w:rsidRPr="00236F57">
        <w:rPr>
          <w:i/>
          <w:lang w:val="nl-NL"/>
        </w:rPr>
        <w:t>.</w:t>
      </w:r>
    </w:p>
    <w:p w14:paraId="64191DA5" w14:textId="77777777" w:rsidR="001673A9" w:rsidRPr="00236F57" w:rsidRDefault="001673A9" w:rsidP="00DC2BE5">
      <w:pPr>
        <w:rPr>
          <w:i/>
          <w:lang w:val="nl-NL"/>
        </w:rPr>
      </w:pPr>
    </w:p>
    <w:p w14:paraId="4C4CFF82" w14:textId="2A04B5AB" w:rsidR="001673A9" w:rsidRDefault="00F45958" w:rsidP="00DC2BE5">
      <w:r w:rsidRPr="00F45958">
        <w:rPr>
          <w:i/>
          <w:iCs/>
        </w:rPr>
        <w:t>S. aureus</w:t>
      </w:r>
      <w:r w:rsidR="0073580A" w:rsidRPr="0073580A">
        <w:rPr>
          <w:i/>
          <w:iCs/>
        </w:rPr>
        <w:t xml:space="preserve"> </w:t>
      </w:r>
      <w:r w:rsidR="001673A9">
        <w:t>is an opportunist pathogen</w:t>
      </w:r>
      <w:r w:rsidR="00AB3CB7">
        <w:t>,</w:t>
      </w:r>
      <w:r w:rsidR="001673A9">
        <w:t xml:space="preserve"> capable of causing </w:t>
      </w:r>
      <w:r w:rsidR="00AB0134">
        <w:t xml:space="preserve">mild and </w:t>
      </w:r>
      <w:r w:rsidR="0036034D">
        <w:t>severe infection</w:t>
      </w:r>
      <w:r w:rsidR="00DF5B8C">
        <w:t>s</w:t>
      </w:r>
      <w:r w:rsidR="0036034D">
        <w:t xml:space="preserve"> </w:t>
      </w:r>
      <w:r w:rsidR="00961ED5">
        <w:t>such as folliculitis and impetigo (superficial skin infections)</w:t>
      </w:r>
      <w:r w:rsidR="00AB3CB7">
        <w:t>,</w:t>
      </w:r>
      <w:r w:rsidR="00415DE7">
        <w:t xml:space="preserve"> carbuncles (deep soft tissue infection)</w:t>
      </w:r>
      <w:r w:rsidR="00AB3CB7">
        <w:t>,</w:t>
      </w:r>
      <w:r w:rsidR="00415DE7">
        <w:t xml:space="preserve"> and blood infections </w:t>
      </w:r>
      <w:r w:rsidR="006A4FFB">
        <w:t>whereby</w:t>
      </w:r>
      <w:r w:rsidR="00415DE7">
        <w:t xml:space="preserve"> it can disseminate to all organs </w:t>
      </w:r>
      <w:r w:rsidR="00415DE7">
        <w:fldChar w:fldCharType="begin" w:fldLock="1"/>
      </w:r>
      <w:r w:rsidR="00B145F9">
        <w:instrText>ADDIN CSL_CITATION { "citationItems" : [ { "id" : "ITEM-1", "itemData" : { "DOI" : "10.1146/annurev-pathol-012615-044351", "ISBN" : "0126150443", "ISSN" : "1553-4006", "PMID" : "26925499", "abstract" : "Staphylococcus aureus , a Gram-positive bacterium colonizing nares, skin, and the gastrointestinal tract, frequently invades the skin, soft tissues, and bloodstreams of humans. Even with surgical and antibiotic therapy, bloodstream infections are associated with significant mortality. The secretion of coagulases, proteins that associate with and activate the host hemostatic factor prothrombin, and the bacterial surface display of agglutinins, proteins that bind polymerized fibrin, are key virulence strategies for the pathogenesis of S. aureus bloodstream infections, which culminate in the establishment of abscess lesions. Pathogen-controlled processes, involving a wide spectrum of secreted factors, are responsible for the recruitment and destruction of immune cells, transforming abscess lesions into purulent exudate, with which staphylococci disseminate to produce new infectious lesions or to infect new hosts. Research on S. aureus bloodstream infections is a frontier for the characterization of protective vaccine antigens and the development of immune therapeutics aiming to prevent disease or improve outcomes.", "author" : [ { "dropping-particle" : "", "family" : "Thomer", "given" : "Lena", "non-dropping-particle" : "", "parse-names" : false, "suffix" : "" }, { "dropping-particle" : "", "family" : "Schneewind", "given" : "Olaf", "non-dropping-particle" : "", "parse-names" : false, "suffix" : "" }, { "dropping-particle" : "", "family" : "Missiakas", "given" : "Dominique", "non-dropping-particle" : "", "parse-names" : false, "suffix" : "" } ], "container-title" : "Annual Review of Pathology: Mechanisms of Disease", "id" : "ITEM-1", "issue" : "1", "issued" : { "date-parts" : [ [ "2016", "5", "23" ] ] }, "page" : "343-364", "publisher" : "Annual Reviews", "title" : "Pathogenesis of Staphylococcus aureus Bloodstream Infections", "type" : "article-journal", "volume" : "11" }, "uris" : [ "http://www.mendeley.com/documents/?uuid=4a5d291f-36b9-3549-98ce-0b357e02fe78" ] } ], "mendeley" : { "formattedCitation" : "(Thomer, Schneewind and Missiakas, 2016)", "plainTextFormattedCitation" : "(Thomer, Schneewind and Missiakas, 2016)", "previouslyFormattedCitation" : "(Thomer, Schneewind and Missiakas, 2016)" }, "properties" : {  }, "schema" : "https://github.com/citation-style-language/schema/raw/master/csl-citation.json" }</w:instrText>
      </w:r>
      <w:r w:rsidR="00415DE7">
        <w:fldChar w:fldCharType="separate"/>
      </w:r>
      <w:r w:rsidR="00F71621" w:rsidRPr="00F71621">
        <w:rPr>
          <w:noProof/>
        </w:rPr>
        <w:t>(Thomer, Schneewind and Missiakas, 2016)</w:t>
      </w:r>
      <w:r w:rsidR="00415DE7">
        <w:fldChar w:fldCharType="end"/>
      </w:r>
      <w:r w:rsidR="00415DE7">
        <w:t xml:space="preserve">. </w:t>
      </w:r>
    </w:p>
    <w:p w14:paraId="1331008F" w14:textId="77777777" w:rsidR="00FA73A4" w:rsidRPr="001673A9" w:rsidRDefault="00FA73A4" w:rsidP="00DC2BE5"/>
    <w:p w14:paraId="44867294" w14:textId="27DACFE8" w:rsidR="00FC6EB5" w:rsidRDefault="00FC6EB5" w:rsidP="0042099B">
      <w:pPr>
        <w:pStyle w:val="Heading2"/>
      </w:pPr>
      <w:bookmarkStart w:id="11" w:name="_Toc505262708"/>
      <w:bookmarkStart w:id="12" w:name="_Toc521494729"/>
      <w:r>
        <w:t xml:space="preserve">Metabolism of </w:t>
      </w:r>
      <w:r w:rsidR="00F45958" w:rsidRPr="00F45958">
        <w:rPr>
          <w:i/>
          <w:iCs/>
        </w:rPr>
        <w:t>S. aureus</w:t>
      </w:r>
      <w:bookmarkEnd w:id="12"/>
      <w:r w:rsidR="00F45958" w:rsidRPr="00F45958">
        <w:rPr>
          <w:i/>
          <w:iCs/>
        </w:rPr>
        <w:t xml:space="preserve"> </w:t>
      </w:r>
      <w:bookmarkEnd w:id="11"/>
    </w:p>
    <w:p w14:paraId="2FB06BFC" w14:textId="77777777" w:rsidR="00FA73A4" w:rsidRPr="00FA73A4" w:rsidRDefault="00FA73A4" w:rsidP="00FA73A4"/>
    <w:p w14:paraId="7598217F" w14:textId="1B03EA8A" w:rsidR="00A573D1" w:rsidRDefault="005774C8" w:rsidP="00AB3CB7">
      <w:r>
        <w:t>Hu</w:t>
      </w:r>
      <w:r w:rsidR="00244743">
        <w:t>man</w:t>
      </w:r>
      <w:r>
        <w:t xml:space="preserve">s </w:t>
      </w:r>
      <w:r w:rsidR="00244743">
        <w:t>provide ideal habitats for colo</w:t>
      </w:r>
      <w:r w:rsidR="00FA73A4">
        <w:t>nizing bacteria</w:t>
      </w:r>
      <w:r>
        <w:t>, with each microenvironment, such as the nose, made</w:t>
      </w:r>
      <w:r w:rsidR="00FA73A4">
        <w:t xml:space="preserve"> up of a</w:t>
      </w:r>
      <w:r>
        <w:t xml:space="preserve"> unique composition of metabolites</w:t>
      </w:r>
      <w:r w:rsidR="00FE4F9E">
        <w:t xml:space="preserve">. </w:t>
      </w:r>
      <w:r w:rsidR="00F45958" w:rsidRPr="00F45958">
        <w:rPr>
          <w:i/>
          <w:iCs/>
        </w:rPr>
        <w:t>S. aureus</w:t>
      </w:r>
      <w:r w:rsidR="00B75B6A">
        <w:rPr>
          <w:i/>
          <w:iCs/>
        </w:rPr>
        <w:t xml:space="preserve"> </w:t>
      </w:r>
      <w:r w:rsidR="00FE4F9E">
        <w:t>is capable of adj</w:t>
      </w:r>
      <w:r w:rsidR="00134312">
        <w:t xml:space="preserve">usting its metabolic needs based on availability of nutrients in the environment through a stringent response system </w:t>
      </w:r>
      <w:r w:rsidR="0004637C">
        <w:fldChar w:fldCharType="begin" w:fldLock="1"/>
      </w:r>
      <w:r w:rsidR="00B145F9">
        <w:instrText>ADDIN CSL_CITATION { "citationItems" : [ { "id" : "ITEM-1", "itemData" : { "DOI" : "10.1128/AAC.05363-11", "ISBN" : "1098-6596 (Electronic)\\r0066-4804 (Linking)", "ISSN" : "00664804", "PMID" : "22106209", "abstract" : "In the present study, we analyzed the response of S. aureus to mupirocin, the drug of choice for nasal decolonization. Mupirocin selectively inhibits the bacterial isoleucyl-tRNA synthetase (IleRS), leading to the accumulation of uncharged isoleucyl-tRNA and eventually the synthesis of (p)ppGpp. The alarmone (p)ppGpp induces the stringent response, an important global transcriptional and translational control mechanism that allows bacteria to adapt to nutritional deprivation. To identify proteins with an altered synthesis pattern in response to mupirocin treatment, we used the highly sensitive 2-dimensional gel electrophoresis technique in combination with mass spectrometry. The results were complemented by DNA microarray, Northern blot, and metabolome analyses. Whereas expression of genes involved in nucleotide biosynthesis, DNA metabolism, energy metabolism, and translation was significantly downregulated, expression of isoleucyl-tRNA synthetase, the branched-chain amino acid pathway, and genes with functions in oxidative-stress resistance (ahpC and katA) and putative roles in stress protection (the yvyD homologue SACOL0815 and SACOL1759 and SACOL2131) and transport processes was increased. A comparison of the regulated genes to known regulons suggests the involvement of the global regulators CodY and SigB in shaping the response of S. aureus to mupirocin. Of particular interest was the induced transcription of genes encoding virulence-associated regulators (i.e., arlRS, saeRS, sarA, sarR, sarS, and sigB), as well as genes directly involved in the virulence of S. aureus (i.e., fnbA, epiE, epiG, and seb).", "author" : [ { "dropping-particle" : "", "family" : "Rei\u00df", "given" : "Swantje", "non-dropping-particle" : "", "parse-names" : false, "suffix" : "" }, { "dropping-particle" : "", "family" : "Pan\u00e9-Farr\u00e9", "given" : "Jan", "non-dropping-particle" : "", "parse-names" : false, "suffix" : "" }, { "dropping-particle" : "", "family" : "Fuchs", "given" : "Stephan", "non-dropping-particle" : "", "parse-names" : false, "suffix" : "" }, { "dropping-particle" : "", "family" : "Fran\u00e7ois", "given" : "Patrice", "non-dropping-particle" : "", "parse-names" : false, "suffix" : "" }, { "dropping-particle" : "", "family" : "Liebeke", "given" : "Manuel", "non-dropping-particle" : "", "parse-names" : false, "suffix" : "" }, { "dropping-particle" : "", "family" : "Schrenzel", "given" : "Jacques", "non-dropping-particle" : "", "parse-names" : false, "suffix" : "" }, { "dropping-particle" : "", "family" : "Lindequist", "given" : "Ulrike", "non-dropping-particle" : "", "parse-names" : false, "suffix" : "" }, { "dropping-particle" : "", "family" : "Lalk", "given" : "Michael", "non-dropping-particle" : "", "parse-names" : false, "suffix" : "" }, { "dropping-particle" : "", "family" : "Wolz", "given" : "Christiane", "non-dropping-particle" : "", "parse-names" : false, "suffix" : "" }, { "dropping-particle" : "", "family" : "Hecker", "given" : "Michael", "non-dropping-particle" : "", "parse-names" : false, "suffix" : "" }, { "dropping-particle" : "", "family" : "Engelmann", "given" : "Susanne", "non-dropping-particle" : "", "parse-names" : false, "suffix" : "" } ], "container-title" : "Antimicrobial Agents and Chemotherapy", "id" : "ITEM-1", "issue" : "2", "issued" : { "date-parts" : [ [ "2012", "2" ] ] }, "page" : "787-804", "publisher" : "American Society for Microbiology (ASM)", "title" : "Global analysis of the Staphylococcus aureus response to mupirocin", "type" : "article-journal", "volume" : "56" }, "uris" : [ "http://www.mendeley.com/documents/?uuid=815645da-a215-39d7-b1d6-e7226c454fd6" ] } ], "mendeley" : { "formattedCitation" : "(Rei\u00df &lt;i&gt;et al.&lt;/i&gt;, 2012)", "plainTextFormattedCitation" : "(Rei\u00df et al., 2012)", "previouslyFormattedCitation" : "(Rei\u00df &lt;i&gt;et al.&lt;/i&gt;, 2012)" }, "properties" : {  }, "schema" : "https://github.com/citation-style-language/schema/raw/master/csl-citation.json" }</w:instrText>
      </w:r>
      <w:r w:rsidR="0004637C">
        <w:fldChar w:fldCharType="separate"/>
      </w:r>
      <w:r w:rsidR="00F71621" w:rsidRPr="00F71621">
        <w:rPr>
          <w:noProof/>
        </w:rPr>
        <w:t xml:space="preserve">(Reiß </w:t>
      </w:r>
      <w:r w:rsidR="00F71621" w:rsidRPr="00F71621">
        <w:rPr>
          <w:i/>
          <w:noProof/>
        </w:rPr>
        <w:t>et al.</w:t>
      </w:r>
      <w:r w:rsidR="00F71621" w:rsidRPr="00F71621">
        <w:rPr>
          <w:noProof/>
        </w:rPr>
        <w:t>, 2012)</w:t>
      </w:r>
      <w:r w:rsidR="0004637C">
        <w:fldChar w:fldCharType="end"/>
      </w:r>
      <w:r w:rsidR="00990574">
        <w:t xml:space="preserve">. Isoleucyl-tRNA </w:t>
      </w:r>
      <w:r w:rsidR="001A6784">
        <w:t xml:space="preserve">synthase </w:t>
      </w:r>
      <w:r w:rsidR="00990574">
        <w:t>play</w:t>
      </w:r>
      <w:r w:rsidR="00087D05">
        <w:t>s</w:t>
      </w:r>
      <w:r w:rsidR="00990574">
        <w:t xml:space="preserve"> important roles in the response system and are therefore </w:t>
      </w:r>
      <w:r w:rsidR="00722903">
        <w:t>antibiotic targets. Rei</w:t>
      </w:r>
      <w:r w:rsidR="00722903">
        <w:sym w:font="Symbol" w:char="F062"/>
      </w:r>
      <w:r w:rsidR="00722903">
        <w:t xml:space="preserve"> </w:t>
      </w:r>
      <w:r w:rsidR="00722903">
        <w:rPr>
          <w:i/>
        </w:rPr>
        <w:t>et al.</w:t>
      </w:r>
      <w:r w:rsidR="0073580A" w:rsidRPr="0073580A">
        <w:rPr>
          <w:i/>
          <w:iCs/>
        </w:rPr>
        <w:t xml:space="preserve"> </w:t>
      </w:r>
      <w:r w:rsidR="00722903">
        <w:t xml:space="preserve">has shown that addition of mupirocin blocks </w:t>
      </w:r>
      <w:r w:rsidR="00D477CF">
        <w:t>charging of Isoleucyl-tRNA, which accumulates in the bacterial cell ultimately signalling to turn off the stringent response due to amino</w:t>
      </w:r>
      <w:r w:rsidR="00AE6915">
        <w:t xml:space="preserve"> </w:t>
      </w:r>
      <w:r w:rsidR="00D477CF">
        <w:t xml:space="preserve">acid </w:t>
      </w:r>
      <w:r w:rsidR="00883D91">
        <w:t>starvation</w:t>
      </w:r>
      <w:r w:rsidR="008E0FB5">
        <w:t xml:space="preserve"> </w:t>
      </w:r>
      <w:r w:rsidR="008E0FB5">
        <w:fldChar w:fldCharType="begin" w:fldLock="1"/>
      </w:r>
      <w:r w:rsidR="00B145F9">
        <w:instrText>ADDIN CSL_CITATION { "citationItems" : [ { "id" : "ITEM-1", "itemData" : { "DOI" : "10.1128/AAC.05363-11", "ISBN" : "1098-6596 (Electronic)\\r0066-4804 (Linking)", "ISSN" : "00664804", "PMID" : "22106209", "abstract" : "In the present study, we analyzed the response of S. aureus to mupirocin, the drug of choice for nasal decolonization. Mupirocin selectively inhibits the bacterial isoleucyl-tRNA synthetase (IleRS), leading to the accumulation of uncharged isoleucyl-tRNA and eventually the synthesis of (p)ppGpp. The alarmone (p)ppGpp induces the stringent response, an important global transcriptional and translational control mechanism that allows bacteria to adapt to nutritional deprivation. To identify proteins with an altered synthesis pattern in response to mupirocin treatment, we used the highly sensitive 2-dimensional gel electrophoresis technique in combination with mass spectrometry. The results were complemented by DNA microarray, Northern blot, and metabolome analyses. Whereas expression of genes involved in nucleotide biosynthesis, DNA metabolism, energy metabolism, and translation was significantly downregulated, expression of isoleucyl-tRNA synthetase, the branched-chain amino acid pathway, and genes with functions in oxidative-stress resistance (ahpC and katA) and putative roles in stress protection (the yvyD homologue SACOL0815 and SACOL1759 and SACOL2131) and transport processes was increased. A comparison of the regulated genes to known regulons suggests the involvement of the global regulators CodY and SigB in shaping the response of S. aureus to mupirocin. Of particular interest was the induced transcription of genes encoding virulence-associated regulators (i.e., arlRS, saeRS, sarA, sarR, sarS, and sigB), as well as genes directly involved in the virulence of S. aureus (i.e., fnbA, epiE, epiG, and seb).", "author" : [ { "dropping-particle" : "", "family" : "Rei\u00df", "given" : "Swantje", "non-dropping-particle" : "", "parse-names" : false, "suffix" : "" }, { "dropping-particle" : "", "family" : "Pan\u00e9-Farr\u00e9", "given" : "Jan", "non-dropping-particle" : "", "parse-names" : false, "suffix" : "" }, { "dropping-particle" : "", "family" : "Fuchs", "given" : "Stephan", "non-dropping-particle" : "", "parse-names" : false, "suffix" : "" }, { "dropping-particle" : "", "family" : "Fran\u00e7ois", "given" : "Patrice", "non-dropping-particle" : "", "parse-names" : false, "suffix" : "" }, { "dropping-particle" : "", "family" : "Liebeke", "given" : "Manuel", "non-dropping-particle" : "", "parse-names" : false, "suffix" : "" }, { "dropping-particle" : "", "family" : "Schrenzel", "given" : "Jacques", "non-dropping-particle" : "", "parse-names" : false, "suffix" : "" }, { "dropping-particle" : "", "family" : "Lindequist", "given" : "Ulrike", "non-dropping-particle" : "", "parse-names" : false, "suffix" : "" }, { "dropping-particle" : "", "family" : "Lalk", "given" : "Michael", "non-dropping-particle" : "", "parse-names" : false, "suffix" : "" }, { "dropping-particle" : "", "family" : "Wolz", "given" : "Christiane", "non-dropping-particle" : "", "parse-names" : false, "suffix" : "" }, { "dropping-particle" : "", "family" : "Hecker", "given" : "Michael", "non-dropping-particle" : "", "parse-names" : false, "suffix" : "" }, { "dropping-particle" : "", "family" : "Engelmann", "given" : "Susanne", "non-dropping-particle" : "", "parse-names" : false, "suffix" : "" } ], "container-title" : "Antimicrobial Agents and Chemotherapy", "id" : "ITEM-1", "issue" : "2", "issued" : { "date-parts" : [ [ "2012", "2" ] ] }, "page" : "787-804", "publisher" : "American Society for Microbiology (ASM)", "title" : "Global analysis of the Staphylococcus aureus response to mupirocin", "type" : "article-journal", "volume" : "56" }, "uris" : [ "http://www.mendeley.com/documents/?uuid=815645da-a215-39d7-b1d6-e7226c454fd6" ] } ], "mendeley" : { "formattedCitation" : "(Rei\u00df &lt;i&gt;et al.&lt;/i&gt;, 2012)", "plainTextFormattedCitation" : "(Rei\u00df et al., 2012)", "previouslyFormattedCitation" : "(Rei\u00df &lt;i&gt;et al.&lt;/i&gt;, 2012)" }, "properties" : {  }, "schema" : "https://github.com/citation-style-language/schema/raw/master/csl-citation.json" }</w:instrText>
      </w:r>
      <w:r w:rsidR="008E0FB5">
        <w:fldChar w:fldCharType="separate"/>
      </w:r>
      <w:r w:rsidR="00F71621" w:rsidRPr="00F71621">
        <w:rPr>
          <w:noProof/>
        </w:rPr>
        <w:t xml:space="preserve">(Reiß </w:t>
      </w:r>
      <w:r w:rsidR="00F71621" w:rsidRPr="00F71621">
        <w:rPr>
          <w:i/>
          <w:noProof/>
        </w:rPr>
        <w:t>et al.</w:t>
      </w:r>
      <w:r w:rsidR="00F71621" w:rsidRPr="00F71621">
        <w:rPr>
          <w:noProof/>
        </w:rPr>
        <w:t>, 2012)</w:t>
      </w:r>
      <w:r w:rsidR="008E0FB5">
        <w:fldChar w:fldCharType="end"/>
      </w:r>
      <w:r w:rsidR="00883D91">
        <w:t>.</w:t>
      </w:r>
      <w:r w:rsidR="00AF734C">
        <w:t xml:space="preserve"> Krismer </w:t>
      </w:r>
      <w:r w:rsidR="00AF734C">
        <w:rPr>
          <w:i/>
        </w:rPr>
        <w:t xml:space="preserve">et al. </w:t>
      </w:r>
      <w:r w:rsidR="00AF734C">
        <w:t xml:space="preserve">created a </w:t>
      </w:r>
      <w:r w:rsidR="00CB5D30">
        <w:t>synthetic nasal medium based on metabolites in human nasal secretions</w:t>
      </w:r>
      <w:r w:rsidR="00AB3CB7">
        <w:t>,</w:t>
      </w:r>
      <w:r w:rsidR="001F13BE">
        <w:t xml:space="preserve"> showing that the </w:t>
      </w:r>
      <w:r w:rsidR="0002227A">
        <w:t>methionine metabolic pathway is essential for the colonization of the nares</w:t>
      </w:r>
      <w:r w:rsidR="008E0FB5">
        <w:t xml:space="preserve"> </w:t>
      </w:r>
      <w:r w:rsidR="008E0FB5">
        <w:fldChar w:fldCharType="begin" w:fldLock="1"/>
      </w:r>
      <w:r w:rsidR="00B145F9">
        <w:instrText>ADDIN CSL_CITATION { "citationItems" : [ { "id" : "ITEM-1", "itemData" : { "DOI" : "10.1371/journal.ppat.1003862", "ISSN" : "1553-7374", "author" : [ { "dropping-particle" : "", "family" : "Krismer", "given" : "Bernhard", "non-dropping-particle" : "", "parse-names" : false, "suffix" : "" }, { "dropping-particle" : "", "family" : "Liebeke", "given" : "Manuel", "non-dropping-particle" : "", "parse-names" : false, "suffix" : "" }, { "dropping-particle" : "", "family" : "Janek", "given" : "Daniela", "non-dropping-particle" : "", "parse-names" : false, "suffix" : "" }, { "dropping-particle" : "", "family" : "Nega", "given" : "Mulugeta", "non-dropping-particle" : "", "parse-names" : false, "suffix" : "" }, { "dropping-particle" : "", "family" : "Rautenberg", "given" : "Maren", "non-dropping-particle" : "", "parse-names" : false, "suffix" : "" }, { "dropping-particle" : "", "family" : "Hornig", "given" : "Gabriele", "non-dropping-particle" : "", "parse-names" : false, "suffix" : "" }, { "dropping-particle" : "", "family" : "Unger", "given" : "Clemens", "non-dropping-particle" : "", "parse-names" : false, "suffix" : "" }, { "dropping-particle" : "", "family" : "Weidenmaier", "given" : "Christopher", "non-dropping-particle" : "", "parse-names" : false, "suffix" : "" }, { "dropping-particle" : "", "family" : "Lalk", "given" : "Michael", "non-dropping-particle" : "", "parse-names" : false, "suffix" : "" }, { "dropping-particle" : "", "family" : "Peschel", "given" : "Andreas", "non-dropping-particle" : "", "parse-names" : false, "suffix" : "" } ], "container-title" : "PLoS Pathogens", "editor" : [ { "dropping-particle" : "", "family" : "Gilmore", "given" : "Michael S.", "non-dropping-particle" : "", "parse-names" : false, "suffix" : "" } ], "id" : "ITEM-1", "issue" : "1", "issued" : { "date-parts" : [ [ "2014", "1", "16" ] ] }, "page" : "e1003862", "publisher" : "Public Library of Science", "title" : "Nutrient Limitation Governs Staphylococcus aureus Metabolism and Niche Adaptation in the Human Nose", "type" : "article-journal", "volume" : "10" }, "uris" : [ "http://www.mendeley.com/documents/?uuid=13269caa-cff7-359b-ae9a-82478ea553e6" ] } ], "mendeley" : { "formattedCitation" : "(Krismer &lt;i&gt;et al.&lt;/i&gt;, 2014)", "plainTextFormattedCitation" : "(Krismer et al., 2014)", "previouslyFormattedCitation" : "(Krismer &lt;i&gt;et al.&lt;/i&gt;, 2014)" }, "properties" : {  }, "schema" : "https://github.com/citation-style-language/schema/raw/master/csl-citation.json" }</w:instrText>
      </w:r>
      <w:r w:rsidR="008E0FB5">
        <w:fldChar w:fldCharType="separate"/>
      </w:r>
      <w:r w:rsidR="00F71621" w:rsidRPr="00F71621">
        <w:rPr>
          <w:noProof/>
        </w:rPr>
        <w:t xml:space="preserve">(Krismer </w:t>
      </w:r>
      <w:r w:rsidR="00F71621" w:rsidRPr="00F71621">
        <w:rPr>
          <w:i/>
          <w:noProof/>
        </w:rPr>
        <w:t>et al.</w:t>
      </w:r>
      <w:r w:rsidR="00F71621" w:rsidRPr="00F71621">
        <w:rPr>
          <w:noProof/>
        </w:rPr>
        <w:t>, 2014)</w:t>
      </w:r>
      <w:r w:rsidR="008E0FB5">
        <w:fldChar w:fldCharType="end"/>
      </w:r>
      <w:r w:rsidR="0002227A">
        <w:t xml:space="preserve">. Moreover, </w:t>
      </w:r>
      <w:r w:rsidR="00FA041C">
        <w:t xml:space="preserve">it has been shown that low levels of </w:t>
      </w:r>
      <w:r w:rsidR="00D04176">
        <w:t>amino</w:t>
      </w:r>
      <w:r w:rsidR="00AB3CB7">
        <w:t xml:space="preserve"> </w:t>
      </w:r>
      <w:r w:rsidR="00D04176">
        <w:t xml:space="preserve">acids </w:t>
      </w:r>
      <w:r w:rsidR="00405A2D">
        <w:t xml:space="preserve">(2.6 mM) </w:t>
      </w:r>
      <w:r w:rsidR="00D04176">
        <w:t xml:space="preserve">and glucose are required for successful colonization of the human nose, while the lungs of cystic fibrosis patients infected with </w:t>
      </w:r>
      <w:r w:rsidR="00F45958" w:rsidRPr="00F45958">
        <w:rPr>
          <w:i/>
          <w:iCs/>
        </w:rPr>
        <w:t>S. aureus</w:t>
      </w:r>
      <w:r w:rsidR="0073580A" w:rsidRPr="0073580A">
        <w:rPr>
          <w:i/>
          <w:iCs/>
        </w:rPr>
        <w:t xml:space="preserve"> </w:t>
      </w:r>
      <w:r w:rsidR="00D04176">
        <w:t>have a high amino</w:t>
      </w:r>
      <w:r w:rsidR="00AE6915">
        <w:t xml:space="preserve"> </w:t>
      </w:r>
      <w:r w:rsidR="00D04176">
        <w:t xml:space="preserve">acid concentration </w:t>
      </w:r>
      <w:r w:rsidR="00405A2D">
        <w:t>(4.3 mM)</w:t>
      </w:r>
      <w:r w:rsidR="00013CD2" w:rsidRPr="00013CD2">
        <w:t xml:space="preserve"> </w:t>
      </w:r>
      <w:r w:rsidR="00013CD2">
        <w:fldChar w:fldCharType="begin" w:fldLock="1"/>
      </w:r>
      <w:r w:rsidR="00B145F9">
        <w:instrText>ADDIN CSL_CITATION { "citationItems" : [ { "id" : "ITEM-1", "itemData" : { "DOI" : "10.1016/j.ijmm.2010.08.003", "ISBN" : "1618-0607 (Electronic)\\r1438-4221 (Linking)", "ISSN" : "14384221", "PMID" : "20843740", "abstract" : "Staphylococcus aureus colonizes the lungs of cystic fibrosis (CF) patients and despite treatment with antibiotics results in recurrent and relapsing infections. With increasing duration of the infection, the bacterial population is exposed more and more to changing selective pressures exerted by the host immune system, to frequent therapeutic interventions, and to interference with other microorganisms. S. aureus has evolved a variety of strategies to adapt to these challenges: Recombination and mutation provide the population with a preselected heterogeneity, resulting in an inheritable shift of phenotypic traits. This includes the emergence of isolates with mutations in metabolic (e.g. small-colony variants) and regulatory (e.g. agr mutants) genes. Additionally, phages become mobilized with a higher frequency during infection, raising the propensity for recombination. On the other hand, S. aureus can also adapt to the CF lung using regulatory mechanisms which are not well understood in this context. The quorum-sensing system agr is not activated during lung infection in CF, which is consistent with a proposed biofilm mode of growth in the lungs and also with the observation that in CF patients the organism usually remains localized in the lungs without systemic manifestation. Altogether, adaptive processes result in the generation of a heterogeneous S. aureus population in the CF lung which is highly protected against antibiotic therapy, expressing factors necessary for persistence rather than virulence. ?? 2010 Elsevier GmbH.", "author" : [ { "dropping-particle" : "", "family" : "Goerke", "given" : "Christiane", "non-dropping-particle" : "", "parse-names" : false, "suffix" : "" }, { "dropping-particle" : "", "family" : "Wolz", "given" : "Christiane", "non-dropping-particle" : "", "parse-names" : false, "suffix" : "" } ], "container-title" : "International Journal of Medical Microbiology", "id" : "ITEM-1", "issue" : "8", "issued" : { "date-parts" : [ [ "2010", "12", "1" ] ] }, "page" : "520-525", "publisher" : "Urban &amp; Fischer", "title" : "Adaptation of Staphylococcus aureus to the cystic fibrosis lung", "type" : "article", "volume" : "300" }, "uris" : [ "http://www.mendeley.com/documents/?uuid=1bd710a3-3085-31a2-9914-65cf36b16066" ] } ], "mendeley" : { "formattedCitation" : "(Goerke and Wolz, 2010)", "plainTextFormattedCitation" : "(Goerke and Wolz, 2010)", "previouslyFormattedCitation" : "(Goerke and Wolz, 2010)" }, "properties" : {  }, "schema" : "https://github.com/citation-style-language/schema/raw/master/csl-citation.json" }</w:instrText>
      </w:r>
      <w:r w:rsidR="00013CD2">
        <w:fldChar w:fldCharType="separate"/>
      </w:r>
      <w:r w:rsidR="00F71621" w:rsidRPr="00F71621">
        <w:rPr>
          <w:noProof/>
        </w:rPr>
        <w:t>(Goerke and Wolz, 2010)</w:t>
      </w:r>
      <w:r w:rsidR="00013CD2">
        <w:fldChar w:fldCharType="end"/>
      </w:r>
      <w:r w:rsidR="00405A2D">
        <w:t xml:space="preserve">, </w:t>
      </w:r>
      <w:r w:rsidR="00405A2D">
        <w:lastRenderedPageBreak/>
        <w:t xml:space="preserve">indicating that metabolite requirements of </w:t>
      </w:r>
      <w:r w:rsidR="00F45958" w:rsidRPr="00F45958">
        <w:rPr>
          <w:i/>
          <w:iCs/>
        </w:rPr>
        <w:t>S. aureus</w:t>
      </w:r>
      <w:r w:rsidR="0073580A" w:rsidRPr="0073580A">
        <w:rPr>
          <w:i/>
          <w:iCs/>
        </w:rPr>
        <w:t xml:space="preserve"> </w:t>
      </w:r>
      <w:r w:rsidR="00405A2D">
        <w:t>change based on the stage of infection.</w:t>
      </w:r>
      <w:r w:rsidR="00AA0701">
        <w:t xml:space="preserve"> Chaffin and colleagues demonstrated that there is a significant difference </w:t>
      </w:r>
      <w:r w:rsidR="002A78A7">
        <w:t>in the</w:t>
      </w:r>
      <w:r w:rsidR="00AA0701">
        <w:t xml:space="preserve"> </w:t>
      </w:r>
      <w:r w:rsidR="00F45958" w:rsidRPr="00F45958">
        <w:rPr>
          <w:i/>
          <w:iCs/>
        </w:rPr>
        <w:t>S. aureus</w:t>
      </w:r>
      <w:r w:rsidR="0073580A" w:rsidRPr="0073580A">
        <w:rPr>
          <w:i/>
          <w:iCs/>
        </w:rPr>
        <w:t xml:space="preserve"> </w:t>
      </w:r>
      <w:r w:rsidR="00AA0701">
        <w:t xml:space="preserve">transcriptome when grown </w:t>
      </w:r>
      <w:r w:rsidR="00AA0701" w:rsidRPr="00334A44">
        <w:rPr>
          <w:i/>
        </w:rPr>
        <w:t>in</w:t>
      </w:r>
      <w:r w:rsidR="00205BB3" w:rsidRPr="00334A44">
        <w:rPr>
          <w:i/>
        </w:rPr>
        <w:t xml:space="preserve"> </w:t>
      </w:r>
      <w:r w:rsidR="00AA0701" w:rsidRPr="00334A44">
        <w:rPr>
          <w:i/>
        </w:rPr>
        <w:t>vitro</w:t>
      </w:r>
      <w:r w:rsidR="00AA0701">
        <w:t xml:space="preserve"> or introduced into the lungs of</w:t>
      </w:r>
      <w:r w:rsidR="0073580A" w:rsidRPr="0073580A">
        <w:rPr>
          <w:i/>
          <w:iCs/>
        </w:rPr>
        <w:t xml:space="preserve"> </w:t>
      </w:r>
      <w:r w:rsidR="00AA0701">
        <w:t xml:space="preserve">a </w:t>
      </w:r>
      <w:r w:rsidR="00E0073E">
        <w:t xml:space="preserve">mouse </w:t>
      </w:r>
      <w:r w:rsidR="00E0073E">
        <w:fldChar w:fldCharType="begin" w:fldLock="1"/>
      </w:r>
      <w:r w:rsidR="00B145F9">
        <w:instrText>ADDIN CSL_CITATION { "citationItems" : [ { "id" : "ITEM-1", "itemData" : { "DOI" : "10.1371/journal.pone.0041329", "ISBN" : "1932-6203 (Electronic)\\r1932-6203 (Linking)", "ISSN" : "19326203", "PMID" : "22876285", "abstract" : "Staphylococcus aureus is a common inhabitant of the human nasopharynx. It is also a cause of life-threatening illness, producing a potent array of virulence factors that enable survival in normally sterile sites. The transformation of S. aureus from commensal to pathogen is poorly understood. We analyzed S. aureus gene expression during adaptation to the lung using a mouse model of S. aureus pneumonia. Bacteria were isolated by bronchoalveolar lavage after residence in vivo for up to 6 hours. S. aureus in vivo RNA transcription was compared by microarray to that of shake flask grown stationary phase and early exponential phase cells. Compared to in vitro conditions, the in vivo transcriptome was dramatically altered within 30 minutes. Expression of central metabolic pathways changed significantly in response to the lung environment. Gluconeogenesis (fbs, pckA) was down regulated, as was TCA cycle and fermentation pathway gene expression. Genes associated with amino acid synthesis, RNA translation and nitrate respiration were upregulated, indicative of a highly active metabolic state during the first 6 hours in the lung. Virulence factors regulated by agr were down regulated in vivo and in early exponential phase compared to stationary phase cells. Over time in vivo, expression of ahpCF, involved in H(2)O(2) scavenging, and uspA, which encodes a universal stress regulator, increased. Transcription of leukotoxic \u03b1 and \u03b2-type phenol-soluble modulins psm\u03b11-4 and psm\u03b21-2 increased 13 and 8-fold respectively; hld mRNA, encoding \u03b4-hemolysin, was increased 9-fold. These were the only toxins to be significantly upregulated in vivo. These data provide the first complete survey of the S. aureus transcriptome response to the mammalian airway. The results present intriguing contrasts with previous work in other in vitro and in vivo models and provide novel insights into the adaptive and temporal response of S. aureus early in the pathogenesis of pneumonia.", "author" : [ { "dropping-particle" : "", "family" : "Chaffin", "given" : "Donald O", "non-dropping-particle" : "", "parse-names" : false, "suffix" : "" }, { "dropping-particle" : "", "family" : "Taylor", "given" : "Destry", "non-dropping-particle" : "", "parse-names" : false, "suffix" : "" }, { "dropping-particle" : "", "family" : "Skerrett", "given" : "Shawn J", "non-dropping-particle" : "", "parse-names" : false, "suffix" : "" }, { "dropping-particle" : "", "family" : "Rubens", "given" : "Craig E", "non-dropping-particle" : "", "parse-names" : false, "suffix" : "" } ], "container-title" : "PLoS ONE", "id" : "ITEM-1", "issue" : "8", "issued" : { "date-parts" : [ [ "2012" ] ] }, "page" : "e41329", "publisher" : "Public Library of Science", "title" : "Changes in the Staphylococcus aureus transcriptome during early adaptation to the lung", "type" : "article-journal", "volume" : "7" }, "uris" : [ "http://www.mendeley.com/documents/?uuid=2fa77c1f-068a-3167-9115-f2ad08c5784c" ] } ], "mendeley" : { "formattedCitation" : "(Chaffin &lt;i&gt;et al.&lt;/i&gt;, 2012)", "plainTextFormattedCitation" : "(Chaffin et al., 2012)", "previouslyFormattedCitation" : "(Chaffin &lt;i&gt;et al.&lt;/i&gt;, 2012)" }, "properties" : {  }, "schema" : "https://github.com/citation-style-language/schema/raw/master/csl-citation.json" }</w:instrText>
      </w:r>
      <w:r w:rsidR="00E0073E">
        <w:fldChar w:fldCharType="separate"/>
      </w:r>
      <w:r w:rsidR="00F71621" w:rsidRPr="00F71621">
        <w:rPr>
          <w:noProof/>
        </w:rPr>
        <w:t xml:space="preserve">(Chaffin </w:t>
      </w:r>
      <w:r w:rsidR="00F71621" w:rsidRPr="00F71621">
        <w:rPr>
          <w:i/>
          <w:noProof/>
        </w:rPr>
        <w:t>et al.</w:t>
      </w:r>
      <w:r w:rsidR="00F71621" w:rsidRPr="00F71621">
        <w:rPr>
          <w:noProof/>
        </w:rPr>
        <w:t>, 2012)</w:t>
      </w:r>
      <w:r w:rsidR="00E0073E">
        <w:fldChar w:fldCharType="end"/>
      </w:r>
      <w:r w:rsidR="00E0073E">
        <w:t xml:space="preserve">. In particular, </w:t>
      </w:r>
      <w:r w:rsidR="003F770E">
        <w:t xml:space="preserve">glycolysis was upregulated in the lung infection model, indicating the preference of </w:t>
      </w:r>
      <w:r w:rsidR="00F45958" w:rsidRPr="00F45958">
        <w:rPr>
          <w:i/>
          <w:iCs/>
        </w:rPr>
        <w:t>S. aureus</w:t>
      </w:r>
      <w:r w:rsidR="0073580A" w:rsidRPr="0073580A">
        <w:rPr>
          <w:i/>
          <w:iCs/>
        </w:rPr>
        <w:t xml:space="preserve"> </w:t>
      </w:r>
      <w:r w:rsidR="003F770E">
        <w:t>to use glucose as a primary carbon source</w:t>
      </w:r>
      <w:r w:rsidR="001E392C">
        <w:t>. Overall, the metabolic</w:t>
      </w:r>
      <w:r w:rsidR="0073580A" w:rsidRPr="0073580A">
        <w:rPr>
          <w:i/>
          <w:iCs/>
        </w:rPr>
        <w:t xml:space="preserve"> </w:t>
      </w:r>
      <w:r w:rsidR="00E3084B">
        <w:t xml:space="preserve">activity of </w:t>
      </w:r>
      <w:r w:rsidR="00F45958" w:rsidRPr="00F45958">
        <w:rPr>
          <w:i/>
          <w:iCs/>
        </w:rPr>
        <w:t>S. aureus</w:t>
      </w:r>
      <w:r w:rsidR="0073580A" w:rsidRPr="0073580A">
        <w:rPr>
          <w:i/>
          <w:iCs/>
        </w:rPr>
        <w:t xml:space="preserve"> </w:t>
      </w:r>
      <w:r w:rsidR="00E3084B">
        <w:t>is highly depend</w:t>
      </w:r>
      <w:r w:rsidR="00D03FFB">
        <w:t>e</w:t>
      </w:r>
      <w:r w:rsidR="00E3084B">
        <w:t xml:space="preserve">nt on </w:t>
      </w:r>
      <w:r w:rsidR="00012787">
        <w:t>the environment it is in</w:t>
      </w:r>
      <w:r w:rsidR="00AB3CB7">
        <w:t>,</w:t>
      </w:r>
      <w:r w:rsidR="00012787">
        <w:t xml:space="preserve"> and is highly flexible to allow survival in </w:t>
      </w:r>
      <w:r w:rsidR="00AE5C22">
        <w:t>harsh environments such as low-oxygen conditions</w:t>
      </w:r>
      <w:r w:rsidR="00404ADC">
        <w:t>, due to enabling anaerobic growth dependent on pyruvate</w:t>
      </w:r>
      <w:r w:rsidR="0073580A" w:rsidRPr="0073580A">
        <w:rPr>
          <w:i/>
          <w:iCs/>
        </w:rPr>
        <w:t xml:space="preserve"> </w:t>
      </w:r>
      <w:r w:rsidR="001E392C">
        <w:fldChar w:fldCharType="begin" w:fldLock="1"/>
      </w:r>
      <w:r w:rsidR="00B145F9">
        <w:instrText>ADDIN CSL_CITATION { "citationItems" : [ { "id" : "ITEM-1", "itemData" : { "ISSN" : "00951137", "PMID" : "1225927", "abstract" : "Sixty-six strains of staphylococci recently isolated from human skin and identified as members of the three recognized species of staphylococci, and 21 stock strains representing most of the Baird-Parker subgroups of staphylococci and micrococci were studied. All 16 skin strains of Staphylococcus aureus demonstrated weak to moderate anaerobic growth in the basal medium, growth stimulation by either uracil or pyruvate, and best growth when both were added. The 20 skin strains of S. epidermidis responded similarly to S. aureus but with a tendency toward heavier growth. The 28 isolates of S. saprophyticus generally gave little or no growth in the basal medium, no increase due to pyruvate alone, a weak response to uracil alone, and, with three exceptions, gave moderate to good growth when both supplements were present. The Baird-Parker strains from subgroups S-II and S-III responded like S. epidermidis; those from subgroups S-V, S-VI, M-1, M-2, M-3, and M-6 generally responded like S. saprophyticus; and those from subgroups M-4 and M-5 failed to grow anaerobically in all media.", "author" : [ { "dropping-particle" : "", "family" : "Evans", "given" : "James B", "non-dropping-particle" : "", "parse-names" : false, "suffix" : "" } ], "container-title" : "Journal of Clinical Microbiology", "id" : "ITEM-1", "issue" : "1", "issued" : { "date-parts" : [ [ "1975" ] ] }, "page" : "14-17", "title" : "Uracil and pyruvate requirements for anaerobic growth of staphylococci", "type" : "article-journal", "volume" : "2" }, "uris" : [ "http://www.mendeley.com/documents/?uuid=03a92bef-9b89-346e-b5d5-9f9ae63b3867" ] } ], "mendeley" : { "formattedCitation" : "(Evans, 1975)", "plainTextFormattedCitation" : "(Evans, 1975)", "previouslyFormattedCitation" : "(Evans, 1975)" }, "properties" : {  }, "schema" : "https://github.com/citation-style-language/schema/raw/master/csl-citation.json" }</w:instrText>
      </w:r>
      <w:r w:rsidR="001E392C">
        <w:fldChar w:fldCharType="separate"/>
      </w:r>
      <w:r w:rsidR="00F71621" w:rsidRPr="00F71621">
        <w:rPr>
          <w:noProof/>
        </w:rPr>
        <w:t>(Evans, 1975)</w:t>
      </w:r>
      <w:r w:rsidR="001E392C">
        <w:fldChar w:fldCharType="end"/>
      </w:r>
      <w:r w:rsidR="00AB3CB7">
        <w:t>.</w:t>
      </w:r>
    </w:p>
    <w:p w14:paraId="51FAEDD2" w14:textId="77777777" w:rsidR="00AB3CB7" w:rsidRPr="00A573D1" w:rsidRDefault="00AB3CB7" w:rsidP="00AB3CB7"/>
    <w:p w14:paraId="6A95E29F" w14:textId="5B0169B1" w:rsidR="00C459DE" w:rsidRDefault="00F45958" w:rsidP="00AA35EF">
      <w:r w:rsidRPr="00F45958">
        <w:rPr>
          <w:i/>
          <w:iCs/>
        </w:rPr>
        <w:t>S. aureus</w:t>
      </w:r>
      <w:r w:rsidR="0073580A" w:rsidRPr="0073580A">
        <w:rPr>
          <w:i/>
          <w:iCs/>
        </w:rPr>
        <w:t xml:space="preserve"> </w:t>
      </w:r>
      <w:r w:rsidR="00013677">
        <w:t xml:space="preserve">is </w:t>
      </w:r>
      <w:r w:rsidR="00D32F70">
        <w:t xml:space="preserve">extremely efficient in adapting to its conditions, being able to survive </w:t>
      </w:r>
      <w:r w:rsidR="00D37C88">
        <w:t>even on dry</w:t>
      </w:r>
      <w:r w:rsidR="00D32F70">
        <w:t xml:space="preserve"> plastic </w:t>
      </w:r>
      <w:r w:rsidR="00D37C88">
        <w:fldChar w:fldCharType="begin" w:fldLock="1"/>
      </w:r>
      <w:r w:rsidR="00B145F9">
        <w:instrText>ADDIN CSL_CITATION { "citationItems" : [ { "id" : "ITEM-1", "itemData" : { "DOI" : "10.1089/mdr.2011.0007", "ISBN" : "1931-8448 (Electronic)\\r1076-6294 (Linking)", "ISSN" : "1076-6294", "PMID" : "21612512", "abstract" : "This study evaluated methicillin-resistant Staphylococcus aureus (MRSA) survival on environmental surfaces: glass, wood, vinyl, plastic, and cloth. Effects of relative humidity (RH) and bovine serum albumin (BSA) were examined. Surfaces were inoculated with 10(7)-10(8) colony forming units per milliliter (CFU/ml)of MRSA with and without 1% BSA and incubated at 35\u00b0C at 45%-55% and 16% RH. Surfaces were sampled, and each collected sample was re-suspended in phosphate buffer, spread plated, and incubated at 35\u00b0C for 24 hrs; resulting colonies were enumerated. Samples were collected immediately on drying, and at 3 hrs, 24 hrs, 2 days, 3 days, 4 days, and 5 days. Results demonstrated that MRSA survived the longest on plastic and vinyl and for the least amount of time on wood (p &lt; 0.001). BSA enabled MRSA to survive for significantly longer duration (p &lt; 0.001). The number of CFU/ml was significantly lesser on surfaces stored in 45%-55% RH versus 16% RH. This study demonstrates that viable MRSA bacteria can remain on surfaces for days, which may impact the public health of occupants in workplace and residential settings.", "author" : [ { "dropping-particle" : "", "family" : "Coughenour", "given" : "Courtney", "non-dropping-particle" : "", "parse-names" : false, "suffix" : "" }, { "dropping-particle" : "", "family" : "Stevens", "given" : "Vanessa", "non-dropping-particle" : "", "parse-names" : false, "suffix" : "" }, { "dropping-particle" : "", "family" : "Stetzenbach", "given" : "Linda D.", "non-dropping-particle" : "", "parse-names" : false, "suffix" : "" } ], "container-title" : "Microbial Drug Resistance", "id" : "ITEM-1", "issue" : "3", "issued" : { "date-parts" : [ [ "2011", "8" ] ] }, "page" : "457-461", "title" : "An Evaluation of Methicillin-Resistant Staphylococcus aureus Survival on Five Environmental Surfaces", "type" : "article-journal", "volume" : "17" }, "uris" : [ "http://www.mendeley.com/documents/?uuid=86f57857-f167-3be3-9fa3-4fea8219b222" ] } ], "mendeley" : { "formattedCitation" : "(Coughenour, Stevens and Stetzenbach, 2011)", "plainTextFormattedCitation" : "(Coughenour, Stevens and Stetzenbach, 2011)", "previouslyFormattedCitation" : "(Coughenour, Stevens and Stetzenbach, 2011)" }, "properties" : {  }, "schema" : "https://github.com/citation-style-language/schema/raw/master/csl-citation.json" }</w:instrText>
      </w:r>
      <w:r w:rsidR="00D37C88">
        <w:fldChar w:fldCharType="separate"/>
      </w:r>
      <w:r w:rsidR="00F71621" w:rsidRPr="00F71621">
        <w:rPr>
          <w:noProof/>
        </w:rPr>
        <w:t>(Coughenour, Stevens and Stetzenbach, 2011)</w:t>
      </w:r>
      <w:r w:rsidR="00D37C88">
        <w:fldChar w:fldCharType="end"/>
      </w:r>
      <w:r w:rsidR="00D37C88">
        <w:t xml:space="preserve">. Generally, it is thought that </w:t>
      </w:r>
      <w:r w:rsidRPr="00F45958">
        <w:rPr>
          <w:i/>
          <w:iCs/>
        </w:rPr>
        <w:t>S. aureus</w:t>
      </w:r>
      <w:r w:rsidR="0073580A" w:rsidRPr="0073580A">
        <w:rPr>
          <w:i/>
          <w:iCs/>
        </w:rPr>
        <w:t xml:space="preserve"> </w:t>
      </w:r>
      <w:r w:rsidR="00AA35EF">
        <w:t>can tolerate t</w:t>
      </w:r>
      <w:r w:rsidR="00E75032">
        <w:t>emperatures ranging from 7˚C to</w:t>
      </w:r>
      <w:r w:rsidR="00AA35EF">
        <w:t xml:space="preserve"> 48.5 ˚C, and pH </w:t>
      </w:r>
      <w:r w:rsidR="00FB1235">
        <w:t>as low as 4.0 and as high as 10.0</w:t>
      </w:r>
      <w:r w:rsidR="002D16D5">
        <w:t xml:space="preserve"> </w:t>
      </w:r>
      <w:r w:rsidR="002D16D5">
        <w:fldChar w:fldCharType="begin" w:fldLock="1"/>
      </w:r>
      <w:r w:rsidR="00B145F9">
        <w:instrText>ADDIN CSL_CITATION { "citationItems" : [ { "id" : "ITEM-1", "itemData" : { "DOI" : "10.1016/0168-1605(90)90036-5", "ISSN" : "01681605", "PMID" : "2223519", "abstract" : "For 77 strains of Staphylococcus aureus freshly isolated from different foods, growht, enterotoxin and TNase production were determined in intervals of 1.5\u00b0C\u00b10.5\u00b0C by cultivating them in a temperature-gradient incubator between 5 and 50\u00b0C for up to 7 days. All the strains were coagulase, DNase and lysostaphin positive but only 58% formed one or two enterotoxins type SEA, SEB or SEE. All strains grew within 7 days in brain heart infusion and had lower and upper temperature limits for growth and TNase production of between 6.5 and 12.5\u00b0C, and 39.5 and 48.5\u00b0C respectively. The lower and upper temperature limits for production of enterotoxins were between 14 and 38\u00b0C, and between 35 and 44\u00b0C respectively. Enterotoxin forming isolates either showed narrow (3 to 4\u00b0C) or wide (10 to 20\u00b0C) ranges of enterotoxin production, irrespective of their temperature range of growth and TNase production. None of the 12 specific physiological attributes used for differentiation could be correlated to toxin type or the temperature requirement of the toxin production. No correlation between the origin and the physiological characters could be detected. \u00a9 1990.", "author" : [ { "dropping-particle" : "", "family" : "Schmitt", "given" : "Margrit", "non-dropping-particle" : "", "parse-names" : false, "suffix" : "" }, { "dropping-particle" : "", "family" : "Schuler-Schmid", "given" : "Ursula", "non-dropping-particle" : "", "parse-names" : false, "suffix" : "" }, { "dropping-particle" : "", "family" : "Schmidt-Lorenz", "given" : "W.", "non-dropping-particle" : "", "parse-names" : false, "suffix" : "" } ], "container-title" : "International Journal of Food Microbiology", "id" : "ITEM-1", "issue" : "1", "issued" : { "date-parts" : [ [ "1990", "8", "1" ] ] }, "page" : "1-19", "publisher" : "Elsevier", "title" : "Temperature limits of growth, TNase and enterotoxin production of Staphylococcus aureus strains isolated from foods", "type" : "article-journal", "volume" : "11" }, "uris" : [ "http://www.mendeley.com/documents/?uuid=b84e8b8f-fb6b-318b-8b9c-1bd90c705b58" ] } ], "mendeley" : { "formattedCitation" : "(Schmitt, Schuler-Schmid and Schmidt-Lorenz, 1990)", "plainTextFormattedCitation" : "(Schmitt, Schuler-Schmid and Schmidt-Lorenz, 1990)", "previouslyFormattedCitation" : "(Schmitt, Schuler-Schmid and Schmidt-Lorenz, 1990)" }, "properties" : {  }, "schema" : "https://github.com/citation-style-language/schema/raw/master/csl-citation.json" }</w:instrText>
      </w:r>
      <w:r w:rsidR="002D16D5">
        <w:fldChar w:fldCharType="separate"/>
      </w:r>
      <w:r w:rsidR="00F71621" w:rsidRPr="00F71621">
        <w:rPr>
          <w:noProof/>
        </w:rPr>
        <w:t>(Schmitt, Schuler-Schmid and Schmidt-Lorenz, 1990)</w:t>
      </w:r>
      <w:r w:rsidR="002D16D5">
        <w:fldChar w:fldCharType="end"/>
      </w:r>
      <w:r w:rsidR="00C459DE">
        <w:t>. However</w:t>
      </w:r>
      <w:r w:rsidR="00157578">
        <w:t>,</w:t>
      </w:r>
      <w:r w:rsidR="00C459DE">
        <w:t xml:space="preserve"> the optimum growth windows are much narrower, with 30˚C to 37˚C temperature and 6.0-7.0 for pH</w:t>
      </w:r>
      <w:r w:rsidR="00157578">
        <w:t>. Moreover,</w:t>
      </w:r>
      <w:r w:rsidR="00094DB2">
        <w:t xml:space="preserve"> </w:t>
      </w:r>
      <w:r w:rsidR="00157578">
        <w:t>it has</w:t>
      </w:r>
      <w:r w:rsidR="00094DB2">
        <w:t xml:space="preserve"> remarkable ability</w:t>
      </w:r>
      <w:r w:rsidR="005167BF">
        <w:t xml:space="preserve"> for halotolerance, being able</w:t>
      </w:r>
      <w:r w:rsidR="00094DB2">
        <w:t xml:space="preserve"> to </w:t>
      </w:r>
      <w:r w:rsidR="005167BF">
        <w:t>endure salt solutions of up to 25%</w:t>
      </w:r>
      <w:r w:rsidR="00F33E03">
        <w:t xml:space="preserve"> w/v</w:t>
      </w:r>
      <w:r w:rsidR="00833651">
        <w:t xml:space="preserve"> </w:t>
      </w:r>
      <w:r w:rsidR="00833651">
        <w:fldChar w:fldCharType="begin" w:fldLock="1"/>
      </w:r>
      <w:r w:rsidR="00B145F9">
        <w:instrText>ADDIN CSL_CITATION { "citationItems" : [ { "id" : "ITEM-1", "itemData" : { "DOI" : "10.1016/j.ijfoodmicro.2009.05.023", "ISSN" : "01681605", "PMID" : "19523705", "abstract" : "The microbial behaviour of five enterotoxigenic strains of Staphylococcus aureus was studied in the growth/no growth domain. A polynomial logistic regression equation was fitted using a stepwise method to study the interaction of temperature (8, 10, 13, 16 and 19 \u00b0C), pH (4.5; 5.0; 5.5; 6.0; 6.5 7.0 and 7.5) and water activity (Aw) (19 levels ranging from 0.867 to 0.999) on the probability of growth. Out of the 284 conditions tested, 146 were chosen for model data and 138 intermediate conditions for validation data. A growth/no growth transition was obtained by increasing the number of replicates per condition (n = 30) in comparison to other published studies. The logistic regression model showed a good performance since 96.6% (141 out of 146 conditions) of the conditions for model data and 92.0% (127 out of 138 conditions) for validation data were correctly classified. The predictions indicated an abrupt growth/no growth interfaces occurred at low levels of temperature, pH and Aw. At 8 \u00b0C, S. aureus grew only at optimum levels of pH and Awwhile at temperatures above 13 \u00b0C, growth of S. aureus was observed at pH = 4.5 and Aw= 0.96 (13 \u00b0C), 0.941 (16 \u00b0C) and 0.915 (19 \u00b0C). The optimal pH at which growth of S. aureus was detected earlier was 6.5. However, a slight decrease of the probability of growth was noticed in the pH interval of 7.0-7.5 at more stringent conditions. The ability of S. aureus to grow at low Awwas shown since growth was detected at Aw= 0.867 (T = 19 \u00b0C; pH = 7.0). Finally, a comparison of model predictions with literature data on growth/no growth responses of S. aureus in culture media and cooked meat was made. Model predictions agreed with published data in 94% of growth cases and in 62% of no growth cases. The latter discordance is highly associated to other environmental factors (such as other preservatives, strains etc.) included in published models that did not match the ones included in our study. This study can help manufacturers in making decision on the most appropriate formulations for food products in order to prevent S. aureus growth and enterotoxin production along their shelf-life. \u00a9 2009 Elsevier B.V. All rights reserved.", "author" : [ { "dropping-particle" : "", "family" : "Valero", "given" : "A.", "non-dropping-particle" : "", "parse-names" : false, "suffix" : "" }, { "dropping-particle" : "", "family" : "P\u00e9rez-Rodr\u00edguez", "given" : "F.", "non-dropping-particle" : "", "parse-names" : false, "suffix" : "" }, { "dropping-particle" : "", "family" : "Carrasco", "given" : "E.", "non-dropping-particle" : "", "parse-names" : false, "suffix" : "" }, { "dropping-particle" : "", "family" : "Fuentes-Alventosa", "given" : "J. M.", "non-dropping-particle" : "", "parse-names" : false, "suffix" : "" }, { "dropping-particle" : "", "family" : "Garc\u00eda-Gimeno", "given" : "R. M.", "non-dropping-particle" : "", "parse-names" : false, "suffix" : "" }, { "dropping-particle" : "", "family" : "Zurera", "given" : "G.", "non-dropping-particle" : "", "parse-names" : false, "suffix" : "" } ], "container-title" : "International Journal of Food Microbiology", "id" : "ITEM-1", "issue" : "1-2", "issued" : { "date-parts" : [ [ "2009", "7", "31" ] ] }, "page" : "186-194", "publisher" : "Elsevier", "title" : "Modelling the growth boundaries of Staphylococcus aureus: Effect of temperature, pH and water activity", "type" : "article-journal", "volume" : "133" }, "uris" : [ "http://www.mendeley.com/documents/?uuid=ed55115a-3e70-36d5-b05d-46b9c40de669" ] } ], "mendeley" : { "formattedCitation" : "(Valero &lt;i&gt;et al.&lt;/i&gt;, 2009)", "plainTextFormattedCitation" : "(Valero et al., 2009)", "previouslyFormattedCitation" : "(Valero &lt;i&gt;et al.&lt;/i&gt;, 2009)" }, "properties" : {  }, "schema" : "https://github.com/citation-style-language/schema/raw/master/csl-citation.json" }</w:instrText>
      </w:r>
      <w:r w:rsidR="00833651">
        <w:fldChar w:fldCharType="separate"/>
      </w:r>
      <w:r w:rsidR="00F71621" w:rsidRPr="00F71621">
        <w:rPr>
          <w:noProof/>
        </w:rPr>
        <w:t xml:space="preserve">(Valero </w:t>
      </w:r>
      <w:r w:rsidR="00F71621" w:rsidRPr="00F71621">
        <w:rPr>
          <w:i/>
          <w:noProof/>
        </w:rPr>
        <w:t>et al.</w:t>
      </w:r>
      <w:r w:rsidR="00F71621" w:rsidRPr="00F71621">
        <w:rPr>
          <w:noProof/>
        </w:rPr>
        <w:t>, 2009)</w:t>
      </w:r>
      <w:r w:rsidR="00833651">
        <w:fldChar w:fldCharType="end"/>
      </w:r>
      <w:r w:rsidR="00C459DE">
        <w:t xml:space="preserve">. </w:t>
      </w:r>
    </w:p>
    <w:p w14:paraId="60A15A1D" w14:textId="11953A4D" w:rsidR="00C459DE" w:rsidRDefault="00C459DE" w:rsidP="00AA35EF"/>
    <w:p w14:paraId="24EA5FEF" w14:textId="07AB75E4" w:rsidR="00AB3CB7" w:rsidRDefault="00AB3CB7" w:rsidP="00AA35EF"/>
    <w:p w14:paraId="57D65C75" w14:textId="77777777" w:rsidR="00AB3CB7" w:rsidRDefault="00AB3CB7" w:rsidP="00AA35EF"/>
    <w:p w14:paraId="104F8727" w14:textId="7FF0FE09" w:rsidR="000C1114" w:rsidRDefault="000C1114" w:rsidP="00AA35EF"/>
    <w:p w14:paraId="5B4E8DDD" w14:textId="77777777" w:rsidR="00114D16" w:rsidRDefault="00114D16" w:rsidP="00AA35EF"/>
    <w:p w14:paraId="5600A029" w14:textId="77777777" w:rsidR="000C1114" w:rsidRDefault="000C1114" w:rsidP="00AA35EF"/>
    <w:p w14:paraId="1876FB74" w14:textId="25D34CAB" w:rsidR="001611A5" w:rsidRDefault="00105730" w:rsidP="0042099B">
      <w:pPr>
        <w:pStyle w:val="Heading2"/>
      </w:pPr>
      <w:bookmarkStart w:id="13" w:name="_Toc505262710"/>
      <w:bookmarkStart w:id="14" w:name="_Toc521494730"/>
      <w:r>
        <w:lastRenderedPageBreak/>
        <w:t xml:space="preserve">The </w:t>
      </w:r>
      <w:r w:rsidR="00F45958" w:rsidRPr="00F45958">
        <w:rPr>
          <w:i/>
          <w:iCs/>
        </w:rPr>
        <w:t>S. aureus</w:t>
      </w:r>
      <w:r w:rsidR="0073580A" w:rsidRPr="0073580A">
        <w:rPr>
          <w:i/>
          <w:iCs/>
        </w:rPr>
        <w:t xml:space="preserve"> </w:t>
      </w:r>
      <w:r w:rsidR="001611A5">
        <w:t>bacterial cell wall</w:t>
      </w:r>
      <w:bookmarkEnd w:id="13"/>
      <w:bookmarkEnd w:id="14"/>
    </w:p>
    <w:p w14:paraId="27995CAC" w14:textId="77777777" w:rsidR="001611A5" w:rsidRPr="00AA61DA" w:rsidRDefault="001611A5" w:rsidP="001611A5"/>
    <w:p w14:paraId="4184E98F" w14:textId="5BBBCEE1" w:rsidR="001611A5" w:rsidRDefault="00F45958" w:rsidP="001611A5">
      <w:r w:rsidRPr="00F45958">
        <w:rPr>
          <w:i/>
          <w:iCs/>
        </w:rPr>
        <w:t>S. aureus</w:t>
      </w:r>
      <w:r w:rsidR="00AB3CB7">
        <w:rPr>
          <w:i/>
          <w:iCs/>
        </w:rPr>
        <w:t>,</w:t>
      </w:r>
      <w:r w:rsidR="001611A5">
        <w:t xml:space="preserve"> being a </w:t>
      </w:r>
      <w:r w:rsidR="00AE6915" w:rsidRPr="00AE6915">
        <w:t>Gram-</w:t>
      </w:r>
      <w:r w:rsidR="001611A5">
        <w:t xml:space="preserve">positive bacterium is surrounded by a thick layer of peptidoglycan, allowing it to withstand internal turgor pressure </w:t>
      </w:r>
      <w:r w:rsidR="001611A5">
        <w:fldChar w:fldCharType="begin" w:fldLock="1"/>
      </w:r>
      <w:r w:rsidR="00B145F9">
        <w:instrText>ADDIN CSL_CITATION { "citationItems" : [ { "id" : "ITEM-1", "itemData" : { "DOI" : "10.1101/cshperspect.a000414", "ISSN" : "1943-0264", "PMID" : "20452953", "abstract" : "The bacteria cell envelope is a complex multilayered structure that serves to protect these organisms from their unpredictable and often hostile environment. The cell envelopes of most bacteria fall into one of two major groups. Gram-negative bacteria are surrounded by a thin peptidoglycan cell wall, which itself is surrounded by an outer membrane containing lipopolysaccharide. Gram-positive bacteria lack an outer membrane but are surrounded by layers of peptidoglycan many times thicker than is found in the gram-negatives. Threading through these layers of peptidoglycan are long anionic polymers, called teichoic acids. The composition and organization of these envelope layers and recent insights into the mechanisms of cell envelope assembly are discussed.", "author" : [ { "dropping-particle" : "", "family" : "Silhavy", "given" : "Thomas J", "non-dropping-particle" : "", "parse-names" : false, "suffix" : "" }, { "dropping-particle" : "", "family" : "Kahne", "given" : "Daniel", "non-dropping-particle" : "", "parse-names" : false, "suffix" : "" }, { "dropping-particle" : "", "family" : "Walker", "given" : "Suzanne", "non-dropping-particle" : "", "parse-names" : false, "suffix" : "" } ], "container-title" : "Cold Spring Harbor perspectives in biology", "id" : "ITEM-1", "issued" : { "date-parts" : [ [ "2010" ] ] }, "page" : "a000414", "title" : "The bacterial cell envelope.", "type" : "article-journal", "volume" : "2" }, "uris" : [ "http://www.mendeley.com/documents/?uuid=e75d8df1-9e3c-4534-bd8f-2cac5c7da8fc" ] } ], "mendeley" : { "formattedCitation" : "(Silhavy, Kahne and Walker, 2010)", "plainTextFormattedCitation" : "(Silhavy, Kahne and Walker, 2010)", "previouslyFormattedCitation" : "(Silhavy, Kahne and Walker, 2010)" }, "properties" : {  }, "schema" : "https://github.com/citation-style-language/schema/raw/master/csl-citation.json" }</w:instrText>
      </w:r>
      <w:r w:rsidR="001611A5">
        <w:fldChar w:fldCharType="separate"/>
      </w:r>
      <w:r w:rsidR="00F71621" w:rsidRPr="00F71621">
        <w:rPr>
          <w:noProof/>
        </w:rPr>
        <w:t>(Silhavy, Kahne and Walker, 2010)</w:t>
      </w:r>
      <w:r w:rsidR="001611A5">
        <w:fldChar w:fldCharType="end"/>
      </w:r>
      <w:r w:rsidR="001611A5">
        <w:t xml:space="preserve">. Wall teichoic acids (WTA), composed of anionic polymers span the thickness of the peptidoglycan and are covalently attached to it </w:t>
      </w:r>
      <w:r w:rsidR="001611A5">
        <w:fldChar w:fldCharType="begin" w:fldLock="1"/>
      </w:r>
      <w:r w:rsidR="00B145F9">
        <w:instrText>ADDIN CSL_CITATION { "citationItems" : [ { "id" : "ITEM-1", "itemData" : { "DOI" : "10.1146/annurev-micro-092412-155620", "ISBN" : "0066-4227\\r978-0-8243-1167-4", "ISSN" : "0066-4227", "PMID" : "24024634", "abstract" : "The peptidoglycan layers of many gram-positive bacteria are densely functionalized with anionic glycopolymers known as wall teichoic acids (WTAs). These polymers play crucial roles in cell shape determination, regulation of cell division, and other fundamental aspects of gram-positive bacterial physiology. Additionally, WTAs are important in pathogenesis and play key roles in antibiotic resistance. We provide an overview of WTA structure and biosynthesis, review recent studies on the biological roles of these polymers, and highlight remaining questions. We also discuss prospects for exploiting WTA biosynthesis as a target for new therapies to overcome resistant infections.", "author" : [ { "dropping-particle" : "", "family" : "Brown", "given" : "Stephanie", "non-dropping-particle" : "", "parse-names" : false, "suffix" : "" }, { "dropping-particle" : "", "family" : "Santa Maria", "given" : "John P", "non-dropping-particle" : "", "parse-names" : false, "suffix" : "" }, { "dropping-particle" : "", "family" : "Walker", "given" : "Suzanne", "non-dropping-particle" : "", "parse-names" : false, "suffix" : "" } ], "container-title" : "Annual Review of Microbiology", "id" : "ITEM-1", "issue" : "1", "issued" : { "date-parts" : [ [ "2013" ] ] }, "page" : "313-336", "publisher" : "NIH Public Access", "title" : "Wall Teichoic Acids of Gram-Positive Bacteria", "type" : "article-journal", "volume" : "67" }, "uris" : [ "http://www.mendeley.com/documents/?uuid=745867f1-eda6-3b56-85f2-97a6a1ab171c" ] } ], "mendeley" : { "formattedCitation" : "(Brown, Santa Maria and Walker, 2013)", "plainTextFormattedCitation" : "(Brown, Santa Maria and Walker, 2013)", "previouslyFormattedCitation" : "(Brown, Santa Maria and Walker, 2013)" }, "properties" : {  }, "schema" : "https://github.com/citation-style-language/schema/raw/master/csl-citation.json" }</w:instrText>
      </w:r>
      <w:r w:rsidR="001611A5">
        <w:fldChar w:fldCharType="separate"/>
      </w:r>
      <w:r w:rsidR="00F71621" w:rsidRPr="00F71621">
        <w:rPr>
          <w:noProof/>
        </w:rPr>
        <w:t>(Brown, Santa Maria and Walker, 2013)</w:t>
      </w:r>
      <w:r w:rsidR="001611A5">
        <w:fldChar w:fldCharType="end"/>
      </w:r>
      <w:r w:rsidR="001611A5">
        <w:t xml:space="preserve">. Another abundant cell wall component is lipoteichoic acid (LTA), a polymer with a lipid anchor in the bacterial membrane </w:t>
      </w:r>
      <w:r w:rsidR="001611A5">
        <w:fldChar w:fldCharType="begin" w:fldLock="1"/>
      </w:r>
      <w:r w:rsidR="00B145F9">
        <w:instrText>ADDIN CSL_CITATION { "citationItems" : [ { "id" : "ITEM-1", "itemData" : { "DOI" : "10.1146/annurev-micro-091213-112949", "ISBN" : "10.1146/annurev-micro-091213-112949", "ISSN" : "0066-4227", "PMID" : "24819367", "abstract" : "Lipoteichoic acid (LTA) is an important cell wall polymer found in grampositive bacteria. Although the exact role of LTA is unknown, mutants display significant growth and physiological defects. Additionally, modification of the LTA backbone structure can provide protection against cationic antimicrobial peptides. This review provides an overview of the different LTA types and their chemical structures and synthesis pathways. The occurrence and mechanisms of LTA modifications with D-alanyl, glycosyl, and phosphocholine residues will be discussed along with their functions. Similarities between the production of type I LTA and osmoregulated periplasmic glucans in gram-negative bacteria are highlighted, indicating that LTA should perhaps be compared to these polymers rather than lipopolysaccharide, as is presently the case. Lastly, current efforts to use LTAs as vaccine candidates, synthesis proteins as novel antimicrobial targets, and LTA mutant strains as improved probiotics are highlighted. Expected final online publication date for the Annual Review of Microbiology Volume 68 is September 08, 2014. Please see http://www.annualreviews.org/catalog/pubdates.aspx for revised estimates.", "author" : [ { "dropping-particle" : "", "family" : "Percy", "given" : "Matthew G.", "non-dropping-particle" : "", "parse-names" : false, "suffix" : "" }, { "dropping-particle" : "", "family" : "Gr\u00fcndling", "given" : "Angelika", "non-dropping-particle" : "", "parse-names" : false, "suffix" : "" } ], "container-title" : "Annual Review of Microbiology", "id" : "ITEM-1", "issue" : "1", "issued" : { "date-parts" : [ [ "2014", "9", "8" ] ] }, "page" : "81-100", "publisher" : "Annual Reviews", "title" : "Lipoteichoic Acid Synthesis and Function in Gram-Positive Bacteria", "type" : "article-journal", "volume" : "68" }, "uris" : [ "http://www.mendeley.com/documents/?uuid=e33a7333-be5e-3b95-80ef-7d4880cff5ad" ] } ], "mendeley" : { "formattedCitation" : "(Percy and Gr\u00fcndling, 2014)", "plainTextFormattedCitation" : "(Percy and Gr\u00fcndling, 2014)", "previouslyFormattedCitation" : "(Percy and Gr\u00fcndling, 2014)" }, "properties" : {  }, "schema" : "https://github.com/citation-style-language/schema/raw/master/csl-citation.json" }</w:instrText>
      </w:r>
      <w:r w:rsidR="001611A5">
        <w:fldChar w:fldCharType="separate"/>
      </w:r>
      <w:r w:rsidR="00F71621" w:rsidRPr="00F71621">
        <w:rPr>
          <w:noProof/>
        </w:rPr>
        <w:t>(Percy and Gründling, 2014)</w:t>
      </w:r>
      <w:r w:rsidR="001611A5">
        <w:fldChar w:fldCharType="end"/>
      </w:r>
      <w:r w:rsidR="001611A5">
        <w:t xml:space="preserve">, and together with WTA constituting around 60% of dry weight of the </w:t>
      </w:r>
      <w:r w:rsidR="00AE6915" w:rsidRPr="00AE6915">
        <w:t>Gram-</w:t>
      </w:r>
      <w:r w:rsidR="001611A5">
        <w:t>positive cell wall. There are</w:t>
      </w:r>
      <w:r w:rsidR="00336CDF">
        <w:t xml:space="preserve"> also a multitude of proteins in</w:t>
      </w:r>
      <w:r w:rsidR="001611A5">
        <w:t xml:space="preserve"> the cell wall</w:t>
      </w:r>
      <w:r w:rsidR="00AB3CB7">
        <w:t>,</w:t>
      </w:r>
      <w:r w:rsidR="001611A5">
        <w:t xml:space="preserve"> with their composition constantly changing, dependent on current environmental factors </w:t>
      </w:r>
      <w:r w:rsidR="001611A5">
        <w:fldChar w:fldCharType="begin" w:fldLock="1"/>
      </w:r>
      <w:r w:rsidR="00B145F9">
        <w:instrText>ADDIN CSL_CITATION { "citationItems" : [ { "id" : "ITEM-1", "itemData" : { "abstract" : "Wall teichoic acid (WTA) is essential for the growth of Bacillus subtilis 168. To clarify the function of this polymer, the WTAs of strains 168, 104 rodBl, and 113 tagFl (rodCl) grown at 32 and 42\u00b0C were characterized. At the restrictive temperature, the rodBI and tagFl (rodCl) mutants undergo a rod-to-sphere transition that is correlated with changes in the WTA content of the cell wall. The amount of WTA decreased 33% in strain 104 rodBl and 84% in strain 113 tagFl (rodCl) when they were grown at the restrictive temperature. The extent of OL-D-glucosylation (0.84) was not affected by growth at the higher temperature in these strains. The degree of D-alanylation decreased from 0.22 to 0.10 in the rodBl mutant but remained constant (0.12) in the tagFl (rodCl) mutant at both temperatures. Under these conditions, the degree of D-alanylation in the parent strain decreased from 0.27 to 0.21. The chain lengths of WTA in strains 168 and 104 rodBI grown at both temperatures were approximately 53 residues, with a range of 45 to 60. In contrast, although the chain length of WTA from the tagFl(rodCl) mutant at 32\u00b0C was similar to that of strains 168 and 104 rodBl, it was approximately eight residues at the restrictive temperature. The results suggested that the rodBl mutant is partially deficient in completed poly(glycerophosphate) chains. The precise biochemical defect in this mutant remains to be determined. The results for strain 113 tagFl(rodCl) are consistent with the temperature-sensitive defect in the CDP-glycerol:poly(glycerophosphate) glycerophosphotransferase (H. M. Pooley, F.-X. Abellan, and D. Karamata, J. Bacteriol. 174:646-649, 1992). Wall teichoic acid plays an essential role in the growth and viability of Bacillus subtilis 168. Rod mutants of this organism which have temperature-sensitive defects in the assembly of this surface polymer undergo a rod-to-sphere transition at the restrictive temperature. To clarify the function of this polymer in surface assembly, it was our goal to characterize the teichoic acid in two of these mutants, 104 rodB1 and 113 tagF1(rodC1), under restrictive and nonrestrictive growth conditions. Rod mutants were first isolated from B. subtilis 168 by Rogers et al. (50) and Boylan and Mendelson (6). Three groups of mutations, rodA, rodB, and rodC, were defined by genetic mapping (29). The tagF1(rodC1) mutation maps at about 310\u00b0 (7, 29, 42). This map position is within the poly(GroP) biosynthesis cluster (tag genes) (25, 39\u2026", "author" : [ { "dropping-particle" : "", "family" : "Pollackt", "given" : "Jordan H", "non-dropping-particle" : "", "parse-names" : false, "suffix" : "" }, { "dropping-particle" : "", "family" : "Neuhaus", "given" : "Francis C", "non-dropping-particle" : "", "parse-names" : false, "suffix" : "" } ], "container-title" : "JOURNAL OF BACTERIOLOGY", "id" : "ITEM-1", "issue" : "23", "issued" : { "date-parts" : [ [ "1994" ] ] }, "page" : "7252-7259", "title" : "Changes in Wall Teichoic Acid during the Rod-Sphere Transition of Bacillus subtilis 168", "type" : "article-journal", "volume" : "176" }, "uris" : [ "http://www.mendeley.com/documents/?uuid=aba424ef-e185-3a29-a570-897ed79b3eac" ] } ], "mendeley" : { "formattedCitation" : "(Pollackt and Neuhaus, 1994)", "plainTextFormattedCitation" : "(Pollackt and Neuhaus, 1994)", "previouslyFormattedCitation" : "(Pollackt and Neuhaus, 1994)" }, "properties" : {  }, "schema" : "https://github.com/citation-style-language/schema/raw/master/csl-citation.json" }</w:instrText>
      </w:r>
      <w:r w:rsidR="001611A5">
        <w:fldChar w:fldCharType="separate"/>
      </w:r>
      <w:r w:rsidR="00F71621" w:rsidRPr="00F71621">
        <w:rPr>
          <w:noProof/>
        </w:rPr>
        <w:t>(Pollackt and Neuhaus, 1994)</w:t>
      </w:r>
      <w:r w:rsidR="001611A5">
        <w:fldChar w:fldCharType="end"/>
      </w:r>
      <w:r w:rsidR="001611A5">
        <w:t>.</w:t>
      </w:r>
    </w:p>
    <w:p w14:paraId="2300D9D5" w14:textId="77777777" w:rsidR="001611A5" w:rsidRDefault="001611A5" w:rsidP="001611A5"/>
    <w:p w14:paraId="72B193C5" w14:textId="0ECC0D9A" w:rsidR="001611A5" w:rsidRDefault="00F45958" w:rsidP="0042099B">
      <w:pPr>
        <w:pStyle w:val="Heading3"/>
      </w:pPr>
      <w:bookmarkStart w:id="15" w:name="_Toc505262711"/>
      <w:bookmarkStart w:id="16" w:name="_Toc521494731"/>
      <w:r w:rsidRPr="00F45958">
        <w:rPr>
          <w:i/>
          <w:iCs/>
        </w:rPr>
        <w:t>S. aureus</w:t>
      </w:r>
      <w:r w:rsidR="0073580A" w:rsidRPr="0073580A">
        <w:rPr>
          <w:i/>
          <w:iCs/>
        </w:rPr>
        <w:t xml:space="preserve"> </w:t>
      </w:r>
      <w:r w:rsidR="001611A5">
        <w:t>peptidoglycan</w:t>
      </w:r>
      <w:bookmarkEnd w:id="15"/>
      <w:bookmarkEnd w:id="16"/>
      <w:r w:rsidR="001611A5">
        <w:t xml:space="preserve"> </w:t>
      </w:r>
    </w:p>
    <w:p w14:paraId="217EF324" w14:textId="77777777" w:rsidR="001611A5" w:rsidRPr="00AA61DA" w:rsidRDefault="001611A5" w:rsidP="001611A5"/>
    <w:p w14:paraId="1E42683F" w14:textId="4876D863" w:rsidR="001611A5" w:rsidRDefault="001611A5" w:rsidP="005F2EE1">
      <w:pPr>
        <w:spacing w:before="240"/>
        <w:rPr>
          <w:i/>
        </w:rPr>
      </w:pPr>
      <w:r>
        <w:t xml:space="preserve">Peptidoglycan is a major cell wall component of all </w:t>
      </w:r>
      <w:r w:rsidR="00AE6915" w:rsidRPr="00AE6915">
        <w:t>Gram-</w:t>
      </w:r>
      <w:r>
        <w:t xml:space="preserve">positive bacteria, with the sugar (disaccharide) backbone consisting of alternating N-acetylglucosamine (GlcNAc) and N-acetylmuramic acid (MurNAc) residues. However, the peptide stem, attached to every MurNAc varies between bacteria. In the case of </w:t>
      </w:r>
      <w:r w:rsidR="00F45958" w:rsidRPr="00F45958">
        <w:rPr>
          <w:i/>
          <w:iCs/>
        </w:rPr>
        <w:t>S. aureus</w:t>
      </w:r>
      <w:r w:rsidR="00AB3CB7">
        <w:rPr>
          <w:i/>
          <w:iCs/>
        </w:rPr>
        <w:t>,</w:t>
      </w:r>
      <w:r>
        <w:rPr>
          <w:i/>
        </w:rPr>
        <w:t xml:space="preserve"> </w:t>
      </w:r>
      <w:r>
        <w:t xml:space="preserve">the peptide stem is composed of L-alanine, D-isoglutamic acid, L-lysine and D-alanine, with a pentaglycine bridge acting as a linking peptide between </w:t>
      </w:r>
      <w:r w:rsidR="00722F66">
        <w:t>glycan strands</w:t>
      </w:r>
      <w:r>
        <w:t xml:space="preserve"> </w:t>
      </w:r>
      <w:r>
        <w:fldChar w:fldCharType="begin" w:fldLock="1"/>
      </w:r>
      <w:r w:rsidR="00B145F9">
        <w:instrText>ADDIN CSL_CITATION { "citationItems" : [ { "id" : "ITEM-1", "itemData" : { "DOI" : "10.1111/j.1574-6976.2007.00094.x", "ISBN" : "0168-6445 (Print)", "ISSN" : "01686445", "PMID" : "18194336", "abstract" : "The peptidoglycan (murein) sacculus is a unique and essential structural element in the cell wall of most bacteria. Made of glycan strands cross-linked by short peptides, the sacculus forms a closed, bag-shaped structure surrounding the cytoplasmic membrane. There is a high diversity in the composition and sequence of the peptides in the peptidoglycan from different species. Furthermore, in several species examined, the fine structure of the peptidoglycan significantly varies with the growth conditions. Limited number of biophysical data on the thickness, elasticity and porosity of peptidoglycan are available. The different models for the architecture of peptidoglycan are discussed with respect to structural and physical parameters.", "author" : [ { "dropping-particle" : "", "family" : "Vollmer", "given" : "Waldemar", "non-dropping-particle" : "", "parse-names" : false, "suffix" : "" }, { "dropping-particle" : "", "family" : "Blanot", "given" : "Didier", "non-dropping-particle" : "", "parse-names" : false, "suffix" : "" }, { "dropping-particle" : "", "family" : "Pedro", "given" : "Miguel A", "non-dropping-particle" : "De", "parse-names" : false, "suffix" : "" } ], "container-title" : "FEMS Microbiology Reviews", "id" : "ITEM-1", "issue" : "2", "issued" : { "date-parts" : [ [ "2008" ] ] }, "page" : "149-167", "title" : "Peptidoglycan structure and architecture", "type" : "article", "volume" : "32" }, "uris" : [ "http://www.mendeley.com/documents/?uuid=2a6988f5-e14b-387a-a854-53128faea050" ] } ], "mendeley" : { "formattedCitation" : "(Vollmer, Blanot and De Pedro, 2008)", "plainTextFormattedCitation" : "(Vollmer, Blanot and De Pedro, 2008)", "previouslyFormattedCitation" : "(Vollmer, Blanot and De Pedro, 2008)" }, "properties" : {  }, "schema" : "https://github.com/citation-style-language/schema/raw/master/csl-citation.json" }</w:instrText>
      </w:r>
      <w:r>
        <w:fldChar w:fldCharType="separate"/>
      </w:r>
      <w:r w:rsidR="00F71621" w:rsidRPr="00F71621">
        <w:rPr>
          <w:noProof/>
        </w:rPr>
        <w:t>(Vollmer, Blanot and De Pedro, 2008)</w:t>
      </w:r>
      <w:r>
        <w:fldChar w:fldCharType="end"/>
      </w:r>
      <w:r>
        <w:t>.</w:t>
      </w:r>
      <w:r w:rsidR="0073580A" w:rsidRPr="0073580A">
        <w:rPr>
          <w:i/>
          <w:iCs/>
        </w:rPr>
        <w:t xml:space="preserve"> </w:t>
      </w:r>
      <w:r>
        <w:t xml:space="preserve">Of note, many </w:t>
      </w:r>
      <w:r w:rsidR="00AE6915" w:rsidRPr="00AE6915">
        <w:t>Gram-</w:t>
      </w:r>
      <w:r>
        <w:t>positive bacteria have a branched peptide stem, whereas</w:t>
      </w:r>
      <w:r w:rsidRPr="00B621D8">
        <w:rPr>
          <w:i/>
        </w:rPr>
        <w:t xml:space="preserve"> </w:t>
      </w:r>
      <w:r>
        <w:rPr>
          <w:i/>
        </w:rPr>
        <w:t>B. subtilis</w:t>
      </w:r>
      <w:r w:rsidR="0073580A" w:rsidRPr="0073580A">
        <w:rPr>
          <w:i/>
          <w:iCs/>
        </w:rPr>
        <w:t xml:space="preserve"> </w:t>
      </w:r>
      <w:r>
        <w:t xml:space="preserve">does not, with its peptide stem closely matching that of </w:t>
      </w:r>
      <w:r>
        <w:rPr>
          <w:i/>
        </w:rPr>
        <w:t xml:space="preserve">E. coli </w:t>
      </w:r>
      <w:r w:rsidRPr="00F76D2B">
        <w:t>(</w:t>
      </w:r>
      <w:r>
        <w:rPr>
          <w:i/>
        </w:rPr>
        <w:fldChar w:fldCharType="begin"/>
      </w:r>
      <w:r>
        <w:rPr>
          <w:i/>
        </w:rPr>
        <w:instrText xml:space="preserve"> REF _Ref502325370 \h </w:instrText>
      </w:r>
      <w:r>
        <w:rPr>
          <w:i/>
        </w:rPr>
      </w:r>
      <w:r>
        <w:rPr>
          <w:i/>
        </w:rPr>
        <w:fldChar w:fldCharType="separate"/>
      </w:r>
      <w:r w:rsidR="00BA1790">
        <w:t xml:space="preserve">Figure </w:t>
      </w:r>
      <w:r w:rsidR="00BA1790">
        <w:rPr>
          <w:noProof/>
        </w:rPr>
        <w:t>1</w:t>
      </w:r>
      <w:r w:rsidR="00BA1790">
        <w:t>.</w:t>
      </w:r>
      <w:r w:rsidR="00BA1790">
        <w:rPr>
          <w:noProof/>
        </w:rPr>
        <w:t>1</w:t>
      </w:r>
      <w:r>
        <w:rPr>
          <w:i/>
        </w:rPr>
        <w:fldChar w:fldCharType="end"/>
      </w:r>
      <w:r w:rsidR="005F2EE1" w:rsidRPr="005F2EE1">
        <w:t>)</w:t>
      </w:r>
      <w:r>
        <w:rPr>
          <w:i/>
        </w:rPr>
        <w:fldChar w:fldCharType="begin" w:fldLock="1"/>
      </w:r>
      <w:r w:rsidR="00B145F9">
        <w:rPr>
          <w:i/>
        </w:rPr>
        <w:instrText>ADDIN CSL_CITATION { "citationItems" : [ { "id" : "ITEM-1", "itemData" : { "DOI" : "10.1101/cshperspect.a000414", "ISSN" : "1943-0264", "PMID" : "20452953", "abstract" : "The bacteria cell envelope is a complex multilayered structure that serves to protect these organisms from their unpredictable and often hostile environment. The cell envelopes of most bacteria fall into one of two major groups. Gram-negative bacteria are surrounded by a thin peptidoglycan cell wall, which itself is surrounded by an outer membrane containing lipopolysaccharide. Gram-positive bacteria lack an outer membrane but are surrounded by layers of peptidoglycan many times thicker than is found in the gram-negatives. Threading through these layers of peptidoglycan are long anionic polymers, called teichoic acids. The composition and organization of these envelope layers and recent insights into the mechanisms of cell envelope assembly are discussed.", "author" : [ { "dropping-particle" : "", "family" : "Silhavy", "given" : "Thomas J", "non-dropping-particle" : "", "parse-names" : false, "suffix" : "" }, { "dropping-particle" : "", "family" : "Kahne", "given" : "Daniel", "non-dropping-particle" : "", "parse-names" : false, "suffix" : "" }, { "dropping-particle" : "", "family" : "Walker", "given" : "Suzanne", "non-dropping-particle" : "", "parse-names" : false, "suffix" : "" } ], "container-title" : "Cold Spring Harbor perspectives in biology", "id" : "ITEM-1", "issued" : { "date-parts" : [ [ "2010" ] ] }, "page" : "a000414", "title" : "The bacterial cell envelope.", "type" : "article-journal", "volume" : "2" }, "uris" : [ "http://www.mendeley.com/documents/?uuid=e75d8df1-9e3c-4534-bd8f-2cac5c7da8fc" ] } ], "mendeley" : { "formattedCitation" : "(Silhavy, Kahne and Walker, 2010)", "plainTextFormattedCitation" : "(Silhavy, Kahne and Walker, 2010)", "previouslyFormattedCitation" : "(Silhavy, Kahne and Walker, 2010)" }, "properties" : {  }, "schema" : "https://github.com/citation-style-language/schema/raw/master/csl-citation.json" }</w:instrText>
      </w:r>
      <w:r>
        <w:rPr>
          <w:i/>
        </w:rPr>
        <w:fldChar w:fldCharType="separate"/>
      </w:r>
      <w:r w:rsidR="00F71621" w:rsidRPr="00F71621">
        <w:rPr>
          <w:noProof/>
        </w:rPr>
        <w:t>(Silhavy, Kahne and Walker, 2010)</w:t>
      </w:r>
      <w:r>
        <w:rPr>
          <w:i/>
        </w:rPr>
        <w:fldChar w:fldCharType="end"/>
      </w:r>
      <w:r>
        <w:rPr>
          <w:i/>
        </w:rPr>
        <w:t>.</w:t>
      </w:r>
    </w:p>
    <w:p w14:paraId="74A60D41" w14:textId="77777777" w:rsidR="001611A5" w:rsidRDefault="001611A5" w:rsidP="001611A5">
      <w:pPr>
        <w:rPr>
          <w:i/>
        </w:rPr>
      </w:pPr>
    </w:p>
    <w:p w14:paraId="215764AF" w14:textId="5146B5EE" w:rsidR="001611A5" w:rsidRDefault="001611A5" w:rsidP="001611A5">
      <w:r>
        <w:t>Peptidoglycan needs to be constantly degraded and re-built during cell</w:t>
      </w:r>
      <w:r w:rsidR="00722F66">
        <w:t xml:space="preserve"> growth and</w:t>
      </w:r>
      <w:r>
        <w:t xml:space="preserve"> division, and there are currently 4 known classes of hydrolases, based on what bond they cleave. The amine bond between MurNAc and the first stem peptide L-alanine is hydrolyzed by N-acetylmuramyl-L-alanine amidase</w:t>
      </w:r>
      <w:r w:rsidR="00471087">
        <w:t>s</w:t>
      </w:r>
      <w:r>
        <w:t>, essentially separating the conserved sugar backbone from the stem peptides. The glycosidic bonds between MurNac and GlcNAc are broken by N-acetyl-</w:t>
      </w:r>
      <w:r>
        <w:sym w:font="Symbol" w:char="F062"/>
      </w:r>
      <w:r>
        <w:t>-D-muramidase</w:t>
      </w:r>
      <w:r w:rsidR="00B66990">
        <w:t>s</w:t>
      </w:r>
      <w:r>
        <w:t xml:space="preserve"> (muramidase</w:t>
      </w:r>
      <w:r w:rsidR="00B66990">
        <w:t>s</w:t>
      </w:r>
      <w:r>
        <w:t>) and between GlcNAc and MurNac by N-acetyl-</w:t>
      </w:r>
      <w:r>
        <w:sym w:font="Symbol" w:char="F062"/>
      </w:r>
      <w:r>
        <w:t>-D-glucosaminidase</w:t>
      </w:r>
      <w:r w:rsidR="00B66990">
        <w:t>s</w:t>
      </w:r>
      <w:r>
        <w:t xml:space="preserve"> (glucosaminidase</w:t>
      </w:r>
      <w:r w:rsidR="00B66990">
        <w:t>s</w:t>
      </w:r>
      <w:r>
        <w:t>) (</w:t>
      </w:r>
      <w:r>
        <w:fldChar w:fldCharType="begin"/>
      </w:r>
      <w:r>
        <w:instrText xml:space="preserve"> REF _Ref502325370 \h </w:instrText>
      </w:r>
      <w:r>
        <w:fldChar w:fldCharType="separate"/>
      </w:r>
      <w:r w:rsidR="00BA1790">
        <w:t xml:space="preserve">Figure </w:t>
      </w:r>
      <w:r w:rsidR="00BA1790">
        <w:rPr>
          <w:noProof/>
        </w:rPr>
        <w:t>1</w:t>
      </w:r>
      <w:r w:rsidR="00BA1790">
        <w:t>.</w:t>
      </w:r>
      <w:r w:rsidR="00BA1790">
        <w:rPr>
          <w:noProof/>
        </w:rPr>
        <w:t>1</w:t>
      </w:r>
      <w:r>
        <w:fldChar w:fldCharType="end"/>
      </w:r>
      <w:r>
        <w:t xml:space="preserve">). Amine bonds between </w:t>
      </w:r>
      <w:r w:rsidR="00AB3CB7">
        <w:t>amino acid</w:t>
      </w:r>
      <w:r>
        <w:t xml:space="preserve">s in the stem peptide are cleaved by endopeptidases </w:t>
      </w:r>
      <w:r>
        <w:fldChar w:fldCharType="begin" w:fldLock="1"/>
      </w:r>
      <w:r w:rsidR="00B145F9">
        <w:instrText>ADDIN CSL_CITATION { "citationItems" : [ { "id" : "ITEM-1", "itemData" : { "DOI" : "10.1111/j.1574-6976.2007.00094.x", "ISBN" : "0168-6445 (Print)", "ISSN" : "01686445", "PMID" : "18194336", "abstract" : "The peptidoglycan (murein) sacculus is a unique and essential structural element in the cell wall of most bacteria. Made of glycan strands cross-linked by short peptides, the sacculus forms a closed, bag-shaped structure surrounding the cytoplasmic membrane. There is a high diversity in the composition and sequence of the peptides in the peptidoglycan from different species. Furthermore, in several species examined, the fine structure of the peptidoglycan significantly varies with the growth conditions. Limited number of biophysical data on the thickness, elasticity and porosity of peptidoglycan are available. The different models for the architecture of peptidoglycan are discussed with respect to structural and physical parameters.", "author" : [ { "dropping-particle" : "", "family" : "Vollmer", "given" : "Waldemar", "non-dropping-particle" : "", "parse-names" : false, "suffix" : "" }, { "dropping-particle" : "", "family" : "Blanot", "given" : "Didier", "non-dropping-particle" : "", "parse-names" : false, "suffix" : "" }, { "dropping-particle" : "", "family" : "Pedro", "given" : "Miguel A", "non-dropping-particle" : "De", "parse-names" : false, "suffix" : "" } ], "container-title" : "FEMS Microbiology Reviews", "id" : "ITEM-1", "issue" : "2", "issued" : { "date-parts" : [ [ "2008" ] ] }, "page" : "149-167", "title" : "Peptidoglycan structure and architecture", "type" : "article", "volume" : "32" }, "uris" : [ "http://www.mendeley.com/documents/?uuid=2a6988f5-e14b-387a-a854-53128faea050" ] } ], "mendeley" : { "formattedCitation" : "(Vollmer, Blanot and De Pedro, 2008)", "plainTextFormattedCitation" : "(Vollmer, Blanot and De Pedro, 2008)", "previouslyFormattedCitation" : "(Vollmer, Blanot and De Pedro, 2008)" }, "properties" : {  }, "schema" : "https://github.com/citation-style-language/schema/raw/master/csl-citation.json" }</w:instrText>
      </w:r>
      <w:r>
        <w:fldChar w:fldCharType="separate"/>
      </w:r>
      <w:r w:rsidR="00F71621" w:rsidRPr="00F71621">
        <w:rPr>
          <w:noProof/>
        </w:rPr>
        <w:t>(Vollmer, Blanot and De Pedro, 2008)</w:t>
      </w:r>
      <w:r>
        <w:fldChar w:fldCharType="end"/>
      </w:r>
      <w:r>
        <w:t xml:space="preserve">,for instance lysostaphin that specifically cleaves the glycine-glycine bond in the </w:t>
      </w:r>
      <w:r w:rsidR="00F45958" w:rsidRPr="00F45958">
        <w:rPr>
          <w:i/>
          <w:iCs/>
        </w:rPr>
        <w:t>S. aureus</w:t>
      </w:r>
      <w:r w:rsidR="00B75B6A">
        <w:rPr>
          <w:i/>
          <w:iCs/>
        </w:rPr>
        <w:t xml:space="preserve"> </w:t>
      </w:r>
      <w:r>
        <w:t xml:space="preserve">cross-linking peptide. However the main autolysin (peptidoglycan hydrolase) in </w:t>
      </w:r>
      <w:r w:rsidR="00F45958" w:rsidRPr="00F45958">
        <w:rPr>
          <w:i/>
          <w:iCs/>
        </w:rPr>
        <w:t>S. aureus</w:t>
      </w:r>
      <w:r w:rsidR="00B75B6A">
        <w:rPr>
          <w:i/>
          <w:iCs/>
        </w:rPr>
        <w:t xml:space="preserve"> </w:t>
      </w:r>
      <w:r>
        <w:t>is Atl, which has both amidase and glucosaminidase activity.</w:t>
      </w:r>
      <w:r w:rsidR="0073580A" w:rsidRPr="0073580A">
        <w:rPr>
          <w:i/>
          <w:iCs/>
        </w:rPr>
        <w:t xml:space="preserve"> </w:t>
      </w:r>
      <w:r>
        <w:t xml:space="preserve">This hydrolase is important in cell wall turnover and cell separation after division </w:t>
      </w:r>
      <w:r>
        <w:fldChar w:fldCharType="begin" w:fldLock="1"/>
      </w:r>
      <w:r w:rsidR="00B145F9">
        <w:instrText>ADDIN CSL_CITATION { "citationItems" : [ { "id" : "ITEM-1", "itemData" : { "ISBN" : "0021-9193", "ISSN" : "00219193", "PMID" : "7559367", "abstract" : "The gene encoding the major autolysin of Staphylococcus aureus 8325/4 has been cloned, sequenced, and insertionally inactivated. The three-domain, 137,384-Da protein has a C-terminal glucosaminidase active site and is involved in cell separation, generalized cell lysis, and release of wall material at the cell surface. Expression occurs throughout growth and is stimulated by low temperatures and in the presence of 1 M NaCl", "author" : [ { "dropping-particle" : "", "family" : "Foster", "given" : "Simon J", "non-dropping-particle" : "", "parse-names" : false, "suffix" : "" } ], "container-title" : "J.Bacteriol.", "id" : "ITEM-1", "issue" : "0021-9193 (Print)", "issued" : { "date-parts" : [ [ "1995" ] ] }, "page" : "5723-5725", "title" : "Molecular characterization and functional analysis of the major autolysin of \u0010Staphylococcus aureus\u0011 8325/4", "type" : "article-journal", "volume" : "177" }, "uris" : [ "http://www.mendeley.com/documents/?uuid=223eaac5-9e21-38de-a750-c00c75621c75" ] } ], "mendeley" : { "formattedCitation" : "(Foster, 1995)", "plainTextFormattedCitation" : "(Foster, 1995)", "previouslyFormattedCitation" : "(Foster, 1995)" }, "properties" : {  }, "schema" : "https://github.com/citation-style-language/schema/raw/master/csl-citation.json" }</w:instrText>
      </w:r>
      <w:r>
        <w:fldChar w:fldCharType="separate"/>
      </w:r>
      <w:r w:rsidR="00F71621" w:rsidRPr="00F71621">
        <w:rPr>
          <w:noProof/>
        </w:rPr>
        <w:t>(Foster, 1995)</w:t>
      </w:r>
      <w:r>
        <w:fldChar w:fldCharType="end"/>
      </w:r>
      <w:r>
        <w:t>.</w:t>
      </w:r>
    </w:p>
    <w:p w14:paraId="30BE60F8" w14:textId="77777777" w:rsidR="001611A5" w:rsidRDefault="001611A5" w:rsidP="001611A5"/>
    <w:p w14:paraId="129AEA4E" w14:textId="77777777" w:rsidR="001611A5" w:rsidRDefault="001611A5" w:rsidP="001611A5"/>
    <w:p w14:paraId="5C1B6E81" w14:textId="77777777" w:rsidR="001611A5" w:rsidRDefault="001611A5" w:rsidP="001611A5"/>
    <w:p w14:paraId="236B1F3C" w14:textId="77777777" w:rsidR="001611A5" w:rsidRDefault="001611A5" w:rsidP="001611A5"/>
    <w:p w14:paraId="5F9A0880" w14:textId="77777777" w:rsidR="001611A5" w:rsidRPr="001A383A" w:rsidRDefault="001611A5" w:rsidP="001611A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1611A5" w14:paraId="7B8AB44F" w14:textId="77777777" w:rsidTr="00AA61DA">
        <w:tc>
          <w:tcPr>
            <w:tcW w:w="8828" w:type="dxa"/>
          </w:tcPr>
          <w:p w14:paraId="3345102F" w14:textId="77777777" w:rsidR="001611A5" w:rsidRDefault="001611A5" w:rsidP="008D1916">
            <w:pPr>
              <w:rPr>
                <w:i/>
              </w:rPr>
            </w:pPr>
            <w:r>
              <w:rPr>
                <w:i/>
                <w:noProof/>
                <w:lang w:eastAsia="zh-CN"/>
              </w:rPr>
              <w:lastRenderedPageBreak/>
              <w:drawing>
                <wp:inline distT="0" distB="0" distL="0" distR="0" wp14:anchorId="76E9354B" wp14:editId="6BAE6FC3">
                  <wp:extent cx="5274287" cy="51054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7-12-29 at 15.15.08.png"/>
                          <pic:cNvPicPr/>
                        </pic:nvPicPr>
                        <pic:blipFill>
                          <a:blip r:embed="rId11">
                            <a:extLst>
                              <a:ext uri="{28A0092B-C50C-407E-A947-70E740481C1C}">
                                <a14:useLocalDpi xmlns:a14="http://schemas.microsoft.com/office/drawing/2010/main" val="0"/>
                              </a:ext>
                            </a:extLst>
                          </a:blip>
                          <a:stretch>
                            <a:fillRect/>
                          </a:stretch>
                        </pic:blipFill>
                        <pic:spPr>
                          <a:xfrm>
                            <a:off x="0" y="0"/>
                            <a:ext cx="5280561" cy="5111473"/>
                          </a:xfrm>
                          <a:prstGeom prst="rect">
                            <a:avLst/>
                          </a:prstGeom>
                        </pic:spPr>
                      </pic:pic>
                    </a:graphicData>
                  </a:graphic>
                </wp:inline>
              </w:drawing>
            </w:r>
          </w:p>
        </w:tc>
      </w:tr>
      <w:tr w:rsidR="001611A5" w14:paraId="3E13D2CB" w14:textId="77777777" w:rsidTr="00AA61DA">
        <w:trPr>
          <w:trHeight w:val="1196"/>
        </w:trPr>
        <w:tc>
          <w:tcPr>
            <w:tcW w:w="8828" w:type="dxa"/>
          </w:tcPr>
          <w:p w14:paraId="133447B8" w14:textId="64901610" w:rsidR="001611A5" w:rsidRDefault="001611A5" w:rsidP="007F2EFF">
            <w:pPr>
              <w:pStyle w:val="NoSpacing"/>
            </w:pPr>
            <w:bookmarkStart w:id="17" w:name="_Ref502325370"/>
            <w:bookmarkStart w:id="18" w:name="_Toc505115930"/>
            <w:bookmarkStart w:id="19" w:name="_Toc505531038"/>
            <w:r>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1</w:t>
            </w:r>
            <w:r w:rsidR="00AE6915">
              <w:rPr>
                <w:noProof/>
              </w:rPr>
              <w:fldChar w:fldCharType="end"/>
            </w:r>
            <w:r>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1</w:t>
            </w:r>
            <w:r w:rsidR="00AE6915">
              <w:rPr>
                <w:noProof/>
              </w:rPr>
              <w:fldChar w:fldCharType="end"/>
            </w:r>
            <w:bookmarkEnd w:id="17"/>
            <w:r>
              <w:t xml:space="preserve"> Structure of </w:t>
            </w:r>
            <w:r w:rsidR="00AE6915" w:rsidRPr="00AE6915">
              <w:t>Gram-</w:t>
            </w:r>
            <w:r>
              <w:t>positive and Gram negative peptidoglycan</w:t>
            </w:r>
            <w:bookmarkEnd w:id="18"/>
            <w:bookmarkEnd w:id="19"/>
            <w:r>
              <w:t xml:space="preserve"> </w:t>
            </w:r>
          </w:p>
          <w:p w14:paraId="378486B5" w14:textId="77777777" w:rsidR="004F748A" w:rsidRDefault="004F748A" w:rsidP="007F2EFF">
            <w:pPr>
              <w:pStyle w:val="NoSpacing"/>
            </w:pPr>
          </w:p>
          <w:p w14:paraId="57B00BA0" w14:textId="2B62DABA" w:rsidR="001611A5" w:rsidRDefault="001611A5" w:rsidP="004F748A">
            <w:pPr>
              <w:pStyle w:val="Legendbody"/>
            </w:pPr>
            <w:r>
              <w:t>Sites of peptidoglycan digestion dependant on enzyme used (dashed line). Minimal active peptidoglycan st</w:t>
            </w:r>
            <w:r w:rsidR="0067168E">
              <w:t>ructure muramyl dipeptide (MDP)</w:t>
            </w:r>
            <w:r>
              <w:t xml:space="preserve"> highlighted in</w:t>
            </w:r>
            <w:r w:rsidR="0067168E">
              <w:t xml:space="preserve"> the</w:t>
            </w:r>
            <w:r>
              <w:t xml:space="preserve"> dashed box.</w:t>
            </w:r>
          </w:p>
          <w:p w14:paraId="17BAD24B" w14:textId="3EBA0733" w:rsidR="001611A5" w:rsidRPr="007F2EFF" w:rsidRDefault="001611A5" w:rsidP="004F748A">
            <w:pPr>
              <w:pStyle w:val="Legendbody"/>
            </w:pPr>
            <w:r>
              <w:t xml:space="preserve">Adapted from </w:t>
            </w:r>
            <w:r>
              <w:fldChar w:fldCharType="begin" w:fldLock="1"/>
            </w:r>
            <w:r w:rsidR="00B145F9">
              <w:instrText>ADDIN CSL_CITATION { "citationItems" : [ { "id" : "ITEM-1", "itemData" : { "DOI" : "10.1128/CMR.18.3.521", "ISBN" : "0893-8512", "ISSN" : "0893-8512", "PMID" : "16020688", "author" : [ { "dropping-particle" : "", "family" : "Fournier", "given" : "B\u00e9n\u00e9dicte", "non-dropping-particle" : "", "parse-names" : false, "suffix" : "" }, { "dropping-particle" : "", "family" : "Philpott", "given" : "Dana J", "non-dropping-particle" : "", "parse-names" : false, "suffix" : "" } ], "container-title" : "Clinical Microbiology Reviews", "id" : "ITEM-1", "issue" : "3", "issued" : { "date-parts" : [ [ "2005" ] ] }, "page" : "510-540", "title" : "Recognition of Staphylococcus aureus by the Innate Immune System Recognition of Staphylococcus aureus by the Innate Immune System", "type" : "article-journal", "volume" : "18" }, "uris" : [ "http://www.mendeley.com/documents/?uuid=acf92487-5479-4429-be2c-1dd8bafe9512" ] } ], "mendeley" : { "formattedCitation" : "(Fournier and Philpott, 2005)", "plainTextFormattedCitation" : "(Fournier and Philpott, 2005)", "previouslyFormattedCitation" : "(Fournier and Philpott, 2005)" }, "properties" : {  }, "schema" : "https://github.com/citation-style-language/schema/raw/master/csl-citation.json" }</w:instrText>
            </w:r>
            <w:r>
              <w:fldChar w:fldCharType="separate"/>
            </w:r>
            <w:r w:rsidR="00F71621" w:rsidRPr="00F71621">
              <w:rPr>
                <w:noProof/>
              </w:rPr>
              <w:t>(Fournier and Philpott, 2005)</w:t>
            </w:r>
            <w:r>
              <w:fldChar w:fldCharType="end"/>
            </w:r>
            <w:r w:rsidR="004F748A">
              <w:t>.</w:t>
            </w:r>
          </w:p>
          <w:p w14:paraId="75224090" w14:textId="77777777" w:rsidR="001611A5" w:rsidRDefault="001611A5" w:rsidP="002E41E8">
            <w:pPr>
              <w:keepNext/>
              <w:rPr>
                <w:i/>
              </w:rPr>
            </w:pPr>
          </w:p>
        </w:tc>
      </w:tr>
    </w:tbl>
    <w:p w14:paraId="198A809A" w14:textId="77777777" w:rsidR="001611A5" w:rsidRDefault="001611A5" w:rsidP="001611A5">
      <w:pPr>
        <w:rPr>
          <w:i/>
        </w:rPr>
      </w:pPr>
    </w:p>
    <w:p w14:paraId="71745907" w14:textId="77777777" w:rsidR="001611A5" w:rsidRDefault="001611A5" w:rsidP="001611A5">
      <w:pPr>
        <w:spacing w:line="240" w:lineRule="auto"/>
        <w:rPr>
          <w:i/>
        </w:rPr>
      </w:pPr>
      <w:r>
        <w:rPr>
          <w:i/>
        </w:rPr>
        <w:br w:type="page"/>
      </w:r>
    </w:p>
    <w:p w14:paraId="17884D84" w14:textId="6809D8A1" w:rsidR="001611A5" w:rsidRDefault="001611A5" w:rsidP="0042099B">
      <w:pPr>
        <w:pStyle w:val="Heading3"/>
      </w:pPr>
      <w:bookmarkStart w:id="20" w:name="_Toc505262712"/>
      <w:bookmarkStart w:id="21" w:name="_Toc521494732"/>
      <w:r>
        <w:lastRenderedPageBreak/>
        <w:t xml:space="preserve">Modification of </w:t>
      </w:r>
      <w:r w:rsidR="00F45958" w:rsidRPr="00F45958">
        <w:rPr>
          <w:i/>
          <w:iCs/>
        </w:rPr>
        <w:t>S. aureus</w:t>
      </w:r>
      <w:r w:rsidR="0073580A" w:rsidRPr="0073580A">
        <w:rPr>
          <w:i/>
          <w:iCs/>
        </w:rPr>
        <w:t xml:space="preserve"> </w:t>
      </w:r>
      <w:r>
        <w:t>peptidoglycan</w:t>
      </w:r>
      <w:bookmarkEnd w:id="20"/>
      <w:bookmarkEnd w:id="21"/>
      <w:r>
        <w:t xml:space="preserve"> </w:t>
      </w:r>
    </w:p>
    <w:p w14:paraId="6312910D" w14:textId="77777777" w:rsidR="001611A5" w:rsidRPr="008F16EA" w:rsidRDefault="001611A5" w:rsidP="001611A5"/>
    <w:p w14:paraId="5A53803B" w14:textId="28BC7AC3" w:rsidR="001611A5" w:rsidRDefault="001611A5" w:rsidP="001611A5">
      <w:r>
        <w:t xml:space="preserve">As peptidoglycan is abundant of the cell surface of </w:t>
      </w:r>
      <w:r w:rsidR="00AE6915" w:rsidRPr="00AE6915">
        <w:t>Gram-</w:t>
      </w:r>
      <w:r>
        <w:t xml:space="preserve">positive bacteria, it is a common target for the host immune system. For example, alveolar type II epithelial cells of the lung produce lysozyme to combat </w:t>
      </w:r>
      <w:r w:rsidR="00F45958" w:rsidRPr="00F45958">
        <w:rPr>
          <w:i/>
          <w:iCs/>
        </w:rPr>
        <w:t>S. aureus</w:t>
      </w:r>
      <w:r w:rsidR="00B75B6A">
        <w:rPr>
          <w:i/>
          <w:iCs/>
        </w:rPr>
        <w:t xml:space="preserve"> </w:t>
      </w:r>
      <w:r>
        <w:t xml:space="preserve">colonization </w:t>
      </w:r>
      <w:r>
        <w:fldChar w:fldCharType="begin" w:fldLock="1"/>
      </w:r>
      <w:r w:rsidR="00B145F9">
        <w:instrText>ADDIN CSL_CITATION { "citationItems" : [ { "id" : "ITEM-1", "itemData" : { "DOI" : "10.4049/jimmunol.177.1.519", "ISBN" : "0022-1767 (Print)", "ISSN" : "0022-1767", "PMID" : "16785549", "abstract" : "Lysozyme is an abundant, cationic antimicrobial protein that plays an important role in pulmonary host defense. Increased concentration of lysozyme in the airspaces of transgenic mice enhanced bacterial killing whereas lysozyme deficiency resulted in increased bacterial burden and morbidity. Lysozyme degrades peptidoglycan in the bacterial cell wall leading to rapid killing of Gram-positive organisms; however, this mechanism cannot account for the protective effect of lysozyme against Gram-negative bacteria. The current study was therefore designed to test the hypothesis that the catalytic activity (muramidase activity) of lysozyme is not required for bacterial killing in vivo. Substitution of serine for aspartic acid at position 53 (D53S) in mouse lysozyme M completely ablated muramidase activity. Muramidase-deficient recombinant lysozyme (LysM(D53S)) killed both Gram-positive and Gram-negative bacteria in vitro. Targeted expression of LysM(D53S) in the respiratory epithelium of wild-type (LysM(+/+)/LysM(D53S)) or lysozyme M(null) mice (LysM(-/-)/LysM(D53S)) resulted in significantly elevated lysozyme protein in the airspaces without any increase in muramidase activity. Intratracheal challenge of transgenic mice with Gram-positive or Gram-negative bacteria resulted in a significant increase in bacterial burden in LysM(-/-) mice that was completely reversed by targeted expression of LysM(D53S). These results indicate that the muramidase activity of lysozyme is not required for bacterial killing in vitro or in vivo.", "author" : [ { "dropping-particle" : "", "family" : "Nash", "given" : "James A", "non-dropping-particle" : "", "parse-names" : false, "suffix" : "" }, { "dropping-particle" : "", "family" : "Ballard", "given" : "Tiffany Nicole S", "non-dropping-particle" : "", "parse-names" : false, "suffix" : "" }, { "dropping-particle" : "", "family" : "Weaver", "given" : "Timothy E", "non-dropping-particle" : "", "parse-names" : false, "suffix" : "" }, { "dropping-particle" : "", "family" : "Akinbi", "given" : "Henry T", "non-dropping-particle" : "", "parse-names" : false, "suffix" : "" } ], "container-title" : "The Journal of Immunology", "id" : "ITEM-1", "issue" : "1", "issued" : { "date-parts" : [ [ "2006", "7", "1" ] ] }, "page" : "519-526", "publisher" : "American Association of Immunologists", "title" : "The Peptidoglycan-Degrading Property of Lysozyme Is Not Required for Bactericidal Activity In Vivo", "type" : "article-journal", "volume" : "177" }, "uris" : [ "http://www.mendeley.com/documents/?uuid=5af87246-6f7e-3791-832a-244b99f6f68f" ] }, { "id" : "ITEM-2", "itemData" : { "DOI" : "10.1371/journal.ppat.0030102", "ISBN" : "1553-7374 (Electronic)", "ISSN" : "15537366", "PMID" : "17676995", "abstract" : "It has been shown recently that modification of peptidoglycan by O-acetylation renders pathogenic staphylococci resistant to the muramidase activity of lysozyme. Here, we show that a Staphylococcus aureus double mutant defective in O-acetyltransferase A (OatA), and the glycopeptide resistance-associated two-component system, GraRS, is much more sensitive to lysozyme than S. aureus with the oatA mutation alone. The graRS single mutant was resistant to the muramidase activity of lysozyme, but was sensitive to cationic antimicrobial peptides (CAMPs) such as the human lysozyme-derived peptide 107R-A-W-V-A-W-R-N-R115 (LP9), polymyxin B, or gallidermin. A comparative transcriptome analysis of wild type and the graRS mutant revealed that GraRS controls 248 genes. It up-regulates global regulators (rot, sarS, or mgrA), various colonization factors, and exotoxin-encoding genes, as well as the ica and dlt operons. A pronounced decrease in the expression of the latter two operons explains why the graRS mutant is also biofilm-negative. The decrease of the dlt transcript in the graRS mutant correlates with a 46.7% decrease in the content of esterified d-alanyl groups in teichoic acids. The oatA/dltA double mutant showed the highest sensitivity to lysozyme; this mutant completely lacks teichoic acid-bound d-alanine esters, which are responsible for the increased susceptibility to CAMPs and peptidoglycan O-acetylation. Our results demonstrate that resistance to lysozyme can be dissected into genes mediating resistance to its muramidase activity (oatA) and genes mediating resistance to CAMPs (graRS and dlt). The two lysozyme activities act synergistically, as the oatA/dltA or oatA/graRS double mutants are much more susceptible to lysozyme than each of the single mutants.", "author" : [ { "dropping-particle" : "", "family" : "Herbert", "given" : "Silvia", "non-dropping-particle" : "", "parse-names" : false, "suffix" : "" }, { "dropping-particle" : "", "family" : "Bera", "given" : "Agnieszka", "non-dropping-particle" : "", "parse-names" : false, "suffix" : "" }, { "dropping-particle" : "", "family" : "Nerz", "given" : "Christiane", "non-dropping-particle" : "", "parse-names" : false, "suffix" : "" }, { "dropping-particle" : "", "family" : "Kraus", "given" : "Dirk", "non-dropping-particle" : "", "parse-names" : false, "suffix" : "" }, { "dropping-particle" : "", "family" : "Peschel", "given" : "Andreas", "non-dropping-particle" : "", "parse-names" : false, "suffix" : "" }, { "dropping-particle" : "", "family" : "Goerke", "given" : "Christiane", "non-dropping-particle" : "", "parse-names" : false, "suffix" : "" }, { "dropping-particle" : "", "family" : "Meehl", "given" : "Michael", "non-dropping-particle" : "", "parse-names" : false, "suffix" : "" }, { "dropping-particle" : "", "family" : "Cheung", "given" : "Ambrose", "non-dropping-particle" : "", "parse-names" : false, "suffix" : "" }, { "dropping-particle" : "", "family" : "G??tz", "given" : "Friedrich", "non-dropping-particle" : "", "parse-names" : false, "suffix" : "" } ], "container-title" : "PLoS Pathogens", "id" : "ITEM-2", "issue" : "7", "issued" : { "date-parts" : [ [ "2007" ] ] }, "page" : "0981-0994", "publisher" : "Public Library of Science", "title" : "Molecular basis of resistance to muramidase and cationic antimicrobial peptide activity of lysozyme in staphylococci", "type" : "article-journal", "volume" : "3" }, "uris" : [ "http://www.mendeley.com/documents/?uuid=87557a7e-ed38-3223-a597-4bd18a80470a" ] } ], "mendeley" : { "formattedCitation" : "(Nash &lt;i&gt;et al.&lt;/i&gt;, 2006; Herbert &lt;i&gt;et al.&lt;/i&gt;, 2007)", "plainTextFormattedCitation" : "(Nash et al., 2006; Herbert et al., 2007)", "previouslyFormattedCitation" : "(Nash &lt;i&gt;et al.&lt;/i&gt;, 2006; Herbert &lt;i&gt;et al.&lt;/i&gt;, 2007)" }, "properties" : {  }, "schema" : "https://github.com/citation-style-language/schema/raw/master/csl-citation.json" }</w:instrText>
      </w:r>
      <w:r>
        <w:fldChar w:fldCharType="separate"/>
      </w:r>
      <w:r w:rsidR="00F71621" w:rsidRPr="00F71621">
        <w:rPr>
          <w:noProof/>
        </w:rPr>
        <w:t xml:space="preserve">(Nash </w:t>
      </w:r>
      <w:r w:rsidR="00F71621" w:rsidRPr="00F71621">
        <w:rPr>
          <w:i/>
          <w:noProof/>
        </w:rPr>
        <w:t>et al.</w:t>
      </w:r>
      <w:r w:rsidR="00F71621" w:rsidRPr="00F71621">
        <w:rPr>
          <w:noProof/>
        </w:rPr>
        <w:t xml:space="preserve">, 2006; Herbert </w:t>
      </w:r>
      <w:r w:rsidR="00F71621" w:rsidRPr="00F71621">
        <w:rPr>
          <w:i/>
          <w:noProof/>
        </w:rPr>
        <w:t>et al.</w:t>
      </w:r>
      <w:r w:rsidR="00F71621" w:rsidRPr="00F71621">
        <w:rPr>
          <w:noProof/>
        </w:rPr>
        <w:t>, 2007)</w:t>
      </w:r>
      <w:r>
        <w:fldChar w:fldCharType="end"/>
      </w:r>
      <w:r>
        <w:t xml:space="preserve">. However other studies have argued that lysozyme kills bacteria via an enzymatic-independent mechanism, as even denatured lysozyme exhibited bactericidal activity </w:t>
      </w:r>
      <w:r>
        <w:fldChar w:fldCharType="begin" w:fldLock="1"/>
      </w:r>
      <w:r w:rsidR="00B145F9">
        <w:instrText>ADDIN CSL_CITATION { "citationItems" : [ { "id" : "ITEM-1", "itemData" : { "DOI" : "10.1021/jf960133x", "abstract" : "The antimicrobial mechanism and structural changes of hen egg white lysozyme irreversibly inactivated at 80 \u00b0C and at different pHs were investigated. We found that heat denaturation of lysozyme at increasing temperatures for 20 min at pH 6.0 results in progressive loss of enzyme activity while greatly promotes its antimicrobial action to Gram-negative bacteria. Interestingly, lysozyme devoid of enzyme activity (heated at 80 \u00b0C and pH 7.0 or at pH 6.0 over 90 \u00b0C) exhibited strong bactericidal activity against Gram-negative and -positive bacteria, suggesting action independent of catalytic function. The most potent antimicrobial lysozyme to either Gram-negative or -positive bacteria was that heated at 80 \u00b0C and pH 6.0 (HLz80/6), retaining 50% of the native enzymatic activity, which exhibited a 14-fold increase in surface hydrophobicity, with two exposed thiol groups. HLz80/6-induced agglutination coincided with severe reduction in colony-forming ability of the susceptible bacteria in a dose-dependent manner. Denatured lysozyme HLz80/6 showed promoted binding capacity to peptidoglycan of Staphylococcus aureus and lipopolysaccharide of Escherichia coli as assessed by ELISA. Addition of HLz80/6 to E. coli phospholipid vesicles resulted in a blue shift in the intrinsic tryptophan fluorescence accompanied by an increase in the size of the vesicles, indicating enhanced protein-membrane binding and subsequent fusion of liposomes. Direct membrane damage of E. coli membrane by HLz80/6 was revealed by electron microscopy observation. Thus, the results introduce an interesting finding that partial unfolding of lysozyme with the proper acquisition of the hydrophobic pocket to the surface can switch its antimicrobial activity to include Gram-negative bacteria without a detrimental effect on the inherent bactericidal effect against Gram-positive ones. The data suggest that the unique antimicrobial action of unfolded lysozyme attributes to membrane binding and subsequent perturbation of its functions.", "author" : [ { "dropping-particle" : "", "family" : "Ibrahim", "given" : "Hisham R", "non-dropping-particle" : "", "parse-names" : false, "suffix" : "" }, { "dropping-particle" : "", "family" : "June", "given" : "Lekh R", "non-dropping-particle" : "", "parse-names" : false, "suffix" : "" } ], "container-title" : "J Agric Food Chem", "id" : "ITEM-1", "issued" : { "date-parts" : [ [ "1996" ] ] }, "page" : "3799\u20133806", "title" : "Partially Unfolded Lysozyme at Nutral pH Agglutinates and Kills Gram-negative and Gram-positive Bacteria through Membrance Damage Mechanism", "type" : "article-journal", "volume" : "44" }, "uris" : [ "http://www.mendeley.com/documents/?uuid=36027708-aaad-3b62-af6f-9ad5b2cf5de1" ] } ], "mendeley" : { "formattedCitation" : "(Ibrahim and June, 1996)", "plainTextFormattedCitation" : "(Ibrahim and June, 1996)", "previouslyFormattedCitation" : "(Ibrahim and June, 1996)" }, "properties" : {  }, "schema" : "https://github.com/citation-style-language/schema/raw/master/csl-citation.json" }</w:instrText>
      </w:r>
      <w:r>
        <w:fldChar w:fldCharType="separate"/>
      </w:r>
      <w:r w:rsidR="00F71621" w:rsidRPr="00F71621">
        <w:rPr>
          <w:noProof/>
        </w:rPr>
        <w:t>(Ibrahim and June, 1996)</w:t>
      </w:r>
      <w:r>
        <w:fldChar w:fldCharType="end"/>
      </w:r>
      <w:r>
        <w:t xml:space="preserve">. </w:t>
      </w:r>
    </w:p>
    <w:p w14:paraId="506B2F79" w14:textId="77777777" w:rsidR="001611A5" w:rsidRDefault="001611A5" w:rsidP="001611A5"/>
    <w:p w14:paraId="3B091F35" w14:textId="5D601FF6" w:rsidR="001611A5" w:rsidRDefault="00AE6915" w:rsidP="008F3713">
      <w:r w:rsidRPr="00AE6915">
        <w:t>Gram-</w:t>
      </w:r>
      <w:r w:rsidR="006B4C26">
        <w:t>positive organisms</w:t>
      </w:r>
      <w:r w:rsidR="001611A5">
        <w:t xml:space="preserve">, unlike </w:t>
      </w:r>
      <w:r w:rsidRPr="00AE6915">
        <w:t>Gram-</w:t>
      </w:r>
      <w:r w:rsidR="008F3713">
        <w:t>negative bacteria</w:t>
      </w:r>
      <w:r w:rsidR="001611A5">
        <w:t xml:space="preserve">, do not have an outer membrane to protect them against host enzymes. Therefore </w:t>
      </w:r>
      <w:r w:rsidR="00F45958" w:rsidRPr="00F45958">
        <w:rPr>
          <w:i/>
          <w:iCs/>
        </w:rPr>
        <w:t>S. aureus</w:t>
      </w:r>
      <w:r w:rsidR="0073580A" w:rsidRPr="0073580A">
        <w:rPr>
          <w:i/>
          <w:iCs/>
        </w:rPr>
        <w:t xml:space="preserve"> </w:t>
      </w:r>
      <w:r w:rsidR="001611A5">
        <w:t xml:space="preserve">has developed the ability to modify the peptidoglycan layer in such a way, that host </w:t>
      </w:r>
      <w:r w:rsidR="008F3713">
        <w:t>lysozyme</w:t>
      </w:r>
      <w:r w:rsidR="001611A5">
        <w:t xml:space="preserve"> cannot recognise it. Not only does this prevent the </w:t>
      </w:r>
      <w:r w:rsidR="008F3713">
        <w:t xml:space="preserve">bacterial </w:t>
      </w:r>
      <w:r w:rsidR="001611A5">
        <w:t xml:space="preserve">cell from lysing, but it also limits the amount of bacterial components the host can recognise and in such a way decrease the overall immune response </w:t>
      </w:r>
      <w:r w:rsidR="001611A5">
        <w:fldChar w:fldCharType="begin" w:fldLock="1"/>
      </w:r>
      <w:r w:rsidR="00B145F9">
        <w:instrText>ADDIN CSL_CITATION { "citationItems" : [ { "id" : "ITEM-1", "itemData" : { "DOI" : "10.1128/IAI.00651-10", "ISBN" : "1098-5522 (Electronic)\\r0019-9567 (Linking)", "ISSN" : "00199567", "PMID" : "21041496", "abstract" : "Bacterial pathogens that colonize mucosal surfaces have acquired resistance to antimicrobials that are abundant at these sites. One of the main antimicrobials present on mucosal surfaces is lysozyme, a muramidase that hydrolyzes the peptidoglycan backbone of bacteria. Cleavage of the peptidoglycan backbone leads to bacterial cell death and lysis, which releases bacterial fragments, including peptidoglycan, at the site of infection. Peptidoglycan fragments can be recognized by host receptors and initiate an immune response that will aid in clearing infection. Many mucosal pathogens modify the peptidoglycan residues surrounding the cleavage site for lysozyme to avoid peptidoglycan degradation and the release of these proinflammatory fragments. This review will focus specifically on peptidoglycan modifications, their role in lysozyme resistance, and downstream effects on the host immune response to infection.", "author" : [ { "dropping-particle" : "", "family" : "Davis", "given" : "Kimberly M", "non-dropping-particle" : "", "parse-names" : false, "suffix" : "" }, { "dropping-particle" : "", "family" : "Weiser", "given" : "Jeffrey N", "non-dropping-particle" : "", "parse-names" : false, "suffix" : "" } ], "container-title" : "Infection and Immunity", "id" : "ITEM-1", "issue" : "2", "issued" : { "date-parts" : [ [ "2011", "2", "1" ] ] }, "page" : "562-570", "publisher" : "American Society for Microbiology", "title" : "Modifications to the peptidoglycan backbone help bacteria to establish infection", "type" : "article", "volume" : "79" }, "uris" : [ "http://www.mendeley.com/documents/?uuid=54e0c638-f4e3-3eec-ae18-f08993e28702" ] } ], "mendeley" : { "formattedCitation" : "(Davis and Weiser, 2011)", "plainTextFormattedCitation" : "(Davis and Weiser, 2011)", "previouslyFormattedCitation" : "(Davis and Weiser, 2011)" }, "properties" : {  }, "schema" : "https://github.com/citation-style-language/schema/raw/master/csl-citation.json" }</w:instrText>
      </w:r>
      <w:r w:rsidR="001611A5">
        <w:fldChar w:fldCharType="separate"/>
      </w:r>
      <w:r w:rsidR="00F71621" w:rsidRPr="00F71621">
        <w:rPr>
          <w:noProof/>
        </w:rPr>
        <w:t>(Davis and Weiser, 2011)</w:t>
      </w:r>
      <w:r w:rsidR="001611A5">
        <w:fldChar w:fldCharType="end"/>
      </w:r>
      <w:r w:rsidR="001611A5">
        <w:t xml:space="preserve">. </w:t>
      </w:r>
      <w:r w:rsidR="001611A5" w:rsidRPr="00BC13C7">
        <w:rPr>
          <w:i/>
        </w:rPr>
        <w:t>N</w:t>
      </w:r>
      <w:r w:rsidR="001611A5">
        <w:t xml:space="preserve">-deacetylation of GlcNAc residues on </w:t>
      </w:r>
      <w:r w:rsidR="001611A5">
        <w:rPr>
          <w:i/>
        </w:rPr>
        <w:t xml:space="preserve">B. anthracis </w:t>
      </w:r>
      <w:r w:rsidR="001611A5">
        <w:t>has</w:t>
      </w:r>
      <w:r w:rsidR="006B4C26">
        <w:t xml:space="preserve"> been</w:t>
      </w:r>
      <w:r w:rsidR="001611A5">
        <w:t xml:space="preserve"> shown to provide this bacteria with resistance to lysozyme</w:t>
      </w:r>
      <w:r w:rsidR="00AB3CB7">
        <w:t>,</w:t>
      </w:r>
      <w:r w:rsidR="001611A5">
        <w:t xml:space="preserve"> moreover </w:t>
      </w:r>
      <w:r w:rsidR="001611A5" w:rsidRPr="00BC13C7">
        <w:rPr>
          <w:i/>
        </w:rPr>
        <w:t>N</w:t>
      </w:r>
      <w:r w:rsidR="001611A5">
        <w:t xml:space="preserve">-acetylating </w:t>
      </w:r>
      <w:r w:rsidR="001611A5">
        <w:rPr>
          <w:i/>
        </w:rPr>
        <w:t xml:space="preserve">B. anthracis </w:t>
      </w:r>
      <w:r w:rsidR="001611A5">
        <w:t xml:space="preserve">caused it to become lysozyme sensitive </w:t>
      </w:r>
      <w:r w:rsidR="001611A5">
        <w:fldChar w:fldCharType="begin" w:fldLock="1"/>
      </w:r>
      <w:r w:rsidR="00B145F9">
        <w:instrText>ADDIN CSL_CITATION { "citationItems" : [ { "id" : "ITEM-1", "itemData" : { "ISBN" : "0008-4166 (Print)", "ISSN" : "0008-4166", "PMID" : "6430537", "abstract" : "ZIPPERLE, G. F., JR., J. W. EZZELL, JR., and R. J. DOYLE 1984. Glucosamine subst~tution and muramidase susceptibility in Bacillus anthracis. Can. J. Microbiol. 30: 553-559. Cell walls of Bacillus anthracis were found to be resistant to lysozyme, and partially resistant to mutanolysln, a muramidase from Streptomyces globisporus. Following treatment wlth acetic anhydride, ~t was observed that the walls were highly susceptible to hydrolysis by lysozyme or mutanolysin. Analyses of cell walls, prior to and following derivatization with fluorodinitrobenzene, revealed that approximately 88% of the glucosamine residues and 34% of the muramic acid residues of the peptidoglycan contained unsubstituted amino groups, thereby providing an explanation for the resistance of the walls to lysozyme. The walls of B. anthracis were approximately 19% cross-linked, based on the findings that 81% of the di-aminopimelic acid residues could be modified by fluorodinitrobenzene. Walls of B. thuringiensis 4040 and B. cereus ATCC 19637 also contained high percentages of unsubstituted amino sugars, and unless acetylated, were also relatively resistant. to lysozyme and mutanolysin. When B. anthracis. B. cereus, or B. thuringiensis were grown in the presence of 100 p,g/rnL lysozyme, there was a decrease in the average number of cells per chain, but there was no decrease in growth rates, suggesting that the enzyme was acting at septa. It is unlikely that lysozyme and autolysins act synergistically in Bacillus, because azide anion, which activates autolysins, did not enhance the lytic action of lysozyme in B. anthracis, B. cereus, or B. thuringiensis. ZIPPERLE, G. F., JR., J. W. EZZELL, JR. et R. J. DOYLE. 1984. Glucosamine substitution and muramidase susceptibility in Bacillus anthracis. Can. J. Microbiol. 30: 553-559. La paroi cellulaire de Bacillus anthracis est rtsistante a l'action du lysosyme et partiellement rtsistante a la rnutanolysine, une neuramidase de Streptomyces globisporus. Aprks traitement avec de I'anhydride acttique les parois deviennent trks sensibles h l'hydrolyse par le lysosyme ou la mutanolysine. L'analyse de la paroi cellulaire, avant et aprks dtrivatisation, rtvkle qu'environ 88% des rtsidus de glucosamine et 34% des rtsidus de l'acide muramique du peptidoglycan contiennent des groupements amints non-substituts, ce qui pourrait expliquer la rksistance des parois a l'action du lysosyme. Les parois de B. anthracis sont likes de f a ~ o n croiste a environ 19% d'a\u2026", "author" : [ { "dropping-particle" : "", "family" : "Zipperle", "given" : "Gene F", "non-dropping-particle" : "", "parse-names" : false, "suffix" : "" }, { "dropping-particle" : "", "family" : "Ezzell", "given" : "John W", "non-dropping-particle" : "", "parse-names" : false, "suffix" : "" }, { "dropping-particle" : "", "family" : "Doyle", "given" : "Ronald J", "non-dropping-particle" : "", "parse-names" : false, "suffix" : "" } ], "container-title" : "Canadian Journal of Microbiology", "id" : "ITEM-1", "issued" : { "date-parts" : [ [ "1984" ] ] }, "page" : "553-559", "title" : "Glucosamine substitution and muramidase susceptibility in Bacillus anthracis", "type" : "article-journal", "volume" : "30" }, "uris" : [ "http://www.mendeley.com/documents/?uuid=4cd36935-812b-3a78-b78e-1fbd482f49a6" ] } ], "mendeley" : { "formattedCitation" : "(Zipperle, Ezzell and Doyle, 1984)", "plainTextFormattedCitation" : "(Zipperle, Ezzell and Doyle, 1984)", "previouslyFormattedCitation" : "(Zipperle, Ezzell and Doyle, 1984)" }, "properties" : {  }, "schema" : "https://github.com/citation-style-language/schema/raw/master/csl-citation.json" }</w:instrText>
      </w:r>
      <w:r w:rsidR="001611A5">
        <w:fldChar w:fldCharType="separate"/>
      </w:r>
      <w:r w:rsidR="00F71621" w:rsidRPr="00F71621">
        <w:rPr>
          <w:noProof/>
        </w:rPr>
        <w:t>(Zipperle, Ezzell and Doyle, 1984)</w:t>
      </w:r>
      <w:r w:rsidR="001611A5">
        <w:fldChar w:fldCharType="end"/>
      </w:r>
      <w:r w:rsidR="001611A5">
        <w:t>.</w:t>
      </w:r>
    </w:p>
    <w:p w14:paraId="67FEFD75" w14:textId="77777777" w:rsidR="001611A5" w:rsidRDefault="001611A5" w:rsidP="001611A5"/>
    <w:p w14:paraId="3C4E5D1A" w14:textId="4647ADD0" w:rsidR="001611A5" w:rsidRDefault="001611A5" w:rsidP="001611A5">
      <w:pPr>
        <w:rPr>
          <w:i/>
        </w:rPr>
      </w:pPr>
      <w:r>
        <w:t xml:space="preserve"> One of the first proteins identified that impacts peptidoglycan modification is </w:t>
      </w:r>
      <w:r w:rsidRPr="00BC13C7">
        <w:rPr>
          <w:i/>
        </w:rPr>
        <w:t>O</w:t>
      </w:r>
      <w:r>
        <w:t>-acetyltransferase (OatA)</w:t>
      </w:r>
      <w:r w:rsidR="00AB3CB7">
        <w:t>,</w:t>
      </w:r>
      <w:r>
        <w:t xml:space="preserve"> capable of acetylating MurNAc and causing resistance to lysozyme </w:t>
      </w:r>
      <w:r w:rsidR="00872B8B">
        <w:t xml:space="preserve">in </w:t>
      </w:r>
      <w:r w:rsidR="00F45958" w:rsidRPr="00F45958">
        <w:rPr>
          <w:i/>
          <w:iCs/>
        </w:rPr>
        <w:t>S. aureus</w:t>
      </w:r>
      <w:r w:rsidR="0073580A" w:rsidRPr="0073580A">
        <w:rPr>
          <w:i/>
          <w:iCs/>
        </w:rPr>
        <w:t xml:space="preserve"> </w:t>
      </w:r>
      <w:r>
        <w:fldChar w:fldCharType="begin" w:fldLock="1"/>
      </w:r>
      <w:r w:rsidR="00B145F9">
        <w:instrText>ADDIN CSL_CITATION { "citationItems" : [ { "id" : "ITEM-1", "itemData" : { "DOI" : "10.1128/IAI.00301-06", "ISBN" : "0019-9567 (Print)", "ISSN" : "00199567", "PMID" : "16861647", "abstract" : "Human-pathogenic bacteria that are able to cause persistent infections must have developed mechanisms to resist the immune defense system. Lysozyme, a cell wall-lytic enzyme, is one of the first defense compounds induced in serum and tissues after the onset of infection. Recently, we showed that Staphylococcus aureus is resistant to lysozyme by O acetylating its peptidoglycan (PG) by O-acetyltransferase (OatA). We asked the question of which staphylococcal species PG is O acetylated. We applied various methods, such as genome analysis, PCR, Southern blotting, lysozyme sensitivity assay, and verification of O acetylation of PG by high-performance liquid chromatography (HPLC) analysis. PCR analysis using S. aureus-derived oatA primers and Southern blotting did not yield reliable results with other staphylococcal species. Therefore, we used the HPLC-based assay to directly detect PG O acetylation. Our studies revealed that the muramic acid was O acetylated only in pathogenic, lysozyme-resistant staphylococci (e.g., S. aureus, S. epidermidis, S. lugdunensis, and others). All nonpathogenic species were lysozyme sensitive. They can be divided into sensitive species (e.g., S. carnosus, S. gallinarum, and S. xylosus) and hypersensitive species (e.g., S. equorum, S. lentus, and S. arlettae). In all lysozyme-sensitive species, the analyzed PG was de-O-acetylated. When we transformed the oatA gene from lysozyme-resistant S. aureus into S. carnosus, the corresponding transformants also became lysozyme resistant", "author" : [ { "dropping-particle" : "", "family" : "Bera", "given" : "Agnieszka", "non-dropping-particle" : "", "parse-names" : false, "suffix" : "" }, { "dropping-particle" : "", "family" : "Biswas", "given" : "Raja", "non-dropping-particle" : "", "parse-names" : false, "suffix" : "" }, { "dropping-particle" : "", "family" : "Herbert", "given" : "Silvia", "non-dropping-particle" : "", "parse-names" : false, "suffix" : "" }, { "dropping-particle" : "", "family" : "G\u00f6tz", "given" : "Friedrich", "non-dropping-particle" : "", "parse-names" : false, "suffix" : "" } ], "container-title" : "Infection and Immunity", "id" : "ITEM-1", "issue" : "8", "issued" : { "date-parts" : [ [ "2006" ] ] }, "page" : "4598-4604", "title" : "The presence of peptidoglycan O-acetyltransferase in various staphylococcal species correlates with lysozyme resistance and pathogenicity", "type" : "article-journal", "volume" : "74" }, "uris" : [ "http://www.mendeley.com/documents/?uuid=e93e76ef-84d1-3d9e-968d-7b8da08b6fe6" ] }, { "id" : "ITEM-2", "itemData" : { "DOI" : "10.1371/journal.ppat.1006667", "ISBN" : "1111111111", "ISSN" : "15537374", "PMID" : "29077761", "abstract" : "The O-acetylation of the essential cell wall polymer peptidoglycan occurs in most Gram-pos-itive bacterial pathogens, including species of Staphylococcus, Streptococcus and Entero-coccus. This modification to peptidoglycan protects these pathogens from the lytic action of the lysozymes of innate immunity systems and, as such, is recognized as a virulence factor. The key enzyme involved, peptidoglycan O-acetyltransferase A (OatA) represents a particu-lar challenge to biochemical study since it is a membrane associated protein whose sub-strate is the insoluble peptidoglycan cell wall polymer. OatA is predicted to be bimodular, being comprised of an N-terminal integral membrane domain linked to a C-terminal extracy-toplasmic domain. We present herein the first biochemical and kinetic characterization of the C-terminal catalytic domain of OatA from two important human pathogens, Staphylococ-cus aureus and Streptococcus pneumoniae. Using both pseudosubstrates and novel biosynthetically-prepared peptidoglycan polymers, we characterized distinct substrate specificities for the two enzymes. In addition, the high resolution crystal structure of the C-terminal domain reveals an SGNH/GDSL-like hydrolase fold with a catalytic triad of amino acids but with a non-canonical oxyanion hole structure. Site-specific replacements con-firmed the identity of the catalytic and oxyanion hole residues. A model is presented for the O-acetylation of peptidoglycan whereby the translocation of acetyl groups from a cyto-plasmic source across the cytoplasmic membrane is catalyzed by the N-terminal domain of OatA for their transfer to peptidoglycan by its C-terminal domain. This study on the struc-ture-function relationship of OatA provides a molecular and mechanistic understanding of this bacterial resistance mechanism opening the prospect for novel chemotherapeutic exploration to enhance innate immunity protection against Gram-positive pathogens.", "author" : [ { "dropping-particle" : "", "family" : "Sychantha", "given" : "David", "non-dropping-particle" : "", "parse-names" : false, "suffix" : "" }, { "dropping-particle" : "", "family" : "Jones", "given" : "Carys S.", "non-dropping-particle" : "", "parse-names" : false, "suffix" : "" }, { "dropping-particle" : "", "family" : "Little", "given" : "Dustin J.", "non-dropping-particle" : "", "parse-names" : false, "suffix" : "" }, { "dropping-particle" : "", "family" : "Moynihan", "given" : "Patrick J.", "non-dropping-particle" : "", "parse-names" : false, "suffix" : "" }, { "dropping-particle" : "", "family" : "Robinson", "given" : "Howard", "non-dropping-particle" : "", "parse-names" : false, "suffix" : "" }, { "dropping-particle" : "", "family" : "Galley", "given" : "Nicola F.", "non-dropping-particle" : "", "parse-names" : false, "suffix" : "" }, { "dropping-particle" : "", "family" : "Roper", "given" : "David I.", "non-dropping-particle" : "", "parse-names" : false, "suffix" : "" }, { "dropping-particle" : "", "family" : "Dowson", "given" : "Christopher G.", "non-dropping-particle" : "", "parse-names" : false, "suffix" : "" }, { "dropping-particle" : "", "family" : "Howell", "given" : "P. Lynne", "non-dropping-particle" : "", "parse-names" : false, "suffix" : "" }, { "dropping-particle" : "", "family" : "Clarke", "given" : "Anthony J.", "non-dropping-particle" : "", "parse-names" : false, "suffix" : "" } ], "container-title" : "PLoS Pathogens", "editor" : [ { "dropping-particle" : "", "family" : "Zhang", "given" : "Gongyi", "non-dropping-particle" : "", "parse-names" : false, "suffix" : "" } ], "id" : "ITEM-2", "issue" : "10", "issued" : { "date-parts" : [ [ "2017", "10", "27" ] ] }, "page" : "e1006667", "publisher" : "Public Library of Science", "title" : "In vitro characterization of the antivirulence target of Gram-positive pathogens, peptidoglycan O-acetyltransferase A (OatA)", "type" : "article-journal", "volume" : "13" }, "uris" : [ "http://www.mendeley.com/documents/?uuid=769f06a3-d71d-39be-957d-b3b33ec03256" ] } ], "mendeley" : { "formattedCitation" : "(Bera &lt;i&gt;et al.&lt;/i&gt;, 2006; Sychantha &lt;i&gt;et al.&lt;/i&gt;, 2017)", "plainTextFormattedCitation" : "(Bera et al., 2006; Sychantha et al., 2017)", "previouslyFormattedCitation" : "(Bera &lt;i&gt;et al.&lt;/i&gt;, 2006; Sychantha &lt;i&gt;et al.&lt;/i&gt;, 2017)" }, "properties" : {  }, "schema" : "https://github.com/citation-style-language/schema/raw/master/csl-citation.json" }</w:instrText>
      </w:r>
      <w:r>
        <w:fldChar w:fldCharType="separate"/>
      </w:r>
      <w:r w:rsidR="00F71621" w:rsidRPr="00F71621">
        <w:rPr>
          <w:noProof/>
        </w:rPr>
        <w:t xml:space="preserve">(Bera </w:t>
      </w:r>
      <w:r w:rsidR="00F71621" w:rsidRPr="00F71621">
        <w:rPr>
          <w:i/>
          <w:noProof/>
        </w:rPr>
        <w:t>et al.</w:t>
      </w:r>
      <w:r w:rsidR="00F71621" w:rsidRPr="00F71621">
        <w:rPr>
          <w:noProof/>
        </w:rPr>
        <w:t xml:space="preserve">, 2006; Sychantha </w:t>
      </w:r>
      <w:r w:rsidR="00F71621" w:rsidRPr="00F71621">
        <w:rPr>
          <w:i/>
          <w:noProof/>
        </w:rPr>
        <w:t>et al.</w:t>
      </w:r>
      <w:r w:rsidR="00F71621" w:rsidRPr="00F71621">
        <w:rPr>
          <w:noProof/>
        </w:rPr>
        <w:t>, 2017)</w:t>
      </w:r>
      <w:r>
        <w:fldChar w:fldCharType="end"/>
      </w:r>
      <w:r>
        <w:t xml:space="preserve">. What is more, the same studies have shown that addition of OatA to lysozyme-sensitive strains of </w:t>
      </w:r>
      <w:r w:rsidR="00F45958" w:rsidRPr="00F45958">
        <w:rPr>
          <w:i/>
          <w:iCs/>
        </w:rPr>
        <w:t>S. aureus</w:t>
      </w:r>
      <w:r w:rsidR="0073580A" w:rsidRPr="0073580A">
        <w:rPr>
          <w:i/>
          <w:iCs/>
        </w:rPr>
        <w:t xml:space="preserve"> </w:t>
      </w:r>
      <w:r>
        <w:t xml:space="preserve">was </w:t>
      </w:r>
      <w:r>
        <w:lastRenderedPageBreak/>
        <w:t>enough for the strain to be completely resistant to this peptidoglycan hydrolase. Interestingly, the modification of bacterial peptidoglycan by OatA also results in the bacteria being able to evade killing within the phagolysosome, as well as inhibiting IL-1</w:t>
      </w:r>
      <w:r>
        <w:sym w:font="Symbol" w:char="F062"/>
      </w:r>
      <w:r>
        <w:t xml:space="preserve"> production, as for this cytokine to be activated it is essential for peptidoglycan to be digested </w:t>
      </w:r>
      <w:r>
        <w:fldChar w:fldCharType="begin" w:fldLock="1"/>
      </w:r>
      <w:r w:rsidR="00B145F9">
        <w:instrText>ADDIN CSL_CITATION { "citationItems" : [ { "id" : "ITEM-1", "itemData" : { "DOI" : "10.1016/J.CHOM.2009.12.008", "ISSN" : "1931-3128", "abstract" : "IL-1\u03b2 produced by phagocytes is important for protection against the mucosal pathogen Staphylococcus aureus. Processing and maturation of this cytokine requires activation of the multiprotein inflammasome complex. We observed that the bacterial cell wall component peptidoglycan (PGN) must be particulate and internalized via phagocytosis to activate NLRP3 inflammasomes and IL-1\u03b2 secretion. In the context of S. aureus infection of macrophages, we find that phagocytosis and lysozyme-based bacterial cell wall degradation are necessary to induce IL-1\u03b2 secretion. Further, an S. aureus enzyme, PGN O-acetyltransferase A, previously demonstrated to make cell wall PGN resistant to lysozyme, strongly suppresses inflammasome activation and inflammation in vitro and in vivo. These observations demonstrate that phagocytosis and lysozyme-based cell wall degradation of S. aureus are functionally coupled to inflammasome activation and IL-1\u03b2 secretion and illustrate a case whereby a bacterium specifically subverts IL-1\u03b2 secretion through chemical modification of its cell wall PGN.", "author" : [ { "dropping-particle" : "", "family" : "Shimada", "given" : "Takahiro", "non-dropping-particle" : "", "parse-names" : false, "suffix" : "" }, { "dropping-particle" : "", "family" : "Park", "given" : "Bong Goo", "non-dropping-particle" : "", "parse-names" : false, "suffix" : "" }, { "dropping-particle" : "", "family" : "Wolf", "given" : "Andrea J.", "non-dropping-particle" : "", "parse-names" : false, "suffix" : "" }, { "dropping-particle" : "", "family" : "Brikos", "given" : "Constantinos", "non-dropping-particle" : "", "parse-names" : false, "suffix" : "" }, { "dropping-particle" : "", "family" : "Goodridge", "given" : "Helen S.", "non-dropping-particle" : "", "parse-names" : false, "suffix" : "" }, { "dropping-particle" : "", "family" : "Becker", "given" : "Courtney A.", "non-dropping-particle" : "", "parse-names" : false, "suffix" : "" }, { "dropping-particle" : "", "family" : "Reyes", "given" : "Christopher N.", "non-dropping-particle" : "", "parse-names" : false, "suffix" : "" }, { "dropping-particle" : "", "family" : "Miao", "given" : "Edward A.", "non-dropping-particle" : "", "parse-names" : false, "suffix" : "" }, { "dropping-particle" : "", "family" : "Aderem", "given" : "Alan", "non-dropping-particle" : "", "parse-names" : false, "suffix" : "" }, { "dropping-particle" : "", "family" : "G\u00f6tz", "given" : "Friedrich", "non-dropping-particle" : "", "parse-names" : false, "suffix" : "" }, { "dropping-particle" : "", "family" : "Liu", "given" : "George Y.", "non-dropping-particle" : "", "parse-names" : false, "suffix" : "" }, { "dropping-particle" : "", "family" : "Underhill", "given" : "David M.", "non-dropping-particle" : "", "parse-names" : false, "suffix" : "" } ], "container-title" : "Cell Host &amp; Microbe", "id" : "ITEM-1", "issue" : "1", "issued" : { "date-parts" : [ [ "2010", "1", "21" ] ] }, "page" : "38-49", "publisher" : "Cell Press", "title" : "Staphylococcus aureus Evades Lysozyme-Based Peptidoglycan Digestion that Links Phagocytosis, Inflammasome Activation, and IL-1\u03b2 Secretion", "type" : "article-journal", "volume" : "7" }, "uris" : [ "http://www.mendeley.com/documents/?uuid=decdae49-bb43-359a-8d32-fe1decdd1fda" ] } ], "mendeley" : { "formattedCitation" : "(Shimada, Park, Andrea J. Wolf, &lt;i&gt;et al.&lt;/i&gt;, 2010a)", "plainTextFormattedCitation" : "(Shimada, Park, Andrea J. Wolf, et al., 2010a)", "previouslyFormattedCitation" : "(Shimada, Park, Andrea J. Wolf, &lt;i&gt;et al.&lt;/i&gt;, 2010a)" }, "properties" : {  }, "schema" : "https://github.com/citation-style-language/schema/raw/master/csl-citation.json" }</w:instrText>
      </w:r>
      <w:r>
        <w:fldChar w:fldCharType="separate"/>
      </w:r>
      <w:r w:rsidR="00F71621" w:rsidRPr="00F71621">
        <w:rPr>
          <w:noProof/>
        </w:rPr>
        <w:t xml:space="preserve">(Shimada, Park, Andrea J. Wolf, </w:t>
      </w:r>
      <w:r w:rsidR="00F71621" w:rsidRPr="00F71621">
        <w:rPr>
          <w:i/>
          <w:noProof/>
        </w:rPr>
        <w:t>et al.</w:t>
      </w:r>
      <w:r w:rsidR="00F71621" w:rsidRPr="00F71621">
        <w:rPr>
          <w:noProof/>
        </w:rPr>
        <w:t>, 2010a)</w:t>
      </w:r>
      <w:r>
        <w:fldChar w:fldCharType="end"/>
      </w:r>
      <w:r>
        <w:t xml:space="preserve">. Homologues of OatA have been discovered in various </w:t>
      </w:r>
      <w:r w:rsidR="00AE6915" w:rsidRPr="00AE6915">
        <w:t>Gram-</w:t>
      </w:r>
      <w:r>
        <w:t>positi</w:t>
      </w:r>
      <w:r w:rsidR="00E56078">
        <w:t>ve bacterial species, such as</w:t>
      </w:r>
      <w:r>
        <w:t xml:space="preserve"> </w:t>
      </w:r>
      <w:r>
        <w:rPr>
          <w:i/>
        </w:rPr>
        <w:t>S. pneumoniae</w:t>
      </w:r>
      <w:r>
        <w:t xml:space="preserve">, </w:t>
      </w:r>
      <w:r>
        <w:rPr>
          <w:i/>
        </w:rPr>
        <w:t>E. faecalis</w:t>
      </w:r>
      <w:r w:rsidR="0073580A" w:rsidRPr="0073580A">
        <w:rPr>
          <w:i/>
          <w:iCs/>
        </w:rPr>
        <w:t xml:space="preserve"> </w:t>
      </w:r>
      <w:r>
        <w:t xml:space="preserve">and </w:t>
      </w:r>
      <w:r>
        <w:rPr>
          <w:i/>
        </w:rPr>
        <w:t xml:space="preserve">L. lactis </w:t>
      </w:r>
      <w:r>
        <w:rPr>
          <w:i/>
        </w:rPr>
        <w:fldChar w:fldCharType="begin" w:fldLock="1"/>
      </w:r>
      <w:r w:rsidR="00B145F9">
        <w:rPr>
          <w:i/>
        </w:rPr>
        <w:instrText>ADDIN CSL_CITATION { "citationItems" : [ { "id" : "ITEM-1", "itemData" : { "DOI" : "10.1128/IAI.00571-07", "ISBN" : "0019-9567", "ISSN" : "00199567", "PMID" : "17785473", "abstract" : "Lysozyme is an important and widespread compound of the host constitutive defense system, and it is assumed that Enterococcus faecalis is one of the few bacteria that are almost completely lysozyme resistant. On the basis of the sequence analysis of the whole genome of E. faecalis V583 strain, we identified two genes that are potentially involved in lysozyme resistance, EF_0783 and EF_1843. Protein products of these two genes share significant homology with Staphylococcus aureus peptidoglycan O-acetyltransferase (OatA) and Streptococcus pneumoniae N-acetylglucosamine deacetylase (PgdA), respectively. In order to determine whether EF_0783 and EF_1843 are involved in lysozyme resistance, we constructed their corresponding mutants and a double mutant. The DeltaEF_0783 mutant and DeltaEF_0783 DeltaEF_1843 double mutant were shown to be more sensitive to lysozyme than the parental E. faecalis JH2-2 strain and DeltaEF_1843 mutant were. However, compared to other bacteria, such as Listeria monocytogenes or S. pneumoniae, the tolerance of DeltaEF_0783 and DeltaEF_0783 DeltaEF_1843 mutants towards lysozyme remains very high. Peptidoglycan structure analysis showed that EF_0783 modifies the peptidoglycan by O acetylation of N-acetyl muramic acid, while the EF_1843 deletion has no obvious effect on peptidoglycan structure under the same conditions. Moreover, the EF_0783 and EF_1843 deletions seem to significantly affect the ability of E. faecalis to survive within murine macrophages. In all, while EF_0783 is currently involved in the lysozyme resistance of E. faecalis, peptidoglycan O acetylation and de-N-acetylation are not the main mechanisms conferring high levels of lysozyme resistance to E. faecalis.", "author" : [ { "dropping-particle" : "", "family" : "H\u00e9bert", "given" : "Laurent", "non-dropping-particle" : "", "parse-names" : false, "suffix" : "" }, { "dropping-particle" : "", "family" : "Courtin", "given" : "Pascal", "non-dropping-particle" : "", "parse-names" : false, "suffix" : "" }, { "dropping-particle" : "", "family" : "Torelli", "given" : "Riccardo", "non-dropping-particle" : "", "parse-names" : false, "suffix" : "" }, { "dropping-particle" : "", "family" : "Sanguinetti", "given" : "Maurizio", "non-dropping-particle" : "", "parse-names" : false, "suffix" : "" }, { "dropping-particle" : "", "family" : "Chapot-Chartier", "given" : "Marie Pierre", "non-dropping-particle" : "", "parse-names" : false, "suffix" : "" }, { "dropping-particle" : "", "family" : "Auffray", "given" : "Yanick", "non-dropping-particle" : "", "parse-names" : false, "suffix" : "" }, { "dropping-particle" : "", "family" : "Benachour", "given" : "Abdellah", "non-dropping-particle" : "", "parse-names" : false, "suffix" : "" } ], "container-title" : "Infection and Immunity", "id" : "ITEM-1", "issue" : "11", "issued" : { "date-parts" : [ [ "2007", "11", "1" ] ] }, "page" : "5390-5398", "publisher" : "American Society for Microbiology", "title" : "Enterococcus faecalis constitutes an unusual bacterial model in lysozyme resistance", "type" : "article-journal", "volume" : "75" }, "uris" : [ "http://www.mendeley.com/documents/?uuid=e77088c8-462f-3c23-a2d6-2b789d1c4f61" ] }, { "id" : "ITEM-2", "itemData" : { "DOI" : "10.1074/jbc.M611308200", "ISBN" : "0021-9258 (Print)", "ISSN" : "00219258", "PMID" : "17485463", "abstract" : "Endogenous peptidoglycan (PG)-hydrolyzing enzymes, the autolysins, are needed to relax the rigid PG sacculus to allow bacterial cell growth and separation. PGs of pathogens and commensal bacteria may also be degraded by hydrolases of animal origin (lysozymes), which act as antimicrobials. The genetic mechanisms regulating PG resistance to hydrolytic degradation were dissected in the Gram-positive bacterium Lactococcus lactis. We found that the ability of L. lactis to counteract PG hydrolysis depends on the degree of acetylation. Overexpression of PG O-acetylase (encoded by oatA) led to bacterial growth arrest, indicating the potential lethality of oatA and a need for its tight regulation. A novel regulatory factor, SpxB (previously denoted as YneH), exerted a positive effect on oatA expression. Our results indicate that SpxB binding to RNA polymerase constitutes a previously missing link in the multistep response to cell envelope stress, provoked by PG hydrolysis with lysozyme. We suggest that the two-component system CesSR responds to this stress by inducing SpxB, thus favoring its interactions with RNA polymerase. Induction of PG O-acetylation by this cascade renders it resistant to hydrolysis.", "author" : [ { "dropping-particle" : "", "family" : "Veiga", "given" : "Patrick", "non-dropping-particle" : "", "parse-names" : false, "suffix" : "" }, { "dropping-particle" : "", "family" : "Bulbarela-Sampieri", "given" : "Carmen", "non-dropping-particle" : "", "parse-names" : false, "suffix" : "" }, { "dropping-particle" : "", "family" : "Furlan", "given" : "Sylviane", "non-dropping-particle" : "", "parse-names" : false, "suffix" : "" }, { "dropping-particle" : "", "family" : "Maisons", "given" : "Aur\u00e9lie", "non-dropping-particle" : "", "parse-names" : false, "suffix" : "" }, { "dropping-particle" : "", "family" : "Chapot-Chartier", "given" : "Marie Pierre", "non-dropping-particle" : "", "parse-names" : false, "suffix" : "" }, { "dropping-particle" : "", "family" : "Erkelenz", "given" : "Michael", "non-dropping-particle" : "", "parse-names" : false, "suffix" : "" }, { "dropping-particle" : "", "family" : "Mervelet", "given" : "Peggy", "non-dropping-particle" : "", "parse-names" : false, "suffix" : "" }, { "dropping-particle" : "", "family" : "Noirot", "given" : "Philippe", "non-dropping-particle" : "", "parse-names" : false, "suffix" : "" }, { "dropping-particle" : "", "family" : "Frees", "given" : "Dorte", "non-dropping-particle" : "", "parse-names" : false, "suffix" : "" }, { "dropping-particle" : "", "family" : "Kuipers", "given" : "Oscar P", "non-dropping-particle" : "", "parse-names" : false, "suffix" : "" }, { "dropping-particle" : "", "family" : "Kok", "given" : "Jan", "non-dropping-particle" : "", "parse-names" : false, "suffix" : "" }, { "dropping-particle" : "", "family" : "Gruss", "given" : "Alexandra", "non-dropping-particle" : "", "parse-names" : false, "suffix" : "" }, { "dropping-particle" : "", "family" : "Buist", "given" : "Girbe", "non-dropping-particle" : "", "parse-names" : false, "suffix" : "" }, { "dropping-particle" : "", "family" : "Kulakauskas", "given" : "Saulius", "non-dropping-particle" : "", "parse-names" : false, "suffix" : "" } ], "container-title" : "Journal of Biological Chemistry", "id" : "ITEM-2", "issue" : "27", "issued" : { "date-parts" : [ [ "2007", "7", "6" ] ] }, "page" : "19342-19354", "publisher" : "American Society for Biochemistry and Molecular Biology", "title" : "SpxB regulates O-acetylation-dependent resistance of Lactococcus lactis peptidoglycan to hydrolysis", "type" : "article-journal", "volume" : "282" }, "uris" : [ "http://www.mendeley.com/documents/?uuid=bc201bca-cd65-3e83-a170-9b7580dfd571" ] } ], "mendeley" : { "formattedCitation" : "(H\u00e9bert &lt;i&gt;et al.&lt;/i&gt;, 2007; Veiga &lt;i&gt;et al.&lt;/i&gt;, 2007)", "plainTextFormattedCitation" : "(H\u00e9bert et al., 2007; Veiga et al., 2007)", "previouslyFormattedCitation" : "(H\u00e9bert &lt;i&gt;et al.&lt;/i&gt;, 2007; Veiga &lt;i&gt;et al.&lt;/i&gt;, 2007)" }, "properties" : {  }, "schema" : "https://github.com/citation-style-language/schema/raw/master/csl-citation.json" }</w:instrText>
      </w:r>
      <w:r>
        <w:rPr>
          <w:i/>
        </w:rPr>
        <w:fldChar w:fldCharType="separate"/>
      </w:r>
      <w:r w:rsidR="00F71621" w:rsidRPr="00F71621">
        <w:rPr>
          <w:noProof/>
        </w:rPr>
        <w:t xml:space="preserve">(Hébert </w:t>
      </w:r>
      <w:r w:rsidR="00F71621" w:rsidRPr="00F71621">
        <w:rPr>
          <w:i/>
          <w:noProof/>
        </w:rPr>
        <w:t>et al.</w:t>
      </w:r>
      <w:r w:rsidR="00F71621" w:rsidRPr="00F71621">
        <w:rPr>
          <w:noProof/>
        </w:rPr>
        <w:t xml:space="preserve">, 2007; Veiga </w:t>
      </w:r>
      <w:r w:rsidR="00F71621" w:rsidRPr="00F71621">
        <w:rPr>
          <w:i/>
          <w:noProof/>
        </w:rPr>
        <w:t>et al.</w:t>
      </w:r>
      <w:r w:rsidR="00F71621" w:rsidRPr="00F71621">
        <w:rPr>
          <w:noProof/>
        </w:rPr>
        <w:t>, 2007)</w:t>
      </w:r>
      <w:r>
        <w:rPr>
          <w:i/>
        </w:rPr>
        <w:fldChar w:fldCharType="end"/>
      </w:r>
      <w:r>
        <w:rPr>
          <w:i/>
        </w:rPr>
        <w:t xml:space="preserve">. </w:t>
      </w:r>
    </w:p>
    <w:p w14:paraId="255681FE" w14:textId="77777777" w:rsidR="001611A5" w:rsidRDefault="001611A5" w:rsidP="001611A5"/>
    <w:p w14:paraId="2920270D" w14:textId="0760A3FC" w:rsidR="00657D82" w:rsidRDefault="00F45958" w:rsidP="0042099B">
      <w:pPr>
        <w:pStyle w:val="Heading2"/>
      </w:pPr>
      <w:bookmarkStart w:id="22" w:name="_Toc505262713"/>
      <w:bookmarkStart w:id="23" w:name="_Toc521494733"/>
      <w:r w:rsidRPr="00F45958">
        <w:rPr>
          <w:i/>
          <w:iCs/>
        </w:rPr>
        <w:t>S. aureus</w:t>
      </w:r>
      <w:r w:rsidR="0073580A" w:rsidRPr="0073580A">
        <w:rPr>
          <w:i/>
          <w:iCs/>
        </w:rPr>
        <w:t xml:space="preserve"> </w:t>
      </w:r>
      <w:r w:rsidR="00657D82">
        <w:t>virulence</w:t>
      </w:r>
      <w:bookmarkEnd w:id="22"/>
      <w:bookmarkEnd w:id="23"/>
      <w:r w:rsidR="00657D82">
        <w:t xml:space="preserve"> </w:t>
      </w:r>
    </w:p>
    <w:p w14:paraId="5186EA39" w14:textId="77777777" w:rsidR="00657D82" w:rsidRPr="00E2669A" w:rsidRDefault="00657D82" w:rsidP="00657D82"/>
    <w:p w14:paraId="3FD47801" w14:textId="2F4DC1CA" w:rsidR="00657D82" w:rsidRDefault="00657D82" w:rsidP="00657D82">
      <w:r>
        <w:t xml:space="preserve">Bacterial virulence factors are largely defined as microbial genes and their products that are specifically required for infection </w:t>
      </w:r>
      <w:r>
        <w:fldChar w:fldCharType="begin" w:fldLock="1"/>
      </w:r>
      <w:r w:rsidR="00B145F9">
        <w:instrText>ADDIN CSL_CITATION { "citationItems" : [ { "id" : "ITEM-1", "itemData" : { "DOI" : "10.1007/s13592-015-0412-8", "ISBN" : "0019-9567", "ISSN" : "00199567", "PMID" : "10417127", "abstract" : "While preparing to teach the Microbial Pathogenesis grad-uate course at our institution, we found ourselves struggling to find basic definitions of virulence and pathogenicity that incor-porated the contributions of both the host and the pathogen. The generally used definition of a pathogen as a microbe that causes disease in a host (Table 1) seemed inadequate, because some microbes do not cause clinically evident disease in all hosts. As we investigated the origins of the modern concepts of microbial pathogenesis, we found that while the importance of a host's susceptibility for a microbe's virulence was often rec-ognized, the existing definitions did not account for the con-tributions of both pathogen and host. Historical definitions of pathogens were based on their ability to cause disease as an invariant trait. An integrated view of microbial pathogenesis accounting for the contributions of both host and pathogen has not been developed. In this article, we review historical con-cepts of microbial pathogenicity and virulence, propose new definitions, and suggest a classification system for microbial pathogens based on their ability to cause damage as a function of the host's immune response.", "author" : [ { "dropping-particle" : "", "family" : "Casadevall", "given" : "Arturo", "non-dropping-particle" : "", "parse-names" : false, "suffix" : "" }, { "dropping-particle" : "", "family" : "Pirofski", "given" : "Liise Anne", "non-dropping-particle" : "", "parse-names" : false, "suffix" : "" } ], "container-title" : "Infection and Immunity", "id" : "ITEM-1", "issue" : "8", "issued" : { "date-parts" : [ [ "1999" ] ] }, "page" : "3703-3713", "title" : "Host-pathogen interactions: Redefining the basic concepts of virulence and pathogenicity", "type" : "article", "volume" : "67" }, "uris" : [ "http://www.mendeley.com/documents/?uuid=c8e7c92c-090f-37f7-b619-ce8e67cae4a7" ] } ], "mendeley" : { "formattedCitation" : "(Casadevall and Pirofski, 1999)", "plainTextFormattedCitation" : "(Casadevall and Pirofski, 1999)", "previouslyFormattedCitation" : "(Casadevall and Pirofski, 1999)" }, "properties" : {  }, "schema" : "https://github.com/citation-style-language/schema/raw/master/csl-citation.json" }</w:instrText>
      </w:r>
      <w:r>
        <w:fldChar w:fldCharType="separate"/>
      </w:r>
      <w:r w:rsidR="00F71621" w:rsidRPr="00F71621">
        <w:rPr>
          <w:noProof/>
        </w:rPr>
        <w:t>(Casadevall and Pirofski, 1999)</w:t>
      </w:r>
      <w:r>
        <w:fldChar w:fldCharType="end"/>
      </w:r>
      <w:r>
        <w:t>.</w:t>
      </w:r>
      <w:r w:rsidR="0073580A" w:rsidRPr="0073580A">
        <w:rPr>
          <w:i/>
          <w:iCs/>
        </w:rPr>
        <w:t xml:space="preserve"> </w:t>
      </w:r>
      <w:r>
        <w:t xml:space="preserve">Expression of these factors influence </w:t>
      </w:r>
      <w:r w:rsidR="00F45958" w:rsidRPr="00F45958">
        <w:rPr>
          <w:i/>
          <w:iCs/>
        </w:rPr>
        <w:t>S. aureus</w:t>
      </w:r>
      <w:r w:rsidR="0073580A" w:rsidRPr="0073580A">
        <w:rPr>
          <w:i/>
          <w:iCs/>
        </w:rPr>
        <w:t xml:space="preserve"> </w:t>
      </w:r>
      <w:r>
        <w:t>pathogenicity and can roughly be grouped into three categories. The first group of virulence factors are adhesins, essential for the colonization</w:t>
      </w:r>
      <w:r w:rsidR="0073580A" w:rsidRPr="0073580A">
        <w:rPr>
          <w:i/>
          <w:iCs/>
        </w:rPr>
        <w:t xml:space="preserve"> </w:t>
      </w:r>
      <w:r>
        <w:t xml:space="preserve">of </w:t>
      </w:r>
      <w:r w:rsidR="00F45958" w:rsidRPr="00F45958">
        <w:rPr>
          <w:i/>
          <w:iCs/>
        </w:rPr>
        <w:t>S. aureus</w:t>
      </w:r>
      <w:r w:rsidR="0073580A" w:rsidRPr="0073580A">
        <w:rPr>
          <w:i/>
          <w:iCs/>
        </w:rPr>
        <w:t xml:space="preserve"> </w:t>
      </w:r>
      <w:r>
        <w:t>in the host; second group are mainly exoproteins that cause damage to the host and allow dissemination and proliferation; the final group involves factors responsible for immune evasion.</w:t>
      </w:r>
      <w:r w:rsidR="0073580A" w:rsidRPr="0073580A">
        <w:rPr>
          <w:i/>
          <w:iCs/>
        </w:rPr>
        <w:t xml:space="preserve"> </w:t>
      </w:r>
      <w:r>
        <w:t>However, many virulence factors can play different roles, depending on the current stage of infection. For instance Protein A (SpA)</w:t>
      </w:r>
      <w:r w:rsidR="0073580A" w:rsidRPr="0073580A">
        <w:rPr>
          <w:i/>
          <w:iCs/>
        </w:rPr>
        <w:t xml:space="preserve"> </w:t>
      </w:r>
      <w:r>
        <w:t xml:space="preserve">can upregulate cytokines at sites of infection through binding to TNFR1 and in such as way increase airway epithelial damage during </w:t>
      </w:r>
      <w:r w:rsidR="00F45958" w:rsidRPr="00F45958">
        <w:rPr>
          <w:i/>
          <w:iCs/>
        </w:rPr>
        <w:t>S. aureus</w:t>
      </w:r>
      <w:r w:rsidR="0073580A" w:rsidRPr="0073580A">
        <w:rPr>
          <w:i/>
          <w:iCs/>
        </w:rPr>
        <w:t xml:space="preserve"> </w:t>
      </w:r>
      <w:r>
        <w:t>–induced pneumonia</w:t>
      </w:r>
      <w:r w:rsidR="0073580A" w:rsidRPr="0073580A">
        <w:rPr>
          <w:i/>
          <w:iCs/>
        </w:rPr>
        <w:t xml:space="preserve"> </w:t>
      </w:r>
      <w:r>
        <w:fldChar w:fldCharType="begin" w:fldLock="1"/>
      </w:r>
      <w:r w:rsidR="00B145F9">
        <w:instrText>ADDIN CSL_CITATION { "citationItems" : [ { "id" : "ITEM-1", "itemData" : { "DOI" : "10.1038/nm1079", "ISBN" : "1078-8956 (Print)\\r1078-8956", "ISSN" : "10788956", "PMID" : "15247912", "abstract" : "Staphylococcus aureus is a major human pathogen that is associated with diverse types of local and systemic infection characterized by inflammation dominated by polymorphonuclear leukocytes. Staphylococci frequently cause pneumonia, and these clinical isolates often have increased expression of protein A, suggesting that this protein may have a role in virulence. Here we show that TNFR1, a receptor for tumor-necrosis factor-alpha (TNF-alpha) that is widely distributed on the airway epithelium, is a receptor for protein A. We also show that the protein A-TNFR1 signaling pathway has a central role in the pathogenesis of staphylococcal pneumonia.", "author" : [ { "dropping-particle" : "", "family" : "G\u00f3mez", "given" : "Marisa I", "non-dropping-particle" : "", "parse-names" : false, "suffix" : "" }, { "dropping-particle" : "", "family" : "Lee", "given" : "Aram", "non-dropping-particle" : "", "parse-names" : false, "suffix" : "" }, { "dropping-particle" : "", "family" : "Reddy", "given" : "Bharat", "non-dropping-particle" : "", "parse-names" : false, "suffix" : "" }, { "dropping-particle" : "", "family" : "Muir", "given" : "Amanda", "non-dropping-particle" : "", "parse-names" : false, "suffix" : "" }, { "dropping-particle" : "", "family" : "Soong", "given" : "Grace", "non-dropping-particle" : "", "parse-names" : false, "suffix" : "" }, { "dropping-particle" : "", "family" : "Pitt", "given" : "Allyson", "non-dropping-particle" : "", "parse-names" : false, "suffix" : "" }, { "dropping-particle" : "", "family" : "Cheung", "given" : "Ambrose", "non-dropping-particle" : "", "parse-names" : false, "suffix" : "" }, { "dropping-particle" : "", "family" : "Prince", "given" : "Alice", "non-dropping-particle" : "", "parse-names" : false, "suffix" : "" } ], "container-title" : "Nature Medicine", "id" : "ITEM-1", "issue" : "8", "issued" : { "date-parts" : [ [ "2004", "8", "11" ] ] }, "page" : "842-848", "publisher" : "Nature Publishing Group", "title" : "Staphylococcus aureus protein A induces airway epithelial inflammatory responses by activating TNFR1", "type" : "article-journal", "volume" : "10" }, "uris" : [ "http://www.mendeley.com/documents/?uuid=f82a8134-580c-39b3-b07a-2caa2706b15b" ] } ], "mendeley" : { "formattedCitation" : "(G\u00f3mez &lt;i&gt;et al.&lt;/i&gt;, 2004)", "plainTextFormattedCitation" : "(G\u00f3mez et al., 2004)", "previouslyFormattedCitation" : "(G\u00f3mez &lt;i&gt;et al.&lt;/i&gt;, 2004)" }, "properties" : {  }, "schema" : "https://github.com/citation-style-language/schema/raw/master/csl-citation.json" }</w:instrText>
      </w:r>
      <w:r>
        <w:fldChar w:fldCharType="separate"/>
      </w:r>
      <w:r w:rsidR="00F71621" w:rsidRPr="00F71621">
        <w:rPr>
          <w:noProof/>
        </w:rPr>
        <w:t xml:space="preserve">(Gómez </w:t>
      </w:r>
      <w:r w:rsidR="00F71621" w:rsidRPr="00F71621">
        <w:rPr>
          <w:i/>
          <w:noProof/>
        </w:rPr>
        <w:t>et al.</w:t>
      </w:r>
      <w:r w:rsidR="00F71621" w:rsidRPr="00F71621">
        <w:rPr>
          <w:noProof/>
        </w:rPr>
        <w:t>, 2004)</w:t>
      </w:r>
      <w:r>
        <w:fldChar w:fldCharType="end"/>
      </w:r>
      <w:r>
        <w:t>. What is more it is also capable of triggering an anti-inflammatory response by activating TNF converting enzyme of the lung epithelial cells</w:t>
      </w:r>
      <w:r w:rsidR="00AB3CB7">
        <w:t>,</w:t>
      </w:r>
      <w:r>
        <w:t xml:space="preserve"> leading to the cleavage of TNFR1 from </w:t>
      </w:r>
      <w:r>
        <w:lastRenderedPageBreak/>
        <w:t xml:space="preserve">the cell surface and therefore reducing the amount of TNF signalling and decreasing the overall inflammatory response </w:t>
      </w:r>
      <w:r>
        <w:fldChar w:fldCharType="begin" w:fldLock="1"/>
      </w:r>
      <w:r w:rsidR="00B145F9">
        <w:instrText>ADDIN CSL_CITATION { "citationItems" : [ { "id" : "ITEM-1", "itemData" : { "DOI" : "10.1038/sj.emboj.7601554", "ISBN" : "0261-4189 (Print)\\r0261-4189 (Linking)", "ISSN" : "02614189", "PMID" : "17255933", "abstract" : "Among the many adhesins and toxins expressed by Staphylococcus aureus, protein A is an exceptionally complex virulence factor, known to interact with multiple eukaryotic targets, particularly those with immunological functions. Protein A acts as a ligand that can mimic TNF-alpha to activate TNFR1 and subsequent proinflammatory signaling. It also stimulates the cleavage of TNFR1 from the surface of epithelial cells and macrophages, which serves to limit TNF-alpha signaling. We characterized the signaling pathway responsible for TNFR1 shedding and identified protein A mutants which could activate TNFR1-dependent signaling, but were unable to activate TACE, the TNFR1 sheddase. Activation of TACE was dependent upon a discrete interaction between the previously defined IgG-binding domain of protein A and the epidermal growth factor receptor (EGFR), which in turn induced TACE phosphorylation through a c-Src-erk1/2-mediated cascade. This novel interaction was independent of the autocrine activation of EGFR and protein A-induced TGF-alpha was neither required nor sufficient to activate TNFR1 shedding. Thus, staphylococci exploit the ubiquitous and multifunctional EGFR to regulate the availability of TNFR1 on mucosal and immune cells.", "author" : [ { "dropping-particle" : "", "family" : "G\u00f3mez", "given" : "Marisa I", "non-dropping-particle" : "", "parse-names" : false, "suffix" : "" }, { "dropping-particle" : "", "family" : "Seaghdha", "given" : "Maghnus O", "non-dropping-particle" : "", "parse-names" : false, "suffix" : "" }, { "dropping-particle" : "", "family" : "Prince", "given" : "Alice S", "non-dropping-particle" : "", "parse-names" : false, "suffix" : "" } ], "container-title" : "EMBO Journal", "id" : "ITEM-1", "issue" : "3", "issued" : { "date-parts" : [ [ "2007", "2", "7" ] ] }, "page" : "701-709", "publisher" : "European Molecular Biology Organization", "title" : "Staphylococcus aureus protein a activates TACE through EGFR-dependent signaling", "type" : "article-journal", "volume" : "26" }, "uris" : [ "http://www.mendeley.com/documents/?uuid=c1454f34-fc28-363b-b38c-4c9f42a8f559" ] } ], "mendeley" : { "formattedCitation" : "(G\u00f3mez, Seaghdha and Prince, 2007)", "plainTextFormattedCitation" : "(G\u00f3mez, Seaghdha and Prince, 2007)", "previouslyFormattedCitation" : "(G\u00f3mez, Seaghdha and Prince, 2007)" }, "properties" : {  }, "schema" : "https://github.com/citation-style-language/schema/raw/master/csl-citation.json" }</w:instrText>
      </w:r>
      <w:r>
        <w:fldChar w:fldCharType="separate"/>
      </w:r>
      <w:r w:rsidR="00F71621" w:rsidRPr="00F71621">
        <w:rPr>
          <w:noProof/>
        </w:rPr>
        <w:t>(Gómez, Seaghdha and Prince, 2007)</w:t>
      </w:r>
      <w:r>
        <w:fldChar w:fldCharType="end"/>
      </w:r>
      <w:r>
        <w:t>.</w:t>
      </w:r>
      <w:r w:rsidR="0073580A" w:rsidRPr="0073580A">
        <w:rPr>
          <w:i/>
          <w:iCs/>
        </w:rPr>
        <w:t xml:space="preserve"> </w:t>
      </w:r>
    </w:p>
    <w:p w14:paraId="550C9C66" w14:textId="77777777" w:rsidR="00657D82" w:rsidRDefault="00657D82" w:rsidP="00657D82"/>
    <w:p w14:paraId="5FD8CD52" w14:textId="7F3FEA90" w:rsidR="00657D82" w:rsidRPr="00954037" w:rsidRDefault="00657D82" w:rsidP="00236F57">
      <w:r>
        <w:t xml:space="preserve">A major group of virulence factors of note are MSCRAMMs (Microbial Surface Components Recognising Adhesive Matrix Molecules), which are essential for adhesion of </w:t>
      </w:r>
      <w:r w:rsidR="00F45958" w:rsidRPr="00F45958">
        <w:rPr>
          <w:i/>
          <w:iCs/>
        </w:rPr>
        <w:t xml:space="preserve">S. aureus </w:t>
      </w:r>
      <w:r>
        <w:t xml:space="preserve">to host tissues </w:t>
      </w:r>
      <w:r>
        <w:fldChar w:fldCharType="begin" w:fldLock="1"/>
      </w:r>
      <w:r w:rsidR="00B145F9">
        <w:instrText>ADDIN CSL_CITATION { "citationItems" : [ { "id" : "ITEM-1", "itemData" : { "DOI" : "10.1038/nrmicro3161", "ISBN" : "1740-1526", "ISSN" : "17401526", "PMID" : "24336184", "abstract" : "Staphylococcus aureus is an important opportunistic pathogen and persistently colonizes about 20% of the human population. Its surface is 'decorated' with proteins that are covalently anchored to the cell wall peptidoglycan. Structural and functional analysis has identified four distinct classes of surface proteins, of which microbial surface component recognizing adhesive matrix molecules (MSCRAMMs) are the largest class. These surface proteins have numerous functions, including adhesion to and invasion of host cells and tissues, evasion of immune responses and biofilm formation. Thus, cell wall-anchored proteins are essential virulence factors for the survival of S. aureus in the commensal state and during invasive infections, and targeting them with vaccines could combat S. aureus infections", "author" : [ { "dropping-particle" : "", "family" : "Foster", "given" : "Timothy J.", "non-dropping-particle" : "", "parse-names" : false, "suffix" : "" }, { "dropping-particle" : "", "family" : "Geoghegan", "given" : "Joan A.", "non-dropping-particle" : "", "parse-names" : false, "suffix" : "" }, { "dropping-particle" : "", "family" : "Ganesh", "given" : "Vannakambadi K.", "non-dropping-particle" : "", "parse-names" : false, "suffix" : "" }, { "dropping-particle" : "", "family" : "H\u00f6\u00f6k", "given" : "Magnus", "non-dropping-particle" : "", "parse-names" : false, "suffix" : "" } ], "container-title" : "Nature Reviews Microbiology", "id" : "ITEM-1", "issue" : "1", "issued" : { "date-parts" : [ [ "2014", "12", "16" ] ] }, "page" : "49-62", "publisher" : "Nature Publishing Group", "title" : "Adhesion, invasion and evasion: The many functions of the surface proteins of Staphylococcus aureus", "type" : "article", "volume" : "12" }, "uris" : [ "http://www.mendeley.com/documents/?uuid=c663eed8-f737-3b93-9411-09d4961e7298" ] } ], "mendeley" : { "formattedCitation" : "(Foster &lt;i&gt;et al.&lt;/i&gt;, 2014)", "plainTextFormattedCitation" : "(Foster et al., 2014)", "previouslyFormattedCitation" : "(Foster &lt;i&gt;et al.&lt;/i&gt;, 2014)" }, "properties" : {  }, "schema" : "https://github.com/citation-style-language/schema/raw/master/csl-citation.json" }</w:instrText>
      </w:r>
      <w:r>
        <w:fldChar w:fldCharType="separate"/>
      </w:r>
      <w:r w:rsidR="00F71621" w:rsidRPr="00F71621">
        <w:rPr>
          <w:noProof/>
        </w:rPr>
        <w:t xml:space="preserve">(Foster </w:t>
      </w:r>
      <w:r w:rsidR="00F71621" w:rsidRPr="00F71621">
        <w:rPr>
          <w:i/>
          <w:noProof/>
        </w:rPr>
        <w:t>et al.</w:t>
      </w:r>
      <w:r w:rsidR="00F71621" w:rsidRPr="00F71621">
        <w:rPr>
          <w:noProof/>
        </w:rPr>
        <w:t>, 2014)</w:t>
      </w:r>
      <w:r>
        <w:fldChar w:fldCharType="end"/>
      </w:r>
      <w:r>
        <w:t>.</w:t>
      </w:r>
      <w:r w:rsidR="0073580A" w:rsidRPr="0073580A">
        <w:rPr>
          <w:i/>
          <w:iCs/>
        </w:rPr>
        <w:t xml:space="preserve"> </w:t>
      </w:r>
      <w:r>
        <w:t xml:space="preserve">ClfA (Clumping Factor A) was one of the first to be identified and since has been shown to bind fibrinogen </w:t>
      </w:r>
      <w:r>
        <w:fldChar w:fldCharType="begin" w:fldLock="1"/>
      </w:r>
      <w:r w:rsidR="00B145F9">
        <w:instrText>ADDIN CSL_CITATION { "citationItems" : [ { "id" : "ITEM-1", "itemData" : { "DOI" : "10.1016/j.vaccine.2015.08.029", "ISSN" : "18732518", "PMID" : "26319743", "abstract" : "The Staphylococcus aureus virulence factor clumping factor A (ClfA) is a component of an investigational S. aureus prophylactic vaccine. ClfA enables S. aureus to bind to fibrinogen and platelets during the initial stages of invasive disease. Here we demonstrate that ectopic expression of ClfA is sufficient to render nonpathogenic Lactococcus lactis lethal in a murine model of systemic infection. In contrast, L. lactis expressing ClfAY338A, which cannot bind fibrinogen, did not cause death in the mice. Pathogenicity was also prevented by immunization with ClfA. This model was then used to define a preclinical correlate of protection by measuring functional antibody in a S. aureus fibrinogen binding inhibition assay (FBI) and correlating that titer with protective outcomes. Although many humans have pre-existing antibodies that bind to ClfA, only sera with a threshold functional titer in the FBI were protective in this preclinical model. This confirms that fibrinogen binding is critical for ClfA-mediated pathogenesis and demonstrates that functional antibodies against ClfA are sufficient to protect against ClfA-mediated pathogenesis in vivo, enabling the definition of a preclinical correlate of protection for ClfA-containing vaccines based on FBI titer.", "author" : [ { "dropping-particle" : "", "family" : "Scully", "given" : "Ingrid L.", "non-dropping-particle" : "", "parse-names" : false, "suffix" : "" }, { "dropping-particle" : "", "family" : "Timofeyeva", "given" : "Yekaterina", "non-dropping-particle" : "", "parse-names" : false, "suffix" : "" }, { "dropping-particle" : "", "family" : "Keeney", "given" : "David", "non-dropping-particle" : "", "parse-names" : false, "suffix" : "" }, { "dropping-particle" : "V.", "family" : "Matsuka", "given" : "Yury", "non-dropping-particle" : "", "parse-names" : false, "suffix" : "" }, { "dropping-particle" : "", "family" : "Severina", "given" : "Elena", "non-dropping-particle" : "", "parse-names" : false, "suffix" : "" }, { "dropping-particle" : "", "family" : "McNeil", "given" : "Lisa K.", "non-dropping-particle" : "", "parse-names" : false, "suffix" : "" }, { "dropping-particle" : "", "family" : "Nanra", "given" : "Jasdeep", "non-dropping-particle" : "", "parse-names" : false, "suffix" : "" }, { "dropping-particle" : "", "family" : "Hu", "given" : "George", "non-dropping-particle" : "", "parse-names" : false, "suffix" : "" }, { "dropping-particle" : "", "family" : "Liberator", "given" : "Paul A.", "non-dropping-particle" : "", "parse-names" : false, "suffix" : "" }, { "dropping-particle" : "", "family" : "Jansen", "given" : "Kathrin U.", "non-dropping-particle" : "", "parse-names" : false, "suffix" : "" }, { "dropping-particle" : "", "family" : "Anderson", "given" : "Annaliesa S.", "non-dropping-particle" : "", "parse-names" : false, "suffix" : "" } ], "container-title" : "Vaccine", "id" : "ITEM-1", "issue" : "41", "issued" : { "date-parts" : [ [ "2015", "10", "5" ] ] }, "page" : "5452-5457", "publisher" : "Elsevier", "title" : "Demonstration of the preclinical correlate of protection for Staphylococcus aureus clumping factor A in a murine model of infection", "type" : "article-journal", "volume" : "33" }, "uris" : [ "http://www.mendeley.com/documents/?uuid=06aeb1a0-cb8f-39f6-8804-ded2c1b13525" ] } ], "mendeley" : { "formattedCitation" : "(Scully &lt;i&gt;et al.&lt;/i&gt;, 2015)", "plainTextFormattedCitation" : "(Scully et al., 2015)", "previouslyFormattedCitation" : "(Scully &lt;i&gt;et al.&lt;/i&gt;, 2015)" }, "properties" : {  }, "schema" : "https://github.com/citation-style-language/schema/raw/master/csl-citation.json" }</w:instrText>
      </w:r>
      <w:r>
        <w:fldChar w:fldCharType="separate"/>
      </w:r>
      <w:r w:rsidR="00F71621" w:rsidRPr="00F71621">
        <w:rPr>
          <w:noProof/>
        </w:rPr>
        <w:t xml:space="preserve">(Scully </w:t>
      </w:r>
      <w:r w:rsidR="00F71621" w:rsidRPr="00F71621">
        <w:rPr>
          <w:i/>
          <w:noProof/>
        </w:rPr>
        <w:t>et al.</w:t>
      </w:r>
      <w:r w:rsidR="00F71621" w:rsidRPr="00F71621">
        <w:rPr>
          <w:noProof/>
        </w:rPr>
        <w:t>, 2015)</w:t>
      </w:r>
      <w:r>
        <w:fldChar w:fldCharType="end"/>
      </w:r>
      <w:r>
        <w:t>, and a pre-clinical murine model has shown a decrease in mouse mortality when treated with antibodies against ClfA.</w:t>
      </w:r>
      <w:r w:rsidR="00B75B6A">
        <w:t>)</w:t>
      </w:r>
      <w:r w:rsidR="00793542">
        <w:t>. MSCRAMM proteins are often referred to having a dock, lock and latch mechanism when binding ligands, as docking triggers an altered conformation of the MSCRAMM</w:t>
      </w:r>
      <w:r w:rsidR="00AB3CB7">
        <w:t>,</w:t>
      </w:r>
      <w:r w:rsidR="00793542">
        <w:t xml:space="preserve"> ultimately resulting in in a ‘latch’ formation</w:t>
      </w:r>
      <w:r w:rsidR="0073580A" w:rsidRPr="0073580A">
        <w:rPr>
          <w:i/>
          <w:iCs/>
        </w:rPr>
        <w:t xml:space="preserve"> </w:t>
      </w:r>
      <w:r w:rsidR="00793542">
        <w:fldChar w:fldCharType="begin" w:fldLock="1"/>
      </w:r>
      <w:r w:rsidR="00793542">
        <w:instrText>ADDIN CSL_CITATION { "citationItems" : [ { "id" : "ITEM-1", "itemData" : { "DOI" : "10.1038/nrmicro3161", "ISBN" : "1740-1526", "ISSN" : "17401526", "PMID" : "24336184", "abstract" : "Staphylococcus aureus is an important opportunistic pathogen and persistently colonizes about 20% of the human population. Its surface is 'decorated' with proteins that are covalently anchored to the cell wall peptidoglycan. Structural and functional analysis has identified four distinct classes of surface proteins, of which microbial surface component recognizing adhesive matrix molecules (MSCRAMMs) are the largest class. These surface proteins have numerous functions, including adhesion to and invasion of host cells and tissues, evasion of immune responses and biofilm formation. Thus, cell wall-anchored proteins are essential virulence factors for the survival of S. aureus in the commensal state and during invasive infections, and targeting them with vaccines could combat S. aureus infections", "author" : [ { "dropping-particle" : "", "family" : "Foster", "given" : "Timothy J.", "non-dropping-particle" : "", "parse-names" : false, "suffix" : "" }, { "dropping-particle" : "", "family" : "Geoghegan", "given" : "Joan A.", "non-dropping-particle" : "", "parse-names" : false, "suffix" : "" }, { "dropping-particle" : "", "family" : "Ganesh", "given" : "Vannakambadi K.", "non-dropping-particle" : "", "parse-names" : false, "suffix" : "" }, { "dropping-particle" : "", "family" : "H\u00f6\u00f6k", "given" : "Magnus", "non-dropping-particle" : "", "parse-names" : false, "suffix" : "" } ], "container-title" : "Nature Reviews Microbiology", "id" : "ITEM-1", "issue" : "1", "issued" : { "date-parts" : [ [ "2014", "12", "16" ] ] }, "page" : "49-62", "publisher" : "Nature Publishing Group", "title" : "Adhesion, invasion and evasion: The many functions of the surface proteins of Staphylococcus aureus", "type" : "article", "volume" : "12" }, "uris" : [ "http://www.mendeley.com/documents/?uuid=c663eed8-f737-3b93-9411-09d4961e7298" ] } ], "mendeley" : { "formattedCitation" : "(Foster &lt;i&gt;et al.&lt;/i&gt;, 2014)", "plainTextFormattedCitation" : "(Foster et al., 2014)", "previouslyFormattedCitation" : "(Foster &lt;i&gt;et al.&lt;/i&gt;, 2014)" }, "properties" : {  }, "schema" : "https://github.com/citation-style-language/schema/raw/master/csl-citation.json" }</w:instrText>
      </w:r>
      <w:r w:rsidR="00793542">
        <w:fldChar w:fldCharType="separate"/>
      </w:r>
      <w:r w:rsidR="00793542" w:rsidRPr="00F71621">
        <w:rPr>
          <w:noProof/>
        </w:rPr>
        <w:t xml:space="preserve">(Foster </w:t>
      </w:r>
      <w:r w:rsidR="00793542" w:rsidRPr="00F71621">
        <w:rPr>
          <w:i/>
          <w:noProof/>
        </w:rPr>
        <w:t>et al.</w:t>
      </w:r>
      <w:r w:rsidR="00793542" w:rsidRPr="00F71621">
        <w:rPr>
          <w:noProof/>
        </w:rPr>
        <w:t>, 2014)</w:t>
      </w:r>
      <w:r w:rsidR="00793542">
        <w:fldChar w:fldCharType="end"/>
      </w:r>
      <w:r w:rsidR="00793542">
        <w:t xml:space="preserve">. </w:t>
      </w:r>
      <w:r w:rsidR="00236F57">
        <w:t>However,</w:t>
      </w:r>
      <w:r w:rsidR="001D6A70">
        <w:t xml:space="preserve"> </w:t>
      </w:r>
      <w:r w:rsidR="00793542">
        <w:t xml:space="preserve">this mechanism of action is not enough for </w:t>
      </w:r>
      <w:r w:rsidR="001D6A70">
        <w:t xml:space="preserve">a protein </w:t>
      </w:r>
      <w:r w:rsidR="00793542">
        <w:t>to</w:t>
      </w:r>
      <w:r w:rsidR="001D6A70">
        <w:t xml:space="preserve"> be described as an MSCRAMM</w:t>
      </w:r>
      <w:r w:rsidR="00793542">
        <w:t>, as</w:t>
      </w:r>
      <w:r w:rsidR="001D6A70">
        <w:t xml:space="preserve"> its binding mechanism</w:t>
      </w:r>
      <w:r w:rsidR="00793542">
        <w:t xml:space="preserve"> must also rely</w:t>
      </w:r>
      <w:r w:rsidR="001D6A70">
        <w:t xml:space="preserve"> on subdomains </w:t>
      </w:r>
      <w:r w:rsidR="00793542">
        <w:t>containing</w:t>
      </w:r>
      <w:r w:rsidR="001D6A70">
        <w:t xml:space="preserve"> IgG-like folds (Deivanayagam CC </w:t>
      </w:r>
      <w:r w:rsidR="001D6A70">
        <w:rPr>
          <w:i/>
          <w:iCs/>
        </w:rPr>
        <w:t>et.al.,</w:t>
      </w:r>
      <w:r w:rsidR="001D6A70">
        <w:t xml:space="preserve"> 2002).</w:t>
      </w:r>
      <w:r w:rsidR="00EC336F">
        <w:t xml:space="preserve"> </w:t>
      </w:r>
      <w:r w:rsidR="00DA337A">
        <w:t xml:space="preserve">Other notable members of the </w:t>
      </w:r>
      <w:r w:rsidR="00DA337A">
        <w:rPr>
          <w:i/>
          <w:iCs/>
        </w:rPr>
        <w:t xml:space="preserve">S. aureus </w:t>
      </w:r>
      <w:r w:rsidR="00DA337A">
        <w:t xml:space="preserve">MSCRAMM group are Clumping-factor B (ClfB), thought to be responsible for nasal colonization and adherence (Ganesh VK </w:t>
      </w:r>
      <w:r w:rsidR="00DA337A">
        <w:rPr>
          <w:i/>
          <w:iCs/>
        </w:rPr>
        <w:t xml:space="preserve">et al., </w:t>
      </w:r>
      <w:r w:rsidR="00DA337A">
        <w:t>2011)</w:t>
      </w:r>
      <w:r w:rsidR="00EC336F">
        <w:t xml:space="preserve">, Fibronectin-binding proteins A and B (FnBPA,B) that are responsible for tissue invasion and adhesion (Sinha B </w:t>
      </w:r>
      <w:r w:rsidR="00EC336F">
        <w:rPr>
          <w:i/>
          <w:iCs/>
        </w:rPr>
        <w:t>et al.,</w:t>
      </w:r>
      <w:r w:rsidR="00EC336F">
        <w:t xml:space="preserve"> 2000), as well as Protein A</w:t>
      </w:r>
      <w:r w:rsidR="00AB3CB7">
        <w:t>,</w:t>
      </w:r>
      <w:r w:rsidR="00EC336F">
        <w:t xml:space="preserve"> capable of interfering with opsonisation (Lambris JD </w:t>
      </w:r>
      <w:r w:rsidR="00EC336F">
        <w:rPr>
          <w:i/>
          <w:iCs/>
        </w:rPr>
        <w:t>et al.,</w:t>
      </w:r>
      <w:r w:rsidR="00EC336F">
        <w:t xml:space="preserve"> 2008</w:t>
      </w:r>
      <w:r w:rsidR="00793542">
        <w:t>)</w:t>
      </w:r>
      <w:r w:rsidR="00AB3CB7">
        <w:t>.</w:t>
      </w:r>
      <w:r w:rsidR="00236F57">
        <w:t xml:space="preserve"> Importantly, it has been shown that attachment of MSCRAMMs and other cell surface proteins to peptidoglycan is a requirement for successful infection of the host by </w:t>
      </w:r>
      <w:r w:rsidR="00236F57">
        <w:rPr>
          <w:i/>
          <w:iCs/>
        </w:rPr>
        <w:t xml:space="preserve">S. aureus </w:t>
      </w:r>
      <w:r w:rsidR="00236F57">
        <w:t xml:space="preserve">(Mazmanian </w:t>
      </w:r>
      <w:r w:rsidR="00236F57">
        <w:rPr>
          <w:i/>
          <w:iCs/>
        </w:rPr>
        <w:t xml:space="preserve">et al., </w:t>
      </w:r>
      <w:r w:rsidR="00236F57">
        <w:t xml:space="preserve">2001). The bond between cell wall proteins and peptidoglycan is facilitated by </w:t>
      </w:r>
      <w:r w:rsidR="00BC7EA6">
        <w:t xml:space="preserve">sortase, an enzyme capable of linking the carboxyl group of threonine to the amino group, typical for peptidoglycan cross-bridges (Mazmanian </w:t>
      </w:r>
      <w:r w:rsidR="00BC7EA6">
        <w:rPr>
          <w:i/>
          <w:iCs/>
        </w:rPr>
        <w:t xml:space="preserve">et al., </w:t>
      </w:r>
      <w:r w:rsidR="00BC7EA6">
        <w:t xml:space="preserve">2001). </w:t>
      </w:r>
      <w:r w:rsidR="00863735">
        <w:t>Interestingly</w:t>
      </w:r>
      <w:r w:rsidR="00BC7EA6">
        <w:t xml:space="preserve"> the </w:t>
      </w:r>
      <w:r w:rsidR="00954037">
        <w:rPr>
          <w:i/>
          <w:iCs/>
        </w:rPr>
        <w:t xml:space="preserve">S. aureus </w:t>
      </w:r>
      <w:r w:rsidR="00954037">
        <w:t xml:space="preserve">sortase </w:t>
      </w:r>
      <w:r w:rsidR="00954037">
        <w:lastRenderedPageBreak/>
        <w:t xml:space="preserve">mutant </w:t>
      </w:r>
      <w:r w:rsidR="00954037">
        <w:rPr>
          <w:i/>
          <w:iCs/>
        </w:rPr>
        <w:t>srtA</w:t>
      </w:r>
      <w:r w:rsidR="00954037">
        <w:t xml:space="preserve"> is up to 1000 times less effective in forming renal abscesses (Mazmanian </w:t>
      </w:r>
      <w:r w:rsidR="00954037">
        <w:rPr>
          <w:i/>
          <w:iCs/>
        </w:rPr>
        <w:t>et. al,</w:t>
      </w:r>
      <w:r w:rsidR="00954037">
        <w:t xml:space="preserve"> 2000), as well as having a notable decrease in the ability to adhere to and invade host tissues (Bolken </w:t>
      </w:r>
      <w:r w:rsidR="00954037">
        <w:rPr>
          <w:i/>
          <w:iCs/>
        </w:rPr>
        <w:t xml:space="preserve">et al., </w:t>
      </w:r>
      <w:r w:rsidR="00954037">
        <w:t xml:space="preserve">2001) </w:t>
      </w:r>
    </w:p>
    <w:p w14:paraId="1B499B95" w14:textId="77777777" w:rsidR="00657D82" w:rsidRDefault="00657D82" w:rsidP="00657D82"/>
    <w:p w14:paraId="71E25FF8" w14:textId="7D25C763" w:rsidR="00657D82" w:rsidRDefault="00F45958" w:rsidP="00657D82">
      <w:r w:rsidRPr="00F45958">
        <w:rPr>
          <w:i/>
          <w:iCs/>
        </w:rPr>
        <w:t>S. aureus</w:t>
      </w:r>
      <w:r w:rsidR="00B75B6A">
        <w:rPr>
          <w:i/>
          <w:iCs/>
        </w:rPr>
        <w:t xml:space="preserve"> </w:t>
      </w:r>
      <w:r w:rsidR="00657D82">
        <w:t xml:space="preserve">membrane damaging polypeptides allow for the lysis of host leukocytes and blood cells </w:t>
      </w:r>
      <w:r w:rsidR="00657D82">
        <w:fldChar w:fldCharType="begin" w:fldLock="1"/>
      </w:r>
      <w:r w:rsidR="00B145F9">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I. STUDY OF HEMOLYTIC ACTIVITY That staphylococci lake blood was brought out in 1900, whe the hemolytic effect of staphylococci on bloodplates. The follo and Wechsberg2 demonstrated a hemolytic substance in filtr tures. They found that in alkaline beef broth, this hemolyt to appear on the fourth day and reached a maximum betwee fourteenth day. In a general way they showed that aureus and virulent strains produced greater quantities of hemolysins than did either the albus or avirulent strains. Van durme3 found that the hemolytic power was gen-erally greatest in cultures freshly isolated from pathologic conditions, and was generally absent in cultures from dust and from the normal mouth. Todd,4 working with B. megatherium and Kraus5 working with staphylococcus showed that this action takes place in vivo as well as in vitro.", "author" : [ { "dropping-particle" : "", "family" : "Julianelle", "given" : "Louis A", "non-dropping-particle" : "", "parse-names" : false, "suffix" : "" } ], "container-title" : "The Journal of Infectious Diseases", "id" : "ITEM-1", "issue" : "3", "issued" : { "date-parts" : [ [ "1922" ] ] }, "page" : "256-284", "title" : "Studies of hemolytic Staphylococci : Hemolytic Activity- Biochemical Reactions- serologic reactions", "type" : "article-journal", "volume" : "31" }, "uris" : [ "http://www.mendeley.com/documents/?uuid=07f20617-01dd-390e-8c95-5befb476fad4" ] } ], "mendeley" : { "formattedCitation" : "(Julianelle, 1922)", "plainTextFormattedCitation" : "(Julianelle, 1922)", "previouslyFormattedCitation" : "(Julianelle, 1922)" }, "properties" : {  }, "schema" : "https://github.com/citation-style-language/schema/raw/master/csl-citation.json" }</w:instrText>
      </w:r>
      <w:r w:rsidR="00657D82">
        <w:fldChar w:fldCharType="separate"/>
      </w:r>
      <w:r w:rsidR="00F71621" w:rsidRPr="00F71621">
        <w:rPr>
          <w:noProof/>
        </w:rPr>
        <w:t>(Julianelle, 1922)</w:t>
      </w:r>
      <w:r w:rsidR="00657D82">
        <w:fldChar w:fldCharType="end"/>
      </w:r>
      <w:r w:rsidR="00657D82">
        <w:t xml:space="preserve">, and include haemolysins </w:t>
      </w:r>
      <w:r w:rsidR="00B75B6A">
        <w:t>(</w:t>
      </w:r>
      <w:r w:rsidR="00657D82">
        <w:sym w:font="Symbol" w:char="F061"/>
      </w:r>
      <w:r w:rsidR="00657D82">
        <w:t>-,</w:t>
      </w:r>
      <w:r w:rsidR="00657D82">
        <w:sym w:font="Symbol" w:char="F062"/>
      </w:r>
      <w:r w:rsidR="00657D82">
        <w:t>-,</w:t>
      </w:r>
      <w:r w:rsidR="00657D82">
        <w:sym w:font="Symbol" w:char="F067"/>
      </w:r>
      <w:r w:rsidR="00657D82">
        <w:t>- toxin), leukocidins</w:t>
      </w:r>
      <w:r w:rsidR="0073580A" w:rsidRPr="0073580A">
        <w:rPr>
          <w:i/>
          <w:iCs/>
        </w:rPr>
        <w:t xml:space="preserve"> </w:t>
      </w:r>
      <w:r w:rsidR="00657D82">
        <w:t xml:space="preserve">and cytolytic peptides </w:t>
      </w:r>
      <w:r w:rsidR="00657D82">
        <w:fldChar w:fldCharType="begin" w:fldLock="1"/>
      </w:r>
      <w:r w:rsidR="00B145F9">
        <w:instrText>ADDIN CSL_CITATION { "citationItems" : [ { "id" : "ITEM-1", "itemData" : { "DOI" : "10.3389/fcimb.2012.00012", "ISSN" : "2235-2988", "PMID" : "22919604", "abstract" : "One key aspect of the virulence of Staphylococcus aureus lies in its ability to target the host cell membrane with a large number of membrane-damaging toxins and peptides. In this review, we describe the hemolysins, the bi-component leukocidins (which include the Panton Valentine leukocidin, LukAB/GH, and LukED), and the cytolytic peptides (phenol soluble modulins). While at first glance, all of these factors might appear redundant, it is now clear that some of these factors play specific roles in certain S. aureus life stages and diseases or target specific cell types or species. In this review, we present an update of the literature on toxin receptors and their cell type and species specificities. Furthermore, we review epidemiological studies and animal models illustrating the role of these membrane-damaging factors in various diseases. Finally, we emphasize the interplay of these factors with the host immune system and highlight all their non-lytic functions.", "author" : [ { "dropping-particle" : "", "family" : "Vandenesch", "given" : "Fran\u00e7ois", "non-dropping-particle" : "", "parse-names" : false, "suffix" : "" }, { "dropping-particle" : "", "family" : "Lina", "given" : "G", "non-dropping-particle" : "", "parse-names" : false, "suffix" : "" }, { "dropping-particle" : "", "family" : "Henry", "given" : "Thomas", "non-dropping-particle" : "", "parse-names" : false, "suffix" : "" } ], "container-title" : "Frontiers in Cellular and Infection Microbiology", "id" : "ITEM-1", "issued" : { "date-parts" : [ [ "2012" ] ] }, "page" : "12", "publisher" : "Frontiers Media SA", "title" : "Staphylococcus aureus Hemolysins, bi-component Leukocidins, and Cytolytic Peptides: A Redundant Arsenal of Membrane-Damaging Virulence Factors?", "type" : "article-journal", "volume" : "2" }, "uris" : [ "http://www.mendeley.com/documents/?uuid=d06c56aa-e543-3e3e-aa42-ebe70bc8a7eb" ] } ], "mendeley" : { "formattedCitation" : "(Vandenesch, Lina and Henry, 2012)", "plainTextFormattedCitation" : "(Vandenesch, Lina and Henry, 2012)", "previouslyFormattedCitation" : "(Vandenesch, Lina and Henry, 2012)" }, "properties" : {  }, "schema" : "https://github.com/citation-style-language/schema/raw/master/csl-citation.json" }</w:instrText>
      </w:r>
      <w:r w:rsidR="00657D82">
        <w:fldChar w:fldCharType="separate"/>
      </w:r>
      <w:r w:rsidR="00F71621" w:rsidRPr="00F71621">
        <w:rPr>
          <w:noProof/>
        </w:rPr>
        <w:t>(Vandenesch, Lina and Henry, 2012)</w:t>
      </w:r>
      <w:r w:rsidR="00657D82">
        <w:fldChar w:fldCharType="end"/>
      </w:r>
      <w:r w:rsidR="00657D82">
        <w:t xml:space="preserve">. While their functions may generally overlap, they are expressed at different stages during infection to target specific cell types. </w:t>
      </w:r>
      <w:r w:rsidR="00657D82">
        <w:sym w:font="Symbol" w:char="F061"/>
      </w:r>
      <w:r w:rsidR="00657D82">
        <w:t xml:space="preserve">-haemolysin was one of the first toxins to be described and has been shown to have cell type specificity, as it forms pores in human lymphocytes and monocytes, but not granulocytes, where binding takes place but insertion of the pore-forming proteins into the membrane is perturbed </w:t>
      </w:r>
      <w:r w:rsidR="00657D82">
        <w:fldChar w:fldCharType="begin" w:fldLock="1"/>
      </w:r>
      <w:r w:rsidR="00B145F9">
        <w:instrText>ADDIN CSL_CITATION { "citationItems" : [ { "id" : "ITEM-1", "itemData" : { "DOI" : "10.1073/pnas.94.21.11607", "ISBN" : "0027-8424 (Print)\\r0027-8424 (Linking)", "ISSN" : "0027-8424", "PMID" : "9326657", "abstract" : "Staphylococcal alpha-toxin is a 293-residue, single-chain polypeptide that spontaneously assembles into a heptameric pore in target cell membranes. To identify the pore-forming domain, substitution mutants have been produced in which single cysteine residues were introduced throughout the toxin molecule. By attaching the environmentally sensitive dye acrylodan to the sulfhydryl groups, the environment of individual amino acid side chains could be probed. In liposomes, a single 23-amino acid sequence (residues 118-140) was found to move from a polar to a nonpolar environment, indicating that this sequence forms the walls of the pore. However, periodicity in side chain environmental polarity could not be detected in the liposomal system. In the present study, the fluorimetric analyses were extended to physiological target cells. With susceptible cells such as rabbit erythrocytes and human lymphocytes, the 23 central amino acids 118-140 were again found to insert into the membrane; in contrast to the previous study with liposomes, the expected periodicity was now detected. Thus, every other residue in the sequence 126-140 entered a nonpolar environment in a striking display of an amphipathic transmembrane beta-barrel. In contrast, human granulocytes were found to bind alpha-toxin to a similar extent as lymphocytes, but the heptamers forming on these cells failed to insert their pore-forming domain into the membrane. As a consequence, nonfunctional heptamers assembled and the cells remained viable. The data resolve the molecular organization of a pore-forming toxin domain in living cells and reveal that resistant cells can prevent insertion of the functional domain into the bilayer", "author" : [ { "dropping-particle" : "", "family" : "Valeva", "given" : "A", "non-dropping-particle" : "", "parse-names" : false, "suffix" : "" }, { "dropping-particle" : "", "family" : "Walev", "given" : "I", "non-dropping-particle" : "", "parse-names" : false, "suffix" : "" }, { "dropping-particle" : "", "family" : "Pinkernell", "given" : "M", "non-dropping-particle" : "", "parse-names" : false, "suffix" : "" }, { "dropping-particle" : "", "family" : "Walker", "given" : "B", "non-dropping-particle" : "", "parse-names" : false, "suffix" : "" }, { "dropping-particle" : "", "family" : "Bayley", "given" : "H", "non-dropping-particle" : "", "parse-names" : false, "suffix" : "" }, { "dropping-particle" : "", "family" : "Palmer", "given" : "M", "non-dropping-particle" : "", "parse-names" : false, "suffix" : "" }, { "dropping-particle" : "", "family" : "Bhakdi", "given" : "S", "non-dropping-particle" : "", "parse-names" : false, "suffix" : "" } ], "container-title" : "Proc.Natl.Acad.Sci.U.S A", "id" : "ITEM-1", "issue" : "0027-8424 (Print)", "issued" : { "date-parts" : [ [ "1997", "10", "14" ] ] }, "page" : "11607-11611", "title" : "Transmembrane \u03b2-barrel of staphylococcal \u03b1-toxin forms in sensitive but not in resistant cells", "type" : "article-journal", "volume" : "94" }, "uris" : [ "http://www.mendeley.com/documents/?uuid=7a7ac19f-a9a9-3de6-a6ba-856f235d3a26" ] } ], "mendeley" : { "formattedCitation" : "(Valeva &lt;i&gt;et al.&lt;/i&gt;, 1997)", "plainTextFormattedCitation" : "(Valeva et al., 1997)", "previouslyFormattedCitation" : "(Valeva &lt;i&gt;et al.&lt;/i&gt;, 1997)" }, "properties" : {  }, "schema" : "https://github.com/citation-style-language/schema/raw/master/csl-citation.json" }</w:instrText>
      </w:r>
      <w:r w:rsidR="00657D82">
        <w:fldChar w:fldCharType="separate"/>
      </w:r>
      <w:r w:rsidR="00F71621" w:rsidRPr="00F71621">
        <w:rPr>
          <w:noProof/>
        </w:rPr>
        <w:t xml:space="preserve">(Valeva </w:t>
      </w:r>
      <w:r w:rsidR="00F71621" w:rsidRPr="00F71621">
        <w:rPr>
          <w:i/>
          <w:noProof/>
        </w:rPr>
        <w:t>et al.</w:t>
      </w:r>
      <w:r w:rsidR="00F71621" w:rsidRPr="00F71621">
        <w:rPr>
          <w:noProof/>
        </w:rPr>
        <w:t>, 1997)</w:t>
      </w:r>
      <w:r w:rsidR="00657D82">
        <w:fldChar w:fldCharType="end"/>
      </w:r>
      <w:r w:rsidR="00657D82">
        <w:t>. This cell specificity is thought to be governed by ADAM-10</w:t>
      </w:r>
      <w:r w:rsidR="00AB3CB7">
        <w:t>,</w:t>
      </w:r>
      <w:r w:rsidR="00657D82">
        <w:t xml:space="preserve"> acting as a receptor for </w:t>
      </w:r>
      <w:r w:rsidR="00657D82">
        <w:sym w:font="Symbol" w:char="F061"/>
      </w:r>
      <w:r w:rsidR="00657D82">
        <w:t xml:space="preserve">-toxin and the subsequent oligomerization of caveolin-1 to ADAM10 and triggering a conformational change allowing the toxin to enter the host cell and ultimately cause lysis </w:t>
      </w:r>
      <w:r w:rsidR="00657D82">
        <w:fldChar w:fldCharType="begin" w:fldLock="1"/>
      </w:r>
      <w:r w:rsidR="00B145F9">
        <w:instrText>ADDIN CSL_CITATION { "citationItems" : [ { "id" : "ITEM-1", "itemData" : { "DOI" : "10.1073/pnas.1001815107", "ISBN" : "0027-8424", "ISSN" : "0027-8424", "PMID" : "20624979", "abstract" : "Staphylococcus aureus alpha-hemolysin (Hla), a potent cytotoxin, plays an important role in the pathogenesis of staphylococcal diseases, including those caused by methicillin-resistant epidemic strains. Hla is secreted as a water-soluble monomer that undergoes a series of conformational changes to generate a heptameric, beta-barrel structure in host membranes. Structural maturation of Hla depends on its interaction with a previously unknown proteinaceous receptor in the context of the cell membrane. It is reported here that a disintegrin and metalloprotease 10 (ADAM10) interacts with Hla and is required to initiate the sequence of events whereby the toxin is transformed into a cytolytic pore. Hla binding to the eukaryotic cell requires ADAM10 expression. Further, ADAM10 is required for Hla-mediated cytotoxicity, most notably when the toxin is present at low concentrations. These data thus implicate ADAM10 as the probable high-affinity toxin receptor. Upon Hla binding, ADAM10 relocalizes to caveolin 1-enriched lipid rafts that serve as a platform for the clustering of signaling molecules. It is demonstrated that the Hla-ADAM10 complex initiates intracellular signaling events that culminate in the disruption of focal adhesions.", "author" : [ { "dropping-particle" : "", "family" : "Wilke", "given" : "Georgia A", "non-dropping-particle" : "", "parse-names" : false, "suffix" : "" }, { "dropping-particle" : "", "family" : "Wardenburg", "given" : "J. B.", "non-dropping-particle" : "", "parse-names" : false, "suffix" : "" } ], "container-title" : "Proceedings of the National Academy of Sciences", "id" : "ITEM-1", "issue" : "30", "issued" : { "date-parts" : [ [ "2010", "7", "27" ] ] }, "page" : "13473-13478", "publisher" : "National Academy of Sciences", "title" : "Role of a disintegrin and metalloprotease 10 in Staphylococcus aureus -hemolysin-mediated cellular injury", "type" : "article-journal", "volume" : "107" }, "uris" : [ "http://www.mendeley.com/documents/?uuid=cb86a2e6-5cda-3de8-936b-92af0f533a09" ] } ], "mendeley" : { "formattedCitation" : "(Wilke and Wardenburg, 2010)", "plainTextFormattedCitation" : "(Wilke and Wardenburg, 2010)", "previouslyFormattedCitation" : "(Wilke and Wardenburg, 2010)" }, "properties" : {  }, "schema" : "https://github.com/citation-style-language/schema/raw/master/csl-citation.json" }</w:instrText>
      </w:r>
      <w:r w:rsidR="00657D82">
        <w:fldChar w:fldCharType="separate"/>
      </w:r>
      <w:r w:rsidR="00F71621" w:rsidRPr="00F71621">
        <w:rPr>
          <w:noProof/>
        </w:rPr>
        <w:t>(Wilke and Wardenburg, 2010)</w:t>
      </w:r>
      <w:r w:rsidR="00657D82">
        <w:fldChar w:fldCharType="end"/>
      </w:r>
      <w:r w:rsidR="00657D82">
        <w:t xml:space="preserve">. Interestingly, studies have shown that </w:t>
      </w:r>
      <w:r w:rsidR="00657D82">
        <w:sym w:font="Symbol" w:char="F061"/>
      </w:r>
      <w:r w:rsidR="00657D82">
        <w:t xml:space="preserve">-toxin is important for </w:t>
      </w:r>
      <w:r w:rsidRPr="00F45958">
        <w:rPr>
          <w:i/>
          <w:iCs/>
        </w:rPr>
        <w:t>S. aureus</w:t>
      </w:r>
      <w:r w:rsidR="0073580A" w:rsidRPr="0073580A">
        <w:rPr>
          <w:i/>
          <w:iCs/>
        </w:rPr>
        <w:t xml:space="preserve"> </w:t>
      </w:r>
      <w:r w:rsidR="00657D82">
        <w:t xml:space="preserve">infection and bacterial dissemination in healthy individuals, as USA300 </w:t>
      </w:r>
      <w:r w:rsidRPr="00F45958">
        <w:rPr>
          <w:i/>
          <w:iCs/>
        </w:rPr>
        <w:t>S. aureus</w:t>
      </w:r>
      <w:r w:rsidR="0073580A" w:rsidRPr="0073580A">
        <w:rPr>
          <w:i/>
          <w:iCs/>
        </w:rPr>
        <w:t xml:space="preserve"> </w:t>
      </w:r>
      <w:r w:rsidR="00657D82">
        <w:t xml:space="preserve">isolates affecting healthy people express the </w:t>
      </w:r>
      <w:r w:rsidR="00657D82">
        <w:sym w:font="Symbol" w:char="F061"/>
      </w:r>
      <w:r w:rsidR="00657D82">
        <w:t xml:space="preserve">-toxin in high amounts, while recurrent hospital acquired strains have mutations preventing </w:t>
      </w:r>
      <w:r w:rsidR="00657D82">
        <w:sym w:font="Symbol" w:char="F061"/>
      </w:r>
      <w:r w:rsidR="00657D82">
        <w:t xml:space="preserve">-toxin formation </w:t>
      </w:r>
      <w:r w:rsidR="00657D82">
        <w:fldChar w:fldCharType="begin" w:fldLock="1"/>
      </w:r>
      <w:r w:rsidR="00B145F9">
        <w:instrText>ADDIN CSL_CITATION { "citationItems" : [ { "id" : "ITEM-1", "itemData" : { "DOI" : "10.1073/pnas.1111084108", "ISBN" : "1091-6490 (Electronic)\\r0027-8424 (Linking)", "ISSN" : "0027-8424", "PMID" : "22025717", "abstract" : "Staphylococcus aureus is a bacterial pathogen known to cause infections in epidemic waves. One such epidemic was caused by a clone known as phage-type 80/81, a penicillin-resistant strain that rose to world prominence in the late 1950s. The molecular underpinnings of the phage-type 80/81 outbreak have remained unknown for decades, nor is it understood why related S. aureus clones became epidemic in hospitals in the early 1990s. To better understand the molecular basis of these epidemics, we sequenced the genomes of eight S. aureus clinical isolates representative of the phage-type 80/81 clone, the Southwest Pacific clone [a community-associated methicillin-resistant S. aureus (MRSA) clone], and contemporary S. aureus clones, all of which are genetically related and belong to the same clonal complex (CC30). Genome sequence analysis revealed that there was coincident divergence of these clones from a recent common ancestor, a finding that resolves controversy about the evolutionary history of the lineage. Notably, we identified nonsynonymous SNPs in genes encoding accessory gene regulator C (agrC) and alpha-hemolysin (hla)--molecules important for S. aureus virulence--that were present in virtually all contemporary CC30 hospital isolates tested. Compared with the phage-type 80/81 and Southwest Pacific clones, contemporary CC30 hospital isolates had reduced virulence in mouse infection models, the result of SNPs in agrC and hla. We conclude that agr and hla (along with penicillin resistance) were essential for world dominance of phage-type 80/81 S. aureus, whereas key SNPs in contemporary CC30 clones restrict these pathogens to hospital settings in which the host is typically compromised", "author" : [ { "dropping-particle" : "", "family" : "DeLeo", "given" : "F. R.", "non-dropping-particle" : "", "parse-names" : false, "suffix" : "" }, { "dropping-particle" : "", "family" : "Kennedy", "given" : "A. D.", "non-dropping-particle" : "", "parse-names" : false, "suffix" : "" }, { "dropping-particle" : "", "family" : "Chen", "given" : "L.", "non-dropping-particle" : "", "parse-names" : false, "suffix" : "" }, { "dropping-particle" : "", "family" : "Wardenburg", "given" : "J. B.", "non-dropping-particle" : "", "parse-names" : false, "suffix" : "" }, { "dropping-particle" : "", "family" : "Kobayashi", "given" : "S. D.", "non-dropping-particle" : "", "parse-names" : false, "suffix" : "" }, { "dropping-particle" : "", "family" : "Mathema", "given" : "B.", "non-dropping-particle" : "", "parse-names" : false, "suffix" : "" }, { "dropping-particle" : "", "family" : "Braughton", "given" : "K. R.", "non-dropping-particle" : "", "parse-names" : false, "suffix" : "" }, { "dropping-particle" : "", "family" : "Whitney", "given" : "A. R.", "non-dropping-particle" : "", "parse-names" : false, "suffix" : "" }, { "dropping-particle" : "", "family" : "Villaruz", "given" : "A. E.", "non-dropping-particle" : "", "parse-names" : false, "suffix" : "" }, { "dropping-particle" : "", "family" : "Martens", "given" : "C. A.", "non-dropping-particle" : "", "parse-names" : false, "suffix" : "" }, { "dropping-particle" : "", "family" : "Porcella", "given" : "S. F.", "non-dropping-particle" : "", "parse-names" : false, "suffix" : "" }, { "dropping-particle" : "", "family" : "McGavin", "given" : "M. J.", "non-dropping-particle" : "", "parse-names" : false, "suffix" : "" }, { "dropping-particle" : "", "family" : "Otto", "given" : "M.", "non-dropping-particle" : "", "parse-names" : false, "suffix" : "" }, { "dropping-particle" : "", "family" : "Musser", "given" : "J. M.", "non-dropping-particle" : "", "parse-names" : false, "suffix" : "" }, { "dropping-particle" : "", "family" : "Kreiswirth", "given" : "B. N.", "non-dropping-particle" : "", "parse-names" : false, "suffix" : "" } ], "container-title" : "Proceedings of the National Academy of Sciences", "id" : "ITEM-1", "issue" : "44", "issued" : { "date-parts" : [ [ "2011", "11", "1" ] ] }, "page" : "18091-18096", "title" : "Molecular differentiation of historic phage-type 80/81 and contemporary epidemic Staphylococcus aureus", "type" : "article-journal", "volume" : "108" }, "uris" : [ "http://www.mendeley.com/documents/?uuid=5957e9c4-ba42-388c-9f8e-e94cda9cdea7" ] }, { "id" : "ITEM-2", "itemData" : { "DOI" : "10.1371/journal.pone.0015177", "ISBN" : "1932-6203 (Electronic)\\r1932-6203 (Linking)", "ISSN" : "19326203", "PMID" : "21151999", "abstract" : "CA-MRSA infection, driven by the emergence of the USA300 genetic background, has become epidemic in the United States. USA300 isolates are hypervirulent, compared with other CA- and HA-MRSA strains, in experimental models of necrotizing pneumonia and skin infection. Interestingly, USA300 isolates also have increased expression of core genomic global regulatory and virulence factor genes, including agr and saeRS. To test the hypothesis that agr and saeRS promote the observed hypervirulent phenotype of USA300, isogenic deletion mutants of each were constructed in USA300. The effects of gene deletion on expression and protein abundance of selected downstream virulence genes were assessed by semiquantitative real-time reverse-transcriptase PCR (qRT-PCR) and western blot, respectively. The effects of gene deletion were also assessed in mouse models of necrotizing pneumonia and skin infection. Deletion of saeRS, and, to a lesser extent, agr, resulted in attenuated expression of the genes encoding alpha-hemolysin (hla) and the Panton-Valentine leukocidin (lukSF-PV). Despite the differences in hla transcription, the toxin was undetectable in culture supernatants of either of the deletion mutants. Deletion of agr, but not saeRS, markedly increased the expression of the gene encoding protein A (spa), which correlated with increased protein abundance. Each deletion mutant demonstrated significant attenuation of virulence, compared with wild-type USA300, in mouse models of necrotizing pneumonia and skin infection. We conclude that agr and saeRS each independently contribute to the remarkable virulence of USA300, likely by means of their effects on expression of secreted toxins.", "author" : [ { "dropping-particle" : "", "family" : "Montgomery", "given" : "Christopher P.", "non-dropping-particle" : "", "parse-names" : false, "suffix" : "" }, { "dropping-particle" : "", "family" : "Boyle-Vavra", "given" : "Susan", "non-dropping-particle" : "", "parse-names" : false, "suffix" : "" }, { "dropping-particle" : "", "family" : "Daum", "given" : "Robert S.", "non-dropping-particle" : "", "parse-names" : false, "suffix" : "" } ], "container-title" : "PLoS ONE", "editor" : [ { "dropping-particle" : "", "family" : "DeLeo", "given" : "Frank R.", "non-dropping-particle" : "", "parse-names" : false, "suffix" : "" } ], "id" : "ITEM-2", "issue" : "12", "issued" : { "date-parts" : [ [ "2010", "12", "2" ] ] }, "page" : "e15177", "title" : "Importance of the global regulators agr and SaeRS in the pathogenesis of CA-MRSA USA300 infection", "type" : "article-journal", "volume" : "5" }, "uris" : [ "http://www.mendeley.com/documents/?uuid=ae125410-778e-3dcc-9268-7530aa31001a" ] } ], "mendeley" : { "formattedCitation" : "(Montgomery, Boyle-Vavra and Daum, 2010; DeLeo &lt;i&gt;et al.&lt;/i&gt;, 2011)", "plainTextFormattedCitation" : "(Montgomery, Boyle-Vavra and Daum, 2010; DeLeo et al., 2011)", "previouslyFormattedCitation" : "(Montgomery, Boyle-Vavra and Daum, 2010; DeLeo &lt;i&gt;et al.&lt;/i&gt;, 2011)" }, "properties" : {  }, "schema" : "https://github.com/citation-style-language/schema/raw/master/csl-citation.json" }</w:instrText>
      </w:r>
      <w:r w:rsidR="00657D82">
        <w:fldChar w:fldCharType="separate"/>
      </w:r>
      <w:r w:rsidR="00F71621" w:rsidRPr="00F71621">
        <w:rPr>
          <w:noProof/>
        </w:rPr>
        <w:t xml:space="preserve">(Montgomery, Boyle-Vavra and Daum, 2010; DeLeo </w:t>
      </w:r>
      <w:r w:rsidR="00F71621" w:rsidRPr="00F71621">
        <w:rPr>
          <w:i/>
          <w:noProof/>
        </w:rPr>
        <w:t>et al.</w:t>
      </w:r>
      <w:r w:rsidR="00F71621" w:rsidRPr="00F71621">
        <w:rPr>
          <w:noProof/>
        </w:rPr>
        <w:t>, 2011)</w:t>
      </w:r>
      <w:r w:rsidR="00657D82">
        <w:fldChar w:fldCharType="end"/>
      </w:r>
      <w:r w:rsidR="00657D82">
        <w:t xml:space="preserve">. </w:t>
      </w:r>
    </w:p>
    <w:p w14:paraId="148899D1" w14:textId="77777777" w:rsidR="00657D82" w:rsidRDefault="00657D82" w:rsidP="00657D82"/>
    <w:p w14:paraId="5781AFFB" w14:textId="204FD476" w:rsidR="00657D82" w:rsidRDefault="00657D82" w:rsidP="00657D82">
      <w:r>
        <w:t xml:space="preserve">In contrast to </w:t>
      </w:r>
      <w:r>
        <w:sym w:font="Symbol" w:char="F061"/>
      </w:r>
      <w:r>
        <w:t xml:space="preserve">-toxin, several other </w:t>
      </w:r>
      <w:r w:rsidR="00F45958" w:rsidRPr="00F45958">
        <w:rPr>
          <w:i/>
          <w:iCs/>
        </w:rPr>
        <w:t>S. aureus</w:t>
      </w:r>
      <w:r w:rsidR="0073580A" w:rsidRPr="0073580A">
        <w:rPr>
          <w:i/>
          <w:iCs/>
        </w:rPr>
        <w:t xml:space="preserve"> </w:t>
      </w:r>
      <w:r>
        <w:t xml:space="preserve">toxins require two different polypeptides to form pores on host cell surfaces and include </w:t>
      </w:r>
      <w:r>
        <w:sym w:font="Symbol" w:char="F067"/>
      </w:r>
      <w:r>
        <w:t xml:space="preserve">-haemolysin </w:t>
      </w:r>
      <w:r>
        <w:fldChar w:fldCharType="begin" w:fldLock="1"/>
      </w:r>
      <w:r w:rsidR="00B145F9">
        <w:instrText>ADDIN CSL_CITATION { "citationItems" : [ { "id" : "ITEM-1", "itemData" : { "ISBN" : "0019-9567 (Print)\\r0019-9567 (Linking)", "ISSN" : "00199567", "PMID" : "8423103", "abstract" : "The Staphylococcus aureus gamma-hemolysin comprises two polypeptides, whereas the gamma-hemolysin locus (hlg) contains three open reading frames. The hlgA and hlgB genes encode the gamma 1 and gamma 2 components, respectively. The HlgB protein (gamma 2) has 27% residue identity with S. aureus alpha-toxin. Surprisingly, hlgB and hlgC are 98.5 and 99.1% identical to the lukF and lukS genes, respectively, encoding the F and S components of the Panton-Valentine leukocidin", "author" : [ { "dropping-particle" : "", "family" : "Cooney", "given" : "Jakki", "non-dropping-particle" : "", "parse-names" : false, "suffix" : "" }, { "dropping-particle" : "", "family" : "Kienle", "given" : "Zsuzsa", "non-dropping-particle" : "", "parse-names" : false, "suffix" : "" }, { "dropping-particle" : "", "family" : "Foster", "given" : "T J", "non-dropping-particle" : "", "parse-names" : false, "suffix" : "" }, { "dropping-particle" : "", "family" : "O'Toole", "given" : "P. W.", "non-dropping-particle" : "", "parse-names" : false, "suffix" : "" } ], "container-title" : "Infection and Immunity", "id" : "ITEM-1", "issue" : "2", "issued" : { "date-parts" : [ [ "1993" ] ] }, "page" : "768-771", "title" : "The gamma-hemolysin locus of Staphylococcus aureus comprises three linked genes, two of which are identical to the genes for the F and S components of leukocidin", "type" : "article", "volume" : "61" }, "uris" : [ "http://www.mendeley.com/documents/?uuid=73bc7191-a1b0-30d1-bf41-417a2495075a" ] } ], "mendeley" : { "formattedCitation" : "(Cooney &lt;i&gt;et al.&lt;/i&gt;, 1993)", "plainTextFormattedCitation" : "(Cooney et al., 1993)", "previouslyFormattedCitation" : "(Cooney &lt;i&gt;et al.&lt;/i&gt;, 1993)" }, "properties" : {  }, "schema" : "https://github.com/citation-style-language/schema/raw/master/csl-citation.json" }</w:instrText>
      </w:r>
      <w:r>
        <w:fldChar w:fldCharType="separate"/>
      </w:r>
      <w:r w:rsidR="00F71621" w:rsidRPr="00F71621">
        <w:rPr>
          <w:noProof/>
        </w:rPr>
        <w:t xml:space="preserve">(Cooney </w:t>
      </w:r>
      <w:r w:rsidR="00F71621" w:rsidRPr="00F71621">
        <w:rPr>
          <w:i/>
          <w:noProof/>
        </w:rPr>
        <w:t>et al.</w:t>
      </w:r>
      <w:r w:rsidR="00F71621" w:rsidRPr="00F71621">
        <w:rPr>
          <w:noProof/>
        </w:rPr>
        <w:t>, 1993)</w:t>
      </w:r>
      <w:r>
        <w:fldChar w:fldCharType="end"/>
      </w:r>
      <w:r w:rsidR="00AB3CB7">
        <w:t>,</w:t>
      </w:r>
      <w:r>
        <w:t xml:space="preserve"> Panton </w:t>
      </w:r>
      <w:r>
        <w:lastRenderedPageBreak/>
        <w:t xml:space="preserve">and Valentine (PVL) </w:t>
      </w:r>
      <w:r>
        <w:fldChar w:fldCharType="begin" w:fldLock="1"/>
      </w:r>
      <w:r w:rsidR="00B145F9">
        <w:instrText>ADDIN CSL_CITATION { "citationItems" : [ { "id" : "ITEM-1", "itemData" : { "DOI" : "10.3201/eid1211.060726", "ISBN" : "1080-6040 (Print)", "ISSN" : "10806040", "PMID" : "17283639", "abstract" : "We have isolated and studied the genes involved in the alanylation step in the biosynthesis of a herbicide, bialaphos which is produced by Streptomyces hygroscopicus. Three bialaphos-nonproducing mutants, NP60, NP61 and NP62, isolated from S. hygroscopicus by treatment with N-methyl-N'-nitro-N-nitrosoguanidine were defective for the alanylation step and were not restored to productivity by any locus of the gene cluster previously cloned. Three plasmids were isolated using NP60, NP61 and NP62 as recipients. The genes which restored productivity to NP61 and NP62 hybridized to the contiguous region of the bialaphos biosynthetic gene cluster. The gene cluster involved in the bialaphos production was about 35 kb long. The gene which restored productivity to NP60 did not hybridize to the bialaphos biosynthetic gene cluster. VM3 and VM4, putative alanylation blocked mutants, were derived from a bialaphos producer by gene replacement of an unidentified region of the biosynthetic gene cluster with an in vitro altered DNA sequence. The genes which restored productivity to VM3 and VM4 were located between the genes which code for phosphinomethylmalic acid synthase and demethylphosphinothricin acetyltransferase in the cluster. These results suggest that multiple genes are involved in the alanylation step.", "author" : [ { "dropping-particle" : "", "family" : "Adler", "given" : "Amos", "non-dropping-particle" : "", "parse-names" : false, "suffix" : "" }, { "dropping-particle" : "", "family" : "Temper", "given" : "Violeta", "non-dropping-particle" : "", "parse-names" : false, "suffix" : "" }, { "dropping-particle" : "", "family" : "Block", "given" : "Colin S", "non-dropping-particle" : "", "parse-names" : false, "suffix" : "" }, { "dropping-particle" : "", "family" : "Abramson", "given" : "Nitsa", "non-dropping-particle" : "", "parse-names" : false, "suffix" : "" }, { "dropping-particle" : "", "family" : "Moses", "given" : "Allon E", "non-dropping-particle" : "", "parse-names" : false, "suffix" : "" } ], "container-title" : "Emerging Infectious Diseases", "id" : "ITEM-1", "issue" : "11", "issued" : { "date-parts" : [ [ "2006", "11" ] ] }, "page" : "1789-1790", "publisher" : "Centers for Disease Control and Prevention", "title" : "Panton-Valentine leukocidin-producing Staphylococcus aureus", "type" : "article", "volume" : "12" }, "uris" : [ "http://www.mendeley.com/documents/?uuid=29380502-b1ea-3366-94ed-bd44e1c24fbd" ] } ], "mendeley" : { "formattedCitation" : "(Adler &lt;i&gt;et al.&lt;/i&gt;, 2006)", "plainTextFormattedCitation" : "(Adler et al., 2006)", "previouslyFormattedCitation" : "(Adler &lt;i&gt;et al.&lt;/i&gt;, 2006)" }, "properties" : {  }, "schema" : "https://github.com/citation-style-language/schema/raw/master/csl-citation.json" }</w:instrText>
      </w:r>
      <w:r>
        <w:fldChar w:fldCharType="separate"/>
      </w:r>
      <w:r w:rsidR="00F71621" w:rsidRPr="00F71621">
        <w:rPr>
          <w:noProof/>
        </w:rPr>
        <w:t xml:space="preserve">(Adler </w:t>
      </w:r>
      <w:r w:rsidR="00F71621" w:rsidRPr="00F71621">
        <w:rPr>
          <w:i/>
          <w:noProof/>
        </w:rPr>
        <w:t>et al.</w:t>
      </w:r>
      <w:r w:rsidR="00F71621" w:rsidRPr="00F71621">
        <w:rPr>
          <w:noProof/>
        </w:rPr>
        <w:t>, 2006)</w:t>
      </w:r>
      <w:r>
        <w:fldChar w:fldCharType="end"/>
      </w:r>
      <w:r>
        <w:t xml:space="preserve">, LukED </w:t>
      </w:r>
      <w:r>
        <w:fldChar w:fldCharType="begin" w:fldLock="1"/>
      </w:r>
      <w:r w:rsidR="00B145F9">
        <w:instrText>ADDIN CSL_CITATION { "citationItems" : [ { "id" : "ITEM-1", "itemData" : { "DOI" : "10.1016/j.chom.2013.09.005", "ISBN" : "2122633255", "ISSN" : "19346069", "PMID" : "24139401", "abstract" : "The Staphylococcus aureus leukotoxin ED (LukED) is a pore-forming toxin required for the lethality associated with bacteremia in murine models. LukED targets the chemokine receptor CCR5 to kill T lymphocytes, macrophages, and dendritic cells. LukED also kills CCR5-deficient cells, like neutrophils, suggesting the existence of additional cellular receptors. Here, we identify the chemokine receptors CXCR1 and CXCR2 as the targets of LukED on neutrophils. The LukE subunit binds neutrophils in a specific and saturable manner, and this interaction is inhibited by CXCL8, the high-affinity endogenous ligand of CXCR1 and CXCR2. LukED recognition of CXCR1 and CXCR2 promotes the killing of monocytes and neutrophils in vitro. LukED-mediated targeting of CXCR1 and CXCR2+ cells contributes to S. aureus pathogenesis and facilitates lethality in systemically infected mice. Thus, LukED is a versatile toxin that endows S. aureus with the ability to simultaneously disarm both innate and adaptive compartments of the host immune response. ?? 2013 Elsevier Inc.", "author" : [ { "dropping-particle" : "", "family" : "Reyes-Robles", "given" : "Tamara", "non-dropping-particle" : "", "parse-names" : false, "suffix" : "" }, { "dropping-particle" : "", "family" : "Alonzo", "given" : "Francis", "non-dropping-particle" : "", "parse-names" : false, "suffix" : "" }, { "dropping-particle" : "", "family" : "Kozhaya", "given" : "Lina", "non-dropping-particle" : "", "parse-names" : false, "suffix" : "" }, { "dropping-particle" : "", "family" : "Lacy", "given" : "D. Borden", "non-dropping-particle" : "", "parse-names" : false, "suffix" : "" }, { "dropping-particle" : "", "family" : "Unutmaz", "given" : "Derya", "non-dropping-particle" : "", "parse-names" : false, "suffix" : "" }, { "dropping-particle" : "", "family" : "Torres", "given" : "Victor J.", "non-dropping-particle" : "", "parse-names" : false, "suffix" : "" } ], "container-title" : "Cell Host and Microbe", "id" : "ITEM-1", "issue" : "4", "issued" : { "date-parts" : [ [ "2013", "10", "16" ] ] }, "page" : "453-459", "title" : "Staphylococcus aureus Leukotoxin ED targets the chemokine receptors CXCR1 and CXCR2 to Kill leukocytes and promote infection", "type" : "article-journal", "volume" : "14" }, "uris" : [ "http://www.mendeley.com/documents/?uuid=b1d056ff-7d2d-3009-b56b-244af8124fc6" ] } ], "mendeley" : { "formattedCitation" : "(Reyes-Robles &lt;i&gt;et al.&lt;/i&gt;, 2013)", "plainTextFormattedCitation" : "(Reyes-Robles et al., 2013)", "previouslyFormattedCitation" : "(Reyes-Robles &lt;i&gt;et al.&lt;/i&gt;, 2013)" }, "properties" : {  }, "schema" : "https://github.com/citation-style-language/schema/raw/master/csl-citation.json" }</w:instrText>
      </w:r>
      <w:r>
        <w:fldChar w:fldCharType="separate"/>
      </w:r>
      <w:r w:rsidR="00F71621" w:rsidRPr="00F71621">
        <w:rPr>
          <w:noProof/>
        </w:rPr>
        <w:t xml:space="preserve">(Reyes-Robles </w:t>
      </w:r>
      <w:r w:rsidR="00F71621" w:rsidRPr="00F71621">
        <w:rPr>
          <w:i/>
          <w:noProof/>
        </w:rPr>
        <w:t>et al.</w:t>
      </w:r>
      <w:r w:rsidR="00F71621" w:rsidRPr="00F71621">
        <w:rPr>
          <w:noProof/>
        </w:rPr>
        <w:t>, 2013)</w:t>
      </w:r>
      <w:r>
        <w:fldChar w:fldCharType="end"/>
      </w:r>
      <w:r>
        <w:t xml:space="preserve">and LukGH </w:t>
      </w:r>
      <w:r>
        <w:fldChar w:fldCharType="begin" w:fldLock="1"/>
      </w:r>
      <w:r w:rsidR="00B145F9">
        <w:instrText>ADDIN CSL_CITATION { "citationItems" : [ { "id" : "ITEM-1", "itemData" : { "DOI" : "10.1016/j.jinf.2017.02.004", "ISSN" : "15322742", "PMID" : "28237625", "abstract" : "Objectives Staphylococcus aureus produces up to five bi-component leukocidins \u2013 LukSF-PV, gamma-hemolysins AB and CB, LukGH (LukAB) and LukED \u2013 to evade innate immunity by lysing phagocytic cells. Species specificity of these leukocidins limits the relevance of animal models, therefore we assessed their individual contribution using human neutrophils. Methods Human polymorphonuclear leukocytes (PMNs) were activated with stimuli relevant during bacterial infections and sensitivity to recombinant leukocidins was measured in cell-viability assays. Leukocidin receptor expression was quantified by flow cytometry. Results We observed greatly variable sensitivities of different PMN preparations towards LukGH. Activation of PMNs by lipopolysaccharide (LPS) or S. aureus culture supernatant (CS) lacking all leukocidins resulted in higher surface expression of CD11b, the LukGH receptor, and greatly enhanced the sensitivity towards LukGH, eliminating the variability observed with unstimulated cells. In contrast, CS induced a decrease in sensitivity of PMNs to the other four leukocidins and reduced surface staining for their cognate receptors (CXCR1, CXCR2, C5aR, C5L2). Delta-toxin and peptidoglycan mimicked the effect of CS. Moreover, IL-8, an important cytokine in neutrophil activation, also selectively increased LukGH sensitivity. Deletion of lukGH, but not other leukocidin genes, prevented PMN killing upon infection with USA300 CA-MRSA. Conclusion Inflammatory signals enhance the susceptibility of human PMNs to lysis by LukGH rendering this toxin dominant among the S. aureus leukocidins in vitro.", "author" : [ { "dropping-particle" : "", "family" : "Janesch", "given" : "Philipp", "non-dropping-particle" : "", "parse-names" : false, "suffix" : "" }, { "dropping-particle" : "", "family" : "Rouha", "given" : "Harald", "non-dropping-particle" : "", "parse-names" : false, "suffix" : "" }, { "dropping-particle" : "", "family" : "Weber", "given" : "Susanne", "non-dropping-particle" : "", "parse-names" : false, "suffix" : "" }, { "dropping-particle" : "", "family" : "Malafa", "given" : "Stefan", "non-dropping-particle" : "", "parse-names" : false, "suffix" : "" }, { "dropping-particle" : "", "family" : "Gross", "given" : "Karin", "non-dropping-particle" : "", "parse-names" : false, "suffix" : "" }, { "dropping-particle" : "", "family" : "Maierhofer", "given" : "Barbara", "non-dropping-particle" : "", "parse-names" : false, "suffix" : "" }, { "dropping-particle" : "", "family" : "Badarau", "given" : "Adriana", "non-dropping-particle" : "", "parse-names" : false, "suffix" : "" }, { "dropping-particle" : "", "family" : "Visram", "given" : "Zehra C.", "non-dropping-particle" : "", "parse-names" : false, "suffix" : "" }, { "dropping-particle" : "", "family" : "Stulik", "given" : "Lukas", "non-dropping-particle" : "", "parse-names" : false, "suffix" : "" }, { "dropping-particle" : "", "family" : "Nagy", "given" : "Eszter", "non-dropping-particle" : "", "parse-names" : false, "suffix" : "" } ], "container-title" : "Journal of Infection", "id" : "ITEM-1", "issue" : "5", "issued" : { "date-parts" : [ [ "2017", "5" ] ] }, "page" : "473-483", "title" : "Selective sensitization of human neutrophils to LukGH mediated cytotoxicity by Staphylococcus aureus and IL-8", "type" : "article-journal", "volume" : "74" }, "uris" : [ "http://www.mendeley.com/documents/?uuid=834c2005-6577-39f4-83e1-08cdc12630b6" ] } ], "mendeley" : { "formattedCitation" : "(Janesch &lt;i&gt;et al.&lt;/i&gt;, 2017)", "plainTextFormattedCitation" : "(Janesch et al., 2017)", "previouslyFormattedCitation" : "(Janesch &lt;i&gt;et al.&lt;/i&gt;, 2017)" }, "properties" : {  }, "schema" : "https://github.com/citation-style-language/schema/raw/master/csl-citation.json" }</w:instrText>
      </w:r>
      <w:r>
        <w:fldChar w:fldCharType="separate"/>
      </w:r>
      <w:r w:rsidR="00F71621" w:rsidRPr="00F71621">
        <w:rPr>
          <w:noProof/>
        </w:rPr>
        <w:t xml:space="preserve">(Janesch </w:t>
      </w:r>
      <w:r w:rsidR="00F71621" w:rsidRPr="00F71621">
        <w:rPr>
          <w:i/>
          <w:noProof/>
        </w:rPr>
        <w:t>et al.</w:t>
      </w:r>
      <w:r w:rsidR="00F71621" w:rsidRPr="00F71621">
        <w:rPr>
          <w:noProof/>
        </w:rPr>
        <w:t>, 2017)</w:t>
      </w:r>
      <w:r>
        <w:fldChar w:fldCharType="end"/>
      </w:r>
      <w:r>
        <w:t>. Recently, LukGH has been shown to be present on the</w:t>
      </w:r>
      <w:r w:rsidR="0073580A" w:rsidRPr="0073580A">
        <w:rPr>
          <w:i/>
          <w:iCs/>
        </w:rPr>
        <w:t xml:space="preserve"> </w:t>
      </w:r>
      <w:r>
        <w:t xml:space="preserve">bacterial cell surface during late exponential phase of growth, despite not being anchored in the membrane, and is thought to contribute to lysis of cells by </w:t>
      </w:r>
      <w:r w:rsidR="00F45958" w:rsidRPr="00F45958">
        <w:rPr>
          <w:i/>
          <w:iCs/>
        </w:rPr>
        <w:t>S. aureus</w:t>
      </w:r>
      <w:r w:rsidR="0073580A" w:rsidRPr="0073580A">
        <w:rPr>
          <w:i/>
          <w:iCs/>
        </w:rPr>
        <w:t xml:space="preserve"> </w:t>
      </w:r>
      <w:r>
        <w:t xml:space="preserve">following phagocytosis </w:t>
      </w:r>
      <w:r>
        <w:fldChar w:fldCharType="begin" w:fldLock="1"/>
      </w:r>
      <w:r w:rsidR="00B145F9">
        <w:instrText>ADDIN CSL_CITATION { "citationItems" : [ { "id" : "ITEM-1", "itemData" : { "DOI" : "10.1371/journal.pone.0011634", "ISBN" : "1932-6203 (Electronic)\\r1932-6203 (Linking)", "ISSN" : "19326203", "PMID" : "20661294", "abstract" : "Staphylococcus aureus is a prominent human pathogen and leading cause of bacterial infection in hospitals and the community. Community-associated methicillin-resistant S. aureus (CA-MRSA) strains such as USA300 are highly virulent and, unlike hospital strains, often cause disease in otherwise healthy individuals. The enhanced virulence of CA-MRSA is based in part on increased ability to produce high levels of secreted molecules that facilitate evasion of the innate immune response. Although progress has been made, the factors that contribute to CA-MRSA virulence are incompletely defined. We analyzed the cell surface proteome (surfome) of USA300 strain LAC to better understand extracellular factors that contribute to the enhanced virulence phenotype. A total of 113 identified proteins were associated with the surface of USA300 during the late-exponential phase of growth in vitro. Protein A was the most abundant surface molecule of USA300, as indicated by combined Mascot score following analysis of peptides by tandem mass spectrometry. Unexpectedly, we identified a previously uncharacterized two-component leukotoxin-herein named LukS-H and LukF-G (LukGH)-as two of the most abundant surface-associated proteins of USA300. Rabbit antibody specific for LukG indicated it was also freely secreted by USA300 into culture media. We used wild-type and isogenic lukGH deletion strains of USA300 in combination with human PMN pore formation and lysis assays to identify this molecule as a leukotoxin. Moreover, LukGH synergized with PVL to enhance lysis of human PMNs in vitro, and contributed to lysis of PMNs after phagocytosis. We conclude LukGH is a novel two-component leukotoxin with cytolytic activity toward neutrophils, and thus potentially contributes to S. aureus virulence.", "author" : [ { "dropping-particle" : "", "family" : "Ventura", "given" : "Christy L", "non-dropping-particle" : "", "parse-names" : false, "suffix" : "" }, { "dropping-particle" : "", "family" : "Malachowa", "given" : "Natalia", "non-dropping-particle" : "", "parse-names" : false, "suffix" : "" }, { "dropping-particle" : "", "family" : "Hammer", "given" : "Carl H", "non-dropping-particle" : "", "parse-names" : false, "suffix" : "" }, { "dropping-particle" : "", "family" : "Nardone", "given" : "Glenn A", "non-dropping-particle" : "", "parse-names" : false, "suffix" : "" }, { "dropping-particle" : "", "family" : "Robinson", "given" : "Mary Ann", "non-dropping-particle" : "", "parse-names" : false, "suffix" : "" }, { "dropping-particle" : "", "family" : "Kobayashi", "given" : "Scott D", "non-dropping-particle" : "", "parse-names" : false, "suffix" : "" }, { "dropping-particle" : "", "family" : "DeLeo", "given" : "Frank R", "non-dropping-particle" : "", "parse-names" : false, "suffix" : "" } ], "container-title" : "PLoS ONE", "id" : "ITEM-1", "issue" : "7", "issued" : { "date-parts" : [ [ "2010", "7", "16" ] ] }, "page" : "e11634", "publisher" : "Public Library of Science", "title" : "Identification of a novel Staphylococcus aureus two-component leukotoxin using cell surface proteomics", "type" : "article-journal", "volume" : "5" }, "uris" : [ "http://www.mendeley.com/documents/?uuid=b2f68a1b-e791-3950-a578-06850346abf3" ] } ], "mendeley" : { "formattedCitation" : "(Ventura &lt;i&gt;et al.&lt;/i&gt;, 2010)", "plainTextFormattedCitation" : "(Ventura et al., 2010)", "previouslyFormattedCitation" : "(Ventura &lt;i&gt;et al.&lt;/i&gt;, 2010)" }, "properties" : {  }, "schema" : "https://github.com/citation-style-language/schema/raw/master/csl-citation.json" }</w:instrText>
      </w:r>
      <w:r>
        <w:fldChar w:fldCharType="separate"/>
      </w:r>
      <w:r w:rsidR="00F71621" w:rsidRPr="00F71621">
        <w:rPr>
          <w:noProof/>
        </w:rPr>
        <w:t xml:space="preserve">(Ventura </w:t>
      </w:r>
      <w:r w:rsidR="00F71621" w:rsidRPr="00F71621">
        <w:rPr>
          <w:i/>
          <w:noProof/>
        </w:rPr>
        <w:t>et al.</w:t>
      </w:r>
      <w:r w:rsidR="00F71621" w:rsidRPr="00F71621">
        <w:rPr>
          <w:noProof/>
        </w:rPr>
        <w:t>, 2010)</w:t>
      </w:r>
      <w:r>
        <w:fldChar w:fldCharType="end"/>
      </w:r>
      <w:r>
        <w:t xml:space="preserve">. </w:t>
      </w:r>
    </w:p>
    <w:p w14:paraId="25490DD9" w14:textId="77777777" w:rsidR="00657D82" w:rsidRPr="00B075D8" w:rsidRDefault="00657D82" w:rsidP="00657D82"/>
    <w:p w14:paraId="7EA4F341" w14:textId="495A07B1" w:rsidR="00657D82" w:rsidRDefault="00F45958" w:rsidP="00657D82">
      <w:pPr>
        <w:tabs>
          <w:tab w:val="left" w:pos="2164"/>
        </w:tabs>
      </w:pPr>
      <w:r w:rsidRPr="00F45958">
        <w:rPr>
          <w:i/>
          <w:iCs/>
        </w:rPr>
        <w:t>S. aureus</w:t>
      </w:r>
      <w:r w:rsidR="0073580A" w:rsidRPr="0073580A">
        <w:rPr>
          <w:i/>
          <w:iCs/>
        </w:rPr>
        <w:t xml:space="preserve"> </w:t>
      </w:r>
      <w:r w:rsidR="00657D82">
        <w:t>possesses a plethora of strategies to subvert detection and killing by the host immune system,</w:t>
      </w:r>
      <w:r w:rsidR="0073580A" w:rsidRPr="0073580A">
        <w:rPr>
          <w:i/>
          <w:iCs/>
        </w:rPr>
        <w:t xml:space="preserve"> </w:t>
      </w:r>
      <w:r w:rsidR="00657D82">
        <w:t xml:space="preserve">from hampering initial detection to evade rapid clearing, to dampening chemotaxis and disrupting adhesion of neutrophils </w:t>
      </w:r>
      <w:r w:rsidR="00657D82">
        <w:fldChar w:fldCharType="begin" w:fldLock="1"/>
      </w:r>
      <w:r w:rsidR="00B145F9">
        <w:instrText>ADDIN CSL_CITATION { "citationItems" : [ { "id" : "ITEM-1", "itemData" : { "DOI" : "10.1038/nri.2016.49", "ISBN" : "1474-1741 (Electronic)\\r1474-1733 (Linking)", "ISSN" : "14741741", "PMID" : "27231052", "abstract" : "Neutrophil migration and its role during inflammation has been the focus of increased interest in the past decade. Advances in live imaging and the use of new model systems have helped to uncover the behaviour of neutrophils in injured and infected tissues. Although neutrophils were considered to be short-lived effector cells that undergo apoptosis in damaged tissues, recent evidence suggests that neutrophil behaviour is more complex and, in some settings, neutrophils might leave sites of tissue injury and migrate back into the vasculature. The role of reverse migration and its contribution to resolution of inflammation remains unclear. In this Review, we discuss the different cues within tissues that mediate neutrophil forward and reverse migration in response to injury or infection and the implications of these mechanisms to human disease.", "author" : [ { "dropping-particle" : "", "family" : "Oliveira", "given" : "Sofia", "non-dropping-particle" : "De", "parse-names" : false, "suffix" : "" }, { "dropping-particle" : "", "family" : "Rosowski", "given" : "Emily E", "non-dropping-particle" : "", "parse-names" : false, "suffix" : "" }, { "dropping-particle" : "", "family" : "Huttenlocher", "given" : "Anna", "non-dropping-particle" : "", "parse-names" : false, "suffix" : "" } ], "container-title" : "Nature Reviews Immunology", "id" : "ITEM-1", "issue" : "6", "issued" : { "date-parts" : [ [ "2016" ] ] }, "page" : "378-391", "publisher" : "NIH Public Access", "title" : "Neutrophil migration in infection and wound repair: Going forward in reverse", "type" : "article", "volume" : "16" }, "uris" : [ "http://www.mendeley.com/documents/?uuid=400a6848-f8e9-30db-90c5-82b6604ae672" ] } ], "mendeley" : { "formattedCitation" : "(De Oliveira, Rosowski and Huttenlocher, 2016)", "plainTextFormattedCitation" : "(De Oliveira, Rosowski and Huttenlocher, 2016)", "previouslyFormattedCitation" : "(De Oliveira, Rosowski and Huttenlocher, 2016)" }, "properties" : {  }, "schema" : "https://github.com/citation-style-language/schema/raw/master/csl-citation.json" }</w:instrText>
      </w:r>
      <w:r w:rsidR="00657D82">
        <w:fldChar w:fldCharType="separate"/>
      </w:r>
      <w:r w:rsidR="00F71621" w:rsidRPr="00F71621">
        <w:rPr>
          <w:noProof/>
        </w:rPr>
        <w:t>(De Oliveira, Rosowski and Huttenlocher, 2016)</w:t>
      </w:r>
      <w:r w:rsidR="00657D82">
        <w:fldChar w:fldCharType="end"/>
      </w:r>
      <w:r w:rsidR="00657D82">
        <w:t>.</w:t>
      </w:r>
      <w:r w:rsidR="00657D82">
        <w:tab/>
        <w:t xml:space="preserve">Several virulence factors and strategies have been identified, often expressed at particular stages of infection and targeted to specific immune cells, and are summarised in </w:t>
      </w:r>
      <w:r w:rsidR="00657D82">
        <w:fldChar w:fldCharType="begin"/>
      </w:r>
      <w:r w:rsidR="00657D82">
        <w:instrText xml:space="preserve"> REF _Ref502603187 \h </w:instrText>
      </w:r>
      <w:r w:rsidR="00657D82">
        <w:fldChar w:fldCharType="separate"/>
      </w:r>
      <w:r w:rsidR="00BA1790">
        <w:t xml:space="preserve">Table </w:t>
      </w:r>
      <w:r w:rsidR="00BA1790">
        <w:rPr>
          <w:noProof/>
        </w:rPr>
        <w:t>1</w:t>
      </w:r>
      <w:r w:rsidR="00BA1790">
        <w:t>.</w:t>
      </w:r>
      <w:r w:rsidR="00BA1790">
        <w:rPr>
          <w:noProof/>
        </w:rPr>
        <w:t>1</w:t>
      </w:r>
      <w:r w:rsidR="00657D82">
        <w:fldChar w:fldCharType="end"/>
      </w:r>
      <w:r w:rsidR="00657D82">
        <w:t>.</w:t>
      </w:r>
    </w:p>
    <w:p w14:paraId="1914F203" w14:textId="77777777" w:rsidR="00657D82" w:rsidRDefault="00657D82" w:rsidP="00657D82">
      <w:pPr>
        <w:tabs>
          <w:tab w:val="left" w:pos="2164"/>
        </w:tabs>
      </w:pPr>
    </w:p>
    <w:p w14:paraId="5395180F" w14:textId="77777777" w:rsidR="00657D82" w:rsidRDefault="00657D82" w:rsidP="00657D82">
      <w:pPr>
        <w:spacing w:line="240" w:lineRule="auto"/>
      </w:pPr>
      <w:r>
        <w:br w:type="page"/>
      </w:r>
    </w:p>
    <w:p w14:paraId="19C8CF6B" w14:textId="77777777" w:rsidR="00657D82" w:rsidRDefault="00657D82" w:rsidP="00657D82">
      <w:pPr>
        <w:tabs>
          <w:tab w:val="left" w:pos="2164"/>
        </w:tabs>
      </w:pPr>
    </w:p>
    <w:tbl>
      <w:tblPr>
        <w:tblStyle w:val="TableGrid"/>
        <w:tblW w:w="0" w:type="auto"/>
        <w:tblLook w:val="04A0" w:firstRow="1" w:lastRow="0" w:firstColumn="1" w:lastColumn="0" w:noHBand="0" w:noVBand="1"/>
      </w:tblPr>
      <w:tblGrid>
        <w:gridCol w:w="2942"/>
        <w:gridCol w:w="2943"/>
        <w:gridCol w:w="2943"/>
      </w:tblGrid>
      <w:tr w:rsidR="00657D82" w14:paraId="1206E9E4" w14:textId="77777777" w:rsidTr="00794D5E">
        <w:trPr>
          <w:trHeight w:val="631"/>
        </w:trPr>
        <w:tc>
          <w:tcPr>
            <w:tcW w:w="2942" w:type="dxa"/>
            <w:vAlign w:val="center"/>
          </w:tcPr>
          <w:p w14:paraId="47C9F8CA" w14:textId="77777777" w:rsidR="00657D82" w:rsidRPr="0083649C" w:rsidRDefault="00657D82" w:rsidP="00FD142B">
            <w:pPr>
              <w:tabs>
                <w:tab w:val="left" w:pos="2164"/>
              </w:tabs>
              <w:jc w:val="center"/>
              <w:rPr>
                <w:b/>
              </w:rPr>
            </w:pPr>
            <w:r w:rsidRPr="0083649C">
              <w:rPr>
                <w:b/>
              </w:rPr>
              <w:t>Strategy</w:t>
            </w:r>
          </w:p>
        </w:tc>
        <w:tc>
          <w:tcPr>
            <w:tcW w:w="2943" w:type="dxa"/>
            <w:vAlign w:val="center"/>
          </w:tcPr>
          <w:p w14:paraId="2A5A2AB6" w14:textId="77777777" w:rsidR="00657D82" w:rsidRPr="0083649C" w:rsidRDefault="00657D82" w:rsidP="00FD142B">
            <w:pPr>
              <w:tabs>
                <w:tab w:val="left" w:pos="2164"/>
              </w:tabs>
              <w:spacing w:line="240" w:lineRule="auto"/>
              <w:jc w:val="center"/>
              <w:rPr>
                <w:b/>
              </w:rPr>
            </w:pPr>
            <w:r w:rsidRPr="0083649C">
              <w:rPr>
                <w:b/>
              </w:rPr>
              <w:t>Virulence factors</w:t>
            </w:r>
          </w:p>
        </w:tc>
        <w:tc>
          <w:tcPr>
            <w:tcW w:w="2943" w:type="dxa"/>
            <w:vAlign w:val="center"/>
          </w:tcPr>
          <w:p w14:paraId="60254CFA" w14:textId="77777777" w:rsidR="00657D82" w:rsidRPr="0083649C" w:rsidRDefault="00657D82" w:rsidP="00FD142B">
            <w:pPr>
              <w:tabs>
                <w:tab w:val="left" w:pos="2164"/>
              </w:tabs>
              <w:jc w:val="center"/>
              <w:rPr>
                <w:b/>
              </w:rPr>
            </w:pPr>
            <w:r w:rsidRPr="0083649C">
              <w:rPr>
                <w:b/>
              </w:rPr>
              <w:t>Source</w:t>
            </w:r>
          </w:p>
        </w:tc>
      </w:tr>
      <w:tr w:rsidR="00657D82" w14:paraId="6D946304" w14:textId="77777777" w:rsidTr="00E447FE">
        <w:tc>
          <w:tcPr>
            <w:tcW w:w="2942" w:type="dxa"/>
          </w:tcPr>
          <w:p w14:paraId="2E4785DA" w14:textId="212A7605" w:rsidR="00657D82" w:rsidRDefault="00657D82" w:rsidP="00114D16">
            <w:pPr>
              <w:tabs>
                <w:tab w:val="left" w:pos="2164"/>
              </w:tabs>
              <w:spacing w:line="240" w:lineRule="auto"/>
            </w:pPr>
            <w:r>
              <w:t>Prevention of</w:t>
            </w:r>
            <w:r w:rsidR="00114D16">
              <w:t xml:space="preserve"> neutrophil</w:t>
            </w:r>
            <w:r>
              <w:t xml:space="preserve"> migration and </w:t>
            </w:r>
            <w:r w:rsidR="00114D16">
              <w:t>prevention of neutrophil activation</w:t>
            </w:r>
          </w:p>
        </w:tc>
        <w:tc>
          <w:tcPr>
            <w:tcW w:w="2943" w:type="dxa"/>
          </w:tcPr>
          <w:p w14:paraId="08E6D49D" w14:textId="3EA4DA2E" w:rsidR="00657D82" w:rsidRDefault="00657D82" w:rsidP="00881C2A">
            <w:pPr>
              <w:pStyle w:val="Legendbody"/>
            </w:pPr>
            <w:r>
              <w:t xml:space="preserve">CHIPS </w:t>
            </w:r>
            <w:r w:rsidR="00C50D79">
              <w:t>(Chemotaxis inhibitory protein)</w:t>
            </w:r>
            <w:r>
              <w:t>, FPLR1 (Formylpeptide receptor like-1), staphopain A, Staphylococcal superantigen-like (SSLs), SELX (staphylococcal enterotoxin-like toxin X)</w:t>
            </w:r>
          </w:p>
        </w:tc>
        <w:tc>
          <w:tcPr>
            <w:tcW w:w="2943" w:type="dxa"/>
          </w:tcPr>
          <w:p w14:paraId="1A774B67" w14:textId="208A5DFB" w:rsidR="00657D82" w:rsidRDefault="00657D82" w:rsidP="00F71621">
            <w:pPr>
              <w:tabs>
                <w:tab w:val="left" w:pos="2164"/>
              </w:tabs>
              <w:spacing w:line="240" w:lineRule="auto"/>
            </w:pPr>
            <w:r>
              <w:fldChar w:fldCharType="begin" w:fldLock="1"/>
            </w:r>
            <w:r w:rsidR="00B145F9">
              <w:instrText>ADDIN CSL_CITATION { "citationItems" : [ { "id" : "ITEM-1", "itemData" : { "DOI" : "10.1084/jem.20031636", "ISBN" : "0022-1007 (Print)\\r0022-1007 (Linking)", "ISSN" : "0022-1007", "PMID" : "14993252", "abstract" : "Leukocyte migration is a key event both in host defense against invading pathogens as well as in inflammation. Bacteria generate chemoattractants primarily by excretion (formylated pep-tides), complement activation (C5a), and subsequently through activation of leukocytes (e.g., leukotriene B4, platelet-activating factor, and interleukin 8). Here we describe a new protein secreted by Staphylococcus aureus that specifically impairs the response of neutrophils and mono-cytes to formylated peptides and C5a. This chemotaxis inhibitory protein of S. aureus (CHIPS) is a 14.1-kD protein encoded on a bacteriophage and is found in \u03fe 60% of clinical isolates. CHIPS reduces the neutrophil recruitment toward C5a in a mouse peritonitis model, even though its activity is much more potent on human than on mouse cells. These findings suggest a new immune escape mechanism of S. aureus and put forward CHIPS as a potential new anti-inflammatory therapeutic compound.", "author" : [ { "dropping-particle" : "", "family" : "Haas", "given" : "Carla J C", "non-dropping-particle" : "De", "parse-names" : false, "suffix" : "" }, { "dropping-particle" : "", "family" : "Veldkamp", "given" : "Karin Ellen", "non-dropping-particle" : "", "parse-names" : false, "suffix" : "" }, { "dropping-particle" : "", "family" : "Peschel", "given" : "Andreas", "non-dropping-particle" : "", "parse-names" : false, "suffix" : "" }, { "dropping-particle" : "", "family" : "Weerkamp", "given" : "Floor", "non-dropping-particle" : "", "parse-names" : false, "suffix" : "" }, { "dropping-particle" : "Van", "family" : "Wamel", "given" : "Willem J B", "non-dropping-particle" : "", "parse-names" : false, "suffix" : "" }, { "dropping-particle" : "", "family" : "Heezius", "given" : "Erik C J M", "non-dropping-particle" : "", "parse-names" : false, "suffix" : "" }, { "dropping-particle" : "", "family" : "Poppelier", "given" : "Miriam J J G", "non-dropping-particle" : "", "parse-names" : false, "suffix" : "" }, { "dropping-particle" : "Van", "family" : "Kessel", "given" : "Kok P M", "non-dropping-particle" : "", "parse-names" : false, "suffix" : "" }, { "dropping-particle" : "", "family" : "Strijp", "given" : "Jos a G", "non-dropping-particle" : "Van", "parse-names" : false, "suffix" : "" } ], "container-title" : "The Journal of Experimental Medicine J. Exp. Med", "id" : "ITEM-1", "issue" : "5", "issued" : { "date-parts" : [ [ "2004", "3", "1" ] ] }, "page" : "687-695", "publisher" : "The Rockefeller University Press", "title" : "Chemotaxis Inhibitory Protein of Staphylococcus aureus , a Bacterial Antiinflammatory Agent", "type" : "article-journal", "volume" : "03687900" }, "uris" : [ "http://www.mendeley.com/documents/?uuid=302b9c4b-f228-373e-847f-226023856ad3" ] } ], "mendeley" : { "formattedCitation" : "(De Haas &lt;i&gt;et al.&lt;/i&gt;, 2004)", "plainTextFormattedCitation" : "(De Haas et al., 2004)", "previouslyFormattedCitation" : "(De Haas &lt;i&gt;et al.&lt;/i&gt;, 2004)" }, "properties" : {  }, "schema" : "https://github.com/citation-style-language/schema/raw/master/csl-citation.json" }</w:instrText>
            </w:r>
            <w:r>
              <w:fldChar w:fldCharType="separate"/>
            </w:r>
            <w:r w:rsidR="00F71621" w:rsidRPr="00F71621">
              <w:rPr>
                <w:noProof/>
              </w:rPr>
              <w:t xml:space="preserve">(De Haas </w:t>
            </w:r>
            <w:r w:rsidR="00F71621" w:rsidRPr="00F71621">
              <w:rPr>
                <w:i/>
                <w:noProof/>
              </w:rPr>
              <w:t>et al.</w:t>
            </w:r>
            <w:r w:rsidR="00F71621" w:rsidRPr="00F71621">
              <w:rPr>
                <w:noProof/>
              </w:rPr>
              <w:t>, 2004)</w:t>
            </w:r>
            <w:r>
              <w:fldChar w:fldCharType="end"/>
            </w:r>
            <w:r>
              <w:t xml:space="preserve">, </w:t>
            </w:r>
            <w:r>
              <w:fldChar w:fldCharType="begin" w:fldLock="1"/>
            </w:r>
            <w:r w:rsidR="00B145F9">
              <w:instrText>ADDIN CSL_CITATION { "citationItems" : [ { "id" : "ITEM-1", "itemData" : { "DOI" : "10.4049/jimmunol.0801523", "ISBN" : "1550-6606 (Electronic) 0022-1767 (Linking)", "ISSN" : "0022-1767", "PMID" : "19846866", "abstract" : "The members of the formyl peptide receptor (FPR) family are involved in the sensing of chemoattractant substances, including bacteria-derived N-formylated peptides and host-derived peptides and proteins. We have recently described two chemoattractant receptor inhibitors from Staphylococcus aureus. Chemotaxis inhibitory protein of S. aureus (CHIPS) blocks the formyl peptide receptor (FPR) and the receptor for complement C5a (C5aR), while FPR-like 1 (FPRL1) inhibitory protein (FLIPr) blocks the FPRL1. Here, we describe another staphylococcal chemoattractant-inhibiting protein with 73% overall homology to FLIPr and identical first 25 aa, which we termed FLIPr-like. This protein inhibits neutrophil calcium mobilization and chemotaxis induced by the FPRL1-ligand MMK-1 and FPR-ligand fMLP. While its FPRL1-inhibitory activity lies in the comparable nanomolar range of FLIPr, its antagonism of the FPR is approximately 100-fold more potent than that of FLIPr and comparable to that of CHIPS. The second N-terminal phenylalanine was required for its inhibition of the FPR, but it was dispensable for the FPRL1. Furthermore, the deletion of the first seven amino acids reduced its antagonism of the FPRL1, and the exchange of the first six amino acids with that of CHIPS-conferred receptor specificity. Finally, studies with cells transfected with several chemoattractant receptors confirmed that FLIPr-like specifically binds to the FPR and FPRL1. In conclusion, the newly described excreted protein from S. aureus, FLIPr-like, is a potent inhibitor of the FPR- and FPRL1-mediated neutrophil responses and may be used to selectively modulate these chemoattractant receptors.", "author" : [ { "dropping-particle" : "", "family" : "Prat", "given" : "C.", "non-dropping-particle" : "", "parse-names" : false, "suffix" : "" }, { "dropping-particle" : "", "family" : "Haas", "given" : "P.-J.", "non-dropping-particle" : "", "parse-names" : false, "suffix" : "" }, { "dropping-particle" : "", "family" : "Bestebroer", "given" : "J.", "non-dropping-particle" : "", "parse-names" : false, "suffix" : "" }, { "dropping-particle" : "", "family" : "Haas", "given" : "C. J. C.", "non-dropping-particle" : "de", "parse-names" : false, "suffix" : "" }, { "dropping-particle" : "", "family" : "Strijp", "given" : "J. A. G.", "non-dropping-particle" : "van", "parse-names" : false, "suffix" : "" }, { "dropping-particle" : "", "family" : "Kessel", "given" : "K. P. M.", "non-dropping-particle" : "van", "parse-names" : false, "suffix" : "" } ], "container-title" : "The Journal of Immunology", "id" : "ITEM-1", "issue" : "10", "issued" : { "date-parts" : [ [ "2009", "11", "15" ] ] }, "page" : "6569-6578", "title" : "A Homolog of Formyl Peptide Receptor-Like 1 (FPRL1) Inhibitor from Staphylococcus aureus (FPRL1 Inhibitory Protein) That Inhibits FPRL1 and FPR", "type" : "article-journal", "volume" : "183" }, "uris" : [ "http://www.mendeley.com/documents/?uuid=c095223f-593f-3085-b5f6-e36f1bc990fc" ] } ], "mendeley" : { "formattedCitation" : "(Prat &lt;i&gt;et al.&lt;/i&gt;, 2009)", "plainTextFormattedCitation" : "(Prat et al., 2009)", "previouslyFormattedCitation" : "(Prat &lt;i&gt;et al.&lt;/i&gt;, 2009)" }, "properties" : {  }, "schema" : "https://github.com/citation-style-language/schema/raw/master/csl-citation.json" }</w:instrText>
            </w:r>
            <w:r>
              <w:fldChar w:fldCharType="separate"/>
            </w:r>
            <w:r w:rsidR="00F71621" w:rsidRPr="00F71621">
              <w:rPr>
                <w:noProof/>
              </w:rPr>
              <w:t xml:space="preserve">(Prat </w:t>
            </w:r>
            <w:r w:rsidR="00F71621" w:rsidRPr="00F71621">
              <w:rPr>
                <w:i/>
                <w:noProof/>
              </w:rPr>
              <w:t>et al.</w:t>
            </w:r>
            <w:r w:rsidR="00F71621" w:rsidRPr="00F71621">
              <w:rPr>
                <w:noProof/>
              </w:rPr>
              <w:t>, 2009)</w:t>
            </w:r>
            <w:r>
              <w:fldChar w:fldCharType="end"/>
            </w:r>
            <w:r>
              <w:t xml:space="preserve">, </w:t>
            </w:r>
            <w:r>
              <w:fldChar w:fldCharType="begin" w:fldLock="1"/>
            </w:r>
            <w:r w:rsidR="00B145F9">
              <w:instrText>ADDIN CSL_CITATION { "citationItems" : [ { "id" : "ITEM-1", "itemData" : { "DOI" : "10.1038/emboj.2012.212", "ISBN" : "1460-2075 (Electronic)\\r0261-4189 (Linking)", "ISSN" : "02614189", "PMID" : "22850671", "abstract" : "The CXC chemokine receptor 2 (CXCR2) on neutrophils, which recognizes chemokines produced at the site of infection, plays an important role in antimicrobial host defenses such as neutrophil activation and chemotaxis. Staphylococcus aureus is a successful human pathogen secreting a number of proteolytic enzymes, but their influence on the host immune system is not well understood. Here, we identify the cysteine protease Staphopain A as a chemokine receptor blocker. Neutrophils treated with Staphopain A are unresponsive to activation by all unique CXCR2 chemokines due to cleavage of the N-terminal domain, which can be neutralized by specific protease inhibitors. Moreover, Staphopain A inhibits neutrophil migration towards CXCR2 chemokines. By comparing a methicillin-resistant S. aureus (MRSA) strain with an isogenic Staphopain A mutant, we demonstrate that Staphopain A is the only secreted protease with activity towards CXCR2. Although the inability to cleave murine CXCR2 limits in-vivo studies, our data indicate that Staphopain A is an important immunomodulatory protein that blocks neutrophil recruitment by specific cleavage of the N-terminal domain of human CXCR2.", "author" : [ { "dropping-particle" : "", "family" : "Laarman", "given" : "Alexander J", "non-dropping-particle" : "", "parse-names" : false, "suffix" : "" }, { "dropping-particle" : "", "family" : "Mijnheer", "given" : "Gerdien", "non-dropping-particle" : "", "parse-names" : false, "suffix" : "" }, { "dropping-particle" : "", "family" : "Mootz", "given" : "Joe M", "non-dropping-particle" : "", "parse-names" : false, "suffix" : "" }, { "dropping-particle" : "", "family" : "Rooijen", "given" : "Willemien J.M.", "non-dropping-particle" : "Van", "parse-names" : false, "suffix" : "" }, { "dropping-particle" : "", "family" : "Ruyken", "given" : "Maartje", "non-dropping-particle" : "", "parse-names" : false, "suffix" : "" }, { "dropping-particle" : "", "family" : "Malone", "given" : "Cheryl L", "non-dropping-particle" : "", "parse-names" : false, "suffix" : "" }, { "dropping-particle" : "", "family" : "Heezius", "given" : "Erik C", "non-dropping-particle" : "", "parse-names" : false, "suffix" : "" }, { "dropping-particle" : "", "family" : "Ward", "given" : "Richard", "non-dropping-particle" : "", "parse-names" : false, "suffix" : "" }, { "dropping-particle" : "", "family" : "Milligan", "given" : "Graeme", "non-dropping-particle" : "", "parse-names" : false, "suffix" : "" }, { "dropping-particle" : "", "family" : "Strijp", "given" : "Jos A.G.", "non-dropping-particle" : "Van", "parse-names" : false, "suffix" : "" }, { "dropping-particle" : "", "family" : "Haas", "given" : "Carla J.C.", "non-dropping-particle" : "De", "parse-names" : false, "suffix" : "" }, { "dropping-particle" : "", "family" : "Horswill", "given" : "Alexander R", "non-dropping-particle" : "", "parse-names" : false, "suffix" : "" }, { "dropping-particle" : "", "family" : "Kessel", "given" : "Kok P.M.", "non-dropping-particle" : "Van", "parse-names" : false, "suffix" : "" }, { "dropping-particle" : "", "family" : "Rooijakkers", "given" : "Suzan H.M.", "non-dropping-particle" : "", "parse-names" : false, "suffix" : "" } ], "container-title" : "EMBO Journal", "id" : "ITEM-1", "issue" : "17", "issued" : { "date-parts" : [ [ "2012", "8", "29" ] ] }, "page" : "3607-3619", "publisher" : "European Molecular Biology Organization", "title" : "Staphylococcus aureus Staphopain A inhibits CXCR2-dependent neutrophil activation and chemotaxis", "type" : "article-journal", "volume" : "31" }, "uris" : [ "http://www.mendeley.com/documents/?uuid=acfc4fab-6de7-31db-ad39-fb3fb720f006" ] } ], "mendeley" : { "formattedCitation" : "(Laarman &lt;i&gt;et al.&lt;/i&gt;, 2012)", "plainTextFormattedCitation" : "(Laarman et al., 2012)", "previouslyFormattedCitation" : "(Laarman &lt;i&gt;et al.&lt;/i&gt;, 2012)" }, "properties" : {  }, "schema" : "https://github.com/citation-style-language/schema/raw/master/csl-citation.json" }</w:instrText>
            </w:r>
            <w:r>
              <w:fldChar w:fldCharType="separate"/>
            </w:r>
            <w:r w:rsidR="00F71621" w:rsidRPr="00F71621">
              <w:rPr>
                <w:noProof/>
              </w:rPr>
              <w:t xml:space="preserve">(Laarman </w:t>
            </w:r>
            <w:r w:rsidR="00F71621" w:rsidRPr="00F71621">
              <w:rPr>
                <w:i/>
                <w:noProof/>
              </w:rPr>
              <w:t>et al.</w:t>
            </w:r>
            <w:r w:rsidR="00F71621" w:rsidRPr="00F71621">
              <w:rPr>
                <w:noProof/>
              </w:rPr>
              <w:t>, 2012)</w:t>
            </w:r>
            <w:r>
              <w:fldChar w:fldCharType="end"/>
            </w:r>
            <w:r>
              <w:t>,</w:t>
            </w:r>
            <w:r>
              <w:fldChar w:fldCharType="begin" w:fldLock="1"/>
            </w:r>
            <w:r w:rsidR="00B145F9">
              <w:instrText>ADDIN CSL_CITATION { "citationItems" : [ { "id" : "ITEM-1", "itemData" : { "DOI" : "10.1111/j.1462-5822.2010.01486.x", "ISBN" : "2122633255", "ISSN" : "14625814", "PMID" : "20545943", "abstract" : "The human pathogen Staphylococcus aureus has a plethora of virulence factors that promote its colonization and survival in the host. Among such immune modulators are staphylococcal superantigen-like (SSL) proteins, comprising a family of 14 small, secreted molecules that seem to interfere with the host innate immune system. SSL7 has been described to bind immunoglobulin A (IgA) and complement C5, thereby inhibiting IgA-Fc\u03b1RI binding and serum killing of Escherichia coli. As C5a generation, in contrast to C5b-9-mediated lysis, is crucial for immune defence against staphylococci, we investigated the impact of SSL7 on staphylococcal-induced C5a-mediated effects. Here, we show that SSL7 inhibits C5a generation induced by staphylococcal opsonization, slightly enhanced by its IgA-binding capacity. Moreover, we demonstrate a strong protective activity of SSL7 against staphylococcal clearance in human whole blood. SSL7 strongly inhibited the C5a-induced phagocytosis of S. aureus and oxidative burst in an in vitro whole-blood inflammation model. Furthermore, we found that SSL7 affects all three pathways of complement activation and inhibits the cleavage of C5 by interference of its binding to C5 convertases. Finally, SSL7 effects were also demonstrated in vivo. In a murine model of immune complex peritonitis, SSL7 abrogated the C5a-driven influx of neutrophils in mouse peritoneum.", "author" : [ { "dropping-particle" : "", "family" : "Bestebroer", "given" : "Jovanka", "non-dropping-particle" : "", "parse-names" : false, "suffix" : "" }, { "dropping-particle" : "", "family" : "Aerts", "given" : "Piet C.", "non-dropping-particle" : "", "parse-names" : false, "suffix" : "" }, { "dropping-particle" : "", "family" : "Rooijakkers", "given" : "Suzan H. M.", "non-dropping-particle" : "", "parse-names" : false, "suffix" : "" }, { "dropping-particle" : "", "family" : "Pandey", "given" : "Manoj K.", "non-dropping-particle" : "", "parse-names" : false, "suffix" : "" }, { "dropping-particle" : "", "family" : "K\u00f6hl", "given" : "J\u00f6rg", "non-dropping-particle" : "", "parse-names" : false, "suffix" : "" }, { "dropping-particle" : "", "family" : "Strijp", "given" : "Jos A. G.", "non-dropping-particle" : "Van", "parse-names" : false, "suffix" : "" }, { "dropping-particle" : "", "family" : "Haas", "given" : "Carla J. C.", "non-dropping-particle" : "De", "parse-names" : false, "suffix" : "" } ], "container-title" : "Cellular Microbiology", "id" : "ITEM-1", "issue" : "10", "issued" : { "date-parts" : [ [ "2010", "10" ] ] }, "page" : "1506-1516", "title" : "Functional basis for complement evasion by staphylococcal superantigen-like 7", "type" : "article-journal", "volume" : "12" }, "uris" : [ "http://www.mendeley.com/documents/?uuid=ad1781dc-7ec9-39bd-bda4-d42d4c49d0ff" ] } ], "mendeley" : { "formattedCitation" : "(Bestebroer &lt;i&gt;et al.&lt;/i&gt;, 2010)", "plainTextFormattedCitation" : "(Bestebroer et al., 2010)", "previouslyFormattedCitation" : "(Bestebroer &lt;i&gt;et al.&lt;/i&gt;, 2010)" }, "properties" : {  }, "schema" : "https://github.com/citation-style-language/schema/raw/master/csl-citation.json" }</w:instrText>
            </w:r>
            <w:r>
              <w:fldChar w:fldCharType="separate"/>
            </w:r>
            <w:r w:rsidR="00F71621" w:rsidRPr="00F71621">
              <w:rPr>
                <w:noProof/>
              </w:rPr>
              <w:t xml:space="preserve">(Bestebroer </w:t>
            </w:r>
            <w:r w:rsidR="00F71621" w:rsidRPr="00F71621">
              <w:rPr>
                <w:i/>
                <w:noProof/>
              </w:rPr>
              <w:t>et al.</w:t>
            </w:r>
            <w:r w:rsidR="00F71621" w:rsidRPr="00F71621">
              <w:rPr>
                <w:noProof/>
              </w:rPr>
              <w:t>, 2010)</w:t>
            </w:r>
            <w:r>
              <w:fldChar w:fldCharType="end"/>
            </w:r>
            <w:r>
              <w:t xml:space="preserve">, </w:t>
            </w:r>
            <w:r>
              <w:fldChar w:fldCharType="begin" w:fldLock="1"/>
            </w:r>
            <w:r w:rsidR="00B145F9">
              <w:instrText>ADDIN CSL_CITATION { "citationItems" : [ { "id" : "ITEM-1", "itemData" : { "DOI" : "10.1111/cmi.12313", "ISSN" : "14625822", "PMID" : "24840181", "abstract" : "In order to cause colonization and invasive disease, pathogenic bacteria secrete proteins that modulate host immune defences. Identification and characterization of these proteins leads to a better understanding of the pathological processes underlying infectious and inflammatory diseases and is essential in the development of new strategies for their prevention and treatment. Current techniques to functionally characterize these proteins are laborious and inefficient. Here we describe a high-throughput functional selection strategy using phage display in order to identify immune evasion proteins. Using this technique we identified two previously uncharacterized proteins secreted by Staphylococcus aureus, SElX and SSL6 that bind to neutrophil surface receptors. SElX binds PSGL-1 on neutrophils and thereby inhibits the interaction between PSGL-1 and P-selectin, a crucial step in the recruitment of neutrophils to the site of infection. SSL6 is the first bacterial protein identified that binds CD47, a widely expressed cell surface protein recently described as an interesting target in anti-cancer therapy. Our findings provide new insights into the pathogenesis of S. aureus infections and support phage display as an efficient method to identify bacterial secretome proteins interacting with humoral or cellular immune components.", "author" : [ { "dropping-particle" : "", "family" : "Fevre", "given" : "Cindy", "non-dropping-particle" : "", "parse-names" : false, "suffix" : "" }, { "dropping-particle" : "", "family" : "Bestebroer", "given" : "Jovanka", "non-dropping-particle" : "", "parse-names" : false, "suffix" : "" }, { "dropping-particle" : "", "family" : "Mebius", "given" : "Mirjam M.", "non-dropping-particle" : "", "parse-names" : false, "suffix" : "" }, { "dropping-particle" : "", "family" : "Haas", "given" : "Carla J. C.", "non-dropping-particle" : "de", "parse-names" : false, "suffix" : "" }, { "dropping-particle" : "", "family" : "Strijp", "given" : "Jos A. G.", "non-dropping-particle" : "van", "parse-names" : false, "suffix" : "" }, { "dropping-particle" : "", "family" : "Fitzgerald", "given" : "J. Ross", "non-dropping-particle" : "", "parse-names" : false, "suffix" : "" }, { "dropping-particle" : "", "family" : "Haas", "given" : "Pieter Jan A", "non-dropping-particle" : "", "parse-names" : false, "suffix" : "" } ], "container-title" : "Cellular Microbiology", "id" : "ITEM-1", "issue" : "11", "issued" : { "date-parts" : [ [ "2014", "11" ] ] }, "page" : "1646-1665", "title" : "Staphylococcus aureus proteins SSL6 and SElX interact with neutrophil receptors as identified using secretome phage display", "type" : "article-journal", "volume" : "16" }, "uris" : [ "http://www.mendeley.com/documents/?uuid=668ce489-7023-3a2a-8d84-06378ee99fc4" ] } ], "mendeley" : { "formattedCitation" : "(Fevre &lt;i&gt;et al.&lt;/i&gt;, 2014)", "plainTextFormattedCitation" : "(Fevre et al., 2014)", "previouslyFormattedCitation" : "(Fevre &lt;i&gt;et al.&lt;/i&gt;, 2014)" }, "properties" : {  }, "schema" : "https://github.com/citation-style-language/schema/raw/master/csl-citation.json" }</w:instrText>
            </w:r>
            <w:r>
              <w:fldChar w:fldCharType="separate"/>
            </w:r>
            <w:r w:rsidR="00F71621" w:rsidRPr="00F71621">
              <w:rPr>
                <w:noProof/>
              </w:rPr>
              <w:t xml:space="preserve">(Fevre </w:t>
            </w:r>
            <w:r w:rsidR="00F71621" w:rsidRPr="00F71621">
              <w:rPr>
                <w:i/>
                <w:noProof/>
              </w:rPr>
              <w:t>et al.</w:t>
            </w:r>
            <w:r w:rsidR="00F71621" w:rsidRPr="00F71621">
              <w:rPr>
                <w:noProof/>
              </w:rPr>
              <w:t>, 2014)</w:t>
            </w:r>
            <w:r>
              <w:fldChar w:fldCharType="end"/>
            </w:r>
          </w:p>
        </w:tc>
      </w:tr>
      <w:tr w:rsidR="00657D82" w14:paraId="42B145F4" w14:textId="77777777" w:rsidTr="00E447FE">
        <w:tc>
          <w:tcPr>
            <w:tcW w:w="2942" w:type="dxa"/>
          </w:tcPr>
          <w:p w14:paraId="70A77DEC" w14:textId="77777777" w:rsidR="00657D82" w:rsidRDefault="00657D82" w:rsidP="008E1598">
            <w:pPr>
              <w:tabs>
                <w:tab w:val="left" w:pos="2164"/>
              </w:tabs>
              <w:spacing w:line="240" w:lineRule="auto"/>
            </w:pPr>
            <w:r>
              <w:t xml:space="preserve">Evasion of complement- and immunoglobulin -induced phagocytosis </w:t>
            </w:r>
          </w:p>
        </w:tc>
        <w:tc>
          <w:tcPr>
            <w:tcW w:w="2943" w:type="dxa"/>
          </w:tcPr>
          <w:p w14:paraId="6496AF1C" w14:textId="77777777" w:rsidR="00657D82" w:rsidRDefault="00657D82" w:rsidP="008E1598">
            <w:pPr>
              <w:tabs>
                <w:tab w:val="left" w:pos="2164"/>
              </w:tabs>
              <w:spacing w:line="240" w:lineRule="auto"/>
            </w:pPr>
            <w:r>
              <w:t>SCIN (Staphylococcal complement inhibitor), Efb (extracellular fibrinogen binding-like), Protein A, Spa (capsule formation)</w:t>
            </w:r>
          </w:p>
        </w:tc>
        <w:tc>
          <w:tcPr>
            <w:tcW w:w="2943" w:type="dxa"/>
          </w:tcPr>
          <w:p w14:paraId="03C8A010" w14:textId="280FE50C" w:rsidR="00657D82" w:rsidRDefault="00657D82" w:rsidP="00F71621">
            <w:pPr>
              <w:tabs>
                <w:tab w:val="left" w:pos="2164"/>
              </w:tabs>
              <w:spacing w:line="240" w:lineRule="auto"/>
            </w:pPr>
            <w:r>
              <w:fldChar w:fldCharType="begin" w:fldLock="1"/>
            </w:r>
            <w:r w:rsidR="00B145F9">
              <w:instrText>ADDIN CSL_CITATION { "citationItems" : [ { "id" : "ITEM-1", "itemData" : { "DOI" : "10.1111/j.1462-5822.2006.00709.x", "ISBN" : "1462-5814", "ISSN" : "14625814", "PMID" : "16882032", "abstract" : "Chemotaxis inhibitory protein of staphylococci (CHIPS) and Staphylococcal complement inhibitor (SCIN) are small, excreted molecules that play a crucial role in the staphylococcal defence against the human innate immune system. Here we show that they both counteract crucial acute responses of our immune system such as complement activation, neutrophil chemotaxis and neutrophil activation. By studying gene expression via promoter-green fluorescent protein fusions, Northern blots and protein expression analyses, we show that SCIN and CHIPS are produced during the early (exponential) growth stages. Although the SCIN and CHIPS genes are expressed simultaneously, they are differently regulated by various Staphylococcus aureus regulatory loci. However, the sae locus is crucial for upregulation of both SCIN and CHIPS. This is the first study that presents the expression of two extracellular S. aureus proteins early during growth. Because SCIN and CHIPS are both efficient modulators of neutrophil chemotaxis, phagocytosis and killing, their early expression is necessary for efficient modulation of the early immune response.", "author" : [ { "dropping-particle" : "", "family" : "Rooijakkers", "given" : "Suzan H.M.", "non-dropping-particle" : "", "parse-names" : false, "suffix" : "" }, { "dropping-particle" : "", "family" : "Ruyken", "given" : "Maartje", "non-dropping-particle" : "", "parse-names" : false, "suffix" : "" }, { "dropping-particle" : "", "family" : "Roon", "given" : "Jos", "non-dropping-particle" : "van", "parse-names" : false, "suffix" : "" }, { "dropping-particle" : "", "family" : "Kessel", "given" : "Kok P.M.", "non-dropping-particle" : "van", "parse-names" : false, "suffix" : "" }, { "dropping-particle" : "", "family" : "Strijp", "given" : "Jos A.G.", "non-dropping-particle" : "van", "parse-names" : false, "suffix" : "" }, { "dropping-particle" : "", "family" : "Wamel", "given" : "Willem J.B.", "non-dropping-particle" : "van", "parse-names" : false, "suffix" : "" } ], "container-title" : "Cellular Microbiology", "id" : "ITEM-1", "issue" : "8", "issued" : { "date-parts" : [ [ "2006", "8", "1" ] ] }, "page" : "1282-1293", "publisher" : "Blackwell Publishing Ltd", "title" : "Early expression of SCIN and CHIPS drives instant immune evasion by Staphylococcus aureus", "type" : "article-journal", "volume" : "8" }, "uris" : [ "http://www.mendeley.com/documents/?uuid=fe3bde62-89e6-3913-a359-4b8def46c914" ] } ], "mendeley" : { "formattedCitation" : "(Rooijakkers &lt;i&gt;et al.&lt;/i&gt;, 2006)", "plainTextFormattedCitation" : "(Rooijakkers et al., 2006)", "previouslyFormattedCitation" : "(Rooijakkers &lt;i&gt;et al.&lt;/i&gt;, 2006)" }, "properties" : {  }, "schema" : "https://github.com/citation-style-language/schema/raw/master/csl-citation.json" }</w:instrText>
            </w:r>
            <w:r>
              <w:fldChar w:fldCharType="separate"/>
            </w:r>
            <w:r w:rsidR="00F71621" w:rsidRPr="00F71621">
              <w:rPr>
                <w:noProof/>
              </w:rPr>
              <w:t xml:space="preserve">(Rooijakkers </w:t>
            </w:r>
            <w:r w:rsidR="00F71621" w:rsidRPr="00F71621">
              <w:rPr>
                <w:i/>
                <w:noProof/>
              </w:rPr>
              <w:t>et al.</w:t>
            </w:r>
            <w:r w:rsidR="00F71621" w:rsidRPr="00F71621">
              <w:rPr>
                <w:noProof/>
              </w:rPr>
              <w:t>, 2006)</w:t>
            </w:r>
            <w:r>
              <w:fldChar w:fldCharType="end"/>
            </w:r>
            <w:r>
              <w:t xml:space="preserve">, </w:t>
            </w:r>
            <w:r>
              <w:fldChar w:fldCharType="begin" w:fldLock="1"/>
            </w:r>
            <w:r w:rsidR="00B145F9">
              <w:instrText>ADDIN CSL_CITATION { "citationItems" : [ { "id" : "ITEM-1", "itemData" : { "DOI" : "10.1086/422259", "ISBN" : "0022-1899, 1537-6613", "ISSN" : "0022-1899", "PMID" : "15243934", "abstract" : "Staphylococcus aureus can cause a variety of acute and chronic diseases. The ability of S. aureus to cause persistent infections has been linked to its ability to evade or inactivate host immune responses. We have identified a secreted 19-kDa protein produced by S. aureus that binds to the complement protein C3. Nterminal sequencing of this protein identified it as the extracellular fibrinogen-binding protein (Efb). In this study, we demonstrate that Efb can bind to the \u03b1-chain of C3 and inhibit both the classical and alternative pathways of complement activation. In addition, we show that Efb can inhibit complement-mediated opsonophagocytosis in a dose-dependent manner and that Efb inhibits complement activity by blocking deposition of C3 or by preventing further complement activation beyond C3b. These data suggest that Efb is a virulence factor involved in facilitating persistent S. aureus infections by interfering with complement activity in vivo.", "author" : [ { "dropping-particle" : "", "family" : "Lee", "given" : "Lawrence Y. L.", "non-dropping-particle" : "", "parse-names" : false, "suffix" : "" }, { "dropping-particle" : "", "family" : "H\u00f6\u00f6k", "given" : "Magnus", "non-dropping-particle" : "", "parse-names" : false, "suffix" : "" }, { "dropping-particle" : "", "family" : "Haviland", "given" : "David", "non-dropping-particle" : "", "parse-names" : false, "suffix" : "" }, { "dropping-particle" : "", "family" : "Wetsel", "given" : "Rick A.", "non-dropping-particle" : "", "parse-names" : false, "suffix" : "" }, { "dropping-particle" : "", "family" : "Yonter", "given" : "Edward O.", "non-dropping-particle" : "", "parse-names" : false, "suffix" : "" }, { "dropping-particle" : "", "family" : "Syribeys", "given" : "Peter", "non-dropping-particle" : "", "parse-names" : false, "suffix" : "" }, { "dropping-particle" : "", "family" : "Vernachio", "given" : "John", "non-dropping-particle" : "", "parse-names" : false, "suffix" : "" }, { "dropping-particle" : "", "family" : "Brown", "given" : "Eric L.", "non-dropping-particle" : "", "parse-names" : false, "suffix" : "" } ], "container-title" : "Journal of Infectious Diseases", "id" : "ITEM-1", "issue" : "3", "issued" : { "date-parts" : [ [ "2004", "8", "1" ] ] }, "page" : "571-579", "publisher" : "Oxford University Press", "title" : "Inhibition of Complement Activation by a Secreted Staphylococcus aureus Protein", "type" : "article-journal", "volume" : "190" }, "uris" : [ "http://www.mendeley.com/documents/?uuid=bfd00884-bf5c-3a5a-9410-2d27891c300a" ] } ], "mendeley" : { "formattedCitation" : "(Lee &lt;i&gt;et al.&lt;/i&gt;, 2004)", "plainTextFormattedCitation" : "(Lee et al., 2004)", "previouslyFormattedCitation" : "(Lee &lt;i&gt;et al.&lt;/i&gt;, 2004)" }, "properties" : {  }, "schema" : "https://github.com/citation-style-language/schema/raw/master/csl-citation.json" }</w:instrText>
            </w:r>
            <w:r>
              <w:fldChar w:fldCharType="separate"/>
            </w:r>
            <w:r w:rsidR="00F71621" w:rsidRPr="00F71621">
              <w:rPr>
                <w:noProof/>
              </w:rPr>
              <w:t xml:space="preserve">(Lee </w:t>
            </w:r>
            <w:r w:rsidR="00F71621" w:rsidRPr="00F71621">
              <w:rPr>
                <w:i/>
                <w:noProof/>
              </w:rPr>
              <w:t>et al.</w:t>
            </w:r>
            <w:r w:rsidR="00F71621" w:rsidRPr="00F71621">
              <w:rPr>
                <w:noProof/>
              </w:rPr>
              <w:t>, 2004)</w:t>
            </w:r>
            <w:r>
              <w:fldChar w:fldCharType="end"/>
            </w:r>
            <w:r>
              <w:t>,</w:t>
            </w:r>
            <w:r>
              <w:fldChar w:fldCharType="begin" w:fldLock="1"/>
            </w:r>
            <w:r w:rsidR="00B145F9">
              <w:instrText>ADDIN CSL_CITATION { "citationItems" : [ { "id" : "ITEM-1", "itemData" : { "ISBN" : "0022-1767 (Print)\\r0022-1767 (Linking)", "ISSN" : "0022-1767", "PMID" : "4163007", "abstract" : "The cell wall of most S. aureus strains contains a protein which precipitates in agar gel with normal human 5,-globulin (1-5) and with normal sera from guinea pigs (6). It has been stated that all human individuals have antibodies, so-called natural antibodies, to this cell wall protein, and Jensen (1) showed that the ability of normal human sera to agglutinate S. aureus is based on a reaction with this antigen. LSfkvist (7), using a more highly purified antigen preparation, con-firmed Jensen's results. Grov, Myklestad and Oeding (8) have called this cell wall antigen pro-tein A, to distinguish it from polysaccharide A (9). We have further investigated the nature of the reaction between protein A and human ~'-globu-lin and its quantitative aspects. Our results seem to indicate that the reaction involves another part of the 5,-globulin molecule than that in which the active site of acquired antibody is lo-cated. MATERIALS AND METHODS Strain and cultivation technique. S. aureus, phage type 52, serologic type Cowan 1, was kindly provided by Professor P. Oeding, Bergen, Norway. The cells were grown in a 500-L tank at the pilot-plant of the Bacteriologic Depart-meat, Karolinska Instituter, Stockholm, Sweden. The culture medium consisted of: 1 L tap water, 5 g meat extract, 3 g NaC1, 2 g NaH2P04.2H20, 1 g glucose, 10 g peptone; pH was 7.8. After 18 hr incubation at 37\u00b0C, the cells were harvested by centrifugation and washed twice in saline. The cell paste was stored at -70\u00b0C before dis-integration. Preparation of protein A. Crude protein A was prepared according to Jensen (1) except that the preparative steps following the first ethanol pre-cipitation were omitted. This crude preparation of protein A was lyophilized and stored at -20\u00b0C. Purified protein A was prepared by chromatog-raphy of crude protein A on diethylaminoethylene (DEAE)-Sephadex and Sephadex G-100. The chromatography on DEAE-Sephadex was per-formed essentially as described elsewhere (8). Crude protein A was dissolved in 0.2 M NH4HCOa and applied to the column. Elution was started with 0.2 NI NI4~HCO3. When the first peak of UV absorbing material had emerged, the eluting buffer was changed to 0.3 M NI~HC03. After elution of a second UV absorbing peak, the buffer was changed to 0.4 M NI~HCOa. A third UV absorbing peak was collected and the chromatog-raphy was stopped. Aliquots from every fifth tube were concentrated and tested for protein A by gel diffusion against 7-globulin. The main part of t\u2026", "author" : [ { "dropping-particle" : "", "family" : "Forsgren", "given" : "A", "non-dropping-particle" : "", "parse-names" : false, "suffix" : "" }, { "dropping-particle" : "", "family" : "Sj\u00f6quist", "given" : "J", "non-dropping-particle" : "", "parse-names" : false, "suffix" : "" } ], "container-title" : "Journal of immunology (Baltimore, Md. : 1950)", "id" : "ITEM-1", "issue" : "6", "issued" : { "date-parts" : [ [ "1966", "12", "1" ] ] }, "page" : "822-7", "publisher" : "American Association of Immunologists", "title" : "\"Protein A\" from S. aureus. I. Pseudo-immune reaction with human gamma-globulin.", "type" : "article-journal", "volume" : "97" }, "uris" : [ "http://www.mendeley.com/documents/?uuid=75b5991b-f7d0-3813-b3f4-6298bc87b44b" ] } ], "mendeley" : { "formattedCitation" : "(Forsgren and Sj\u00f6quist, 1966)", "plainTextFormattedCitation" : "(Forsgren and Sj\u00f6quist, 1966)", "previouslyFormattedCitation" : "(Forsgren and Sj\u00f6quist, 1966)" }, "properties" : {  }, "schema" : "https://github.com/citation-style-language/schema/raw/master/csl-citation.json" }</w:instrText>
            </w:r>
            <w:r>
              <w:fldChar w:fldCharType="separate"/>
            </w:r>
            <w:r w:rsidR="00F71621" w:rsidRPr="00F71621">
              <w:rPr>
                <w:noProof/>
              </w:rPr>
              <w:t>(Forsgren and Sjöquist, 1966)</w:t>
            </w:r>
            <w:r>
              <w:fldChar w:fldCharType="end"/>
            </w:r>
            <w:r>
              <w:t>,</w:t>
            </w:r>
            <w:r>
              <w:fldChar w:fldCharType="begin" w:fldLock="1"/>
            </w:r>
            <w:r w:rsidR="00B145F9">
              <w:instrText>ADDIN CSL_CITATION { "citationItems" : [ { "id" : "ITEM-1", "itemData" : { "DOI" : "10.4161/hv.23223", "ISBN" : "2164-554X (Electronic)\\r2164-5515 (Linking)", "ISSN" : "2164554X", "PMID" : "23249887", "abstract" : "Staphylococcus aureus can cause severe life threatening invasive diseases. The principal immune effector mechanism by which humans are protected from Gram positive bacteria such as S. aureus is antigen specific antibody- and complement-dependent opsonophagocytosis. This process can be measured in vitro using the opsonophagocytic antibody assay (OPA), which is a complex assay composed of live S. aureus bacteria, a complement source, phagocytic effector cells such as differentiated HL-60 cells, and test serum. In this report, we investigated the impact on the OPA of S. aureus surface antigens capsular polysaccharides (CP) and protein A (SpA). We demonstrated that higher CP expression renders bacteria more resistant to non-specific opsonophagocytic killing than increased SpA expression, suggesting that the expression of capsular polysaccharides may be the more important immune evasion strategy for S. aureus. Bacteria that were not fully encapsulated were highly susceptible to non-specific killing in the assay in the absence of immune serum. This non-specific killing was prevented by growing the bacteria under conditions that increased capsular polysaccharide levels on the surface of the bacteria. In contrast, the level of SpA expression had no detectable effect on non-specific killing in OPA. Using anti-CP antibodies we demonstrated type-specific killing in OPA of both MRSA and MSSA clinical isolates. SpA expression on the cell surface did not interfere with OPA activity, providing evidence that despite the role of SpA in sequestering antibodies by their Fc region, killing is easily accomplished in the presence of high titered anti-capsular polysaccharide antibodies. This highlights the role of CP as an important immune evasion mechanism and supports the inclusion of capsular polysaccharide antigens in the formulation of multi-component prophylactic vaccines against S. aureus.", "author" : [ { "dropping-particle" : "", "family" : "Nanra", "given" : "Jasdeep S", "non-dropping-particle" : "", "parse-names" : false, "suffix" : "" }, { "dropping-particle" : "", "family" : "Buitrago", "given" : "Sandra M", "non-dropping-particle" : "", "parse-names" : false, "suffix" : "" }, { "dropping-particle" : "", "family" : "Crawford", "given" : "Shomari", "non-dropping-particle" : "", "parse-names" : false, "suffix" : "" }, { "dropping-particle" : "", "family" : "Ng", "given" : "Jennifer", "non-dropping-particle" : "", "parse-names" : false, "suffix" : "" }, { "dropping-particle" : "", "family" : "Fink", "given" : "Pamela S", "non-dropping-particle" : "", "parse-names" : false, "suffix" : "" }, { "dropping-particle" : "", "family" : "Hawkins", "given" : "Julio", "non-dropping-particle" : "", "parse-names" : false, "suffix" : "" }, { "dropping-particle" : "", "family" : "Scully", "given" : "Ingrid L", "non-dropping-particle" : "", "parse-names" : false, "suffix" : "" }, { "dropping-particle" : "", "family" : "McNeil", "given" : "Lisa K", "non-dropping-particle" : "", "parse-names" : false, "suffix" : "" }, { "dropping-particle" : "", "family" : "Aste-Am \u00c9aga", "given" : "Jos\u00e9miguel", "non-dropping-particle" : "", "parse-names" : false, "suffix" : "" }, { "dropping-particle" : "", "family" : "Cooper", "given" : "David", "non-dropping-particle" : "", "parse-names" : false, "suffix" : "" }, { "dropping-particle" : "", "family" : "Jansen", "given" : "Kathrin U", "non-dropping-particle" : "", "parse-names" : false, "suffix" : "" }, { "dropping-particle" : "", "family" : "Anderson", "given" : "Annaliesa S", "non-dropping-particle" : "", "parse-names" : false, "suffix" : "" } ], "container-title" : "Human Vaccines and Immunotherapeutics", "id" : "ITEM-1", "issue" : "3", "issued" : { "date-parts" : [ [ "2013", "3" ] ] }, "page" : "480-487", "publisher" : "Taylor &amp; Francis", "title" : "Capsular polysaccharides are an important immune evasion mechanism for Staphylococcus aureus", "type" : "paper-conference", "volume" : "9" }, "uris" : [ "http://www.mendeley.com/documents/?uuid=d8494c0d-2b34-3ea2-ac94-25ec442ee1c4" ] } ], "mendeley" : { "formattedCitation" : "(Nanra &lt;i&gt;et al.&lt;/i&gt;, 2013)", "plainTextFormattedCitation" : "(Nanra et al., 2013)", "previouslyFormattedCitation" : "(Nanra &lt;i&gt;et al.&lt;/i&gt;, 2013)" }, "properties" : {  }, "schema" : "https://github.com/citation-style-language/schema/raw/master/csl-citation.json" }</w:instrText>
            </w:r>
            <w:r>
              <w:fldChar w:fldCharType="separate"/>
            </w:r>
            <w:r w:rsidR="00F71621" w:rsidRPr="00F71621">
              <w:rPr>
                <w:noProof/>
              </w:rPr>
              <w:t xml:space="preserve">(Nanra </w:t>
            </w:r>
            <w:r w:rsidR="00F71621" w:rsidRPr="00F71621">
              <w:rPr>
                <w:i/>
                <w:noProof/>
              </w:rPr>
              <w:t>et al.</w:t>
            </w:r>
            <w:r w:rsidR="00F71621" w:rsidRPr="00F71621">
              <w:rPr>
                <w:noProof/>
              </w:rPr>
              <w:t>, 2013)</w:t>
            </w:r>
            <w:r>
              <w:fldChar w:fldCharType="end"/>
            </w:r>
          </w:p>
        </w:tc>
      </w:tr>
      <w:tr w:rsidR="00657D82" w14:paraId="474E81B3" w14:textId="77777777" w:rsidTr="00E447FE">
        <w:tc>
          <w:tcPr>
            <w:tcW w:w="2942" w:type="dxa"/>
          </w:tcPr>
          <w:p w14:paraId="25D567B3" w14:textId="77777777" w:rsidR="00657D82" w:rsidRDefault="00657D82" w:rsidP="009C4597">
            <w:pPr>
              <w:tabs>
                <w:tab w:val="left" w:pos="2164"/>
              </w:tabs>
              <w:spacing w:line="240" w:lineRule="auto"/>
            </w:pPr>
            <w:r>
              <w:t>Evasion of intraphagosomal killing</w:t>
            </w:r>
          </w:p>
        </w:tc>
        <w:tc>
          <w:tcPr>
            <w:tcW w:w="2943" w:type="dxa"/>
          </w:tcPr>
          <w:p w14:paraId="06F81180" w14:textId="77777777" w:rsidR="00657D82" w:rsidRPr="00CF41E2" w:rsidRDefault="00657D82" w:rsidP="00CF41E2">
            <w:pPr>
              <w:spacing w:line="240" w:lineRule="auto"/>
              <w:rPr>
                <w:rFonts w:ascii="Times New Roman" w:hAnsi="Times New Roman"/>
                <w:lang w:eastAsia="en-GB"/>
              </w:rPr>
            </w:pPr>
            <w:r>
              <w:rPr>
                <w:shd w:val="clear" w:color="auto" w:fill="FFFFFF"/>
                <w:lang w:eastAsia="en-GB"/>
              </w:rPr>
              <w:t>LPG (l</w:t>
            </w:r>
            <w:r w:rsidRPr="00CF41E2">
              <w:rPr>
                <w:shd w:val="clear" w:color="auto" w:fill="FFFFFF"/>
                <w:lang w:eastAsia="en-GB"/>
              </w:rPr>
              <w:t>ysylphosphatidylglycerol</w:t>
            </w:r>
            <w:r>
              <w:rPr>
                <w:shd w:val="clear" w:color="auto" w:fill="FFFFFF"/>
                <w:lang w:eastAsia="en-GB"/>
              </w:rPr>
              <w:t xml:space="preserve"> synthase), Staphylokinase, superoxide dismutases (Sods)</w:t>
            </w:r>
          </w:p>
          <w:p w14:paraId="75C41C4F" w14:textId="77777777" w:rsidR="00657D82" w:rsidRDefault="00657D82" w:rsidP="00A14503">
            <w:pPr>
              <w:tabs>
                <w:tab w:val="left" w:pos="2164"/>
              </w:tabs>
            </w:pPr>
          </w:p>
        </w:tc>
        <w:tc>
          <w:tcPr>
            <w:tcW w:w="2943" w:type="dxa"/>
          </w:tcPr>
          <w:p w14:paraId="7F7F0778" w14:textId="5E631EAF" w:rsidR="00657D82" w:rsidRDefault="00657D82" w:rsidP="00F71621">
            <w:pPr>
              <w:tabs>
                <w:tab w:val="left" w:pos="2164"/>
              </w:tabs>
              <w:spacing w:line="240" w:lineRule="auto"/>
            </w:pPr>
            <w:r>
              <w:fldChar w:fldCharType="begin" w:fldLock="1"/>
            </w:r>
            <w:r w:rsidR="00B145F9">
              <w:instrText>ADDIN CSL_CITATION { "citationItems" : [ { "id" : "ITEM-1", "itemData" : { "DOI" : "10.1084/jem.193.9.1067", "ISBN" : "4970712972611", "ISSN" : "0022-1007", "PMID" : "11342591", "abstract" : "Defensins, antimicrobial peptides of the innate immune system, protect human mucosal epithelia and skin against microbial infections and are produced in large amounts by neutrophils. The bacterial pathogen Staphylococcus aureus is insensitive to defensins by virtue of an unknown resistance mechanism. We describe a novel staphylococcal gene, mprF, which determines resistance to several host defense peptides such as defensins and protegrins. An mprF mutant strain was killed considerably faster by human neutrophils and exhibited attenuated virulence in mice, indicating a key role for defensin resistance in the pathogenicity of S. aureus. Analysis of membrane lipids demonstrated that the mprF mutant no longer modifies phosphatidylglycerol with l-lysine. As this unusual modification leads to a reduced negative charge of the membrane surface, MprF-mediated peptide resistance is most likely based on repulsion of the cationic peptides. Accordingly, inactivation of mprF led to increased binding of antimicrobial peptides by the bacteria. MprF has no similarity with genes of known function, but related genes were identified in the genomes of several pathogens including Mycobacterium tuberculosis, Pseudomonas aeruginosa, and Enterococcus faecalis. MprF thus constitutes a novel virulence factor, which may be of general relevance for bacterial pathogens and represents a new target for attacking multidrug resistant bacteria.", "author" : [ { "dropping-particle" : "", "family" : "Peschel", "given" : "Andreas", "non-dropping-particle" : "", "parse-names" : false, "suffix" : "" }, { "dropping-particle" : "", "family" : "Jack", "given" : "Ralph W", "non-dropping-particle" : "", "parse-names" : false, "suffix" : "" }, { "dropping-particle" : "", "family" : "Otto", "given" : "Michael", "non-dropping-particle" : "", "parse-names" : false, "suffix" : "" }, { "dropping-particle" : "", "family" : "Collins", "given" : "L Vincent", "non-dropping-particle" : "", "parse-names" : false, "suffix" : "" }, { "dropping-particle" : "", "family" : "Staubitz", "given" : "Petra", "non-dropping-particle" : "", "parse-names" : false, "suffix" : "" }, { "dropping-particle" : "", "family" : "Nicholson", "given" : "Graeme", "non-dropping-particle" : "", "parse-names" : false, "suffix" : "" }, { "dropping-particle" : "", "family" : "Kalbacher", "given" : "Hubert", "non-dropping-particle" : "", "parse-names" : false, "suffix" : "" }, { "dropping-particle" : "", "family" : "Nieuwenhuizen", "given" : "Willem F", "non-dropping-particle" : "", "parse-names" : false, "suffix" : "" }, { "dropping-particle" : "", "family" : "Jung", "given" : "G\u00fcnther", "non-dropping-particle" : "", "parse-names" : false, "suffix" : "" }, { "dropping-particle" : "", "family" : "Tarkowski", "given" : "Andrej", "non-dropping-particle" : "", "parse-names" : false, "suffix" : "" }, { "dropping-particle" : "", "family" : "Kessel", "given" : "Kok P.M.", "non-dropping-particle" : "van", "parse-names" : false, "suffix" : "" }, { "dropping-particle" : "", "family" : "Strijp", "given" : "Jos A.G.", "non-dropping-particle" : "van", "parse-names" : false, "suffix" : "" } ], "container-title" : "The Journal of Experimental Medicine", "id" : "ITEM-1", "issue" : "9", "issued" : { "date-parts" : [ [ "2001", "5", "7" ] ] }, "page" : "1067-1076", "publisher" : "The Rockefeller University Press", "title" : "Staphylococcus aureus Resistance to Human Defensins and Evasion of Neutrophil Killing via the Novel Virulence Factor Mprf Is Based on Modification of Membrane Lipids with l-Lysine", "type" : "article-journal", "volume" : "193" }, "uris" : [ "http://www.mendeley.com/documents/?uuid=1300baed-44c4-3e11-866c-b26a27bafa8f" ] } ], "mendeley" : { "formattedCitation" : "(Peschel &lt;i&gt;et al.&lt;/i&gt;, 2001)", "plainTextFormattedCitation" : "(Peschel et al., 2001)", "previouslyFormattedCitation" : "(Peschel &lt;i&gt;et al.&lt;/i&gt;, 2001)" }, "properties" : {  }, "schema" : "https://github.com/citation-style-language/schema/raw/master/csl-citation.json" }</w:instrText>
            </w:r>
            <w:r>
              <w:fldChar w:fldCharType="separate"/>
            </w:r>
            <w:r w:rsidR="00F71621" w:rsidRPr="00F71621">
              <w:rPr>
                <w:noProof/>
              </w:rPr>
              <w:t xml:space="preserve">(Peschel </w:t>
            </w:r>
            <w:r w:rsidR="00F71621" w:rsidRPr="00F71621">
              <w:rPr>
                <w:i/>
                <w:noProof/>
              </w:rPr>
              <w:t>et al.</w:t>
            </w:r>
            <w:r w:rsidR="00F71621" w:rsidRPr="00F71621">
              <w:rPr>
                <w:noProof/>
              </w:rPr>
              <w:t>, 2001)</w:t>
            </w:r>
            <w:r>
              <w:fldChar w:fldCharType="end"/>
            </w:r>
            <w:r>
              <w:t>,</w:t>
            </w:r>
            <w:r>
              <w:fldChar w:fldCharType="begin" w:fldLock="1"/>
            </w:r>
            <w:r w:rsidR="00B145F9">
              <w:instrText>ADDIN CSL_CITATION { "citationItems" : [ { "id" : "ITEM-1", "itemData" : { "DOI" : "10.4049/jimmunol.172.2.1169", "ISBN" : "0022-1767", "ISSN" : "0022-1767", "PMID" : "14707093", "abstract" : "Alpha-defensins are peptides secreted by polymorphonuclear cells and provide antimicrobial protection mediated by disruption of the integrity of bacterial cell walls. Staphylokinase is an exoprotein produced by Staphylococcus aureus, which activates host plasminogen. In this study, we analyzed the impact of interaction between alpha-defensins and staphylokinase on staphylococcal growth. We observed that staphylokinase induced extracellular release of alpha-defensins from polymorphonuclear cells. Moreover, a direct binding between alpha-defensins and staphylokinase was shown to result in a complex formation. The biological consequence of this interaction was an almost complete inhibition of the bactericidal effect of alpha-defensins. Notably, staphylokinase with blocked plasminogen binding site still retained its ability to neutralize the bactericidal effect of alpha-defensins. In contrast, a single mutation of a staphylokinase molecule at position 74, substituting lysine for alanine, resulted in a 50% reduction of its alpha-defensin-neutralizing properties. The bactericidal properties of alpha-defensins were tested in 19 S. aureus strains in vitro and in a murine model of S. aureus arthritis. Staphylococcal strains producing staphylokinase were protected against the bactericidal effect of alpha-defensins. When staphylokinase was added to staphylokinase-negative S. aureus cultures, it almost totally abrogated the effect of alpha-defensins. Finally, human neutrophil peptide 2 injected intra-articularly along with bacteria alleviated joint destruction. In this study, we report a new property of staphylokinase, its ability to induce secretion of defensins, to complex bind them and to neutralize their bactericidal effect. Staphylokinase production may therefore be responsible in vivo for defensin resistance during S. aureus infections.", "author" : [ { "dropping-particle" : "", "family" : "Jin", "given" : "Tao", "non-dropping-particle" : "", "parse-names" : false, "suffix" : "" }, { "dropping-particle" : "", "family" : "Bokarewa", "given" : "Maria", "non-dropping-particle" : "", "parse-names" : false, "suffix" : "" }, { "dropping-particle" : "", "family" : "Foster", "given" : "Timothy", "non-dropping-particle" : "", "parse-names" : false, "suffix" : "" }, { "dropping-particle" : "", "family" : "Mitchell", "given" : "Jennifer", "non-dropping-particle" : "", "parse-names" : false, "suffix" : "" }, { "dropping-particle" : "", "family" : "Higgins", "given" : "Judy", "non-dropping-particle" : "", "parse-names" : false, "suffix" : "" }, { "dropping-particle" : "", "family" : "Tarkowski", "given" : "Andrej", "non-dropping-particle" : "", "parse-names" : false, "suffix" : "" } ], "container-title" : "The Journal of Immunology", "id" : "ITEM-1", "issue" : "2", "issued" : { "date-parts" : [ [ "2004", "1", "15" ] ] }, "page" : "1169-1176", "publisher" : "American Association of Immunologists", "title" : "Staphylococcus aureus Resists Human Defensins by Production of Staphylokinase, a Novel Bacterial Evasion Mechanism", "type" : "article-journal", "volume" : "172" }, "uris" : [ "http://www.mendeley.com/documents/?uuid=82c49ee7-7539-3633-8879-68f6fb974194" ] } ], "mendeley" : { "formattedCitation" : "(Jin &lt;i&gt;et al.&lt;/i&gt;, 2004)", "plainTextFormattedCitation" : "(Jin et al., 2004)", "previouslyFormattedCitation" : "(Jin &lt;i&gt;et al.&lt;/i&gt;, 2004)" }, "properties" : {  }, "schema" : "https://github.com/citation-style-language/schema/raw/master/csl-citation.json" }</w:instrText>
            </w:r>
            <w:r>
              <w:fldChar w:fldCharType="separate"/>
            </w:r>
            <w:r w:rsidR="00F71621" w:rsidRPr="00F71621">
              <w:rPr>
                <w:noProof/>
              </w:rPr>
              <w:t xml:space="preserve">(Jin </w:t>
            </w:r>
            <w:r w:rsidR="00F71621" w:rsidRPr="00F71621">
              <w:rPr>
                <w:i/>
                <w:noProof/>
              </w:rPr>
              <w:t>et al.</w:t>
            </w:r>
            <w:r w:rsidR="00F71621" w:rsidRPr="00F71621">
              <w:rPr>
                <w:noProof/>
              </w:rPr>
              <w:t>, 2004)</w:t>
            </w:r>
            <w:r>
              <w:fldChar w:fldCharType="end"/>
            </w:r>
            <w:r>
              <w:t xml:space="preserve">, </w:t>
            </w:r>
            <w:r>
              <w:fldChar w:fldCharType="begin" w:fldLock="1"/>
            </w:r>
            <w:r w:rsidR="00B145F9">
              <w:instrText>ADDIN CSL_CITATION { "citationItems" : [ { "id" : "ITEM-1", "itemData" : { "DOI" : "10.1083/jcb.201006052", "ISBN" : "1540-8140 (Electronic)0021-9525 (Linking)", "ISSN" : "00219525", "PMID" : "20974816", "abstract" : "Neutrophils release decondensed chromatin termed neutrophil extracellular traps (NETs) to trap and kill pathogens extracellularly. Reactive oxygen species are required to initiate NET formation but the downstream molecular mechanism is unknown. We show that upon activation, neutrophil elastase (NE) escapes from azurophilic granules and translocates to the nucleus, where it partially degrades specific histones, promoting chromatin decondensation. Subsequently, myeloperoxidase synergizes with NE in driving chromatin decondensation independent of its enzymatic activity. Accordingly, NE knockout mice do not form NETs in a pulmonary model of Klebsiella pneumoniae infection, which suggests that this defect may contribute to the immune deficiency of these mice. This mechanism provides for a novel function for serine proteases and highly charged granular proteins in the regulation of chromatin density, and reveals that the oxidative burst induces a selective release of granular proteins into the cytoplasm through an unknown mechanism.", "author" : [ { "dropping-particle" : "", "family" : "Papayannopoulos", "given" : "Venizelos", "non-dropping-particle" : "", "parse-names" : false, "suffix" : "" }, { "dropping-particle" : "", "family" : "Metzler", "given" : "Kathleen D.", "non-dropping-particle" : "", "parse-names" : false, "suffix" : "" }, { "dropping-particle" : "", "family" : "Hakkim", "given" : "Abdul", "non-dropping-particle" : "", "parse-names" : false, "suffix" : "" }, { "dropping-particle" : "", "family" : "Zychlinsky", "given" : "Arturo", "non-dropping-particle" : "", "parse-names" : false, "suffix" : "" } ], "container-title" : "Journal of Cell Biology", "id" : "ITEM-1", "issue" : "3", "issued" : { "date-parts" : [ [ "2010", "11", "1" ] ] }, "page" : "677-691", "title" : "Neutrophil elastase and myeloperoxidase regulate the formation of neutrophil extracellular traps", "type" : "article-journal", "volume" : "191" }, "uris" : [ "http://www.mendeley.com/documents/?uuid=78ed5062-57c3-3a3e-93cd-8d1d465a8c27" ] } ], "mendeley" : { "formattedCitation" : "(Papayannopoulos &lt;i&gt;et al.&lt;/i&gt;, 2010)", "plainTextFormattedCitation" : "(Papayannopoulos et al., 2010)", "previouslyFormattedCitation" : "(Papayannopoulos &lt;i&gt;et al.&lt;/i&gt;, 2010)" }, "properties" : {  }, "schema" : "https://github.com/citation-style-language/schema/raw/master/csl-citation.json" }</w:instrText>
            </w:r>
            <w:r>
              <w:fldChar w:fldCharType="separate"/>
            </w:r>
            <w:r w:rsidR="00F71621" w:rsidRPr="00F71621">
              <w:rPr>
                <w:noProof/>
              </w:rPr>
              <w:t xml:space="preserve">(Papayannopoulos </w:t>
            </w:r>
            <w:r w:rsidR="00F71621" w:rsidRPr="00F71621">
              <w:rPr>
                <w:i/>
                <w:noProof/>
              </w:rPr>
              <w:t>et al.</w:t>
            </w:r>
            <w:r w:rsidR="00F71621" w:rsidRPr="00F71621">
              <w:rPr>
                <w:noProof/>
              </w:rPr>
              <w:t>, 2010)</w:t>
            </w:r>
            <w:r>
              <w:fldChar w:fldCharType="end"/>
            </w:r>
            <w:r>
              <w:t xml:space="preserve">, </w:t>
            </w:r>
            <w:r>
              <w:fldChar w:fldCharType="begin" w:fldLock="1"/>
            </w:r>
            <w:r w:rsidR="00B145F9">
              <w:instrText>ADDIN CSL_CITATION { "citationItems" : [ { "id" : "ITEM-1", "itemData" : { "DOI" : "10.1099/mic.0.26353-0", "ISSN" : "1350-0872", "PMID" : "14523108", "abstract" : "Staphylococcus aureus has two superoxide dismutases (SODs), encoded by the sodA and sodM genes, which inactivate harmful superoxide radicals () encountered during host infection or generated from aerobic metabolism. The transcriptional start sites have been mapped and expression analysis on reporter fusions in both genes has been carried out. Under standard growth conditions, manganese (Mn), a mineral superoxide scavenger, elevated total SOD activity but had no effect on the transcription of either gene. Transcription of sodA and sodM was most strongly induced by either internally or externally generated, respectively. Sensitivity to internally generated was linked with SodA deficiency. Mn supplementation completely rescued a sodA mutant when challenged by internally generated, and this was growth-phase-dependent. Sensitivity to externally generated stress was only observed in a sodA sodM mutant and was Mn-independent. In a mouse abscess model of infection, isogenic sodA, sodM and sodA sodM mutants had reduced virulence compared to the parental strain, showing the importance of the enzymic scavenging system for the survival of the pathogen.", "author" : [ { "dropping-particle" : "", "family" : "Karavolos", "given" : "Michail H", "non-dropping-particle" : "", "parse-names" : false, "suffix" : "" }, { "dropping-particle" : "", "family" : "Horsburgh", "given" : "Malcolm J", "non-dropping-particle" : "", "parse-names" : false, "suffix" : "" }, { "dropping-particle" : "", "family" : "Ingham", "given" : "Eileen", "non-dropping-particle" : "", "parse-names" : false, "suffix" : "" }, { "dropping-particle" : "", "family" : "Foster", "given" : "Simon J", "non-dropping-particle" : "", "parse-names" : false, "suffix" : "" } ], "container-title" : "Microbiology", "id" : "ITEM-1", "issue" : "Pt 10", "issued" : { "date-parts" : [ [ "2003" ] ] }, "page" : "2749-2758", "title" : "Role and regulation of the superoxide dismutases of Staphylococcus aureus.", "type" : "article-journal", "volume" : "149" }, "uris" : [ "http://www.mendeley.com/documents/?uuid=c6b360dd-1961-4874-9656-e48618cf2b94" ] } ], "mendeley" : { "formattedCitation" : "(Karavolos &lt;i&gt;et al.&lt;/i&gt;, 2003)", "plainTextFormattedCitation" : "(Karavolos et al., 2003)", "previouslyFormattedCitation" : "(Karavolos &lt;i&gt;et al.&lt;/i&gt;, 2003)" }, "properties" : {  }, "schema" : "https://github.com/citation-style-language/schema/raw/master/csl-citation.json" }</w:instrText>
            </w:r>
            <w:r>
              <w:fldChar w:fldCharType="separate"/>
            </w:r>
            <w:r w:rsidR="00F71621" w:rsidRPr="00F71621">
              <w:rPr>
                <w:noProof/>
              </w:rPr>
              <w:t xml:space="preserve">(Karavolos </w:t>
            </w:r>
            <w:r w:rsidR="00F71621" w:rsidRPr="00F71621">
              <w:rPr>
                <w:i/>
                <w:noProof/>
              </w:rPr>
              <w:t>et al.</w:t>
            </w:r>
            <w:r w:rsidR="00F71621" w:rsidRPr="00F71621">
              <w:rPr>
                <w:noProof/>
              </w:rPr>
              <w:t>, 2003)</w:t>
            </w:r>
            <w:r>
              <w:fldChar w:fldCharType="end"/>
            </w:r>
          </w:p>
        </w:tc>
      </w:tr>
      <w:tr w:rsidR="00657D82" w14:paraId="0FBF8A5C" w14:textId="77777777" w:rsidTr="00E447FE">
        <w:tc>
          <w:tcPr>
            <w:tcW w:w="2942" w:type="dxa"/>
          </w:tcPr>
          <w:p w14:paraId="29D29AA7" w14:textId="77777777" w:rsidR="00657D82" w:rsidRDefault="00657D82" w:rsidP="00A14503">
            <w:pPr>
              <w:tabs>
                <w:tab w:val="left" w:pos="2164"/>
              </w:tabs>
            </w:pPr>
            <w:r>
              <w:t>Persistence</w:t>
            </w:r>
          </w:p>
        </w:tc>
        <w:tc>
          <w:tcPr>
            <w:tcW w:w="2943" w:type="dxa"/>
          </w:tcPr>
          <w:p w14:paraId="0F83BE5B" w14:textId="77777777" w:rsidR="00657D82" w:rsidRDefault="00657D82" w:rsidP="000F7996">
            <w:pPr>
              <w:tabs>
                <w:tab w:val="left" w:pos="2164"/>
              </w:tabs>
              <w:spacing w:line="240" w:lineRule="auto"/>
            </w:pPr>
            <w:r>
              <w:t>FnBP(fibronectin binding protein), downregulation of virulence factors, SCV (small colony variant) phenotype</w:t>
            </w:r>
          </w:p>
        </w:tc>
        <w:tc>
          <w:tcPr>
            <w:tcW w:w="2943" w:type="dxa"/>
          </w:tcPr>
          <w:p w14:paraId="4C2A59B0" w14:textId="2D2849CA" w:rsidR="00657D82" w:rsidRDefault="00657D82" w:rsidP="00F71621">
            <w:pPr>
              <w:tabs>
                <w:tab w:val="left" w:pos="2164"/>
              </w:tabs>
              <w:spacing w:line="240" w:lineRule="auto"/>
            </w:pPr>
            <w:r>
              <w:fldChar w:fldCharType="begin" w:fldLock="1"/>
            </w:r>
            <w:r w:rsidR="00B145F9">
              <w:instrText>ADDIN CSL_CITATION { "citationItems" : [ { "id" : "ITEM-1", "itemData" : { "DOI" : "10.1002/emmm.201000115", "ISBN" : "1757-4684 (Electronic)\\r1757-4676 (Linking)", "ISSN" : "17574676", "PMID" : "21268281", "abstract" : "Staphylococcus aureus is a frequent cause for serious, chronic and therapy-refractive infections in spite of susceptibility to antibiotics in vitro. In chronic infections, altered bacterial phenotypes, such as small colony variants (SCVs), have been found. Yet, it is largely unclear whether the ability to interconvert from the wild-type to the SCV phenotype is only a rare clinical and/or just laboratory phenomenon or is essential to sustain an infection. Here, we performed different long-term in vitro and in vivo infection models with S. aureus and we show that viable bacteria can persist within host cells and/or tissues for several weeks. Persistence induced bacterial phenotypic diversity, including SCV phenotypes, accompanied by changes in virulence factor expression and auxotrophism. However, the recovered SCV phenotypes were highly dynamic and rapidly reverted to the fully virulent wild-type form when leaving the intracellular location and infecting new cells. Our findings demonstrate that bacterial phenotype switching is an integral part of the infection process that enables the bacteria to hide inside host cells, which can be a reservoir for chronic and therapy-refractive infections.", "author" : [ { "dropping-particle" : "", "family" : "Tuchscherr", "given" : "Lorena", "non-dropping-particle" : "", "parse-names" : false, "suffix" : "" }, { "dropping-particle" : "", "family" : "Medina", "given" : "Eva", "non-dropping-particle" : "", "parse-names" : false, "suffix" : "" }, { "dropping-particle" : "", "family" : "Hussain", "given" : "Muzaffar", "non-dropping-particle" : "", "parse-names" : false, "suffix" : "" }, { "dropping-particle" : "", "family" : "V??lker", "given" : "Wolfgang", "non-dropping-particle" : "", "parse-names" : false, "suffix" : "" }, { "dropping-particle" : "", "family" : "Heitmann", "given" : "Vanessa", "non-dropping-particle" : "", "parse-names" : false, "suffix" : "" }, { "dropping-particle" : "", "family" : "Niemann", "given" : "Silke", "non-dropping-particle" : "", "parse-names" : false, "suffix" : "" }, { "dropping-particle" : "", "family" : "Holzinger", "given" : "Dirk", "non-dropping-particle" : "", "parse-names" : false, "suffix" : "" }, { "dropping-particle" : "", "family" : "Roth", "given" : "Johannes", "non-dropping-particle" : "", "parse-names" : false, "suffix" : "" }, { "dropping-particle" : "", "family" : "Proctor", "given" : "Richard A", "non-dropping-particle" : "", "parse-names" : false, "suffix" : "" }, { "dropping-particle" : "", "family" : "Becker", "given" : "Karsten", "non-dropping-particle" : "", "parse-names" : false, "suffix" : "" }, { "dropping-particle" : "", "family" : "Peters", "given" : "Georg", "non-dropping-particle" : "", "parse-names" : false, "suffix" : "" }, { "dropping-particle" : "", "family" : "L??ffler", "given" : "Bettina", "non-dropping-particle" : "", "parse-names" : false, "suffix" : "" } ], "container-title" : "EMBO Molecular Medicine", "id" : "ITEM-1", "issue" : "3", "issued" : { "date-parts" : [ [ "2011", "3", "1" ] ] }, "page" : "129-141", "publisher" : "EMBO Press", "title" : "Staphylococcus aureus phenotype switching: An effective bacterial strategy to escape host immune response and establish a chronic infection", "type" : "article-journal", "volume" : "3" }, "uris" : [ "http://www.mendeley.com/documents/?uuid=706c7b82-79c2-3261-ba64-b46e3e59d059" ] } ], "mendeley" : { "formattedCitation" : "(Tuchscherr &lt;i&gt;et al.&lt;/i&gt;, 2011)", "plainTextFormattedCitation" : "(Tuchscherr et al., 2011)", "previouslyFormattedCitation" : "(Tuchscherr &lt;i&gt;et al.&lt;/i&gt;, 2011)" }, "properties" : {  }, "schema" : "https://github.com/citation-style-language/schema/raw/master/csl-citation.json" }</w:instrText>
            </w:r>
            <w:r>
              <w:fldChar w:fldCharType="separate"/>
            </w:r>
            <w:r w:rsidR="00F71621" w:rsidRPr="00F71621">
              <w:rPr>
                <w:noProof/>
              </w:rPr>
              <w:t xml:space="preserve">(Tuchscherr </w:t>
            </w:r>
            <w:r w:rsidR="00F71621" w:rsidRPr="00F71621">
              <w:rPr>
                <w:i/>
                <w:noProof/>
              </w:rPr>
              <w:t>et al.</w:t>
            </w:r>
            <w:r w:rsidR="00F71621" w:rsidRPr="00F71621">
              <w:rPr>
                <w:noProof/>
              </w:rPr>
              <w:t>, 2011)</w:t>
            </w:r>
            <w:r>
              <w:fldChar w:fldCharType="end"/>
            </w:r>
            <w:r>
              <w:t xml:space="preserve">, </w:t>
            </w:r>
            <w:r>
              <w:fldChar w:fldCharType="begin" w:fldLock="1"/>
            </w:r>
            <w:r w:rsidR="00B145F9">
              <w:instrText>ADDIN CSL_CITATION { "citationItems" : [ { "id" : "ITEM-1", "itemData" : { "DOI" : "10.1128/AAC.49.10.4372-4374.2005", "ISBN" : "0066-4804 (Print)\\r0066-4804 (Linking)", "ISSN" : "00664804", "PMID" : "16189125", "abstract" : "The antistaphylococcal activity of ceftobiprole was compared with those of cefuroxime, linezolid, and moxifloxacin by using the agar dilution method. Apart from three strains with small-colony variant phenotypes, all Staphylococcus aureus isolates tested were inhibited by &lt; or =2 microg/ml of ceftobiprole. This compound exhibited an excellent antistaphylococcal activity, comparable to that of linezolid", "author" : [ { "dropping-particle" : "", "family" : "Eiff", "given" : "Christof", "non-dropping-particle" : "Von", "parse-names" : false, "suffix" : "" }, { "dropping-particle" : "", "family" : "Friedrich", "given" : "Alexander W", "non-dropping-particle" : "", "parse-names" : false, "suffix" : "" }, { "dropping-particle" : "", "family" : "Becker", "given" : "Rarsten", "non-dropping-particle" : "", "parse-names" : false, "suffix" : "" }, { "dropping-particle" : "", "family" : "Peters", "given" : "Georg", "non-dropping-particle" : "", "parse-names" : false, "suffix" : "" } ], "container-title" : "Antimicrobial Agents and Chemotherapy", "id" : "ITEM-1", "issue" : "10", "issued" : { "date-parts" : [ [ "2005", "10", "1" ] ] }, "page" : "4372-4374", "publisher" : "American Society for Microbiology", "title" : "Comparative in vitro activity of ceftobiprole against staphylococci displaying normal and small-colony variant phenotypes", "type" : "article-journal", "volume" : "49" }, "uris" : [ "http://www.mendeley.com/documents/?uuid=a410fa18-e1d5-3423-9649-61e5f15ecee4" ] } ], "mendeley" : { "formattedCitation" : "(Von Eiff &lt;i&gt;et al.&lt;/i&gt;, 2005)", "plainTextFormattedCitation" : "(Von Eiff et al., 2005)", "previouslyFormattedCitation" : "(Von Eiff &lt;i&gt;et al.&lt;/i&gt;, 2005)" }, "properties" : {  }, "schema" : "https://github.com/citation-style-language/schema/raw/master/csl-citation.json" }</w:instrText>
            </w:r>
            <w:r>
              <w:fldChar w:fldCharType="separate"/>
            </w:r>
            <w:r w:rsidR="00F71621" w:rsidRPr="00F71621">
              <w:rPr>
                <w:noProof/>
              </w:rPr>
              <w:t xml:space="preserve">(Von Eiff </w:t>
            </w:r>
            <w:r w:rsidR="00F71621" w:rsidRPr="00F71621">
              <w:rPr>
                <w:i/>
                <w:noProof/>
              </w:rPr>
              <w:t>et al.</w:t>
            </w:r>
            <w:r w:rsidR="00F71621" w:rsidRPr="00F71621">
              <w:rPr>
                <w:noProof/>
              </w:rPr>
              <w:t>, 2005)</w:t>
            </w:r>
            <w:r>
              <w:fldChar w:fldCharType="end"/>
            </w:r>
          </w:p>
        </w:tc>
      </w:tr>
      <w:tr w:rsidR="00657D82" w14:paraId="6B784D64" w14:textId="77777777" w:rsidTr="00E447FE">
        <w:tc>
          <w:tcPr>
            <w:tcW w:w="2942" w:type="dxa"/>
          </w:tcPr>
          <w:p w14:paraId="422BA198" w14:textId="17DDAD27" w:rsidR="00657D82" w:rsidRDefault="00AB3CB7" w:rsidP="00A14503">
            <w:pPr>
              <w:tabs>
                <w:tab w:val="left" w:pos="2164"/>
              </w:tabs>
            </w:pPr>
            <w:r>
              <w:t>Release of bacterial toxins</w:t>
            </w:r>
          </w:p>
        </w:tc>
        <w:tc>
          <w:tcPr>
            <w:tcW w:w="2943" w:type="dxa"/>
          </w:tcPr>
          <w:p w14:paraId="1EE32A93" w14:textId="4720093B" w:rsidR="00657D82" w:rsidRPr="007753A5" w:rsidRDefault="00657D82" w:rsidP="008C1B66">
            <w:pPr>
              <w:tabs>
                <w:tab w:val="left" w:pos="2164"/>
              </w:tabs>
              <w:spacing w:line="240" w:lineRule="auto"/>
            </w:pPr>
            <w:r>
              <w:t xml:space="preserve">SEs(staphylococcal enterotoxins), TSST-1 (staphylococcal toxic shock syndrome toxin) </w:t>
            </w:r>
            <w:r w:rsidR="007753A5">
              <w:t>, staphylococcal enterotoxin-like toxins (SEIs)</w:t>
            </w:r>
          </w:p>
        </w:tc>
        <w:tc>
          <w:tcPr>
            <w:tcW w:w="2943" w:type="dxa"/>
          </w:tcPr>
          <w:p w14:paraId="0BE50187" w14:textId="53E8C209" w:rsidR="00657D82" w:rsidRDefault="00657D82" w:rsidP="0058202A">
            <w:pPr>
              <w:keepNext/>
              <w:tabs>
                <w:tab w:val="left" w:pos="2164"/>
              </w:tabs>
              <w:spacing w:line="240" w:lineRule="auto"/>
            </w:pPr>
            <w:r>
              <w:fldChar w:fldCharType="begin" w:fldLock="1"/>
            </w:r>
            <w:r w:rsidR="00B145F9">
              <w:instrText>ADDIN CSL_CITATION { "citationItems" : [ { "id" : "ITEM-1", "itemData" : { "DOI" : "10.1007/s11908-010-0119-y", "ISBN" : "1534-3146 (Electronic) 1523-3847 (Linking)", "PMID" : "21308522", "abstract" : "Staphylococcal toxic shock syndrome is a rare complication of Staphylococcus aureus infection in which bacterial toxins act as superantigens, activating very large numbers of T cells and generating an overwhelming immune-mediated cytokine avalanche that manifests clinically as fever, rash, shock, and rapidly progressive multiple organ failure, often in young, previously healthy patients. The syndrome can occur with any site of S. aureus infection, and so clinicians of all medical specialties should have a firm grasp of the presentation and management. In this article, we review the literature on the pathophysiology, clinical features, and treatment of this serious condition with emphasis on recent insights into pathophysiology and on information of relevance to the practicing clinician.", "author" : [ { "dropping-particle" : "", "family" : "Silversides", "given" : "J A", "non-dropping-particle" : "", "parse-names" : false, "suffix" : "" }, { "dropping-particle" : "", "family" : "Lappin", "given" : "E", "non-dropping-particle" : "", "parse-names" : false, "suffix" : "" }, { "dropping-particle" : "", "family" : "Ferguson", "given" : "A J", "non-dropping-particle" : "", "parse-names" : false, "suffix" : "" } ], "container-title" : "Curr Infect Dis Rep", "id" : "ITEM-1", "issue" : "5", "issued" : { "date-parts" : [ [ "2010" ] ] }, "page" : "392-400", "title" : "Staphylococcal toxic shock syndrome: mechanisms and management", "type" : "article-journal", "volume" : "12" }, "uris" : [ "http://www.mendeley.com/documents/?uuid=04eb71d5-4b42-382d-817f-7f54702f1421" ] } ], "mendeley" : { "formattedCitation" : "(Silversides, Lappin and Ferguson, 2010)", "plainTextFormattedCitation" : "(Silversides, Lappin and Ferguson, 2010)", "previouslyFormattedCitation" : "(Silversides, Lappin and Ferguson, 2010)" }, "properties" : {  }, "schema" : "https://github.com/citation-style-language/schema/raw/master/csl-citation.json" }</w:instrText>
            </w:r>
            <w:r>
              <w:fldChar w:fldCharType="separate"/>
            </w:r>
            <w:r w:rsidR="00F71621" w:rsidRPr="00F71621">
              <w:rPr>
                <w:noProof/>
              </w:rPr>
              <w:t>(Silversides, Lappin and Ferguson, 2010)</w:t>
            </w:r>
            <w:r>
              <w:fldChar w:fldCharType="end"/>
            </w:r>
          </w:p>
        </w:tc>
      </w:tr>
    </w:tbl>
    <w:p w14:paraId="013DDBC2" w14:textId="16331B78" w:rsidR="00657D82" w:rsidRDefault="00657D82" w:rsidP="00657D82">
      <w:pPr>
        <w:pStyle w:val="NoSpacing"/>
      </w:pPr>
      <w:bookmarkStart w:id="24" w:name="_Ref502603187"/>
      <w:bookmarkStart w:id="25" w:name="_Toc505354541"/>
      <w:r>
        <w:t xml:space="preserve">Table </w:t>
      </w:r>
      <w:r w:rsidR="00AE6915">
        <w:rPr>
          <w:noProof/>
        </w:rPr>
        <w:fldChar w:fldCharType="begin"/>
      </w:r>
      <w:r w:rsidR="00AE6915">
        <w:rPr>
          <w:noProof/>
        </w:rPr>
        <w:instrText xml:space="preserve"> STYLEREF 1 \s </w:instrText>
      </w:r>
      <w:r w:rsidR="00AE6915">
        <w:rPr>
          <w:noProof/>
        </w:rPr>
        <w:fldChar w:fldCharType="separate"/>
      </w:r>
      <w:r w:rsidR="00BA1790">
        <w:rPr>
          <w:noProof/>
        </w:rPr>
        <w:t>1</w:t>
      </w:r>
      <w:r w:rsidR="00AE6915">
        <w:rPr>
          <w:noProof/>
        </w:rPr>
        <w:fldChar w:fldCharType="end"/>
      </w:r>
      <w:r>
        <w:t>.</w:t>
      </w:r>
      <w:r w:rsidR="00AE6915">
        <w:rPr>
          <w:noProof/>
        </w:rPr>
        <w:fldChar w:fldCharType="begin"/>
      </w:r>
      <w:r w:rsidR="00AE6915">
        <w:rPr>
          <w:noProof/>
        </w:rPr>
        <w:instrText xml:space="preserve"> SEQ Table \* ARABIC \s 1 </w:instrText>
      </w:r>
      <w:r w:rsidR="00AE6915">
        <w:rPr>
          <w:noProof/>
        </w:rPr>
        <w:fldChar w:fldCharType="separate"/>
      </w:r>
      <w:r w:rsidR="00BA1790">
        <w:rPr>
          <w:noProof/>
        </w:rPr>
        <w:t>1</w:t>
      </w:r>
      <w:r w:rsidR="00AE6915">
        <w:rPr>
          <w:noProof/>
        </w:rPr>
        <w:fldChar w:fldCharType="end"/>
      </w:r>
      <w:bookmarkEnd w:id="24"/>
      <w:r>
        <w:t xml:space="preserve"> Examples of immune evasion strategies used by </w:t>
      </w:r>
      <w:r w:rsidR="00F45958" w:rsidRPr="00F45958">
        <w:rPr>
          <w:i/>
          <w:iCs/>
        </w:rPr>
        <w:t>S. aureus</w:t>
      </w:r>
      <w:bookmarkEnd w:id="25"/>
      <w:r w:rsidR="0073580A" w:rsidRPr="0073580A">
        <w:rPr>
          <w:i/>
          <w:iCs/>
        </w:rPr>
        <w:t xml:space="preserve"> </w:t>
      </w:r>
    </w:p>
    <w:p w14:paraId="3D2460A4" w14:textId="77777777" w:rsidR="00657D82" w:rsidRDefault="00657D82" w:rsidP="00657D82">
      <w:pPr>
        <w:spacing w:line="240" w:lineRule="auto"/>
      </w:pPr>
      <w:r>
        <w:br w:type="page"/>
      </w:r>
    </w:p>
    <w:p w14:paraId="379C5224" w14:textId="549CA36A" w:rsidR="00657D82" w:rsidRDefault="00657D82" w:rsidP="0042099B">
      <w:pPr>
        <w:pStyle w:val="Heading3"/>
      </w:pPr>
      <w:bookmarkStart w:id="26" w:name="_Toc505262714"/>
      <w:bookmarkStart w:id="27" w:name="_Toc521494734"/>
      <w:r>
        <w:lastRenderedPageBreak/>
        <w:t xml:space="preserve">Regulation of </w:t>
      </w:r>
      <w:r w:rsidR="00F45958" w:rsidRPr="00F45958">
        <w:rPr>
          <w:i/>
          <w:iCs/>
        </w:rPr>
        <w:t>S. aureus</w:t>
      </w:r>
      <w:r w:rsidR="0073580A" w:rsidRPr="0073580A">
        <w:rPr>
          <w:i/>
          <w:iCs/>
        </w:rPr>
        <w:t xml:space="preserve"> </w:t>
      </w:r>
      <w:r>
        <w:t>virulence factors</w:t>
      </w:r>
      <w:bookmarkEnd w:id="26"/>
      <w:bookmarkEnd w:id="27"/>
    </w:p>
    <w:p w14:paraId="0307F6DD" w14:textId="77777777" w:rsidR="00657D82" w:rsidRPr="00B44134" w:rsidRDefault="00657D82" w:rsidP="00657D82"/>
    <w:p w14:paraId="63963035" w14:textId="2304D561" w:rsidR="00657D82" w:rsidRDefault="00657D82" w:rsidP="007753A5">
      <w:r>
        <w:t xml:space="preserve">As outlined above, </w:t>
      </w:r>
      <w:r w:rsidR="00F45958" w:rsidRPr="00F45958">
        <w:rPr>
          <w:i/>
          <w:iCs/>
        </w:rPr>
        <w:t>S. aureus</w:t>
      </w:r>
      <w:r w:rsidR="0073580A" w:rsidRPr="0073580A">
        <w:rPr>
          <w:i/>
          <w:iCs/>
        </w:rPr>
        <w:t xml:space="preserve"> </w:t>
      </w:r>
      <w:r>
        <w:t xml:space="preserve">expresses an </w:t>
      </w:r>
      <w:r w:rsidR="007753A5">
        <w:t>large array</w:t>
      </w:r>
      <w:r w:rsidR="00C50D79">
        <w:t xml:space="preserve"> of virulence factors</w:t>
      </w:r>
      <w:r>
        <w:t xml:space="preserve">, depending on the stage of infection as well as surrounding immune cells. Generally, there are two stages in </w:t>
      </w:r>
      <w:r w:rsidR="00F45958" w:rsidRPr="00F45958">
        <w:rPr>
          <w:i/>
          <w:iCs/>
        </w:rPr>
        <w:t>S. aureus</w:t>
      </w:r>
      <w:r w:rsidR="0073580A" w:rsidRPr="0073580A">
        <w:rPr>
          <w:i/>
          <w:iCs/>
        </w:rPr>
        <w:t xml:space="preserve"> </w:t>
      </w:r>
      <w:r>
        <w:t>infection</w:t>
      </w:r>
      <w:r w:rsidR="00B75B6A">
        <w:t xml:space="preserve"> :</w:t>
      </w:r>
      <w:r>
        <w:t xml:space="preserve"> adhesion</w:t>
      </w:r>
      <w:r w:rsidR="00AB3CB7">
        <w:t>,</w:t>
      </w:r>
      <w:r>
        <w:t xml:space="preserve"> during which cell wall virulence factors are upregulated to attach to host tissues, while during the invasion phase secreted factors, such as toxins and hemolysins increase and cell-wall associated ones are downregulated </w:t>
      </w:r>
      <w:r>
        <w:fldChar w:fldCharType="begin" w:fldLock="1"/>
      </w:r>
      <w:r w:rsidR="00B145F9">
        <w:instrText>ADDIN CSL_CITATION { "citationItems" : [ { "id" : "ITEM-1", "itemData" : { "DOI" : "10.1016/j.ijmm.2006.01.042", "ISBN" : "1438-4221 (Print)\\n1438-4221 (Linking)", "ISSN" : "16180607", "PMID" : "16487744", "abstract" : "Cell population density-dependent regulation of gene expression is an important determinant of bacterial pathogenesis. Staphylococci have two quorum-sensing (QS) systems. The accessory gene regulator (agr) is genus specific and uses a post-translationally modified peptide as an autoinducing signal. In the pathogens Staphylococcus aureus and Staphylococcus epidermidis, agr controls the expression of a series of toxins and virulence factors and the interaction with the innate immune system. However, the role of agr during infection is controversial. A possible second QS system of staphylococci, luxS, is found in a variety of Gram-positive and Gram-negative bacteria. Importantly, unlike many QS systems described in Gram-negative bacteria, agr and luxS of staphylococci reduce rather than induce biofilm formation and virulence during biofilm-associated infection. agr enhances biofilm detachment by up-regulation of the expression of detergent-like peptides, whereas luxS reduces cell-to-cell adhesion by down-regulating expression of biofilm exopolysaccharide. Significant QS activity in staphylococci is observed for actively growing cells at a high cell density, such as during the initial stages of an infection and under optimal environmental conditions. In contrast, the metabolically quiescent biofilm mode of growth appears to be characterized by an overall low activity of the staphylococcal QS systems. It remains to be shown whether QS control in staphylococci represents a promising target for the development of novel antibacterial agents.", "author" : [ { "dropping-particle" : "", "family" : "Kong", "given" : "Kok Fai", "non-dropping-particle" : "", "parse-names" : false, "suffix" : "" }, { "dropping-particle" : "", "family" : "Vuong", "given" : "Cuong", "non-dropping-particle" : "", "parse-names" : false, "suffix" : "" }, { "dropping-particle" : "", "family" : "Otto", "given" : "Michael", "non-dropping-particle" : "", "parse-names" : false, "suffix" : "" } ], "container-title" : "International Journal of Medical Microbiology", "id" : "ITEM-1", "issue" : "2-3", "issued" : { "date-parts" : [ [ "2006", "4", "6" ] ] }, "page" : "133-139", "publisher" : "Urban &amp; Fischer", "title" : "Staphylococcus quorum sensing in biofilm formation and infection", "type" : "article", "volume" : "296" }, "uris" : [ "http://www.mendeley.com/documents/?uuid=e48c4385-4f68-3a70-98cf-202115805636" ] }, { "id" : "ITEM-2", "itemData" : { "DOI" : "10.1128/CMR.13.1.16-34.2000", "ISBN" : "0893-8512 (Print)\\r0893-8512 (Linking)", "ISSN" : "08938512", "PMID" : "10627489", "abstract" : "This article reviews the literature regarding the structure and function of two types of exotoxins expressed by Staphylococcus aureus, pyrogenic toxin superantigens (PTSAgs) and hemolysins. The molecular basis of PTSAg toxicity is presented in the context of two diseases known to be caused by these exotoxins: toxic shock syndrome and staphylococcal food poisoning. The family of staphylococcal PTSAgs presently includes toxic shock syndrome toxin-1 (TSST-1) and most of the staphylococcal enterotoxins (SEs) (SEA, SEB, SEC, SED, SEE, SEG, and SEH). As the name implies, the PTSAgs are multifunctional proteins that invariably exhibit lethal activity, pyrogenicity, superantigenicity, and the capacity to induce lethal hypersensitivity to endotoxin. Other properties exhibited by one or more staphylococcal PTSAgs include emetic activity (SEs) and penetration across mucosal barriers (TSST-1). A detailed review of the molecular mechanisms underlying the toxicity of the staphylococcal hemolysins is also presented.", "author" : [ { "dropping-particle" : "", "family" : "Dinges", "given" : "Martin M", "non-dropping-particle" : "", "parse-names" : false, "suffix" : "" }, { "dropping-particle" : "", "family" : "Orwin", "given" : "Paul M", "non-dropping-particle" : "", "parse-names" : false, "suffix" : "" }, { "dropping-particle" : "", "family" : "Schlievert", "given" : "Patrick M", "non-dropping-particle" : "", "parse-names" : false, "suffix" : "" } ], "container-title" : "Clinical Microbiology Reviews", "id" : "ITEM-2", "issue" : "1", "issued" : { "date-parts" : [ [ "2000", "1", "1" ] ] }, "page" : "16-34", "publisher" : "American Society for Microbiology", "title" : "Exotoxins of Staphylococcus aureus", "type" : "article-journal", "volume" : "13" }, "uris" : [ "http://www.mendeley.com/documents/?uuid=6617c099-8103-3445-83a4-0390f3eb4324" ] } ], "mendeley" : { "formattedCitation" : "(Dinges, Orwin and Schlievert, 2000; Kong, Vuong and Otto, 2006)", "plainTextFormattedCitation" : "(Dinges, Orwin and Schlievert, 2000; Kong, Vuong and Otto, 2006)", "previouslyFormattedCitation" : "(Dinges, Orwin and Schlievert, 2000; Kong, Vuong and Otto, 2006)" }, "properties" : {  }, "schema" : "https://github.com/citation-style-language/schema/raw/master/csl-citation.json" }</w:instrText>
      </w:r>
      <w:r>
        <w:fldChar w:fldCharType="separate"/>
      </w:r>
      <w:r w:rsidR="00F71621" w:rsidRPr="00F71621">
        <w:rPr>
          <w:noProof/>
        </w:rPr>
        <w:t>(Dinges, Orwin and Schlievert, 2000; Kong, Vuong and Otto, 2006)</w:t>
      </w:r>
      <w:r>
        <w:fldChar w:fldCharType="end"/>
      </w:r>
      <w:r>
        <w:t>. The switch between these two cycles depends on the bacteria being able to sense the population density around them and produce autoinducer</w:t>
      </w:r>
      <w:r w:rsidR="0073580A" w:rsidRPr="0073580A">
        <w:rPr>
          <w:i/>
          <w:iCs/>
        </w:rPr>
        <w:t xml:space="preserve"> </w:t>
      </w:r>
      <w:r>
        <w:t xml:space="preserve">(AIs) molecules </w:t>
      </w:r>
      <w:r>
        <w:fldChar w:fldCharType="begin" w:fldLock="1"/>
      </w:r>
      <w:r w:rsidR="00B145F9">
        <w:instrText>ADDIN CSL_CITATION { "citationItems" : [ { "id" : "ITEM-1", "itemData" : { "DOI" : "10.1101/cshperspect.a012427", "ISBN" : "10.1101/cshperspect.a012427", "ISSN" : "21571422", "PMID" : "23125205", "abstract" : "Quorum sensing is a process of cell-cell communication that allows bacteria to share information about cell density and adjust gene expression accordingly. This process enables bacteria to express energetically expensive processes as a collective only when the impact of those processes on the environment or on a host will be maximized. Among the many traits controlled by quorum sensing is the expression of virulence factors by pathogenic bacteria. Here we review the quorum-sensing circuits of Staphylococcus aureus, Bacillus cereus, Pseudomonas aeruginosa, and Vibrio cholerae. We outline these canonical quorum-sensing mechanisms and how each uniquely controls virulence factor production. Additionally, we examine recent efforts to inhibit quorum sensing in these pathogens with the goal of designing novel antimicrobial therapeutics.", "author" : [ { "dropping-particle" : "", "family" : "Rutherford", "given" : "Steven T", "non-dropping-particle" : "", "parse-names" : false, "suffix" : "" }, { "dropping-particle" : "", "family" : "Bassler", "given" : "Bonnie L", "non-dropping-particle" : "", "parse-names" : false, "suffix" : "" } ], "container-title" : "Cold Spring Harbor perspectives in medicine", "id" : "ITEM-1", "issue" : "11", "issued" : { "date-parts" : [ [ "2012", "11", "1" ] ] }, "page" : "a012427", "publisher" : "Cold Spring Harbor Laboratory Press", "title" : "Bacterial quorum sensing: its role in virulence and possibilities for its control.", "type" : "article", "volume" : "2" }, "uris" : [ "http://www.mendeley.com/documents/?uuid=3a0333fd-d4a7-319d-9374-954e179fd2d7" ] } ], "mendeley" : { "formattedCitation" : "(Rutherford and Bassler, 2012)", "plainTextFormattedCitation" : "(Rutherford and Bassler, 2012)", "previouslyFormattedCitation" : "(Rutherford and Bassler, 2012)" }, "properties" : {  }, "schema" : "https://github.com/citation-style-language/schema/raw/master/csl-citation.json" }</w:instrText>
      </w:r>
      <w:r>
        <w:fldChar w:fldCharType="separate"/>
      </w:r>
      <w:r w:rsidR="00F71621" w:rsidRPr="00F71621">
        <w:rPr>
          <w:noProof/>
        </w:rPr>
        <w:t>(Rutherford and Bassler, 2012)</w:t>
      </w:r>
      <w:r>
        <w:fldChar w:fldCharType="end"/>
      </w:r>
      <w:r>
        <w:t xml:space="preserve">. Accumulation of AIs triggers the quorum-sensing process, allowing a population of </w:t>
      </w:r>
      <w:r w:rsidR="00F45958" w:rsidRPr="00F45958">
        <w:rPr>
          <w:i/>
          <w:iCs/>
        </w:rPr>
        <w:t>S. aureus</w:t>
      </w:r>
      <w:r w:rsidR="00B75B6A">
        <w:rPr>
          <w:i/>
          <w:iCs/>
        </w:rPr>
        <w:t xml:space="preserve"> </w:t>
      </w:r>
      <w:r>
        <w:t>bacteria to produce virulence factors in concert</w:t>
      </w:r>
      <w:r w:rsidR="00AB3CB7">
        <w:t>,</w:t>
      </w:r>
      <w:r>
        <w:t xml:space="preserve"> as well as further increasing the production of AIs in a positive feedback loop </w:t>
      </w:r>
      <w:r>
        <w:fldChar w:fldCharType="begin" w:fldLock="1"/>
      </w:r>
      <w:r w:rsidR="00B145F9">
        <w:instrText>ADDIN CSL_CITATION { "citationItems" : [ { "id" : "ITEM-1", "itemData" : { "DOI" : "10.1016/j.mib.2009.01.005", "ISBN" : "1879-0364 (Electronic)\\n1369-5274 (Linking)", "ISSN" : "13695274", "PMID" : "19249239", "abstract" : "Bacteria employ sophisticated cell-to-cell communication or 'quorum sensing' (QS) systems for promoting collective behaviours that depend on the actions of one or more chemically distinct diffusible signal molecules. As determinants of cell population density, multiple QS systems are often integrated with each other and within global regulatory networks and subject to the prevailing environmental conditions as well as the presence and activities of other organisms. QS signal molecules, although largely considered as effectors of QS-dependent gene expression are also emerging as multifunctional molecules that influence life, development and death in single and mixed microbial populations and impact significantly the outcome of host-pathogen interactions. \u00a9 2009 Elsevier Ltd. All rights reserved.", "author" : [ { "dropping-particle" : "", "family" : "Williams", "given" : "Paul", "non-dropping-particle" : "", "parse-names" : false, "suffix" : "" }, { "dropping-particle" : "", "family" : "C\u00e1mara", "given" : "Miguel", "non-dropping-particle" : "", "parse-names" : false, "suffix" : "" } ], "container-title" : "Current Opinion in Microbiology", "id" : "ITEM-1", "issue" : "2", "issued" : { "date-parts" : [ [ "2009" ] ] }, "page" : "182-191", "title" : "Quorum sensing and environmental adaptation in Pseudomonas aeruginosa: a tale of regulatory networks and multifunctional signal molecules", "type" : "article", "volume" : "12" }, "uris" : [ "http://www.mendeley.com/documents/?uuid=4f055244-4929-3a4e-b34d-db74feb57a2e" ] } ], "mendeley" : { "formattedCitation" : "(Williams and C\u00e1mara, 2009)", "plainTextFormattedCitation" : "(Williams and C\u00e1mara, 2009)", "previouslyFormattedCitation" : "(Williams and C\u00e1mara, 2009)" }, "properties" : {  }, "schema" : "https://github.com/citation-style-language/schema/raw/master/csl-citation.json" }</w:instrText>
      </w:r>
      <w:r>
        <w:fldChar w:fldCharType="separate"/>
      </w:r>
      <w:r w:rsidR="00F71621" w:rsidRPr="00F71621">
        <w:rPr>
          <w:noProof/>
        </w:rPr>
        <w:t>(Williams and Cámara, 2009)</w:t>
      </w:r>
      <w:r>
        <w:fldChar w:fldCharType="end"/>
      </w:r>
      <w:r>
        <w:t>.</w:t>
      </w:r>
    </w:p>
    <w:p w14:paraId="13C45CBE" w14:textId="77777777" w:rsidR="00657D82" w:rsidRDefault="00657D82" w:rsidP="00657D82"/>
    <w:p w14:paraId="6F269653" w14:textId="041B49EA" w:rsidR="00657D82" w:rsidRDefault="00657D82" w:rsidP="007753A5">
      <w:pPr>
        <w:rPr>
          <w:i/>
        </w:rPr>
      </w:pPr>
      <w:r>
        <w:t xml:space="preserve">In </w:t>
      </w:r>
      <w:r w:rsidR="00F45958" w:rsidRPr="00F45958">
        <w:rPr>
          <w:i/>
          <w:iCs/>
        </w:rPr>
        <w:t>S. aureus</w:t>
      </w:r>
      <w:r w:rsidR="0073580A" w:rsidRPr="0073580A">
        <w:rPr>
          <w:i/>
          <w:iCs/>
        </w:rPr>
        <w:t xml:space="preserve"> </w:t>
      </w:r>
      <w:r>
        <w:t xml:space="preserve">the QS system is controlled by the </w:t>
      </w:r>
      <w:r>
        <w:rPr>
          <w:i/>
        </w:rPr>
        <w:t xml:space="preserve">agr </w:t>
      </w:r>
      <w:r>
        <w:t xml:space="preserve">accessory gene regulator </w:t>
      </w:r>
      <w:r>
        <w:fldChar w:fldCharType="begin" w:fldLock="1"/>
      </w:r>
      <w:r w:rsidR="00B145F9">
        <w:instrText>ADDIN CSL_CITATION { "citationItems" : [ { "id" : "ITEM-1", "itemData" : { "DOI" : "10.1007/BF02191645", "ISBN" : "0026-8925 (Print)\\r0026-8925 (Linking)", "ISSN" : "00268925", "PMID" : "7565609", "abstract" : "The synthesis of virulence factors and other exoproteins in Staphylococcus aureus is controlled by the global regulator, agr. Expression of secreted proteins is up-regulated in the postexponential growth phase, whereas expression of surface proteins is down-regulated by agr. The agr locus consists of two divergent operons, transcribed from neighboring but non-overlapping promoters, P2 and P3. The P2 operon sequence, reported here, contains 4 open reading frames, agrA, C, D, and B, of which A and C appear to encode proteins of a classical 2-component signal transduction pathway. The P3 operon specifies a 0.5 kb transcript, RNA III, which is the actual effector of the agr response, and, incidentally, encodes the agr-regulated peptide delta-hemolysin. Transcriptional fusions have shown that both P2 and P3 are agr sensitive (function in an agr+ but not in an agr- background) and deletion analysis has shown that all four of the P2 ORFs are involved; agrA and agrC seem to be absolutely required for the transcriptional activation of the agr locus, whereas agrB and agrD seem to be partially required. Since transcription of P2 requires P2 operon products, the P2 operon is autocatalytic, and is thus admirably suited to the need for rapid production of exoproteins at a time when overall growth is coming to a halt.", "author" : [ { "dropping-particle" : "", "family" : "Novick", "given" : "R. P.", "non-dropping-particle" : "", "parse-names" : false, "suffix" : "" }, { "dropping-particle" : "", "family" : "Projan", "given" : "S. J.", "non-dropping-particle" : "", "parse-names" : false, "suffix" : "" }, { "dropping-particle" : "", "family" : "Kornblum", "given" : "J.", "non-dropping-particle" : "", "parse-names" : false, "suffix" : "" }, { "dropping-particle" : "", "family" : "Ross", "given" : "H. F.", "non-dropping-particle" : "", "parse-names" : false, "suffix" : "" }, { "dropping-particle" : "", "family" : "Ji", "given" : "G.", "non-dropping-particle" : "", "parse-names" : false, "suffix" : "" }, { "dropping-particle" : "", "family" : "Kreiswirth", "given" : "B.", "non-dropping-particle" : "", "parse-names" : false, "suffix" : "" }, { "dropping-particle" : "", "family" : "Vandenesch", "given" : "F.", "non-dropping-particle" : "", "parse-names" : false, "suffix" : "" }, { "dropping-particle" : "", "family" : "Moghazeh", "given" : "S.", "non-dropping-particle" : "", "parse-names" : false, "suffix" : "" }, { "dropping-particle" : "", "family" : "Novick", "given" : "R. P.", "non-dropping-particle" : "", "parse-names" : false, "suffix" : "" } ], "container-title" : "MGG Molecular &amp; General Genetics", "id" : "ITEM-1", "issue" : "4", "issued" : { "date-parts" : [ [ "1995", "8" ] ] }, "page" : "446-458", "publisher" : "Springer-Verlag", "title" : "The agr P2 operon: An autocatalytic sensory transduction system in Staphylococcus aureus", "type" : "article-journal", "volume" : "248" }, "uris" : [ "http://www.mendeley.com/documents/?uuid=9780f1db-7c7f-3c16-bd6f-178ebf860775" ] } ], "mendeley" : { "formattedCitation" : "(Novick &lt;i&gt;et al.&lt;/i&gt;, 1995)", "plainTextFormattedCitation" : "(Novick et al., 1995)", "previouslyFormattedCitation" : "(Novick &lt;i&gt;et al.&lt;/i&gt;, 1995)" }, "properties" : {  }, "schema" : "https://github.com/citation-style-language/schema/raw/master/csl-citation.json" }</w:instrText>
      </w:r>
      <w:r>
        <w:fldChar w:fldCharType="separate"/>
      </w:r>
      <w:r w:rsidR="00F71621" w:rsidRPr="00F71621">
        <w:rPr>
          <w:noProof/>
        </w:rPr>
        <w:t xml:space="preserve">(Novick </w:t>
      </w:r>
      <w:r w:rsidR="00F71621" w:rsidRPr="00F71621">
        <w:rPr>
          <w:i/>
          <w:noProof/>
        </w:rPr>
        <w:t>et al.</w:t>
      </w:r>
      <w:r w:rsidR="00F71621" w:rsidRPr="00F71621">
        <w:rPr>
          <w:noProof/>
        </w:rPr>
        <w:t>, 1995)</w:t>
      </w:r>
      <w:r>
        <w:fldChar w:fldCharType="end"/>
      </w:r>
      <w:r>
        <w:t xml:space="preserve"> and involves a peptide signal. In short, the Auto Inducing Peptide (AIP) is sensed by AgrC in the bacterial membrane, causing it to autophosphorylate and subsequently</w:t>
      </w:r>
      <w:r w:rsidR="0073580A" w:rsidRPr="0073580A">
        <w:rPr>
          <w:i/>
          <w:iCs/>
        </w:rPr>
        <w:t xml:space="preserve"> </w:t>
      </w:r>
      <w:r>
        <w:t xml:space="preserve">activate cytosolic AgrA by transferring the phosphate group. This in turn causes activation of the </w:t>
      </w:r>
      <w:r>
        <w:rPr>
          <w:i/>
        </w:rPr>
        <w:t xml:space="preserve">agr </w:t>
      </w:r>
      <w:r>
        <w:t xml:space="preserve">operon RNAII and RNAIII, with RNAIII being essential for the upregulation of </w:t>
      </w:r>
      <w:r>
        <w:sym w:font="Symbol" w:char="F061"/>
      </w:r>
      <w:r>
        <w:t xml:space="preserve">-toxin production and downregulation of cell-surface virulence factors such as protein A </w:t>
      </w:r>
      <w:r>
        <w:fldChar w:fldCharType="begin" w:fldLock="1"/>
      </w:r>
      <w:r w:rsidR="00B145F9">
        <w:instrText>ADDIN CSL_CITATION { "citationItems" : [ { "id" : "ITEM-1", "itemData" : { "ISBN" : "0261-4189 (Print) 0261-4189 (Linking)", "ISSN" : "0261-4189", "PMID" : "7556100", "abstract" : "The synthesis of virulence factors in Staphylococcus aureus is controlled by a regulatory RNA molecule, RNAIII, encoded by the agr locus. Transcription of genes coding for secreted toxins and enzymes is stimulated, while transcription of cell-surface protein genes is repressed by RNAIII. In the case of staphylococcal alpha-toxin, RNAIII also seems to stimulate translation by an independent mechanism. In this report we show that in a mutant lacking RNAIII the rate of alpha-toxin (hla) production relative to the cellular concentration of hla mRNA was reduced 10-fold as compared with the wild-type strain. A 75% complementarity between the 5' end of RNAIII and the 5' untranslated region of the hla transcript suggests a direct interaction between the RNAs. A complex of RNAIII and hla mRNA was demonstrated in extracts of total RNA from the wild-type strain, and also with in vitro synthesized RNAs. Ribonuclease T1 digestion experiments revealed that the ribosome binding site of the hla transcript is blocked by intramolecular base-pairing. Hybridization with RNAIII prevents this intramolecular base-pairing and makes the hla mRNA accessible for translation initiation. This is, to our knowledge, the first example of an 'antisense RNA' that stimulates translation of the target mRNA.", "author" : [ { "dropping-particle" : "", "family" : "Morfeldt", "given" : "E", "non-dropping-particle" : "", "parse-names" : false, "suffix" : "" }, { "dropping-particle" : "", "family" : "Taylor", "given" : "D", "non-dropping-particle" : "", "parse-names" : false, "suffix" : "" }, { "dropping-particle" : "", "family" : "Gabain", "given" : "A", "non-dropping-particle" : "von", "parse-names" : false, "suffix" : "" }, { "dropping-particle" : "", "family" : "Arvidson", "given" : "S", "non-dropping-particle" : "", "parse-names" : false, "suffix" : "" } ], "container-title" : "The EMBO journal", "id" : "ITEM-1", "issue" : "18", "issued" : { "date-parts" : [ [ "1995", "9", "15" ] ] }, "page" : "4569-4577", "publisher" : "European Molecular Biology Organization", "title" : "Activation of alpha-toxin translation in Staphylococcus aureus by the trans-encoded antisense RNA, RNAIII.", "type" : "article-journal", "volume" : "14" }, "uris" : [ "http://www.mendeley.com/documents/?uuid=3c935254-07e0-381d-8066-393f7c838427" ] } ], "mendeley" : { "formattedCitation" : "(Morfeldt &lt;i&gt;et al.&lt;/i&gt;, 1995)", "plainTextFormattedCitation" : "(Morfeldt et al., 1995)", "previouslyFormattedCitation" : "(Morfeldt &lt;i&gt;et al.&lt;/i&gt;, 1995)" }, "properties" : {  }, "schema" : "https://github.com/citation-style-language/schema/raw/master/csl-citation.json" }</w:instrText>
      </w:r>
      <w:r>
        <w:fldChar w:fldCharType="separate"/>
      </w:r>
      <w:r w:rsidR="00F71621" w:rsidRPr="00F71621">
        <w:rPr>
          <w:noProof/>
        </w:rPr>
        <w:t xml:space="preserve">(Morfeldt </w:t>
      </w:r>
      <w:r w:rsidR="00F71621" w:rsidRPr="00F71621">
        <w:rPr>
          <w:i/>
          <w:noProof/>
        </w:rPr>
        <w:t>et al.</w:t>
      </w:r>
      <w:r w:rsidR="00F71621" w:rsidRPr="00F71621">
        <w:rPr>
          <w:noProof/>
        </w:rPr>
        <w:t>, 1995)</w:t>
      </w:r>
      <w:r>
        <w:fldChar w:fldCharType="end"/>
      </w:r>
      <w:r>
        <w:t xml:space="preserve">. Moreover, RNAIII represses </w:t>
      </w:r>
      <w:r>
        <w:rPr>
          <w:i/>
        </w:rPr>
        <w:t xml:space="preserve">rot </w:t>
      </w:r>
      <w:r>
        <w:t xml:space="preserve">(repressor of toxins), a well-known repressor of toxin production by the bacteria </w:t>
      </w:r>
      <w:r>
        <w:fldChar w:fldCharType="begin" w:fldLock="1"/>
      </w:r>
      <w:r w:rsidR="00B145F9">
        <w:instrText>ADDIN CSL_CITATION { "citationItems" : [ { "id" : "ITEM-1", "itemData" : { "DOI" : "10.1111/j.1365-2958.2006.05292.x", "ISBN" : "0950-382X (Print)\\n0950-382X (Linking)", "ISSN" : "0950382X", "PMID" : "16879652", "abstract" : "RNAIII is a 514 nt regulatory RNA that is the effector molecule of the staphylococcal agr quorum-sensing system, regulating a large set of virulence and other accessory genes at the level of transcription. RNAIII was discovered nearly 20 years ago and we long ago hypothesized that it would function by regulating the synthesis or activity of one or more intermediary transcription factors. We have finally confirmed this hypothesis, showing that Staphylococcus aureus RNAIII regulates the synthesis of a major pleiotropic transcription factor, Rot, by blocking its translation. RNAIII has a complex secondary structure with several stable hairpins that have highly C-rich end loops, unusual in an AT-rich organism. We noted that these loops are complementary to two G-rich stem loops of the rot mRNA translation initiation region (TIR). Pairing of the complementary RNAs would be predicted to occlude the rot Shine-Dalgarno (SD) site and to block rot translation. Through a combination of transcriptional and translational fusions and Northern and Western blot hybridization analyses, we show that RNAIII does, indeed, block rot translation. Through alterations in the C-rich loops of RNAIII and the G-rich loops of rot, we show that the sequences of these loops are critical for inhibition of rot translation and suggest that this inhibition is affected by pairing between the complementary stem loops, followed by the cleavage of rot mRNA. We propose that the RNAIII-rot mRNA interaction plays a key role in agr regulation of staphylococcal virulence", "author" : [ { "dropping-particle" : "", "family" : "Geisinger", "given" : "Edward", "non-dropping-particle" : "", "parse-names" : false, "suffix" : "" }, { "dropping-particle" : "", "family" : "Adhikari", "given" : "Rajan P.", "non-dropping-particle" : "", "parse-names" : false, "suffix" : "" }, { "dropping-particle" : "", "family" : "Jin", "given" : "Ruzhong", "non-dropping-particle" : "", "parse-names" : false, "suffix" : "" }, { "dropping-particle" : "", "family" : "Ross", "given" : "Hope F.", "non-dropping-particle" : "", "parse-names" : false, "suffix" : "" }, { "dropping-particle" : "", "family" : "Novick", "given" : "Richard P.", "non-dropping-particle" : "", "parse-names" : false, "suffix" : "" } ], "container-title" : "Molecular Microbiology", "id" : "ITEM-1", "issue" : "4", "issued" : { "date-parts" : [ [ "2006", "8" ] ] }, "page" : "1038-1048", "title" : "Inhibition of rot translation by RNAIII, a key feature of agr function", "type" : "article-journal", "volume" : "61" }, "uris" : [ "http://www.mendeley.com/documents/?uuid=cf280ba1-63c5-36b8-8053-d4445d7d5bd1" ] } ], "mendeley" : { "formattedCitation" : "(Geisinger &lt;i&gt;et al.&lt;/i&gt;, 2006)", "plainTextFormattedCitation" : "(Geisinger et al., 2006)", "previouslyFormattedCitation" : "(Geisinger &lt;i&gt;et al.&lt;/i&gt;, 2006)" }, "properties" : {  }, "schema" : "https://github.com/citation-style-language/schema/raw/master/csl-citation.json" }</w:instrText>
      </w:r>
      <w:r>
        <w:fldChar w:fldCharType="separate"/>
      </w:r>
      <w:r w:rsidR="00F71621" w:rsidRPr="00F71621">
        <w:rPr>
          <w:noProof/>
        </w:rPr>
        <w:t xml:space="preserve">(Geisinger </w:t>
      </w:r>
      <w:r w:rsidR="00F71621" w:rsidRPr="00F71621">
        <w:rPr>
          <w:i/>
          <w:noProof/>
        </w:rPr>
        <w:t>et al.</w:t>
      </w:r>
      <w:r w:rsidR="00F71621" w:rsidRPr="00F71621">
        <w:rPr>
          <w:noProof/>
        </w:rPr>
        <w:t>, 2006)</w:t>
      </w:r>
      <w:r>
        <w:fldChar w:fldCharType="end"/>
      </w:r>
      <w:r>
        <w:t>.</w:t>
      </w:r>
      <w:r w:rsidR="0073580A" w:rsidRPr="0073580A">
        <w:rPr>
          <w:i/>
          <w:iCs/>
        </w:rPr>
        <w:t xml:space="preserve"> </w:t>
      </w:r>
      <w:r>
        <w:t xml:space="preserve">Several studies have demonstrated the necessity of </w:t>
      </w:r>
      <w:r w:rsidRPr="00A02FB0">
        <w:rPr>
          <w:i/>
        </w:rPr>
        <w:t>agr</w:t>
      </w:r>
      <w:r>
        <w:rPr>
          <w:i/>
        </w:rPr>
        <w:t xml:space="preserve"> </w:t>
      </w:r>
      <w:r>
        <w:t xml:space="preserve">for successfully infecting a host. For instance, Gong </w:t>
      </w:r>
      <w:r>
        <w:rPr>
          <w:i/>
        </w:rPr>
        <w:t>e</w:t>
      </w:r>
      <w:r w:rsidRPr="00FB59B1">
        <w:rPr>
          <w:i/>
        </w:rPr>
        <w:t xml:space="preserve">t </w:t>
      </w:r>
      <w:r w:rsidRPr="00FB59B1">
        <w:rPr>
          <w:i/>
        </w:rPr>
        <w:lastRenderedPageBreak/>
        <w:t>al</w:t>
      </w:r>
      <w:r>
        <w:t xml:space="preserve">., has shown that mice deficient in </w:t>
      </w:r>
      <w:r>
        <w:rPr>
          <w:i/>
        </w:rPr>
        <w:t xml:space="preserve">agr </w:t>
      </w:r>
      <w:r>
        <w:t xml:space="preserve">had a significantly reduced amount of intracranial abscesses during </w:t>
      </w:r>
      <w:r w:rsidR="00F45958" w:rsidRPr="00F45958">
        <w:rPr>
          <w:i/>
          <w:iCs/>
        </w:rPr>
        <w:t>S. aureus</w:t>
      </w:r>
      <w:r w:rsidR="00B75B6A">
        <w:rPr>
          <w:i/>
          <w:iCs/>
        </w:rPr>
        <w:t xml:space="preserve"> </w:t>
      </w:r>
      <w:r>
        <w:t xml:space="preserve">infection. </w:t>
      </w:r>
    </w:p>
    <w:p w14:paraId="3661DBEC" w14:textId="77777777" w:rsidR="00657D82" w:rsidRDefault="00657D82" w:rsidP="00657D82">
      <w:pPr>
        <w:rPr>
          <w:i/>
        </w:rPr>
      </w:pPr>
    </w:p>
    <w:p w14:paraId="633ECA9E" w14:textId="34ECC7AF" w:rsidR="00657D82" w:rsidRDefault="00657D82" w:rsidP="007753A5">
      <w:r>
        <w:t xml:space="preserve">Apart from </w:t>
      </w:r>
      <w:r>
        <w:rPr>
          <w:i/>
        </w:rPr>
        <w:t>agr</w:t>
      </w:r>
      <w:r>
        <w:t xml:space="preserve">, 20 core regulators of </w:t>
      </w:r>
      <w:r w:rsidR="00F45958" w:rsidRPr="00F45958">
        <w:rPr>
          <w:i/>
          <w:iCs/>
        </w:rPr>
        <w:t>S. aureus</w:t>
      </w:r>
      <w:r w:rsidR="0073580A" w:rsidRPr="0073580A">
        <w:rPr>
          <w:i/>
          <w:iCs/>
        </w:rPr>
        <w:t xml:space="preserve"> </w:t>
      </w:r>
      <w:r>
        <w:t>virulence have been identified, as well as some of the interactions between them (</w:t>
      </w:r>
      <w:r w:rsidR="007753A5">
        <w:t>Figure 1.2</w:t>
      </w:r>
      <w:r>
        <w:t xml:space="preserve">). However, not all regulators are expressed, with different </w:t>
      </w:r>
      <w:r w:rsidR="00F45958" w:rsidRPr="00F45958">
        <w:rPr>
          <w:i/>
          <w:iCs/>
        </w:rPr>
        <w:t>S. aureus</w:t>
      </w:r>
      <w:r w:rsidR="0073580A" w:rsidRPr="0073580A">
        <w:rPr>
          <w:i/>
          <w:iCs/>
        </w:rPr>
        <w:t xml:space="preserve"> </w:t>
      </w:r>
      <w:r>
        <w:t xml:space="preserve">strains carrying combinations of them, as well as sequence variation in the genetic codes, leading to significant alterations between bacterial strains </w:t>
      </w:r>
      <w:r>
        <w:fldChar w:fldCharType="begin" w:fldLock="1"/>
      </w:r>
      <w:r w:rsidR="00B145F9">
        <w:instrText>ADDIN CSL_CITATION { "citationItems" : [ { "id" : "ITEM-1", "itemData" : { "DOI" : "10.1038/nrmicro2880", "ISBN" : "1740-1526", "ISSN" : "17401526", "PMID" : "23070558", "abstract" : "With the advent of high-throughput whole-genome sequencing, it is now possible to sequence a bacterial genome in a matter of hours. However, although the presence or absence of a particular gene can be determined, we do not yet have the tools to extract information about the true virulence potential of an organism from sequence data alone. Here, we focus on the important human pathogen Staphylococcus aureus and present a framework for the construction of a broad systems biology-based tool that could be used to predict virulence phenotypes from S. aureus genomic sequences using existing technology.", "author" : [ { "dropping-particle" : "", "family" : "Priest", "given" : "Nicholas K.", "non-dropping-particle" : "", "parse-names" : false, "suffix" : "" }, { "dropping-particle" : "", "family" : "Rudkin", "given" : "Justine K.", "non-dropping-particle" : "", "parse-names" : false, "suffix" : "" }, { "dropping-particle" : "", "family" : "Feil", "given" : "Edward J.", "non-dropping-particle" : "", "parse-names" : false, "suffix" : "" }, { "dropping-particle" : "", "family" : "Elsen", "given" : "Jean M.H.", "non-dropping-particle" : "Van Den", "parse-names" : false, "suffix" : "" }, { "dropping-particle" : "", "family" : "Cheung", "given" : "Ambrose", "non-dropping-particle" : "", "parse-names" : false, "suffix" : "" }, { "dropping-particle" : "", "family" : "Peacock", "given" : "Sharon J.", "non-dropping-particle" : "", "parse-names" : false, "suffix" : "" }, { "dropping-particle" : "", "family" : "Laabei", "given" : "Maisem", "non-dropping-particle" : "", "parse-names" : false, "suffix" : "" }, { "dropping-particle" : "", "family" : "Lucks", "given" : "David A.", "non-dropping-particle" : "", "parse-names" : false, "suffix" : "" }, { "dropping-particle" : "", "family" : "Recker", "given" : "Mario", "non-dropping-particle" : "", "parse-names" : false, "suffix" : "" }, { "dropping-particle" : "", "family" : "Massey", "given" : "Ruth C.", "non-dropping-particle" : "", "parse-names" : false, "suffix" : "" } ], "container-title" : "Nature Reviews Microbiology", "id" : "ITEM-1", "issue" : "11", "issued" : { "date-parts" : [ [ "2012", "10", "16" ] ] }, "page" : "791-797", "publisher" : "Nature Publishing Group", "title" : "From genotype to phenotype: Can systems biology be used to predict Staphylococcus aureus virulence", "type" : "article", "volume" : "10" }, "uris" : [ "http://www.mendeley.com/documents/?uuid=5d13b371-ae70-325a-9ea7-53cb8564f221" ] } ], "mendeley" : { "formattedCitation" : "(Priest &lt;i&gt;et al.&lt;/i&gt;, 2012)", "plainTextFormattedCitation" : "(Priest et al., 2012)", "previouslyFormattedCitation" : "(Priest &lt;i&gt;et al.&lt;/i&gt;, 2012)" }, "properties" : {  }, "schema" : "https://github.com/citation-style-language/schema/raw/master/csl-citation.json" }</w:instrText>
      </w:r>
      <w:r>
        <w:fldChar w:fldCharType="separate"/>
      </w:r>
      <w:r w:rsidR="00F71621" w:rsidRPr="00F71621">
        <w:rPr>
          <w:noProof/>
        </w:rPr>
        <w:t xml:space="preserve">(Priest </w:t>
      </w:r>
      <w:r w:rsidR="00F71621" w:rsidRPr="00F71621">
        <w:rPr>
          <w:i/>
          <w:noProof/>
        </w:rPr>
        <w:t>et al.</w:t>
      </w:r>
      <w:r w:rsidR="00F71621" w:rsidRPr="00F71621">
        <w:rPr>
          <w:noProof/>
        </w:rPr>
        <w:t>, 2012)</w:t>
      </w:r>
      <w:r>
        <w:fldChar w:fldCharType="end"/>
      </w:r>
      <w:r>
        <w:t xml:space="preserve">. However SarA (staphylococcus accessory regulator) family of homologues has been shown to be conserved throughout strains, and such stringent regulation points at its key role in virulence control </w:t>
      </w:r>
      <w:r>
        <w:fldChar w:fldCharType="begin" w:fldLock="1"/>
      </w:r>
      <w:r w:rsidR="00B145F9">
        <w:instrText>ADDIN CSL_CITATION { "citationItems" : [ { "id" : "ITEM-1", "itemData" : { "DOI" : "10.1046/j.1365-2958.1999.01475.x", "ISBN" : "0950-382X (Print) 0950-382X (Linking)", "ISSN" : "0950382X", "PMID" : "10411748", "abstract" : "Comparison of Staphylococcus aureus strains carrying mutations inactivating the staphylococcal accessory regulator (sar ) and/or the accessory gene regulator (agr ) suggests that sar is the primary regulatory element controlling transcription of the collagen adhesin gene (cna ) and that the regulatory effect of sar is independent of the interaction between SarA and agr. To test this hypothesis, we cloned the regions encoding each of the overlapping sar transcripts, all of which include the sarA open reading frame (ORF), and introduced each clone into cna-positive sar and agr mutants. The introduction of each clone restored the expected sar transcripts and the temporal pattern of sar transcription. The introduction of each clone also complemented the defect in cna transcription and restored collagen binding to wild-type levels. This was true even when the clones were introduced into a sar/agr double mutant. These results confirm the hypothesis that the sar-mediated regulation of cna transcription occurs via an agr-independent pathway. Direct evidence supporting this hypothesis comes from electrophoretic mobility shift assays demonstrating that SarA exhibits high-affinity binding to cis elements upstream of the cna structural gene. We also examined the correlation between sar transcription and the production of SarA. Western blot analysis of two wild-type strains indicated that SarA was produced in indistinguishable amounts during both the exponential and the post-exponential growth phases.", "author" : [ { "dropping-particle" : "", "family" : "Blevins", "given" : "Jon S", "non-dropping-particle" : "", "parse-names" : false, "suffix" : "" }, { "dropping-particle" : "", "family" : "Gillaspy", "given" : "Allison F", "non-dropping-particle" : "", "parse-names" : false, "suffix" : "" }, { "dropping-particle" : "", "family" : "Rechtin", "given" : "Tammy M", "non-dropping-particle" : "", "parse-names" : false, "suffix" : "" }, { "dropping-particle" : "", "family" : "Hurlburt", "given" : "Barry K", "non-dropping-particle" : "", "parse-names" : false, "suffix" : "" }, { "dropping-particle" : "", "family" : "Smeltzer", "given" : "Mark S", "non-dropping-particle" : "", "parse-names" : false, "suffix" : "" } ], "container-title" : "Molecular Microbiology", "id" : "ITEM-1", "issue" : "2", "issued" : { "date-parts" : [ [ "1999", "7" ] ] }, "page" : "317-326", "title" : "The staphylococcal accessory regulator (sar) represses transcription of the Staphylococcus aureus collagen adhesin gene (cna) in an agr-independent manner", "type" : "article-journal", "volume" : "33" }, "uris" : [ "http://www.mendeley.com/documents/?uuid=ddf4333d-c93a-361b-a776-ccbee43729c3" ] }, { "id" : "ITEM-2", "itemData" : { "ISBN" : "0021-9193 (Print)\\n0021-9193 (Linking)", "ISSN" : "00219193", "PMID" : "9683479", "abstract" : "The expression of extracellular virulence determinants in Staphylococcus aureus is controlled by a 510-nucleotide RNA molecule (RNAIII) which is a part of the agr system. The agr operon, which encodes a multicomponent signal transduction system, is partially under the influence of an unlinked regulatory locus called sar. The sar locus is composed of three overlapping transcripts, designated sarA (0.56 kb), sarC (0.8 kb), and sarB (1.2 kb), originating from the P1, P3, and P2 promoters, respectively. In this study, we analyzed the differential expression of these promoters by using transcriptional fusion with the xylE reporter gene to study the activation of the sar locus. The data confirm the existence of three independent promoters with different promoter activities. Maximal promoter activity was observed with the combined fusion of P2-P3-P1 promoters. Expression studies with a sigB mutant revealed that the P3 promoter is SigB dependent. Analysis of these transcriptional fusions in a sarA mutant and in complemented strains with each of the sar transcriptional units revealed that the sar locus is autoregulatory, with SarA acting as a positive regulator. From various transcriptional fusion studies of the upstream region of the P1 promoter, we have localized a 34-bp sequence which seems to play a role in down-modulating P1 transcription. Using heparin-Sepharose and DNA-specific columns, we partially purified a 12-kDa protein, possibly a repressor, which binds to the promoter regions upstream of P2 and P1 and which also binds to the 34-bp sequence. These data indicated that the regulation of the sar locus is complex and may involve the sar gene product(s) and other regulatory protein(s).", "author" : [ { "dropping-particle" : "", "family" : "Manna", "given" : "Adhar C", "non-dropping-particle" : "", "parse-names" : false, "suffix" : "" }, { "dropping-particle" : "", "family" : "Bayer", "given" : "Manfred G", "non-dropping-particle" : "", "parse-names" : false, "suffix" : "" }, { "dropping-particle" : "", "family" : "Cheung", "given" : "Ambrose L", "non-dropping-particle" : "", "parse-names" : false, "suffix" : "" } ], "container-title" : "Journal of Bacteriology", "id" : "ITEM-2", "issue" : "15", "issued" : { "date-parts" : [ [ "1998", "8" ] ] }, "page" : "3828-3836", "publisher" : "American Society for Microbiology (ASM)", "title" : "Transcriptional analysis of different promoters in the sar locus in Staphylococcus aureus", "type" : "article-journal", "volume" : "180" }, "uris" : [ "http://www.mendeley.com/documents/?uuid=8587d352-7493-31d6-8bd4-291ee57abca7" ] } ], "mendeley" : { "formattedCitation" : "(Manna, Bayer and Cheung, 1998; Blevins &lt;i&gt;et al.&lt;/i&gt;, 1999)", "plainTextFormattedCitation" : "(Manna, Bayer and Cheung, 1998; Blevins et al., 1999)", "previouslyFormattedCitation" : "(Manna, Bayer and Cheung, 1998; Blevins &lt;i&gt;et al.&lt;/i&gt;, 1999)" }, "properties" : {  }, "schema" : "https://github.com/citation-style-language/schema/raw/master/csl-citation.json" }</w:instrText>
      </w:r>
      <w:r>
        <w:fldChar w:fldCharType="separate"/>
      </w:r>
      <w:r w:rsidR="00F71621" w:rsidRPr="00F71621">
        <w:rPr>
          <w:noProof/>
        </w:rPr>
        <w:t xml:space="preserve">(Manna, Bayer and Cheung, 1998; Blevins </w:t>
      </w:r>
      <w:r w:rsidR="00F71621" w:rsidRPr="00F71621">
        <w:rPr>
          <w:i/>
          <w:noProof/>
        </w:rPr>
        <w:t>et al.</w:t>
      </w:r>
      <w:r w:rsidR="00F71621" w:rsidRPr="00F71621">
        <w:rPr>
          <w:noProof/>
        </w:rPr>
        <w:t>, 1999)</w:t>
      </w:r>
      <w:r>
        <w:fldChar w:fldCharType="end"/>
      </w:r>
      <w:r>
        <w:t xml:space="preserve">. While </w:t>
      </w:r>
      <w:r w:rsidRPr="005A3AA6">
        <w:t>SarA</w:t>
      </w:r>
      <w:r>
        <w:rPr>
          <w:i/>
        </w:rPr>
        <w:t xml:space="preserve"> </w:t>
      </w:r>
      <w:r>
        <w:t xml:space="preserve">has been shown to increase levels of RNAII and RNAIII therefore influencing </w:t>
      </w:r>
      <w:r>
        <w:rPr>
          <w:i/>
        </w:rPr>
        <w:t xml:space="preserve">agr </w:t>
      </w:r>
      <w:r>
        <w:t xml:space="preserve">activity, it also acts in an </w:t>
      </w:r>
      <w:r w:rsidRPr="003274BD">
        <w:rPr>
          <w:i/>
        </w:rPr>
        <w:t>agr</w:t>
      </w:r>
      <w:r>
        <w:t xml:space="preserve">-independent way through sensing of low </w:t>
      </w:r>
      <w:r w:rsidRPr="00FD142B">
        <w:t>O</w:t>
      </w:r>
      <w:r w:rsidRPr="00FD142B">
        <w:rPr>
          <w:vertAlign w:val="subscript"/>
        </w:rPr>
        <w:t>2</w:t>
      </w:r>
      <w:r w:rsidRPr="00FD142B">
        <w:t xml:space="preserve"> </w:t>
      </w:r>
      <w:r w:rsidRPr="00900006">
        <w:t xml:space="preserve">or high </w:t>
      </w:r>
      <w:r w:rsidRPr="00FD142B">
        <w:t>CO</w:t>
      </w:r>
      <w:r w:rsidRPr="00FD142B">
        <w:rPr>
          <w:vertAlign w:val="subscript"/>
        </w:rPr>
        <w:t>2</w:t>
      </w:r>
      <w:r w:rsidR="0073580A" w:rsidRPr="0073580A">
        <w:rPr>
          <w:i/>
          <w:iCs/>
          <w:vertAlign w:val="subscript"/>
        </w:rPr>
        <w:t xml:space="preserve"> </w:t>
      </w:r>
      <w:r>
        <w:t xml:space="preserve">levels </w:t>
      </w:r>
      <w:r>
        <w:fldChar w:fldCharType="begin" w:fldLock="1"/>
      </w:r>
      <w:r w:rsidR="00B145F9">
        <w:instrText>ADDIN CSL_CITATION { "citationItems" : [ { "id" : "ITEM-1", "itemData" : { "ISBN" : "0021-9193 (Print) 0021-9193 (Linking)", "ISSN" : "0021-9193", "PMID" : "9829932", "abstract" : "The staphylococcal accessory regulator (encoded by sarA) is an important global regulator of virulence factor biosynthesis in Staphylococcus aureus. To further characterize its role in virulence determinant production, an sarA knockout mutant was created by insertion of a kanamycin antibiotic resistance cassette into the sarA gene. N-terminal sequencing of exoproteins down-regulated by sarA identified several putative proteases, including a V8 serine protease and a novel metalloprotease, as the major extracellular proteins repressed by sarA. In kinetic studies, the sarA mutation delays the onset of alpha-hemolysin (encoded by hla) expression and reduces levels of hla to approximately 40% of the parent strain level. Furthermore, SarA plays a role in signal transduction in response to microaerobic growth since levels of hla were much lower in a microaerobic environment than after aerobic growth in the sarA mutant. An exoprotein exhibiting hemolysin activity on sheep blood, and up-regulated by sarA independently of the accessory gene regulator (encoded by agr), was specifically induced microaerobically. Transcriptional gene fusion and Western analysis revealed that sarA up-regulates both toxic shock syndrome toxin 1 gene (tst) expression and staphylococcal enterotoxin B production, respectively. This study demonstrates the role of sarA as a signal transduction regulatory component in response to aeration stimuli and suggests that sarA functions as a major repressor of protease activity. The possible role of proteases as regulators of virulence determinant stability is discussed.", "author" : [ { "dropping-particle" : "", "family" : "Chan", "given" : "P F", "non-dropping-particle" : "", "parse-names" : false, "suffix" : "" }, { "dropping-particle" : "", "family" : "Foster", "given" : "S J", "non-dropping-particle" : "", "parse-names" : false, "suffix" : "" } ], "container-title" : "J Bacteriol", "id" : "ITEM-1", "issue" : "23", "issued" : { "date-parts" : [ [ "1998", "12" ] ] }, "page" : "6232-6241", "publisher" : "American Society for Microbiology (ASM)", "title" : "Role of SarA in virulence determinant production and environmental signal transduction in Staphylococcus aureus", "type" : "article-journal", "volume" : "180" }, "uris" : [ "http://www.mendeley.com/documents/?uuid=49cfe32f-1a76-3691-81d7-58e2c11bf4d4" ] } ], "mendeley" : { "formattedCitation" : "(Chan and Foster, 1998)", "plainTextFormattedCitation" : "(Chan and Foster, 1998)", "previouslyFormattedCitation" : "(Chan and Foster, 1998)" }, "properties" : {  }, "schema" : "https://github.com/citation-style-language/schema/raw/master/csl-citation.json" }</w:instrText>
      </w:r>
      <w:r>
        <w:fldChar w:fldCharType="separate"/>
      </w:r>
      <w:r w:rsidR="00F71621" w:rsidRPr="00F71621">
        <w:rPr>
          <w:noProof/>
        </w:rPr>
        <w:t>(Chan and Foster, 1998)</w:t>
      </w:r>
      <w:r>
        <w:fldChar w:fldCharType="end"/>
      </w:r>
      <w:r>
        <w:t xml:space="preserve">. A change in the bacterial environment results in the upregulation of </w:t>
      </w:r>
      <w:r>
        <w:sym w:font="Symbol" w:char="F061"/>
      </w:r>
      <w:r>
        <w:t xml:space="preserve">- and </w:t>
      </w:r>
      <w:r>
        <w:sym w:font="Symbol" w:char="F062"/>
      </w:r>
      <w:r>
        <w:t xml:space="preserve">-hemolysin production as well as TSST-1 upregulation through association with the </w:t>
      </w:r>
      <w:r w:rsidRPr="001A0AFC">
        <w:rPr>
          <w:i/>
        </w:rPr>
        <w:t>tst</w:t>
      </w:r>
      <w:r>
        <w:rPr>
          <w:i/>
        </w:rPr>
        <w:t xml:space="preserve"> </w:t>
      </w:r>
      <w:r>
        <w:t xml:space="preserve">promoter </w:t>
      </w:r>
      <w:r>
        <w:fldChar w:fldCharType="begin" w:fldLock="1"/>
      </w:r>
      <w:r w:rsidR="00B145F9">
        <w:instrText>ADDIN CSL_CITATION { "citationItems" : [ { "id" : "ITEM-1", "itemData" : { "DOI" : "10.1128/JB.00146-10", "ISBN" : "1098-5530 (Electronic)\\n0021-9193 (Linking)", "ISSN" : "00219193", "PMID" : "20870770", "abstract" : "The Staphylococcus aureus SarA global regulator controls the expression of numerous virulence genes, often in conjunction with the agr quorum-sensing system and its effector RNA, RNAIII. In the present study, we have examined the role of both SarA and RNAIII on the regulation of the promoter of tst, encoding staphylococcal superantigen toxic shock syndrome toxin 1 (TSST-1). In vitro DNA-protein interaction studies with purified SarA using gel shift and DNase I protection assays revealed one strong SarA binding site and evidence for a weaker site nearby within the minimal 400-bp promoter region upstream of tst. In vivo analysis of tst promoter activation using a p(tst)-luxAB reporter inserted in the chromosome revealed partial but not complete loss of tst expression in a \u0394hld-RNAIII strain. In contrast, disruption of sarA abrogated tst expression. No significant tst expression was found for the double \u0394hld-RNAIII-\u0394sarA mutant. Introduction of a plasmid containing cloned hld-RNAIII driven by a non-agr-dependent promoter, p(HU), into isogenic parental wild-type or \u0394sarA strains showed comparable levels of RNAIII detected by quantitative reverse transcription-PCR (qRT-PCR) but a two-log(10) reduction in p(tst)-luxAB reporter expression in the \u0394sarA strain, arguing that RNAIII levels alone are not strictly determinant for tst expression. Collectively, our results indicate that SarA binds directly to the tst promoter and that SarA plays a significant and direct role in the expression of tst.", "author" : [ { "dropping-particle" : "", "family" : "Andrey", "given" : "Diego O", "non-dropping-particle" : "", "parse-names" : false, "suffix" : "" }, { "dropping-particle" : "", "family" : "Renzoni", "given" : "Adriana", "non-dropping-particle" : "", "parse-names" : false, "suffix" : "" }, { "dropping-particle" : "", "family" : "Monod", "given" : "Antoinette", "non-dropping-particle" : "", "parse-names" : false, "suffix" : "" }, { "dropping-particle" : "", "family" : "Lew", "given" : "Daniel P", "non-dropping-particle" : "", "parse-names" : false, "suffix" : "" }, { "dropping-particle" : "", "family" : "Cheung", "given" : "Ambrose L", "non-dropping-particle" : "", "parse-names" : false, "suffix" : "" }, { "dropping-particle" : "", "family" : "Kelley", "given" : "William L", "non-dropping-particle" : "", "parse-names" : false, "suffix" : "" } ], "container-title" : "Journal of Bacteriology", "id" : "ITEM-1", "issue" : "22", "issued" : { "date-parts" : [ [ "2010", "11" ] ] }, "page" : "6077-6085", "publisher" : "American Society for Microbiology (ASM)", "title" : "Control of the Staphylococcus aureus toxic shock tst promoter by the global regulator SarA", "type" : "article-journal", "volume" : "192" }, "uris" : [ "http://www.mendeley.com/documents/?uuid=ca33f524-f647-3078-8b46-f7d697727a86" ] } ], "mendeley" : { "formattedCitation" : "(Andrey &lt;i&gt;et al.&lt;/i&gt;, 2010)", "plainTextFormattedCitation" : "(Andrey et al., 2010)", "previouslyFormattedCitation" : "(Andrey &lt;i&gt;et al.&lt;/i&gt;, 2010)" }, "properties" : {  }, "schema" : "https://github.com/citation-style-language/schema/raw/master/csl-citation.json" }</w:instrText>
      </w:r>
      <w:r>
        <w:fldChar w:fldCharType="separate"/>
      </w:r>
      <w:r w:rsidR="00F71621" w:rsidRPr="00F71621">
        <w:rPr>
          <w:noProof/>
        </w:rPr>
        <w:t xml:space="preserve">(Andrey </w:t>
      </w:r>
      <w:r w:rsidR="00F71621" w:rsidRPr="00F71621">
        <w:rPr>
          <w:i/>
          <w:noProof/>
        </w:rPr>
        <w:t>et al.</w:t>
      </w:r>
      <w:r w:rsidR="00F71621" w:rsidRPr="00F71621">
        <w:rPr>
          <w:noProof/>
        </w:rPr>
        <w:t>, 2010)</w:t>
      </w:r>
      <w:r>
        <w:fldChar w:fldCharType="end"/>
      </w:r>
      <w:r>
        <w:t>.</w:t>
      </w:r>
    </w:p>
    <w:p w14:paraId="7AF00016" w14:textId="02E4A83C" w:rsidR="00657D82" w:rsidRDefault="00657D82" w:rsidP="00657D82">
      <w:r>
        <w:t xml:space="preserve">Several of the virulence regulators are capable of taking on the functions of each other, for instance </w:t>
      </w:r>
      <w:r>
        <w:rPr>
          <w:i/>
        </w:rPr>
        <w:t xml:space="preserve">saeRS </w:t>
      </w:r>
      <w:r>
        <w:t xml:space="preserve">has been shown to decrease expression of proteases during infection </w:t>
      </w:r>
      <w:r>
        <w:fldChar w:fldCharType="begin" w:fldLock="1"/>
      </w:r>
      <w:r w:rsidR="00B145F9">
        <w:instrText>ADDIN CSL_CITATION { "citationItems" : [ { "id" : "ITEM-1", "itemData" : { "DOI" : "10.1371/journal.pone.0038453", "ISBN" : "1932-6203 (Electronic)\\r1932-6203 (Linking)", "ISSN" : "19326203", "PMID" : "22685571", "abstract" : "Mutation of the staphylococcal accessory regulator (sarA) limits biofilm formation in diverse strains of Staphylococcus aureus, but there are exceptions. One of these is the commonly studied strain Newman. This strain has two defects of potential relevance, the first being mutations that preclude anchoring of the fibronectin-binding proteins FnbA and FnbB to the cell wall, and the second being a point mutation in saeS that results in constitutive activation of the saePQRS regulatory system. We repaired these defects to determine whether either plays a role in biofilm formation and, if so, whether this could account for the reduced impact of sarA in Newman. Restoration of surface-anchored FnbA enhanced biofilm formation, but mutation of sarA in this fnbA-positive strain increased rather than decreased biofilm formation. Mutation of sarA in an saeS-repaired derivative of Newman (P18L) or a Newman saeRS mutant (DeltasaeRS) resulted in a biofilm-deficient phenotype like that observed in clinical isolates, even in the absence of surface-anchored FnbA. These phenotypes were correlated with increased production of extracellular proteases and decreased accumulation of FnbA and/or Spa in the P18L and DeltasaeRS sarA mutants by comparison to the Newman sarA mutant. The reduced accumulation of Spa was reversed by mutation of the gene encoding aureolysin, while the reduced accumulation of FnbA was reversed by mutation of the sspABC operon. These results demonstrate that saeRS and sarA act synergistically to repress the production of extracellular proteases that would otherwise limit accumulation of critical proteins that contribute to biofilm formation, with constitutive activation of saeRS limiting protease production, even in a sarA mutant, to a degree that can be correlated with increased enhanced capacity to form a biofilm. Although it remains unclear whether these effects are mediated directly or indirectly, studies done with an sspA::lux reporter suggest they are mediated at a transcriptional level.", "author" : [ { "dropping-particle" : "", "family" : "Mrak", "given" : "Lara N.", "non-dropping-particle" : "", "parse-names" : false, "suffix" : "" }, { "dropping-particle" : "", "family" : "Zielinska", "given" : "Agnieszka K.", "non-dropping-particle" : "", "parse-names" : false, "suffix" : "" }, { "dropping-particle" : "", "family" : "Beenken", "given" : "Karen E.", "non-dropping-particle" : "", "parse-names" : false, "suffix" : "" }, { "dropping-particle" : "", "family" : "Mrak", "given" : "Ian N.", "non-dropping-particle" : "", "parse-names" : false, "suffix" : "" }, { "dropping-particle" : "", "family" : "Atwood", "given" : "Danielle N.", "non-dropping-particle" : "", "parse-names" : false, "suffix" : "" }, { "dropping-particle" : "", "family" : "Griffin", "given" : "Linda M.", "non-dropping-particle" : "", "parse-names" : false, "suffix" : "" }, { "dropping-particle" : "", "family" : "Lee", "given" : "Chia Y.", "non-dropping-particle" : "", "parse-names" : false, "suffix" : "" }, { "dropping-particle" : "", "family" : "Smeltzer", "given" : "Mark S.", "non-dropping-particle" : "", "parse-names" : false, "suffix" : "" } ], "container-title" : "PLoS ONE", "editor" : [ { "dropping-particle" : "", "family" : "Freitag", "given" : "Nancy E.", "non-dropping-particle" : "", "parse-names" : false, "suffix" : "" } ], "id" : "ITEM-1", "issue" : "6", "issued" : { "date-parts" : [ [ "2012", "6", "7" ] ] }, "page" : "e38453", "title" : "SaeRS and sarA act synergistically to repress protease production and promote biofilm formation in staphylococcus aureus", "type" : "article-journal", "volume" : "7" }, "uris" : [ "http://www.mendeley.com/documents/?uuid=f70f66d1-e652-321c-b203-463d9cb85f6b" ] } ], "mendeley" : { "formattedCitation" : "(Mrak &lt;i&gt;et al.&lt;/i&gt;, 2012)", "plainTextFormattedCitation" : "(Mrak et al., 2012)", "previouslyFormattedCitation" : "(Mrak &lt;i&gt;et al.&lt;/i&gt;, 2012)" }, "properties" : {  }, "schema" : "https://github.com/citation-style-language/schema/raw/master/csl-citation.json" }</w:instrText>
      </w:r>
      <w:r>
        <w:fldChar w:fldCharType="separate"/>
      </w:r>
      <w:r w:rsidR="00F71621" w:rsidRPr="00F71621">
        <w:rPr>
          <w:noProof/>
        </w:rPr>
        <w:t xml:space="preserve">(Mrak </w:t>
      </w:r>
      <w:r w:rsidR="00F71621" w:rsidRPr="00F71621">
        <w:rPr>
          <w:i/>
          <w:noProof/>
        </w:rPr>
        <w:t>et al.</w:t>
      </w:r>
      <w:r w:rsidR="00F71621" w:rsidRPr="00F71621">
        <w:rPr>
          <w:noProof/>
        </w:rPr>
        <w:t>, 2012)</w:t>
      </w:r>
      <w:r>
        <w:fldChar w:fldCharType="end"/>
      </w:r>
      <w:r>
        <w:t xml:space="preserve"> and it has been shown that it is capable of rescuing a </w:t>
      </w:r>
      <w:r>
        <w:rPr>
          <w:i/>
        </w:rPr>
        <w:t xml:space="preserve">sarA </w:t>
      </w:r>
      <w:r>
        <w:t>attenuated mutant</w:t>
      </w:r>
      <w:r w:rsidR="0073580A" w:rsidRPr="0073580A">
        <w:rPr>
          <w:i/>
          <w:iCs/>
        </w:rPr>
        <w:t xml:space="preserve"> </w:t>
      </w:r>
      <w:r>
        <w:t xml:space="preserve">in a murine model of biofilm formation </w:t>
      </w:r>
      <w:r>
        <w:fldChar w:fldCharType="begin" w:fldLock="1"/>
      </w:r>
      <w:r w:rsidR="00B145F9">
        <w:instrText>ADDIN CSL_CITATION { "citationItems" : [ { "id" : "ITEM-1", "itemData" : { "DOI" : "10.1111/mmi.12629", "ISBN" : "1365-2958 (Electronic)\\r0950-382X (Linking)", "ISSN" : "13652958", "PMID" : "24779437", "abstract" : "We investigated the in vivo relevance of the impact of sarA and saeRS on protease production using derivatives of the USA300 strain LAC. The results confirmed that mutation of saeRS or sarA reduces virulence in a bacteremia model to a comparable degree. However, while eliminating protease production restored virulence in the sarA mutant, it had little impact in the saeRS mutant. Additionally, constitutive activation of saeRS (saeRS(C)) enhanced the virulence of LAC and largely restored virulence in the isogenic sarA mutant. Based on these results, together with our analysis of the representative virulence factors alpha toxin, protein A (Spa), and extracellular nucleases, we propose a model in which the attenuation of saeRS mutants is defined primarily by decreased production of such factors, while constitutive activation of saeRS increases virulence, and reverses the attenuation of sarA mutants, because it results in both increased production and decreased protease-mediated degradation of these same factors. This regulatory balance was also apparent in a murine model of catheter-associated infection, with the results suggesting that the impact of saeRS on nuclease production plays an important role during the early stages of these infections that is partially offset by increased protease production in sarA mutants.", "author" : [ { "dropping-particle" : "", "family" : "Beenken", "given" : "Karen E", "non-dropping-particle" : "", "parse-names" : false, "suffix" : "" }, { "dropping-particle" : "", "family" : "Mrak", "given" : "Lara N", "non-dropping-particle" : "", "parse-names" : false, "suffix" : "" }, { "dropping-particle" : "", "family" : "Zielinska", "given" : "Agnieszka K", "non-dropping-particle" : "", "parse-names" : false, "suffix" : "" }, { "dropping-particle" : "", "family" : "Atwood", "given" : "Danielle N", "non-dropping-particle" : "", "parse-names" : false, "suffix" : "" }, { "dropping-particle" : "", "family" : "Loughran", "given" : "Allister J", "non-dropping-particle" : "", "parse-names" : false, "suffix" : "" }, { "dropping-particle" : "", "family" : "Griffin", "given" : "Linda M", "non-dropping-particle" : "", "parse-names" : false, "suffix" : "" }, { "dropping-particle" : "", "family" : "Matthews", "given" : "K Alice", "non-dropping-particle" : "", "parse-names" : false, "suffix" : "" }, { "dropping-particle" : "", "family" : "Anthony", "given" : "Allison M", "non-dropping-particle" : "", "parse-names" : false, "suffix" : "" }, { "dropping-particle" : "", "family" : "Spencer", "given" : "Horace J", "non-dropping-particle" : "", "parse-names" : false, "suffix" : "" }, { "dropping-particle" : "", "family" : "Skinner", "given" : "Robert A", "non-dropping-particle" : "", "parse-names" : false, "suffix" : "" }, { "dropping-particle" : "", "family" : "Post", "given" : "Ginell R", "non-dropping-particle" : "", "parse-names" : false, "suffix" : "" }, { "dropping-particle" : "", "family" : "Lee", "given" : "Chia Y", "non-dropping-particle" : "", "parse-names" : false, "suffix" : "" }, { "dropping-particle" : "", "family" : "Smeltzer", "given" : "Mark S", "non-dropping-particle" : "", "parse-names" : false, "suffix" : "" } ], "container-title" : "Molecular Microbiology", "id" : "ITEM-1", "issue" : "6", "issued" : { "date-parts" : [ [ "2014", "6" ] ] }, "page" : "1299-1312", "publisher" : "NIH Public Access", "title" : "Impact of the functional status of saeRS on in vivo phenotypes of Staphylococcus aureussarA mutants", "type" : "article-journal", "volume" : "92" }, "uris" : [ "http://www.mendeley.com/documents/?uuid=7df8fb7b-4220-3ef9-a83a-548fa7ccef15" ] } ], "mendeley" : { "formattedCitation" : "(Beenken &lt;i&gt;et al.&lt;/i&gt;, 2014)", "plainTextFormattedCitation" : "(Beenken et al., 2014)", "previouslyFormattedCitation" : "(Beenken &lt;i&gt;et al.&lt;/i&gt;, 2014)" }, "properties" : {  }, "schema" : "https://github.com/citation-style-language/schema/raw/master/csl-citation.json" }</w:instrText>
      </w:r>
      <w:r>
        <w:fldChar w:fldCharType="separate"/>
      </w:r>
      <w:r w:rsidR="00F71621" w:rsidRPr="00F71621">
        <w:rPr>
          <w:noProof/>
        </w:rPr>
        <w:t xml:space="preserve">(Beenken </w:t>
      </w:r>
      <w:r w:rsidR="00F71621" w:rsidRPr="00F71621">
        <w:rPr>
          <w:i/>
          <w:noProof/>
        </w:rPr>
        <w:t>et al.</w:t>
      </w:r>
      <w:r w:rsidR="00F71621" w:rsidRPr="00F71621">
        <w:rPr>
          <w:noProof/>
        </w:rPr>
        <w:t>, 2014)</w:t>
      </w:r>
      <w:r>
        <w:fldChar w:fldCharType="end"/>
      </w:r>
      <w:r>
        <w:t xml:space="preserve">. However, both Agr and SarA are important for invasive disease, as shown in a mouse model of pneumonia </w:t>
      </w:r>
      <w:r>
        <w:fldChar w:fldCharType="begin" w:fldLock="1"/>
      </w:r>
      <w:r w:rsidR="00B145F9">
        <w:instrText>ADDIN CSL_CITATION { "citationItems" : [ { "id" : "ITEM-1", "itemData" : { "DOI" : "10.1128/IAI.70.1.127-133.2002", "ISBN" : "0019-9567 (Print)\\n0019-9567 (Linking)", "ISSN" : "00199567", "PMID" : "11748173", "abstract" : "Staphylococcus aureus strains lacking agr- and sarA-dependent gene products or specific MSCRAMM (microbial surface components recognizing adhesive matrix molecules) adhesins were compared for the ability to activate inflammatory responses in the lung. The mutants were evaluated for virulence in a mouse model of pneumonia and by quantifying their ability to stimulate interleukin-8 (IL-8) and granulocyte-macrophage colony-stimulating factor (GM-CSF) expression in respiratory epithelial cells. In a neonatal mouse, only strains with intact agr and sarA loci were consistently associated with invasive, fatal pulmonary infection (P &lt; 0.001) and sarA was specifically required to cause bacteremia (P &lt; 0.001). The agr and/or sarA mutants were, nonetheless, fully capable of producing pneumonia and were as proficient as the wild-type strain in stimulating epithelial IL-8 expression, a polymorphonuclear leukocyte chemokine, in airway cells. In contrast, agr and especially sarA mutants induced less epithelial GM-CSF expression, and MSCRAMM mutants lacking fibronectin binding proteins or clumping factor A, a ligand for fibrinogen, were unable to stimulate epithelial GM-CSF production. The ability to induce IL-8 expression was independent of the adherence properties of intact bacteria, indicating that shed and/or secreted bacterial components activate epithelial responses. While conserved staphylococcal components such as peptidoglycan are sufficient to evoke inflammation and cause pneumonia, the agr and sarA loci of S. aureus are critical for the coordination of invasive infection of the lungs.", "author" : [ { "dropping-particle" : "", "family" : "Heyer", "given" : "Geoffrey", "non-dropping-particle" : "", "parse-names" : false, "suffix" : "" }, { "dropping-particle" : "", "family" : "Saba", "given" : "Shahryar", "non-dropping-particle" : "", "parse-names" : false, "suffix" : "" }, { "dropping-particle" : "", "family" : "Adamo", "given" : "Robert", "non-dropping-particle" : "", "parse-names" : false, "suffix" : "" }, { "dropping-particle" : "", "family" : "Rush", "given" : "William", "non-dropping-particle" : "", "parse-names" : false, "suffix" : "" }, { "dropping-particle" : "", "family" : "Soong", "given" : "Grace", "non-dropping-particle" : "", "parse-names" : false, "suffix" : "" }, { "dropping-particle" : "", "family" : "Cheung", "given" : "Ambrose", "non-dropping-particle" : "", "parse-names" : false, "suffix" : "" }, { "dropping-particle" : "", "family" : "Prince", "given" : "Alice", "non-dropping-particle" : "", "parse-names" : false, "suffix" : "" } ], "container-title" : "Infection and Immunity", "id" : "ITEM-1", "issue" : "1", "issued" : { "date-parts" : [ [ "2002", "1" ] ] }, "page" : "127-133", "title" : "Staphylococcus aureus agr and sarA functions are required for invasive infection but not inflammatory responses in the lung", "type" : "article-journal", "volume" : "70" }, "uris" : [ "http://www.mendeley.com/documents/?uuid=993faf59-eca2-3a27-91f1-e2ab683935e2" ] } ], "mendeley" : { "formattedCitation" : "(Heyer &lt;i&gt;et al.&lt;/i&gt;, 2002)", "plainTextFormattedCitation" : "(Heyer et al., 2002)", "previouslyFormattedCitation" : "(Heyer &lt;i&gt;et al.&lt;/i&gt;, 2002)" }, "properties" : {  }, "schema" : "https://github.com/citation-style-language/schema/raw/master/csl-citation.json" }</w:instrText>
      </w:r>
      <w:r>
        <w:fldChar w:fldCharType="separate"/>
      </w:r>
      <w:r w:rsidR="00F71621" w:rsidRPr="00F71621">
        <w:rPr>
          <w:noProof/>
        </w:rPr>
        <w:t xml:space="preserve">(Heyer </w:t>
      </w:r>
      <w:r w:rsidR="00F71621" w:rsidRPr="00F71621">
        <w:rPr>
          <w:i/>
          <w:noProof/>
        </w:rPr>
        <w:t>et al.</w:t>
      </w:r>
      <w:r w:rsidR="00F71621" w:rsidRPr="00F71621">
        <w:rPr>
          <w:noProof/>
        </w:rPr>
        <w:t>, 2002)</w:t>
      </w:r>
      <w:r>
        <w:fldChar w:fldCharType="end"/>
      </w:r>
      <w:r>
        <w:t xml:space="preserve">, where a knockout of either factor resulted in </w:t>
      </w:r>
      <w:r w:rsidR="00F45958" w:rsidRPr="00F45958">
        <w:rPr>
          <w:i/>
          <w:iCs/>
        </w:rPr>
        <w:t>S. aureus</w:t>
      </w:r>
      <w:r w:rsidR="00B75B6A">
        <w:rPr>
          <w:i/>
          <w:iCs/>
        </w:rPr>
        <w:t xml:space="preserve"> </w:t>
      </w:r>
      <w:r>
        <w:t>being unable to invade the host, demonstrating that time-dependent activation of</w:t>
      </w:r>
      <w:r w:rsidR="0073580A" w:rsidRPr="0073580A">
        <w:rPr>
          <w:i/>
          <w:iCs/>
        </w:rPr>
        <w:t xml:space="preserve"> </w:t>
      </w:r>
      <w:r>
        <w:t xml:space="preserve">virulence regulators is crucial for a successful colonization of the host. </w:t>
      </w:r>
    </w:p>
    <w:p w14:paraId="64405363" w14:textId="77777777" w:rsidR="00657D82" w:rsidRDefault="00657D82" w:rsidP="00657D82"/>
    <w:p w14:paraId="12CBDF80" w14:textId="17A92452" w:rsidR="00657D82" w:rsidRDefault="00657D82" w:rsidP="008F3713">
      <w:r>
        <w:t xml:space="preserve">Virulence factors believed to be essential during pathogenesis have been used as therapeutic targets and include </w:t>
      </w:r>
      <w:r>
        <w:rPr>
          <w:i/>
        </w:rPr>
        <w:t xml:space="preserve">agr </w:t>
      </w:r>
      <w:r>
        <w:t xml:space="preserve">and </w:t>
      </w:r>
      <w:r>
        <w:rPr>
          <w:i/>
        </w:rPr>
        <w:t>sarA</w:t>
      </w:r>
      <w:r>
        <w:t xml:space="preserve">, as mutants are attenuated </w:t>
      </w:r>
      <w:r w:rsidR="0066673E">
        <w:fldChar w:fldCharType="begin" w:fldLock="1"/>
      </w:r>
      <w:r w:rsidR="00B145F9">
        <w:instrText>ADDIN CSL_CITATION { "citationItems" : [ { "id" : "ITEM-1", "itemData" : { "DOI" : "10.1128/JB.183.24.7341-7353.2001", "ISBN" : "0021-9193 (Print)\\n0021-9193 (Linking)", "ISSN" : "00219193", "PMID" : "11717293", "abstract" : "The advent of transcription profiling technologies has provided researchers with an unprecedented ability to study biological processes. Accordingly, a custom-made Affymetrix GeneChip, constituting &gt;86% of the Staphylococcus aureus genome, was used to identify open reading frames that are regulated by agr and/or SarA, the two best-studied regulators of the organism's virulence response. RNA extracted from wild-type cells and agr, sarA, and agr sarA mutant cells in the early-, mid-, and late-log and stationary phases of growth was analyzed. Open reading frames with transcription patterns expected of genes either up- or downregulated in an agr- and/or SarA-dependent manner were identified. Oligonucleotide microarray and Northern blot analyses confirmed that the transcription of several known virulence genes, including hla (alpha-toxin) and spa (protein A), is regulated by each effector and provided insights about the regulatory cascades involved in both alpha-hemolysin and protein A expression. Several putative virulence factors were also identified as regulated by agr and/or SarA. In addition, genes that are involved in several biological processes but which are difficult to reconcile as playing a direct role in the organism's pathogenesis also appeared to be regulated by each effector, suggesting that products of both the agr and the sarA locus are more-global transcription regulators than previously realized.", "author" : [ { "dropping-particle" : "", "family" : "Dunman", "given" : "P M", "non-dropping-particle" : "", "parse-names" : false, "suffix" : "" }, { "dropping-particle" : "", "family" : "Murphy", "given" : "E", "non-dropping-particle" : "", "parse-names" : false, "suffix" : "" }, { "dropping-particle" : "", "family" : "Haney", "given" : "S", "non-dropping-particle" : "", "parse-names" : false, "suffix" : "" }, { "dropping-particle" : "", "family" : "Palacios", "given" : "D", "non-dropping-particle" : "", "parse-names" : false, "suffix" : "" }, { "dropping-particle" : "", "family" : "Tucker-Kellogg", "given" : "G", "non-dropping-particle" : "", "parse-names" : false, "suffix" : "" }, { "dropping-particle" : "", "family" : "Wu", "given" : "S", "non-dropping-particle" : "", "parse-names" : false, "suffix" : "" }, { "dropping-particle" : "", "family" : "Brown", "given" : "E L", "non-dropping-particle" : "", "parse-names" : false, "suffix" : "" }, { "dropping-particle" : "", "family" : "Zagursky", "given" : "R J", "non-dropping-particle" : "", "parse-names" : false, "suffix" : "" }, { "dropping-particle" : "", "family" : "Shlaes", "given" : "D", "non-dropping-particle" : "", "parse-names" : false, "suffix" : "" }, { "dropping-particle" : "", "family" : "Projan", "given" : "S J", "non-dropping-particle" : "", "parse-names" : false, "suffix" : "" } ], "container-title" : "Journal of Bacteriology", "id" : "ITEM-1", "issue" : "24", "issued" : { "date-parts" : [ [ "2001", "12" ] ] }, "page" : "7341-7353", "publisher" : "American Society for Microbiology (ASM)", "title" : "Transcription profiling-based identification of Staphylococcus aureus genes regulated by the agr and/or sarA loci", "type" : "paper-conference", "volume" : "183" }, "uris" : [ "http://www.mendeley.com/documents/?uuid=a10e29e5-060e-39cd-8b5a-1967599cdcd7" ] }, { "id" : "ITEM-2", "itemData" : { "abstract" : "Microbial pathogenicity in Staphylococcus aureus is a com-plex process involving a number of virulence genes that are regulated by global regulatory systems including sar and agr. To evaluate the roles of these two loci in virulence, we constructed sar-lagr-mutants of strains RN6390 and RN450 and compared their phenotypic profiles to the corre-sponding single sar-and agr-mutants and parents. The secretion of all hemolysins was absent in the sar-lagr-mu-tants while residual 8-hemolysin activity remained in single agr-mutants. The fibronectin binding capacity was signifi-cantly diminished in both single sar-mutants and double mutants when compared with parents while the reduction in fibrinogen binding capacity in the double mutants was modest. In the rabbit endocarditis model, there was a sig-nificant decrease in both infectivity rates and intravegeta-tion bacterial densities with the double mutant as compared to the parent (RN6390) at 10'-10' CFU inocula despite com-parable levels of early bacteremia among various challenge groups. Notably, fewer bacteria in the double mutant group adhered to valvular vegetations at 30 min after challenge (106 CFU) than the parent group. These studies suggest that both the sar and agr loci are involved in initial valvular adherence, intravegetation persistence and multiplication of S. aureus in endocarditis. (J.", "author" : [ { "dropping-particle" : "", "family" : "Cheung", "given" : "Ambrose L", "non-dropping-particle" : "", "parse-names" : false, "suffix" : "" }, { "dropping-particle" : "", "family" : "Eberhardt", "given" : "Kelly J", "non-dropping-particle" : "", "parse-names" : false, "suffix" : "" }, { "dropping-particle" : "", "family" : "Chung", "given" : "Edward", "non-dropping-particle" : "", "parse-names" : false, "suffix" : "" }, { "dropping-particle" : "", "family" : "Yeaman", "given" : "Michael R", "non-dropping-particle" : "", "parse-names" : false, "suffix" : "" }, { "dropping-particle" : "", "family" : "Sullam", "given" : "Paul M", "non-dropping-particle" : "", "parse-names" : false, "suffix" : "" }, { "dropping-particle" : "", "family" : "Ramos", "given" : "Marcelo", "non-dropping-particle" : "", "parse-names" : false, "suffix" : "" }, { "dropping-particle" : "", "family" : "Bayer", "given" : "Arnold S", "non-dropping-particle" : "", "parse-names" : false, "suffix" : "" } ], "container-title" : "Journal of Clinical Investigation", "id" : "ITEM-2", "issue" : "5", "issued" : { "date-parts" : [ [ "1994" ] ] }, "page" : "1815", "title" : "Diminished virulence of a sar-/agr-mutant of Staphylococcus aureus in the rabbit model of endocarditis.", "type" : "article-journal", "volume" : "94" }, "uris" : [ "http://www.mendeley.com/documents/?uuid=249a59f2-b8b1-3d9b-a95b-6810235fe515" ] } ], "mendeley" : { "formattedCitation" : "(Cheung &lt;i&gt;et al.&lt;/i&gt;, 1994; Dunman &lt;i&gt;et al.&lt;/i&gt;, 2001)", "plainTextFormattedCitation" : "(Cheung et al., 1994; Dunman et al., 2001)", "previouslyFormattedCitation" : "(Cheung &lt;i&gt;et al.&lt;/i&gt;, 1994; Dunman &lt;i&gt;et al.&lt;/i&gt;, 2001)" }, "properties" : {  }, "schema" : "https://github.com/citation-style-language/schema/raw/master/csl-citation.json" }</w:instrText>
      </w:r>
      <w:r w:rsidR="0066673E">
        <w:fldChar w:fldCharType="separate"/>
      </w:r>
      <w:r w:rsidR="00F71621" w:rsidRPr="00F71621">
        <w:rPr>
          <w:noProof/>
        </w:rPr>
        <w:t xml:space="preserve">(Cheung </w:t>
      </w:r>
      <w:r w:rsidR="00F71621" w:rsidRPr="00F71621">
        <w:rPr>
          <w:i/>
          <w:noProof/>
        </w:rPr>
        <w:t>et al.</w:t>
      </w:r>
      <w:r w:rsidR="00F71621" w:rsidRPr="00F71621">
        <w:rPr>
          <w:noProof/>
        </w:rPr>
        <w:t xml:space="preserve">, 1994; Dunman </w:t>
      </w:r>
      <w:r w:rsidR="00F71621" w:rsidRPr="00F71621">
        <w:rPr>
          <w:i/>
          <w:noProof/>
        </w:rPr>
        <w:t>et al.</w:t>
      </w:r>
      <w:r w:rsidR="00F71621" w:rsidRPr="00F71621">
        <w:rPr>
          <w:noProof/>
        </w:rPr>
        <w:t>, 2001)</w:t>
      </w:r>
      <w:r w:rsidR="0066673E">
        <w:fldChar w:fldCharType="end"/>
      </w:r>
      <w:r>
        <w:t>. The small molecule savarin (</w:t>
      </w:r>
      <w:r w:rsidR="00F45958" w:rsidRPr="00F45958">
        <w:rPr>
          <w:i/>
          <w:iCs/>
        </w:rPr>
        <w:t>S. aureus</w:t>
      </w:r>
      <w:r w:rsidR="0073580A" w:rsidRPr="0073580A">
        <w:rPr>
          <w:i/>
          <w:iCs/>
        </w:rPr>
        <w:t xml:space="preserve"> </w:t>
      </w:r>
      <w:r w:rsidR="0066673E">
        <w:t>virulence inhibitor</w:t>
      </w:r>
      <w:r>
        <w:t xml:space="preserve">) successfully inhibits the function of AgrA and therefore downregulates genes often associated with </w:t>
      </w:r>
      <w:r w:rsidR="00F45958" w:rsidRPr="00F45958">
        <w:rPr>
          <w:i/>
          <w:iCs/>
        </w:rPr>
        <w:t>S. aureus</w:t>
      </w:r>
      <w:r w:rsidR="0073580A" w:rsidRPr="0073580A">
        <w:rPr>
          <w:i/>
          <w:iCs/>
        </w:rPr>
        <w:t xml:space="preserve"> </w:t>
      </w:r>
      <w:r>
        <w:t xml:space="preserve">skin infections such as hemolysins, lipase and protease </w:t>
      </w:r>
      <w:r>
        <w:fldChar w:fldCharType="begin" w:fldLock="1"/>
      </w:r>
      <w:r w:rsidR="00B145F9">
        <w:instrText>ADDIN CSL_CITATION { "citationItems" : [ { "id" : "ITEM-1", "itemData" : { "DOI" : "10.1371/journal.ppat.1004174", "ISBN" : "10.1371/journal.ppat.1004174", "ISSN" : "15537374", "PMID" : "24945495", "abstract" : "Bacterial signaling systems are prime drug targets for combating the global health threat of antibiotic resistant bacterial infections including those caused by Staphylococcus aureus. S. aureus is the primary cause of acute bacterial skin and soft tissue infections (SSTIs) and the quorum sensing operon agr is causally associated with these. Whether efficacious chemical inhibitors of agr signaling can be developed that promote host defense against SSTIs while sparing the normal microbiota of the skin is unknown. In a high throughput screen, we identified a small molecule inhibitor (SMI), savirin (S. aureus virulence inhibitor) that disrupted agr-mediated quorum sensing in this pathogen but not in the important skin commensal Staphylococcus epidermidis. Mechanistic studies employing electrophoretic mobility shift assays and a novel AgrA activation reporter strain revealed the transcriptional regulator AgrA as the target of inhibition within the pathogen, preventing virulence gene upregulation. Consistent with its minimal impact on exponential phase growth, including skin microbiota members, savirin did not provoke stress responses or membrane dysfunction induced by conventional antibiotics as determined by transcriptional profiling and membrane potential and integrity studies. Importantly, savirin was efficacious in two murine skin infection models, abating tissue injury and selectively promoting clearance of agr+ but not \u0394agr bacteria when administered at the time of infection or delayed until maximal abscess development. The mechanism of enhanced host defense involved in part enhanced intracellular killing of agr+ but not \u0394agr in macrophages and by low pH. Notably, resistance or tolerance to savirin inhibition of agr was not observed after multiple passages either in vivo or in vitro where under the same conditions resistance to growth inhibition was induced after passage with conventional antibiotics. Therefore, chemical inhibitors can selectively target AgrA in S. aureus to promote host defense while sparing agr signaling in S. epidermidis and limiting resistance development.", "author" : [ { "dropping-particle" : "", "family" : "Sully", "given" : "Erin K", "non-dropping-particle" : "", "parse-names" : false, "suffix" : "" }, { "dropping-particle" : "", "family" : "Malachowa", "given" : "Natalia", "non-dropping-particle" : "", "parse-names" : false, "suffix" : "" }, { "dropping-particle" : "", "family" : "Elmore", "given" : "Bradley O", "non-dropping-particle" : "", "parse-names" : false, "suffix" : "" }, { "dropping-particle" : "", "family" : "Alexander", "given" : "Susan M", "non-dropping-particle" : "", "parse-names" : false, "suffix" : "" }, { "dropping-particle" : "", "family" : "Femling", "given" : "Jon K", "non-dropping-particle" : "", "parse-names" : false, "suffix" : "" }, { "dropping-particle" : "", "family" : "Gray", "given" : "Brian M", "non-dropping-particle" : "", "parse-names" : false, "suffix" : "" }, { "dropping-particle" : "", "family" : "DeLeo", "given" : "Frank R", "non-dropping-particle" : "", "parse-names" : false, "suffix" : "" }, { "dropping-particle" : "", "family" : "Otto", "given" : "Michael", "non-dropping-particle" : "", "parse-names" : false, "suffix" : "" }, { "dropping-particle" : "", "family" : "Cheung", "given" : "Ambrose L", "non-dropping-particle" : "", "parse-names" : false, "suffix" : "" }, { "dropping-particle" : "", "family" : "Edwards", "given" : "Bruce S", "non-dropping-particle" : "", "parse-names" : false, "suffix" : "" }, { "dropping-particle" : "", "family" : "Sklar", "given" : "Larry A", "non-dropping-particle" : "", "parse-names" : false, "suffix" : "" }, { "dropping-particle" : "", "family" : "Horswill", "given" : "Alexander R", "non-dropping-particle" : "", "parse-names" : false, "suffix" : "" }, { "dropping-particle" : "", "family" : "Hall", "given" : "Pamela R", "non-dropping-particle" : "", "parse-names" : false, "suffix" : "" }, { "dropping-particle" : "", "family" : "Gresham", "given" : "Hattie D", "non-dropping-particle" : "", "parse-names" : false, "suffix" : "" } ], "container-title" : "PLoS Pathogens", "id" : "ITEM-1", "issue" : "6", "issued" : { "date-parts" : [ [ "2014", "6" ] ] }, "page" : "e1004174", "publisher" : "Public Library of Science", "title" : "Selective Chemical Inhibition of agr Quorum Sensing in Staphylococcus aureus Promotes Host Defense with Minimal Impact on Resistance", "type" : "article-journal", "volume" : "10" }, "uris" : [ "http://www.mendeley.com/documents/?uuid=cf767135-a7c0-38b1-b516-ca4d90fa67a7" ] } ], "mendeley" : { "formattedCitation" : "(Sully &lt;i&gt;et al.&lt;/i&gt;, 2014)", "plainTextFormattedCitation" : "(Sully et al., 2014)", "previouslyFormattedCitation" : "(Sully &lt;i&gt;et al.&lt;/i&gt;, 2014)" }, "properties" : {  }, "schema" : "https://github.com/citation-style-language/schema/raw/master/csl-citation.json" }</w:instrText>
      </w:r>
      <w:r>
        <w:fldChar w:fldCharType="separate"/>
      </w:r>
      <w:r w:rsidR="00F71621" w:rsidRPr="00F71621">
        <w:rPr>
          <w:noProof/>
        </w:rPr>
        <w:t xml:space="preserve">(Sully </w:t>
      </w:r>
      <w:r w:rsidR="00F71621" w:rsidRPr="00F71621">
        <w:rPr>
          <w:i/>
          <w:noProof/>
        </w:rPr>
        <w:t>et al.</w:t>
      </w:r>
      <w:r w:rsidR="00F71621" w:rsidRPr="00F71621">
        <w:rPr>
          <w:noProof/>
        </w:rPr>
        <w:t>, 2014)</w:t>
      </w:r>
      <w:r>
        <w:fldChar w:fldCharType="end"/>
      </w:r>
      <w:r>
        <w:t xml:space="preserve">. When savarin was co-injected with </w:t>
      </w:r>
      <w:r w:rsidRPr="0044695A">
        <w:rPr>
          <w:i/>
        </w:rPr>
        <w:t>agr</w:t>
      </w:r>
      <w:r w:rsidRPr="0044695A">
        <w:rPr>
          <w:i/>
          <w:vertAlign w:val="superscript"/>
        </w:rPr>
        <w:t>+</w:t>
      </w:r>
      <w:r>
        <w:rPr>
          <w:vertAlign w:val="superscript"/>
        </w:rPr>
        <w:t xml:space="preserve"> </w:t>
      </w:r>
      <w:r w:rsidR="00F45958" w:rsidRPr="00F45958">
        <w:rPr>
          <w:i/>
          <w:iCs/>
        </w:rPr>
        <w:t>S. aureus</w:t>
      </w:r>
      <w:r w:rsidR="0073580A" w:rsidRPr="0073580A">
        <w:rPr>
          <w:i/>
          <w:iCs/>
        </w:rPr>
        <w:t xml:space="preserve"> </w:t>
      </w:r>
      <w:r>
        <w:t>in a skin infection model, bacterial clearance after 24h was significa</w:t>
      </w:r>
      <w:r w:rsidR="008F3713">
        <w:t>ntly higher. Moreover, there were</w:t>
      </w:r>
      <w:r>
        <w:t xml:space="preserve"> considerably </w:t>
      </w:r>
      <w:r w:rsidR="008F3713">
        <w:t>fewer</w:t>
      </w:r>
      <w:r>
        <w:t xml:space="preserve"> abscesses present on the kidneys of infected animals. Using savarin as an alternative to antibiotics in tissue infection was also proposed, as secondary treatment with savarin did not result in tolerance to this compound.</w:t>
      </w:r>
    </w:p>
    <w:p w14:paraId="3249DF82" w14:textId="77777777" w:rsidR="00657D82" w:rsidRDefault="00657D82" w:rsidP="00657D82"/>
    <w:p w14:paraId="571045EF" w14:textId="52890675" w:rsidR="00657D82" w:rsidRDefault="00657D82" w:rsidP="00657D82">
      <w:r>
        <w:t xml:space="preserve">While SarA is mostly known for its interaction with </w:t>
      </w:r>
      <w:r>
        <w:rPr>
          <w:i/>
        </w:rPr>
        <w:t>agr,</w:t>
      </w:r>
      <w:r w:rsidR="0073580A" w:rsidRPr="0073580A">
        <w:rPr>
          <w:i/>
          <w:iCs/>
        </w:rPr>
        <w:t xml:space="preserve"> </w:t>
      </w:r>
      <w:r>
        <w:t xml:space="preserve">it is also capable of independently causing the upregulation of toxins such as TSST1 and various biofilm associated proteins </w:t>
      </w:r>
      <w:r>
        <w:fldChar w:fldCharType="begin" w:fldLock="1"/>
      </w:r>
      <w:r w:rsidR="00B145F9">
        <w:instrText>ADDIN CSL_CITATION { "citationItems" : [ { "id" : "ITEM-1", "itemData" : { "DOI" : "10.1128/JB.00146-10", "ISBN" : "1098-5530 (Electronic)\\n0021-9193 (Linking)", "ISSN" : "00219193", "PMID" : "20870770", "abstract" : "The Staphylococcus aureus SarA global regulator controls the expression of numerous virulence genes, often in conjunction with the agr quorum-sensing system and its effector RNA, RNAIII. In the present study, we have examined the role of both SarA and RNAIII on the regulation of the promoter of tst, encoding staphylococcal superantigen toxic shock syndrome toxin 1 (TSST-1). In vitro DNA-protein interaction studies with purified SarA using gel shift and DNase I protection assays revealed one strong SarA binding site and evidence for a weaker site nearby within the minimal 400-bp promoter region upstream of tst. In vivo analysis of tst promoter activation using a p(tst)-luxAB reporter inserted in the chromosome revealed partial but not complete loss of tst expression in a \u0394hld-RNAIII strain. In contrast, disruption of sarA abrogated tst expression. No significant tst expression was found for the double \u0394hld-RNAIII-\u0394sarA mutant. Introduction of a plasmid containing cloned hld-RNAIII driven by a non-agr-dependent promoter, p(HU), into isogenic parental wild-type or \u0394sarA strains showed comparable levels of RNAIII detected by quantitative reverse transcription-PCR (qRT-PCR) but a two-log(10) reduction in p(tst)-luxAB reporter expression in the \u0394sarA strain, arguing that RNAIII levels alone are not strictly determinant for tst expression. Collectively, our results indicate that SarA binds directly to the tst promoter and that SarA plays a significant and direct role in the expression of tst.", "author" : [ { "dropping-particle" : "", "family" : "Andrey", "given" : "Diego O", "non-dropping-particle" : "", "parse-names" : false, "suffix" : "" }, { "dropping-particle" : "", "family" : "Renzoni", "given" : "Adriana", "non-dropping-particle" : "", "parse-names" : false, "suffix" : "" }, { "dropping-particle" : "", "family" : "Monod", "given" : "Antoinette", "non-dropping-particle" : "", "parse-names" : false, "suffix" : "" }, { "dropping-particle" : "", "family" : "Lew", "given" : "Daniel P", "non-dropping-particle" : "", "parse-names" : false, "suffix" : "" }, { "dropping-particle" : "", "family" : "Cheung", "given" : "Ambrose L", "non-dropping-particle" : "", "parse-names" : false, "suffix" : "" }, { "dropping-particle" : "", "family" : "Kelley", "given" : "William L", "non-dropping-particle" : "", "parse-names" : false, "suffix" : "" } ], "container-title" : "Journal of Bacteriology", "id" : "ITEM-1", "issue" : "22", "issued" : { "date-parts" : [ [ "2010", "11" ] ] }, "page" : "6077-6085", "publisher" : "American Society for Microbiology (ASM)", "title" : "Control of the Staphylococcus aureus toxic shock tst promoter by the global regulator SarA", "type" : "article-journal", "volume" : "192" }, "uris" : [ "http://www.mendeley.com/documents/?uuid=ca33f524-f647-3078-8b46-f7d697727a86" ] }, { "id" : "ITEM-2", "itemData" : { "DOI" : "10.1016/j.biomaterials.2012.05.031", "ISBN" : "1878-5905 (Electronic)\\r0142-9612 (Linking)", "ISSN" : "01429612", "PMID" : "22695065", "abstract" : "Implant infections in orthopaedics, as well as in many other medical fields, are chiefly caused by staphylococci. The ability of growing within a biofilm enhances the chances of staphylococci to protect themselves from host defences, antibiotic therapies, and biocides. Advances in scientific knowledge on structural molecules (exopolysaccharide, proteins, teichoic acids, and the most recently described extracellular DNA), on the synthesis and genetics of staphylococcal biofilms, and on the complex network of signal factors that intervene in their control are here presented, also reporting on the emerging strategies to disrupt or inhibit them. The attitude of polymorphonuclear neutrophils and macrophages to infiltrate and phagocytise biofilms, as well as the ambiguous behaviour exhibited by these innate immune cells in biofilm-related implant infections, are here discussed. Research on anti-biofilm biomaterials is focused, reviewing materials loaded with antibacterial substances, or coated with anti-adhesive/anti-bacterial immobilized agents, or surfaced with nanostructures. Latter approaches appear promising, since they avoid the spread of antibacterial substances in the neighbouring tissues with the consequent risk of inducing bacterial resistance. ?? 2012 Elsevier Ltd.", "author" : [ { "dropping-particle" : "", "family" : "Arciola", "given" : "Carla Renata", "non-dropping-particle" : "", "parse-names" : false, "suffix" : "" }, { "dropping-particle" : "", "family" : "Campoccia", "given" : "Davide", "non-dropping-particle" : "", "parse-names" : false, "suffix" : "" }, { "dropping-particle" : "", "family" : "Speziale", "given" : "Pietro", "non-dropping-particle" : "", "parse-names" : false, "suffix" : "" }, { "dropping-particle" : "", "family" : "Montanaro", "given" : "Lucio", "non-dropping-particle" : "", "parse-names" : false, "suffix" : "" }, { "dropping-particle" : "", "family" : "Costerton", "given" : "John William", "non-dropping-particle" : "", "parse-names" : false, "suffix" : "" } ], "container-title" : "Biomaterials", "id" : "ITEM-2", "issue" : "26", "issued" : { "date-parts" : [ [ "2012", "9", "1" ] ] }, "page" : "5967-5982", "publisher" : "Elsevier", "title" : "Biofilm formation in Staphylococcus implant infections. A review of molecular mechanisms and implications for biofilm-resistant materials", "type" : "article", "volume" : "33" }, "uris" : [ "http://www.mendeley.com/documents/?uuid=ba9bffda-33ac-303e-87f2-bc08938b7c44" ] } ], "mendeley" : { "formattedCitation" : "(Andrey &lt;i&gt;et al.&lt;/i&gt;, 2010; Arciola &lt;i&gt;et al.&lt;/i&gt;, 2012)", "plainTextFormattedCitation" : "(Andrey et al., 2010; Arciola et al., 2012)", "previouslyFormattedCitation" : "(Andrey &lt;i&gt;et al.&lt;/i&gt;, 2010; Arciola &lt;i&gt;et al.&lt;/i&gt;, 2012)" }, "properties" : {  }, "schema" : "https://github.com/citation-style-language/schema/raw/master/csl-citation.json" }</w:instrText>
      </w:r>
      <w:r>
        <w:fldChar w:fldCharType="separate"/>
      </w:r>
      <w:r w:rsidR="00F71621" w:rsidRPr="00F71621">
        <w:rPr>
          <w:noProof/>
        </w:rPr>
        <w:t xml:space="preserve">(Andrey </w:t>
      </w:r>
      <w:r w:rsidR="00F71621" w:rsidRPr="00F71621">
        <w:rPr>
          <w:i/>
          <w:noProof/>
        </w:rPr>
        <w:t>et al.</w:t>
      </w:r>
      <w:r w:rsidR="00F71621" w:rsidRPr="00F71621">
        <w:rPr>
          <w:noProof/>
        </w:rPr>
        <w:t xml:space="preserve">, 2010; Arciola </w:t>
      </w:r>
      <w:r w:rsidR="00F71621" w:rsidRPr="00F71621">
        <w:rPr>
          <w:i/>
          <w:noProof/>
        </w:rPr>
        <w:t>et al.</w:t>
      </w:r>
      <w:r w:rsidR="00F71621" w:rsidRPr="00F71621">
        <w:rPr>
          <w:noProof/>
        </w:rPr>
        <w:t>, 2012)</w:t>
      </w:r>
      <w:r>
        <w:fldChar w:fldCharType="end"/>
      </w:r>
      <w:r>
        <w:t xml:space="preserve">. Arya </w:t>
      </w:r>
      <w:r>
        <w:rPr>
          <w:i/>
        </w:rPr>
        <w:t xml:space="preserve">et al. </w:t>
      </w:r>
      <w:r>
        <w:t xml:space="preserve">have demonstrated that a SarA inhibitor (SarABI) binds with high affinity to bacterial SarA and therefore interferes with transcriptional activation of several virulence factors </w:t>
      </w:r>
      <w:r>
        <w:fldChar w:fldCharType="begin" w:fldLock="1"/>
      </w:r>
      <w:r w:rsidR="00B145F9">
        <w:instrText>ADDIN CSL_CITATION { "citationItems" : [ { "id" : "ITEM-1", "itemData" : { "DOI" : "10.3389/fmicb.2015.00416", "ISBN" : "1664-302X", "ISSN" : "1664302X", "PMID" : "26074884", "abstract" : "Staphylococcus aureus is a common pathogen seen in prosthetic vascular graft, leading to high morbidity and mortality. The virulence genes for severity of infections are under the control of global regulators. Staphylococcal accessory regulator A (SarA) a known master controller of biofilm formation is an attractive target for the drug development. A structure based screening of lead compounds was employed for the identification of novel small molecule inhibitors targeted to interact to the DNA binding domain of the transcriptional activator, SarA and hinder its response over the control of genes that up-regulate the phenotype, biofilm. The top-hit SarA selective inhibitor, 4-[(2,4-diflurobenzyl)amino] cyclohexanol (SarABI) was further validated in-vitro for its efficacy. The SarABI was found to have MBIC50value of 200 \u03bcg/ml and also down-regulated the expression of the RNA effector, (RNAIII), Hemolysin (hld), and fibronectin-binding protein (fnbA). The anti-adherence property of SarABI on S. aureus invasion to the host epithelial cell lines (Hep-2) was examined where no significant attachment of S. aureus was observed. The SarABI inhibits the colonization of MDR S. aureus in animal model experiment significantly cohere to the molecular docking studies and in vitro experiments. So, we propose that the SarABI could be a novel substitute to overcome a higher degree of MDR S. aureus colonization on vascular graft.", "author" : [ { "dropping-particle" : "", "family" : "Arya", "given" : "Rekha", "non-dropping-particle" : "", "parse-names" : false, "suffix" : "" }, { "dropping-particle" : "", "family" : "Ravikumar", "given" : "R", "non-dropping-particle" : "", "parse-names" : false, "suffix" : "" }, { "dropping-particle" : "", "family" : "Santhosh", "given" : "R S", "non-dropping-particle" : "", "parse-names" : false, "suffix" : "" }, { "dropping-particle" : "", "family" : "Princy", "given" : "S Adline", "non-dropping-particle" : "", "parse-names" : false, "suffix" : "" } ], "container-title" : "Frontiers in Microbiology", "id" : "ITEM-1", "issue" : "MAY", "issued" : { "date-parts" : [ [ "2015" ] ] }, "page" : "416", "publisher" : "Frontiers Media SA", "title" : "SarA based novel therapeutic candidate against Staphylococcus aureus associated with vascular graft infections", "type" : "article-journal", "volume" : "6" }, "uris" : [ "http://www.mendeley.com/documents/?uuid=6f97dcb8-ffe9-348f-9a3d-8e2526137935" ] } ], "mendeley" : { "formattedCitation" : "(Arya &lt;i&gt;et al.&lt;/i&gt;, 2015)", "plainTextFormattedCitation" : "(Arya et al., 2015)", "previouslyFormattedCitation" : "(Arya &lt;i&gt;et al.&lt;/i&gt;, 2015)" }, "properties" : {  }, "schema" : "https://github.com/citation-style-language/schema/raw/master/csl-citation.json" }</w:instrText>
      </w:r>
      <w:r>
        <w:fldChar w:fldCharType="separate"/>
      </w:r>
      <w:r w:rsidR="00F71621" w:rsidRPr="00F71621">
        <w:rPr>
          <w:noProof/>
        </w:rPr>
        <w:t xml:space="preserve">(Arya </w:t>
      </w:r>
      <w:r w:rsidR="00F71621" w:rsidRPr="00F71621">
        <w:rPr>
          <w:i/>
          <w:noProof/>
        </w:rPr>
        <w:t>et al.</w:t>
      </w:r>
      <w:r w:rsidR="00F71621" w:rsidRPr="00F71621">
        <w:rPr>
          <w:noProof/>
        </w:rPr>
        <w:t>, 2015)</w:t>
      </w:r>
      <w:r>
        <w:fldChar w:fldCharType="end"/>
      </w:r>
      <w:r>
        <w:t>.</w:t>
      </w:r>
      <w:r w:rsidR="0073580A" w:rsidRPr="0073580A">
        <w:rPr>
          <w:i/>
          <w:iCs/>
        </w:rPr>
        <w:t xml:space="preserve"> </w:t>
      </w:r>
      <w:r>
        <w:t>Moreover</w:t>
      </w:r>
      <w:r w:rsidR="0066673E">
        <w:t>,</w:t>
      </w:r>
      <w:r>
        <w:t xml:space="preserve"> mice challenged with a high dose </w:t>
      </w:r>
      <w:r w:rsidR="00F45958" w:rsidRPr="00F45958">
        <w:rPr>
          <w:i/>
          <w:iCs/>
        </w:rPr>
        <w:t>S. aureus</w:t>
      </w:r>
      <w:r w:rsidR="0073580A" w:rsidRPr="0073580A">
        <w:rPr>
          <w:i/>
          <w:iCs/>
        </w:rPr>
        <w:t xml:space="preserve"> </w:t>
      </w:r>
      <w:r>
        <w:t>infection showed no biofilm formation on a graft pre-soaked with SarABI.</w:t>
      </w:r>
    </w:p>
    <w:p w14:paraId="2657B525" w14:textId="77777777" w:rsidR="00657D82" w:rsidRDefault="00657D82" w:rsidP="00657D82"/>
    <w:p w14:paraId="0DCD25AF" w14:textId="77777777" w:rsidR="00657D82" w:rsidRPr="000C7F8D" w:rsidRDefault="00657D82" w:rsidP="00657D8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657D82" w14:paraId="26AF7448" w14:textId="77777777" w:rsidTr="0001662E">
        <w:tc>
          <w:tcPr>
            <w:tcW w:w="8828" w:type="dxa"/>
          </w:tcPr>
          <w:p w14:paraId="122B6ADE" w14:textId="77777777" w:rsidR="00657D82" w:rsidRDefault="00657D82" w:rsidP="00927C16">
            <w:r w:rsidRPr="005027D7">
              <w:rPr>
                <w:noProof/>
                <w:lang w:eastAsia="zh-CN"/>
              </w:rPr>
              <w:lastRenderedPageBreak/>
              <w:drawing>
                <wp:inline distT="0" distB="0" distL="0" distR="0" wp14:anchorId="19735723" wp14:editId="78E29D86">
                  <wp:extent cx="4610973" cy="4638623"/>
                  <wp:effectExtent l="0" t="0" r="12065" b="1016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2">
                            <a:extLst>
                              <a:ext uri="{BEBA8EAE-BF5A-486C-A8C5-ECC9F3942E4B}">
                                <a14:imgProps xmlns:a14="http://schemas.microsoft.com/office/drawing/2010/main">
                                  <a14:imgLayer r:embed="rId13">
                                    <a14:imgEffect>
                                      <a14:sharpenSoften amount="50000"/>
                                    </a14:imgEffect>
                                  </a14:imgLayer>
                                </a14:imgProps>
                              </a:ext>
                            </a:extLst>
                          </a:blip>
                          <a:stretch>
                            <a:fillRect/>
                          </a:stretch>
                        </pic:blipFill>
                        <pic:spPr>
                          <a:xfrm>
                            <a:off x="0" y="0"/>
                            <a:ext cx="4633008" cy="4660790"/>
                          </a:xfrm>
                          <a:prstGeom prst="rect">
                            <a:avLst/>
                          </a:prstGeom>
                        </pic:spPr>
                      </pic:pic>
                    </a:graphicData>
                  </a:graphic>
                </wp:inline>
              </w:drawing>
            </w:r>
          </w:p>
        </w:tc>
      </w:tr>
      <w:tr w:rsidR="00657D82" w14:paraId="7E3E6206" w14:textId="77777777" w:rsidTr="0001662E">
        <w:tc>
          <w:tcPr>
            <w:tcW w:w="8828" w:type="dxa"/>
          </w:tcPr>
          <w:p w14:paraId="340CB963" w14:textId="67436231" w:rsidR="00657D82" w:rsidRDefault="00657D82" w:rsidP="00B44134">
            <w:pPr>
              <w:pStyle w:val="NoSpacing"/>
            </w:pPr>
            <w:bookmarkStart w:id="28" w:name="_Ref502744648"/>
            <w:bookmarkStart w:id="29" w:name="_Toc505115931"/>
            <w:bookmarkStart w:id="30" w:name="_Toc505531039"/>
            <w:r>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1</w:t>
            </w:r>
            <w:r w:rsidR="00AE6915">
              <w:rPr>
                <w:noProof/>
              </w:rPr>
              <w:fldChar w:fldCharType="end"/>
            </w:r>
            <w:r>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2</w:t>
            </w:r>
            <w:r w:rsidR="00AE6915">
              <w:rPr>
                <w:noProof/>
              </w:rPr>
              <w:fldChar w:fldCharType="end"/>
            </w:r>
            <w:bookmarkEnd w:id="28"/>
            <w:r>
              <w:t xml:space="preserve"> </w:t>
            </w:r>
            <w:r w:rsidRPr="00705418">
              <w:t>Current view of</w:t>
            </w:r>
            <w:r>
              <w:rPr>
                <w:i/>
              </w:rPr>
              <w:t xml:space="preserve"> </w:t>
            </w:r>
            <w:r w:rsidR="00F45958" w:rsidRPr="00F45958">
              <w:rPr>
                <w:i/>
                <w:iCs/>
              </w:rPr>
              <w:t>S. aureus</w:t>
            </w:r>
            <w:r w:rsidR="0073580A" w:rsidRPr="0073580A">
              <w:rPr>
                <w:i/>
                <w:iCs/>
              </w:rPr>
              <w:t xml:space="preserve"> </w:t>
            </w:r>
            <w:r w:rsidRPr="00705418">
              <w:t>virulence regulators and their interactions</w:t>
            </w:r>
            <w:bookmarkEnd w:id="29"/>
            <w:bookmarkEnd w:id="30"/>
          </w:p>
          <w:p w14:paraId="6730CC86" w14:textId="77777777" w:rsidR="00657D82" w:rsidRDefault="00657D82" w:rsidP="00B44134">
            <w:pPr>
              <w:pStyle w:val="NoSpacing"/>
              <w:rPr>
                <w:i/>
              </w:rPr>
            </w:pPr>
          </w:p>
          <w:p w14:paraId="56232E69" w14:textId="6647731B" w:rsidR="00657D82" w:rsidRDefault="00657D82" w:rsidP="004F748A">
            <w:pPr>
              <w:pStyle w:val="Legendbody"/>
            </w:pPr>
            <w:r>
              <w:t xml:space="preserve">Outside of circle: Arrow- upregulated, red T- inhibited, question mark- not known). Shows effect of various virulence factor genes on </w:t>
            </w:r>
            <w:r w:rsidR="00F45958" w:rsidRPr="00F45958">
              <w:rPr>
                <w:i/>
                <w:iCs/>
              </w:rPr>
              <w:t>S. aureus</w:t>
            </w:r>
            <w:r w:rsidR="0073580A" w:rsidRPr="0073580A">
              <w:rPr>
                <w:i/>
                <w:iCs/>
              </w:rPr>
              <w:t xml:space="preserve"> </w:t>
            </w:r>
            <w:r>
              <w:t>adhesiveness (A), toxicity (T), immune evasiveness (E). Absence of a line means interaction as not been investigated.</w:t>
            </w:r>
          </w:p>
          <w:p w14:paraId="1EB8440B" w14:textId="77777777" w:rsidR="00657D82" w:rsidRPr="0001662E" w:rsidRDefault="00657D82" w:rsidP="004F748A">
            <w:pPr>
              <w:pStyle w:val="Legendbody"/>
            </w:pPr>
          </w:p>
          <w:p w14:paraId="1E1721EE" w14:textId="589F5E43" w:rsidR="00657D82" w:rsidRPr="00EF2F03" w:rsidRDefault="00657D82" w:rsidP="004F748A">
            <w:pPr>
              <w:pStyle w:val="Legendbody"/>
            </w:pPr>
            <w:r>
              <w:t xml:space="preserve">Adapted from </w:t>
            </w:r>
            <w:r>
              <w:fldChar w:fldCharType="begin" w:fldLock="1"/>
            </w:r>
            <w:r w:rsidR="00B145F9">
              <w:instrText>ADDIN CSL_CITATION { "citationItems" : [ { "id" : "ITEM-1", "itemData" : { "DOI" : "10.1038/nrmicro2880", "ISBN" : "1740-1526", "ISSN" : "17401526", "PMID" : "23070558", "abstract" : "With the advent of high-throughput whole-genome sequencing, it is now possible to sequence a bacterial genome in a matter of hours. However, although the presence or absence of a particular gene can be determined, we do not yet have the tools to extract information about the true virulence potential of an organism from sequence data alone. Here, we focus on the important human pathogen Staphylococcus aureus and present a framework for the construction of a broad systems biology-based tool that could be used to predict virulence phenotypes from S. aureus genomic sequences using existing technology.", "author" : [ { "dropping-particle" : "", "family" : "Priest", "given" : "Nicholas K.", "non-dropping-particle" : "", "parse-names" : false, "suffix" : "" }, { "dropping-particle" : "", "family" : "Rudkin", "given" : "Justine K.", "non-dropping-particle" : "", "parse-names" : false, "suffix" : "" }, { "dropping-particle" : "", "family" : "Feil", "given" : "Edward J.", "non-dropping-particle" : "", "parse-names" : false, "suffix" : "" }, { "dropping-particle" : "", "family" : "Elsen", "given" : "Jean M.H.", "non-dropping-particle" : "Van Den", "parse-names" : false, "suffix" : "" }, { "dropping-particle" : "", "family" : "Cheung", "given" : "Ambrose", "non-dropping-particle" : "", "parse-names" : false, "suffix" : "" }, { "dropping-particle" : "", "family" : "Peacock", "given" : "Sharon J.", "non-dropping-particle" : "", "parse-names" : false, "suffix" : "" }, { "dropping-particle" : "", "family" : "Laabei", "given" : "Maisem", "non-dropping-particle" : "", "parse-names" : false, "suffix" : "" }, { "dropping-particle" : "", "family" : "Lucks", "given" : "David A.", "non-dropping-particle" : "", "parse-names" : false, "suffix" : "" }, { "dropping-particle" : "", "family" : "Recker", "given" : "Mario", "non-dropping-particle" : "", "parse-names" : false, "suffix" : "" }, { "dropping-particle" : "", "family" : "Massey", "given" : "Ruth C.", "non-dropping-particle" : "", "parse-names" : false, "suffix" : "" } ], "container-title" : "Nature Reviews Microbiology", "id" : "ITEM-1", "issue" : "11", "issued" : { "date-parts" : [ [ "2012", "10", "16" ] ] }, "page" : "791-797", "publisher" : "Nature Publishing Group", "title" : "From genotype to phenotype: Can systems biology be used to predict Staphylococcus aureus virulence", "type" : "article", "volume" : "10" }, "uris" : [ "http://www.mendeley.com/documents/?uuid=5d13b371-ae70-325a-9ea7-53cb8564f221" ] } ], "mendeley" : { "formattedCitation" : "(Priest &lt;i&gt;et al.&lt;/i&gt;, 2012)", "plainTextFormattedCitation" : "(Priest et al., 2012)", "previouslyFormattedCitation" : "(Priest &lt;i&gt;et al.&lt;/i&gt;, 2012)" }, "properties" : {  }, "schema" : "https://github.com/citation-style-language/schema/raw/master/csl-citation.json" }</w:instrText>
            </w:r>
            <w:r>
              <w:fldChar w:fldCharType="separate"/>
            </w:r>
            <w:r w:rsidR="00F71621" w:rsidRPr="00F71621">
              <w:rPr>
                <w:noProof/>
              </w:rPr>
              <w:t xml:space="preserve">(Priest </w:t>
            </w:r>
            <w:r w:rsidR="00F71621" w:rsidRPr="00F71621">
              <w:rPr>
                <w:i/>
                <w:noProof/>
              </w:rPr>
              <w:t>et al.</w:t>
            </w:r>
            <w:r w:rsidR="00F71621" w:rsidRPr="00F71621">
              <w:rPr>
                <w:noProof/>
              </w:rPr>
              <w:t>, 2012)</w:t>
            </w:r>
            <w:r>
              <w:fldChar w:fldCharType="end"/>
            </w:r>
          </w:p>
          <w:p w14:paraId="787D6952" w14:textId="77777777" w:rsidR="00657D82" w:rsidRDefault="00657D82" w:rsidP="00EB35CA">
            <w:pPr>
              <w:keepNext/>
            </w:pPr>
          </w:p>
        </w:tc>
      </w:tr>
    </w:tbl>
    <w:p w14:paraId="3A438E78" w14:textId="77777777" w:rsidR="00657D82" w:rsidRDefault="00657D82" w:rsidP="00657D82"/>
    <w:p w14:paraId="4CBD6909" w14:textId="77777777" w:rsidR="00657D82" w:rsidRPr="00CC3C68" w:rsidRDefault="00657D82" w:rsidP="00657D82">
      <w:pPr>
        <w:spacing w:line="240" w:lineRule="auto"/>
      </w:pPr>
      <w:r>
        <w:br w:type="page"/>
      </w:r>
    </w:p>
    <w:p w14:paraId="66115462" w14:textId="04E36FF6" w:rsidR="00657D82" w:rsidRDefault="00657D82" w:rsidP="0042099B">
      <w:pPr>
        <w:pStyle w:val="Heading2"/>
      </w:pPr>
      <w:bookmarkStart w:id="31" w:name="_Toc505262715"/>
      <w:bookmarkStart w:id="32" w:name="_Toc521494735"/>
      <w:r>
        <w:lastRenderedPageBreak/>
        <w:t>Antibiotic resistance</w:t>
      </w:r>
      <w:bookmarkEnd w:id="31"/>
      <w:bookmarkEnd w:id="32"/>
    </w:p>
    <w:p w14:paraId="41DF3168" w14:textId="77777777" w:rsidR="00657D82" w:rsidRPr="00157578" w:rsidRDefault="00657D82" w:rsidP="00657D82"/>
    <w:p w14:paraId="2A773BA6" w14:textId="2DA3FEC3" w:rsidR="00657D82" w:rsidRDefault="00657D82" w:rsidP="00657D82">
      <w:r>
        <w:t xml:space="preserve">Initially the discovery and application of penicillin for </w:t>
      </w:r>
      <w:r w:rsidR="00F45958" w:rsidRPr="00F45958">
        <w:rPr>
          <w:i/>
          <w:iCs/>
        </w:rPr>
        <w:t>S. aureus</w:t>
      </w:r>
      <w:r w:rsidR="0073580A" w:rsidRPr="0073580A">
        <w:rPr>
          <w:i/>
          <w:iCs/>
        </w:rPr>
        <w:t xml:space="preserve"> </w:t>
      </w:r>
      <w:r>
        <w:t>infections brought down mortality rates from 80% in 1937 to 30% in 1944. However, this number once again rose to around 50% mortality rate</w:t>
      </w:r>
      <w:r w:rsidR="0073580A" w:rsidRPr="0073580A">
        <w:rPr>
          <w:i/>
          <w:iCs/>
        </w:rPr>
        <w:t xml:space="preserve"> </w:t>
      </w:r>
      <w:r>
        <w:t xml:space="preserve">in 1954, as </w:t>
      </w:r>
      <w:r w:rsidR="00F45958" w:rsidRPr="00F45958">
        <w:rPr>
          <w:i/>
          <w:iCs/>
        </w:rPr>
        <w:t>S. aureus</w:t>
      </w:r>
      <w:r w:rsidR="0073580A" w:rsidRPr="0073580A">
        <w:rPr>
          <w:i/>
          <w:iCs/>
        </w:rPr>
        <w:t xml:space="preserve"> </w:t>
      </w:r>
      <w:r>
        <w:t xml:space="preserve">strains developed resistance </w:t>
      </w:r>
      <w:r>
        <w:fldChar w:fldCharType="begin" w:fldLock="1"/>
      </w:r>
      <w:r w:rsidR="00B145F9">
        <w:instrText>ADDIN CSL_CITATION { "citationItems" : [ { "id" : "ITEM-1", "itemData" : { "DOI" : "10.1093/jac/dkm465", "ISBN" : "0305-7453", "ISSN" : "0305-7453", "PMID" : "18057071", "abstract" : "Antimicrobial drugs encourage the overgrowth of organisms resistant to the agents used. Acquisition and subsequent overgrowth of methicillin-resistant Staphylococcus aureus (MRSA) are particularly associated with beta-lactam antibiotics and quinolones. These drugs allow rapid proliferation of an organism that might have been merely colonizing the skin, leading to clinical infection, treatment difficulties and potential transmission to others. In addition, there is increasing evidence that inappropriate antibiotics not only encourage overgrowth with MRSA but may also enhance pathogenicity. Such virulence is not necessarily due to simple expansion of MRSA across skin and mucosal surfaces; there appear to be molecular changes that facilitate mechanisms such as quorum sensing, adhesion, phage mobilization, exotoxin production, intracellular persistence and biofilm formation, all of which contribute towards more severe infection. This review examines the association between MRSA and certain classes of antibiotics and explores the molecular mechanisms underlying a perceived increase in virulence following inappropriate therapy. It is possible that empirical prescribing has a significant impact on the management of MRSA infections and ultimately patient outcome. It is time to challenge the prescribers' right to prescribe what they like, when they like, for patients at risk of MRSA.", "author" : [ { "dropping-particle" : "", "family" : "Dancer", "given" : "S. J.", "non-dropping-particle" : "", "parse-names" : false, "suffix" : "" } ], "container-title" : "Journal of Antimicrobial Chemotherapy", "id" : "ITEM-1", "issue" : "2", "issued" : { "date-parts" : [ [ "2007", "12", "19" ] ] }, "page" : "246-253", "publisher" : "Oxford University Press", "title" : "The effect of antibiotics on methicillin-resistant Staphylococcus aureus", "type" : "article-journal", "volume" : "61" }, "uris" : [ "http://www.mendeley.com/documents/?uuid=a931e999-1743-320c-a471-99ccb0f34361" ] } ], "mendeley" : { "formattedCitation" : "(Dancer, 2007)", "plainTextFormattedCitation" : "(Dancer, 2007)", "previouslyFormattedCitation" : "(Dancer, 2007)" }, "properties" : {  }, "schema" : "https://github.com/citation-style-language/schema/raw/master/csl-citation.json" }</w:instrText>
      </w:r>
      <w:r>
        <w:fldChar w:fldCharType="separate"/>
      </w:r>
      <w:r w:rsidR="00F71621" w:rsidRPr="00F71621">
        <w:rPr>
          <w:noProof/>
        </w:rPr>
        <w:t>(Dancer, 2007)</w:t>
      </w:r>
      <w:r>
        <w:fldChar w:fldCharType="end"/>
      </w:r>
      <w:r>
        <w:t xml:space="preserve">. As such, evolution of </w:t>
      </w:r>
      <w:r w:rsidR="00F45958" w:rsidRPr="00F45958">
        <w:rPr>
          <w:i/>
          <w:iCs/>
        </w:rPr>
        <w:t>S. aureus</w:t>
      </w:r>
      <w:r w:rsidR="0073580A" w:rsidRPr="0073580A">
        <w:rPr>
          <w:i/>
          <w:iCs/>
        </w:rPr>
        <w:t xml:space="preserve"> </w:t>
      </w:r>
      <w:r>
        <w:t xml:space="preserve">resistance </w:t>
      </w:r>
      <w:r w:rsidR="0066673E">
        <w:t>has been characterised as waves</w:t>
      </w:r>
      <w:r>
        <w:t>, with an antibiotic-resistant strain emerging after the introduction of a novel antibiotic for clinical use</w:t>
      </w:r>
      <w:r w:rsidR="008F3713">
        <w:t xml:space="preserve"> (Figure 1.3)</w:t>
      </w:r>
      <w:r>
        <w:t>.</w:t>
      </w:r>
    </w:p>
    <w:p w14:paraId="3B38131E" w14:textId="77777777" w:rsidR="00657D82" w:rsidRDefault="00657D82" w:rsidP="00657D82"/>
    <w:p w14:paraId="71422822" w14:textId="4726A66E" w:rsidR="00657D82" w:rsidRDefault="00F45958" w:rsidP="00657D82">
      <w:r w:rsidRPr="00F45958">
        <w:rPr>
          <w:i/>
          <w:iCs/>
        </w:rPr>
        <w:t>S. aureus</w:t>
      </w:r>
      <w:r w:rsidR="0073580A" w:rsidRPr="0073580A">
        <w:rPr>
          <w:i/>
          <w:iCs/>
        </w:rPr>
        <w:t xml:space="preserve"> </w:t>
      </w:r>
      <w:r w:rsidR="00657D82">
        <w:t xml:space="preserve">became resistant to penicillin due to the secretion of beta- lactamase which can cleave the beta-lactam ring and deactivate the antibiotic </w:t>
      </w:r>
      <w:r w:rsidR="00657D82">
        <w:fldChar w:fldCharType="begin" w:fldLock="1"/>
      </w:r>
      <w:r w:rsidR="00B145F9">
        <w:instrText>ADDIN CSL_CITATION { "citationItems" : [ { "id" : "ITEM-1", "itemData" : { "DOI" : "10.1038/146837a0", "ISBN" : "0028-0836", "ISSN" : "0028-0836", "PMID" : "3055168", "abstract" : "An extract of B. coli was made by crushing a suspension of the organisms in the bacterial crushing mill of Booth and Green2. This extract was found to contain a substance destroying the growth-inhibiting property of penicillin. The destruction took place on incubating the penicillin preparation with the bacterial extract at 37\u00b0, or at room temperature for a longer time.", "author" : [ { "dropping-particle" : "", "family" : "Abraham", "given" : "E. P.", "non-dropping-particle" : "", "parse-names" : false, "suffix" : "" }, { "dropping-particle" : "", "family" : "Chain", "given" : "E.", "non-dropping-particle" : "", "parse-names" : false, "suffix" : "" } ], "container-title" : "Nature", "id" : "ITEM-1", "issue" : "3713", "issued" : { "date-parts" : [ [ "1940" ] ] }, "page" : "837-837", "title" : "An Enzyme from Bacteria able to Destroy Penicillin", "type" : "article-journal", "volume" : "146" }, "uris" : [ "http://www.mendeley.com/documents/?uuid=a4e705c8-0145-30e9-a4c5-6a7ed97d9a14" ] }, { "id" : "ITEM-2", "itemData" : { "ISSN" : "0006-2960", "PMID" : "11327855", "abstract" : "The serine-beta-lactamases hydrolyze beta-lactam antibiotics in a reaction that proceeds via an acyl-enzyme intermediate. The double mutation, E166D:N170Q, of the class A enzyme from Staphylococcus aureus results in a protein incapable of deacylation. The crystal structure of this beta-lactamase, determined at 2.3 A resolution, shows that except for the mutation sites, the structure is very similar to that of the native protein. The crystal structures of two acyl-enzyme adducts, one with benzylpenicillin and the other with cephaloridine, have been determined at 1.76 and 1.86 A resolution, respectively. Both acyl-enzymes show similar key features, with the carbonyl carbon atom of the cleaved beta-lactam bond covalently bound to the side chain of the active site Ser70, and the carbonyl oxygen atom in an oxyanion hole. The thiadolizine ring of the cleaved penicillin is located in a slightly different position than the dihydrothiazine ring of cephaloridine. Consequently, the carboxylate moieties attached to the rings form different sets of interactions. The carboxylate group of benzylpenicillin interacts with the side chain of Gln237. The carboxylate group of cephaloridine is located between Arg244 and Lys234 side chains and also interacts with Ser235 hydroxyl group. The interactions of the cephaloridine resemble those seen in the structure of the acyl-enzyme of beta-lactamase from Escherichia coli with benzylpenicillin. The side chains attached to the cleaved beta-lactam rings of benzylpenicillin and cephaloridine are located in a similar position, which is different than the position observed in the E. coli benzylpenicillin acyl-enzyme complex. The three modes of binding do not show a trend that explains the preference for benzylpenicillin over cephaloridine in the class A beta-lactamases. Rather, the conformational variation arises because cleavage of the beta-lactam bond provides additional flexibility not available when the fused rings are intact. The structural information suggests that specificity is determined prior to the cleavage of the beta-lactam ring, when the rigid fused rings of benzylpenicillin and cephaloridine each form different interactions with the active site.", "author" : [ { "dropping-particle" : "", "family" : "Chen", "given" : "C C", "non-dropping-particle" : "", "parse-names" : false, "suffix" : "" }, { "dropping-particle" : "", "family" : "Herzberg", "given" : "O", "non-dropping-particle" : "", "parse-names" : false, "suffix" : "" } ], "container-title" : "Biochemistry", "id" : "ITEM-2", "issue" : "8", "issued" : { "date-parts" : [ [ "2001", "2", "27" ] ] }, "page" : "2351-8", "title" : "Structures of the acyl-enzyme complexes of the Staphylococcus aureus beta-lactamase mutant Glu166Asp:Asn170Gln with benzylpenicillin and cephaloridine.", "type" : "article-journal", "volume" : "40" }, "uris" : [ "http://www.mendeley.com/documents/?uuid=15c63f10-e1bd-3045-9eb3-c77c82e419bb" ] } ], "mendeley" : { "formattedCitation" : "(Abraham and Chain, 1940; Chen and Herzberg, 2001)", "plainTextFormattedCitation" : "(Abraham and Chain, 1940; Chen and Herzberg, 2001)", "previouslyFormattedCitation" : "(Abraham and Chain, 1940; Chen and Herzberg, 2001)" }, "properties" : {  }, "schema" : "https://github.com/citation-style-language/schema/raw/master/csl-citation.json" }</w:instrText>
      </w:r>
      <w:r w:rsidR="00657D82">
        <w:fldChar w:fldCharType="separate"/>
      </w:r>
      <w:r w:rsidR="00F71621" w:rsidRPr="00F71621">
        <w:rPr>
          <w:noProof/>
        </w:rPr>
        <w:t>(Abraham and Chain, 1940; Chen and Herzberg, 2001)</w:t>
      </w:r>
      <w:r w:rsidR="00657D82">
        <w:fldChar w:fldCharType="end"/>
      </w:r>
      <w:r w:rsidR="00657D82">
        <w:t xml:space="preserve">. Interestingly, beta-lactamase is not constitutively expressed by the bacteria, but rather is upregulated once </w:t>
      </w:r>
      <w:r w:rsidRPr="00F45958">
        <w:rPr>
          <w:i/>
          <w:iCs/>
        </w:rPr>
        <w:t>S. aureus</w:t>
      </w:r>
      <w:r w:rsidR="00B75B6A">
        <w:rPr>
          <w:i/>
          <w:iCs/>
        </w:rPr>
        <w:t xml:space="preserve"> </w:t>
      </w:r>
      <w:r w:rsidR="00657D82">
        <w:t>carrying a penicillinase plasmid interacts with a beta-lactam</w:t>
      </w:r>
      <w:r w:rsidR="0073580A" w:rsidRPr="0073580A">
        <w:rPr>
          <w:i/>
          <w:iCs/>
        </w:rPr>
        <w:t xml:space="preserve"> </w:t>
      </w:r>
      <w:r w:rsidR="00657D82">
        <w:t xml:space="preserve">through the cell surface receptor BlaR1, causing the downstream dissociation of the DNA repressor BlaI from </w:t>
      </w:r>
      <w:r w:rsidR="00657D82">
        <w:rPr>
          <w:i/>
        </w:rPr>
        <w:t>blaZ</w:t>
      </w:r>
      <w:r w:rsidR="00657D82">
        <w:t xml:space="preserve"> and therefore the transcription of beta-lactamase </w:t>
      </w:r>
      <w:r w:rsidR="00657D82">
        <w:fldChar w:fldCharType="begin" w:fldLock="1"/>
      </w:r>
      <w:r w:rsidR="00B145F9">
        <w:instrText>ADDIN CSL_CITATION { "citationItems" : [ { "id" : "ITEM-1", "itemData" : { "DOI" : "10.1128/JB.187.5.1833-1844.2005", "ISSN" : "00219193", "PMID" : "15716455", "abstract" : "The 14-kDa BlaI protein represses the transcription of blaZ, the gene encoding beta-lactamase. It is homologous to MecI, which regulates the expression of mecA, the gene encoding the penicillin binding protein PBP2a. These genes mediate resistance to beta-lactam antibiotics in staphylococci. Both repressors can bind either bla or mec DNA promoter-operator sequences. Regulated resistance genes are activated via receptor-mediated cleavage of the repressors. Cleavage is induced when beta-lactam antibiotics bind the extramembrane sensor of the sensor-transducer signaling molecules, BlaR1 or MecR1. The crystal structures of BlaI from Staphylococcus aureus, both in free form and in complex with 32 bp of DNA of the mec operator, have been determined to 2.0- and 2.7-A resolutions, respectively. The structure of MecI, also in free form and in complex with the bla operator, has been previously reported. Both repressors form homodimers, with each monomer composed of an N-terminal DNA binding domain of winged helix-turn-helix topology and a C-terminal dimerization domain. The structure of BlaI in complex with the mec operator shows a protein-DNA interface that is conserved between both mec and bla targets. The recognition helix alpha3 interacts specifically with the conserved TACA/TGTA DNA binding motif. BlaI and, probably, MecI dimers bind to opposite faces of the mec DNA double helix in an up-and-down arrangement, whereas MecI and, probably, BlaI dimers bind to the same DNA face of bla promoter-operator DNA. This is due to the different spacing of mec and bla DNA binding sites. Furthermore, the flexibility of the dimeric proteins may make the C-terminal proteolytic cleavage site more accessible when the repressors are bound to DNA than when they are in solution, suggesting that the induction cascade involves bound rather than free repressor.", "author" : [ { "dropping-particle" : "", "family" : "Safo", "given" : "Martin K.", "non-dropping-particle" : "", "parse-names" : false, "suffix" : "" }, { "dropping-particle" : "", "family" : "Zhao", "given" : "Qixun", "non-dropping-particle" : "", "parse-names" : false, "suffix" : "" }, { "dropping-particle" : "", "family" : "Ko", "given" : "Tzu Ping", "non-dropping-particle" : "", "parse-names" : false, "suffix" : "" }, { "dropping-particle" : "", "family" : "Musayev", "given" : "Faik N.", "non-dropping-particle" : "", "parse-names" : false, "suffix" : "" }, { "dropping-particle" : "", "family" : "Robinson", "given" : "Howard", "non-dropping-particle" : "", "parse-names" : false, "suffix" : "" }, { "dropping-particle" : "", "family" : "Scarsdale", "given" : "Neel", "non-dropping-particle" : "", "parse-names" : false, "suffix" : "" }, { "dropping-particle" : "", "family" : "Wang", "given" : "Andrew H.-J.", "non-dropping-particle" : "", "parse-names" : false, "suffix" : "" }, { "dropping-particle" : "", "family" : "Archer", "given" : "Gordon L.", "non-dropping-particle" : "", "parse-names" : false, "suffix" : "" } ], "container-title" : "Journal of Bacteriology", "id" : "ITEM-1", "issue" : "5", "issued" : { "date-parts" : [ [ "2005", "3", "1" ] ] }, "page" : "1833-1844", "title" : "Crystal structures of the BlaI repressor from Staphylococcus aureus and its complex with DNA: Insights into transcriptional regulation of the bla and mec operons", "type" : "article-journal", "volume" : "187" }, "uris" : [ "http://www.mendeley.com/documents/?uuid=d3e72b88-b84e-3681-99d7-c044c7b89937" ] } ], "mendeley" : { "formattedCitation" : "(Safo &lt;i&gt;et al.&lt;/i&gt;, 2005)", "plainTextFormattedCitation" : "(Safo et al., 2005)", "previouslyFormattedCitation" : "(Safo &lt;i&gt;et al.&lt;/i&gt;, 2005)" }, "properties" : {  }, "schema" : "https://github.com/citation-style-language/schema/raw/master/csl-citation.json" }</w:instrText>
      </w:r>
      <w:r w:rsidR="00657D82">
        <w:fldChar w:fldCharType="separate"/>
      </w:r>
      <w:r w:rsidR="00F71621" w:rsidRPr="00F71621">
        <w:rPr>
          <w:noProof/>
        </w:rPr>
        <w:t xml:space="preserve">(Safo </w:t>
      </w:r>
      <w:r w:rsidR="00F71621" w:rsidRPr="00F71621">
        <w:rPr>
          <w:i/>
          <w:noProof/>
        </w:rPr>
        <w:t>et al.</w:t>
      </w:r>
      <w:r w:rsidR="00F71621" w:rsidRPr="00F71621">
        <w:rPr>
          <w:noProof/>
        </w:rPr>
        <w:t>, 2005)</w:t>
      </w:r>
      <w:r w:rsidR="00657D82">
        <w:fldChar w:fldCharType="end"/>
      </w:r>
      <w:r w:rsidR="00657D82">
        <w:t xml:space="preserve">. To combat effects of beta-lactamase, methicillin was synthesized, containing methoxy groups on the phenol ring, resulting in resistance to cleavage by beta-lactams </w:t>
      </w:r>
      <w:r w:rsidR="00657D82">
        <w:fldChar w:fldCharType="begin" w:fldLock="1"/>
      </w:r>
      <w:r w:rsidR="00B145F9">
        <w:instrText>ADDIN CSL_CITATION { "citationItems" : [ { "id" : "ITEM-1", "itemData" : { "DOI" : "10.1016/j.bbi.2008.05.010", "ISBN" : "2122633255", "ISSN" : "00368504", "PMID" : "11969119", "abstract" : "Staphylococcus aureus is a major pathogen both within hospitals and in the community. Methicillin, a beta-lactam antibiotic, acts by inhibiting penicillin-binding proteins (PBPs) that are involved in the synthesis of peptidoglycan, an essential mesh-like polymer that surrounds the cell. S. aureus can become resistant to methicillin and other beta-lactam antibiotics through the expression of a foreign PBP, PBP2a, that is resistant to the action of methicillin but which can perform the functions of the host PBPs. Methicillin-resistant S. aureus isolates are often resistant to other classes of antibiotics (through different mechanisms) making treatment options limited, and this has led to the search for new compounds active against these strains. An understanding of the mechanism of methicillin resistance has led to the discovery of accessory factors that influence the level and nature of methicillin resistance. Accessory factors, such as Fem factors, provide possible new targets, while compounds that modulate methicillin resistance such as epicatechin gallate, derived from green tea, and corilagin, provide possible lead compounds for development of inhibitors.", "author" : [ { "dropping-particle" : "", "family" : "Stapleton", "given" : "Paul D", "non-dropping-particle" : "", "parse-names" : false, "suffix" : "" }, { "dropping-particle" : "", "family" : "Taylor", "given" : "Peter W", "non-dropping-particle" : "", "parse-names" : false, "suffix" : "" } ], "container-title" : "Science progress", "id" : "ITEM-1", "issue" : "Pt 1", "issued" : { "date-parts" : [ [ "2002" ] ] }, "page" : "57-72", "publisher" : "Europe PMC Funders", "title" : "Methicillin resistance in Staphylococcus aureus: mechanisms and modulation.", "type" : "article", "volume" : "85" }, "uris" : [ "http://www.mendeley.com/documents/?uuid=c28dda5d-6e80-3ffe-8998-abe14a316712" ] } ], "mendeley" : { "formattedCitation" : "(Stapleton and Taylor, 2002)", "plainTextFormattedCitation" : "(Stapleton and Taylor, 2002)", "previouslyFormattedCitation" : "(Stapleton and Taylor, 2002)" }, "properties" : {  }, "schema" : "https://github.com/citation-style-language/schema/raw/master/csl-citation.json" }</w:instrText>
      </w:r>
      <w:r w:rsidR="00657D82">
        <w:fldChar w:fldCharType="separate"/>
      </w:r>
      <w:r w:rsidR="00F71621" w:rsidRPr="00F71621">
        <w:rPr>
          <w:noProof/>
        </w:rPr>
        <w:t>(Stapleton and Taylor, 2002)</w:t>
      </w:r>
      <w:r w:rsidR="00657D82">
        <w:fldChar w:fldCharType="end"/>
      </w:r>
      <w:r w:rsidR="00657D82">
        <w:t xml:space="preserve">. However shortly after introduction of methicillin for clinical use, methicillin-resistant </w:t>
      </w:r>
      <w:r w:rsidRPr="00F45958">
        <w:rPr>
          <w:i/>
          <w:iCs/>
        </w:rPr>
        <w:t>S. aureus</w:t>
      </w:r>
      <w:r w:rsidR="0073580A" w:rsidRPr="0073580A">
        <w:rPr>
          <w:i/>
          <w:iCs/>
        </w:rPr>
        <w:t xml:space="preserve"> </w:t>
      </w:r>
      <w:r w:rsidR="00657D82">
        <w:t>(MRSA)</w:t>
      </w:r>
      <w:r w:rsidR="00657D82">
        <w:rPr>
          <w:i/>
        </w:rPr>
        <w:t xml:space="preserve"> </w:t>
      </w:r>
      <w:r w:rsidR="00657D82">
        <w:t xml:space="preserve">was isolated with a novel penicillin binding protein PBP2a encoded by the gene </w:t>
      </w:r>
      <w:r w:rsidR="00657D82">
        <w:rPr>
          <w:i/>
        </w:rPr>
        <w:t>mecA</w:t>
      </w:r>
      <w:r w:rsidR="00657D82">
        <w:t>, allowing for a resistance to all know</w:t>
      </w:r>
      <w:r w:rsidR="008F3713">
        <w:t>n</w:t>
      </w:r>
      <w:r w:rsidR="00657D82">
        <w:t xml:space="preserve"> </w:t>
      </w:r>
      <w:r w:rsidR="00657D82" w:rsidRPr="00FE04F7">
        <w:t xml:space="preserve">beta-lactam </w:t>
      </w:r>
      <w:r w:rsidR="00657D82">
        <w:t xml:space="preserve">class antibiotics. Over time, MRSA not only caused significant problems for hospitals worldwide, but is now also a common cause of community acquired infections (CA-MRSA) </w:t>
      </w:r>
      <w:r w:rsidR="00657D82">
        <w:fldChar w:fldCharType="begin" w:fldLock="1"/>
      </w:r>
      <w:r w:rsidR="00B145F9">
        <w:instrText>ADDIN CSL_CITATION { "citationItems" : [ { "id" : "ITEM-1", "itemData" : { "DOI" : "10.3201/eid0908.030089", "ISBN" : "1080-6040", "ISSN" : "10806040", "PMID" : "12967497", "abstract" : "Infections caused by community-acquired (CA)-methicillin--resistant Staphylococcus aureus (MRSA) have been reported worldwide. We assessed whether any common genetic markers existed among 117 CA-MRSA isolates from the United States, France, Switzerland, Australia, New Zealand, and Western Samoa by performing polymerase chain reaction for 24 virulence factors and the methicillin-resistance determinant. The genetic background of the strain was analyzed by pulsed-field gel electrophoresis (PFGE) and multi-locus sequence typing (MLST). The CA-MRSA strains shared a type IV SCCmec cassette and the Panton-Valentine leukocidin locus, whereas the distribution of the other toxin genes was quite specific to the strains from each continent. PFGE and MLST analysis indicated distinct genetic backgrounds associated with each geographic origin, although predominantly restricted to the agr3 background. Within each continent, the genetic background of CA-MRSA strains did not correspond to that of the hospital-acquired MRSA.", "author" : [ { "dropping-particle" : "", "family" : "Vandenesch", "given" : "Fran\u00e7ois", "non-dropping-particle" : "", "parse-names" : false, "suffix" : "" }, { "dropping-particle" : "", "family" : "Naimi", "given" : "Timothy", "non-dropping-particle" : "", "parse-names" : false, "suffix" : "" }, { "dropping-particle" : "", "family" : "Enright", "given" : "Mark C", "non-dropping-particle" : "", "parse-names" : false, "suffix" : "" }, { "dropping-particle" : "", "family" : "Lina", "given" : "Gerard", "non-dropping-particle" : "", "parse-names" : false, "suffix" : "" }, { "dropping-particle" : "", "family" : "Nimmo", "given" : "Graeme R", "non-dropping-particle" : "", "parse-names" : false, "suffix" : "" }, { "dropping-particle" : "", "family" : "Heffernan", "given" : "Helen", "non-dropping-particle" : "", "parse-names" : false, "suffix" : "" }, { "dropping-particle" : "", "family" : "Liassine", "given" : "Nadia", "non-dropping-particle" : "", "parse-names" : false, "suffix" : "" }, { "dropping-particle" : "", "family" : "Bes", "given" : "Mich\u00e8le", "non-dropping-particle" : "", "parse-names" : false, "suffix" : "" }, { "dropping-particle" : "", "family" : "Greenland", "given" : "Timothy", "non-dropping-particle" : "", "parse-names" : false, "suffix" : "" }, { "dropping-particle" : "", "family" : "Reverdy", "given" : "Marie Elisabeth", "non-dropping-particle" : "", "parse-names" : false, "suffix" : "" }, { "dropping-particle" : "", "family" : "Etienne", "given" : "Jerome", "non-dropping-particle" : "", "parse-names" : false, "suffix" : "" } ], "container-title" : "Emerging Infectious Diseases", "id" : "ITEM-1", "issue" : "8", "issued" : { "date-parts" : [ [ "2003", "8" ] ] }, "page" : "978-984", "publisher" : "Centers for Disease Control and Prevention", "title" : "Community-acquired methicillin-resistant staphylococcus aureus carrying panton-valentine leukocidin genes: Worldwide emergence", "type" : "article-journal", "volume" : "9" }, "uris" : [ "http://www.mendeley.com/documents/?uuid=3a90cb8d-561c-3dea-a726-4d5cf31d81ab" ] } ], "mendeley" : { "formattedCitation" : "(Vandenesch &lt;i&gt;et al.&lt;/i&gt;, 2003)", "plainTextFormattedCitation" : "(Vandenesch et al., 2003)", "previouslyFormattedCitation" : "(Vandenesch &lt;i&gt;et al.&lt;/i&gt;, 2003)" }, "properties" : {  }, "schema" : "https://github.com/citation-style-language/schema/raw/master/csl-citation.json" }</w:instrText>
      </w:r>
      <w:r w:rsidR="00657D82">
        <w:fldChar w:fldCharType="separate"/>
      </w:r>
      <w:r w:rsidR="00F71621" w:rsidRPr="00F71621">
        <w:rPr>
          <w:noProof/>
        </w:rPr>
        <w:t xml:space="preserve">(Vandenesch </w:t>
      </w:r>
      <w:r w:rsidR="00F71621" w:rsidRPr="00F71621">
        <w:rPr>
          <w:i/>
          <w:noProof/>
        </w:rPr>
        <w:t>et al.</w:t>
      </w:r>
      <w:r w:rsidR="00F71621" w:rsidRPr="00F71621">
        <w:rPr>
          <w:noProof/>
        </w:rPr>
        <w:t>, 2003)</w:t>
      </w:r>
      <w:r w:rsidR="00657D82">
        <w:fldChar w:fldCharType="end"/>
      </w:r>
      <w:r w:rsidR="00657D82">
        <w:t xml:space="preserve">. </w:t>
      </w:r>
    </w:p>
    <w:p w14:paraId="120A9013" w14:textId="77777777" w:rsidR="00657D82" w:rsidRDefault="00657D82" w:rsidP="00657D82"/>
    <w:p w14:paraId="3A45D5C9" w14:textId="67053DFE" w:rsidR="00657D82" w:rsidRPr="00597F13" w:rsidRDefault="00657D82" w:rsidP="00657D82">
      <w:r>
        <w:t xml:space="preserve">Vancomycin is a glycopeptide that can inhibit peptidoglycan synthesis </w:t>
      </w:r>
      <w:r>
        <w:fldChar w:fldCharType="begin" w:fldLock="1"/>
      </w:r>
      <w:r w:rsidR="00B145F9">
        <w:instrText>ADDIN CSL_CITATION { "citationItems" : [ { "id" : "ITEM-1", "itemData" : { "DOI" : "10.1093/jac/14.suppl_D.7", "ISBN" : "0305-7453 (Print)", "ISSN" : "0305-7453", "PMID" : "6440886", "abstract" : "Vancomycin is a unique glycopeptide structurally unrelated to any currently available antibiotic. It also has a unique mode of action inhibiting the second stage of cell wall synthesis of susceptible bacteria. There is also evidence that vancomycin alters the permeability of the cell membrane and selectively inhibits ribonucleic acid synthesis. Induction of bacterial L-phase variants from susceptible organisms with vancomycin is extremely difficult, and such variants are unstable. Stable L-phase variants induced by other agents are susceptible to vancomycin. Vancomycin is active against a large number of species of Gram-positive bacteria, such as Staphylococcus aureus (including methicillin-resistant strains), Staph. epidermidis (including multiple-resistant strains), Streptococcus pneumoniae (including multiple-resistant strains), Str. pyogenes, Str. agalactiae, Str. bovis, Str. mutans, viridans streptococci, enterococci, Clostridium species, diphtheroids, Listeria monocytogenes, Actinomyces species and Lactobacillus species. There has been no increase in resistance to vancomycin during the past three decades. Enhancement of antimicrobial activity has been demonstrated with the combination of vancomycin and an aminoglycoside against Staph. aureus, Str. bovis, enterococci and viridans streptococci. The combination of vancomycin and rifampicin are antagonistic to most strains of Staph. aureus, though indifference and occasionally synergism have been shown, but is synergistic against strains of Staph. epidermidis. It shows indifference against enterococci. Vancomycin and fusidic acid are indifferent against Staph. aureus.", "author" : [ { "dropping-particle" : "", "family" : "Watanakunakorn", "given" : "C", "non-dropping-particle" : "", "parse-names" : false, "suffix" : "" } ], "container-title" : "Journal of Antimicrobial Chemotherapy", "id" : "ITEM-1", "issue" : "suppl D", "issued" : { "date-parts" : [ [ "1984", "12" ] ] }, "page" : "7-18", "title" : "Mode of action and in-vitro activity of vancomycin", "type" : "article-journal", "volume" : "14" }, "uris" : [ "http://www.mendeley.com/documents/?uuid=f3a76e90-bc2a-302e-8354-dedb89990c37" ] } ], "mendeley" : { "formattedCitation" : "(Watanakunakorn, 1984)", "plainTextFormattedCitation" : "(Watanakunakorn, 1984)", "previouslyFormattedCitation" : "(Watanakunakorn, 1984)" }, "properties" : {  }, "schema" : "https://github.com/citation-style-language/schema/raw/master/csl-citation.json" }</w:instrText>
      </w:r>
      <w:r>
        <w:fldChar w:fldCharType="separate"/>
      </w:r>
      <w:r w:rsidR="00F71621" w:rsidRPr="00F71621">
        <w:rPr>
          <w:noProof/>
        </w:rPr>
        <w:t>(Watanakunakorn, 1984)</w:t>
      </w:r>
      <w:r>
        <w:fldChar w:fldCharType="end"/>
      </w:r>
      <w:r>
        <w:t>, by binding to the D-alanine-D-alanine termini present in the</w:t>
      </w:r>
      <w:r w:rsidR="0073580A" w:rsidRPr="0073580A">
        <w:rPr>
          <w:i/>
          <w:iCs/>
        </w:rPr>
        <w:t xml:space="preserve"> </w:t>
      </w:r>
      <w:r>
        <w:t>peptidoglycan precursors, perturbing cell wall formation</w:t>
      </w:r>
      <w:r>
        <w:rPr>
          <w:i/>
        </w:rPr>
        <w:t>.</w:t>
      </w:r>
      <w:r>
        <w:t xml:space="preserve"> In 1997 an MRSA isolated from a patient was shown to have decreased vancomycin susceptibility, termed VISA (vancomycin intermediate-resistant </w:t>
      </w:r>
      <w:r w:rsidR="00F45958" w:rsidRPr="00F45958">
        <w:rPr>
          <w:i/>
          <w:iCs/>
        </w:rPr>
        <w:t>S. aureus</w:t>
      </w:r>
      <w:r w:rsidR="00B75B6A">
        <w:rPr>
          <w:i/>
          <w:iCs/>
        </w:rPr>
        <w:t>)</w:t>
      </w:r>
      <w:r>
        <w:t xml:space="preserve">, with a minimum inhibitory concentration to vancomycin around 5 µg/ml </w:t>
      </w:r>
      <w:r>
        <w:fldChar w:fldCharType="begin" w:fldLock="1"/>
      </w:r>
      <w:r w:rsidR="00B145F9">
        <w:instrText>ADDIN CSL_CITATION { "citationItems" : [ { "id" : "ITEM-1", "itemData" : { "abstract" : "See, stats, and : https : / / www . researchgate . net / publication / 13971334 Methicillin - resistant clinical susceptibility Article Source : PubMed CITATIONS 1 , 442 READS 2 , 486 6 , including : Some : Bacteriology Hideaki Kitasato 203 , 101 SEE All . The . Sir , We describe a clinical strain of methicillin - resistant Staphylococcus aureus (MRSA) with reduced suscept - ibility to vancomycin (MIC 8 mg / L) . The strain was isolated from a surgical wound infection which was refrac - tory to vancomycin therapy . In May 1996 , a 4 month - old male infant underwent heart surgery for pulmonary atresia . Two weeks following surgery , the infant became febrile and developed a purulent discharge from the sternal surgical incision site ; culture of the purulent material yielded MRSA . The patient was treated with vancomycin (45 mg / kg daily) for 29 days , but fever and discharge of pus continued , and the C - reactive protein (CRP) remained elevated (40 mg / L) . The treatment was changed to a combination of vancomycin and arbekacin (an aminoglycoside approved for MRSA infec - tion in Japan) . After 12 days of this regimen , the purulent discharge subsided , the wound began to heal , and the CRP declined from 40 to 9 mg / L . The antimicrobial therapy was discontinued . However , 12 days later the surgical site appeared inflamed with the development of a subcutaneous abscess accompanied by a sudden onset of fever and a raised CRP level of 35 mg / L . Therapy was resumed with the com - bination of arbekacin and ampicillin / sulbactam which has been shown to have synergic activity against MRSA . 1 After 6 days of therapy , the patient ' s fever had subsided and CRP declined below detectable levels (3 mg / L) . During the next few days , however , the CRP level fluctuated between 3 and 10 mg / L , suggesting persistence of infection . Debridement of the subcutaneous abscess was performed and the patient was discharged from the hospital after a further 17 days of therapy with arbekacin and ampicillin / sulbactam . CRP remained below detectable levels . The MRSA strain (Mu50) , which was isolated from the purulent discharge at the sternal incision site and from the debridement sample , had a vancomycin MIC of 8 mg / L by the broth microdilution method . 2 Vancomycin has the most reliable antimicrobial activity against MRSA . The emergence of resistance to vancomycin in S . aureus has been predicted 3 , 4 based on the high levels of resistance to vancomycin in e\u2026", "author" : [ { "dropping-particle" : "", "family" : "Hiramatsu", "given" : "K H Hanaki", "non-dropping-particle" : "", "parse-names" : false, "suffix" : "" } ], "container-title" : "Journal of Antimicrobial Chemotherapy", "id" : "ITEM-1", "issue" : "40", "issued" : { "date-parts" : [ [ "1997" ] ] }, "page" : "135-136", "title" : "Methicillin-resistant Staphylococcus aureus with reduced vancomycin susceptibility.", "type" : "article-journal", "volume" : "40" }, "uris" : [ "http://www.mendeley.com/documents/?uuid=85fb6397-5736-3b7f-acd1-5fe0b729fe97" ] } ], "mendeley" : { "formattedCitation" : "(Hiramatsu, 1997)", "plainTextFormattedCitation" : "(Hiramatsu, 1997)", "previouslyFormattedCitation" : "(Hiramatsu, 1997)" }, "properties" : {  }, "schema" : "https://github.com/citation-style-language/schema/raw/master/csl-citation.json" }</w:instrText>
      </w:r>
      <w:r>
        <w:fldChar w:fldCharType="separate"/>
      </w:r>
      <w:r w:rsidR="00F71621" w:rsidRPr="00F71621">
        <w:rPr>
          <w:noProof/>
        </w:rPr>
        <w:t>(Hiramatsu, 1997)</w:t>
      </w:r>
      <w:r>
        <w:fldChar w:fldCharType="end"/>
      </w:r>
      <w:r>
        <w:t xml:space="preserve">.Moreover, VISA was shown to be resistant to treatment with general antibiotics </w:t>
      </w:r>
      <w:r>
        <w:fldChar w:fldCharType="begin" w:fldLock="1"/>
      </w:r>
      <w:r w:rsidR="00B145F9">
        <w:instrText>ADDIN CSL_CITATION { "citationItems" : [ { "id" : "ITEM-1", "itemData" : { "DOI" : "10.1046/j.1469-0691.2001.00054.x", "ISBN" : "1198743X", "ISSN" : "1198743X", "PMID" : "11688538", "abstract" : "The emergence of vancomycin intermediate resistant Staphylococcus aureus (VISA) isolates in Japan, USA, France, Hong Kong and Korea among methicillin-resistant Staphylococcus aureus (MRSA) clinical isolates, is of great concern. Vancomycin has been the drug of choice for the treatment of multiresistant MRSA infections in the last three decades, but the management of invasive MRSA infections will become a serious problem if VISA strains become widespread. VISA isolates reported to date have a vancomycin MIC of 8 mg/L, and were isolated from patients with underlying diseases whose long-term vancomycin treatment apparently failed. Since many VISA isolates also have been resistant to teicoplanin, the term glycopeptide-intermediate S. aureus (GISA) is more appropriate. The frequency of GISA isolates appears to be extremely low; to date, only 10 GISA infections have been reported worldwide. However, heterogeneous resistance to glycopeptides (h-GISA) have been reported in Japan, Europe and Thailand. These h-GISA strains showed vancomycin MICs ranging from 1 to 4 mg/L, but had subpopulations that could grow on agar plates containing 4-8 mg/L, which may represent the first step in the development of GISA strains. Although GISA isolates have shown resistance to many antimicrobials, all GISA isolates remain susceptible to co-trimoxazole and some of them to other common antimicrobials. Currently, there are no recommended therapy guidelines for GISA infections, although in recent studies, several new drugs have shown promising activity against GISA strains. In addition, synergy between glycopeptides and beta-lactams against GISA strains was observed in some in vivo and in vitro studies. Specific MRSA/GISA control programs, rational antibiotic policies, including the reduction of glycopeptide use, and rapid laboratory detection of GISA and h-GISA strains are the key measures in preventing the spread of these strains", "author" : [ { "dropping-particle" : "", "family" : "Li\u00f1ares", "given" : "J", "non-dropping-particle" : "", "parse-names" : false, "suffix" : "" } ], "container-title" : "Clinical Microbiology and Infection", "id" : "ITEM-1", "issue" : "SUPPL. 4", "issued" : { "date-parts" : [ [ "2001" ] ] }, "page" : "8-15", "title" : "The VISA/GISA problem: Therapeutic implications", "type" : "article-journal", "volume" : "7" }, "uris" : [ "http://www.mendeley.com/documents/?uuid=a852e666-6226-3000-9f1c-e6eae55332ef" ] } ], "mendeley" : { "formattedCitation" : "(Li\u00f1ares, 2001)", "plainTextFormattedCitation" : "(Li\u00f1ares, 2001)", "previouslyFormattedCitation" : "(Li\u00f1ares, 2001)" }, "properties" : {  }, "schema" : "https://github.com/citation-style-language/schema/raw/master/csl-citation.json" }</w:instrText>
      </w:r>
      <w:r>
        <w:fldChar w:fldCharType="separate"/>
      </w:r>
      <w:r w:rsidR="00F71621" w:rsidRPr="00F71621">
        <w:rPr>
          <w:noProof/>
        </w:rPr>
        <w:t>(Liñares, 2001)</w:t>
      </w:r>
      <w:r>
        <w:fldChar w:fldCharType="end"/>
      </w:r>
      <w:r>
        <w:t xml:space="preserve">. However vancomycin-resistant </w:t>
      </w:r>
      <w:r w:rsidR="00F45958" w:rsidRPr="00F45958">
        <w:rPr>
          <w:i/>
          <w:iCs/>
        </w:rPr>
        <w:t>S. aureus</w:t>
      </w:r>
      <w:r w:rsidR="0073580A" w:rsidRPr="0073580A">
        <w:rPr>
          <w:i/>
          <w:iCs/>
        </w:rPr>
        <w:t xml:space="preserve"> </w:t>
      </w:r>
      <w:r>
        <w:t xml:space="preserve">(VRSA) was first isolated in 2002, having obtained a </w:t>
      </w:r>
      <w:r>
        <w:rPr>
          <w:i/>
        </w:rPr>
        <w:t xml:space="preserve">vanA </w:t>
      </w:r>
      <w:r>
        <w:t xml:space="preserve">(vancomycin resistance) gene from </w:t>
      </w:r>
      <w:r>
        <w:rPr>
          <w:i/>
        </w:rPr>
        <w:t xml:space="preserve">E. faecalis </w:t>
      </w:r>
      <w:r>
        <w:rPr>
          <w:i/>
        </w:rPr>
        <w:fldChar w:fldCharType="begin" w:fldLock="1"/>
      </w:r>
      <w:r w:rsidR="00B145F9">
        <w:rPr>
          <w:i/>
        </w:rPr>
        <w:instrText>ADDIN CSL_CITATION { "citationItems" : [ { "id" : "ITEM-1", "itemData" : { "DOI" : "10.1056/NEJMoa025025", "ISBN" : "1533-4406 (Electronic)\\r0028-4793 (Linking)", "ISSN" : "0028-4793", "PMID" : "12672861", "abstract" : "Until recently, vancomycin was the only uniformly effective treatment for staphylococcal infections. In 1997, the first clinical isolate of Staphylococcus aureus with reduced susceptibility to vancomycin was reported,1 and as of June 2002, eight confirmed infections with such strains had been reported in patients in the United States.2-6 The minimal inhibitory concentrations (MICs) of vancomycin reported for these isolates are in the intermediate range (8 to 16 \u03bcg per milliliter) according to interpretive criteria defined by the National Committee for Clinical Laboratory Standards.7 In June 2002, a clinical isolate of vancomycin-resistant S. aureus (VRSA) (MIC, &gt;32 \u03bcg per milliliter) was identified.8 In this report, we describe our investigation of this infection, describe the mechanism of resistance, and discuss the clinical significance and public health implications of this finding.", "author" : [ { "dropping-particle" : "", "family" : "Chang", "given" : "Soju", "non-dropping-particle" : "", "parse-names" : false, "suffix" : "" }, { "dropping-particle" : "", "family" : "Sievert", "given" : "Dawn M.", "non-dropping-particle" : "", "parse-names" : false, "suffix" : "" }, { "dropping-particle" : "", "family" : "Hageman", "given" : "Jeffrey C.", "non-dropping-particle" : "", "parse-names" : false, "suffix" : "" }, { "dropping-particle" : "", "family" : "Boulton", "given" : "Matthew L.", "non-dropping-particle" : "", "parse-names" : false, "suffix" : "" }, { "dropping-particle" : "", "family" : "Tenover", "given" : "Fred C.", "non-dropping-particle" : "", "parse-names" : false, "suffix" : "" }, { "dropping-particle" : "", "family" : "Downes", "given" : "Frances Pouch", "non-dropping-particle" : "", "parse-names" : false, "suffix" : "" }, { "dropping-particle" : "", "family" : "Shah", "given" : "Sandip", "non-dropping-particle" : "", "parse-names" : false, "suffix" : "" }, { "dropping-particle" : "", "family" : "Rudrik", "given" : "James T.", "non-dropping-particle" : "", "parse-names" : false, "suffix" : "" }, { "dropping-particle" : "", "family" : "Pupp", "given" : "Guy R.", "non-dropping-particle" : "", "parse-names" : false, "suffix" : "" }, { "dropping-particle" : "", "family" : "Brown", "given" : "William J.", "non-dropping-particle" : "", "parse-names" : false, "suffix" : "" }, { "dropping-particle" : "", "family" : "Cardo", "given" : "Denise", "non-dropping-particle" : "", "parse-names" : false, "suffix" : "" }, { "dropping-particle" : "", "family" : "Fridkin", "given" : "Scott K.", "non-dropping-particle" : "", "parse-names" : false, "suffix" : "" } ], "container-title" : "New England Journal of Medicine", "id" : "ITEM-1", "issue" : "14", "issued" : { "date-parts" : [ [ "2003", "4", "3" ] ] }, "page" : "1342-1347", "publisher" : "Massachusetts Medical Society", "title" : "Infection with Vancomycin-Resistant Staphylococcus aureus Containing the vanA Resistance Gene", "type" : "article-journal", "volume" : "348" }, "uris" : [ "http://www.mendeley.com/documents/?uuid=86a1f6d1-d0f7-3b7c-9f9b-a793670bffb2" ] } ], "mendeley" : { "formattedCitation" : "(Chang &lt;i&gt;et al.&lt;/i&gt;, 2003)", "plainTextFormattedCitation" : "(Chang et al., 2003)", "previouslyFormattedCitation" : "(Chang &lt;i&gt;et al.&lt;/i&gt;, 2003)" }, "properties" : {  }, "schema" : "https://github.com/citation-style-language/schema/raw/master/csl-citation.json" }</w:instrText>
      </w:r>
      <w:r>
        <w:rPr>
          <w:i/>
        </w:rPr>
        <w:fldChar w:fldCharType="separate"/>
      </w:r>
      <w:r w:rsidR="00F71621" w:rsidRPr="00F71621">
        <w:rPr>
          <w:noProof/>
        </w:rPr>
        <w:t xml:space="preserve">(Chang </w:t>
      </w:r>
      <w:r w:rsidR="00F71621" w:rsidRPr="00F71621">
        <w:rPr>
          <w:i/>
          <w:noProof/>
        </w:rPr>
        <w:t>et al.</w:t>
      </w:r>
      <w:r w:rsidR="00F71621" w:rsidRPr="00F71621">
        <w:rPr>
          <w:noProof/>
        </w:rPr>
        <w:t>, 2003)</w:t>
      </w:r>
      <w:r>
        <w:rPr>
          <w:i/>
        </w:rPr>
        <w:fldChar w:fldCharType="end"/>
      </w:r>
      <w:r w:rsidR="00AB3CB7">
        <w:rPr>
          <w:i/>
        </w:rPr>
        <w:t>.</w:t>
      </w:r>
    </w:p>
    <w:p w14:paraId="2427524B" w14:textId="77777777" w:rsidR="00657D82" w:rsidRDefault="00657D82" w:rsidP="00657D82"/>
    <w:p w14:paraId="138CCBA9" w14:textId="77777777" w:rsidR="00657D82" w:rsidRDefault="00657D82" w:rsidP="00657D82"/>
    <w:p w14:paraId="1B6DBFA7" w14:textId="77777777" w:rsidR="00657D82" w:rsidRDefault="00657D82" w:rsidP="00657D82"/>
    <w:p w14:paraId="5C5E386B" w14:textId="77777777" w:rsidR="00657D82" w:rsidRPr="004E4022" w:rsidRDefault="00657D82" w:rsidP="00657D8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657D82" w14:paraId="1AF75021" w14:textId="77777777" w:rsidTr="006E22E6">
        <w:tc>
          <w:tcPr>
            <w:tcW w:w="8828" w:type="dxa"/>
          </w:tcPr>
          <w:p w14:paraId="25A7370A" w14:textId="77777777" w:rsidR="00657D82" w:rsidRDefault="00657D82" w:rsidP="00103757">
            <w:r>
              <w:rPr>
                <w:noProof/>
                <w:lang w:eastAsia="zh-CN"/>
              </w:rPr>
              <w:lastRenderedPageBreak/>
              <w:drawing>
                <wp:inline distT="0" distB="0" distL="0" distR="0" wp14:anchorId="4D08F701" wp14:editId="6BF8CB9C">
                  <wp:extent cx="4651248" cy="38404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sistance.jpg"/>
                          <pic:cNvPicPr/>
                        </pic:nvPicPr>
                        <pic:blipFill>
                          <a:blip r:embed="rId14">
                            <a:extLst>
                              <a:ext uri="{28A0092B-C50C-407E-A947-70E740481C1C}">
                                <a14:useLocalDpi xmlns:a14="http://schemas.microsoft.com/office/drawing/2010/main" val="0"/>
                              </a:ext>
                            </a:extLst>
                          </a:blip>
                          <a:stretch>
                            <a:fillRect/>
                          </a:stretch>
                        </pic:blipFill>
                        <pic:spPr>
                          <a:xfrm>
                            <a:off x="0" y="0"/>
                            <a:ext cx="4651248" cy="3840480"/>
                          </a:xfrm>
                          <a:prstGeom prst="rect">
                            <a:avLst/>
                          </a:prstGeom>
                        </pic:spPr>
                      </pic:pic>
                    </a:graphicData>
                  </a:graphic>
                </wp:inline>
              </w:drawing>
            </w:r>
          </w:p>
        </w:tc>
      </w:tr>
      <w:tr w:rsidR="00657D82" w14:paraId="491BDD63" w14:textId="77777777" w:rsidTr="00FE04F7">
        <w:trPr>
          <w:trHeight w:val="2889"/>
        </w:trPr>
        <w:tc>
          <w:tcPr>
            <w:tcW w:w="8828" w:type="dxa"/>
          </w:tcPr>
          <w:p w14:paraId="1CC9BF22" w14:textId="34E742A5" w:rsidR="00657D82" w:rsidRDefault="00657D82" w:rsidP="004F5926">
            <w:pPr>
              <w:pStyle w:val="NoSpacing"/>
              <w:rPr>
                <w:i/>
              </w:rPr>
            </w:pPr>
            <w:bookmarkStart w:id="33" w:name="_Toc505115932"/>
            <w:bookmarkStart w:id="34" w:name="_Toc505531040"/>
            <w:r>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1</w:t>
            </w:r>
            <w:r w:rsidR="00AE6915">
              <w:rPr>
                <w:noProof/>
              </w:rPr>
              <w:fldChar w:fldCharType="end"/>
            </w:r>
            <w:r>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3</w:t>
            </w:r>
            <w:r w:rsidR="00AE6915">
              <w:rPr>
                <w:noProof/>
              </w:rPr>
              <w:fldChar w:fldCharType="end"/>
            </w:r>
            <w:r>
              <w:t xml:space="preserve"> Waves of acquired antibiotic resistance by </w:t>
            </w:r>
            <w:r w:rsidR="00F45958" w:rsidRPr="00F45958">
              <w:rPr>
                <w:i/>
                <w:iCs/>
              </w:rPr>
              <w:t xml:space="preserve">S. aureus </w:t>
            </w:r>
            <w:bookmarkEnd w:id="33"/>
            <w:bookmarkEnd w:id="34"/>
          </w:p>
          <w:p w14:paraId="02B63739" w14:textId="77777777" w:rsidR="00657D82" w:rsidRDefault="00657D82" w:rsidP="004F5926">
            <w:pPr>
              <w:pStyle w:val="NoSpacing"/>
            </w:pPr>
          </w:p>
          <w:p w14:paraId="23713E34" w14:textId="77777777" w:rsidR="00657D82" w:rsidRDefault="00657D82" w:rsidP="003E628F">
            <w:pPr>
              <w:pStyle w:val="Legendbody"/>
              <w:numPr>
                <w:ilvl w:val="0"/>
                <w:numId w:val="3"/>
              </w:numPr>
            </w:pPr>
            <w:r>
              <w:t>Wave of resistance to beta-lactams starting from 1940 and continuing to this day, with the first resistant lineage named phage type 80/81</w:t>
            </w:r>
          </w:p>
          <w:p w14:paraId="4A6C2915" w14:textId="42B77383" w:rsidR="00657D82" w:rsidRDefault="00657D82" w:rsidP="00FC0067">
            <w:pPr>
              <w:pStyle w:val="Legendbody"/>
              <w:numPr>
                <w:ilvl w:val="0"/>
                <w:numId w:val="3"/>
              </w:numPr>
            </w:pPr>
            <w:r>
              <w:t xml:space="preserve">Second wave in </w:t>
            </w:r>
            <w:r w:rsidR="0066673E">
              <w:t>response to methicillin- MRSA-I</w:t>
            </w:r>
            <w:r>
              <w:t xml:space="preserve">, </w:t>
            </w:r>
            <w:r w:rsidR="00F45958" w:rsidRPr="00F45958">
              <w:rPr>
                <w:i/>
                <w:iCs/>
              </w:rPr>
              <w:t>S. aureus</w:t>
            </w:r>
            <w:r w:rsidR="0073580A" w:rsidRPr="0073580A">
              <w:rPr>
                <w:i/>
                <w:iCs/>
              </w:rPr>
              <w:t xml:space="preserve"> </w:t>
            </w:r>
            <w:r w:rsidRPr="003A1843">
              <w:t>acquires</w:t>
            </w:r>
            <w:r w:rsidR="00B75B6A">
              <w:t xml:space="preserve"> </w:t>
            </w:r>
            <w:r w:rsidR="00FC0067" w:rsidRPr="00FC0067">
              <w:t xml:space="preserve">Staphylococcal </w:t>
            </w:r>
            <w:r w:rsidR="00FC0067">
              <w:t xml:space="preserve">chromosome cassette </w:t>
            </w:r>
            <w:r w:rsidR="00FC0067">
              <w:rPr>
                <w:i/>
                <w:iCs/>
              </w:rPr>
              <w:t xml:space="preserve">mec </w:t>
            </w:r>
            <w:r w:rsidR="00FC0067">
              <w:t>I</w:t>
            </w:r>
            <w:r w:rsidR="00FC0067">
              <w:rPr>
                <w:i/>
                <w:iCs/>
              </w:rPr>
              <w:t xml:space="preserve"> (</w:t>
            </w:r>
            <w:r w:rsidRPr="00FC0067">
              <w:t>SCCmec</w:t>
            </w:r>
            <w:r w:rsidR="00FC0067" w:rsidRPr="00FC0067">
              <w:t>I)</w:t>
            </w:r>
            <w:r w:rsidRPr="00FC0067">
              <w:t>.</w:t>
            </w:r>
          </w:p>
          <w:p w14:paraId="3270F374" w14:textId="77777777" w:rsidR="00657D82" w:rsidRDefault="00657D82" w:rsidP="003E628F">
            <w:pPr>
              <w:pStyle w:val="Legendbody"/>
              <w:numPr>
                <w:ilvl w:val="0"/>
                <w:numId w:val="3"/>
              </w:numPr>
            </w:pPr>
            <w:r>
              <w:t>Increase in virulence of hospital MRSA strains, with MRSA-II acquiring SCC</w:t>
            </w:r>
            <w:r w:rsidRPr="00DE311A">
              <w:rPr>
                <w:i/>
              </w:rPr>
              <w:t>mec</w:t>
            </w:r>
            <w:r>
              <w:t>II and MRSAIII SCC</w:t>
            </w:r>
            <w:r w:rsidRPr="00DE311A">
              <w:rPr>
                <w:i/>
              </w:rPr>
              <w:t>mec</w:t>
            </w:r>
            <w:r>
              <w:t>III.</w:t>
            </w:r>
          </w:p>
          <w:p w14:paraId="32388767" w14:textId="0C059370" w:rsidR="00657D82" w:rsidRDefault="00657D82" w:rsidP="003E628F">
            <w:pPr>
              <w:pStyle w:val="Legendbody"/>
              <w:numPr>
                <w:ilvl w:val="0"/>
                <w:numId w:val="3"/>
              </w:numPr>
            </w:pPr>
            <w:r>
              <w:t xml:space="preserve"> </w:t>
            </w:r>
            <w:r w:rsidR="00F45958" w:rsidRPr="00F45958">
              <w:rPr>
                <w:i/>
                <w:iCs/>
              </w:rPr>
              <w:t>S. aureus</w:t>
            </w:r>
            <w:r w:rsidR="0073580A" w:rsidRPr="0073580A">
              <w:rPr>
                <w:i/>
                <w:iCs/>
              </w:rPr>
              <w:t xml:space="preserve"> </w:t>
            </w:r>
            <w:r>
              <w:t xml:space="preserve">acquires vancomycin resistance (VISA and VRSA) and MRSA moves into the community (CA-MRSA) </w:t>
            </w:r>
          </w:p>
          <w:p w14:paraId="4CF5E9FB" w14:textId="1328E9D2" w:rsidR="008F3713" w:rsidRPr="008F3713" w:rsidRDefault="008F3713" w:rsidP="00FC0067">
            <w:pPr>
              <w:pStyle w:val="Legendbody"/>
            </w:pPr>
            <w:r>
              <w:t xml:space="preserve">The acquisition of the </w:t>
            </w:r>
            <w:r>
              <w:rPr>
                <w:i/>
                <w:iCs/>
              </w:rPr>
              <w:t xml:space="preserve">mecA </w:t>
            </w:r>
            <w:r>
              <w:t xml:space="preserve">gene by </w:t>
            </w:r>
            <w:r>
              <w:rPr>
                <w:i/>
                <w:iCs/>
              </w:rPr>
              <w:t xml:space="preserve">S. aureus </w:t>
            </w:r>
            <w:r>
              <w:t>allowed this organisms to become resistant to</w:t>
            </w:r>
            <w:r>
              <w:rPr>
                <w:color w:val="000000"/>
                <w:shd w:val="clear" w:color="auto" w:fill="FFFFFF"/>
              </w:rPr>
              <w:t xml:space="preserve"> β-lactam class of antibiotics. </w:t>
            </w:r>
            <w:r w:rsidR="00FC0067">
              <w:rPr>
                <w:color w:val="000000"/>
                <w:shd w:val="clear" w:color="auto" w:fill="FFFFFF"/>
              </w:rPr>
              <w:t>Descendant strains possessed further changes in the</w:t>
            </w:r>
            <w:r w:rsidR="00B75B6A">
              <w:rPr>
                <w:color w:val="000000"/>
                <w:shd w:val="clear" w:color="auto" w:fill="FFFFFF"/>
              </w:rPr>
              <w:t xml:space="preserve"> </w:t>
            </w:r>
            <w:r w:rsidR="00FC0067">
              <w:rPr>
                <w:color w:val="000000"/>
                <w:shd w:val="clear" w:color="auto" w:fill="FFFFFF"/>
              </w:rPr>
              <w:t>cassette, often resulting in increased virulence.</w:t>
            </w:r>
          </w:p>
          <w:p w14:paraId="3DAF413A" w14:textId="77777777" w:rsidR="00657D82" w:rsidRDefault="00657D82" w:rsidP="004F748A">
            <w:pPr>
              <w:pStyle w:val="Legendbody"/>
            </w:pPr>
          </w:p>
          <w:p w14:paraId="4E2837D8" w14:textId="76745042" w:rsidR="00986C72" w:rsidRDefault="00657D82" w:rsidP="00986C72">
            <w:pPr>
              <w:pStyle w:val="Legendbody"/>
            </w:pPr>
            <w:r>
              <w:t xml:space="preserve"> Adapted from </w:t>
            </w:r>
            <w:r>
              <w:fldChar w:fldCharType="begin" w:fldLock="1"/>
            </w:r>
            <w:r w:rsidR="00B145F9">
              <w:instrText>ADDIN CSL_CITATION { "citationItems" : [ { "id" : "ITEM-1", "itemData" : { "DOI" : "10.1038/nrmicro2200.Waves", "author" : [ { "dropping-particle" : "", "family" : "Chambers", "given" : "Henry F", "non-dropping-particle" : "", "parse-names" : false, "suffix" : "" }, { "dropping-particle" : "", "family" : "Deleo", "given" : "Frank R", "non-dropping-particle" : "", "parse-names" : false, "suffix" : "" } ], "container-title" : "Nature reviews. Microbiology", "id" : "ITEM-1", "issue" : "9", "issued" : { "date-parts" : [ [ "2010" ] ] }, "page" : "629-641", "title" : "Waves of Resistance: Staphylococcus aureus in the Antibiotic Era", "type" : "article-journal", "volume" : "7" }, "uris" : [ "http://www.mendeley.com/documents/?uuid=ba364b89-d1d4-48b5-91fc-71520cb3935f" ] } ], "mendeley" : { "formattedCitation" : "(Chambers and Deleo, 2010)", "plainTextFormattedCitation" : "(Chambers and Deleo, 2010)", "previouslyFormattedCitation" : "(Chambers and Deleo, 2010)" }, "properties" : {  }, "schema" : "https://github.com/citation-style-language/schema/raw/master/csl-citation.json" }</w:instrText>
            </w:r>
            <w:r>
              <w:fldChar w:fldCharType="separate"/>
            </w:r>
            <w:r w:rsidR="00F71621" w:rsidRPr="00F71621">
              <w:rPr>
                <w:noProof/>
              </w:rPr>
              <w:t>(Chambers and Deleo, 2010)</w:t>
            </w:r>
            <w:r>
              <w:fldChar w:fldCharType="end"/>
            </w:r>
          </w:p>
          <w:p w14:paraId="73135E77" w14:textId="77777777" w:rsidR="00986C72" w:rsidRDefault="00986C72" w:rsidP="006E22E6"/>
        </w:tc>
      </w:tr>
    </w:tbl>
    <w:p w14:paraId="79F8AAAB" w14:textId="53B86A1D" w:rsidR="00986C72" w:rsidRPr="00986C72" w:rsidRDefault="00986C72" w:rsidP="00986C72">
      <w:pPr>
        <w:spacing w:line="240" w:lineRule="auto"/>
      </w:pPr>
      <w:bookmarkStart w:id="35" w:name="_Toc505262716"/>
      <w:r>
        <w:br w:type="page"/>
      </w:r>
    </w:p>
    <w:p w14:paraId="1A009D06" w14:textId="3A94D8C9" w:rsidR="001611A5" w:rsidRDefault="001611A5" w:rsidP="00AB3CB7">
      <w:pPr>
        <w:pStyle w:val="Heading2"/>
      </w:pPr>
      <w:bookmarkStart w:id="36" w:name="_Toc521494736"/>
      <w:r>
        <w:lastRenderedPageBreak/>
        <w:t xml:space="preserve">Role of </w:t>
      </w:r>
      <w:r w:rsidR="00F45958" w:rsidRPr="00F45958">
        <w:rPr>
          <w:i/>
          <w:iCs/>
        </w:rPr>
        <w:t>S. aureus</w:t>
      </w:r>
      <w:r w:rsidR="0073580A" w:rsidRPr="0073580A">
        <w:rPr>
          <w:i/>
          <w:iCs/>
        </w:rPr>
        <w:t xml:space="preserve"> </w:t>
      </w:r>
      <w:r>
        <w:t>phagocytosis in immune signalling</w:t>
      </w:r>
      <w:bookmarkEnd w:id="35"/>
      <w:bookmarkEnd w:id="36"/>
      <w:r>
        <w:t xml:space="preserve"> </w:t>
      </w:r>
    </w:p>
    <w:p w14:paraId="67897B4C" w14:textId="77777777" w:rsidR="0089557C" w:rsidRPr="0089557C" w:rsidRDefault="0089557C" w:rsidP="0089557C"/>
    <w:p w14:paraId="2494A50E" w14:textId="5B710235" w:rsidR="001611A5" w:rsidRDefault="001611A5" w:rsidP="001611A5">
      <w:r>
        <w:t>Phagocytosis is a complex process, involving cell surface receptors sensing an antigen and signalling for the formation of the endocytic vesicle</w:t>
      </w:r>
      <w:r w:rsidR="00AB3CB7">
        <w:t>,</w:t>
      </w:r>
      <w:r>
        <w:t xml:space="preserve"> fusion of the phagosome with the endosome in the phagocyte cytoplasm</w:t>
      </w:r>
      <w:r w:rsidR="00AB3CB7">
        <w:t>,</w:t>
      </w:r>
      <w:r>
        <w:t xml:space="preserve"> causing digestion of intraphagosomal antigens and finally their presentation on the cell surface MHC protein </w:t>
      </w:r>
      <w:r>
        <w:fldChar w:fldCharType="begin" w:fldLock="1"/>
      </w:r>
      <w:r w:rsidR="00B145F9">
        <w:instrText>ADDIN CSL_CITATION { "citationItems" : [ { "id" : "ITEM-1", "itemData" : { "DOI" : "10.1084/jem.20031237", "ISBN" : "0022-1007 (Print)\\r0022-1007 (Linking)", "ISSN" : "0022-1007", "PMID" : "14699082", "abstract" : "Toll-like receptor (TLR) signaling and phagocytosis are hallmarks of macrophage-mediated innate immune responses to bacterial infection. However, the relationship between these two processes is not well established. Our data indicate that TLR ligands specifically promote bacterial phagocytosis, in both murine and human cells, through induction of a phagocytic gene program. Importantly, TLR-induced phagocytosis of bacteria was found to be reliant on myeloid differentiation factor 88-dependent signaling through interleukin-1 receptor-associated kinase-4 and p38 leading to the up-regulation of scavenger receptors. Interestingly, individual TLRs promote phagocytosis to varying degrees with TLR9 being the strongest and TLR3 being the weakest inducer of this process. We also demonstrate that TLR ligands not only amplify the percentage of phagocytes uptaking Escherichia coli, but also increase the number of bacteria phagocytosed by individual macrophages. Taken together, our data describe an evolutionarily conserved mechanism by which TLRs can specifically promote phagocytic clearance of bacteria during infection.", "author" : [ { "dropping-particle" : "", "family" : "Doyle", "given" : "Sean E", "non-dropping-particle" : "", "parse-names" : false, "suffix" : "" }, { "dropping-particle" : "", "family" : "O'Connell", "given" : "Ryan M", "non-dropping-particle" : "", "parse-names" : false, "suffix" : "" }, { "dropping-particle" : "", "family" : "Miranda", "given" : "Gustavo A", "non-dropping-particle" : "", "parse-names" : false, "suffix" : "" }, { "dropping-particle" : "", "family" : "Vaidya", "given" : "Sagar A", "non-dropping-particle" : "", "parse-names" : false, "suffix" : "" }, { "dropping-particle" : "", "family" : "Chow", "given" : "Edward K", "non-dropping-particle" : "", "parse-names" : false, "suffix" : "" }, { "dropping-particle" : "", "family" : "Liu", "given" : "Philip T", "non-dropping-particle" : "", "parse-names" : false, "suffix" : "" }, { "dropping-particle" : "", "family" : "Suzuki", "given" : "Shinobu", "non-dropping-particle" : "", "parse-names" : false, "suffix" : "" }, { "dropping-particle" : "", "family" : "Suzuki", "given" : "Nobutaka", "non-dropping-particle" : "", "parse-names" : false, "suffix" : "" }, { "dropping-particle" : "", "family" : "Modlin", "given" : "Robert L", "non-dropping-particle" : "", "parse-names" : false, "suffix" : "" }, { "dropping-particle" : "", "family" : "Yeh", "given" : "Wen-Chen", "non-dropping-particle" : "", "parse-names" : false, "suffix" : "" }, { "dropping-particle" : "", "family" : "Lane", "given" : "Timothy F", "non-dropping-particle" : "", "parse-names" : false, "suffix" : "" }, { "dropping-particle" : "", "family" : "Cheng", "given" : "Genhong", "non-dropping-particle" : "", "parse-names" : false, "suffix" : "" } ], "container-title" : "The Journal of Experimental Medicine", "id" : "ITEM-1", "issue" : "1", "issued" : { "date-parts" : [ [ "2004", "1", "5" ] ] }, "page" : "81-90", "publisher" : "The Rockefeller University Press", "title" : "Toll-like Receptors Induce a Phagocytic Gene Program through p38", "type" : "article-journal", "volume" : "199" }, "uris" : [ "http://www.mendeley.com/documents/?uuid=4feb5d00-dfa2-3d13-9f20-2931647f8d5f" ] } ], "mendeley" : { "formattedCitation" : "(Doyle &lt;i&gt;et al.&lt;/i&gt;, 2004)", "plainTextFormattedCitation" : "(Doyle et al., 2004)", "previouslyFormattedCitation" : "(Doyle &lt;i&gt;et al.&lt;/i&gt;, 2004)" }, "properties" : {  }, "schema" : "https://github.com/citation-style-language/schema/raw/master/csl-citation.json" }</w:instrText>
      </w:r>
      <w:r>
        <w:fldChar w:fldCharType="separate"/>
      </w:r>
      <w:r w:rsidR="00F71621" w:rsidRPr="00F71621">
        <w:rPr>
          <w:noProof/>
        </w:rPr>
        <w:t xml:space="preserve">(Doyle </w:t>
      </w:r>
      <w:r w:rsidR="00F71621" w:rsidRPr="00F71621">
        <w:rPr>
          <w:i/>
          <w:noProof/>
        </w:rPr>
        <w:t>et al.</w:t>
      </w:r>
      <w:r w:rsidR="00F71621" w:rsidRPr="00F71621">
        <w:rPr>
          <w:noProof/>
        </w:rPr>
        <w:t>, 2004)</w:t>
      </w:r>
      <w:r>
        <w:fldChar w:fldCharType="end"/>
      </w:r>
      <w:r>
        <w:t>.</w:t>
      </w:r>
    </w:p>
    <w:p w14:paraId="758CD490" w14:textId="77777777" w:rsidR="001611A5" w:rsidRPr="00396D05" w:rsidRDefault="001611A5" w:rsidP="001611A5"/>
    <w:p w14:paraId="36C38748" w14:textId="426D1EF0" w:rsidR="001611A5" w:rsidRDefault="001611A5" w:rsidP="001611A5">
      <w:r>
        <w:t xml:space="preserve">Sensing invading bacteria or their components through TLRs is essential for cytokine production and initiation of immune cascades, and this alone is not enough to deal with a </w:t>
      </w:r>
      <w:r w:rsidR="00F45958" w:rsidRPr="00F45958">
        <w:rPr>
          <w:i/>
          <w:iCs/>
        </w:rPr>
        <w:t>S. aureus</w:t>
      </w:r>
      <w:r w:rsidR="0073580A" w:rsidRPr="0073580A">
        <w:rPr>
          <w:i/>
          <w:iCs/>
        </w:rPr>
        <w:t xml:space="preserve"> </w:t>
      </w:r>
      <w:r>
        <w:t>infection</w:t>
      </w:r>
      <w:r w:rsidR="008C5B68">
        <w:fldChar w:fldCharType="begin" w:fldLock="1"/>
      </w:r>
      <w:r w:rsidR="00B145F9">
        <w:instrText>ADDIN CSL_CITATION { "citationItems" : [ { "id" : "ITEM-1", "itemData" : { "DOI" : "10.4049/jimmunol.165.10.5392", "ISBN" : "10.4049/jimmunol.165.10.5392", "ISSN" : "0022-1767", "PMID" : "11067888", "abstract" : "Toll-like receptor (TLR) family acts as pattern recognition re-ceptors for pathogen-specific molecular patterns. We previ-ously showed that TLR2 recognizes Gram-positive bacterial components whereas TLR4 recognizes LPS, a component of Gram-negative bacteria. MyD88 is shown to be an adaptor molecule essential for TLR family signaling. To investigate the role of TLR family in host defense against Gram-positive bac-teria, we infected TLR2-and MyD88-deficient mice with Staphylococcus aureus. Both TLR2-and MyD88-deficient mice were highly susceptible to S. aureus infection, with more en-hanced susceptibility in MyD88-deficient mice. Peritoneal mac-rophages from MyD88-deficient mice did not produce any de-tectable levels of cytokines in response to S. aureus. In contrast, TLR2-deficient macrophages produced reduced, but signifi-cant, levels of the cytokines, and TLR4-deficient macrophages produced the same amounts as wild-type cells, indicating that S. aureus is recognized not only by TLR2, but also by other TLR family members except for TLR4. The Journal of Im-munology, 2000, 165: 5392\u20135396.", "author" : [ { "dropping-particle" : "", "family" : "Takeuchi", "given" : "Osamu", "non-dropping-particle" : "", "parse-names" : false, "suffix" : "" }, { "dropping-particle" : "", "family" : "Hoshino", "given" : "Katsuaki", "non-dropping-particle" : "", "parse-names" : false, "suffix" : "" }, { "dropping-particle" : "", "family" : "Akira", "given" : "Shizuo", "non-dropping-particle" : "", "parse-names" : false, "suffix" : "" } ], "container-title" : "The Journal of Immunology", "id" : "ITEM-1", "issue" : "10", "issued" : { "date-parts" : [ [ "2000" ] ] }, "page" : "5392-5396", "title" : "Cutting Edge: TLR2-Deficient and MyD88-Deficient Mice A\u00e5re Highly Susceptible to Staphylococcus aureus Infection", "type" : "article-journal", "volume" : "165" }, "uris" : [ "http://www.mendeley.com/documents/?uuid=9c29c114-98c9-36c2-afd3-fd323a1fc85e" ] } ], "mendeley" : { "formattedCitation" : "(Takeuchi, Hoshino and Akira, 2000)", "plainTextFormattedCitation" : "(Takeuchi, Hoshino and Akira, 2000)", "previouslyFormattedCitation" : "(Takeuchi, Hoshino and Akira, 2000)" }, "properties" : {  }, "schema" : "https://github.com/citation-style-language/schema/raw/master/csl-citation.json" }</w:instrText>
      </w:r>
      <w:r w:rsidR="008C5B68">
        <w:fldChar w:fldCharType="separate"/>
      </w:r>
      <w:r w:rsidR="00F71621" w:rsidRPr="00F71621">
        <w:rPr>
          <w:noProof/>
        </w:rPr>
        <w:t>(Takeuchi, Hoshino and Akira, 2000)</w:t>
      </w:r>
      <w:r w:rsidR="008C5B68">
        <w:fldChar w:fldCharType="end"/>
      </w:r>
      <w:r>
        <w:t>. Besides recognition, a phagocyte must enable conformational changes within its cytoskeleton to allow engulfment of the organism, therefore upon activation of cell surface receptors, downstream signalling causes an upregulation of actin polymerization</w:t>
      </w:r>
      <w:r w:rsidR="00AB3CB7">
        <w:t>,</w:t>
      </w:r>
      <w:r>
        <w:t xml:space="preserve"> allowing the cell to change shape in order to internalise</w:t>
      </w:r>
      <w:r w:rsidR="008C5B68">
        <w:t xml:space="preserve"> </w:t>
      </w:r>
      <w:r w:rsidR="008C5B68">
        <w:fldChar w:fldCharType="begin" w:fldLock="1"/>
      </w:r>
      <w:r w:rsidR="00B145F9">
        <w:instrText>ADDIN CSL_CITATION { "citationItems" : [ { "id" : "ITEM-1", "itemData" : { "DOI" : "10.1111/imr.12266", "ISBN" : "1600-065X (Electronic)\\r0105-2896 (Linking)", "ISSN" : "1600065X", "PMID" : "25703560", "abstract" : "Macrophages and neutrophils play a decisive role in host responses to intracellular bacteria including the agent of tuberculosis (TB), Mycobacterium tuberculosis as they represent the forefront of innate immune defense against bacterial invaders. At the same time, these phagocytes are also primary targets of intracellular bacteria to be abused as host cells. Their efficacy to contain and eliminate intracellular M. tuberculosis decides whether a patient initially becomes infected or not. However, when the infection becomes chronic or even latent (as in the case of TB) despite development of specific immune activation, phagocytes have also important effector functions. Macrophages have evolved a myriad of defense strategies to combat infection with intracellular bacteria such as M. tuberculosis. These include induction of toxic anti-microbial effectors such as nitric oxide and reactive oxygen intermediates, the stimulation of microbe intoxication mechanisms via acidification or metal accumulation in the phagolysosome, the restriction of the microbe's access to essential nutrients such as iron, fatty acids, or amino acids, the production of anti-microbial peptides and cytokines, along with induction of autophagy and efferocytosis to eliminate the pathogen. On the other hand, M. tuberculosis, as a prime example of a well-adapted facultative intracellular bacterium, has learned during evolution to counter-balance the host's immune defense strategies to secure survival or multiplication within this otherwise hostile environment. This review provides an overview of innate immune defense of macrophages directed against intracellular bacteria with a focus on M. tuberculosis. Gaining more insights and knowledge into this complex network of host-pathogen interaction will identify novel target sites of intervention to successfully clear infection at a time of rapidly emerging multi-resistance of M. tuberculosis against conventional antibiotics.", "author" : [ { "dropping-particle" : "", "family" : "Weiss", "given" : "G\u00fcnter", "non-dropping-particle" : "", "parse-names" : false, "suffix" : "" }, { "dropping-particle" : "", "family" : "Schaible", "given" : "Ulrich E", "non-dropping-particle" : "", "parse-names" : false, "suffix" : "" } ], "container-title" : "Immunological Reviews", "id" : "ITEM-1", "issue" : "1", "issued" : { "date-parts" : [ [ "2015", "3" ] ] }, "page" : "182-203", "publisher" : "Wiley-Blackwell", "title" : "Macrophage defense mechanisms against intracellular bacteria", "type" : "article-journal", "volume" : "264" }, "uris" : [ "http://www.mendeley.com/documents/?uuid=ce56aea8-e534-3fc5-a2c7-f9982094fcc3" ] } ], "mendeley" : { "formattedCitation" : "(Weiss and Schaible, 2015)", "plainTextFormattedCitation" : "(Weiss and Schaible, 2015)", "previouslyFormattedCitation" : "(Weiss and Schaible, 2015)" }, "properties" : {  }, "schema" : "https://github.com/citation-style-language/schema/raw/master/csl-citation.json" }</w:instrText>
      </w:r>
      <w:r w:rsidR="008C5B68">
        <w:fldChar w:fldCharType="separate"/>
      </w:r>
      <w:r w:rsidR="00F71621" w:rsidRPr="00F71621">
        <w:rPr>
          <w:noProof/>
        </w:rPr>
        <w:t>(Weiss and Schaible, 2015)</w:t>
      </w:r>
      <w:r w:rsidR="008C5B68">
        <w:fldChar w:fldCharType="end"/>
      </w:r>
      <w:r>
        <w:t>. Once inside the macrophage, the phagosome goes through several steps leading to full maturation, with an important step being the acidification of the phagosome with the help of vATPase protein pump</w:t>
      </w:r>
      <w:r w:rsidR="00DA2889">
        <w:t xml:space="preserve"> </w:t>
      </w:r>
      <w:r w:rsidR="00DA2889">
        <w:fldChar w:fldCharType="begin" w:fldLock="1"/>
      </w:r>
      <w:r w:rsidR="00B145F9">
        <w:instrText>ADDIN CSL_CITATION { "citationItems" : [ { "id" : "ITEM-1", "itemData" : { "DOI" : "10.1111/imr.12266", "ISBN" : "1600-065X (Electronic)\\r0105-2896 (Linking)", "ISSN" : "1600065X", "PMID" : "25703560", "abstract" : "Macrophages and neutrophils play a decisive role in host responses to intracellular bacteria including the agent of tuberculosis (TB), Mycobacterium tuberculosis as they represent the forefront of innate immune defense against bacterial invaders. At the same time, these phagocytes are also primary targets of intracellular bacteria to be abused as host cells. Their efficacy to contain and eliminate intracellular M. tuberculosis decides whether a patient initially becomes infected or not. However, when the infection becomes chronic or even latent (as in the case of TB) despite development of specific immune activation, phagocytes have also important effector functions. Macrophages have evolved a myriad of defense strategies to combat infection with intracellular bacteria such as M. tuberculosis. These include induction of toxic anti-microbial effectors such as nitric oxide and reactive oxygen intermediates, the stimulation of microbe intoxication mechanisms via acidification or metal accumulation in the phagolysosome, the restriction of the microbe's access to essential nutrients such as iron, fatty acids, or amino acids, the production of anti-microbial peptides and cytokines, along with induction of autophagy and efferocytosis to eliminate the pathogen. On the other hand, M. tuberculosis, as a prime example of a well-adapted facultative intracellular bacterium, has learned during evolution to counter-balance the host's immune defense strategies to secure survival or multiplication within this otherwise hostile environment. This review provides an overview of innate immune defense of macrophages directed against intracellular bacteria with a focus on M. tuberculosis. Gaining more insights and knowledge into this complex network of host-pathogen interaction will identify novel target sites of intervention to successfully clear infection at a time of rapidly emerging multi-resistance of M. tuberculosis against conventional antibiotics.", "author" : [ { "dropping-particle" : "", "family" : "Weiss", "given" : "G\u00fcnter", "non-dropping-particle" : "", "parse-names" : false, "suffix" : "" }, { "dropping-particle" : "", "family" : "Schaible", "given" : "Ulrich E", "non-dropping-particle" : "", "parse-names" : false, "suffix" : "" } ], "container-title" : "Immunological Reviews", "id" : "ITEM-1", "issue" : "1", "issued" : { "date-parts" : [ [ "2015", "3" ] ] }, "page" : "182-203", "publisher" : "Wiley-Blackwell", "title" : "Macrophage defense mechanisms against intracellular bacteria", "type" : "article-journal", "volume" : "264" }, "uris" : [ "http://www.mendeley.com/documents/?uuid=ce56aea8-e534-3fc5-a2c7-f9982094fcc3" ] } ], "mendeley" : { "formattedCitation" : "(Weiss and Schaible, 2015)", "plainTextFormattedCitation" : "(Weiss and Schaible, 2015)", "previouslyFormattedCitation" : "(Weiss and Schaible, 2015)" }, "properties" : {  }, "schema" : "https://github.com/citation-style-language/schema/raw/master/csl-citation.json" }</w:instrText>
      </w:r>
      <w:r w:rsidR="00DA2889">
        <w:fldChar w:fldCharType="separate"/>
      </w:r>
      <w:r w:rsidR="00F71621" w:rsidRPr="00F71621">
        <w:rPr>
          <w:noProof/>
        </w:rPr>
        <w:t>(Weiss and Schaible, 2015)</w:t>
      </w:r>
      <w:r w:rsidR="00DA2889">
        <w:fldChar w:fldCharType="end"/>
      </w:r>
      <w:r>
        <w:t xml:space="preserve">. This pump allows for a low pH environment, ideal for the functioning of various hydrolases delivered to the phagosome from the Golgi </w:t>
      </w:r>
      <w:r>
        <w:fldChar w:fldCharType="begin" w:fldLock="1"/>
      </w:r>
      <w:r w:rsidR="00B145F9">
        <w:instrText>ADDIN CSL_CITATION { "citationItems" : [ { "id" : "ITEM-1", "itemData" : { "DOI" : "10.1111/imr.12266", "ISBN" : "1600-065X (Electronic)\\r0105-2896 (Linking)", "ISSN" : "1600065X", "PMID" : "25703560", "abstract" : "Macrophages and neutrophils play a decisive role in host responses to intracellular bacteria including the agent of tuberculosis (TB), Mycobacterium tuberculosis as they represent the forefront of innate immune defense against bacterial invaders. At the same time, these phagocytes are also primary targets of intracellular bacteria to be abused as host cells. Their efficacy to contain and eliminate intracellular M. tuberculosis decides whether a patient initially becomes infected or not. However, when the infection becomes chronic or even latent (as in the case of TB) despite development of specific immune activation, phagocytes have also important effector functions. Macrophages have evolved a myriad of defense strategies to combat infection with intracellular bacteria such as M. tuberculosis. These include induction of toxic anti-microbial effectors such as nitric oxide and reactive oxygen intermediates, the stimulation of microbe intoxication mechanisms via acidification or metal accumulation in the phagolysosome, the restriction of the microbe's access to essential nutrients such as iron, fatty acids, or amino acids, the production of anti-microbial peptides and cytokines, along with induction of autophagy and efferocytosis to eliminate the pathogen. On the other hand, M. tuberculosis, as a prime example of a well-adapted facultative intracellular bacterium, has learned during evolution to counter-balance the host's immune defense strategies to secure survival or multiplication within this otherwise hostile environment. This review provides an overview of innate immune defense of macrophages directed against intracellular bacteria with a focus on M. tuberculosis. Gaining more insights and knowledge into this complex network of host-pathogen interaction will identify novel target sites of intervention to successfully clear infection at a time of rapidly emerging multi-resistance of M. tuberculosis against conventional antibiotics.", "author" : [ { "dropping-particle" : "", "family" : "Weiss", "given" : "G\u00fcnter", "non-dropping-particle" : "", "parse-names" : false, "suffix" : "" }, { "dropping-particle" : "", "family" : "Schaible", "given" : "Ulrich E", "non-dropping-particle" : "", "parse-names" : false, "suffix" : "" } ], "container-title" : "Immunological Reviews", "id" : "ITEM-1", "issue" : "1", "issued" : { "date-parts" : [ [ "2015", "3" ] ] }, "page" : "182-203", "publisher" : "Wiley-Blackwell", "title" : "Macrophage defense mechanisms against intracellular bacteria", "type" : "article-journal", "volume" : "264" }, "uris" : [ "http://www.mendeley.com/documents/?uuid=ce56aea8-e534-3fc5-a2c7-f9982094fcc3" ] } ], "mendeley" : { "formattedCitation" : "(Weiss and Schaible, 2015)", "plainTextFormattedCitation" : "(Weiss and Schaible, 2015)", "previouslyFormattedCitation" : "(Weiss and Schaible, 2015)" }, "properties" : {  }, "schema" : "https://github.com/citation-style-language/schema/raw/master/csl-citation.json" }</w:instrText>
      </w:r>
      <w:r>
        <w:fldChar w:fldCharType="separate"/>
      </w:r>
      <w:r w:rsidR="00F71621" w:rsidRPr="00F71621">
        <w:rPr>
          <w:noProof/>
        </w:rPr>
        <w:t>(Weiss and Schaible, 2015)</w:t>
      </w:r>
      <w:r>
        <w:fldChar w:fldCharType="end"/>
      </w:r>
      <w:r>
        <w:t>.</w:t>
      </w:r>
    </w:p>
    <w:p w14:paraId="0629AF73" w14:textId="77777777" w:rsidR="001611A5" w:rsidRDefault="001611A5" w:rsidP="001611A5"/>
    <w:p w14:paraId="083C7D89" w14:textId="295A9074" w:rsidR="001611A5" w:rsidRDefault="001611A5" w:rsidP="00DB40F5">
      <w:pPr>
        <w:rPr>
          <w:i/>
        </w:rPr>
      </w:pPr>
      <w:r>
        <w:t xml:space="preserve">Remarkably, studies suggest that phagocytosis of </w:t>
      </w:r>
      <w:r w:rsidR="00AE6915" w:rsidRPr="00AE6915">
        <w:t>Gram-</w:t>
      </w:r>
      <w:r>
        <w:t xml:space="preserve">positive bacteria is essential for the generation of an immune response, while this was not essential in the case of </w:t>
      </w:r>
      <w:r w:rsidR="00AE6915" w:rsidRPr="00AE6915">
        <w:t>Gram-</w:t>
      </w:r>
      <w:r>
        <w:t xml:space="preserve">negatives </w:t>
      </w:r>
      <w:r>
        <w:fldChar w:fldCharType="begin" w:fldLock="1"/>
      </w:r>
      <w:r w:rsidR="00B145F9">
        <w:instrText>ADDIN CSL_CITATION { "citationItems" : [ { "id" : "ITEM-1", "itemData" : { "DOI" : "10.4049/jimmunol.1000110", "ISBN" : "0022-1767", "ISSN" : "0022-1767", "PMID" : "20483752", "abstract" : "Innate immunity is vital for protection from microbes and is mediated by humoral effectors, such as cytokines, and cellular immune defenses, including phagocytic cells (e.g., macrophages). After internalization by phagocytes, microbes are delivered into a phagosome, a complex intracellular organelle with a well-established and important role in microbial killing. However, the role of this organelle in cytokine responses and microbial sensing is less well defined. In this study, we assess the role of the phagosome in innate immune sensing and demonstrate the critical interdependence of phagocytosis and pattern recognition receptor signaling during response to the Gram-positive bacteria Staphylococcus aureus. We show that phagocytosis is essential to initiate an optimal MyD88-dependent response to Staphylococcus aureus. Prior to TLR-dependent cytokine production, bacteria must be engulfed and delivered into acidic phagosomes where acid-activated host enzymes digest the internalized bacteria to liberate otherwise cryptic bacterial-derived ligands that initiate responses from the vacuole. Importantly, in macrophages in which phagosome acidification is perturbed, the impaired response to S. aureus can be rescued by the addition of lysostaphin, a bacterial endopeptidase active at neutral pH that can substitute for the acid-activated host enzymes. Together, these observations delineate the interdependence of phagocytosis with pattern recognition receptor signaling and suggest that therapeutics to augment functions and signaling from the vacuole may be useful strategies to increase host responses to S. aureus.", "author" : [ { "dropping-particle" : "", "family" : "Ip", "given" : "W K Eddie", "non-dropping-particle" : "", "parse-names" : false, "suffix" : "" }, { "dropping-particle" : "", "family" : "Sokolovska", "given" : "Anna", "non-dropping-particle" : "", "parse-names" : false, "suffix" : "" }, { "dropping-particle" : "", "family" : "Charriere", "given" : "Guillaume M", "non-dropping-particle" : "", "parse-names" : false, "suffix" : "" }, { "dropping-particle" : "", "family" : "Boyer", "given" : "Laurent", "non-dropping-particle" : "", "parse-names" : false, "suffix" : "" }, { "dropping-particle" : "", "family" : "Dejardin", "given" : "Stephanie", "non-dropping-particle" : "", "parse-names" : false, "suffix" : "" }, { "dropping-particle" : "", "family" : "Cappillino", "given" : "Michael P", "non-dropping-particle" : "", "parse-names" : false, "suffix" : "" }, { "dropping-particle" : "", "family" : "Yantosca", "given" : "L Michael", "non-dropping-particle" : "", "parse-names" : false, "suffix" : "" }, { "dropping-particle" : "", "family" : "Takahashi", "given" : "Kazue", "non-dropping-particle" : "", "parse-names" : false, "suffix" : "" }, { "dropping-particle" : "", "family" : "Moore", "given" : "Kathryn J", "non-dropping-particle" : "", "parse-names" : false, "suffix" : "" }, { "dropping-particle" : "", "family" : "Lacy-Hulbert", "given" : "Adam", "non-dropping-particle" : "", "parse-names" : false, "suffix" : "" }, { "dropping-particle" : "", "family" : "Stuart", "given" : "Lynda M", "non-dropping-particle" : "", "parse-names" : false, "suffix" : "" } ], "container-title" : "The Journal of Immunology", "id" : "ITEM-1", "issue" : "12", "issued" : { "date-parts" : [ [ "2010", "6", "15" ] ] }, "page" : "7071-7081", "publisher" : "NIH Public Access", "title" : "Phagocytosis and Phagosome Acidification Are Required for Pathogen Processing and MyD88-Dependent Responses to Staphylococcus aureus", "type" : "article-journal", "volume" : "184" }, "uris" : [ "http://www.mendeley.com/documents/?uuid=12cc61f9-def4-3e36-b368-0537b89bfbad" ] } ], "mendeley" : { "formattedCitation" : "(Ip &lt;i&gt;et al.&lt;/i&gt;, 2010)", "plainTextFormattedCitation" : "(Ip et al., 2010)", "previouslyFormattedCitation" : "(Ip &lt;i&gt;et al.&lt;/i&gt;, 2010)" }, "properties" : {  }, "schema" : "https://github.com/citation-style-language/schema/raw/master/csl-citation.json" }</w:instrText>
      </w:r>
      <w:r>
        <w:fldChar w:fldCharType="separate"/>
      </w:r>
      <w:r w:rsidR="00F71621" w:rsidRPr="00F71621">
        <w:rPr>
          <w:noProof/>
        </w:rPr>
        <w:t xml:space="preserve">(Ip </w:t>
      </w:r>
      <w:r w:rsidR="00F71621" w:rsidRPr="00F71621">
        <w:rPr>
          <w:i/>
          <w:noProof/>
        </w:rPr>
        <w:t>et al.</w:t>
      </w:r>
      <w:r w:rsidR="00F71621" w:rsidRPr="00F71621">
        <w:rPr>
          <w:noProof/>
        </w:rPr>
        <w:t>, 2010)</w:t>
      </w:r>
      <w:r>
        <w:fldChar w:fldCharType="end"/>
      </w:r>
      <w:r>
        <w:t xml:space="preserve">. Ip and colleagues have </w:t>
      </w:r>
      <w:r w:rsidR="00DB40F5">
        <w:t>used</w:t>
      </w:r>
      <w:r>
        <w:t xml:space="preserve"> an </w:t>
      </w:r>
      <w:r>
        <w:rPr>
          <w:i/>
        </w:rPr>
        <w:t>in-vitro</w:t>
      </w:r>
      <w:r w:rsidR="0073580A" w:rsidRPr="0073580A">
        <w:rPr>
          <w:i/>
          <w:iCs/>
        </w:rPr>
        <w:t xml:space="preserve"> </w:t>
      </w:r>
      <w:r>
        <w:t>assay wi</w:t>
      </w:r>
      <w:r w:rsidR="00DB40F5">
        <w:t>th human peritoneal macrophages. They showed that</w:t>
      </w:r>
      <w:r w:rsidR="00B75B6A">
        <w:t xml:space="preserve"> </w:t>
      </w:r>
      <w:r w:rsidR="00DB40F5">
        <w:t>when the</w:t>
      </w:r>
      <w:r>
        <w:t xml:space="preserve"> </w:t>
      </w:r>
      <w:r w:rsidR="00DB40F5">
        <w:t xml:space="preserve">ability to internalise bacteria by </w:t>
      </w:r>
      <w:r w:rsidR="00DB40F5">
        <w:lastRenderedPageBreak/>
        <w:t>macrophages was blocked by cytochalasin D,</w:t>
      </w:r>
      <w:r w:rsidR="00B75B6A">
        <w:t xml:space="preserve"> </w:t>
      </w:r>
      <w:r>
        <w:t xml:space="preserve">heat killed </w:t>
      </w:r>
      <w:r w:rsidR="00AE6915" w:rsidRPr="00AE6915">
        <w:t>Gram-</w:t>
      </w:r>
      <w:r>
        <w:t>negative bacteria did not differ in TNF-</w:t>
      </w:r>
      <w:r>
        <w:sym w:font="Symbol" w:char="F061"/>
      </w:r>
      <w:r>
        <w:t xml:space="preserve"> stimulation compared to untreated macrophages, while </w:t>
      </w:r>
      <w:r w:rsidR="00AE6915" w:rsidRPr="00AE6915">
        <w:t>Gram-</w:t>
      </w:r>
      <w:r>
        <w:t>positive bacteria failed to stimulate production of TNF-</w:t>
      </w:r>
      <w:r>
        <w:sym w:font="Symbol" w:char="F061"/>
      </w:r>
      <w:r>
        <w:t>. These experiments support the notion that stimulation of cell-surface receptors is not sufficient for launching an appropriate immune response against</w:t>
      </w:r>
      <w:r w:rsidR="0073580A" w:rsidRPr="0073580A">
        <w:rPr>
          <w:i/>
          <w:iCs/>
        </w:rPr>
        <w:t xml:space="preserve"> </w:t>
      </w:r>
      <w:r w:rsidR="00F45958" w:rsidRPr="00F45958">
        <w:rPr>
          <w:i/>
          <w:iCs/>
        </w:rPr>
        <w:t>S. aureus</w:t>
      </w:r>
      <w:r w:rsidR="0073580A" w:rsidRPr="0073580A">
        <w:rPr>
          <w:i/>
          <w:iCs/>
        </w:rPr>
        <w:t xml:space="preserve"> </w:t>
      </w:r>
      <w:r w:rsidR="007753A5">
        <w:t>and other G</w:t>
      </w:r>
      <w:r>
        <w:t>ram positive organisms</w:t>
      </w:r>
      <w:r>
        <w:rPr>
          <w:i/>
        </w:rPr>
        <w:t>.</w:t>
      </w:r>
    </w:p>
    <w:p w14:paraId="13A8B170" w14:textId="77777777" w:rsidR="001611A5" w:rsidRDefault="001611A5" w:rsidP="001611A5">
      <w:pPr>
        <w:rPr>
          <w:i/>
        </w:rPr>
      </w:pPr>
    </w:p>
    <w:p w14:paraId="49ABBFCC" w14:textId="55AD81AD" w:rsidR="001611A5" w:rsidRDefault="001611A5" w:rsidP="001611A5">
      <w:r>
        <w:t>While the TLR family is thought to mostly play a role in the activation of various inflammatory cascades, they have also been shown to play a major role in all stages of phagocytosis.</w:t>
      </w:r>
      <w:r>
        <w:rPr>
          <w:i/>
        </w:rPr>
        <w:t xml:space="preserve"> </w:t>
      </w:r>
      <w:r>
        <w:t xml:space="preserve">In particular, TLR-2 mediated phagocytoses of </w:t>
      </w:r>
      <w:r>
        <w:rPr>
          <w:i/>
        </w:rPr>
        <w:t xml:space="preserve">E. coli </w:t>
      </w:r>
      <w:r>
        <w:t xml:space="preserve">and </w:t>
      </w:r>
      <w:r w:rsidR="00F45958" w:rsidRPr="00F45958">
        <w:rPr>
          <w:i/>
          <w:iCs/>
        </w:rPr>
        <w:t>S. aureus</w:t>
      </w:r>
      <w:r w:rsidR="0073580A" w:rsidRPr="0073580A">
        <w:rPr>
          <w:i/>
          <w:iCs/>
        </w:rPr>
        <w:t xml:space="preserve"> </w:t>
      </w:r>
      <w:r>
        <w:t xml:space="preserve">was shown to increase the amount of bacteria taken up by individual phagocytes, as well as increasing overall the amount of phagocytes taking up </w:t>
      </w:r>
      <w:r>
        <w:rPr>
          <w:i/>
        </w:rPr>
        <w:t xml:space="preserve">E. coli </w:t>
      </w:r>
      <w:r>
        <w:rPr>
          <w:i/>
        </w:rPr>
        <w:fldChar w:fldCharType="begin" w:fldLock="1"/>
      </w:r>
      <w:r w:rsidR="00B145F9">
        <w:rPr>
          <w:i/>
        </w:rPr>
        <w:instrText>ADDIN CSL_CITATION { "citationItems" : [ { "id" : "ITEM-1", "itemData" : { "DOI" : "10.1084/jem.20031237", "ISBN" : "0022-1007 (Print)\\r0022-1007 (Linking)", "ISSN" : "0022-1007", "PMID" : "14699082", "abstract" : "Toll-like receptor (TLR) signaling and phagocytosis are hallmarks of macrophage-mediated innate immune responses to bacterial infection. However, the relationship between these two processes is not well established. Our data indicate that TLR ligands specifically promote bacterial phagocytosis, in both murine and human cells, through induction of a phagocytic gene program. Importantly, TLR-induced phagocytosis of bacteria was found to be reliant on myeloid differentiation factor 88-dependent signaling through interleukin-1 receptor-associated kinase-4 and p38 leading to the up-regulation of scavenger receptors. Interestingly, individual TLRs promote phagocytosis to varying degrees with TLR9 being the strongest and TLR3 being the weakest inducer of this process. We also demonstrate that TLR ligands not only amplify the percentage of phagocytes uptaking Escherichia coli, but also increase the number of bacteria phagocytosed by individual macrophages. Taken together, our data describe an evolutionarily conserved mechanism by which TLRs can specifically promote phagocytic clearance of bacteria during infection.", "author" : [ { "dropping-particle" : "", "family" : "Doyle", "given" : "Sean E", "non-dropping-particle" : "", "parse-names" : false, "suffix" : "" }, { "dropping-particle" : "", "family" : "O'Connell", "given" : "Ryan M", "non-dropping-particle" : "", "parse-names" : false, "suffix" : "" }, { "dropping-particle" : "", "family" : "Miranda", "given" : "Gustavo A", "non-dropping-particle" : "", "parse-names" : false, "suffix" : "" }, { "dropping-particle" : "", "family" : "Vaidya", "given" : "Sagar A", "non-dropping-particle" : "", "parse-names" : false, "suffix" : "" }, { "dropping-particle" : "", "family" : "Chow", "given" : "Edward K", "non-dropping-particle" : "", "parse-names" : false, "suffix" : "" }, { "dropping-particle" : "", "family" : "Liu", "given" : "Philip T", "non-dropping-particle" : "", "parse-names" : false, "suffix" : "" }, { "dropping-particle" : "", "family" : "Suzuki", "given" : "Shinobu", "non-dropping-particle" : "", "parse-names" : false, "suffix" : "" }, { "dropping-particle" : "", "family" : "Suzuki", "given" : "Nobutaka", "non-dropping-particle" : "", "parse-names" : false, "suffix" : "" }, { "dropping-particle" : "", "family" : "Modlin", "given" : "Robert L", "non-dropping-particle" : "", "parse-names" : false, "suffix" : "" }, { "dropping-particle" : "", "family" : "Yeh", "given" : "Wen-Chen", "non-dropping-particle" : "", "parse-names" : false, "suffix" : "" }, { "dropping-particle" : "", "family" : "Lane", "given" : "Timothy F", "non-dropping-particle" : "", "parse-names" : false, "suffix" : "" }, { "dropping-particle" : "", "family" : "Cheng", "given" : "Genhong", "non-dropping-particle" : "", "parse-names" : false, "suffix" : "" } ], "container-title" : "The Journal of Experimental Medicine", "id" : "ITEM-1", "issue" : "1", "issued" : { "date-parts" : [ [ "2004", "1", "5" ] ] }, "page" : "81-90", "publisher" : "The Rockefeller University Press", "title" : "Toll-like Receptors Induce a Phagocytic Gene Program through p38", "type" : "article-journal", "volume" : "199" }, "uris" : [ "http://www.mendeley.com/documents/?uuid=4feb5d00-dfa2-3d13-9f20-2931647f8d5f" ] } ], "mendeley" : { "formattedCitation" : "(Doyle &lt;i&gt;et al.&lt;/i&gt;, 2004)", "plainTextFormattedCitation" : "(Doyle et al., 2004)", "previouslyFormattedCitation" : "(Doyle &lt;i&gt;et al.&lt;/i&gt;, 2004)" }, "properties" : {  }, "schema" : "https://github.com/citation-style-language/schema/raw/master/csl-citation.json" }</w:instrText>
      </w:r>
      <w:r>
        <w:rPr>
          <w:i/>
        </w:rPr>
        <w:fldChar w:fldCharType="separate"/>
      </w:r>
      <w:r w:rsidR="00F71621" w:rsidRPr="00F71621">
        <w:rPr>
          <w:noProof/>
        </w:rPr>
        <w:t xml:space="preserve">(Doyle </w:t>
      </w:r>
      <w:r w:rsidR="00F71621" w:rsidRPr="00F71621">
        <w:rPr>
          <w:i/>
          <w:noProof/>
        </w:rPr>
        <w:t>et al.</w:t>
      </w:r>
      <w:r w:rsidR="00F71621" w:rsidRPr="00F71621">
        <w:rPr>
          <w:noProof/>
        </w:rPr>
        <w:t>, 2004)</w:t>
      </w:r>
      <w:r>
        <w:rPr>
          <w:i/>
        </w:rPr>
        <w:fldChar w:fldCharType="end"/>
      </w:r>
      <w:r>
        <w:rPr>
          <w:i/>
        </w:rPr>
        <w:t xml:space="preserve">. </w:t>
      </w:r>
      <w:r>
        <w:t>This amplification of response was shown to happen through TLR2 mediated Myd88 signalling resulting in the upregulation of scavenger receptors, with IRAK and p38 playing important roles in activation of intracellular pathways.</w:t>
      </w:r>
      <w:r w:rsidR="0073580A" w:rsidRPr="0073580A">
        <w:rPr>
          <w:i/>
          <w:iCs/>
        </w:rPr>
        <w:t xml:space="preserve"> </w:t>
      </w:r>
      <w:r>
        <w:t xml:space="preserve">Moreover, prolonged stimulation of TLRs such as TLR 4 and 9 resulted in a significantly higher uptake of </w:t>
      </w:r>
      <w:r>
        <w:rPr>
          <w:i/>
        </w:rPr>
        <w:t xml:space="preserve">S. pneumoniae </w:t>
      </w:r>
      <w:r>
        <w:t xml:space="preserve">as well as increased rate of intracellular killing compared to unstimulated cells </w:t>
      </w:r>
      <w:r>
        <w:fldChar w:fldCharType="begin" w:fldLock="1"/>
      </w:r>
      <w:r w:rsidR="00B145F9">
        <w:instrText>ADDIN CSL_CITATION { "citationItems" : [ { "id" : "ITEM-1", "itemData" : { "DOI" : "10.1128/IAI.01110-09", "ISBN" : "1098-5522 (Electronic)\\r0019-9567 (Linking)", "ISSN" : "00199567", "PMID" : "19933834", "abstract" : "Toll-like receptors (TLRs) are crucial pattern recognition receptors in innate immunity that are expressed in microglia, the resident macrophages of the brain. TLR2, -4, and -9 are important in the responses against Streptococcus pneumoniae, the most common agent causing bacterial meningitis beyond the neonatal period. Murine microglial cultures were stimulated with agonists for TLR1/2 (Pam(3)CSK(4)), TLR4 (lipopolysaccharide), and TLR9 (CpG oligodeoxynucleotide) for 24 h and then exposed to either the encapsulated D39 (serotype 2) or the nonencapsulated R6 strain of S. pneumoniae. After stimulation, the levels of interleukin-6 and CCL5 (RANTES [regulated upon activation normal T-cell expressed and secreted]) were increased, confirming microglial activation. The TLR1/2, -4, and -9 agonist-stimulated microglia ingested significantly more bacteria than unstimulated cells (P &lt; 0.05). The presence of cytochalasin D, an inhibitor of actin polymerizaton, blocked &gt;90% of phagocytosis. Along with an increased phagocytic activity, the intracellular bacterial killing was also increased in TLR-stimulated cells compared to unstimulated cells. Together, our data suggest that microglial stimulation by these TLRs may increase the resistance of the brain against pneumococcal infections.", "author" : [ { "dropping-particle" : "", "family" : "Ribes", "given" : "Sandra", "non-dropping-particle" : "", "parse-names" : false, "suffix" : "" }, { "dropping-particle" : "", "family" : "Ebert", "given" : "Sandra", "non-dropping-particle" : "", "parse-names" : false, "suffix" : "" }, { "dropping-particle" : "", "family" : "Regen", "given" : "Tommy", "non-dropping-particle" : "", "parse-names" : false, "suffix" : "" }, { "dropping-particle" : "", "family" : "Agarwal", "given" : "Amit", "non-dropping-particle" : "", "parse-names" : false, "suffix" : "" }, { "dropping-particle" : "", "family" : "Tauber", "given" : "Simone C", "non-dropping-particle" : "", "parse-names" : false, "suffix" : "" }, { "dropping-particle" : "", "family" : "Czesnik", "given" : "Dirk", "non-dropping-particle" : "", "parse-names" : false, "suffix" : "" }, { "dropping-particle" : "", "family" : "Spreer", "given" : "Annette", "non-dropping-particle" : "", "parse-names" : false, "suffix" : "" }, { "dropping-particle" : "", "family" : "Bunkowski", "given" : "Stephanie", "non-dropping-particle" : "", "parse-names" : false, "suffix" : "" }, { "dropping-particle" : "", "family" : "Eiffert", "given" : "Helmut", "non-dropping-particle" : "", "parse-names" : false, "suffix" : "" }, { "dropping-particle" : "", "family" : "Hanisch", "given" : "Uwe Karsten", "non-dropping-particle" : "", "parse-names" : false, "suffix" : "" }, { "dropping-particle" : "", "family" : "Hammerschmidt", "given" : "Sven", "non-dropping-particle" : "", "parse-names" : false, "suffix" : "" }, { "dropping-particle" : "", "family" : "Nau", "given" : "Roland", "non-dropping-particle" : "", "parse-names" : false, "suffix" : "" } ], "container-title" : "Infection and Immunity", "id" : "ITEM-1", "issue" : "2", "issued" : { "date-parts" : [ [ "2010", "2", "1" ] ] }, "page" : "865-871", "publisher" : "American Society for Microbiology", "title" : "Toll-like receptor stimulation enhances phagocytosis and intracellular killing of nonencapsulated and encapsulated Streptococcus pneumoniae by murine microglia", "type" : "article-journal", "volume" : "78" }, "uris" : [ "http://www.mendeley.com/documents/?uuid=f167395d-d384-36cc-9bd9-29ca7e5ea56c" ] } ], "mendeley" : { "formattedCitation" : "(Ribes &lt;i&gt;et al.&lt;/i&gt;, 2010)", "plainTextFormattedCitation" : "(Ribes et al., 2010)", "previouslyFormattedCitation" : "(Ribes &lt;i&gt;et al.&lt;/i&gt;, 2010)" }, "properties" : {  }, "schema" : "https://github.com/citation-style-language/schema/raw/master/csl-citation.json" }</w:instrText>
      </w:r>
      <w:r>
        <w:fldChar w:fldCharType="separate"/>
      </w:r>
      <w:r w:rsidR="00F71621" w:rsidRPr="00F71621">
        <w:rPr>
          <w:noProof/>
        </w:rPr>
        <w:t xml:space="preserve">(Ribes </w:t>
      </w:r>
      <w:r w:rsidR="00F71621" w:rsidRPr="00F71621">
        <w:rPr>
          <w:i/>
          <w:noProof/>
        </w:rPr>
        <w:t>et al.</w:t>
      </w:r>
      <w:r w:rsidR="00F71621" w:rsidRPr="00F71621">
        <w:rPr>
          <w:noProof/>
        </w:rPr>
        <w:t>, 2010)</w:t>
      </w:r>
      <w:r>
        <w:fldChar w:fldCharType="end"/>
      </w:r>
      <w:r>
        <w:t>. Notably</w:t>
      </w:r>
      <w:r w:rsidR="00AB3CB7">
        <w:t>,</w:t>
      </w:r>
      <w:r>
        <w:t xml:space="preserve"> persistent stimulation of TLR3,4 and 9 results in the upregulation of FC</w:t>
      </w:r>
      <w:r>
        <w:sym w:font="Symbol" w:char="F067"/>
      </w:r>
      <w:r>
        <w:t xml:space="preserve">R responsible for binding antibodies attached to antigens, as well as scavenger receptors </w:t>
      </w:r>
      <w:r>
        <w:fldChar w:fldCharType="begin" w:fldLock="1"/>
      </w:r>
      <w:r w:rsidR="00B145F9">
        <w:instrText>ADDIN CSL_CITATION { "citationItems" : [ { "id" : "ITEM-1", "itemData" : { "DOI" : "10.1038/ni.2939", "ISSN" : "1529-2908", "abstract" : "Type I and type II Fc receptors regulate innate and adaptive immunity", "author" : [ { "dropping-particle" : "", "family" : "Pincetic", "given" : "Andrew", "non-dropping-particle" : "", "parse-names" : false, "suffix" : "" }, { "dropping-particle" : "", "family" : "Bournazos", "given" : "Stylianos", "non-dropping-particle" : "", "parse-names" : false, "suffix" : "" }, { "dropping-particle" : "", "family" : "DiLillo", "given" : "David J", "non-dropping-particle" : "", "parse-names" : false, "suffix" : "" }, { "dropping-particle" : "", "family" : "Maamary", "given" : "Jad", "non-dropping-particle" : "", "parse-names" : false, "suffix" : "" }, { "dropping-particle" : "", "family" : "Wang", "given" : "Taia T", "non-dropping-particle" : "", "parse-names" : false, "suffix" : "" }, { "dropping-particle" : "", "family" : "Dahan", "given" : "Rony", "non-dropping-particle" : "", "parse-names" : false, "suffix" : "" }, { "dropping-particle" : "", "family" : "Fiebiger", "given" : "Benjamin-Maximillian", "non-dropping-particle" : "", "parse-names" : false, "suffix" : "" }, { "dropping-particle" : "V", "family" : "Ravetch", "given" : "Jeffrey", "non-dropping-particle" : "", "parse-names" : false, "suffix" : "" } ], "container-title" : "Nature Immunology", "id" : "ITEM-1", "issue" : "8", "issued" : { "date-parts" : [ [ "2014", "7", "21" ] ] }, "page" : "707-716", "publisher" : "Nature Publishing Group", "title" : "Type I and type II Fc receptors regulate innate and adaptive immunity", "type" : "article-journal", "volume" : "15" }, "uris" : [ "http://www.mendeley.com/documents/?uuid=577188a8-a548-38ab-9edc-6f4511d7cf1c" ] } ], "mendeley" : { "formattedCitation" : "(Pincetic &lt;i&gt;et al.&lt;/i&gt;, 2014)", "plainTextFormattedCitation" : "(Pincetic et al., 2014)", "previouslyFormattedCitation" : "(Pincetic &lt;i&gt;et al.&lt;/i&gt;, 2014)" }, "properties" : {  }, "schema" : "https://github.com/citation-style-language/schema/raw/master/csl-citation.json" }</w:instrText>
      </w:r>
      <w:r>
        <w:fldChar w:fldCharType="separate"/>
      </w:r>
      <w:r w:rsidR="00F71621" w:rsidRPr="00F71621">
        <w:rPr>
          <w:noProof/>
        </w:rPr>
        <w:t xml:space="preserve">(Pincetic </w:t>
      </w:r>
      <w:r w:rsidR="00F71621" w:rsidRPr="00F71621">
        <w:rPr>
          <w:i/>
          <w:noProof/>
        </w:rPr>
        <w:t>et al.</w:t>
      </w:r>
      <w:r w:rsidR="00F71621" w:rsidRPr="00F71621">
        <w:rPr>
          <w:noProof/>
        </w:rPr>
        <w:t>, 2014)</w:t>
      </w:r>
      <w:r>
        <w:fldChar w:fldCharType="end"/>
      </w:r>
      <w:r>
        <w:t>.</w:t>
      </w:r>
    </w:p>
    <w:p w14:paraId="5CE9D218" w14:textId="77777777" w:rsidR="001611A5" w:rsidRDefault="001611A5" w:rsidP="001611A5"/>
    <w:p w14:paraId="112DCC85" w14:textId="04D2CA86" w:rsidR="001611A5" w:rsidRDefault="001611A5" w:rsidP="001611A5">
      <w:r>
        <w:t xml:space="preserve">However, not all TLRs initiate phagocytosis in the same way, with TLR9 thought to elicit the greatest response and TLR3 the weakest </w:t>
      </w:r>
      <w:r>
        <w:fldChar w:fldCharType="begin" w:fldLock="1"/>
      </w:r>
      <w:r w:rsidR="00B145F9">
        <w:instrText>ADDIN CSL_CITATION { "citationItems" : [ { "id" : "ITEM-1", "itemData" : { "DOI" : "10.1084/jem.20031237", "ISBN" : "0022-1007 (Print)\\r0022-1007 (Linking)", "ISSN" : "0022-1007", "PMID" : "14699082", "abstract" : "Toll-like receptor (TLR) signaling and phagocytosis are hallmarks of macrophage-mediated innate immune responses to bacterial infection. However, the relationship between these two processes is not well established. Our data indicate that TLR ligands specifically promote bacterial phagocytosis, in both murine and human cells, through induction of a phagocytic gene program. Importantly, TLR-induced phagocytosis of bacteria was found to be reliant on myeloid differentiation factor 88-dependent signaling through interleukin-1 receptor-associated kinase-4 and p38 leading to the up-regulation of scavenger receptors. Interestingly, individual TLRs promote phagocytosis to varying degrees with TLR9 being the strongest and TLR3 being the weakest inducer of this process. We also demonstrate that TLR ligands not only amplify the percentage of phagocytes uptaking Escherichia coli, but also increase the number of bacteria phagocytosed by individual macrophages. Taken together, our data describe an evolutionarily conserved mechanism by which TLRs can specifically promote phagocytic clearance of bacteria during infection.", "author" : [ { "dropping-particle" : "", "family" : "Doyle", "given" : "Sean E", "non-dropping-particle" : "", "parse-names" : false, "suffix" : "" }, { "dropping-particle" : "", "family" : "O'Connell", "given" : "Ryan M", "non-dropping-particle" : "", "parse-names" : false, "suffix" : "" }, { "dropping-particle" : "", "family" : "Miranda", "given" : "Gustavo A", "non-dropping-particle" : "", "parse-names" : false, "suffix" : "" }, { "dropping-particle" : "", "family" : "Vaidya", "given" : "Sagar A", "non-dropping-particle" : "", "parse-names" : false, "suffix" : "" }, { "dropping-particle" : "", "family" : "Chow", "given" : "Edward K", "non-dropping-particle" : "", "parse-names" : false, "suffix" : "" }, { "dropping-particle" : "", "family" : "Liu", "given" : "Philip T", "non-dropping-particle" : "", "parse-names" : false, "suffix" : "" }, { "dropping-particle" : "", "family" : "Suzuki", "given" : "Shinobu", "non-dropping-particle" : "", "parse-names" : false, "suffix" : "" }, { "dropping-particle" : "", "family" : "Suzuki", "given" : "Nobutaka", "non-dropping-particle" : "", "parse-names" : false, "suffix" : "" }, { "dropping-particle" : "", "family" : "Modlin", "given" : "Robert L", "non-dropping-particle" : "", "parse-names" : false, "suffix" : "" }, { "dropping-particle" : "", "family" : "Yeh", "given" : "Wen-Chen", "non-dropping-particle" : "", "parse-names" : false, "suffix" : "" }, { "dropping-particle" : "", "family" : "Lane", "given" : "Timothy F", "non-dropping-particle" : "", "parse-names" : false, "suffix" : "" }, { "dropping-particle" : "", "family" : "Cheng", "given" : "Genhong", "non-dropping-particle" : "", "parse-names" : false, "suffix" : "" } ], "container-title" : "The Journal of Experimental Medicine", "id" : "ITEM-1", "issue" : "1", "issued" : { "date-parts" : [ [ "2004", "1", "5" ] ] }, "page" : "81-90", "publisher" : "The Rockefeller University Press", "title" : "Toll-like Receptors Induce a Phagocytic Gene Program through p38", "type" : "article-journal", "volume" : "199" }, "uris" : [ "http://www.mendeley.com/documents/?uuid=4feb5d00-dfa2-3d13-9f20-2931647f8d5f" ] } ], "mendeley" : { "formattedCitation" : "(Doyle &lt;i&gt;et al.&lt;/i&gt;, 2004)", "plainTextFormattedCitation" : "(Doyle et al., 2004)", "previouslyFormattedCitation" : "(Doyle &lt;i&gt;et al.&lt;/i&gt;, 2004)" }, "properties" : {  }, "schema" : "https://github.com/citation-style-language/schema/raw/master/csl-citation.json" }</w:instrText>
      </w:r>
      <w:r>
        <w:fldChar w:fldCharType="separate"/>
      </w:r>
      <w:r w:rsidR="00F71621" w:rsidRPr="00F71621">
        <w:rPr>
          <w:noProof/>
        </w:rPr>
        <w:t xml:space="preserve">(Doyle </w:t>
      </w:r>
      <w:r w:rsidR="00F71621" w:rsidRPr="00F71621">
        <w:rPr>
          <w:i/>
          <w:noProof/>
        </w:rPr>
        <w:t>et al.</w:t>
      </w:r>
      <w:r w:rsidR="00F71621" w:rsidRPr="00F71621">
        <w:rPr>
          <w:noProof/>
        </w:rPr>
        <w:t>, 2004)</w:t>
      </w:r>
      <w:r>
        <w:fldChar w:fldCharType="end"/>
      </w:r>
      <w:r>
        <w:t>. What is more, it is</w:t>
      </w:r>
      <w:r w:rsidR="0073580A" w:rsidRPr="0073580A">
        <w:rPr>
          <w:i/>
          <w:iCs/>
        </w:rPr>
        <w:t xml:space="preserve"> </w:t>
      </w:r>
      <w:r>
        <w:t xml:space="preserve">believed that immune activation is triggered after the pathogen has been phagocytosed, </w:t>
      </w:r>
      <w:r>
        <w:lastRenderedPageBreak/>
        <w:t>as TLRs recognise the contents of the phagosome, rather</w:t>
      </w:r>
      <w:r w:rsidR="0073580A" w:rsidRPr="0073580A">
        <w:rPr>
          <w:i/>
          <w:iCs/>
        </w:rPr>
        <w:t xml:space="preserve"> </w:t>
      </w:r>
      <w:r>
        <w:t xml:space="preserve">than merely due to the process of phagocytosis. TLR2 is capable of signalling differently in response to </w:t>
      </w:r>
      <w:r w:rsidR="00AE6915" w:rsidRPr="00AE6915">
        <w:t>Gram-</w:t>
      </w:r>
      <w:r>
        <w:t xml:space="preserve">positive and </w:t>
      </w:r>
      <w:r w:rsidR="00AE6915" w:rsidRPr="00AE6915">
        <w:t>Gram-</w:t>
      </w:r>
      <w:r>
        <w:t>negative bacteria</w:t>
      </w:r>
      <w:r w:rsidR="00DA2889">
        <w:t xml:space="preserve"> </w:t>
      </w:r>
      <w:r w:rsidR="00DA2889">
        <w:fldChar w:fldCharType="begin" w:fldLock="1"/>
      </w:r>
      <w:r w:rsidR="00B145F9">
        <w:instrText>ADDIN CSL_CITATION { "citationItems" : [ { "id" : "ITEM-1", "itemData" : { "DOI" : "10.1038/44605", "ISBN" : "0028-0836 (Print)", "ISSN" : "00280836", "PMID" : "10548109", "abstract" : "Macrophages orchestrate innate immunity by phagocytosing pathogens and coordinating inflammatory responses. Effective defence requires the host to discriminate between different pathogens. The specificity of innate immune recognition in Drosophila is mediated by the Toll family of receptors; Toll mediates anti-fungal responses, whereas 18-wheeler mediates anti-bacterial defence. A large number of Toll homologues have been identified in mammals, and Toll-like receptor 4 is critical in responses to Gram-negative bacteria. Here we show that Toll-like receptor 2 is recruited specifically to macrophage phagosomes containing yeast, and that a point mutation in the receptor abrogates inflammatory responses to yeast and Gram-positive bacteria, but not to Gram-negative bacteria. Thus, during the phagocytosis of pathogens, two classes of innate immune receptors cooperate to mediate host defence: phagocytic receptors, such as the mannose receptor, signal particle internalization, and the Toll-like receptors sample the contents of the vacuole and trigger an inflammatory response appropriate to defence against the specific organism.", "author" : [ { "dropping-particle" : "", "family" : "Underhill", "given" : "David M.", "non-dropping-particle" : "", "parse-names" : false, "suffix" : "" }, { "dropping-particle" : "", "family" : "Ozinsky", "given" : "Adrian", "non-dropping-particle" : "", "parse-names" : false, "suffix" : "" }, { "dropping-particle" : "", "family" : "Hajjar", "given" : "Adellne M.", "non-dropping-particle" : "", "parse-names" : false, "suffix" : "" }, { "dropping-particle" : "", "family" : "Stevens", "given" : "Anne", "non-dropping-particle" : "", "parse-names" : false, "suffix" : "" }, { "dropping-particle" : "", "family" : "Wilson", "given" : "Christopher B.", "non-dropping-particle" : "", "parse-names" : false, "suffix" : "" }, { "dropping-particle" : "", "family" : "Bassetti", "given" : "Michael", "non-dropping-particle" : "", "parse-names" : false, "suffix" : "" }, { "dropping-particle" : "", "family" : "Aderem", "given" : "Alan", "non-dropping-particle" : "", "parse-names" : false, "suffix" : "" } ], "container-title" : "Nature", "id" : "ITEM-1", "issue" : "6755", "issued" : { "date-parts" : [ [ "1999", "10", "21" ] ] }, "page" : "811-815", "publisher" : "Nature Publishing Group", "title" : "The Toll-like receptor 2 is recruited to macrophage phagosomes and discriminates between pathogens", "type" : "article-journal", "volume" : "401" }, "uris" : [ "http://www.mendeley.com/documents/?uuid=d980414f-df4a-35ad-b73e-7df320402a76" ] } ], "mendeley" : { "formattedCitation" : "(Underhill &lt;i&gt;et al.&lt;/i&gt;, 1999)", "plainTextFormattedCitation" : "(Underhill et al., 1999)", "previouslyFormattedCitation" : "(Underhill &lt;i&gt;et al.&lt;/i&gt;, 1999)" }, "properties" : {  }, "schema" : "https://github.com/citation-style-language/schema/raw/master/csl-citation.json" }</w:instrText>
      </w:r>
      <w:r w:rsidR="00DA2889">
        <w:fldChar w:fldCharType="separate"/>
      </w:r>
      <w:r w:rsidR="00F71621" w:rsidRPr="00F71621">
        <w:rPr>
          <w:noProof/>
        </w:rPr>
        <w:t xml:space="preserve">(Underhill </w:t>
      </w:r>
      <w:r w:rsidR="00F71621" w:rsidRPr="00F71621">
        <w:rPr>
          <w:i/>
          <w:noProof/>
        </w:rPr>
        <w:t>et al.</w:t>
      </w:r>
      <w:r w:rsidR="00F71621" w:rsidRPr="00F71621">
        <w:rPr>
          <w:noProof/>
        </w:rPr>
        <w:t>, 1999)</w:t>
      </w:r>
      <w:r w:rsidR="00DA2889">
        <w:fldChar w:fldCharType="end"/>
      </w:r>
      <w:r>
        <w:t>.</w:t>
      </w:r>
    </w:p>
    <w:p w14:paraId="250BD014" w14:textId="77777777" w:rsidR="001611A5" w:rsidRDefault="001611A5" w:rsidP="001611A5"/>
    <w:p w14:paraId="513A46DD" w14:textId="3DC148DD" w:rsidR="001611A5" w:rsidRDefault="001611A5" w:rsidP="001611A5">
      <w:r>
        <w:t xml:space="preserve">The inflammasome is an essential cell component that reacts to intracellular infection by pathogens such as </w:t>
      </w:r>
      <w:r w:rsidR="00F45958" w:rsidRPr="00F45958">
        <w:rPr>
          <w:i/>
          <w:iCs/>
        </w:rPr>
        <w:t>S. aureus</w:t>
      </w:r>
      <w:r w:rsidR="0073580A" w:rsidRPr="0073580A">
        <w:rPr>
          <w:i/>
          <w:iCs/>
        </w:rPr>
        <w:t xml:space="preserve"> </w:t>
      </w:r>
      <w:r>
        <w:rPr>
          <w:i/>
        </w:rPr>
        <w:fldChar w:fldCharType="begin" w:fldLock="1"/>
      </w:r>
      <w:r w:rsidR="00B145F9">
        <w:rPr>
          <w:i/>
        </w:rPr>
        <w:instrText>ADDIN CSL_CITATION { "citationItems" : [ { "id" : "ITEM-1", "itemData" : { "DOI" : "10.1371/journal.pone.0007446", "ISBN" : "1932-6203", "ISSN" : "1932-6203", "PMID" : "19826485", "abstract" : "Community Acquired Methicillin Resistant Staphylococcus aureus (CA-MRSA) causes severe necrotizing infections of the skin, soft tissues, and lungs. Staphylococcal alpha-hemolysin is an essential virulence factor in mouse models of CA-MRSA necrotizing pneumonia. S. aureus alpha-hemolysin has long been known to induce inflammatory signaling and cell death in host organisms, however the mechanism underlying these signaling events were not well understood. Using highly purified recombinant alpha-hemolysin, we now demonstrate that alpha-hemolysin activates the Nucleotide-binding domain and leucine-rich repeat containing gene family, pyrin domain containing 3 protein (NLRP3)-inflammasome, a host inflammatory signaling complex involved in responses to pathogens and endogenous danger signals. Non-cytolytic mutant alpha-hemolysin molecules fail to elicit NLRP3-inflammasome signaling, demonstrating that the responses are not due to non-specific activation of this innate immune signaling system by bacterially derived proteins. In monocyte-derived cells from humans and mice, inflammasome assembly in response to alpha-hemolysin results in activation of the cysteine proteinase, caspase-1. We also show that inflammasome activation by alpha-hemolysin works in conjunction with signaling by other CA-MRSA-derived Pathogen Associated Molecular Patterns (PAMPs) to induce secretion of pro-inflammatory cytokines IL-1beta and IL-18. Additionally, alpha-hemolysin induces cell death in these cells through an NLRP3-dependent program of cellular necrosis, resulting in the release of endogenous pro-inflammatory molecules, like the chromatin-associated protein, High-mobility group box 1 (HMGB1). These studies link the activity of a major S. aureus virulence factor to a specific host signaling pathway. The cellular events linked to inflammasome activity have clear relevance to the disease processes associated with CA-MRSA including tissue necrosis and inflammation.", "author" : [ { "dropping-particle" : "", "family" : "Craven", "given" : "Robin R", "non-dropping-particle" : "", "parse-names" : false, "suffix" : "" }, { "dropping-particle" : "", "family" : "Gao", "given" : "Xi", "non-dropping-particle" : "", "parse-names" : false, "suffix" : "" }, { "dropping-particle" : "", "family" : "Allen", "given" : "Irving C", "non-dropping-particle" : "", "parse-names" : false, "suffix" : "" }, { "dropping-particle" : "", "family" : "Gris", "given" : "Denis", "non-dropping-particle" : "", "parse-names" : false, "suffix" : "" }, { "dropping-particle" : "", "family" : "Bubeck Wardenburg", "given" : "Juliane", "non-dropping-particle" : "", "parse-names" : false, "suffix" : "" }, { "dropping-particle" : "", "family" : "McElvania-Tekippe", "given" : "Erin", "non-dropping-particle" : "", "parse-names" : false, "suffix" : "" }, { "dropping-particle" : "", "family" : "Ting", "given" : "Jenny P", "non-dropping-particle" : "", "parse-names" : false, "suffix" : "" }, { "dropping-particle" : "", "family" : "Duncan", "given" : "Joseph A", "non-dropping-particle" : "", "parse-names" : false, "suffix" : "" } ], "container-title" : "PLoS ONE", "id" : "ITEM-1", "issue" : "10", "issued" : { "date-parts" : [ [ "2009", "10", "14" ] ] }, "page" : "e7446", "publisher" : "Public Library of Science", "title" : "Staphylococcus aureus alpha-hemolysin activates the NLRP3-inflammasome in human and mouse monocytic cells", "type" : "article-journal", "volume" : "4" }, "uris" : [ "http://www.mendeley.com/documents/?uuid=6771426f-136c-3771-ad91-e825147f94f9" ] } ], "mendeley" : { "formattedCitation" : "(Craven &lt;i&gt;et al.&lt;/i&gt;, 2009)", "plainTextFormattedCitation" : "(Craven et al., 2009)", "previouslyFormattedCitation" : "(Craven &lt;i&gt;et al.&lt;/i&gt;, 2009)" }, "properties" : {  }, "schema" : "https://github.com/citation-style-language/schema/raw/master/csl-citation.json" }</w:instrText>
      </w:r>
      <w:r>
        <w:rPr>
          <w:i/>
        </w:rPr>
        <w:fldChar w:fldCharType="separate"/>
      </w:r>
      <w:r w:rsidR="00F71621" w:rsidRPr="00F71621">
        <w:rPr>
          <w:noProof/>
        </w:rPr>
        <w:t xml:space="preserve">(Craven </w:t>
      </w:r>
      <w:r w:rsidR="00F71621" w:rsidRPr="00F71621">
        <w:rPr>
          <w:i/>
          <w:noProof/>
        </w:rPr>
        <w:t>et al.</w:t>
      </w:r>
      <w:r w:rsidR="00F71621" w:rsidRPr="00F71621">
        <w:rPr>
          <w:noProof/>
        </w:rPr>
        <w:t>, 2009)</w:t>
      </w:r>
      <w:r>
        <w:rPr>
          <w:i/>
        </w:rPr>
        <w:fldChar w:fldCharType="end"/>
      </w:r>
      <w:r>
        <w:rPr>
          <w:i/>
        </w:rPr>
        <w:t xml:space="preserve">. </w:t>
      </w:r>
      <w:r>
        <w:t xml:space="preserve">Inflammasomes are formed in response to NOD – like receptor (NLR) signalling, </w:t>
      </w:r>
      <w:r w:rsidR="00CC3A21">
        <w:t xml:space="preserve">with </w:t>
      </w:r>
      <w:r>
        <w:t>ea</w:t>
      </w:r>
      <w:r w:rsidR="00CC3A21">
        <w:t>ch response slightly different</w:t>
      </w:r>
      <w:r>
        <w:t xml:space="preserve"> dependent on the pathogen encountered. </w:t>
      </w:r>
      <w:r w:rsidR="00F45958" w:rsidRPr="00F45958">
        <w:rPr>
          <w:i/>
          <w:iCs/>
        </w:rPr>
        <w:t>S. aureus</w:t>
      </w:r>
      <w:r w:rsidR="00B75B6A">
        <w:rPr>
          <w:i/>
          <w:iCs/>
        </w:rPr>
        <w:t xml:space="preserve"> </w:t>
      </w:r>
      <w:r>
        <w:t xml:space="preserve">is thought to be sensed by NLP3 and this causes the formation of a multi-protein unit, composed of NLP3, adaptor apoptosis-associated speck-like protein containing a CARD (ASC), and caspase </w:t>
      </w:r>
      <w:r>
        <w:fldChar w:fldCharType="begin" w:fldLock="1"/>
      </w:r>
      <w:r w:rsidR="00B145F9">
        <w:instrText>ADDIN CSL_CITATION { "citationItems" : [ { "id" : "ITEM-1", "itemData" : { "DOI" : "10.1016/j.coi.2009.12.004.The", "ISBN" : "1879-0372 (Electronic)\\r0952-7915 (Linking)", "ISSN" : "1879-0372", "PMID" : "20060699", "abstract" : "In response to injurious or infectious agents caspase-1 activating multiprotein complexes, termed inflammasomes, assemble in the cytoplasm of cells. Activated caspase-1 cleaves the pro-forms of the interleukin-1 cytokine family members leading to their activation and secretion. The IL-1 family cytokines have multiple pro-inflammatory activities implicating them in the pathogenesis of many inflammatory diseases. While defined ligands have been identified for the NLRP1, IPAF and AIM2 inflammasomes, little is known about the activation mechanisms of the NLRP3 inflammasome. Numerous different molecular entities, such as various crystals, pore-forming toxins or extracellular ATP can trigger the NLRP3 inflammasome. Recent work proposes that NLRP3 is activated indirectly by host factors that are generated in response to NLRP3 triggers.", "author" : [ { "dropping-particle" : "", "family" : "Latz", "given" : "Eicke", "non-dropping-particle" : "", "parse-names" : false, "suffix" : "" } ], "container-title" : "Curr Opin Immunol", "id" : "ITEM-1", "issue" : "1", "issued" : { "date-parts" : [ [ "2010" ] ] }, "page" : "28-33", "title" : "The inflammasomes: mechanisms of activation and function", "type" : "article-journal", "volume" : "22" }, "uris" : [ "http://www.mendeley.com/documents/?uuid=f72b34b4-e887-3cb4-8d84-8232ab4774b1" ] } ], "mendeley" : { "formattedCitation" : "(Latz, 2010)", "plainTextFormattedCitation" : "(Latz, 2010)", "previouslyFormattedCitation" : "(Latz, 2010)" }, "properties" : {  }, "schema" : "https://github.com/citation-style-language/schema/raw/master/csl-citation.json" }</w:instrText>
      </w:r>
      <w:r>
        <w:fldChar w:fldCharType="separate"/>
      </w:r>
      <w:r w:rsidR="00F71621" w:rsidRPr="00F71621">
        <w:rPr>
          <w:noProof/>
        </w:rPr>
        <w:t>(Latz, 2010)</w:t>
      </w:r>
      <w:r>
        <w:fldChar w:fldCharType="end"/>
      </w:r>
      <w:r>
        <w:t xml:space="preserve">. The assembled and activated inflammasome can be potentially dangerous to the host cell, as it is able to trigger not only cell death, but also excessive release of pro-inflammatory cytokines, as seen in some autoimmune disorders where the inflammasome is persistently active </w:t>
      </w:r>
      <w:r>
        <w:fldChar w:fldCharType="begin" w:fldLock="1"/>
      </w:r>
      <w:r w:rsidR="00B145F9">
        <w:instrText>ADDIN CSL_CITATION { "citationItems" : [ { "id" : "ITEM-1", "itemData" : { "ISSN" : "1074-7613", "PMID" : "15030775", "abstract" : "Mutations within the NALP3/cryopyrin/CIAS1 gene are responsible for three autoinflammatory disorders: Muckle-Wells syndrome, familial cold autoinflammatory syndrome, and CINCA. The NALP3 protein is homologous to NALP1, which is a component of the inflammasome, a molecular platform that activates the proinflammatory caspases-1 and -5. NALP3 (and other members of the NALP family) lacks the C-terminal, CARD-containing sequence of NALP1, and its role in caspase activation is unclear. Here, we report that NALP2 and NALP3 associate with ASC, the CARD-containing protein Cardinal, and caspase-1 (but not caspase-5), thereby forming an inflammasome with high proIL-1beta-processing activity. Macrophages from Muckle-Wells patients spontaneously secrete active IL-1beta. Increased inflammasome activity is therefore likely to be the molecular basis of the symptoms associated with NALP3-dependent autoinflammatory disorders.", "author" : [ { "dropping-particle" : "", "family" : "Agostini", "given" : "Laetitia", "non-dropping-particle" : "", "parse-names" : false, "suffix" : "" }, { "dropping-particle" : "", "family" : "Martinon", "given" : "Fabio", "non-dropping-particle" : "", "parse-names" : false, "suffix" : "" }, { "dropping-particle" : "", "family" : "Burns", "given" : "Kimberly", "non-dropping-particle" : "", "parse-names" : false, "suffix" : "" }, { "dropping-particle" : "", "family" : "McDermott", "given" : "Michael F", "non-dropping-particle" : "", "parse-names" : false, "suffix" : "" }, { "dropping-particle" : "", "family" : "Hawkins", "given" : "Philip N", "non-dropping-particle" : "", "parse-names" : false, "suffix" : "" }, { "dropping-particle" : "", "family" : "Tschopp", "given" : "J\u00fcrg", "non-dropping-particle" : "", "parse-names" : false, "suffix" : "" } ], "container-title" : "Immunity", "id" : "ITEM-1", "issue" : "3", "issued" : { "date-parts" : [ [ "2004", "3" ] ] }, "page" : "319-25", "title" : "NALP3 forms an IL-1beta-processing inflammasome with increased activity in Muckle-Wells autoinflammatory disorder.", "type" : "article-journal", "volume" : "20" }, "uris" : [ "http://www.mendeley.com/documents/?uuid=4fa2c700-445d-3b2d-acd8-54cce0561efb" ] } ], "mendeley" : { "formattedCitation" : "(Agostini &lt;i&gt;et al.&lt;/i&gt;, 2004)", "plainTextFormattedCitation" : "(Agostini et al., 2004)", "previouslyFormattedCitation" : "(Agostini &lt;i&gt;et al.&lt;/i&gt;, 2004)" }, "properties" : {  }, "schema" : "https://github.com/citation-style-language/schema/raw/master/csl-citation.json" }</w:instrText>
      </w:r>
      <w:r>
        <w:fldChar w:fldCharType="separate"/>
      </w:r>
      <w:r w:rsidR="00F71621" w:rsidRPr="00F71621">
        <w:rPr>
          <w:noProof/>
        </w:rPr>
        <w:t xml:space="preserve">(Agostini </w:t>
      </w:r>
      <w:r w:rsidR="00F71621" w:rsidRPr="00F71621">
        <w:rPr>
          <w:i/>
          <w:noProof/>
        </w:rPr>
        <w:t>et al.</w:t>
      </w:r>
      <w:r w:rsidR="00F71621" w:rsidRPr="00F71621">
        <w:rPr>
          <w:noProof/>
        </w:rPr>
        <w:t>, 2004)</w:t>
      </w:r>
      <w:r>
        <w:fldChar w:fldCharType="end"/>
      </w:r>
      <w:r>
        <w:t xml:space="preserve">. </w:t>
      </w:r>
    </w:p>
    <w:p w14:paraId="43BD5D95" w14:textId="77777777" w:rsidR="001611A5" w:rsidRDefault="001611A5" w:rsidP="001611A5"/>
    <w:p w14:paraId="10743477" w14:textId="276A93E9" w:rsidR="001611A5" w:rsidRDefault="001611A5" w:rsidP="001611A5">
      <w:r>
        <w:t>It is thought that two signals are required for the activation of NLP3 inflammaso</w:t>
      </w:r>
      <w:r w:rsidR="00B0227C">
        <w:t>me. Firstly, TLR 2 or 4 sense a</w:t>
      </w:r>
      <w:r>
        <w:t xml:space="preserve"> microbial component and signal through Myd88 to initiate the transcription of pro-IL-1</w:t>
      </w:r>
      <w:r>
        <w:sym w:font="Symbol" w:char="F062"/>
      </w:r>
      <w:r w:rsidR="00B0227C">
        <w:t xml:space="preserve"> </w:t>
      </w:r>
      <w:r w:rsidR="00B0227C">
        <w:fldChar w:fldCharType="begin" w:fldLock="1"/>
      </w:r>
      <w:r w:rsidR="00B145F9">
        <w:instrText>ADDIN CSL_CITATION { "citationItems" : [ { "id" : "ITEM-1", "itemData" : { "DOI" : "10.1371/journal.pone.0074010", "ISBN" : "1932-6203 (Electronic)\\r1932-6203 (Linking)", "ISSN" : "19326203", "PMID" : "24040145", "abstract" : "The conjunctiva is a moist mucosal membrane that is constantly exposed to an array of potential pathogens and triggers of inflammation. The NACHT, leucine rich repeat (LRR), and pyrin domain-containing protein 3 (NLRP3) is a Nod-like receptor that can sense pathogens or other triggers, and is highly expressed in wet mucosal membranes. NLRP3 is a member of the multi-protein complex termed the NLRP3 inflammasome that activates the caspase 1 pathway, inducing the secretion of biologically active IL-1\u03b2, a major initiator and promoter of inflammation. The purpose of this study was to: (1) determine whether NLRP3 is expressed in the conjunctiva and (2) determine whether goblet cells specifically contribute to innate mediated inflammation via secretion of IL-1\u03b2. We report that the receptors known to be involved in the priming and activation of the NLRP3 inflammasome, the purinergic receptors P2X4 and P2X7 and the bacterial Toll-like receptor 2 are present and functional in conjunctival goblet cells. Toxin-containing Staphylococcus aureus (S. aureus), which activates the NLRP3 inflammasome, increased the expression of the inflammasome proteins NLRP3, ASC and pro- and mature caspase 1 in conjunctival goblet cells. The biologically active form of IL-1\u03b2 was detected in goblet cell culture supernatants in response to S. aureus, which was reduced when the cells were treated with the caspase 1 inhibitor Z-YVAD. We conclude that the NLRP3 inflammasome components are present in conjunctival goblet cells. The NRLP3 inflammasome appears to be activated in conjunctival goblet cells by toxin-containing S. aureus via the caspase 1 pathway to secrete mature IL1-\u03b2. Thus goblet cells contribute to the innate immune response in the conjunctiva by activation of the NLRP3 inflammasome.", "author" : [ { "dropping-particle" : "", "family" : "McGilligan", "given" : "Victoria E.", "non-dropping-particle" : "", "parse-names" : false, "suffix" : "" }, { "dropping-particle" : "", "family" : "Gregory-Ksander", "given" : "Meredith S.", "non-dropping-particle" : "", "parse-names" : false, "suffix" : "" }, { "dropping-particle" : "", "family" : "Li", "given" : "Dayu", "non-dropping-particle" : "", "parse-names" : false, "suffix" : "" }, { "dropping-particle" : "", "family" : "Moore", "given" : "Jonathan E.", "non-dropping-particle" : "", "parse-names" : false, "suffix" : "" }, { "dropping-particle" : "", "family" : "Hodges", "given" : "Robin R.", "non-dropping-particle" : "", "parse-names" : false, "suffix" : "" }, { "dropping-particle" : "", "family" : "Gilmore", "given" : "Michael S.", "non-dropping-particle" : "", "parse-names" : false, "suffix" : "" }, { "dropping-particle" : "", "family" : "Moore", "given" : "Tara C. B.", "non-dropping-particle" : "", "parse-names" : false, "suffix" : "" }, { "dropping-particle" : "", "family" : "Dartt", "given" : "Darlene A.", "non-dropping-particle" : "", "parse-names" : false, "suffix" : "" } ], "container-title" : "PLoS ONE", "editor" : [ { "dropping-particle" : "", "family" : "Fleiszig", "given" : "Suzanne", "non-dropping-particle" : "", "parse-names" : false, "suffix" : "" } ], "id" : "ITEM-1", "issue" : "9", "issued" : { "date-parts" : [ [ "2013", "9", "10" ] ] }, "page" : "e74010", "publisher" : "Public Library of Science", "title" : "Staphylococcus aureus Activates the NLRP3 Inflammasome in Human and Rat Conjunctival Goblet Cells", "type" : "article-journal", "volume" : "8" }, "uris" : [ "http://www.mendeley.com/documents/?uuid=eca151b1-4aff-3d83-8827-b84e17f21e54" ] } ], "mendeley" : { "formattedCitation" : "(McGilligan &lt;i&gt;et al.&lt;/i&gt;, 2013)", "plainTextFormattedCitation" : "(McGilligan et al., 2013)", "previouslyFormattedCitation" : "(McGilligan &lt;i&gt;et al.&lt;/i&gt;, 2013)" }, "properties" : {  }, "schema" : "https://github.com/citation-style-language/schema/raw/master/csl-citation.json" }</w:instrText>
      </w:r>
      <w:r w:rsidR="00B0227C">
        <w:fldChar w:fldCharType="separate"/>
      </w:r>
      <w:r w:rsidR="00F71621" w:rsidRPr="00F71621">
        <w:rPr>
          <w:noProof/>
        </w:rPr>
        <w:t xml:space="preserve">(McGilligan </w:t>
      </w:r>
      <w:r w:rsidR="00F71621" w:rsidRPr="00F71621">
        <w:rPr>
          <w:i/>
          <w:noProof/>
        </w:rPr>
        <w:t>et al.</w:t>
      </w:r>
      <w:r w:rsidR="00F71621" w:rsidRPr="00F71621">
        <w:rPr>
          <w:noProof/>
        </w:rPr>
        <w:t>, 2013)</w:t>
      </w:r>
      <w:r w:rsidR="00B0227C">
        <w:fldChar w:fldCharType="end"/>
      </w:r>
      <w:r>
        <w:t>. A second signal, possibly ROS activation, causes the activation of the inflammasome and activates caspase-1. Finally, pro-IL-1</w:t>
      </w:r>
      <w:r>
        <w:sym w:font="Symbol" w:char="F062"/>
      </w:r>
      <w:r>
        <w:t xml:space="preserve"> is cleaved by caspase-1 to produce the mature and active IL-1</w:t>
      </w:r>
      <w:r>
        <w:sym w:font="Symbol" w:char="F062"/>
      </w:r>
      <w:r>
        <w:t xml:space="preserve"> </w:t>
      </w:r>
      <w:r>
        <w:fldChar w:fldCharType="begin" w:fldLock="1"/>
      </w:r>
      <w:r w:rsidR="00B145F9">
        <w:instrText>ADDIN CSL_CITATION { "citationItems" : [ { "id" : "ITEM-1", "itemData" : { "DOI" : "10.1371/journal.pone.0074010", "ISBN" : "1932-6203 (Electronic)\\r1932-6203 (Linking)", "ISSN" : "19326203", "PMID" : "24040145", "abstract" : "The conjunctiva is a moist mucosal membrane that is constantly exposed to an array of potential pathogens and triggers of inflammation. The NACHT, leucine rich repeat (LRR), and pyrin domain-containing protein 3 (NLRP3) is a Nod-like receptor that can sense pathogens or other triggers, and is highly expressed in wet mucosal membranes. NLRP3 is a member of the multi-protein complex termed the NLRP3 inflammasome that activates the caspase 1 pathway, inducing the secretion of biologically active IL-1\u03b2, a major initiator and promoter of inflammation. The purpose of this study was to: (1) determine whether NLRP3 is expressed in the conjunctiva and (2) determine whether goblet cells specifically contribute to innate mediated inflammation via secretion of IL-1\u03b2. We report that the receptors known to be involved in the priming and activation of the NLRP3 inflammasome, the purinergic receptors P2X4 and P2X7 and the bacterial Toll-like receptor 2 are present and functional in conjunctival goblet cells. Toxin-containing Staphylococcus aureus (S. aureus), which activates the NLRP3 inflammasome, increased the expression of the inflammasome proteins NLRP3, ASC and pro- and mature caspase 1 in conjunctival goblet cells. The biologically active form of IL-1\u03b2 was detected in goblet cell culture supernatants in response to S. aureus, which was reduced when the cells were treated with the caspase 1 inhibitor Z-YVAD. We conclude that the NLRP3 inflammasome components are present in conjunctival goblet cells. The NRLP3 inflammasome appears to be activated in conjunctival goblet cells by toxin-containing S. aureus via the caspase 1 pathway to secrete mature IL1-\u03b2. Thus goblet cells contribute to the innate immune response in the conjunctiva by activation of the NLRP3 inflammasome.", "author" : [ { "dropping-particle" : "", "family" : "McGilligan", "given" : "Victoria E.", "non-dropping-particle" : "", "parse-names" : false, "suffix" : "" }, { "dropping-particle" : "", "family" : "Gregory-Ksander", "given" : "Meredith S.", "non-dropping-particle" : "", "parse-names" : false, "suffix" : "" }, { "dropping-particle" : "", "family" : "Li", "given" : "Dayu", "non-dropping-particle" : "", "parse-names" : false, "suffix" : "" }, { "dropping-particle" : "", "family" : "Moore", "given" : "Jonathan E.", "non-dropping-particle" : "", "parse-names" : false, "suffix" : "" }, { "dropping-particle" : "", "family" : "Hodges", "given" : "Robin R.", "non-dropping-particle" : "", "parse-names" : false, "suffix" : "" }, { "dropping-particle" : "", "family" : "Gilmore", "given" : "Michael S.", "non-dropping-particle" : "", "parse-names" : false, "suffix" : "" }, { "dropping-particle" : "", "family" : "Moore", "given" : "Tara C. B.", "non-dropping-particle" : "", "parse-names" : false, "suffix" : "" }, { "dropping-particle" : "", "family" : "Dartt", "given" : "Darlene A.", "non-dropping-particle" : "", "parse-names" : false, "suffix" : "" } ], "container-title" : "PLoS ONE", "editor" : [ { "dropping-particle" : "", "family" : "Fleiszig", "given" : "Suzanne", "non-dropping-particle" : "", "parse-names" : false, "suffix" : "" } ], "id" : "ITEM-1", "issue" : "9", "issued" : { "date-parts" : [ [ "2013", "9", "10" ] ] }, "page" : "e74010", "publisher" : "Public Library of Science", "title" : "Staphylococcus aureus Activates the NLRP3 Inflammasome in Human and Rat Conjunctival Goblet Cells", "type" : "article-journal", "volume" : "8" }, "uris" : [ "http://www.mendeley.com/documents/?uuid=eca151b1-4aff-3d83-8827-b84e17f21e54" ] } ], "mendeley" : { "formattedCitation" : "(McGilligan &lt;i&gt;et al.&lt;/i&gt;, 2013)", "plainTextFormattedCitation" : "(McGilligan et al., 2013)", "previouslyFormattedCitation" : "(McGilligan &lt;i&gt;et al.&lt;/i&gt;, 2013)" }, "properties" : {  }, "schema" : "https://github.com/citation-style-language/schema/raw/master/csl-citation.json" }</w:instrText>
      </w:r>
      <w:r>
        <w:fldChar w:fldCharType="separate"/>
      </w:r>
      <w:r w:rsidR="00F71621" w:rsidRPr="00F71621">
        <w:rPr>
          <w:noProof/>
        </w:rPr>
        <w:t xml:space="preserve">(McGilligan </w:t>
      </w:r>
      <w:r w:rsidR="00F71621" w:rsidRPr="00F71621">
        <w:rPr>
          <w:i/>
          <w:noProof/>
        </w:rPr>
        <w:t>et al.</w:t>
      </w:r>
      <w:r w:rsidR="00F71621" w:rsidRPr="00F71621">
        <w:rPr>
          <w:noProof/>
        </w:rPr>
        <w:t>, 2013)</w:t>
      </w:r>
      <w:r>
        <w:fldChar w:fldCharType="end"/>
      </w:r>
      <w:r>
        <w:t>.</w:t>
      </w:r>
    </w:p>
    <w:p w14:paraId="79BBEB8A" w14:textId="77777777" w:rsidR="00986C72" w:rsidRDefault="00986C72" w:rsidP="001611A5"/>
    <w:p w14:paraId="3EF7E286" w14:textId="2F75DDAD" w:rsidR="001F20D6" w:rsidRDefault="001611A5" w:rsidP="007753A5">
      <w:r>
        <w:lastRenderedPageBreak/>
        <w:t xml:space="preserve">Both </w:t>
      </w:r>
      <w:r w:rsidR="00F45958" w:rsidRPr="00F45958">
        <w:rPr>
          <w:i/>
          <w:iCs/>
        </w:rPr>
        <w:t>S. aureus</w:t>
      </w:r>
      <w:r w:rsidR="0073580A" w:rsidRPr="0073580A">
        <w:rPr>
          <w:i/>
          <w:iCs/>
        </w:rPr>
        <w:t xml:space="preserve"> </w:t>
      </w:r>
      <w:r>
        <w:t>and its cell wall peptidoglycan have been shown to trigger inflammasome activation and production of IL-1</w:t>
      </w:r>
      <w:r>
        <w:sym w:font="Symbol" w:char="F062"/>
      </w:r>
      <w:r>
        <w:t xml:space="preserve"> </w:t>
      </w:r>
      <w:r>
        <w:fldChar w:fldCharType="begin" w:fldLock="1"/>
      </w:r>
      <w:r w:rsidR="00B145F9">
        <w:instrText>ADDIN CSL_CITATION { "citationItems" : [ { "id" : "ITEM-1", "itemData" : { "DOI" : "10.1038/nature04515", "ISBN" : "0028-0836", "ISSN" : "14764687", "PMID" : "16407890", "abstract" : "A crucial part of the innate immune response is the assembly of the inflammasome, a cytosolic complex of proteins that activates caspase-1 to process the proinflammatory cytokines interleukin (IL)-1beta and IL-18. The adaptor protein ASC is essential for inflammasome function, binding directly to caspase-1 (refs 3, 4), but the triggers of this interaction are less clear. ASC also interacts with the adaptor cryopyrin (also known as NALP3 or CIAS1). Activating mutations in cryopyrin are associated with familial cold autoinflammatory syndrome, Muckle-Wells syndrome and neonatal onset multisystem inflammatory disease, diseases that are characterized by excessive production of IL-1beta. Here we show that cryopyrin-deficient macrophages cannot activate caspase-1 in response to Toll-like receptor agonists plus ATP, the latter activating the P2X7 receptor to decrease intracellular K+ levels. The release of IL-1beta in response to nigericin, a potassium ionophore, and maitotoxin, a potent marine toxin, was also found to be dependent on cryopyrin. In contrast to Asc-/- macrophages, cells deficient in the gene encoding cryopyrin (Cias1-/-) activated caspase-1 and secreted normal levels of IL-1beta and IL-18 when infected with Gram-negative Salmonella typhimurium or Francisella tularensis. Macrophages exposed to Gram-positive Staphylococcus aureus or Listeria monocytogenes, however, required both ASC and cryopyrin to activate caspase-1 and secrete IL-1beta. Therefore, cryopyrin is essential for inflammasome activation in response to signalling pathways triggered specifically by ATP, nigericin, maitotoxin, S. aureus or L. monocytogenes.", "author" : [ { "dropping-particle" : "", "family" : "Mariathasan", "given" : "Sanjeev", "non-dropping-particle" : "", "parse-names" : false, "suffix" : "" }, { "dropping-particle" : "", "family" : "Weiss", "given" : "David S.", "non-dropping-particle" : "", "parse-names" : false, "suffix" : "" }, { "dropping-particle" : "", "family" : "Newton", "given" : "Kim", "non-dropping-particle" : "", "parse-names" : false, "suffix" : "" }, { "dropping-particle" : "", "family" : "McBride", "given" : "Jacqueline", "non-dropping-particle" : "", "parse-names" : false, "suffix" : "" }, { "dropping-particle" : "", "family" : "O'Rourke", "given" : "Karen", "non-dropping-particle" : "", "parse-names" : false, "suffix" : "" }, { "dropping-particle" : "", "family" : "Roose-Girma", "given" : "Meron", "non-dropping-particle" : "", "parse-names" : false, "suffix" : "" }, { "dropping-particle" : "", "family" : "Lee", "given" : "Wyne P.", "non-dropping-particle" : "", "parse-names" : false, "suffix" : "" }, { "dropping-particle" : "", "family" : "Weinrauch", "given" : "Yvette", "non-dropping-particle" : "", "parse-names" : false, "suffix" : "" }, { "dropping-particle" : "", "family" : "Monack", "given" : "Denise M.", "non-dropping-particle" : "", "parse-names" : false, "suffix" : "" }, { "dropping-particle" : "", "family" : "Dixit", "given" : "Vishva M.", "non-dropping-particle" : "", "parse-names" : false, "suffix" : "" } ], "container-title" : "Nature", "id" : "ITEM-1", "issue" : "7081", "issued" : { "date-parts" : [ [ "2006", "3", "11" ] ] }, "page" : "228-232", "publisher" : "Nature Publishing Group", "title" : "Cryopyrin activates the inflammasome in response to toxins and ATP", "type" : "article-journal", "volume" : "440" }, "uris" : [ "http://www.mendeley.com/documents/?uuid=f6ee996c-565a-3721-b26d-94ed4459aabf" ] }, { "id" : "ITEM-2", "itemData" : { "DOI" : "10.1074/jbc.M909168199", "ISSN" : "00219258", "PMID" : "10751418", "abstract" : "It is widely believed that the cytokines tumor necrosis factor (TNF)-alpha, interleukin (IL)-1, and IL-6 are the main proinflammatory mediators induced in the host by bacteria and their cell wall components. To test this hypothesis, we compared the level of expression of 600 genes activated in human monocytes by Staphylococcus aureus, peptidoglycan, endotoxin, and interferon-gamma. These stimulants induced expression of over 120 genes, as identified by cDNA arrays. The highest activated genes for proinflammatory mediators induced by all three bacterial stimulants were chemokine genes (IL-8 and macrophage inflammatory protein (MIP)-1alpha), whereas cytokine genes (TNF-alpha, IL-1, and IL-6) were induced to a lower extent. Genes for other chemokines (MIP-2alpha, MIP-1beta, and monocyte chemoattractant protein-1) were also induced higher than the cytokine genes by peptidoglycan, and as high or higher than the cytokine genes by S. aureus and endotoxin. This high induction of chemokine genes was confirmed by quantitative RNase protection assay, and high secretion of chemokines was confirmed by enzyme-linked immunosorbent assays. Although genes for chemokines were the highest and genes for cytokines were the second highest induced genes by all three bacterial stimulants, each stimulus induced a unique pattern of gene expression. By contrast, expression of a completely different gene pattern was induced by a nonbacterial stimulus, interferon-gamma. These results establish chemokines as the main mediators induced by both Gram-positive and Gram-negative bacteria and are consistent with the highly inflammatory nature of bacterial infections.", "author" : [ { "dropping-particle" : "", "family" : "Wang", "given" : "Zheng Ming", "non-dropping-particle" : "", "parse-names" : false, "suffix" : "" }, { "dropping-particle" : "", "family" : "Liu", "given" : "Chao", "non-dropping-particle" : "", "parse-names" : false, "suffix" : "" }, { "dropping-particle" : "", "family" : "Dziarski", "given" : "Roman", "non-dropping-particle" : "", "parse-names" : false, "suffix" : "" } ], "container-title" : "Journal of Biological Chemistry", "id" : "ITEM-2", "issue" : "27", "issued" : { "date-parts" : [ [ "2000", "7", "7" ] ] }, "page" : "20260-20267", "publisher" : "American Society for Biochemistry and Molecular Biology", "title" : "Chemokines are the main proinflammatory mediators in human monocytes activated by Staphylococcus aureus, peptidoglycan, and endotoxin", "type" : "article-journal", "volume" : "275" }, "uris" : [ "http://www.mendeley.com/documents/?uuid=78faac1d-13a1-38fb-90b4-4f6896cd571f" ] } ], "mendeley" : { "formattedCitation" : "(Wang, Liu and Dziarski, 2000; Mariathasan &lt;i&gt;et al.&lt;/i&gt;, 2006)", "plainTextFormattedCitation" : "(Wang, Liu and Dziarski, 2000; Mariathasan et al., 2006)", "previouslyFormattedCitation" : "(Wang, Liu and Dziarski, 2000; Mariathasan &lt;i&gt;et al.&lt;/i&gt;, 2006)" }, "properties" : {  }, "schema" : "https://github.com/citation-style-language/schema/raw/master/csl-citation.json" }</w:instrText>
      </w:r>
      <w:r>
        <w:fldChar w:fldCharType="separate"/>
      </w:r>
      <w:r w:rsidR="00F71621" w:rsidRPr="00F71621">
        <w:rPr>
          <w:noProof/>
        </w:rPr>
        <w:t xml:space="preserve">(Wang, Liu and Dziarski, 2000; Mariathasan </w:t>
      </w:r>
      <w:r w:rsidR="00F71621" w:rsidRPr="00F71621">
        <w:rPr>
          <w:i/>
          <w:noProof/>
        </w:rPr>
        <w:t>et al.</w:t>
      </w:r>
      <w:r w:rsidR="00F71621" w:rsidRPr="00F71621">
        <w:rPr>
          <w:noProof/>
        </w:rPr>
        <w:t>, 2006)</w:t>
      </w:r>
      <w:r>
        <w:fldChar w:fldCharType="end"/>
      </w:r>
      <w:r>
        <w:t xml:space="preserve">. To determine whether </w:t>
      </w:r>
      <w:r w:rsidR="00F45958" w:rsidRPr="00F45958">
        <w:rPr>
          <w:i/>
          <w:iCs/>
        </w:rPr>
        <w:t>S. aureus</w:t>
      </w:r>
      <w:r w:rsidR="0073580A" w:rsidRPr="0073580A">
        <w:rPr>
          <w:i/>
          <w:iCs/>
        </w:rPr>
        <w:t xml:space="preserve"> </w:t>
      </w:r>
      <w:r>
        <w:t>peptidoglycan needs to be polymeric, Shimada and colleagues used mouse bone-derived macrophages (MDBMs) and incubated them with polymeric peptidoglycan, digested peptidoglycan and MDP. Result showed that only polymeric peptidoglycan was capable of IL-1</w:t>
      </w:r>
      <w:r>
        <w:sym w:font="Symbol" w:char="F062"/>
      </w:r>
      <w:r>
        <w:t xml:space="preserve"> production by macrophages, and suggests phagocytosis of peptidoglycan is essential for inflammasome activation. </w:t>
      </w:r>
      <w:r w:rsidR="007753A5">
        <w:t>It is thought</w:t>
      </w:r>
      <w:r>
        <w:t xml:space="preserve"> that once peptidoglycan is digested within the phagosome this is seen as the second inflammasome activation signal. </w:t>
      </w:r>
      <w:r w:rsidR="007753A5">
        <w:t>This was shown to be true</w:t>
      </w:r>
      <w:r>
        <w:t>,</w:t>
      </w:r>
      <w:r w:rsidR="007753A5">
        <w:t xml:space="preserve"> as</w:t>
      </w:r>
      <w:r>
        <w:t xml:space="preserve"> </w:t>
      </w:r>
      <w:r w:rsidR="00F45958" w:rsidRPr="00F45958">
        <w:rPr>
          <w:i/>
          <w:iCs/>
        </w:rPr>
        <w:t>S. aureus</w:t>
      </w:r>
      <w:r w:rsidR="007753A5">
        <w:rPr>
          <w:i/>
          <w:iCs/>
        </w:rPr>
        <w:t xml:space="preserve"> </w:t>
      </w:r>
      <w:r w:rsidR="007753A5">
        <w:t>which are</w:t>
      </w:r>
      <w:r w:rsidR="0073580A" w:rsidRPr="0073580A">
        <w:rPr>
          <w:i/>
          <w:iCs/>
        </w:rPr>
        <w:t xml:space="preserve"> </w:t>
      </w:r>
      <w:r>
        <w:t>resistant to lysozyme degradation failed to stimulate IL-1</w:t>
      </w:r>
      <w:r>
        <w:sym w:font="Symbol" w:char="F062"/>
      </w:r>
      <w:r w:rsidR="00B0227C">
        <w:t xml:space="preserve"> production</w:t>
      </w:r>
      <w:r w:rsidR="007753A5">
        <w:t>, and therefore highlighted</w:t>
      </w:r>
      <w:r>
        <w:t xml:space="preserve"> that </w:t>
      </w:r>
      <w:r w:rsidR="00F45958" w:rsidRPr="00F45958">
        <w:rPr>
          <w:i/>
          <w:iCs/>
        </w:rPr>
        <w:t>S. aureus</w:t>
      </w:r>
      <w:r w:rsidR="0073580A" w:rsidRPr="0073580A">
        <w:rPr>
          <w:i/>
          <w:iCs/>
        </w:rPr>
        <w:t xml:space="preserve"> </w:t>
      </w:r>
      <w:r>
        <w:t>is capable of peptidoglycan modification to avoid host immune responses.</w:t>
      </w:r>
    </w:p>
    <w:p w14:paraId="670E68B5" w14:textId="3947FE33" w:rsidR="001F20D6" w:rsidRPr="001F20D6" w:rsidRDefault="001F20D6" w:rsidP="001F20D6">
      <w:pPr>
        <w:spacing w:line="240" w:lineRule="auto"/>
        <w:rPr>
          <w:rFonts w:asciiTheme="majorHAnsi" w:eastAsiaTheme="majorEastAsia" w:hAnsiTheme="majorHAnsi" w:cstheme="majorBidi"/>
          <w:color w:val="2F5496" w:themeColor="accent1" w:themeShade="BF"/>
          <w:sz w:val="26"/>
          <w:szCs w:val="26"/>
        </w:rPr>
      </w:pPr>
    </w:p>
    <w:p w14:paraId="4553CCBB" w14:textId="318DED23" w:rsidR="00D67A31" w:rsidRPr="00236F57" w:rsidRDefault="00D67A31" w:rsidP="0042099B">
      <w:pPr>
        <w:pStyle w:val="Heading2"/>
        <w:rPr>
          <w:lang w:val="fr-FR"/>
        </w:rPr>
      </w:pPr>
      <w:bookmarkStart w:id="37" w:name="_Toc505262717"/>
      <w:bookmarkStart w:id="38" w:name="_Toc521494737"/>
      <w:r w:rsidRPr="00236F57">
        <w:rPr>
          <w:lang w:val="fr-FR"/>
        </w:rPr>
        <w:t xml:space="preserve">Immune protection against </w:t>
      </w:r>
      <w:r w:rsidR="00F45958" w:rsidRPr="00236F57">
        <w:rPr>
          <w:i/>
          <w:iCs/>
          <w:lang w:val="fr-FR"/>
        </w:rPr>
        <w:t>S. aureus</w:t>
      </w:r>
      <w:r w:rsidR="0073580A" w:rsidRPr="0073580A">
        <w:rPr>
          <w:i/>
          <w:iCs/>
          <w:lang w:val="fr-FR"/>
        </w:rPr>
        <w:t xml:space="preserve"> </w:t>
      </w:r>
      <w:r w:rsidRPr="00236F57">
        <w:rPr>
          <w:lang w:val="fr-FR"/>
        </w:rPr>
        <w:t>infection</w:t>
      </w:r>
      <w:bookmarkEnd w:id="37"/>
      <w:bookmarkEnd w:id="38"/>
      <w:r w:rsidRPr="00236F57">
        <w:rPr>
          <w:lang w:val="fr-FR"/>
        </w:rPr>
        <w:t xml:space="preserve"> </w:t>
      </w:r>
    </w:p>
    <w:p w14:paraId="3AE2097C" w14:textId="37A415E5" w:rsidR="00D67A31" w:rsidRDefault="00D67A31" w:rsidP="0042099B">
      <w:pPr>
        <w:pStyle w:val="Heading3"/>
      </w:pPr>
      <w:bookmarkStart w:id="39" w:name="_Toc505262718"/>
      <w:bookmarkStart w:id="40" w:name="_Toc521494738"/>
      <w:r>
        <w:t>Innate immune system</w:t>
      </w:r>
      <w:bookmarkEnd w:id="39"/>
      <w:bookmarkEnd w:id="40"/>
      <w:r>
        <w:t xml:space="preserve"> </w:t>
      </w:r>
    </w:p>
    <w:p w14:paraId="4BF186FB" w14:textId="77777777" w:rsidR="001F20D6" w:rsidRPr="001F20D6" w:rsidRDefault="001F20D6" w:rsidP="001F20D6"/>
    <w:p w14:paraId="0C92B4F0" w14:textId="733C7802" w:rsidR="00E76252" w:rsidRDefault="00CE29CD" w:rsidP="00E76252">
      <w:r>
        <w:t xml:space="preserve">The innate immune system is composed of anatomical barriers, chemicals and cells that protect the host from pathogenic bacteria and other </w:t>
      </w:r>
      <w:r w:rsidR="00C57C97">
        <w:t>toxins that could impact normal functioning.</w:t>
      </w:r>
    </w:p>
    <w:p w14:paraId="71D4D065" w14:textId="77777777" w:rsidR="00C57C97" w:rsidRDefault="00C57C97" w:rsidP="00E76252"/>
    <w:p w14:paraId="73341B53" w14:textId="589C4BA4" w:rsidR="00E76252" w:rsidRDefault="00E76252" w:rsidP="00726A68">
      <w:r>
        <w:t>The firs</w:t>
      </w:r>
      <w:r w:rsidR="00DB4EC9">
        <w:t>t lines of defenc</w:t>
      </w:r>
      <w:r>
        <w:t>e against any type of infection are the intact skin and mucosal barriers of the body</w:t>
      </w:r>
      <w:r w:rsidR="00740DEC">
        <w:t>, including the gastrointestinal and respiratory tracts</w:t>
      </w:r>
      <w:r w:rsidR="004E1DFA">
        <w:t xml:space="preserve">. Epithelial cells </w:t>
      </w:r>
      <w:r w:rsidR="00DB4EC9">
        <w:t>form tight junctions (TJs)</w:t>
      </w:r>
      <w:r w:rsidR="00AB3CB7">
        <w:t>,</w:t>
      </w:r>
      <w:r w:rsidR="00DB4EC9">
        <w:t xml:space="preserve"> that not only act as a barrier to environmental impacts such as bacteria</w:t>
      </w:r>
      <w:r w:rsidR="00173830">
        <w:t xml:space="preserve"> </w:t>
      </w:r>
      <w:r w:rsidR="00173830">
        <w:fldChar w:fldCharType="begin" w:fldLock="1"/>
      </w:r>
      <w:r w:rsidR="00B145F9">
        <w:instrText>ADDIN CSL_CITATION { "citationItems" : [ { "id" : "ITEM-1", "itemData" : { "DOI" : "10.1101/cshperspect.a002584", "ISBN" : "1943-0264 (Electronic)", "ISSN" : "19430264", "PMID" : "20066090", "abstract" : "Understanding of tight junctions has evolved from their historical perception as inert solute barriers to recognition of their physiological and biochemical complexity. Many proteins are specifically localized to tight junctions, including cytoplasmic actin-binding proteins and adhesive transmembrane proteins. Among the latter are claudins, which are critical barrier proteins. Current information suggests that the paracellular barrier is most usefully modeled as having two physiologic components: a system of charge-selective small pores, 4 A in radius, and a second pathway created by larger discontinuities in the barrier, lacking charge or size discrimination. The first pathway is influenced by claudin expression patterns and the second is likely controlled by different proteins and signals. Recent information on claudin function and disease-causing mutations have led to a more complete understanding of their role in barrier formation, but progress is impeded by lack of high resolution structural information.", "author" : [ { "dropping-particle" : "", "family" : "Anderson", "given" : "James M", "non-dropping-particle" : "", "parse-names" : false, "suffix" : "" }, { "dropping-particle" : "", "family" : "Itallie", "given" : "Christina M", "non-dropping-particle" : "Van", "parse-names" : false, "suffix" : "" } ], "container-title" : "Cold Spring Harbor perspectives in biology", "id" : "ITEM-1", "issue" : "2", "issued" : { "date-parts" : [ [ "2009" ] ] }, "title" : "Physiology and function of the tight junction.", "type" : "article", "volume" : "1" }, "uris" : [ "http://www.mendeley.com/documents/?uuid=d33babeb-6171-3a60-adf6-eb2d9be419dd" ] } ], "mendeley" : { "formattedCitation" : "(Anderson and Van Itallie, 2009)", "plainTextFormattedCitation" : "(Anderson and Van Itallie, 2009)", "previouslyFormattedCitation" : "(Anderson and Van Itallie, 2009)" }, "properties" : {  }, "schema" : "https://github.com/citation-style-language/schema/raw/master/csl-citation.json" }</w:instrText>
      </w:r>
      <w:r w:rsidR="00173830">
        <w:fldChar w:fldCharType="separate"/>
      </w:r>
      <w:r w:rsidR="00F71621" w:rsidRPr="00F71621">
        <w:rPr>
          <w:noProof/>
        </w:rPr>
        <w:t>(Anderson and Van Itallie, 2009)</w:t>
      </w:r>
      <w:r w:rsidR="00173830">
        <w:fldChar w:fldCharType="end"/>
      </w:r>
      <w:r w:rsidR="00DB4EC9">
        <w:t xml:space="preserve">, but are also capable of dynamically adjusting </w:t>
      </w:r>
      <w:r w:rsidR="00FE74D2">
        <w:t xml:space="preserve">to </w:t>
      </w:r>
      <w:r w:rsidR="00FE74D2">
        <w:lastRenderedPageBreak/>
        <w:t xml:space="preserve">cater for physiological needs such as the transport of ions as well as translocation of dendritic cells </w:t>
      </w:r>
      <w:r w:rsidR="007853B5">
        <w:fldChar w:fldCharType="begin" w:fldLock="1"/>
      </w:r>
      <w:r w:rsidR="00B145F9">
        <w:instrText>ADDIN CSL_CITATION { "citationItems" : [ { "id" : "ITEM-1", "itemData" : { "DOI" : "10.1084/jem.20091527", "ISBN" : "1540-9538 (Electronic)\\n0022-1007 (Linking)", "ISSN" : "0022-1007", "PMID" : "19995951", "abstract" : "Outermost barriers are critical for terrestrial animals to avoid desiccation and to protect their bodies from foreign insults. Mammalian skin consists of two sets of barriers: stratum corneum (SC) and tight junctions (TJs). How acquisition of external antigens (Ags) by epidermal Langerhans cells (LCs) occur despite these barriers has remained unknown. We show that activation-induced LCs elongate their dendrites to penetrate keratinocyte (KC) TJs and survey the extra-TJ environment located outside of the TJ barrier, just beneath the SC. Penetrated dendrites uptake Ags from the tip where Ags colocalize with langerin/Birbeck granules. TJs at KC-KC contacts allow penetration of LC dendrites by dynamically forming new claudin-dependent bicellular- and tricellulin-dependent tricellular TJs at LC-KC contacts, thereby maintaining TJ integrity during Ag uptake. Thus, covertly under keratinized SC barriers, LCs and KCs demonstrate remarkable cooperation that enables LCs to gain access to external Ags that have violated the SC barrier while concomitantly retaining TJ barriers to protect intra-TJ environment.", "author" : [ { "dropping-particle" : "", "family" : "Kubo", "given" : "Akiharu", "non-dropping-particle" : "", "parse-names" : false, "suffix" : "" }, { "dropping-particle" : "", "family" : "Nagao", "given" : "Keisuke", "non-dropping-particle" : "", "parse-names" : false, "suffix" : "" }, { "dropping-particle" : "", "family" : "Yokouchi", "given" : "Mariko", "non-dropping-particle" : "", "parse-names" : false, "suffix" : "" }, { "dropping-particle" : "", "family" : "Sasaki", "given" : "Hiroyuki", "non-dropping-particle" : "", "parse-names" : false, "suffix" : "" }, { "dropping-particle" : "", "family" : "Amagai", "given" : "Masayuki", "non-dropping-particle" : "", "parse-names" : false, "suffix" : "" } ], "container-title" : "The Journal of Experimental Medicine", "id" : "ITEM-1", "issue" : "13", "issued" : { "date-parts" : [ [ "2009" ] ] }, "page" : "2937-2946", "title" : "External antigen uptake by Langerhans cells with reorganization of epidermal tight junction barriers", "type" : "article-journal", "volume" : "206" }, "uris" : [ "http://www.mendeley.com/documents/?uuid=8ec43fd8-5939-359e-a890-fc138da49ecf" ] } ], "mendeley" : { "formattedCitation" : "(Kubo &lt;i&gt;et al.&lt;/i&gt;, 2009)", "plainTextFormattedCitation" : "(Kubo et al., 2009)", "previouslyFormattedCitation" : "(Kubo &lt;i&gt;et al.&lt;/i&gt;, 2009)" }, "properties" : {  }, "schema" : "https://github.com/citation-style-language/schema/raw/master/csl-citation.json" }</w:instrText>
      </w:r>
      <w:r w:rsidR="007853B5">
        <w:fldChar w:fldCharType="separate"/>
      </w:r>
      <w:r w:rsidR="00F71621" w:rsidRPr="00F71621">
        <w:rPr>
          <w:noProof/>
        </w:rPr>
        <w:t xml:space="preserve">(Kubo </w:t>
      </w:r>
      <w:r w:rsidR="00F71621" w:rsidRPr="00F71621">
        <w:rPr>
          <w:i/>
          <w:noProof/>
        </w:rPr>
        <w:t>et al.</w:t>
      </w:r>
      <w:r w:rsidR="00F71621" w:rsidRPr="00F71621">
        <w:rPr>
          <w:noProof/>
        </w:rPr>
        <w:t>, 2009)</w:t>
      </w:r>
      <w:r w:rsidR="007853B5">
        <w:fldChar w:fldCharType="end"/>
      </w:r>
      <w:r w:rsidR="007853B5">
        <w:t xml:space="preserve">. </w:t>
      </w:r>
      <w:r w:rsidR="00045D1B">
        <w:t xml:space="preserve">The mucous layers of both the respiratory and </w:t>
      </w:r>
      <w:r w:rsidR="002A1555">
        <w:t xml:space="preserve">gastrointestinal tracts </w:t>
      </w:r>
      <w:r w:rsidR="00000BD2">
        <w:t xml:space="preserve">contain </w:t>
      </w:r>
      <w:r w:rsidR="00F21178">
        <w:t>antimicrobial peptides</w:t>
      </w:r>
      <w:r w:rsidR="00067808">
        <w:t xml:space="preserve"> (AMP’s)</w:t>
      </w:r>
      <w:r w:rsidR="0073580A" w:rsidRPr="0073580A">
        <w:rPr>
          <w:i/>
          <w:iCs/>
        </w:rPr>
        <w:t xml:space="preserve"> </w:t>
      </w:r>
      <w:r w:rsidR="00B92E68">
        <w:t xml:space="preserve">such as alpha- </w:t>
      </w:r>
      <w:r w:rsidR="00067808">
        <w:t>defenc</w:t>
      </w:r>
      <w:r w:rsidR="006626CA">
        <w:t>ins,</w:t>
      </w:r>
      <w:r w:rsidR="00FD4840">
        <w:t xml:space="preserve"> lysozyme </w:t>
      </w:r>
      <w:r w:rsidR="00FD4840">
        <w:fldChar w:fldCharType="begin" w:fldLock="1"/>
      </w:r>
      <w:r w:rsidR="00B145F9">
        <w:instrText>ADDIN CSL_CITATION { "citationItems" : [ { "id" : "ITEM-1", "itemData" : { "DOI" : "10.4161/19490976.2014.972238", "ISBN" : "1949-0984 (Electronic)\\r1949-0976 (Linking)", "ISSN" : "19490984", "PMID" : "25483327", "abstract" : "The intestinal mucosa squares the circle by allowing efficient nutrient absorption while generating a firm barrier towards the enteric microbiota, enteropathogenic microorganisms and high luminal concentrations of potent immunostimulatory molecules. The mucus layer together with local antimicrobial and anti-inflammatory peptides significantly contribute to this ability. Here we summarize the recent progress made to better understand the critical importance of this dynamic, complex and highly structured anti-inflammatory and antimicrobial barrier.", "author" : [ { "dropping-particle" : "", "family" : "Dupont", "given" : "Aline", "non-dropping-particle" : "", "parse-names" : false, "suffix" : "" }, { "dropping-particle" : "", "family" : "Heinbockel", "given" : "Lena", "non-dropping-particle" : "", "parse-names" : false, "suffix" : "" }, { "dropping-particle" : "", "family" : "Brandenburg", "given" : "Klaus", "non-dropping-particle" : "", "parse-names" : false, "suffix" : "" }, { "dropping-particle" : "", "family" : "Hornef", "given" : "Mathias W", "non-dropping-particle" : "", "parse-names" : false, "suffix" : "" } ], "container-title" : "Gut Microbes", "id" : "ITEM-1", "issue" : "6", "issued" : { "date-parts" : [ [ "2015" ] ] }, "page" : "761-765", "title" : "Antimicrobial peptides and the enteric mucus layer act in concert to protect the intestinal mucosa", "type" : "article-journal", "volume" : "5" }, "uris" : [ "http://www.mendeley.com/documents/?uuid=279089d5-170f-3f3e-b2b9-5d78ab8d2038" ] } ], "mendeley" : { "formattedCitation" : "(Dupont &lt;i&gt;et al.&lt;/i&gt;, 2015)", "plainTextFormattedCitation" : "(Dupont et al., 2015)", "previouslyFormattedCitation" : "(Dupont &lt;i&gt;et al.&lt;/i&gt;, 2015)" }, "properties" : {  }, "schema" : "https://github.com/citation-style-language/schema/raw/master/csl-citation.json" }</w:instrText>
      </w:r>
      <w:r w:rsidR="00FD4840">
        <w:fldChar w:fldCharType="separate"/>
      </w:r>
      <w:r w:rsidR="00F71621" w:rsidRPr="00F71621">
        <w:rPr>
          <w:noProof/>
        </w:rPr>
        <w:t xml:space="preserve">(Dupont </w:t>
      </w:r>
      <w:r w:rsidR="00F71621" w:rsidRPr="00F71621">
        <w:rPr>
          <w:i/>
          <w:noProof/>
        </w:rPr>
        <w:t>et al.</w:t>
      </w:r>
      <w:r w:rsidR="00F71621" w:rsidRPr="00F71621">
        <w:rPr>
          <w:noProof/>
        </w:rPr>
        <w:t>, 2015)</w:t>
      </w:r>
      <w:r w:rsidR="00FD4840">
        <w:fldChar w:fldCharType="end"/>
      </w:r>
      <w:r w:rsidR="006626CA">
        <w:t xml:space="preserve"> and catheli</w:t>
      </w:r>
      <w:r w:rsidR="002A5D5A">
        <w:t>c</w:t>
      </w:r>
      <w:r w:rsidR="006626CA">
        <w:t>idins</w:t>
      </w:r>
      <w:r w:rsidR="00B6158D">
        <w:t xml:space="preserve"> </w:t>
      </w:r>
      <w:r w:rsidR="00B6158D">
        <w:fldChar w:fldCharType="begin" w:fldLock="1"/>
      </w:r>
      <w:r w:rsidR="00B145F9">
        <w:instrText>ADDIN CSL_CITATION { "citationItems" : [ { "id" : "ITEM-1", "itemData" : { "DOI" : "10.1164/ajrccm.160.1.9807041", "ISBN" : "1073-449X (Print)\\r1073-449X (Linking)", "ISSN" : "1073449X", "PMID" : "10390413", "abstract" : "Antibacterial peptides and proteins are an integral part of the epithelial defense barrier that provides immediate protection against bacterial invasion. In humans, alpha-defensins are mainly bactericidal effectors in circulating granulocytes, beta-defensin-1 is synthesized in epithelial cells, and LL-37 is produced in granulocytes but is also induced in skin epithelia during inflammation. To investigate the importance of these defense effectors in disease, we analyzed bronchoalveolar lavage fluid (BALF) for bactericidal activity. Antibacterial activity was found in BALF material from healthy individuals and sarcoidosis patients, with enhanced activity in BALF from the patients. The activity was present as several antibacterial components, of which we have so far characterized LL-37, lysozyme, alpha-defensins, and antileukoprotease. In addition, the antibacterial peptide LL-37 was located in alveolar macrophages, bronchial epithelial cells, and bronchial glands, suggesting that it has a defensive role in airway mucosa. In conclusion, the airway epithelium is protected by a complex antibacterial defense system. This is activated in sarcoidosis, and may explain why these patients seldom develop severe respiratory tract infections.", "author" : [ { "dropping-particle" : "", "family" : "Agerberth", "given" : "Birgitta", "non-dropping-particle" : "", "parse-names" : false, "suffix" : "" }, { "dropping-particle" : "", "family" : "Grunewald", "given" : "Johan", "non-dropping-particle" : "", "parse-names" : false, "suffix" : "" }, { "dropping-particle" : "", "family" : "Casta\u00f1os-Velez", "given" : "Esmeralda", "non-dropping-particle" : "", "parse-names" : false, "suffix" : "" }, { "dropping-particle" : "", "family" : "Olsson", "given" : "Berit", "non-dropping-particle" : "", "parse-names" : false, "suffix" : "" }, { "dropping-particle" : "", "family" : "J\u00f6rnvall", "given" : "Hans", "non-dropping-particle" : "", "parse-names" : false, "suffix" : "" }, { "dropping-particle" : "", "family" : "Wigzell", "given" : "Hans", "non-dropping-particle" : "", "parse-names" : false, "suffix" : "" }, { "dropping-particle" : "", "family" : "Eklund", "given" : "Anders", "non-dropping-particle" : "", "parse-names" : false, "suffix" : "" }, { "dropping-particle" : "", "family" : "Gudmundsson", "given" : "Gudmundur H", "non-dropping-particle" : "", "parse-names" : false, "suffix" : "" } ], "container-title" : "American Journal of Respiratory and Critical Care Medicine", "id" : "ITEM-1", "issue" : "1", "issued" : { "date-parts" : [ [ "1999" ] ] }, "page" : "283-290", "title" : "Antibacterial components in bronchoalveolar lavage fluid from healthy individuals and sarcoidosis patients", "type" : "article-journal", "volume" : "160" }, "uris" : [ "http://www.mendeley.com/documents/?uuid=531db104-d284-3623-9f36-4a68a2a93ae1" ] } ], "mendeley" : { "formattedCitation" : "(Agerberth &lt;i&gt;et al.&lt;/i&gt;, 1999)", "plainTextFormattedCitation" : "(Agerberth et al., 1999)", "previouslyFormattedCitation" : "(Agerberth &lt;i&gt;et al.&lt;/i&gt;, 1999)" }, "properties" : {  }, "schema" : "https://github.com/citation-style-language/schema/raw/master/csl-citation.json" }</w:instrText>
      </w:r>
      <w:r w:rsidR="00B6158D">
        <w:fldChar w:fldCharType="separate"/>
      </w:r>
      <w:r w:rsidR="00F71621" w:rsidRPr="00F71621">
        <w:rPr>
          <w:noProof/>
        </w:rPr>
        <w:t xml:space="preserve">(Agerberth </w:t>
      </w:r>
      <w:r w:rsidR="00F71621" w:rsidRPr="00F71621">
        <w:rPr>
          <w:i/>
          <w:noProof/>
        </w:rPr>
        <w:t>et al.</w:t>
      </w:r>
      <w:r w:rsidR="00F71621" w:rsidRPr="00F71621">
        <w:rPr>
          <w:noProof/>
        </w:rPr>
        <w:t>, 1999)</w:t>
      </w:r>
      <w:r w:rsidR="00B6158D">
        <w:fldChar w:fldCharType="end"/>
      </w:r>
      <w:r w:rsidR="00B05B7A">
        <w:t>. For instance, cathelicidin hCAP-18 is released by epithelial cells in response to inflammation, and leads to the generation of L</w:t>
      </w:r>
      <w:r w:rsidR="006B673D">
        <w:t>L-37 peptide</w:t>
      </w:r>
      <w:r w:rsidR="00395845">
        <w:t>, known for its anti</w:t>
      </w:r>
      <w:r w:rsidR="00B05B7A">
        <w:t xml:space="preserve">- staphylococcal </w:t>
      </w:r>
      <w:r w:rsidR="00395845">
        <w:t>properties</w:t>
      </w:r>
      <w:r w:rsidR="006B673D">
        <w:t xml:space="preserve"> </w:t>
      </w:r>
      <w:r w:rsidR="006B673D">
        <w:fldChar w:fldCharType="begin" w:fldLock="1"/>
      </w:r>
      <w:r w:rsidR="00B145F9">
        <w:instrText>ADDIN CSL_CITATION { "citationItems" : [ { "id" : "ITEM-1", "itemData" : { "ISBN" : "0006-4971 (Print)", "ISSN" : "0006-4971", "PMID" : "9326247", "abstract" : "hCAP-18 is the only human member of the antibacterial and endotoxin-binding family of proteins known as cathelicidins. The antibacterial and endotoxin binding domains reside in the C-terminal 37 amino acids of the protein (LL-37) and this is believed to be unleashed from the neutralizing N-terminus by proteases from peroxidase positive granules. In human neutrophils, peroxidase positive and peroxidase negative granules can be subdivided into granule subsets that differ in protein content and ability to be exocytosed. To determine the localization of hCAP-18, we performed high-resolution immuno-electron microscopy and subcellular fractionation on Percoll density gradients. Biosynthesis of hCAP-18 was investigated in isolated human bone marrow cells. hCAP-18 was found to colocalize and comobilize with lactoferrin, but not with gelatinase in subcellular fractions. This was confirmed by electron microscopy. hCAP-18 is synthesized at the same stage of myeloid cell maturation as lactoferrin, and is efficiently targeted to granules. Like the peroxidase negative granule's matrix metalloproteinases, collagenase and gelatinase, hCAP-18 is also stored in unprocessed form. hCAP-18 is a major protein of specific granules where it is present in equimolar ratio with lactoferrin.", "author" : [ { "dropping-particle" : "", "family" : "S\u00f8rensen", "given" : "Ole", "non-dropping-particle" : "", "parse-names" : false, "suffix" : "" }, { "dropping-particle" : "", "family" : "Arnljots", "given" : "Kristina", "non-dropping-particle" : "", "parse-names" : false, "suffix" : "" }, { "dropping-particle" : "", "family" : "Cowland", "given" : "Jack B", "non-dropping-particle" : "", "parse-names" : false, "suffix" : "" }, { "dropping-particle" : "", "family" : "Bainton", "given" : "Dorothy F", "non-dropping-particle" : "", "parse-names" : false, "suffix" : "" }, { "dropping-particle" : "", "family" : "Borregaard", "given" : "Niels", "non-dropping-particle" : "", "parse-names" : false, "suffix" : "" } ], "container-title" : "Blood", "id" : "ITEM-1", "issue" : "7", "issued" : { "date-parts" : [ [ "1997" ] ] }, "page" : "2796-2803", "title" : "The human antibacterial cathelicidin, hCAP-18, is synthesized in myelocytes and metamyelocytes and localized to specific granules in neutrophils.", "type" : "article-journal", "volume" : "90" }, "uris" : [ "http://www.mendeley.com/documents/?uuid=59ea6e76-8107-3dde-8ecf-5f74ad364b96" ] } ], "mendeley" : { "formattedCitation" : "(S\u00f8rensen &lt;i&gt;et al.&lt;/i&gt;, 1997)", "plainTextFormattedCitation" : "(S\u00f8rensen et al., 1997)", "previouslyFormattedCitation" : "(S\u00f8rensen &lt;i&gt;et al.&lt;/i&gt;, 1997)" }, "properties" : {  }, "schema" : "https://github.com/citation-style-language/schema/raw/master/csl-citation.json" }</w:instrText>
      </w:r>
      <w:r w:rsidR="006B673D">
        <w:fldChar w:fldCharType="separate"/>
      </w:r>
      <w:r w:rsidR="00F71621" w:rsidRPr="00F71621">
        <w:rPr>
          <w:noProof/>
        </w:rPr>
        <w:t xml:space="preserve">(Sørensen </w:t>
      </w:r>
      <w:r w:rsidR="00F71621" w:rsidRPr="00F71621">
        <w:rPr>
          <w:i/>
          <w:noProof/>
        </w:rPr>
        <w:t>et al.</w:t>
      </w:r>
      <w:r w:rsidR="00F71621" w:rsidRPr="00F71621">
        <w:rPr>
          <w:noProof/>
        </w:rPr>
        <w:t>, 1997)</w:t>
      </w:r>
      <w:r w:rsidR="006B673D">
        <w:fldChar w:fldCharType="end"/>
      </w:r>
      <w:r w:rsidR="002A1909">
        <w:t>.</w:t>
      </w:r>
    </w:p>
    <w:p w14:paraId="785BD76B" w14:textId="77777777" w:rsidR="00F1240E" w:rsidRDefault="00F1240E" w:rsidP="00726A68"/>
    <w:p w14:paraId="0C4BB3A5" w14:textId="76BC9995" w:rsidR="00C57C97" w:rsidRDefault="00067808" w:rsidP="00FC0067">
      <w:r>
        <w:t>Due to the controlled chemical composition of the host skin, only</w:t>
      </w:r>
      <w:r w:rsidR="00922788">
        <w:t xml:space="preserve"> a certain</w:t>
      </w:r>
      <w:r w:rsidR="002A5D5A">
        <w:t xml:space="preserve"> diversity of</w:t>
      </w:r>
      <w:r w:rsidR="00BD5B3F">
        <w:t xml:space="preserve"> </w:t>
      </w:r>
      <w:r>
        <w:t>commensal bacteria</w:t>
      </w:r>
      <w:r w:rsidR="00BD5B3F">
        <w:t xml:space="preserve"> </w:t>
      </w:r>
      <w:r w:rsidR="002A5D5A">
        <w:t>is</w:t>
      </w:r>
      <w:r>
        <w:t xml:space="preserve"> able to successfully colonise it </w:t>
      </w:r>
      <w:r w:rsidR="00BD5B3F">
        <w:t>without causing inflammation</w:t>
      </w:r>
      <w:r w:rsidR="00342B79">
        <w:t xml:space="preserve"> </w:t>
      </w:r>
      <w:r w:rsidR="00342B79">
        <w:fldChar w:fldCharType="begin" w:fldLock="1"/>
      </w:r>
      <w:r w:rsidR="00B145F9">
        <w:instrText>ADDIN CSL_CITATION { "citationItems" : [ { "id" : "ITEM-1", "itemData" : { "DOI" : "10.1038/nm.2062", "ISBN" : "1546-170X (Electronic)\\n1078-8956 (Linking)", "ISSN" : "10788956", "PMID" : "19966777", "abstract" : "The normal microflora of the skin includes staphylococcal species that will induce inflammation when present below the dermis but are tolerated on the epidermal surface without initiating inflammation. Here we reveal a previously unknown mechanism by which a product of staphylococci inhibits skin inflammation. This inhibition is mediated by staphylococcal lipoteichoic acid (LTA) and acts selectively on keratinocytes triggered through Toll-like receptor 3(TLR3). We show that TLR3 activation is required for normal inflammation after injury and that keratinocytes require TLR3 to respond to RNA from damaged cells with the release of inflammatory cytokines. Staphylococcal LTA inhibits both inflammatory cytokine release from keratinocytes and inflammation triggered by injury through a TLR2-dependent mechanism. To our knowledge, these findings show for the first time that the skin epithelium requires TLR3 for normal inflammation after wounding and that the microflora can modulate specific cutaneous inflammatory responses.", "author" : [ { "dropping-particle" : "", "family" : "Lai", "given" : "Yuping", "non-dropping-particle" : "", "parse-names" : false, "suffix" : "" }, { "dropping-particle" : "", "family" : "Nardo", "given" : "Anna", "non-dropping-particle" : "Di", "parse-names" : false, "suffix" : "" }, { "dropping-particle" : "", "family" : "Nakatsuji", "given" : "Teruaki", "non-dropping-particle" : "", "parse-names" : false, "suffix" : "" }, { "dropping-particle" : "", "family" : "Leichtle", "given" : "Anke", "non-dropping-particle" : "", "parse-names" : false, "suffix" : "" }, { "dropping-particle" : "", "family" : "Yang", "given" : "Yan", "non-dropping-particle" : "", "parse-names" : false, "suffix" : "" }, { "dropping-particle" : "", "family" : "Cogen", "given" : "Anna L", "non-dropping-particle" : "", "parse-names" : false, "suffix" : "" }, { "dropping-particle" : "", "family" : "Wu", "given" : "Zi Rong", "non-dropping-particle" : "", "parse-names" : false, "suffix" : "" }, { "dropping-particle" : "V", "family" : "Hooper", "given" : "Lora", "non-dropping-particle" : "", "parse-names" : false, "suffix" : "" }, { "dropping-particle" : "", "family" : "Schmidt", "given" : "Richard R", "non-dropping-particle" : "", "parse-names" : false, "suffix" : "" }, { "dropping-particle" : "", "family" : "Aulock", "given" : "Sonja", "non-dropping-particle" : "Von", "parse-names" : false, "suffix" : "" }, { "dropping-particle" : "", "family" : "Radek", "given" : "Katherine A", "non-dropping-particle" : "", "parse-names" : false, "suffix" : "" }, { "dropping-particle" : "", "family" : "Huang", "given" : "Chun Ming", "non-dropping-particle" : "", "parse-names" : false, "suffix" : "" }, { "dropping-particle" : "", "family" : "Ryan", "given" : "Allen F", "non-dropping-particle" : "", "parse-names" : false, "suffix" : "" }, { "dropping-particle" : "", "family" : "Gallo", "given" : "Richard L", "non-dropping-particle" : "", "parse-names" : false, "suffix" : "" } ], "container-title" : "Nature Medicine", "id" : "ITEM-1", "issue" : "12", "issued" : { "date-parts" : [ [ "2009", "12" ] ] }, "page" : "1377-1382", "publisher" : "NIH Public Access", "title" : "Commensal bacteria regulate toll-like receptor 3-dependent inflammation after skin injury", "type" : "article-journal", "volume" : "15" }, "uris" : [ "http://www.mendeley.com/documents/?uuid=6b1b28f7-e4c3-318e-a214-ae858f321b83" ] } ], "mendeley" : { "formattedCitation" : "(Lai &lt;i&gt;et al.&lt;/i&gt;, 2009)", "plainTextFormattedCitation" : "(Lai et al., 2009)", "previouslyFormattedCitation" : "(Lai &lt;i&gt;et al.&lt;/i&gt;, 2009)" }, "properties" : {  }, "schema" : "https://github.com/citation-style-language/schema/raw/master/csl-citation.json" }</w:instrText>
      </w:r>
      <w:r w:rsidR="00342B79">
        <w:fldChar w:fldCharType="separate"/>
      </w:r>
      <w:r w:rsidR="00F71621" w:rsidRPr="00F71621">
        <w:rPr>
          <w:noProof/>
        </w:rPr>
        <w:t xml:space="preserve">(Lai </w:t>
      </w:r>
      <w:r w:rsidR="00F71621" w:rsidRPr="00F71621">
        <w:rPr>
          <w:i/>
          <w:noProof/>
        </w:rPr>
        <w:t>et al.</w:t>
      </w:r>
      <w:r w:rsidR="00F71621" w:rsidRPr="00F71621">
        <w:rPr>
          <w:noProof/>
        </w:rPr>
        <w:t>, 2009)</w:t>
      </w:r>
      <w:r w:rsidR="00342B79">
        <w:fldChar w:fldCharType="end"/>
      </w:r>
      <w:r w:rsidR="00B670B8">
        <w:t xml:space="preserve">. This becomes even more important in the </w:t>
      </w:r>
      <w:r w:rsidR="00C431A1">
        <w:t>occurrence</w:t>
      </w:r>
      <w:r w:rsidR="00B670B8">
        <w:t xml:space="preserve"> of skin injury, where </w:t>
      </w:r>
      <w:r w:rsidR="00E66C86">
        <w:t xml:space="preserve">an </w:t>
      </w:r>
      <w:r w:rsidR="00B670B8">
        <w:t>upregulated inflammatory response to skin damage could be damaging to overall tissue repair</w:t>
      </w:r>
      <w:r w:rsidR="00C431A1">
        <w:t>.</w:t>
      </w:r>
      <w:r w:rsidR="00013CD2">
        <w:t xml:space="preserve"> </w:t>
      </w:r>
    </w:p>
    <w:p w14:paraId="3C5CE62F" w14:textId="77777777" w:rsidR="00FC0067" w:rsidRDefault="00FC0067" w:rsidP="00FC0067"/>
    <w:p w14:paraId="0381974F" w14:textId="71A5AA34" w:rsidR="00740DEC" w:rsidRDefault="006E119E" w:rsidP="00E76252">
      <w:r>
        <w:t xml:space="preserve">However, </w:t>
      </w:r>
      <w:r w:rsidR="00F45958" w:rsidRPr="00F45958">
        <w:rPr>
          <w:i/>
          <w:iCs/>
        </w:rPr>
        <w:t>S. aureus</w:t>
      </w:r>
      <w:r w:rsidR="0073580A" w:rsidRPr="0073580A">
        <w:rPr>
          <w:i/>
          <w:iCs/>
        </w:rPr>
        <w:t xml:space="preserve"> </w:t>
      </w:r>
      <w:r>
        <w:t>has developed an array of strategies to bypass all the in</w:t>
      </w:r>
      <w:r w:rsidR="00C57C97">
        <w:t>i</w:t>
      </w:r>
      <w:r>
        <w:t>tial innate immune defences.</w:t>
      </w:r>
      <w:r w:rsidR="00CF6E15">
        <w:t xml:space="preserve"> For instance, it employs adhesion </w:t>
      </w:r>
      <w:r w:rsidR="00C34F17">
        <w:t>tactics</w:t>
      </w:r>
      <w:r w:rsidR="00CF6E15">
        <w:t xml:space="preserve">, such as </w:t>
      </w:r>
      <w:r w:rsidR="00A470B8">
        <w:t xml:space="preserve">interactions between staphylococcal </w:t>
      </w:r>
      <w:r w:rsidR="00F13B49">
        <w:t>wall teichoic acids (</w:t>
      </w:r>
      <w:r w:rsidR="00A470B8">
        <w:t>WTA</w:t>
      </w:r>
      <w:r w:rsidR="00F13B49">
        <w:t>s)</w:t>
      </w:r>
      <w:r w:rsidR="00A470B8">
        <w:t xml:space="preserve"> and SREC-I, a F-scavenger receptor normally found on nasal epithelial cells</w:t>
      </w:r>
      <w:r w:rsidR="00E461B8">
        <w:t xml:space="preserve"> </w:t>
      </w:r>
      <w:r w:rsidR="00E461B8">
        <w:fldChar w:fldCharType="begin" w:fldLock="1"/>
      </w:r>
      <w:r w:rsidR="00B145F9">
        <w:instrText>ADDIN CSL_CITATION { "citationItems" : [ { "id" : "ITEM-1", "itemData" : { "DOI" : "10.1371/journal.ppat.1004089", "ISBN" : "1553-7366", "ISSN" : "15537374", "PMID" : "24788600", "abstract" : "Nasal colonization is a major risk factor for S. aureus infections. The mechanisms responsible for colonization are still not well understood and involve several factors on the host and the bacterial side. One key factor is the cell wall teichoic acid (WTA) of S. aureus, which governs direct interactions with nasal epithelial surfaces. We report here the first receptor for the cell wall glycopolymer WTA on nasal epithelial cells. In several assay systems this type F-scavenger receptor, termed SREC-I, bound WTA in a charge dependent manner and mediated adhesion to nasal epithelial cells in vitro. The impact of WTA and SREC-I interaction on epithelial adhesion was especially pronounced under shear stress, which resembles the conditions found in the nasal cavity. Most importantly, we demonstrate here a key role of the WTA-receptor interaction in a cotton rat model of nasal colonization. When we inhibited WTA mediated adhesion with a SREC-I antibody, nasal colonization in the animal model was strongly reduced at the early onset of colonization. More importantly, colonization stayed low over an extended period of 6 days. Therefore we propose targeting of this glycopolymer-receptor interaction as a novel strategy to prevent or control S. aureus nasal colonization.", "author" : [ { "dropping-particle" : "", "family" : "Baur", "given" : "Stefanie", "non-dropping-particle" : "", "parse-names" : false, "suffix" : "" }, { "dropping-particle" : "", "family" : "Rautenberg", "given" : "Maren", "non-dropping-particle" : "", "parse-names" : false, "suffix" : "" }, { "dropping-particle" : "", "family" : "Faulstich", "given" : "Manuela", "non-dropping-particle" : "", "parse-names" : false, "suffix" : "" }, { "dropping-particle" : "", "family" : "Grau", "given" : "Timo", "non-dropping-particle" : "", "parse-names" : false, "suffix" : "" }, { "dropping-particle" : "", "family" : "Severin", "given" : "Yannik", "non-dropping-particle" : "", "parse-names" : false, "suffix" : "" }, { "dropping-particle" : "", "family" : "Unger", "given" : "Clemens", "non-dropping-particle" : "", "parse-names" : false, "suffix" : "" }, { "dropping-particle" : "", "family" : "Hoffmann", "given" : "Wolfgang H", "non-dropping-particle" : "", "parse-names" : false, "suffix" : "" }, { "dropping-particle" : "", "family" : "Rudel", "given" : "Thomas", "non-dropping-particle" : "", "parse-names" : false, "suffix" : "" }, { "dropping-particle" : "", "family" : "Autenrieth", "given" : "Ingo B", "non-dropping-particle" : "", "parse-names" : false, "suffix" : "" }, { "dropping-particle" : "", "family" : "Weidenmaier", "given" : "Christopher", "non-dropping-particle" : "", "parse-names" : false, "suffix" : "" } ], "container-title" : "PLoS Pathogens", "id" : "ITEM-1", "issue" : "5", "issued" : { "date-parts" : [ [ "2014" ] ] }, "title" : "A Nasal Epithelial Receptor for Staphylococcus aureus WTA Governs Adhesion to Epithelial Cells and Modulates Nasal Colonization", "type" : "article-journal", "volume" : "10" }, "uris" : [ "http://www.mendeley.com/documents/?uuid=0606762f-5f22-3aec-9d61-c9831b538e49" ] } ], "mendeley" : { "formattedCitation" : "(Baur &lt;i&gt;et al.&lt;/i&gt;, 2014)", "plainTextFormattedCitation" : "(Baur et al., 2014)", "previouslyFormattedCitation" : "(Baur &lt;i&gt;et al.&lt;/i&gt;, 2014)" }, "properties" : {  }, "schema" : "https://github.com/citation-style-language/schema/raw/master/csl-citation.json" }</w:instrText>
      </w:r>
      <w:r w:rsidR="00E461B8">
        <w:fldChar w:fldCharType="separate"/>
      </w:r>
      <w:r w:rsidR="00F71621" w:rsidRPr="00F71621">
        <w:rPr>
          <w:noProof/>
        </w:rPr>
        <w:t xml:space="preserve">(Baur </w:t>
      </w:r>
      <w:r w:rsidR="00F71621" w:rsidRPr="00F71621">
        <w:rPr>
          <w:i/>
          <w:noProof/>
        </w:rPr>
        <w:t>et al.</w:t>
      </w:r>
      <w:r w:rsidR="00F71621" w:rsidRPr="00F71621">
        <w:rPr>
          <w:noProof/>
        </w:rPr>
        <w:t>, 2014)</w:t>
      </w:r>
      <w:r w:rsidR="00E461B8">
        <w:fldChar w:fldCharType="end"/>
      </w:r>
      <w:r w:rsidR="00A470B8">
        <w:t>.</w:t>
      </w:r>
      <w:r w:rsidR="00301C89">
        <w:t xml:space="preserve"> </w:t>
      </w:r>
      <w:r w:rsidR="00B12204">
        <w:t>Adhesion allows for the initial step of bacterial colonization and may be critical in the in</w:t>
      </w:r>
      <w:r w:rsidR="00251867">
        <w:t xml:space="preserve">itiation of skin infections, and therefore </w:t>
      </w:r>
      <w:r w:rsidR="00F45958" w:rsidRPr="00F45958">
        <w:rPr>
          <w:i/>
          <w:iCs/>
        </w:rPr>
        <w:t>S. aureus</w:t>
      </w:r>
      <w:r w:rsidR="0073580A" w:rsidRPr="0073580A">
        <w:rPr>
          <w:i/>
          <w:iCs/>
        </w:rPr>
        <w:t xml:space="preserve"> </w:t>
      </w:r>
      <w:r w:rsidR="00251867">
        <w:t>has been shown to possess several different mechanisms for adhesion. Another ex</w:t>
      </w:r>
      <w:r w:rsidR="00E66C86">
        <w:t>amp</w:t>
      </w:r>
      <w:r w:rsidR="00251867">
        <w:t xml:space="preserve">le is </w:t>
      </w:r>
      <w:r w:rsidR="00F45958" w:rsidRPr="00F45958">
        <w:rPr>
          <w:i/>
          <w:iCs/>
        </w:rPr>
        <w:t>S. aureus</w:t>
      </w:r>
      <w:r w:rsidR="0073580A" w:rsidRPr="0073580A">
        <w:rPr>
          <w:i/>
          <w:iCs/>
        </w:rPr>
        <w:t xml:space="preserve"> </w:t>
      </w:r>
      <w:r w:rsidR="00DC47E0">
        <w:t>Clumping F</w:t>
      </w:r>
      <w:r w:rsidR="00251867">
        <w:t>actor B (ClfB)</w:t>
      </w:r>
      <w:r w:rsidR="00EE45DA">
        <w:t xml:space="preserve"> attaching to loricin</w:t>
      </w:r>
      <w:r w:rsidR="00AB3CB7">
        <w:t>,</w:t>
      </w:r>
      <w:r w:rsidR="00EE45DA">
        <w:t xml:space="preserve"> a known protein of the squamous epithelial cells</w:t>
      </w:r>
      <w:r w:rsidR="00CF4316">
        <w:t>,</w:t>
      </w:r>
      <w:r w:rsidR="00EE45DA">
        <w:t xml:space="preserve"> present in the nares of humans and mice</w:t>
      </w:r>
      <w:r w:rsidR="000F3168">
        <w:t xml:space="preserve"> </w:t>
      </w:r>
      <w:r w:rsidR="000F3168">
        <w:fldChar w:fldCharType="begin" w:fldLock="1"/>
      </w:r>
      <w:r w:rsidR="00B145F9">
        <w:instrText>ADDIN CSL_CITATION { "citationItems" : [ { "id" : "ITEM-1", "itemData" : { "DOI" : "10.1371/journal.ppat.1003092", "ISBN" : "1553-7374 (Electronic)\\r1553-7366 (Linking)", "ISSN" : "15537366", "PMID" : "23300445", "abstract" : "Staphylococcus aureus asymptomatically colonises the anterior nares, but the host and bacterial factors that facilitate colonisation remain incompletely understood. The S. aureus surface protein ClfB has been shown to mediate adherence to squamous epithelial cells in vitro and to promote nasal colonisation in both mice and humans. Here, we demonstrate that the squamous epithelial cell envelope protein loricrin represents the major target ligand for ClfB during S. aureus nasal colonisation. In vitro adherence assays indicated that bacteria expressing ClfB bound loricrin most likely by the \"dock, lock and latch\" mechanism. Using surface plasmon resonance we showed that ClfB bound cytokeratin 10 (K10), a structural protein of squamous epithelial cells, and loricrin with similar affinities that were in the low \u00b5M range. Loricrin is composed of three separate regions comprising GS-rich omega loops. Each loop was expressed separately and found to bind ClfB, However region 2 bound with highest affinity. To investigate if the specific interaction between ClfB and loricrin was sufficient to facilitate S. aureus nasal colonisation, we compared the ability of ClfB\u207aS. aureus to colonise the nares of wild-type and loricrin-deficient (Lor\u207b/\u207b) mice. In the absence of loricrin, S. aureus nasal colonisation was significantly impaired. Furthermore a ClfB\u207b mutant colonised wild-type mice less efficiently than the parental ClfB\u207a strain whereas a similar lower level of colonisation was observed with both the parental strain and the ClfB\u207b mutant in the Lor\u207b/\u207b mice. The ability of ClfB to support nasal colonisation by binding loricrin in vivo was confirmed by the ability of Lactococcus lactis expressing ClfB to be retained in the nares of WT mice but not in the Lor\u207b/\u207b mice. By combining in vitro biochemical analysis with animal model studies we have identified the squamous epithelial cell envelope protein loricrin as the target ligand for ClfB during nasal colonisation by S. aureus.", "author" : [ { "dropping-particle" : "", "family" : "Mulcahy", "given" : "Michelle E", "non-dropping-particle" : "", "parse-names" : false, "suffix" : "" }, { "dropping-particle" : "", "family" : "Geoghegan", "given" : "Joan A", "non-dropping-particle" : "", "parse-names" : false, "suffix" : "" }, { "dropping-particle" : "", "family" : "Monk", "given" : "Ian R", "non-dropping-particle" : "", "parse-names" : false, "suffix" : "" }, { "dropping-particle" : "", "family" : "O'Keeffe", "given" : "Kate M", "non-dropping-particle" : "", "parse-names" : false, "suffix" : "" }, { "dropping-particle" : "", "family" : "Walsh", "given" : "Evelyn J", "non-dropping-particle" : "", "parse-names" : false, "suffix" : "" }, { "dropping-particle" : "", "family" : "Foster", "given" : "Timothy J", "non-dropping-particle" : "", "parse-names" : false, "suffix" : "" }, { "dropping-particle" : "", "family" : "McLoughlin", "given" : "Rachel M", "non-dropping-particle" : "", "parse-names" : false, "suffix" : "" } ], "container-title" : "PLoS Pathogens", "id" : "ITEM-1", "issue" : "12", "issued" : { "date-parts" : [ [ "2012", "12" ] ] }, "page" : "e1003092", "publisher" : "Public Library of Science", "title" : "Nasal Colonisation by Staphylococcus aureus Depends upon Clumping Factor B Binding to the Squamous Epithelial Cell Envelope Protein Loricrin", "type" : "article-journal", "volume" : "8" }, "uris" : [ "http://www.mendeley.com/documents/?uuid=73bec4d0-1577-3e15-832f-03ebce3af618" ] } ], "mendeley" : { "formattedCitation" : "(Mulcahy &lt;i&gt;et al.&lt;/i&gt;, 2012)", "plainTextFormattedCitation" : "(Mulcahy et al., 2012)", "previouslyFormattedCitation" : "(Mulcahy &lt;i&gt;et al.&lt;/i&gt;, 2012)" }, "properties" : {  }, "schema" : "https://github.com/citation-style-language/schema/raw/master/csl-citation.json" }</w:instrText>
      </w:r>
      <w:r w:rsidR="000F3168">
        <w:fldChar w:fldCharType="separate"/>
      </w:r>
      <w:r w:rsidR="00F71621" w:rsidRPr="00F71621">
        <w:rPr>
          <w:noProof/>
        </w:rPr>
        <w:t xml:space="preserve">(Mulcahy </w:t>
      </w:r>
      <w:r w:rsidR="00F71621" w:rsidRPr="00F71621">
        <w:rPr>
          <w:i/>
          <w:noProof/>
        </w:rPr>
        <w:t>et al.</w:t>
      </w:r>
      <w:r w:rsidR="00F71621" w:rsidRPr="00F71621">
        <w:rPr>
          <w:noProof/>
        </w:rPr>
        <w:t>, 2012)</w:t>
      </w:r>
      <w:r w:rsidR="000F3168">
        <w:fldChar w:fldCharType="end"/>
      </w:r>
      <w:r w:rsidR="00EE45DA">
        <w:t>.</w:t>
      </w:r>
      <w:r w:rsidR="000F3168">
        <w:t xml:space="preserve"> In this study </w:t>
      </w:r>
      <w:r w:rsidR="00DC47E0">
        <w:rPr>
          <w:i/>
        </w:rPr>
        <w:t>l</w:t>
      </w:r>
      <w:r w:rsidR="000F3168" w:rsidRPr="00DC47E0">
        <w:rPr>
          <w:i/>
        </w:rPr>
        <w:t>or</w:t>
      </w:r>
      <w:r w:rsidR="000F3168" w:rsidRPr="00DC47E0">
        <w:rPr>
          <w:i/>
          <w:vertAlign w:val="superscript"/>
        </w:rPr>
        <w:t>-/-</w:t>
      </w:r>
      <w:r w:rsidR="000F3168">
        <w:t xml:space="preserve"> mice </w:t>
      </w:r>
      <w:r w:rsidR="00CF4316">
        <w:t xml:space="preserve">were significantly less </w:t>
      </w:r>
      <w:r w:rsidR="004758CE">
        <w:t xml:space="preserve">susceptible to colonisation by </w:t>
      </w:r>
      <w:r w:rsidR="004758CE" w:rsidRPr="004758CE">
        <w:rPr>
          <w:i/>
        </w:rPr>
        <w:t>c</w:t>
      </w:r>
      <w:r w:rsidR="00CF4316" w:rsidRPr="004758CE">
        <w:rPr>
          <w:i/>
        </w:rPr>
        <w:t>lfB</w:t>
      </w:r>
      <w:r w:rsidR="00CF4316" w:rsidRPr="004758CE">
        <w:rPr>
          <w:i/>
          <w:vertAlign w:val="superscript"/>
        </w:rPr>
        <w:t>+</w:t>
      </w:r>
      <w:r w:rsidR="00CF4316">
        <w:t xml:space="preserve"> </w:t>
      </w:r>
      <w:r w:rsidR="00F45958" w:rsidRPr="00F45958">
        <w:rPr>
          <w:i/>
          <w:iCs/>
        </w:rPr>
        <w:t>S. aureus</w:t>
      </w:r>
      <w:r w:rsidR="00AB3CB7">
        <w:rPr>
          <w:i/>
          <w:iCs/>
        </w:rPr>
        <w:t>,</w:t>
      </w:r>
      <w:r w:rsidR="00CF4316">
        <w:t xml:space="preserve"> </w:t>
      </w:r>
      <w:r w:rsidR="00CF4316">
        <w:lastRenderedPageBreak/>
        <w:t>as well as</w:t>
      </w:r>
      <w:r w:rsidR="004758CE">
        <w:t xml:space="preserve"> </w:t>
      </w:r>
      <w:r w:rsidR="004758CE" w:rsidRPr="004758CE">
        <w:rPr>
          <w:i/>
        </w:rPr>
        <w:t>c</w:t>
      </w:r>
      <w:r w:rsidR="00F33354" w:rsidRPr="004758CE">
        <w:rPr>
          <w:i/>
        </w:rPr>
        <w:t>lfB</w:t>
      </w:r>
      <w:r w:rsidR="00F33354" w:rsidRPr="004758CE">
        <w:rPr>
          <w:i/>
          <w:vertAlign w:val="superscript"/>
        </w:rPr>
        <w:t>-</w:t>
      </w:r>
      <w:r w:rsidR="00F33354">
        <w:t xml:space="preserve"> </w:t>
      </w:r>
      <w:r w:rsidR="00F45958" w:rsidRPr="00F45958">
        <w:rPr>
          <w:i/>
          <w:iCs/>
        </w:rPr>
        <w:t>S. aureus</w:t>
      </w:r>
      <w:r w:rsidR="0073580A" w:rsidRPr="0073580A">
        <w:rPr>
          <w:i/>
          <w:iCs/>
        </w:rPr>
        <w:t xml:space="preserve"> </w:t>
      </w:r>
      <w:r w:rsidR="00F33354">
        <w:t>being less effective in colonising the nares of wild type mice.</w:t>
      </w:r>
      <w:r w:rsidR="0073580A" w:rsidRPr="0073580A">
        <w:rPr>
          <w:i/>
          <w:iCs/>
        </w:rPr>
        <w:t xml:space="preserve"> </w:t>
      </w:r>
      <w:r w:rsidR="001A560D">
        <w:t xml:space="preserve">It was </w:t>
      </w:r>
      <w:r w:rsidR="006835C6">
        <w:t>t</w:t>
      </w:r>
      <w:r w:rsidR="001A560D">
        <w:t xml:space="preserve">herefore suggested that ClfB can be important in </w:t>
      </w:r>
      <w:r w:rsidR="006835C6">
        <w:t>adherence of</w:t>
      </w:r>
      <w:r w:rsidR="0073580A" w:rsidRPr="0073580A">
        <w:rPr>
          <w:i/>
          <w:iCs/>
        </w:rPr>
        <w:t xml:space="preserve"> </w:t>
      </w:r>
      <w:r w:rsidR="00F45958" w:rsidRPr="00F45958">
        <w:rPr>
          <w:i/>
          <w:iCs/>
        </w:rPr>
        <w:t>S. aureus</w:t>
      </w:r>
      <w:r w:rsidR="0073580A" w:rsidRPr="0073580A">
        <w:rPr>
          <w:i/>
          <w:iCs/>
        </w:rPr>
        <w:t xml:space="preserve"> </w:t>
      </w:r>
      <w:r w:rsidR="006835C6">
        <w:t xml:space="preserve">to skin </w:t>
      </w:r>
      <w:r w:rsidR="005E4533">
        <w:t>corneocytes</w:t>
      </w:r>
      <w:r w:rsidR="006835C6">
        <w:t xml:space="preserve">, as atopic dermatitis </w:t>
      </w:r>
      <w:r w:rsidR="005E4533">
        <w:t xml:space="preserve">(AD) </w:t>
      </w:r>
      <w:r w:rsidR="006835C6">
        <w:t xml:space="preserve">patients have an increased incidence of skin colonisation by </w:t>
      </w:r>
      <w:r w:rsidR="00F45958" w:rsidRPr="00F45958">
        <w:rPr>
          <w:i/>
          <w:iCs/>
        </w:rPr>
        <w:t>S. aureus</w:t>
      </w:r>
      <w:r w:rsidR="0073580A" w:rsidRPr="0073580A">
        <w:rPr>
          <w:i/>
          <w:iCs/>
        </w:rPr>
        <w:t xml:space="preserve"> </w:t>
      </w:r>
      <w:r w:rsidR="00F04EEC">
        <w:rPr>
          <w:i/>
        </w:rPr>
        <w:fldChar w:fldCharType="begin" w:fldLock="1"/>
      </w:r>
      <w:r w:rsidR="00B145F9">
        <w:rPr>
          <w:i/>
        </w:rPr>
        <w:instrText>ADDIN CSL_CITATION { "citationItems" : [ { "id" : "ITEM-1", "itemData" : { "DOI" : "10.1128/IAI.00994-16", "ISBN" : "3531679929", "ISSN" : "10985522", "abstract" : "Staphylococcus aureus skin infection is a frequent and recurrent problem in children with the common inflammatory skin disease atopic dermatitis (AD). S. aureus colonizes the skin of the majority of children with AD and exacerbates the disease. The first step during colonization and infection is bacterial adhesion to the cornified envelope of corneocytes in the outer layer, the stratum corneum. Corneocytes from AD skin are structurally different from corneocytes from normal healthy skin. The objective of this study was to identify bacterial proteins that promote the adherence of S. aureus to AD corneocytes. S. aureus strains from clonal complexes 1 and 8 were more frequently isolated from infected AD skin than from the nasal cavity of healthy children. AD strains had increased ClfB ligand binding activity compared to normal nasal carriage strains. Adherence of single S. aureus bacteria to corneocytes from AD patients ex vivo was studied using atomic force microscopy. Bacteria expressing ClfB recognized ligands distributed over the entire corneocyte surface. The ability of an isogenic ClfB-deficient mutant to adhere to AD corneocytes compared to that of its parent clonal complex 1 clinical strain was greatly reduced. ClfB from clonal complex 1 strains had a slightly higher binding affinity for its ligand than ClfB from strains from other clonal complexes. Our results provide new insights into the first step in the establishment of S. aureus colonization in AD patients. ClfB is a key adhesion molecule for the interaction of S. aureus with AD corneocytes and represents a target for intervention.", "author" : [ { "dropping-particle" : "", "family" : "Fleury", "given" : "Orla M", "non-dropping-particle" : "", "parse-names" : false, "suffix" : "" }, { "dropping-particle" : "", "family" : "McAleer", "given" : "Maeve A", "non-dropping-particle" : "", "parse-names" : false, "suffix" : "" }, { "dropping-particle" : "", "family" : "Feuillie", "given" : "C\u00e9cile", "non-dropping-particle" : "", "parse-names" : false, "suffix" : "" }, { "dropping-particle" : "", "family" : "Formosa-Dague", "given" : "C\u00e9cile", "non-dropping-particle" : "", "parse-names" : false, "suffix" : "" }, { "dropping-particle" : "", "family" : "Sansevere", "given" : "Emily", "non-dropping-particle" : "", "parse-names" : false, "suffix" : "" }, { "dropping-particle" : "", "family" : "Bennett", "given" : "D\u00e9sir\u00e9e E", "non-dropping-particle" : "", "parse-names" : false, "suffix" : "" }, { "dropping-particle" : "", "family" : "Towell", "given" : "Aisling M", "non-dropping-particle" : "", "parse-names" : false, "suffix" : "" }, { "dropping-particle" : "", "family" : "McLean", "given" : "W. H.Irwin", "non-dropping-particle" : "", "parse-names" : false, "suffix" : "" }, { "dropping-particle" : "", "family" : "Kezic", "given" : "Sanja", "non-dropping-particle" : "", "parse-names" : false, "suffix" : "" }, { "dropping-particle" : "", "family" : "Robinson", "given" : "D. Ashley", "non-dropping-particle" : "", "parse-names" : false, "suffix" : "" }, { "dropping-particle" : "", "family" : "Fallon", "given" : "Padraic G", "non-dropping-particle" : "", "parse-names" : false, "suffix" : "" }, { "dropping-particle" : "", "family" : "Foster", "given" : "Timothy J", "non-dropping-particle" : "", "parse-names" : false, "suffix" : "" }, { "dropping-particle" : "", "family" : "Dufr\u00eane", "given" : "Yves F", "non-dropping-particle" : "", "parse-names" : false, "suffix" : "" }, { "dropping-particle" : "", "family" : "Irvine", "given" : "Alan D.", "non-dropping-particle" : "", "parse-names" : false, "suffix" : "" }, { "dropping-particle" : "", "family" : "Geoghegan", "given" : "Joan A", "non-dropping-particle" : "", "parse-names" : false, "suffix" : "" } ], "container-title" : "Infection and Immunity", "id" : "ITEM-1", "issue" : "6", "issued" : { "date-parts" : [ [ "2017" ] ] }, "title" : "Clumping factor B promotes adherence of Staphylococcus aureus to corneocytes in atopic dermatitis", "type" : "article-journal", "volume" : "85" }, "uris" : [ "http://www.mendeley.com/documents/?uuid=01e1fd2c-f35d-37ba-bf33-bef4727e3c74" ] } ], "mendeley" : { "formattedCitation" : "(Fleury &lt;i&gt;et al.&lt;/i&gt;, 2017)", "plainTextFormattedCitation" : "(Fleury et al., 2017)", "previouslyFormattedCitation" : "(Fleury &lt;i&gt;et al.&lt;/i&gt;, 2017)" }, "properties" : {  }, "schema" : "https://github.com/citation-style-language/schema/raw/master/csl-citation.json" }</w:instrText>
      </w:r>
      <w:r w:rsidR="00F04EEC">
        <w:rPr>
          <w:i/>
        </w:rPr>
        <w:fldChar w:fldCharType="separate"/>
      </w:r>
      <w:r w:rsidR="00F71621" w:rsidRPr="00F71621">
        <w:rPr>
          <w:noProof/>
        </w:rPr>
        <w:t xml:space="preserve">(Fleury </w:t>
      </w:r>
      <w:r w:rsidR="00F71621" w:rsidRPr="00F71621">
        <w:rPr>
          <w:i/>
          <w:noProof/>
        </w:rPr>
        <w:t>et al.</w:t>
      </w:r>
      <w:r w:rsidR="00F71621" w:rsidRPr="00F71621">
        <w:rPr>
          <w:noProof/>
        </w:rPr>
        <w:t>, 2017)</w:t>
      </w:r>
      <w:r w:rsidR="00F04EEC">
        <w:rPr>
          <w:i/>
        </w:rPr>
        <w:fldChar w:fldCharType="end"/>
      </w:r>
      <w:r w:rsidR="006835C6">
        <w:rPr>
          <w:i/>
        </w:rPr>
        <w:t>.</w:t>
      </w:r>
      <w:r w:rsidR="0073580A" w:rsidRPr="0073580A">
        <w:rPr>
          <w:i/>
          <w:iCs/>
        </w:rPr>
        <w:t xml:space="preserve"> </w:t>
      </w:r>
      <w:r w:rsidR="00E66C86">
        <w:t>C</w:t>
      </w:r>
      <w:r w:rsidR="008858A1">
        <w:t>or</w:t>
      </w:r>
      <w:r w:rsidR="005E4533">
        <w:t xml:space="preserve">neocytes of patients suffering from AD have an altered morphology due to </w:t>
      </w:r>
      <w:r w:rsidR="002E40BD">
        <w:t>skewed</w:t>
      </w:r>
      <w:r w:rsidR="0073580A" w:rsidRPr="0073580A">
        <w:rPr>
          <w:i/>
          <w:iCs/>
        </w:rPr>
        <w:t xml:space="preserve"> </w:t>
      </w:r>
      <w:r w:rsidR="00582A6D">
        <w:t>levels of filagrin, leading to the formation of a cornified structures on the cell</w:t>
      </w:r>
      <w:r w:rsidR="00824112">
        <w:t xml:space="preserve"> </w:t>
      </w:r>
      <w:r w:rsidR="00824112">
        <w:fldChar w:fldCharType="begin" w:fldLock="1"/>
      </w:r>
      <w:r w:rsidR="00B145F9">
        <w:instrText>ADDIN CSL_CITATION { "citationItems" : [ { "id" : "ITEM-1", "itemData" : { "DOI" : "10.1016/j.jaci.2015.04.042", "ISBN" : "1097-6825 (Electronic)\\r0091-6749 (Linking)", "ISSN" : "10976825", "PMID" : "26071937", "abstract" : "Background Loss-of-function (LOF) mutations in the filaggrin gene (FLG) are a well-replicated risk factor for atopic dermatitis (AD) and are known to cause an epidermal barrier defect. The nature of this barrier defect is not fully understood. Patients with AD with FLG LOF mutations are known to have more persistent disease, more severe disease, and greater risk of food allergies and eczema herpeticum. Abnormalities in corneocyte morphology have been observed in patients with AD, including prominent villus-like projections (VP); however, these ultrastructural features have not been systematically studied in patients with AD in relation to FLG genotype and acute and convalescent status. Objective We sought to quantitatively explore the relationship between FLG genotype, filaggrin breakdown products (natural moisturizing factor [NMF]), and corneocyte morphology in patients with AD. Methods We studied 15 children at first presentation of AD and after 6 weeks of standard therapy. We applied atomic force microscopy to study corneocyte conformation in patients with AD stratified by FLG status and NMF level. By using a new quantitative methodology, the number of VPs per investigated corneocyte area was assessed and expressed as the Dermal Texture Index score. Corneocytes were also labeled with an anti-corneodesmosin antibody and visualized with scanning electron microscopy. Results We found a strong correlation between NMF levels and Dermal Texture Index scores in both acute and convalescent states (respective r = -0.80 and -0.75, P &lt;.001 and P =.002). Most, but not all, VPs showed the presence of corneodesmosin abundantly all over the cell surface in homozygous/compound heterozygous FLG patients and, to a lesser extent, in heterozygous and wild-type patients. Conclusions NMF levels are highly correlated with corneocyte morphology in patients with AD. These corneocyte conformational changes shed further insight into the filaggrin-deficient phenotype and help explain the barrier defect in patients with AD with FLG LOF mutations.", "author" : [ { "dropping-particle" : "", "family" : "Riethmuller", "given" : "Christoph", "non-dropping-particle" : "", "parse-names" : false, "suffix" : "" }, { "dropping-particle" : "", "family" : "McAleer", "given" : "Maeve A", "non-dropping-particle" : "", "parse-names" : false, "suffix" : "" }, { "dropping-particle" : "", "family" : "Koppes", "given" : "Sjors A", "non-dropping-particle" : "", "parse-names" : false, "suffix" : "" }, { "dropping-particle" : "", "family" : "Abdayem", "given" : "Rawad", "non-dropping-particle" : "", "parse-names" : false, "suffix" : "" }, { "dropping-particle" : "", "family" : "Franz", "given" : "Jonas", "non-dropping-particle" : "", "parse-names" : false, "suffix" : "" }, { "dropping-particle" : "", "family" : "Haftek", "given" : "Marek", "non-dropping-particle" : "", "parse-names" : false, "suffix" : "" }, { "dropping-particle" : "", "family" : "Campbell", "given" : "Linda E", "non-dropping-particle" : "", "parse-names" : false, "suffix" : "" }, { "dropping-particle" : "", "family" : "Maccallum", "given" : "Stephanie F.", "non-dropping-particle" : "", "parse-names" : false, "suffix" : "" }, { "dropping-particle" : "", "family" : "McLean", "given" : "W. H.Irwin", "non-dropping-particle" : "", "parse-names" : false, "suffix" : "" }, { "dropping-particle" : "", "family" : "Irvine", "given" : "Alan D", "non-dropping-particle" : "", "parse-names" : false, "suffix" : "" }, { "dropping-particle" : "", "family" : "Kezic", "given" : "Sanja", "non-dropping-particle" : "", "parse-names" : false, "suffix" : "" } ], "container-title" : "Journal of Allergy and Clinical Immunology", "id" : "ITEM-1", "issue" : "6", "issued" : { "date-parts" : [ [ "2015" ] ] }, "page" : "1573-1580e2", "title" : "Filaggrin breakdown products determine corneocyte conformation in patients with atopic dermatitis", "type" : "article-journal", "volume" : "136" }, "uris" : [ "http://www.mendeley.com/documents/?uuid=ad6530e7-aeb5-39b4-bdd7-f5b8d7995796" ] } ], "mendeley" : { "formattedCitation" : "(Riethmuller &lt;i&gt;et al.&lt;/i&gt;, 2015)", "plainTextFormattedCitation" : "(Riethmuller et al., 2015)", "previouslyFormattedCitation" : "(Riethmuller &lt;i&gt;et al.&lt;/i&gt;, 2015)" }, "properties" : {  }, "schema" : "https://github.com/citation-style-language/schema/raw/master/csl-citation.json" }</w:instrText>
      </w:r>
      <w:r w:rsidR="00824112">
        <w:fldChar w:fldCharType="separate"/>
      </w:r>
      <w:r w:rsidR="00F71621" w:rsidRPr="00F71621">
        <w:rPr>
          <w:noProof/>
        </w:rPr>
        <w:t xml:space="preserve">(Riethmuller </w:t>
      </w:r>
      <w:r w:rsidR="00F71621" w:rsidRPr="00F71621">
        <w:rPr>
          <w:i/>
          <w:noProof/>
        </w:rPr>
        <w:t>et al.</w:t>
      </w:r>
      <w:r w:rsidR="00F71621" w:rsidRPr="00F71621">
        <w:rPr>
          <w:noProof/>
        </w:rPr>
        <w:t>, 2015)</w:t>
      </w:r>
      <w:r w:rsidR="00824112">
        <w:fldChar w:fldCharType="end"/>
      </w:r>
      <w:r w:rsidR="00582A6D">
        <w:t xml:space="preserve">, </w:t>
      </w:r>
      <w:r w:rsidR="002E40BD">
        <w:t>resulting in</w:t>
      </w:r>
      <w:r w:rsidR="00824112">
        <w:t xml:space="preserve"> </w:t>
      </w:r>
      <w:r w:rsidR="004758CE" w:rsidRPr="004758CE">
        <w:rPr>
          <w:i/>
        </w:rPr>
        <w:t>c</w:t>
      </w:r>
      <w:r w:rsidR="00C07620" w:rsidRPr="004758CE">
        <w:rPr>
          <w:i/>
        </w:rPr>
        <w:t>lfB</w:t>
      </w:r>
      <w:r w:rsidR="00C07620" w:rsidRPr="004758CE">
        <w:rPr>
          <w:i/>
          <w:vertAlign w:val="superscript"/>
        </w:rPr>
        <w:t>+</w:t>
      </w:r>
      <w:r w:rsidR="00C07620">
        <w:rPr>
          <w:vertAlign w:val="superscript"/>
        </w:rPr>
        <w:t xml:space="preserve"> </w:t>
      </w:r>
      <w:r w:rsidR="00414C17">
        <w:t>bacteria attach</w:t>
      </w:r>
      <w:r w:rsidR="002E40BD">
        <w:t>ing</w:t>
      </w:r>
      <w:r w:rsidR="00414C17">
        <w:t xml:space="preserve"> to these structures with higher affinity than to healthy corneocytes. </w:t>
      </w:r>
      <w:r w:rsidR="00476D54">
        <w:t xml:space="preserve">Other ligands that are known </w:t>
      </w:r>
      <w:r w:rsidR="00880B2D">
        <w:t xml:space="preserve">to bind and promote </w:t>
      </w:r>
      <w:r w:rsidR="00F45958" w:rsidRPr="00F45958">
        <w:rPr>
          <w:i/>
          <w:iCs/>
        </w:rPr>
        <w:t>S. aureus</w:t>
      </w:r>
      <w:r w:rsidR="0073580A" w:rsidRPr="0073580A">
        <w:rPr>
          <w:i/>
          <w:iCs/>
        </w:rPr>
        <w:t xml:space="preserve"> </w:t>
      </w:r>
      <w:r w:rsidR="00880B2D">
        <w:t xml:space="preserve">adhesion are known and summarised in </w:t>
      </w:r>
      <w:r w:rsidR="00973C4B">
        <w:rPr>
          <w:color w:val="FF0000"/>
        </w:rPr>
        <w:fldChar w:fldCharType="begin"/>
      </w:r>
      <w:r w:rsidR="00973C4B">
        <w:instrText xml:space="preserve"> REF _Ref503110892 \h </w:instrText>
      </w:r>
      <w:r w:rsidR="00973C4B">
        <w:rPr>
          <w:color w:val="FF0000"/>
        </w:rPr>
      </w:r>
      <w:r w:rsidR="00973C4B">
        <w:rPr>
          <w:color w:val="FF0000"/>
        </w:rPr>
        <w:fldChar w:fldCharType="separate"/>
      </w:r>
      <w:r w:rsidR="00BA1790">
        <w:t xml:space="preserve">Figure </w:t>
      </w:r>
      <w:r w:rsidR="00BA1790">
        <w:rPr>
          <w:noProof/>
        </w:rPr>
        <w:t>1</w:t>
      </w:r>
      <w:r w:rsidR="00BA1790">
        <w:t>.</w:t>
      </w:r>
      <w:r w:rsidR="00BA1790">
        <w:rPr>
          <w:noProof/>
        </w:rPr>
        <w:t>4</w:t>
      </w:r>
      <w:r w:rsidR="00973C4B">
        <w:rPr>
          <w:color w:val="FF0000"/>
        </w:rPr>
        <w:fldChar w:fldCharType="end"/>
      </w:r>
      <w:r w:rsidR="004758CE">
        <w:t>.</w:t>
      </w:r>
    </w:p>
    <w:p w14:paraId="0FA72B94" w14:textId="1B3F81E4" w:rsidR="00986C72" w:rsidRPr="004758CE" w:rsidRDefault="00986C72" w:rsidP="00986C72">
      <w:pPr>
        <w:spacing w:line="240" w:lineRule="auto"/>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973C4B" w14:paraId="1F0A1E56" w14:textId="77777777" w:rsidTr="004B0EDA">
        <w:tc>
          <w:tcPr>
            <w:tcW w:w="8828" w:type="dxa"/>
          </w:tcPr>
          <w:p w14:paraId="2114338B" w14:textId="672FF63A" w:rsidR="00973C4B" w:rsidRDefault="00973C4B" w:rsidP="00E76252">
            <w:pPr>
              <w:rPr>
                <w:color w:val="FF0000"/>
              </w:rPr>
            </w:pPr>
            <w:r w:rsidRPr="00973C4B">
              <w:rPr>
                <w:noProof/>
                <w:color w:val="FF0000"/>
                <w:lang w:eastAsia="zh-CN"/>
              </w:rPr>
              <w:lastRenderedPageBreak/>
              <w:drawing>
                <wp:inline distT="0" distB="0" distL="0" distR="0" wp14:anchorId="360606A8" wp14:editId="203A30FA">
                  <wp:extent cx="5612130" cy="1831340"/>
                  <wp:effectExtent l="0" t="0" r="127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5"/>
                          <a:stretch>
                            <a:fillRect/>
                          </a:stretch>
                        </pic:blipFill>
                        <pic:spPr>
                          <a:xfrm>
                            <a:off x="0" y="0"/>
                            <a:ext cx="5612130" cy="1831340"/>
                          </a:xfrm>
                          <a:prstGeom prst="rect">
                            <a:avLst/>
                          </a:prstGeom>
                        </pic:spPr>
                      </pic:pic>
                    </a:graphicData>
                  </a:graphic>
                </wp:inline>
              </w:drawing>
            </w:r>
          </w:p>
        </w:tc>
      </w:tr>
      <w:tr w:rsidR="00973C4B" w14:paraId="78F1EEF6" w14:textId="77777777" w:rsidTr="004B0EDA">
        <w:tc>
          <w:tcPr>
            <w:tcW w:w="8828" w:type="dxa"/>
          </w:tcPr>
          <w:p w14:paraId="00D29122" w14:textId="1D426851" w:rsidR="00973C4B" w:rsidRDefault="00973C4B" w:rsidP="004B0EDA">
            <w:pPr>
              <w:pStyle w:val="NoSpacing"/>
              <w:rPr>
                <w:i/>
              </w:rPr>
            </w:pPr>
            <w:bookmarkStart w:id="41" w:name="_Ref503110892"/>
            <w:bookmarkStart w:id="42" w:name="_Toc505115933"/>
            <w:bookmarkStart w:id="43" w:name="_Toc505531041"/>
            <w:r>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1</w:t>
            </w:r>
            <w:r w:rsidR="00AE6915">
              <w:rPr>
                <w:noProof/>
              </w:rPr>
              <w:fldChar w:fldCharType="end"/>
            </w:r>
            <w:r>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4</w:t>
            </w:r>
            <w:r w:rsidR="00AE6915">
              <w:rPr>
                <w:noProof/>
              </w:rPr>
              <w:fldChar w:fldCharType="end"/>
            </w:r>
            <w:bookmarkEnd w:id="41"/>
            <w:r w:rsidR="00CB79B0">
              <w:t xml:space="preserve"> </w:t>
            </w:r>
            <w:r w:rsidR="00F45958" w:rsidRPr="00F45958">
              <w:rPr>
                <w:i/>
                <w:iCs/>
              </w:rPr>
              <w:t>S. aureus</w:t>
            </w:r>
            <w:r w:rsidR="0073580A" w:rsidRPr="0073580A">
              <w:rPr>
                <w:i/>
                <w:iCs/>
              </w:rPr>
              <w:t xml:space="preserve"> </w:t>
            </w:r>
            <w:r w:rsidR="00CB79B0" w:rsidRPr="00EF5809">
              <w:t xml:space="preserve">adhesion </w:t>
            </w:r>
            <w:r w:rsidR="004B0EDA" w:rsidRPr="00EF5809">
              <w:t>strategies</w:t>
            </w:r>
            <w:bookmarkEnd w:id="42"/>
            <w:bookmarkEnd w:id="43"/>
          </w:p>
          <w:p w14:paraId="1639E14B" w14:textId="77777777" w:rsidR="00236C1B" w:rsidRDefault="00236C1B" w:rsidP="004B0EDA">
            <w:pPr>
              <w:pStyle w:val="NoSpacing"/>
              <w:rPr>
                <w:i/>
              </w:rPr>
            </w:pPr>
          </w:p>
          <w:p w14:paraId="023AD959" w14:textId="6F526596" w:rsidR="00CB79B0" w:rsidRDefault="00DE311A" w:rsidP="00236C1B">
            <w:pPr>
              <w:pStyle w:val="Legendbody"/>
            </w:pPr>
            <w:r w:rsidRPr="00236C1B">
              <w:rPr>
                <w:b/>
              </w:rPr>
              <w:t>(A)</w:t>
            </w:r>
            <w:r w:rsidR="00C967C1" w:rsidRPr="00236C1B">
              <w:t xml:space="preserve"> </w:t>
            </w:r>
            <w:r w:rsidR="008E0A08" w:rsidRPr="00236C1B">
              <w:t>Clumping factor B (ClfB) and Iron-regulated surface determinant A (IsdA) bind to loricin,</w:t>
            </w:r>
            <w:r w:rsidR="00E66C86" w:rsidRPr="00236C1B">
              <w:t xml:space="preserve"> </w:t>
            </w:r>
            <w:r w:rsidR="008E0A08" w:rsidRPr="00236C1B">
              <w:t>involucrin and cytokeratin 10, while wall teichoic acids (WTAs) bind to epithelial receptor SREC-I, on squamous epithelial cells.</w:t>
            </w:r>
            <w:r w:rsidR="00C967C1" w:rsidRPr="00236C1B">
              <w:t xml:space="preserve"> </w:t>
            </w:r>
            <w:r w:rsidRPr="00236C1B">
              <w:rPr>
                <w:b/>
              </w:rPr>
              <w:t>(B)</w:t>
            </w:r>
            <w:r w:rsidRPr="00236C1B">
              <w:t xml:space="preserve"> </w:t>
            </w:r>
            <w:r w:rsidR="00CB6FBB" w:rsidRPr="00236C1B">
              <w:t xml:space="preserve">Fibronectin on epithelial cells provides a binding site for fibronectin binding proteins A and B (FnBPs) and triggers activation of </w:t>
            </w:r>
            <w:r w:rsidR="00CB6FBB" w:rsidRPr="00236C1B">
              <w:sym w:font="Symbol" w:char="F061"/>
            </w:r>
            <w:r w:rsidR="00CB6FBB" w:rsidRPr="00236C1B">
              <w:t>5</w:t>
            </w:r>
            <w:r w:rsidR="00CB6FBB" w:rsidRPr="00236C1B">
              <w:sym w:font="Symbol" w:char="F062"/>
            </w:r>
            <w:r w:rsidR="00BB3BB3" w:rsidRPr="00236C1B">
              <w:t>1 integrin, ultimately allowing tissue invasion</w:t>
            </w:r>
            <w:r w:rsidR="00AB3CB7">
              <w:t>.</w:t>
            </w:r>
            <w:r w:rsidR="00E23BFE" w:rsidRPr="00236C1B">
              <w:t xml:space="preserve"> Phagocytosis of </w:t>
            </w:r>
            <w:r w:rsidR="00E23BFE" w:rsidRPr="004758CE">
              <w:rPr>
                <w:i/>
              </w:rPr>
              <w:t>S.aureus</w:t>
            </w:r>
            <w:r w:rsidR="004758CE">
              <w:t xml:space="preserve"> is</w:t>
            </w:r>
            <w:r w:rsidR="00DB40F5">
              <w:t xml:space="preserve"> thought to be triggered by C</w:t>
            </w:r>
            <w:r w:rsidR="004758CE">
              <w:t>lf</w:t>
            </w:r>
            <w:r w:rsidR="00E23BFE" w:rsidRPr="00236C1B">
              <w:t xml:space="preserve">A </w:t>
            </w:r>
            <w:r w:rsidR="004B0EDA" w:rsidRPr="00236C1B">
              <w:t>interaction with cell-surface a</w:t>
            </w:r>
            <w:r w:rsidR="00E23BFE" w:rsidRPr="00236C1B">
              <w:t>nnexin A</w:t>
            </w:r>
            <w:r w:rsidR="004B0EDA" w:rsidRPr="00236C1B">
              <w:t>.</w:t>
            </w:r>
          </w:p>
          <w:p w14:paraId="6584AF0A" w14:textId="77777777" w:rsidR="00236C1B" w:rsidRPr="00236C1B" w:rsidRDefault="00236C1B" w:rsidP="00236C1B">
            <w:pPr>
              <w:pStyle w:val="Legendbody"/>
            </w:pPr>
          </w:p>
          <w:p w14:paraId="1C9BF1FA" w14:textId="5195BCE3" w:rsidR="006C72A6" w:rsidRPr="00236C1B" w:rsidRDefault="006C72A6" w:rsidP="00236C1B">
            <w:pPr>
              <w:pStyle w:val="Legendbody"/>
            </w:pPr>
            <w:r w:rsidRPr="00236C1B">
              <w:t xml:space="preserve">Adapted from </w:t>
            </w:r>
            <w:r w:rsidR="00012A75" w:rsidRPr="00236C1B">
              <w:fldChar w:fldCharType="begin" w:fldLock="1"/>
            </w:r>
            <w:r w:rsidR="00B145F9">
              <w:instrText>ADDIN CSL_CITATION { "citationItems" : [ { "id" : "ITEM-1", "itemData" : { "DOI" : "10.3389/fcimb.2017.00166", "ISSN" : "2235-2988", "PMID" : "28529927", "abstract" : "Neutrophils, complement system and skin collectively represent the main elements of the innate immune system, the first line of defense of the host against many common microorganisms. Bacterial pathogens have evolved strategies to counteract all these defense activities. Specifically, Staphylococcus aureus, a major human pathogen, secretes a variety of immune evasion molecules including proteases, which cleave components of the innate immune system or disrupt the integrity of extracellular matrix and intercellular connections of tissues. Additionally, S. aureus secretes proteins that can activate host zymogens which, in turn, target specific defense components. Secreted proteins can also inhibit the anti-bacterial function of neutrophils or complement system proteases, potentiating S. aureus chances of survival. Here, we review the current understanding of these proteases and modulators of host proteases in the functioning of innate immunity and describe the importance of these mechanisms in the pathology of staphylococcal diseases.", "author" : [ { "dropping-particle" : "", "family" : "Pietrocola", "given" : "Giampiero", "non-dropping-particle" : "", "parse-names" : false, "suffix" : "" }, { "dropping-particle" : "", "family" : "Nobile", "given" : "Giulia", "non-dropping-particle" : "", "parse-names" : false, "suffix" : "" }, { "dropping-particle" : "", "family" : "Rindi", "given" : "Simonetta", "non-dropping-particle" : "", "parse-names" : false, "suffix" : "" }, { "dropping-particle" : "", "family" : "Speziale", "given" : "Pietro", "non-dropping-particle" : "", "parse-names" : false, "suffix" : "" } ], "container-title" : "Frontiers in Cellular and Infection Microbiology", "id" : "ITEM-1", "issued" : { "date-parts" : [ [ "2017", "5", "5" ] ] }, "page" : "166", "publisher" : "Frontiers", "title" : "Staphylococcus aureus Manipulates Innate Immunity through Own and Host-Expressed Proteases", "type" : "article-journal", "volume" : "7" }, "uris" : [ "http://www.mendeley.com/documents/?uuid=0ea66937-336c-3dd4-a965-d07c3f75a852" ] } ], "mendeley" : { "formattedCitation" : "(Pietrocola &lt;i&gt;et al.&lt;/i&gt;, 2017)", "plainTextFormattedCitation" : "(Pietrocola et al., 2017)", "previouslyFormattedCitation" : "(Pietrocola &lt;i&gt;et al.&lt;/i&gt;, 2017)" }, "properties" : {  }, "schema" : "https://github.com/citation-style-language/schema/raw/master/csl-citation.json" }</w:instrText>
            </w:r>
            <w:r w:rsidR="00012A75" w:rsidRPr="00236C1B">
              <w:fldChar w:fldCharType="separate"/>
            </w:r>
            <w:r w:rsidR="00F71621" w:rsidRPr="00F71621">
              <w:rPr>
                <w:noProof/>
              </w:rPr>
              <w:t xml:space="preserve">(Pietrocola </w:t>
            </w:r>
            <w:r w:rsidR="00F71621" w:rsidRPr="00F71621">
              <w:rPr>
                <w:i/>
                <w:noProof/>
              </w:rPr>
              <w:t>et al.</w:t>
            </w:r>
            <w:r w:rsidR="00F71621" w:rsidRPr="00F71621">
              <w:rPr>
                <w:noProof/>
              </w:rPr>
              <w:t>, 2017)</w:t>
            </w:r>
            <w:r w:rsidR="00012A75" w:rsidRPr="00236C1B">
              <w:fldChar w:fldCharType="end"/>
            </w:r>
          </w:p>
          <w:p w14:paraId="623A7D9E" w14:textId="77777777" w:rsidR="00973C4B" w:rsidRDefault="00973C4B" w:rsidP="00973C4B">
            <w:pPr>
              <w:keepNext/>
              <w:rPr>
                <w:color w:val="FF0000"/>
              </w:rPr>
            </w:pPr>
          </w:p>
        </w:tc>
      </w:tr>
    </w:tbl>
    <w:p w14:paraId="1D966B2C" w14:textId="24412A13" w:rsidR="004B0EDA" w:rsidRDefault="004B0EDA" w:rsidP="00E76252"/>
    <w:p w14:paraId="37932D64" w14:textId="6E66D959" w:rsidR="00740DEC" w:rsidRPr="00E76252" w:rsidRDefault="004B0EDA" w:rsidP="00986C72">
      <w:pPr>
        <w:spacing w:line="240" w:lineRule="auto"/>
      </w:pPr>
      <w:r>
        <w:br w:type="page"/>
      </w:r>
    </w:p>
    <w:p w14:paraId="001CB73C" w14:textId="34CA6247" w:rsidR="00C7530E" w:rsidRDefault="00C7530E" w:rsidP="00EE19F9">
      <w:pPr>
        <w:pStyle w:val="Heading4"/>
      </w:pPr>
      <w:bookmarkStart w:id="44" w:name="_Toc505262719"/>
      <w:bookmarkStart w:id="45" w:name="_Toc521494739"/>
      <w:r>
        <w:lastRenderedPageBreak/>
        <w:t>Complement system</w:t>
      </w:r>
      <w:bookmarkEnd w:id="44"/>
      <w:bookmarkEnd w:id="45"/>
    </w:p>
    <w:p w14:paraId="7EE31749" w14:textId="77777777" w:rsidR="004758CE" w:rsidRPr="004758CE" w:rsidRDefault="004758CE" w:rsidP="004758CE"/>
    <w:p w14:paraId="6EE0FC20" w14:textId="71D74BCA" w:rsidR="00D16358" w:rsidRDefault="000B6754" w:rsidP="007753A5">
      <w:r>
        <w:t xml:space="preserve">In the initial stages of bacterial colonisation and adhesion, the immune complement system is one of the early obstacles in the way of </w:t>
      </w:r>
      <w:r w:rsidR="00F45958" w:rsidRPr="00F45958">
        <w:rPr>
          <w:i/>
          <w:iCs/>
        </w:rPr>
        <w:t>S. aureus</w:t>
      </w:r>
      <w:r w:rsidR="00AB3CB7">
        <w:rPr>
          <w:i/>
          <w:iCs/>
        </w:rPr>
        <w:t>.</w:t>
      </w:r>
      <w:r w:rsidR="005A5779">
        <w:rPr>
          <w:i/>
        </w:rPr>
        <w:t xml:space="preserve"> </w:t>
      </w:r>
      <w:r w:rsidR="005A5779">
        <w:t xml:space="preserve">It is composed of </w:t>
      </w:r>
      <w:r w:rsidR="0084235C">
        <w:t>plasma proteins</w:t>
      </w:r>
      <w:r w:rsidR="00AB3CB7">
        <w:t>,</w:t>
      </w:r>
      <w:r w:rsidR="0084235C">
        <w:t xml:space="preserve"> </w:t>
      </w:r>
      <w:r w:rsidR="009239AA">
        <w:t>mostly</w:t>
      </w:r>
      <w:r w:rsidR="0084235C">
        <w:t xml:space="preserve"> synthesized</w:t>
      </w:r>
      <w:r w:rsidR="009239AA">
        <w:t xml:space="preserve"> by hepat</w:t>
      </w:r>
      <w:r w:rsidR="008701AA">
        <w:t>ocytes</w:t>
      </w:r>
      <w:r w:rsidR="0084235C">
        <w:t xml:space="preserve"> in the liver</w:t>
      </w:r>
      <w:r w:rsidR="009239AA">
        <w:t xml:space="preserve"> </w:t>
      </w:r>
      <w:r w:rsidR="00DF14D4">
        <w:fldChar w:fldCharType="begin" w:fldLock="1"/>
      </w:r>
      <w:r w:rsidR="00B145F9">
        <w:instrText>ADDIN CSL_CITATION { "citationItems" : [ { "id" : "ITEM-1", "itemData" : { "DOI" : "10.1126/science.163.3864.286", "ISBN" : "0036-8075 (Print)\\n0036-8075 (Linking)", "ISSN" : "0036-8075", "PMID" : "4883617", "abstract" : "The liver is the primary, if not sole, site of synthesis of the third component of human complement, as shown by a change in the recipient from C'3 FS(0.6) to C'3 SS, the donor type, following homotransplantation of the liver.", "author" : [ { "dropping-particle" : "", "family" : "Alper", "given" : "C A", "non-dropping-particle" : "", "parse-names" : false, "suffix" : "" }, { "dropping-particle" : "", "family" : "Johnson", "given" : "A M", "non-dropping-particle" : "", "parse-names" : false, "suffix" : "" }, { "dropping-particle" : "", "family" : "Birtch", "given" : "A G", "non-dropping-particle" : "", "parse-names" : false, "suffix" : "" }, { "dropping-particle" : "", "family" : "Moore", "given" : "F D", "non-dropping-particle" : "", "parse-names" : false, "suffix" : "" } ], "container-title" : "Science (New York, N.Y.)", "id" : "ITEM-1", "issue" : "3864", "issued" : { "date-parts" : [ [ "1969" ] ] }, "page" : "286-8", "title" : "Human C'3: evidence for the liver as the primary site of synthesis.", "type" : "article-journal", "volume" : "163" }, "uris" : [ "http://www.mendeley.com/documents/?uuid=a2a9c7c1-3a97-35c8-a765-38d74ea3078f" ] } ], "mendeley" : { "formattedCitation" : "(Alper &lt;i&gt;et al.&lt;/i&gt;, 1969)", "plainTextFormattedCitation" : "(Alper et al., 1969)", "previouslyFormattedCitation" : "(Alper &lt;i&gt;et al.&lt;/i&gt;, 1969)" }, "properties" : {  }, "schema" : "https://github.com/citation-style-language/schema/raw/master/csl-citation.json" }</w:instrText>
      </w:r>
      <w:r w:rsidR="00DF14D4">
        <w:fldChar w:fldCharType="separate"/>
      </w:r>
      <w:r w:rsidR="00F71621" w:rsidRPr="00F71621">
        <w:rPr>
          <w:noProof/>
        </w:rPr>
        <w:t xml:space="preserve">(Alper </w:t>
      </w:r>
      <w:r w:rsidR="00F71621" w:rsidRPr="00F71621">
        <w:rPr>
          <w:i/>
          <w:noProof/>
        </w:rPr>
        <w:t>et al.</w:t>
      </w:r>
      <w:r w:rsidR="00F71621" w:rsidRPr="00F71621">
        <w:rPr>
          <w:noProof/>
        </w:rPr>
        <w:t>, 1969)</w:t>
      </w:r>
      <w:r w:rsidR="00DF14D4">
        <w:fldChar w:fldCharType="end"/>
      </w:r>
      <w:r w:rsidR="0084235C">
        <w:t>,</w:t>
      </w:r>
      <w:r w:rsidR="00206CFD">
        <w:t xml:space="preserve"> that activate each other in an enzymatic </w:t>
      </w:r>
      <w:r w:rsidR="00E6431D">
        <w:t>cascade</w:t>
      </w:r>
      <w:r w:rsidR="00AB3CB7">
        <w:t>.</w:t>
      </w:r>
      <w:r w:rsidR="00E6431D">
        <w:t xml:space="preserve"> This cascade could be activated by three distinct pathways: </w:t>
      </w:r>
      <w:r w:rsidR="00A61897">
        <w:t>classical (CP), lectin (LP) and alternative pathways (AP)</w:t>
      </w:r>
      <w:r w:rsidR="00AB3CB7">
        <w:t>,</w:t>
      </w:r>
      <w:r w:rsidR="00A61897">
        <w:t xml:space="preserve"> with the end goal being opsonisation of antigens, providing chemotactic signals for immune cells</w:t>
      </w:r>
      <w:r w:rsidR="0043012C">
        <w:t xml:space="preserve"> and lysis of unwanted cells th</w:t>
      </w:r>
      <w:r w:rsidR="00A61897">
        <w:t>r</w:t>
      </w:r>
      <w:r w:rsidR="0043012C">
        <w:t>o</w:t>
      </w:r>
      <w:r w:rsidR="00A61897">
        <w:t xml:space="preserve">ugh formation of the membrane attack complex (MAC) </w:t>
      </w:r>
      <w:r w:rsidR="00E24A48">
        <w:fldChar w:fldCharType="begin" w:fldLock="1"/>
      </w:r>
      <w:r w:rsidR="00B145F9">
        <w:instrText>ADDIN CSL_CITATION { "citationItems" : [ { "id" : "ITEM-1", "itemData" : { "DOI" : "10.1111/cei.12952", "ISSN" : "13652249", "PMID" : "28249350", "abstract" : "The complement system is an important part of the innate immune defence. It contributes not only to local inflammation, removal and killing of pathogens, but it also assists in shaping of the adaptive immune response. Besides a role in inflammation, complement is also involved in physiological processes such as waste disposal and developmental programmes. The complement system comprises several soluble and membrane-bound proteins. The bulk of the soluble proteins is produced mainly by the liver. While several complement proteins are produced by a wide variety of cell types, other complement proteins are produced by only a few related cell types. As these data suggest that local production by specific cell types may have specific functions, more detailed studies have been employed recently analysing the local and even intracellular role of these complement proteins. Here we review the current knowledge about extrahepatic production and/or secretion of complement components. More specifically, we address what is known about complement synthesis by cells of the human immune system.", "author" : [ { "dropping-particle" : "", "family" : "Lubbers", "given" : "R.", "non-dropping-particle" : "", "parse-names" : false, "suffix" : "" }, { "dropping-particle" : "", "family" : "Essen", "given" : "M. F.", "non-dropping-particle" : "van", "parse-names" : false, "suffix" : "" }, { "dropping-particle" : "", "family" : "Kooten", "given" : "C.", "non-dropping-particle" : "van", "parse-names" : false, "suffix" : "" }, { "dropping-particle" : "", "family" : "Trouw", "given" : "L. A.", "non-dropping-particle" : "", "parse-names" : false, "suffix" : "" } ], "container-title" : "Clinical and Experimental Immunology", "id" : "ITEM-1", "issue" : "2", "issued" : { "date-parts" : [ [ "2017", "5", "1" ] ] }, "page" : "183-194", "title" : "Production of complement components by cells of the immune system", "type" : "article", "volume" : "188" }, "uris" : [ "http://www.mendeley.com/documents/?uuid=c85fb950-6b79-3749-b651-b03563c6e52b" ] } ], "mendeley" : { "formattedCitation" : "(Lubbers &lt;i&gt;et al.&lt;/i&gt;, 2017)", "plainTextFormattedCitation" : "(Lubbers et al., 2017)", "previouslyFormattedCitation" : "(Lubbers &lt;i&gt;et al.&lt;/i&gt;, 2017)" }, "properties" : {  }, "schema" : "https://github.com/citation-style-language/schema/raw/master/csl-citation.json" }</w:instrText>
      </w:r>
      <w:r w:rsidR="00E24A48">
        <w:fldChar w:fldCharType="separate"/>
      </w:r>
      <w:r w:rsidR="00F71621" w:rsidRPr="00F71621">
        <w:rPr>
          <w:noProof/>
        </w:rPr>
        <w:t xml:space="preserve">(Lubbers </w:t>
      </w:r>
      <w:r w:rsidR="00F71621" w:rsidRPr="00F71621">
        <w:rPr>
          <w:i/>
          <w:noProof/>
        </w:rPr>
        <w:t>et al.</w:t>
      </w:r>
      <w:r w:rsidR="00F71621" w:rsidRPr="00F71621">
        <w:rPr>
          <w:noProof/>
        </w:rPr>
        <w:t>, 2017)</w:t>
      </w:r>
      <w:r w:rsidR="00E24A48">
        <w:fldChar w:fldCharType="end"/>
      </w:r>
      <w:r w:rsidR="0043012C">
        <w:t xml:space="preserve">. Each arm of the complement system recognises different </w:t>
      </w:r>
      <w:r w:rsidR="00724A68">
        <w:t>cues of bacterial presence, such as opsonised bacteria trigger activation of the CP, mannose</w:t>
      </w:r>
      <w:r w:rsidR="0073580A" w:rsidRPr="0073580A">
        <w:rPr>
          <w:i/>
          <w:iCs/>
        </w:rPr>
        <w:t xml:space="preserve"> </w:t>
      </w:r>
      <w:r w:rsidR="00724A68">
        <w:t xml:space="preserve">present in bacterial cell wall trigger the LP and </w:t>
      </w:r>
      <w:r w:rsidR="002E0C8D">
        <w:t>the AP is triggered by presenc</w:t>
      </w:r>
      <w:r w:rsidR="00FD3232">
        <w:t xml:space="preserve">e of </w:t>
      </w:r>
      <w:r w:rsidR="002E0C8D">
        <w:t xml:space="preserve">LPS or through </w:t>
      </w:r>
      <w:r w:rsidR="008A2408">
        <w:t>auto-</w:t>
      </w:r>
      <w:r w:rsidR="002E0C8D">
        <w:t>generation of C3b</w:t>
      </w:r>
      <w:r w:rsidR="008A2408">
        <w:t xml:space="preserve">, called tickover </w:t>
      </w:r>
      <w:r w:rsidR="008A2408">
        <w:fldChar w:fldCharType="begin" w:fldLock="1"/>
      </w:r>
      <w:r w:rsidR="00B145F9">
        <w:instrText>ADDIN CSL_CITATION { "citationItems" : [ { "id" : "ITEM-1", "itemData" : { "DOI" : "10.4049/jimmunol.176.3.1305", "ISBN" : "0022-1767", "ISSN" : "0022-1767", "PMID" : "16424154", "abstract" : "The complement system is increasingly recognized as important in the pathogenesis of tissue injury in vivo following immune, ischemic, or infectious insults. Within the complement system, three pathways are capable of initiating the processes that result in C3 activation: classical, alternative, and lectin. Although the roles that proinflammatory peptides and complexes generated during complement activation play in mediating disease processes have been studied extensively, the relative contributions of the three activating pathways is less well understood. Herein we examine recent evidence that the alternative complement pathway plays a key and, in most instances, obligate role in generating proinflammatory complement activation products in vivo. In addition, we discuss new concepts regarding the mechanisms by which the alternative pathway is activated in vivo, as recent clinical findings and experimental results have provided evidence that continuous active control of this pathway is necessary to prevent unintended targeting and injury to self tissues.", "author" : [ { "dropping-particle" : "", "family" : "Thurman", "given" : "Joshua M", "non-dropping-particle" : "", "parse-names" : false, "suffix" : "" }, { "dropping-particle" : "", "family" : "Holers", "given" : "V Michael", "non-dropping-particle" : "", "parse-names" : false, "suffix" : "" } ], "container-title" : "The Journal of Immunology", "id" : "ITEM-1", "issue" : "3", "issued" : { "date-parts" : [ [ "2006", "2", "1" ] ] }, "page" : "1305-1310", "publisher" : "American Association of Immunologists", "title" : "The Central Role of the Alternative Complement Pathway in Human Disease", "type" : "article-journal", "volume" : "176" }, "uris" : [ "http://www.mendeley.com/documents/?uuid=4efeaa74-a891-336e-aed6-f293fba93460" ] } ], "mendeley" : { "formattedCitation" : "(Thurman and Holers, 2006)", "plainTextFormattedCitation" : "(Thurman and Holers, 2006)", "previouslyFormattedCitation" : "(Thurman and Holers, 2006)" }, "properties" : {  }, "schema" : "https://github.com/citation-style-language/schema/raw/master/csl-citation.json" }</w:instrText>
      </w:r>
      <w:r w:rsidR="008A2408">
        <w:fldChar w:fldCharType="separate"/>
      </w:r>
      <w:r w:rsidR="00F71621" w:rsidRPr="00F71621">
        <w:rPr>
          <w:noProof/>
        </w:rPr>
        <w:t>(Thurman and Holers, 2006)</w:t>
      </w:r>
      <w:r w:rsidR="008A2408">
        <w:fldChar w:fldCharType="end"/>
      </w:r>
      <w:r w:rsidR="002E0C8D">
        <w:t>.</w:t>
      </w:r>
      <w:r w:rsidR="00D16358">
        <w:t xml:space="preserve"> A detailed schematic representation could be seen in </w:t>
      </w:r>
      <w:r w:rsidR="00012A75">
        <w:fldChar w:fldCharType="begin"/>
      </w:r>
      <w:r w:rsidR="00012A75">
        <w:instrText xml:space="preserve"> REF _Ref502233889 \h </w:instrText>
      </w:r>
      <w:r w:rsidR="00012A75">
        <w:fldChar w:fldCharType="separate"/>
      </w:r>
      <w:r w:rsidR="00BA1790">
        <w:t xml:space="preserve">Figure </w:t>
      </w:r>
      <w:r w:rsidR="00BA1790">
        <w:rPr>
          <w:noProof/>
        </w:rPr>
        <w:t>1</w:t>
      </w:r>
      <w:r w:rsidR="00BA1790">
        <w:t>.</w:t>
      </w:r>
      <w:r w:rsidR="00BA1790">
        <w:rPr>
          <w:noProof/>
        </w:rPr>
        <w:t>5</w:t>
      </w:r>
      <w:r w:rsidR="00012A75">
        <w:fldChar w:fldCharType="end"/>
      </w:r>
      <w:r w:rsidR="00D84269">
        <w:t>, and it is important to note that despite different in</w:t>
      </w:r>
      <w:r w:rsidR="00C4136A">
        <w:t>i</w:t>
      </w:r>
      <w:r w:rsidR="00D84269">
        <w:t>tial mechanisms of pathway activation, they all converge on the formation of C3 convertase</w:t>
      </w:r>
      <w:r w:rsidR="00AB3CB7">
        <w:t>,</w:t>
      </w:r>
      <w:r w:rsidR="00610B41">
        <w:t xml:space="preserve"> that is then cleaved into C3a that acts as a chemoattractant</w:t>
      </w:r>
      <w:r w:rsidR="0073580A" w:rsidRPr="0073580A">
        <w:rPr>
          <w:i/>
          <w:iCs/>
        </w:rPr>
        <w:t xml:space="preserve"> </w:t>
      </w:r>
      <w:r w:rsidR="00610B41">
        <w:t>and C3b acts as an opsonin</w:t>
      </w:r>
      <w:r w:rsidR="00B50C9C">
        <w:t xml:space="preserve">. Once C3b amounts reach a </w:t>
      </w:r>
      <w:r w:rsidR="00767E3B">
        <w:t>certain</w:t>
      </w:r>
      <w:r w:rsidR="00B50C9C">
        <w:t xml:space="preserve"> </w:t>
      </w:r>
      <w:r w:rsidR="00767E3B">
        <w:t>threshold</w:t>
      </w:r>
      <w:r w:rsidR="00B50C9C">
        <w:t>, they are able to bind to the C3 convertase and this initiates the formation of C5 convertase</w:t>
      </w:r>
      <w:r w:rsidR="00AB3CB7">
        <w:t>,</w:t>
      </w:r>
      <w:r w:rsidR="00C2217C">
        <w:t xml:space="preserve"> that cleaves C5 </w:t>
      </w:r>
      <w:r w:rsidR="00FC0067">
        <w:t>and C5a</w:t>
      </w:r>
      <w:r w:rsidR="00C2217C">
        <w:t xml:space="preserve">, producing C5b and thereby recruiting C6, C7, C8 and 16 molecules </w:t>
      </w:r>
      <w:r w:rsidR="003B413C">
        <w:t xml:space="preserve">of C9 to create the MAC </w:t>
      </w:r>
      <w:r w:rsidR="003B413C">
        <w:fldChar w:fldCharType="begin" w:fldLock="1"/>
      </w:r>
      <w:r w:rsidR="00B145F9">
        <w:instrText>ADDIN CSL_CITATION { "citationItems" : [ { "id" : "ITEM-1", "itemData" : { "DOI" : "10.1111/cei.12952", "ISSN" : "13652249", "PMID" : "28249350", "abstract" : "The complement system is an important part of the innate immune defence. It contributes not only to local inflammation, removal and killing of pathogens, but it also assists in shaping of the adaptive immune response. Besides a role in inflammation, complement is also involved in physiological processes such as waste disposal and developmental programmes. The complement system comprises several soluble and membrane-bound proteins. The bulk of the soluble proteins is produced mainly by the liver. While several complement proteins are produced by a wide variety of cell types, other complement proteins are produced by only a few related cell types. As these data suggest that local production by specific cell types may have specific functions, more detailed studies have been employed recently analysing the local and even intracellular role of these complement proteins. Here we review the current knowledge about extrahepatic production and/or secretion of complement components. More specifically, we address what is known about complement synthesis by cells of the human immune system.", "author" : [ { "dropping-particle" : "", "family" : "Lubbers", "given" : "R.", "non-dropping-particle" : "", "parse-names" : false, "suffix" : "" }, { "dropping-particle" : "", "family" : "Essen", "given" : "M. F.", "non-dropping-particle" : "van", "parse-names" : false, "suffix" : "" }, { "dropping-particle" : "", "family" : "Kooten", "given" : "C.", "non-dropping-particle" : "van", "parse-names" : false, "suffix" : "" }, { "dropping-particle" : "", "family" : "Trouw", "given" : "L. A.", "non-dropping-particle" : "", "parse-names" : false, "suffix" : "" } ], "container-title" : "Clinical and Experimental Immunology", "id" : "ITEM-1", "issue" : "2", "issued" : { "date-parts" : [ [ "2017", "5", "1" ] ] }, "page" : "183-194", "title" : "Production of complement components by cells of the immune system", "type" : "article", "volume" : "188" }, "uris" : [ "http://www.mendeley.com/documents/?uuid=c85fb950-6b79-3749-b651-b03563c6e52b" ] } ], "mendeley" : { "formattedCitation" : "(Lubbers &lt;i&gt;et al.&lt;/i&gt;, 2017)", "plainTextFormattedCitation" : "(Lubbers et al., 2017)", "previouslyFormattedCitation" : "(Lubbers &lt;i&gt;et al.&lt;/i&gt;, 2017)" }, "properties" : {  }, "schema" : "https://github.com/citation-style-language/schema/raw/master/csl-citation.json" }</w:instrText>
      </w:r>
      <w:r w:rsidR="003B413C">
        <w:fldChar w:fldCharType="separate"/>
      </w:r>
      <w:r w:rsidR="00F71621" w:rsidRPr="00F71621">
        <w:rPr>
          <w:noProof/>
        </w:rPr>
        <w:t xml:space="preserve">(Lubbers </w:t>
      </w:r>
      <w:r w:rsidR="00F71621" w:rsidRPr="00F71621">
        <w:rPr>
          <w:i/>
          <w:noProof/>
        </w:rPr>
        <w:t>et al.</w:t>
      </w:r>
      <w:r w:rsidR="00F71621" w:rsidRPr="00F71621">
        <w:rPr>
          <w:noProof/>
        </w:rPr>
        <w:t>, 2017)</w:t>
      </w:r>
      <w:r w:rsidR="003B413C">
        <w:fldChar w:fldCharType="end"/>
      </w:r>
      <w:r w:rsidR="00C4136A">
        <w:t>. Importantly,</w:t>
      </w:r>
      <w:r w:rsidR="0073580A" w:rsidRPr="0073580A">
        <w:rPr>
          <w:i/>
          <w:iCs/>
        </w:rPr>
        <w:t xml:space="preserve"> </w:t>
      </w:r>
      <w:r w:rsidR="00F45958" w:rsidRPr="00F45958">
        <w:rPr>
          <w:i/>
          <w:iCs/>
        </w:rPr>
        <w:t>S. aureus</w:t>
      </w:r>
      <w:r w:rsidR="00B75B6A">
        <w:rPr>
          <w:i/>
          <w:iCs/>
        </w:rPr>
        <w:t xml:space="preserve"> </w:t>
      </w:r>
      <w:r w:rsidR="00C4136A">
        <w:t xml:space="preserve">is capable of activating all three arms of the complement system </w:t>
      </w:r>
      <w:r w:rsidR="00C4136A">
        <w:fldChar w:fldCharType="begin" w:fldLock="1"/>
      </w:r>
      <w:r w:rsidR="00B145F9">
        <w:instrText>ADDIN CSL_CITATION { "citationItems" : [ { "id" : "ITEM-1", "itemData" : { "ISBN" : "0022-1767 (Print)\\r0022-1767 (Linking)", "ISSN" : "0022-1767", "PMID" : "7108223", "abstract" : "Previous studies of encapsulated Staphylococcus aureus have shown that the opsonins of normal, nonimmune human serum (complement factor C3 and IgG) bind beneath the capsule, i.e., on the cell wall, and when bound at this site these opsonins are not effective in promoting phagocytosis of the bacteria by polymorphonuclear leukocytes (PMN). In this investigation immune antibody was added to human serum to effect opsonization of encapsulated S. aureus. Opsonization was assessed by quantitating the uptake of 3H-labeled staphylococci by human PMN, and the amount of C3 fixation to bacteria was measured in a quantitative fluorescent immunoassay. Low levels of immune antibody (IgG) effectively opsonized encapsulated S. aureus when added to fresh but not to heated serum; phagocytosis of the staphylococci was mediated via pronase-sensitive membrane receptors (presumably C3b receptors) of PMN. Experiments with C2-, C3-, or C5-deficient human sera revealed that C3 was required for opsonization and that activation of C3 was mediated via the alternative complement pathway. Encapsulated S. aureus bound significantly less C3 than unencapsulated strains in diluted normal serum; addition of immune antibody, however, increased C3 fixation 4.7-fold (p less than 0.005). Immunoelectron microscopy localized C3 throughout the capsule as well as on the staphylococcal cell wall when bacteria had been opsonized in human serum with immune antibody. Without immune antibody, C3 binding was restricted to the cell wall. At approximately 10-fold higher levels of immune antibody, opsonization and phagocytosis of encapsulated S. aureus was independent of complement and pronase-sensitive receptors on PMN. These studies show that, in addition to immune antibody, the alternative pathway of complement plays an important role in the opsonization of encapsulated S. aureus strains and suggest that complement may be crucial to the in vivo clearance of these organisms.", "author" : [ { "dropping-particle" : "", "family" : "Verbrugh", "given" : "Henrl A", "non-dropping-particle" : "", "parse-names" : false, "suffix" : "" }, { "dropping-particle" : "", "family" : "Peterson", "given" : "Phillip K", "non-dropping-particle" : "", "parse-names" : false, "suffix" : "" }, { "dropping-particle" : "", "family" : "Nguyen", "given" : "Bach-Yen Y", "non-dropping-particle" : "", "parse-names" : false, "suffix" : "" }, { "dropping-particle" : "", "family" : "Sisson", "given" : "Susan P", "non-dropping-particle" : "", "parse-names" : false, "suffix" : "" }, { "dropping-particle" : "", "family" : "Kim", "given" : "Youngki", "non-dropping-particle" : "", "parse-names" : false, "suffix" : "" } ], "container-title" : "Journal of immunology", "id" : "ITEM-1", "issue" : "4", "issued" : { "date-parts" : [ [ "1982" ] ] }, "page" : "1681-7", "title" : "Opsonization of encapsulated Staphylococcus aureus: the role of specific antibody and complement.", "type" : "article-journal", "volume" : "129" }, "uris" : [ "http://www.mendeley.com/documents/?uuid=64d988d7-1dcc-3ad4-8ea2-f1c95bb8fbd9" ] } ], "mendeley" : { "formattedCitation" : "(Verbrugh &lt;i&gt;et al.&lt;/i&gt;, 1982)", "plainTextFormattedCitation" : "(Verbrugh et al., 1982)", "previouslyFormattedCitation" : "(Verbrugh &lt;i&gt;et al.&lt;/i&gt;, 1982)" }, "properties" : {  }, "schema" : "https://github.com/citation-style-language/schema/raw/master/csl-citation.json" }</w:instrText>
      </w:r>
      <w:r w:rsidR="00C4136A">
        <w:fldChar w:fldCharType="separate"/>
      </w:r>
      <w:r w:rsidR="00F71621" w:rsidRPr="00F71621">
        <w:rPr>
          <w:noProof/>
        </w:rPr>
        <w:t xml:space="preserve">(Verbrugh </w:t>
      </w:r>
      <w:r w:rsidR="00F71621" w:rsidRPr="00F71621">
        <w:rPr>
          <w:i/>
          <w:noProof/>
        </w:rPr>
        <w:t>et al.</w:t>
      </w:r>
      <w:r w:rsidR="00F71621" w:rsidRPr="00F71621">
        <w:rPr>
          <w:noProof/>
        </w:rPr>
        <w:t>, 1982)</w:t>
      </w:r>
      <w:r w:rsidR="00C4136A">
        <w:fldChar w:fldCharType="end"/>
      </w:r>
      <w:r w:rsidR="00C4136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3B413C" w14:paraId="0E8A84E8" w14:textId="77777777" w:rsidTr="00012A75">
        <w:tc>
          <w:tcPr>
            <w:tcW w:w="8828" w:type="dxa"/>
          </w:tcPr>
          <w:p w14:paraId="5CE9C07E" w14:textId="7D698BFF" w:rsidR="003B413C" w:rsidRDefault="003B413C" w:rsidP="00C7530E">
            <w:r w:rsidRPr="003B413C">
              <w:rPr>
                <w:noProof/>
                <w:lang w:eastAsia="zh-CN"/>
              </w:rPr>
              <w:lastRenderedPageBreak/>
              <w:drawing>
                <wp:inline distT="0" distB="0" distL="0" distR="0" wp14:anchorId="552CB371" wp14:editId="2EECCEFE">
                  <wp:extent cx="5057259" cy="476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6" cstate="print"/>
                          <a:srcRect/>
                          <a:stretch>
                            <a:fillRect/>
                          </a:stretch>
                        </pic:blipFill>
                        <pic:spPr bwMode="auto">
                          <a:xfrm>
                            <a:off x="0" y="0"/>
                            <a:ext cx="5057259" cy="4762000"/>
                          </a:xfrm>
                          <a:prstGeom prst="rect">
                            <a:avLst/>
                          </a:prstGeom>
                          <a:noFill/>
                          <a:ln w="9525">
                            <a:noFill/>
                            <a:round/>
                            <a:headEnd/>
                            <a:tailEnd/>
                          </a:ln>
                        </pic:spPr>
                      </pic:pic>
                    </a:graphicData>
                  </a:graphic>
                </wp:inline>
              </w:drawing>
            </w:r>
          </w:p>
        </w:tc>
      </w:tr>
      <w:tr w:rsidR="003B413C" w14:paraId="3310CE96" w14:textId="77777777" w:rsidTr="00012A75">
        <w:tc>
          <w:tcPr>
            <w:tcW w:w="8828" w:type="dxa"/>
          </w:tcPr>
          <w:p w14:paraId="26592F0B" w14:textId="2C2428DC" w:rsidR="003B413C" w:rsidRDefault="003B413C" w:rsidP="003B413C">
            <w:pPr>
              <w:pStyle w:val="NoSpacing"/>
            </w:pPr>
            <w:bookmarkStart w:id="46" w:name="_Ref502233889"/>
            <w:bookmarkStart w:id="47" w:name="_Toc505115934"/>
            <w:bookmarkStart w:id="48" w:name="_Toc505531042"/>
            <w:r>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1</w:t>
            </w:r>
            <w:r w:rsidR="00AE6915">
              <w:rPr>
                <w:noProof/>
              </w:rPr>
              <w:fldChar w:fldCharType="end"/>
            </w:r>
            <w:r w:rsidR="00973C4B">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5</w:t>
            </w:r>
            <w:r w:rsidR="00AE6915">
              <w:rPr>
                <w:noProof/>
              </w:rPr>
              <w:fldChar w:fldCharType="end"/>
            </w:r>
            <w:bookmarkEnd w:id="46"/>
            <w:r>
              <w:t xml:space="preserve"> </w:t>
            </w:r>
            <w:r w:rsidRPr="003B413C">
              <w:t>Production of complement components by cells of the immune system</w:t>
            </w:r>
            <w:bookmarkEnd w:id="47"/>
            <w:bookmarkEnd w:id="48"/>
          </w:p>
          <w:p w14:paraId="4907F9BD" w14:textId="77777777" w:rsidR="00DE311A" w:rsidRDefault="00DE311A" w:rsidP="003B413C">
            <w:pPr>
              <w:pStyle w:val="NoSpacing"/>
            </w:pPr>
          </w:p>
          <w:p w14:paraId="731977AB" w14:textId="4C99B9ED" w:rsidR="003B413C" w:rsidRDefault="00130DE7" w:rsidP="00F71621">
            <w:pPr>
              <w:pStyle w:val="Legendbody"/>
            </w:pPr>
            <w:r>
              <w:t xml:space="preserve">The </w:t>
            </w:r>
            <w:r w:rsidR="0062035C">
              <w:t>proteins and enzymes involved in classical,</w:t>
            </w:r>
            <w:r w:rsidR="007E6318">
              <w:t xml:space="preserve"> </w:t>
            </w:r>
            <w:r w:rsidR="0062035C">
              <w:t>lectin and alternative pathways</w:t>
            </w:r>
            <w:r w:rsidR="00BC261B">
              <w:t>. FB- factor B; FP -factor P; FD</w:t>
            </w:r>
            <w:r w:rsidR="0073580A" w:rsidRPr="0073580A">
              <w:rPr>
                <w:i/>
                <w:iCs/>
              </w:rPr>
              <w:t xml:space="preserve"> </w:t>
            </w:r>
            <w:r w:rsidR="00BC261B">
              <w:t>-factor D; FH</w:t>
            </w:r>
            <w:r w:rsidR="0073580A" w:rsidRPr="0073580A">
              <w:rPr>
                <w:i/>
                <w:iCs/>
              </w:rPr>
              <w:t xml:space="preserve"> </w:t>
            </w:r>
            <w:r w:rsidR="00BC261B">
              <w:t>-factor H; C1INH - C1 inhibitor; FI</w:t>
            </w:r>
            <w:r w:rsidR="0073580A" w:rsidRPr="0073580A">
              <w:rPr>
                <w:i/>
                <w:iCs/>
              </w:rPr>
              <w:t xml:space="preserve"> </w:t>
            </w:r>
            <w:r w:rsidR="00BC261B" w:rsidRPr="00BC261B">
              <w:t xml:space="preserve">factor I </w:t>
            </w:r>
            <w:r w:rsidR="00BC261B">
              <w:t>-</w:t>
            </w:r>
            <w:r w:rsidR="00BC261B" w:rsidRPr="00BC261B">
              <w:t xml:space="preserve">(FI), </w:t>
            </w:r>
            <w:r w:rsidR="00BC261B">
              <w:t>C4BP 5 C4b-binding protein; CR-</w:t>
            </w:r>
            <w:r w:rsidR="00BC261B" w:rsidRPr="00BC261B">
              <w:t xml:space="preserve"> complement receptor</w:t>
            </w:r>
            <w:r w:rsidR="005E62AF">
              <w:t xml:space="preserve">. Inhibitors of the complement pathways are marked in red boxes. </w:t>
            </w:r>
            <w:r w:rsidR="0062035C">
              <w:fldChar w:fldCharType="begin" w:fldLock="1"/>
            </w:r>
            <w:r w:rsidR="00B145F9">
              <w:instrText>ADDIN CSL_CITATION { "citationItems" : [ { "id" : "ITEM-1", "itemData" : { "DOI" : "10.1111/cei.12952", "ISSN" : "13652249", "PMID" : "28249350", "abstract" : "The complement system is an important part of the innate immune defence. It contributes not only to local inflammation, removal and killing of pathogens, but it also assists in shaping of the adaptive immune response. Besides a role in inflammation, complement is also involved in physiological processes such as waste disposal and developmental programmes. The complement system comprises several soluble and membrane-bound proteins. The bulk of the soluble proteins is produced mainly by the liver. While several complement proteins are produced by a wide variety of cell types, other complement proteins are produced by only a few related cell types. As these data suggest that local production by specific cell types may have specific functions, more detailed studies have been employed recently analysing the local and even intracellular role of these complement proteins. Here we review the current knowledge about extrahepatic production and/or secretion of complement components. More specifically, we address what is known about complement synthesis by cells of the human immune system.", "author" : [ { "dropping-particle" : "", "family" : "Lubbers", "given" : "R.", "non-dropping-particle" : "", "parse-names" : false, "suffix" : "" }, { "dropping-particle" : "", "family" : "Essen", "given" : "M. F.", "non-dropping-particle" : "van", "parse-names" : false, "suffix" : "" }, { "dropping-particle" : "", "family" : "Kooten", "given" : "C.", "non-dropping-particle" : "van", "parse-names" : false, "suffix" : "" }, { "dropping-particle" : "", "family" : "Trouw", "given" : "L. A.", "non-dropping-particle" : "", "parse-names" : false, "suffix" : "" } ], "container-title" : "Clinical and Experimental Immunology", "id" : "ITEM-1", "issue" : "2", "issued" : { "date-parts" : [ [ "2017", "5", "1" ] ] }, "page" : "183-194", "title" : "Production of complement components by cells of the immune system", "type" : "article", "volume" : "188" }, "uris" : [ "http://www.mendeley.com/documents/?uuid=c85fb950-6b79-3749-b651-b03563c6e52b" ] } ], "mendeley" : { "formattedCitation" : "(Lubbers &lt;i&gt;et al.&lt;/i&gt;, 2017)", "plainTextFormattedCitation" : "(Lubbers et al., 2017)", "previouslyFormattedCitation" : "(Lubbers &lt;i&gt;et al.&lt;/i&gt;, 2017)" }, "properties" : {  }, "schema" : "https://github.com/citation-style-language/schema/raw/master/csl-citation.json" }</w:instrText>
            </w:r>
            <w:r w:rsidR="0062035C">
              <w:fldChar w:fldCharType="separate"/>
            </w:r>
            <w:r w:rsidR="00F71621" w:rsidRPr="00F71621">
              <w:rPr>
                <w:noProof/>
              </w:rPr>
              <w:t xml:space="preserve">(Lubbers </w:t>
            </w:r>
            <w:r w:rsidR="00F71621" w:rsidRPr="00F71621">
              <w:rPr>
                <w:i/>
                <w:noProof/>
              </w:rPr>
              <w:t>et al.</w:t>
            </w:r>
            <w:r w:rsidR="00F71621" w:rsidRPr="00F71621">
              <w:rPr>
                <w:noProof/>
              </w:rPr>
              <w:t>, 2017)</w:t>
            </w:r>
            <w:r w:rsidR="0062035C">
              <w:fldChar w:fldCharType="end"/>
            </w:r>
          </w:p>
        </w:tc>
      </w:tr>
    </w:tbl>
    <w:p w14:paraId="5D428124" w14:textId="77777777" w:rsidR="00E24C32" w:rsidRDefault="00E24C32" w:rsidP="00C7530E"/>
    <w:p w14:paraId="1EAB3D4D" w14:textId="4D079A8A" w:rsidR="009B15BE" w:rsidRPr="0043012C" w:rsidRDefault="00B239E0" w:rsidP="00B239E0">
      <w:pPr>
        <w:spacing w:line="240" w:lineRule="auto"/>
      </w:pPr>
      <w:r>
        <w:br w:type="page"/>
      </w:r>
    </w:p>
    <w:p w14:paraId="6D304D75" w14:textId="680FE23C" w:rsidR="009E1B81" w:rsidRDefault="00DE311A" w:rsidP="00C660FB">
      <w:pPr>
        <w:pStyle w:val="Heading5"/>
      </w:pPr>
      <w:r>
        <w:lastRenderedPageBreak/>
        <w:t xml:space="preserve"> </w:t>
      </w:r>
      <w:bookmarkStart w:id="49" w:name="_Toc505262720"/>
      <w:bookmarkStart w:id="50" w:name="_Toc521494740"/>
      <w:r w:rsidR="00132977">
        <w:t>Interaction between different arms</w:t>
      </w:r>
      <w:r w:rsidR="009E1B81" w:rsidRPr="004E7B17">
        <w:t xml:space="preserve"> </w:t>
      </w:r>
      <w:r w:rsidR="00132977">
        <w:t>of the complement system and</w:t>
      </w:r>
      <w:r w:rsidR="009E1B81" w:rsidRPr="00D67A31">
        <w:rPr>
          <w:i/>
        </w:rPr>
        <w:t xml:space="preserve"> </w:t>
      </w:r>
      <w:r w:rsidR="00F45958" w:rsidRPr="00F45958">
        <w:rPr>
          <w:i/>
          <w:iCs/>
        </w:rPr>
        <w:t>S. aureus</w:t>
      </w:r>
      <w:bookmarkEnd w:id="50"/>
      <w:r w:rsidR="00F45958" w:rsidRPr="00F45958">
        <w:rPr>
          <w:i/>
          <w:iCs/>
        </w:rPr>
        <w:t xml:space="preserve"> </w:t>
      </w:r>
      <w:bookmarkEnd w:id="49"/>
    </w:p>
    <w:p w14:paraId="37C08117" w14:textId="77777777" w:rsidR="00B239E0" w:rsidRPr="00B239E0" w:rsidRDefault="00B239E0" w:rsidP="00B239E0"/>
    <w:p w14:paraId="6C256AAC" w14:textId="6561ABA5" w:rsidR="00F637CF" w:rsidRDefault="00F546AC" w:rsidP="00F637CF">
      <w:r>
        <w:t>Overall studies have shown that mice lacking the ability to activate all three complement pathways are unable to</w:t>
      </w:r>
      <w:r w:rsidR="0073580A" w:rsidRPr="0073580A">
        <w:rPr>
          <w:i/>
          <w:iCs/>
        </w:rPr>
        <w:t xml:space="preserve"> </w:t>
      </w:r>
      <w:r w:rsidR="00252C5E">
        <w:t>clear bacterial infection and</w:t>
      </w:r>
      <w:r w:rsidR="00B75B6A">
        <w:t xml:space="preserve"> </w:t>
      </w:r>
      <w:r w:rsidR="00FC0067">
        <w:t xml:space="preserve">this </w:t>
      </w:r>
      <w:r w:rsidR="005766A5">
        <w:t>result</w:t>
      </w:r>
      <w:r w:rsidR="00FC0067">
        <w:t>s</w:t>
      </w:r>
      <w:r w:rsidR="005766A5">
        <w:t xml:space="preserve"> in </w:t>
      </w:r>
      <w:r w:rsidR="00252C5E">
        <w:t xml:space="preserve">100% mortality </w:t>
      </w:r>
      <w:r w:rsidR="00252C5E">
        <w:fldChar w:fldCharType="begin" w:fldLock="1"/>
      </w:r>
      <w:r w:rsidR="00B145F9">
        <w:instrText>ADDIN CSL_CITATION { "citationItems" : [ { "id" : "ITEM-1", "itemData" : { "DOI" : "10.1128/IAI.69.12.7304-7309.2001", "ISBN" : "0019-9567 (Print)\\r0019-9567 (Linking)", "ISSN" : "00199567", "PMID" : "11705901", "abstract" : "The complement system and the natural antibody repertoire provide a critical first-line defense against infection. The binding of natural antibodies to microbial surfaces opsonizes invading microorganisms and activates complement via the classical pathway. Both defense systems cooperate within the innate immune response. We studied the role of the complement system in the host defense against experimental polymicrobial peritonitis using mice lacking either C1q or factor B and C2. The C1q-deficient mice lacked the classical pathway of complement activation. The factor B- and C2-deficient mice were known to lack the classical and alternative pathways, and we demonstrate here that these mice also lacked the lectin pathway of complement activation. Using inoculum doses adjusted to cause 42% mortality in the wild-type strain, none of the mice deficient in the three activation routes of complement (factor B and C2 deficient) survived (mortality of 100%). Mortality in mice deficient only in the classical pathway of complement activation (C1q deficient) was 83%. Application of further dilutions of the polymicrobial inoculum showed a dose-dependent decrease of mortality in wild-type controls, whereas no changes in mortality were observed in the two gene-targeted strains. These results demonstrate that the classical activation pathway is required for an effective antimicrobial immune defense in polymicrobial peritonitis and that, in the infection model used, the remaining antibody-independent complement activation routes (alternative and lectin pathways) provide a supporting line of defense to gain residual protection in classical pathway deficiency.", "author" : [ { "dropping-particle" : "", "family" : "Celik", "given" : "Ilhan", "non-dropping-particle" : "", "parse-names" : false, "suffix" : "" }, { "dropping-particle" : "", "family" : "Stover", "given" : "Cordula", "non-dropping-particle" : "", "parse-names" : false, "suffix" : "" }, { "dropping-particle" : "", "family" : "Botto", "given" : "Marina", "non-dropping-particle" : "", "parse-names" : false, "suffix" : "" }, { "dropping-particle" : "", "family" : "Thiel", "given" : "Steffen", "non-dropping-particle" : "", "parse-names" : false, "suffix" : "" }, { "dropping-particle" : "", "family" : "Tzima", "given" : "Sotiria", "non-dropping-particle" : "", "parse-names" : false, "suffix" : "" }, { "dropping-particle" : "", "family" : "K\u00fcnkel", "given" : "D.", "non-dropping-particle" : "", "parse-names" : false, "suffix" : "" }, { "dropping-particle" : "", "family" : "Walport", "given" : "Mark", "non-dropping-particle" : "", "parse-names" : false, "suffix" : "" }, { "dropping-particle" : "", "family" : "Lorenz", "given" : "Wilfried", "non-dropping-particle" : "", "parse-names" : false, "suffix" : "" }, { "dropping-particle" : "", "family" : "Schwaeble", "given" : "Wilhelm", "non-dropping-particle" : "", "parse-names" : false, "suffix" : "" } ], "container-title" : "Infection and Immunity", "id" : "ITEM-1", "issue" : "12", "issued" : { "date-parts" : [ [ "2001" ] ] }, "page" : "7304-7309", "title" : "Role of the classical pathway of complement activation in experimentally induced polymicrobial peritonitis", "type" : "article-journal", "volume" : "69" }, "uris" : [ "http://www.mendeley.com/documents/?uuid=2d1873da-de97-34cd-9ac3-b0b7e12deea1" ] } ], "mendeley" : { "formattedCitation" : "(Celik &lt;i&gt;et al.&lt;/i&gt;, 2001)", "plainTextFormattedCitation" : "(Celik et al., 2001)", "previouslyFormattedCitation" : "(Celik &lt;i&gt;et al.&lt;/i&gt;, 2001)" }, "properties" : {  }, "schema" : "https://github.com/citation-style-language/schema/raw/master/csl-citation.json" }</w:instrText>
      </w:r>
      <w:r w:rsidR="00252C5E">
        <w:fldChar w:fldCharType="separate"/>
      </w:r>
      <w:r w:rsidR="00F71621" w:rsidRPr="00F71621">
        <w:rPr>
          <w:noProof/>
        </w:rPr>
        <w:t xml:space="preserve">(Celik </w:t>
      </w:r>
      <w:r w:rsidR="00F71621" w:rsidRPr="00F71621">
        <w:rPr>
          <w:i/>
          <w:noProof/>
        </w:rPr>
        <w:t>et al.</w:t>
      </w:r>
      <w:r w:rsidR="00F71621" w:rsidRPr="00F71621">
        <w:rPr>
          <w:noProof/>
        </w:rPr>
        <w:t>, 2001)</w:t>
      </w:r>
      <w:r w:rsidR="00252C5E">
        <w:fldChar w:fldCharType="end"/>
      </w:r>
      <w:r w:rsidR="005766A5">
        <w:t xml:space="preserve">. Further </w:t>
      </w:r>
      <w:r w:rsidR="00767E3B">
        <w:t xml:space="preserve">research has </w:t>
      </w:r>
      <w:r w:rsidR="005766A5">
        <w:t xml:space="preserve">dissected each individual pathway and determined their role in bacterial clearance. </w:t>
      </w:r>
    </w:p>
    <w:p w14:paraId="7F3AE105" w14:textId="77777777" w:rsidR="00132977" w:rsidRDefault="00132977" w:rsidP="00F637CF"/>
    <w:p w14:paraId="438E01DB" w14:textId="7C5ECAE8" w:rsidR="001942FA" w:rsidRDefault="001942FA" w:rsidP="00F637CF">
      <w:r>
        <w:t>The classical pathway</w:t>
      </w:r>
      <w:r w:rsidR="005C68AA">
        <w:t xml:space="preserve"> is activate</w:t>
      </w:r>
      <w:r w:rsidR="00141572">
        <w:t xml:space="preserve">d once C1q </w:t>
      </w:r>
      <w:r w:rsidR="00940334">
        <w:t>bind</w:t>
      </w:r>
      <w:r w:rsidR="00141572">
        <w:t>s</w:t>
      </w:r>
      <w:r w:rsidR="00E91846">
        <w:t xml:space="preserve"> to </w:t>
      </w:r>
      <w:r w:rsidR="00456A95">
        <w:t xml:space="preserve">ligands such as </w:t>
      </w:r>
      <w:r w:rsidR="00132977">
        <w:t>immunoglo</w:t>
      </w:r>
      <w:r w:rsidR="00456A95">
        <w:t xml:space="preserve">bulin M (IgM) and petraxins, </w:t>
      </w:r>
      <w:r w:rsidR="00E946E9">
        <w:t xml:space="preserve">already bound to </w:t>
      </w:r>
      <w:r w:rsidR="00F45958" w:rsidRPr="00F45958">
        <w:rPr>
          <w:i/>
          <w:iCs/>
        </w:rPr>
        <w:t>S. aureus</w:t>
      </w:r>
      <w:r w:rsidR="0073580A" w:rsidRPr="0073580A">
        <w:rPr>
          <w:i/>
          <w:iCs/>
        </w:rPr>
        <w:t xml:space="preserve"> </w:t>
      </w:r>
      <w:r w:rsidR="001469DB">
        <w:rPr>
          <w:i/>
        </w:rPr>
        <w:fldChar w:fldCharType="begin" w:fldLock="1"/>
      </w:r>
      <w:r w:rsidR="00B145F9">
        <w:rPr>
          <w:i/>
        </w:rPr>
        <w:instrText>ADDIN CSL_CITATION { "citationItems" : [ { "id" : "ITEM-1", "itemData" : { "DOI" : "10.1016/j.molimm.2015.05.010", "ISSN" : "18729142", "PMID" : "26032012", "abstract" : "The complement system has long been known for its role in combating infections. More recently the complement system is becoming increasingly appreciated for its role in processes that range from waste transport, immune tolerance and shaping of the adaptive immune response. Antibodies represent the humoral part of the adaptive immune response and the complement system interacts with antibodies in several ways. Activated complement fragments impact on the production of antibodies, the complement system gets activated by antibodies and complement proteins can be the target of (auto)antibodies.In this review, written to celebrate the contributions of Prof. Dr. M.R. Daha to the field of immunology and especially complement, we will focus on C1q and its various interactions with antibodies. We will specifically focus on the mechanisms by which C1q will interact with monomeric IgG versus polymerized IgG and fluid-phase IgM versus solid-phase IgM. In addition in this review we will discuss in detail how C1q itself is targeted by autoantibodies and how these autoantibodies are currently considered to play a role in human disease.", "author" : [ { "dropping-particle" : "", "family" : "Beurskens", "given" : "Frank J", "non-dropping-particle" : "", "parse-names" : false, "suffix" : "" }, { "dropping-particle" : "", "family" : "Schaarenburg", "given" : "Rosanne A.", "non-dropping-particle" : "van", "parse-names" : false, "suffix" : "" }, { "dropping-particle" : "", "family" : "Trouw", "given" : "Leendert A", "non-dropping-particle" : "", "parse-names" : false, "suffix" : "" } ], "container-title" : "Molecular Immunology", "id" : "ITEM-1", "issue" : "1", "issued" : { "date-parts" : [ [ "2015" ] ] }, "page" : "6-13", "title" : "C1q, antibodies and anti-C1q autoantibodies", "type" : "article", "volume" : "68" }, "uris" : [ "http://www.mendeley.com/documents/?uuid=3094c437-4e74-3bd6-a2b6-26dd2e949140" ] } ], "mendeley" : { "formattedCitation" : "(Beurskens, van Schaarenburg and Trouw, 2015)", "plainTextFormattedCitation" : "(Beurskens, van Schaarenburg and Trouw, 2015)", "previouslyFormattedCitation" : "(Beurskens, van Schaarenburg and Trouw, 2015)" }, "properties" : {  }, "schema" : "https://github.com/citation-style-language/schema/raw/master/csl-citation.json" }</w:instrText>
      </w:r>
      <w:r w:rsidR="001469DB">
        <w:rPr>
          <w:i/>
        </w:rPr>
        <w:fldChar w:fldCharType="separate"/>
      </w:r>
      <w:r w:rsidR="00F71621" w:rsidRPr="00F71621">
        <w:rPr>
          <w:noProof/>
        </w:rPr>
        <w:t>(Beurskens, van Schaarenburg and Trouw, 2015)</w:t>
      </w:r>
      <w:r w:rsidR="001469DB">
        <w:rPr>
          <w:i/>
        </w:rPr>
        <w:fldChar w:fldCharType="end"/>
      </w:r>
      <w:r w:rsidR="00E946E9">
        <w:rPr>
          <w:i/>
        </w:rPr>
        <w:t xml:space="preserve">. </w:t>
      </w:r>
      <w:r w:rsidR="000012BB">
        <w:t>Attachment</w:t>
      </w:r>
      <w:r w:rsidR="00531F96">
        <w:t xml:space="preserve"> to the Fc region of the antibody</w:t>
      </w:r>
      <w:r w:rsidR="00E946E9">
        <w:t xml:space="preserve"> causes </w:t>
      </w:r>
      <w:r w:rsidR="001469DB">
        <w:t>C1q recognition subcomponent to activate the serine proteases C1r and C1s</w:t>
      </w:r>
      <w:r w:rsidR="006E7661">
        <w:t>. While it has been though</w:t>
      </w:r>
      <w:r w:rsidR="004D0E74">
        <w:t>t</w:t>
      </w:r>
      <w:r w:rsidR="006E7661">
        <w:t xml:space="preserve"> that the activation of </w:t>
      </w:r>
      <w:r w:rsidR="00576391">
        <w:t>both CP and A</w:t>
      </w:r>
      <w:r w:rsidR="006E7661">
        <w:t xml:space="preserve">P is essential for </w:t>
      </w:r>
      <w:r w:rsidR="00576391">
        <w:t>successful bacterial clearance, studies have shown that CP</w:t>
      </w:r>
      <w:r w:rsidR="00576391">
        <w:rPr>
          <w:vertAlign w:val="superscript"/>
        </w:rPr>
        <w:t xml:space="preserve"> -/- </w:t>
      </w:r>
      <w:r w:rsidR="00576391">
        <w:t xml:space="preserve">mice are completely overwhelmed by </w:t>
      </w:r>
      <w:r w:rsidR="005F21E1">
        <w:t xml:space="preserve">sepsis at 6 </w:t>
      </w:r>
      <w:r w:rsidR="009303B5">
        <w:t>h</w:t>
      </w:r>
      <w:r w:rsidR="005F21E1">
        <w:t xml:space="preserve"> post infection</w:t>
      </w:r>
      <w:r w:rsidR="00D9570D">
        <w:t xml:space="preserve"> (hpi)</w:t>
      </w:r>
      <w:r w:rsidR="00576391">
        <w:t xml:space="preserve">, whereas </w:t>
      </w:r>
      <w:r w:rsidR="005F21E1">
        <w:t xml:space="preserve">AP knockout mice </w:t>
      </w:r>
      <w:r w:rsidR="00B75B6A">
        <w:t>(</w:t>
      </w:r>
      <w:r w:rsidR="005F21E1">
        <w:t>fD</w:t>
      </w:r>
      <w:r w:rsidR="005F21E1">
        <w:rPr>
          <w:vertAlign w:val="superscript"/>
        </w:rPr>
        <w:t>-/-</w:t>
      </w:r>
      <w:r w:rsidR="005F21E1">
        <w:t xml:space="preserve">) </w:t>
      </w:r>
      <w:r w:rsidR="00D9570D">
        <w:t xml:space="preserve">successfully manage bacterial numbers at the same time point </w:t>
      </w:r>
      <w:r w:rsidR="00D9570D">
        <w:fldChar w:fldCharType="begin" w:fldLock="1"/>
      </w:r>
      <w:r w:rsidR="00B145F9">
        <w:instrText>ADDIN CSL_CITATION { "citationItems" : [ { "id" : "ITEM-1", "itemData" : { "DOI" : "10.4049/jimmunol.1002741", "ISBN" : "1550-6606 (Electronic)\\r0022-1767 (Linking)", "ISSN" : "0022-1767", "PMID" : "21263075", "abstract" : "Complement activation represents a crucial innate defense mechanism to invading microorganisms, but there is an eminent lack of understanding of the separate contribution of the different complement activation pathways to the host response during sepsis. We therefore investigated different innate host immune responses during cecal ligation and puncture (CLP)-induced sepsis in mice lacking either the alternative (fD(-/-)) or classical (C1q(-/-)) complement activation pathway. Both knockout mice strains showed a significantly reduced survival and increased organ dysfunction when compared with control mice. Surprisingly, fD(-/-) mice demonstrated a compensated bacterial clearance capacity as control mice at 6 h post CLP, whereas C1q(-/-) mice were already overwhelmed by bacterial growth at this time point. Interestingly, at 24 h after CLP, fD(-/-) mice failed to clear bacteria in a way comparable to control mice. However, both knockout mice strains showed compromised C3 cleavage during sepsis. Investigating potential causes for this discrepancy, we were able to demonstrate that despite normal bacterial clearance capacity early during the onset of sepsis, fD(-/-) mice displayed increased inflammatory cytokine generation and neutrophil recruitment into lungs and blood when compared with both control- and C1q(-/-) mice, indicating a potential loss of control over these immune responses. Further in vitro experiments revealed a strongly increased Nf-\u03baB activation capacity in isolated neutrophils from fD(-/-) mice, supporting this hypothesis. Our results provide evidence for the new concept that the alternative complement activation pathway exerts a distinctly different contribution to the innate host response during sepsis when compared with the classical pathway.", "author" : [ { "dropping-particle" : "", "family" : "Dahlke", "given" : "Katja", "non-dropping-particle" : "", "parse-names" : false, "suffix" : "" }, { "dropping-particle" : "", "family" : "Wrann", "given" : "Christiane D", "non-dropping-particle" : "", "parse-names" : false, "suffix" : "" }, { "dropping-particle" : "", "family" : "Sommerfeld", "given" : "Oliver", "non-dropping-particle" : "", "parse-names" : false, "suffix" : "" }, { "dropping-particle" : "", "family" : "Sossdorf", "given" : "Maik", "non-dropping-particle" : "", "parse-names" : false, "suffix" : "" }, { "dropping-particle" : "", "family" : "Recknagel", "given" : "Peter", "non-dropping-particle" : "", "parse-names" : false, "suffix" : "" }, { "dropping-particle" : "", "family" : "Sachse", "given" : "Svea", "non-dropping-particle" : "", "parse-names" : false, "suffix" : "" }, { "dropping-particle" : "", "family" : "Winter", "given" : "Sebastian W", "non-dropping-particle" : "", "parse-names" : false, "suffix" : "" }, { "dropping-particle" : "", "family" : "Klos", "given" : "Andreas", "non-dropping-particle" : "", "parse-names" : false, "suffix" : "" }, { "dropping-particle" : "", "family" : "Stahl", "given" : "Gregory L", "non-dropping-particle" : "", "parse-names" : false, "suffix" : "" }, { "dropping-particle" : "", "family" : "Ma", "given" : "Yuanyuan Xu", "non-dropping-particle" : "", "parse-names" : false, "suffix" : "" }, { "dropping-particle" : "", "family" : "Claus", "given" : "Ralf A", "non-dropping-particle" : "", "parse-names" : false, "suffix" : "" }, { "dropping-particle" : "", "family" : "Reinhart", "given" : "Konrad", "non-dropping-particle" : "", "parse-names" : false, "suffix" : "" }, { "dropping-particle" : "", "family" : "Bauer", "given" : "Michael", "non-dropping-particle" : "", "parse-names" : false, "suffix" : "" }, { "dropping-particle" : "", "family" : "Riedemann", "given" : "Niels C", "non-dropping-particle" : "", "parse-names" : false, "suffix" : "" } ], "container-title" : "The Journal of Immunology", "id" : "ITEM-1", "issue" : "5", "issued" : { "date-parts" : [ [ "2011", "3", "1" ] ] }, "page" : "3066-3075", "publisher" : "NIH Public Access", "title" : "Distinct Different Contributions of the Alternative and Classical Complement Activation Pathway for the Innate Host Response during Sepsis", "type" : "article-journal", "volume" : "186" }, "uris" : [ "http://www.mendeley.com/documents/?uuid=a6bf0749-c4aa-3fb7-a812-77db94629e12" ] } ], "mendeley" : { "formattedCitation" : "(Dahlke &lt;i&gt;et al.&lt;/i&gt;, 2011)", "plainTextFormattedCitation" : "(Dahlke et al., 2011)", "previouslyFormattedCitation" : "(Dahlke &lt;i&gt;et al.&lt;/i&gt;, 2011)" }, "properties" : {  }, "schema" : "https://github.com/citation-style-language/schema/raw/master/csl-citation.json" }</w:instrText>
      </w:r>
      <w:r w:rsidR="00D9570D">
        <w:fldChar w:fldCharType="separate"/>
      </w:r>
      <w:r w:rsidR="00F71621" w:rsidRPr="00F71621">
        <w:rPr>
          <w:noProof/>
        </w:rPr>
        <w:t xml:space="preserve">(Dahlke </w:t>
      </w:r>
      <w:r w:rsidR="00F71621" w:rsidRPr="00F71621">
        <w:rPr>
          <w:i/>
          <w:noProof/>
        </w:rPr>
        <w:t>et al.</w:t>
      </w:r>
      <w:r w:rsidR="00F71621" w:rsidRPr="00F71621">
        <w:rPr>
          <w:noProof/>
        </w:rPr>
        <w:t>, 2011)</w:t>
      </w:r>
      <w:r w:rsidR="00D9570D">
        <w:fldChar w:fldCharType="end"/>
      </w:r>
      <w:r w:rsidR="00D9570D">
        <w:t xml:space="preserve">. What is more, </w:t>
      </w:r>
      <w:r w:rsidR="00652958">
        <w:t>while</w:t>
      </w:r>
      <w:r w:rsidR="00D9570D">
        <w:t xml:space="preserve"> 24 hpi </w:t>
      </w:r>
      <w:r w:rsidR="00652958">
        <w:t>fD</w:t>
      </w:r>
      <w:r w:rsidR="00652958">
        <w:rPr>
          <w:vertAlign w:val="superscript"/>
        </w:rPr>
        <w:t>-/-</w:t>
      </w:r>
      <w:r w:rsidR="00652958">
        <w:t xml:space="preserve"> mice did not manage to clear bacterial numbers as efficiently as WT mice, they were not overwhelmed by the infection.</w:t>
      </w:r>
      <w:r w:rsidR="0073580A" w:rsidRPr="0073580A">
        <w:rPr>
          <w:i/>
          <w:iCs/>
        </w:rPr>
        <w:t xml:space="preserve"> </w:t>
      </w:r>
      <w:r w:rsidR="005D02B7">
        <w:t xml:space="preserve">Therefore it is of no surprise that </w:t>
      </w:r>
      <w:r w:rsidR="00F45958" w:rsidRPr="00F45958">
        <w:rPr>
          <w:i/>
          <w:iCs/>
        </w:rPr>
        <w:t>S. aureus</w:t>
      </w:r>
      <w:r w:rsidR="0073580A" w:rsidRPr="0073580A">
        <w:rPr>
          <w:i/>
          <w:iCs/>
        </w:rPr>
        <w:t xml:space="preserve"> </w:t>
      </w:r>
      <w:r w:rsidR="005D02B7">
        <w:t>has several strategies to evade immune activation via the classical pathway.</w:t>
      </w:r>
      <w:r w:rsidR="00340CD2">
        <w:t xml:space="preserve"> For example, the </w:t>
      </w:r>
      <w:r w:rsidR="00674EDB">
        <w:t>VraX</w:t>
      </w:r>
      <w:r w:rsidR="00340CD2">
        <w:rPr>
          <w:i/>
        </w:rPr>
        <w:t xml:space="preserve"> </w:t>
      </w:r>
      <w:r w:rsidR="00340CD2">
        <w:t xml:space="preserve">protein </w:t>
      </w:r>
      <w:r w:rsidR="00674EDB">
        <w:t xml:space="preserve">is secreted by </w:t>
      </w:r>
      <w:r w:rsidR="00F45958" w:rsidRPr="00F45958">
        <w:rPr>
          <w:i/>
          <w:iCs/>
        </w:rPr>
        <w:t>S. aureus</w:t>
      </w:r>
      <w:r w:rsidR="0073580A" w:rsidRPr="0073580A">
        <w:rPr>
          <w:i/>
          <w:iCs/>
        </w:rPr>
        <w:t xml:space="preserve"> </w:t>
      </w:r>
      <w:r w:rsidR="00031CFB">
        <w:t xml:space="preserve">and is capable of binding to C1q, therefore preventing the activation of C1r and C1s </w:t>
      </w:r>
      <w:r w:rsidR="00031CFB">
        <w:fldChar w:fldCharType="begin" w:fldLock="1"/>
      </w:r>
      <w:r w:rsidR="00B145F9">
        <w:instrText>ADDIN CSL_CITATION { "citationItems" : [ { "id" : "ITEM-1", "itemData" : { "DOI" : "10.1016/j.molimm.2017.05.018", "ISSN" : "18729142", "abstract" : "VraX is a protein secreted by Staphylococcus aureus, an important human pathogen. A dramatic over expression of VraX is observed when S. aureus is exposed to several antimicrobial agents; however, its function remains unclear. Here, we aimed to reveal the function of this protein and the mechanism by which it affects the immune system to enhance the pathogenesis of the bacterium. Our results showed that VraX specifically inhibited the classical pathway of the complement system. In particular, VraX could bind to the C1q protein and block the formation of the C1 complex. Deletion of VraX decreased the pathogenesis of S. aureus. Our findings indicate that over expression of VraX might be a protective response for S. aureus survival.", "author" : [ { "dropping-particle" : "", "family" : "Yan", "given" : "Jun", "non-dropping-particle" : "", "parse-names" : false, "suffix" : "" }, { "dropping-particle" : "", "family" : "Han", "given" : "Dianpeng", "non-dropping-particle" : "", "parse-names" : false, "suffix" : "" }, { "dropping-particle" : "", "family" : "Liu", "given" : "Chenghua", "non-dropping-particle" : "", "parse-names" : false, "suffix" : "" }, { "dropping-particle" : "", "family" : "Gao", "given" : "Yaping", "non-dropping-particle" : "", "parse-names" : false, "suffix" : "" }, { "dropping-particle" : "", "family" : "Li", "given" : "Di", "non-dropping-particle" : "", "parse-names" : false, "suffix" : "" }, { "dropping-particle" : "", "family" : "Liu", "given" : "Yu", "non-dropping-particle" : "", "parse-names" : false, "suffix" : "" }, { "dropping-particle" : "", "family" : "Yang", "given" : "Guang", "non-dropping-particle" : "", "parse-names" : false, "suffix" : "" } ], "container-title" : "Molecular Immunology", "id" : "ITEM-1", "issued" : { "date-parts" : [ [ "2017", "8", "1" ] ] }, "page" : "38-44", "publisher" : "Pergamon", "title" : "Staphylococcus aureus VraX specifically inhibits the classical pathway of complement by binding to C1q", "type" : "article-journal", "volume" : "88" }, "uris" : [ "http://www.mendeley.com/documents/?uuid=0465d0f2-7645-311c-8298-2d09a636cfb1" ] } ], "mendeley" : { "formattedCitation" : "(Yan &lt;i&gt;et al.&lt;/i&gt;, 2017)", "plainTextFormattedCitation" : "(Yan et al., 2017)", "previouslyFormattedCitation" : "(Yan &lt;i&gt;et al.&lt;/i&gt;, 2017)" }, "properties" : {  }, "schema" : "https://github.com/citation-style-language/schema/raw/master/csl-citation.json" }</w:instrText>
      </w:r>
      <w:r w:rsidR="00031CFB">
        <w:fldChar w:fldCharType="separate"/>
      </w:r>
      <w:r w:rsidR="00F71621" w:rsidRPr="00F71621">
        <w:rPr>
          <w:noProof/>
        </w:rPr>
        <w:t xml:space="preserve">(Yan </w:t>
      </w:r>
      <w:r w:rsidR="00F71621" w:rsidRPr="00F71621">
        <w:rPr>
          <w:i/>
          <w:noProof/>
        </w:rPr>
        <w:t>et al.</w:t>
      </w:r>
      <w:r w:rsidR="00F71621" w:rsidRPr="00F71621">
        <w:rPr>
          <w:noProof/>
        </w:rPr>
        <w:t>, 2017)</w:t>
      </w:r>
      <w:r w:rsidR="00031CFB">
        <w:fldChar w:fldCharType="end"/>
      </w:r>
      <w:r w:rsidR="00DA2488">
        <w:t xml:space="preserve">. The lectin pathway is reliant on the classical pathway in that </w:t>
      </w:r>
      <w:r w:rsidR="00A3738D">
        <w:t xml:space="preserve">both need to be active </w:t>
      </w:r>
      <w:r w:rsidR="00573F2C">
        <w:t>for formation of C4bC2a</w:t>
      </w:r>
      <w:r w:rsidR="00AB3CB7">
        <w:t>,</w:t>
      </w:r>
      <w:r w:rsidR="00573F2C">
        <w:t xml:space="preserve"> a C3 convertase. It has been shown that </w:t>
      </w:r>
      <w:r w:rsidR="00F45958" w:rsidRPr="00F45958">
        <w:rPr>
          <w:i/>
          <w:iCs/>
        </w:rPr>
        <w:t>S. aureus</w:t>
      </w:r>
      <w:r w:rsidR="0073580A" w:rsidRPr="0073580A">
        <w:rPr>
          <w:i/>
          <w:iCs/>
        </w:rPr>
        <w:t xml:space="preserve"> </w:t>
      </w:r>
      <w:r w:rsidR="00823D86">
        <w:t>produces the Eap protein</w:t>
      </w:r>
      <w:r w:rsidR="0073580A" w:rsidRPr="0073580A">
        <w:rPr>
          <w:i/>
          <w:iCs/>
        </w:rPr>
        <w:t xml:space="preserve"> </w:t>
      </w:r>
      <w:r w:rsidR="00AA20BB">
        <w:t>capable of binding C4b</w:t>
      </w:r>
      <w:r w:rsidR="008F0688">
        <w:t xml:space="preserve">, efficiently inhibiting binding of C2 and in </w:t>
      </w:r>
      <w:r w:rsidR="008F0688">
        <w:lastRenderedPageBreak/>
        <w:t>that way</w:t>
      </w:r>
      <w:r w:rsidR="0073580A" w:rsidRPr="0073580A">
        <w:rPr>
          <w:i/>
          <w:iCs/>
        </w:rPr>
        <w:t xml:space="preserve"> </w:t>
      </w:r>
      <w:r w:rsidR="008F0688">
        <w:t xml:space="preserve">inhibiting both the CP and LP arms of the complement system </w:t>
      </w:r>
      <w:r w:rsidR="008F0688">
        <w:fldChar w:fldCharType="begin" w:fldLock="1"/>
      </w:r>
      <w:r w:rsidR="00B145F9">
        <w:instrText>ADDIN CSL_CITATION { "citationItems" : [ { "id" : "ITEM-1", "itemData" : { "DOI" : "10.4049/jimmunol.1401600", "ISBN" : "1550-6606 (Electronic)\\r0022-1767 (Linking)", "ISSN" : "0022-1767", "PMID" : "25381436", "abstract" : "The pathogenic bacterium Staphylococcus aureus actively evades many aspects of human innate immunity by expressing a series of small inhibitory proteins. A number of these proteins inhibit the complement system, which labels bacteria for phagocytosis and generates inflammatory chemoattractants. Although the majority of staphylococcal complement inhibitors act on the alternative pathway to block the amplification loop, only a few proteins act on the initial recognition cascades that constitute the classical pathway (CP) and lectin pathway (LP). We screened a collection of recombinant, secreted staphylococcal proteins to determine whether S. aureus produces other molecules that inhibit the CP and/or LP. Using this approach, we identified the extracellular adherence protein (Eap) as a potent, specific inhibitor of both the CP and LP. We found that Eap blocked CP/LP-dependent activation of C3, but not C4, and that Eap likewise inhibited deposition of C3b on the surface of S. aureus cells. In turn, this significantly diminished the extent of S. aureus opsonophagocytosis and killing by neutrophils. This combination of functional properties suggested that Eap acts specifically at the level of the CP/LP C3 convertase (C4b2a). Indeed, we demonstrated a direct, nanomolar-affinity interaction of Eap with C4b. Eap binding to C4b inhibited binding of both full-length C2 and its C2b fragment, which indicated that Eap disrupts formation of the CP/LP C3 proconvertase (C4b2). As a whole, our results demonstrate that S. aureus inhibits two initiation routes of complement by expression of the Eap protein, and thereby define a novel mechanism of immune evasion.", "author" : [ { "dropping-particle" : "", "family" : "Woehl", "given" : "Jordan L", "non-dropping-particle" : "", "parse-names" : false, "suffix" : "" }, { "dropping-particle" : "", "family" : "Stapels", "given" : "Daphne A C", "non-dropping-particle" : "", "parse-names" : false, "suffix" : "" }, { "dropping-particle" : "", "family" : "Garcia", "given" : "Brandon L", "non-dropping-particle" : "", "parse-names" : false, "suffix" : "" }, { "dropping-particle" : "", "family" : "Ramyar", "given" : "Kasra X", "non-dropping-particle" : "", "parse-names" : false, "suffix" : "" }, { "dropping-particle" : "", "family" : "Keightley", "given" : "Andrew", "non-dropping-particle" : "", "parse-names" : false, "suffix" : "" }, { "dropping-particle" : "", "family" : "Ruyken", "given" : "Maartje", "non-dropping-particle" : "", "parse-names" : false, "suffix" : "" }, { "dropping-particle" : "", "family" : "Syriga", "given" : "Maria", "non-dropping-particle" : "", "parse-names" : false, "suffix" : "" }, { "dropping-particle" : "", "family" : "Sfyroera", "given" : "Georgia", "non-dropping-particle" : "", "parse-names" : false, "suffix" : "" }, { "dropping-particle" : "", "family" : "Weber", "given" : "Alexander B", "non-dropping-particle" : "", "parse-names" : false, "suffix" : "" }, { "dropping-particle" : "", "family" : "Zolkiewski", "given" : "Michal", "non-dropping-particle" : "", "parse-names" : false, "suffix" : "" }, { "dropping-particle" : "", "family" : "Ricklin", "given" : "Daniel", "non-dropping-particle" : "", "parse-names" : false, "suffix" : "" }, { "dropping-particle" : "", "family" : "Lambris", "given" : "John D", "non-dropping-particle" : "", "parse-names" : false, "suffix" : "" }, { "dropping-particle" : "", "family" : "Rooijakkers", "given" : "Suzan H M", "non-dropping-particle" : "", "parse-names" : false, "suffix" : "" }, { "dropping-particle" : "V", "family" : "Geisbrecht", "given" : "Brian", "non-dropping-particle" : "", "parse-names" : false, "suffix" : "" } ], "container-title" : "The Journal of Immunology", "id" : "ITEM-1", "issue" : "12", "issued" : { "date-parts" : [ [ "2014", "12", "15" ] ] }, "page" : "6161-6171", "publisher" : "American Association of Immunologists", "title" : "The Extracellular Adherence Protein from Staphylococcus aureus Inhibits the Classical and Lectin Pathways of Complement by Blocking Formation of the C3 Proconvertase", "type" : "article-journal", "volume" : "193" }, "uris" : [ "http://www.mendeley.com/documents/?uuid=11aaa179-fe96-337a-a119-bedf60fb771d" ] } ], "mendeley" : { "formattedCitation" : "(Woehl &lt;i&gt;et al.&lt;/i&gt;, 2014)", "plainTextFormattedCitation" : "(Woehl et al., 2014)", "previouslyFormattedCitation" : "(Woehl &lt;i&gt;et al.&lt;/i&gt;, 2014)" }, "properties" : {  }, "schema" : "https://github.com/citation-style-language/schema/raw/master/csl-citation.json" }</w:instrText>
      </w:r>
      <w:r w:rsidR="008F0688">
        <w:fldChar w:fldCharType="separate"/>
      </w:r>
      <w:r w:rsidR="00F71621" w:rsidRPr="00F71621">
        <w:rPr>
          <w:noProof/>
        </w:rPr>
        <w:t xml:space="preserve">(Woehl </w:t>
      </w:r>
      <w:r w:rsidR="00F71621" w:rsidRPr="00F71621">
        <w:rPr>
          <w:i/>
          <w:noProof/>
        </w:rPr>
        <w:t>et al.</w:t>
      </w:r>
      <w:r w:rsidR="00F71621" w:rsidRPr="00F71621">
        <w:rPr>
          <w:noProof/>
        </w:rPr>
        <w:t>, 2014)</w:t>
      </w:r>
      <w:r w:rsidR="008F0688">
        <w:fldChar w:fldCharType="end"/>
      </w:r>
      <w:r w:rsidR="00132977">
        <w:t>.</w:t>
      </w:r>
    </w:p>
    <w:p w14:paraId="7FE971FD" w14:textId="77777777" w:rsidR="00B239E0" w:rsidRDefault="00B239E0" w:rsidP="00F637CF"/>
    <w:p w14:paraId="7701CD99" w14:textId="66B56F86" w:rsidR="00132977" w:rsidRDefault="00F45958" w:rsidP="00F637CF">
      <w:r w:rsidRPr="00F45958">
        <w:rPr>
          <w:i/>
          <w:iCs/>
        </w:rPr>
        <w:t>S. aureus</w:t>
      </w:r>
      <w:r w:rsidR="0073580A" w:rsidRPr="0073580A">
        <w:rPr>
          <w:i/>
          <w:iCs/>
        </w:rPr>
        <w:t xml:space="preserve"> </w:t>
      </w:r>
      <w:r w:rsidR="00FA79A4">
        <w:t xml:space="preserve">is also </w:t>
      </w:r>
      <w:r w:rsidR="00421A16">
        <w:t xml:space="preserve">capable of </w:t>
      </w:r>
      <w:r w:rsidR="00662D02">
        <w:t>inactivating the alternative pathway through staphylococcal complement inhibitors SCIN-A and SCIN-B</w:t>
      </w:r>
      <w:r w:rsidR="00D663E6">
        <w:t xml:space="preserve"> </w:t>
      </w:r>
      <w:r w:rsidR="00D663E6">
        <w:fldChar w:fldCharType="begin" w:fldLock="1"/>
      </w:r>
      <w:r w:rsidR="00B145F9">
        <w:instrText>ADDIN CSL_CITATION { "citationItems" : [ { "id" : "ITEM-1", "itemData" : { "DOI" : "10.1016/j.molimm.2015.05.012", "ISBN" : "0000000000000", "ISSN" : "18729142", "PMID" : "24655651", "abstract" : "The complement system plays a central role in a number of human inflammatory diseases, and there is a significant need for development of complement-directed therapies. The discovery of an arsenal of anti-complement proteins secreted by the pathogen Staphylococcus aureus brought with it the potential for harnessing the powerful inhibitory properties of these molecules. One such family of inhibitors, the SCINs, interact with a functional \"hot-spot\" on the surface of C3b. SCINs not only stabilize an inactive form of the alternative pathway (AP) C3 convertase (C3bBb), but also overlap the C3b binding site of complement factors B and H. Here we determined that a conserved Arg residue in SCINs is critical for function of full-length SCIN proteins. Despite this, we also found SCIN-specific differences in the contributions of other residues found at the C3b contact site, which suggested that a more diverse repertoire of residues might be able to recognize this region of C3b. To investigate this possibility, we conducted a phage display screen aimed at identifying SCIN-competitive 12-mer peptides. In total, seven unique sequences were identified and all exhibited direct C3b binding. A subset of these specifically inhibited the AP in assays of complement function. The mechanism of AP inhibition by these peptides was probed through surface plasmon resonance approaches, which revealed that six of the seven peptides disrupted C3bBb formation by interfering with factor B/C3b binding. To our knowledge this study has identified the first small molecules that retain inhibitory properties of larger staphylococcal immune evasion proteins.", "author" : [ { "dropping-particle" : "", "family" : "Summers", "given" : "Brady J", "non-dropping-particle" : "", "parse-names" : false, "suffix" : "" }, { "dropping-particle" : "", "family" : "Garcia", "given" : "Brandon L", "non-dropping-particle" : "", "parse-names" : false, "suffix" : "" }, { "dropping-particle" : "", "family" : "Woehl", "given" : "Jordan L", "non-dropping-particle" : "", "parse-names" : false, "suffix" : "" }, { "dropping-particle" : "", "family" : "Ramyar", "given" : "Kasra X", "non-dropping-particle" : "", "parse-names" : false, "suffix" : "" }, { "dropping-particle" : "", "family" : "Yao", "given" : "Xiaolan", "non-dropping-particle" : "", "parse-names" : false, "suffix" : "" }, { "dropping-particle" : "V", "family" : "Geisbrecht", "given" : "Brian", "non-dropping-particle" : "", "parse-names" : false, "suffix" : "" } ], "container-title" : "Molecular Immunology", "id" : "ITEM-1", "issue" : "2", "issued" : { "date-parts" : [ [ "2015", "10" ] ] }, "page" : "193-205", "publisher" : "NIH Public Access", "title" : "Identification of peptidic inhibitors of the alternative complement pathway based on Staphylococcus aureus SCIN proteins", "type" : "article-journal", "volume" : "67" }, "uris" : [ "http://www.mendeley.com/documents/?uuid=67854606-9575-360c-92ea-981e16c33352" ] } ], "mendeley" : { "formattedCitation" : "(Summers &lt;i&gt;et al.&lt;/i&gt;, 2015)", "plainTextFormattedCitation" : "(Summers et al., 2015)", "previouslyFormattedCitation" : "(Summers &lt;i&gt;et al.&lt;/i&gt;, 2015)" }, "properties" : {  }, "schema" : "https://github.com/citation-style-language/schema/raw/master/csl-citation.json" }</w:instrText>
      </w:r>
      <w:r w:rsidR="00D663E6">
        <w:fldChar w:fldCharType="separate"/>
      </w:r>
      <w:r w:rsidR="00F71621" w:rsidRPr="00F71621">
        <w:rPr>
          <w:noProof/>
        </w:rPr>
        <w:t xml:space="preserve">(Summers </w:t>
      </w:r>
      <w:r w:rsidR="00F71621" w:rsidRPr="00F71621">
        <w:rPr>
          <w:i/>
          <w:noProof/>
        </w:rPr>
        <w:t>et al.</w:t>
      </w:r>
      <w:r w:rsidR="00F71621" w:rsidRPr="00F71621">
        <w:rPr>
          <w:noProof/>
        </w:rPr>
        <w:t>, 2015)</w:t>
      </w:r>
      <w:r w:rsidR="00D663E6">
        <w:fldChar w:fldCharType="end"/>
      </w:r>
      <w:r w:rsidR="00662D02">
        <w:t xml:space="preserve">. </w:t>
      </w:r>
      <w:r w:rsidR="00D663E6">
        <w:t>These proteins interfere with C3</w:t>
      </w:r>
      <w:r w:rsidR="00C33998">
        <w:t>bBb formation by binding to C3b</w:t>
      </w:r>
      <w:r w:rsidR="00D663E6">
        <w:t>.</w:t>
      </w:r>
    </w:p>
    <w:p w14:paraId="2D63157A" w14:textId="77777777" w:rsidR="0083499B" w:rsidRDefault="0083499B" w:rsidP="00F637CF"/>
    <w:p w14:paraId="4807596A" w14:textId="5B0910AF" w:rsidR="00236C1B" w:rsidRDefault="00C33998" w:rsidP="00F637CF">
      <w:r>
        <w:t xml:space="preserve">While some staphylococcal proteins target specific arms of the complement system, the majority </w:t>
      </w:r>
      <w:r w:rsidR="00DE6185">
        <w:t>of anti-complement factors target the cent</w:t>
      </w:r>
      <w:r w:rsidR="0083499B">
        <w:t>r</w:t>
      </w:r>
      <w:r w:rsidR="00DE6185">
        <w:t>al components C3 and C5, thereby su</w:t>
      </w:r>
      <w:r w:rsidR="000C02C0">
        <w:t>p</w:t>
      </w:r>
      <w:r w:rsidR="00DE6185">
        <w:t xml:space="preserve">pressing opsonisation, amplification and chemokine signalling. </w:t>
      </w:r>
      <w:r w:rsidR="001E058E">
        <w:t xml:space="preserve">For instance, </w:t>
      </w:r>
      <w:r w:rsidR="006C572F">
        <w:t xml:space="preserve">staphylococcal superantigen – like protein 7 (SSL7) </w:t>
      </w:r>
      <w:r w:rsidR="00F4228D">
        <w:t xml:space="preserve">binds C5 </w:t>
      </w:r>
      <w:r w:rsidR="00F4228D">
        <w:fldChar w:fldCharType="begin" w:fldLock="1"/>
      </w:r>
      <w:r w:rsidR="00B145F9">
        <w:instrText>ADDIN CSL_CITATION { "citationItems" : [ { "id" : "ITEM-1", "itemData" : { "DOI" : "10.4049/jimmunol.174.5.2926", "ISBN" : "0022-1767 (Print)\\r0022-1767 (Linking)", "ISSN" : "0022-1767", "PMID" : "15728504", "abstract" : "The staphylococcal superantigen-like proteins (SSLs) are close relatives of the superantigens but are coded for by a separate gene cluster within a 19-kb region of the pathogenicity island SaPIn2. rSSL7 (formally known as SET1) bound with high affinity (K(D), 1.1 nM) to the monomeric form of human IgA1 and IgA2 plus serum IgA from primate, pig, rat, and horse. SSL7 also bound the secretory form of IgA found in milk from human, cow, and sheep, and inhibited IgA binding to cell surface FcalphaRI (CD89) and to a soluble form of the FcalphaRI protein. In addition to IgA, SSL7 bound complement factor C5 from human (K(D), 18 nM), primate, sheep, pig, and rabbit serum, and inhibited complement-mediated hemolysis and serum killing of a Gram-negative organism Escherichia coli. SSL7 is a superantigen-like protein secreted from Staphylococcus aureus that blocks IgA-FcR interactions and inhibits complement, leading to increased survival of a sensitive bacterium in blood.", "author" : [ { "dropping-particle" : "", "family" : "Langley", "given" : "Ries", "non-dropping-particle" : "", "parse-names" : false, "suffix" : "" }, { "dropping-particle" : "", "family" : "Wines", "given" : "Bruce", "non-dropping-particle" : "", "parse-names" : false, "suffix" : "" }, { "dropping-particle" : "", "family" : "Willoughby", "given" : "Natasha", "non-dropping-particle" : "", "parse-names" : false, "suffix" : "" }, { "dropping-particle" : "", "family" : "Basu", "given" : "Indira", "non-dropping-particle" : "", "parse-names" : false, "suffix" : "" }, { "dropping-particle" : "", "family" : "Proft", "given" : "Thomas", "non-dropping-particle" : "", "parse-names" : false, "suffix" : "" }, { "dropping-particle" : "", "family" : "Fraser", "given" : "John D", "non-dropping-particle" : "", "parse-names" : false, "suffix" : "" } ], "container-title" : "The Journal of Immunology", "id" : "ITEM-1", "issue" : "5", "issued" : { "date-parts" : [ [ "2005", "3", "1" ] ] }, "page" : "2926-2933", "publisher" : "American Association of Immunologists", "title" : "The Staphylococcal Superantigen-Like Protein 7 Binds IgA and Complement C5 and Inhibits IgA-Fc RI Binding and Serum Killing of Bacteria", "type" : "article-journal", "volume" : "174" }, "uris" : [ "http://www.mendeley.com/documents/?uuid=fe7a96c7-46b1-3dd2-9e97-185ad44ab615" ] } ], "mendeley" : { "formattedCitation" : "(Langley &lt;i&gt;et al.&lt;/i&gt;, 2005)", "plainTextFormattedCitation" : "(Langley et al., 2005)", "previouslyFormattedCitation" : "(Langley &lt;i&gt;et al.&lt;/i&gt;, 2005)" }, "properties" : {  }, "schema" : "https://github.com/citation-style-language/schema/raw/master/csl-citation.json" }</w:instrText>
      </w:r>
      <w:r w:rsidR="00F4228D">
        <w:fldChar w:fldCharType="separate"/>
      </w:r>
      <w:r w:rsidR="00F71621" w:rsidRPr="00F71621">
        <w:rPr>
          <w:noProof/>
        </w:rPr>
        <w:t xml:space="preserve">(Langley </w:t>
      </w:r>
      <w:r w:rsidR="00F71621" w:rsidRPr="00F71621">
        <w:rPr>
          <w:i/>
          <w:noProof/>
        </w:rPr>
        <w:t>et al.</w:t>
      </w:r>
      <w:r w:rsidR="00F71621" w:rsidRPr="00F71621">
        <w:rPr>
          <w:noProof/>
        </w:rPr>
        <w:t>, 2005)</w:t>
      </w:r>
      <w:r w:rsidR="00F4228D">
        <w:fldChar w:fldCharType="end"/>
      </w:r>
      <w:r w:rsidR="00975D16">
        <w:t xml:space="preserve">. </w:t>
      </w:r>
      <w:r w:rsidR="00F45958" w:rsidRPr="00F45958">
        <w:rPr>
          <w:i/>
          <w:iCs/>
        </w:rPr>
        <w:t>S. aureus</w:t>
      </w:r>
      <w:r w:rsidR="00B75B6A">
        <w:rPr>
          <w:i/>
          <w:iCs/>
        </w:rPr>
        <w:t xml:space="preserve"> </w:t>
      </w:r>
      <w:r w:rsidR="00975D16">
        <w:t xml:space="preserve">chemotaxis </w:t>
      </w:r>
      <w:r w:rsidR="0080488B">
        <w:t xml:space="preserve">inhibiting protein (CHIPS) is capable of binding to C5aR on the surface of neutrophils, successfully blocking chemotaxis </w:t>
      </w:r>
      <w:r w:rsidR="0080488B">
        <w:fldChar w:fldCharType="begin" w:fldLock="1"/>
      </w:r>
      <w:r w:rsidR="00B145F9">
        <w:instrText>ADDIN CSL_CITATION { "citationItems" : [ { "id" : "ITEM-1", "itemData" : { "DOI" : "10.1084/jem.20031636", "ISBN" : "0022-1007 (Print)\\r0022-1007 (Linking)", "ISSN" : "0022-1007", "PMID" : "14993252", "abstract" : "Leukocyte migration is a key event both in host defense against invading pathogens as well as in inflammation. Bacteria generate chemoattractants primarily by excretion (formylated pep-tides), complement activation (C5a), and subsequently through activation of leukocytes (e.g., leukotriene B4, platelet-activating factor, and interleukin 8). Here we describe a new protein secreted by Staphylococcus aureus that specifically impairs the response of neutrophils and mono-cytes to formylated peptides and C5a. This chemotaxis inhibitory protein of S. aureus (CHIPS) is a 14.1-kD protein encoded on a bacteriophage and is found in \u03fe 60% of clinical isolates. CHIPS reduces the neutrophil recruitment toward C5a in a mouse peritonitis model, even though its activity is much more potent on human than on mouse cells. These findings suggest a new immune escape mechanism of S. aureus and put forward CHIPS as a potential new anti-inflammatory therapeutic compound.", "author" : [ { "dropping-particle" : "", "family" : "Haas", "given" : "Carla J C", "non-dropping-particle" : "De", "parse-names" : false, "suffix" : "" }, { "dropping-particle" : "", "family" : "Veldkamp", "given" : "Karin Ellen", "non-dropping-particle" : "", "parse-names" : false, "suffix" : "" }, { "dropping-particle" : "", "family" : "Peschel", "given" : "Andreas", "non-dropping-particle" : "", "parse-names" : false, "suffix" : "" }, { "dropping-particle" : "", "family" : "Weerkamp", "given" : "Floor", "non-dropping-particle" : "", "parse-names" : false, "suffix" : "" }, { "dropping-particle" : "Van", "family" : "Wamel", "given" : "Willem J B", "non-dropping-particle" : "", "parse-names" : false, "suffix" : "" }, { "dropping-particle" : "", "family" : "Heezius", "given" : "Erik C J M", "non-dropping-particle" : "", "parse-names" : false, "suffix" : "" }, { "dropping-particle" : "", "family" : "Poppelier", "given" : "Miriam J J G", "non-dropping-particle" : "", "parse-names" : false, "suffix" : "" }, { "dropping-particle" : "Van", "family" : "Kessel", "given" : "Kok P M", "non-dropping-particle" : "", "parse-names" : false, "suffix" : "" }, { "dropping-particle" : "", "family" : "Strijp", "given" : "Jos a G", "non-dropping-particle" : "Van", "parse-names" : false, "suffix" : "" } ], "container-title" : "The Journal of Experimental Medicine J. Exp. Med", "id" : "ITEM-1", "issue" : "5", "issued" : { "date-parts" : [ [ "2004", "3", "1" ] ] }, "page" : "687-695", "publisher" : "The Rockefeller University Press", "title" : "Chemotaxis Inhibitory Protein of Staphylococcus aureus , a Bacterial Antiinflammatory Agent", "type" : "article-journal", "volume" : "03687900" }, "uris" : [ "http://www.mendeley.com/documents/?uuid=302b9c4b-f228-373e-847f-226023856ad3" ] } ], "mendeley" : { "formattedCitation" : "(De Haas &lt;i&gt;et al.&lt;/i&gt;, 2004)", "plainTextFormattedCitation" : "(De Haas et al., 2004)", "previouslyFormattedCitation" : "(De Haas &lt;i&gt;et al.&lt;/i&gt;, 2004)" }, "properties" : {  }, "schema" : "https://github.com/citation-style-language/schema/raw/master/csl-citation.json" }</w:instrText>
      </w:r>
      <w:r w:rsidR="0080488B">
        <w:fldChar w:fldCharType="separate"/>
      </w:r>
      <w:r w:rsidR="00F71621" w:rsidRPr="00F71621">
        <w:rPr>
          <w:noProof/>
        </w:rPr>
        <w:t xml:space="preserve">(De Haas </w:t>
      </w:r>
      <w:r w:rsidR="00F71621" w:rsidRPr="00F71621">
        <w:rPr>
          <w:i/>
          <w:noProof/>
        </w:rPr>
        <w:t>et al.</w:t>
      </w:r>
      <w:r w:rsidR="00F71621" w:rsidRPr="00F71621">
        <w:rPr>
          <w:noProof/>
        </w:rPr>
        <w:t>, 2004)</w:t>
      </w:r>
      <w:r w:rsidR="0080488B">
        <w:fldChar w:fldCharType="end"/>
      </w:r>
      <w:r w:rsidR="0080488B">
        <w:t>.</w:t>
      </w:r>
      <w:r w:rsidR="00D35344">
        <w:t xml:space="preserve"> Finally</w:t>
      </w:r>
      <w:r w:rsidR="00AB3CB7">
        <w:t>,</w:t>
      </w:r>
      <w:r w:rsidR="00D35344">
        <w:t xml:space="preserve"> Sbi </w:t>
      </w:r>
      <w:r w:rsidR="00D213C0">
        <w:t>(</w:t>
      </w:r>
      <w:r w:rsidR="00F45958" w:rsidRPr="00F45958">
        <w:rPr>
          <w:i/>
          <w:iCs/>
        </w:rPr>
        <w:t>S. aureus</w:t>
      </w:r>
      <w:r w:rsidR="0073580A" w:rsidRPr="0073580A">
        <w:rPr>
          <w:i/>
          <w:iCs/>
        </w:rPr>
        <w:t xml:space="preserve"> </w:t>
      </w:r>
      <w:r w:rsidR="00433820" w:rsidRPr="00433820">
        <w:t>binder of immunoglobulin)</w:t>
      </w:r>
      <w:r w:rsidR="00433820">
        <w:rPr>
          <w:i/>
        </w:rPr>
        <w:t xml:space="preserve"> </w:t>
      </w:r>
      <w:r w:rsidR="00D35344">
        <w:t xml:space="preserve">protein </w:t>
      </w:r>
      <w:r w:rsidR="00F47D75">
        <w:t>interac</w:t>
      </w:r>
      <w:r w:rsidR="00961837">
        <w:t>ts with the C3 component C3dg</w:t>
      </w:r>
      <w:r w:rsidR="005501F8">
        <w:t xml:space="preserve">, thereby preventing C3b-opsonised </w:t>
      </w:r>
      <w:r w:rsidR="00F45958" w:rsidRPr="00F45958">
        <w:rPr>
          <w:i/>
          <w:iCs/>
        </w:rPr>
        <w:t>S. aureus</w:t>
      </w:r>
      <w:r w:rsidR="0073580A" w:rsidRPr="0073580A">
        <w:rPr>
          <w:i/>
          <w:iCs/>
        </w:rPr>
        <w:t xml:space="preserve"> </w:t>
      </w:r>
      <w:r w:rsidR="005E79EE">
        <w:t>attach</w:t>
      </w:r>
      <w:r w:rsidR="009F703D">
        <w:t>ing</w:t>
      </w:r>
      <w:r w:rsidR="005E79EE">
        <w:t xml:space="preserve"> to CR1</w:t>
      </w:r>
      <w:r w:rsidR="00B96A67">
        <w:t xml:space="preserve"> </w:t>
      </w:r>
      <w:r w:rsidR="005E79EE">
        <w:t>on macrophages and red blood cells, effectively blocking not only phagocytosis but also transport of the opsonized bacteria to liver Kupffer cells</w:t>
      </w:r>
      <w:r w:rsidR="00A7754A">
        <w:t xml:space="preserve"> </w:t>
      </w:r>
      <w:r w:rsidR="00A7754A">
        <w:fldChar w:fldCharType="begin" w:fldLock="1"/>
      </w:r>
      <w:r w:rsidR="00B145F9">
        <w:instrText>ADDIN CSL_CITATION { "citationItems" : [ { "id" : "ITEM-1", "itemData" : { "DOI" : "10.1074/jbc.M800265200", "ISBN" : "0021-9258 (Print)\\r0021-9258 (Linking)", "ISSN" : "00219258", "PMID" : "18434316", "abstract" : "Staphylococcal immunoglobulin-binding protein, Sbi, is a 436-residue protein produced by many strains of Staphylococcus aureus. It was previously characterized as being cell surface-associated and having binding capacity for human IgG and beta(2)-glycoprotein I. Here we show using small angle x-ray scattering that the proposed extracellular region of Sbi (Sbi-E) is an elongated molecule consisting of four globular domains, two immunoglobulin-binding domains (I and II) and two novel domains (III and IV). We further show that together domains III and IV (Sbi-III-IV), as well as domain IV on its own (Sbi-IV), bind complement component C3 via contacts involving both the C3dg fragment and the C3a anaphylatoxin domain. Preincubation of human serum with either Sbi-E or Sbi-III-IV is inhibitory to all complement pathways, whereas domain IV specifically inhibits the alternative pathway. Monitoring C3 activation in serum incubated with Sbi fragments reveals that Sbi-E and Sbi-III-IV both activate the alternative pathway, leading to consumption of C3. By contrast, inhibition of this pathway by Sbi-IV does not involve C3 consumption. The observation that Sbi-E activates the alternative pathway is counterintuitive to intact Sbi being cell wall-associated, as recruiting complement to the surface of S. aureus would be deleterious to the bacterium. Upon re-examination of this issue, we found that Sbi was not associated with the cell wall fraction, but rather was found in the growth medium, consistent with it being an excreted protein. As such, our data suggest that Sbi helps mediate bacterial evasion of complement via a novel mechanism, namely futile fluid-phase consumption.", "author" : [ { "dropping-particle" : "", "family" : "Burman", "given" : "Julia D", "non-dropping-particle" : "", "parse-names" : false, "suffix" : "" }, { "dropping-particle" : "", "family" : "Leung", "given" : "Elisa", "non-dropping-particle" : "", "parse-names" : false, "suffix" : "" }, { "dropping-particle" : "", "family" : "Atkins", "given" : "Karen L", "non-dropping-particle" : "", "parse-names" : false, "suffix" : "" }, { "dropping-particle" : "", "family" : "O'Seaghdha", "given" : "Maghnus N", "non-dropping-particle" : "", "parse-names" : false, "suffix" : "" }, { "dropping-particle" : "", "family" : "Lango", "given" : "Lea", "non-dropping-particle" : "", "parse-names" : false, "suffix" : "" }, { "dropping-particle" : "", "family" : "Bernado", "given" : "Pau", "non-dropping-particle" : "", "parse-names" : false, "suffix" : "" }, { "dropping-particle" : "", "family" : "Bagby", "given" : "Stefan", "non-dropping-particle" : "", "parse-names" : false, "suffix" : "" }, { "dropping-particle" : "", "family" : "Svergun", "given" : "Dmitri I", "non-dropping-particle" : "", "parse-names" : false, "suffix" : "" }, { "dropping-particle" : "", "family" : "Foster", "given" : "Timothy J", "non-dropping-particle" : "", "parse-names" : false, "suffix" : "" }, { "dropping-particle" : "", "family" : "Isenman", "given" : "David E", "non-dropping-particle" : "", "parse-names" : false, "suffix" : "" }, { "dropping-particle" : "", "family" : "Elsen", "given" : "Jean M.H.", "non-dropping-particle" : "Van Den", "parse-names" : false, "suffix" : "" } ], "container-title" : "Journal of Biological Chemistry", "id" : "ITEM-1", "issue" : "25", "issued" : { "date-parts" : [ [ "2008", "6", "20" ] ] }, "page" : "17579-17593", "publisher" : "Europe PMC Funders", "title" : "Interaction of human complement with Sbi, a staphylococcal immunoglobulin-binding protein: Indications of a novel mechanism of complement evasion by Staphylococcus aureus", "type" : "article-journal", "volume" : "283" }, "uris" : [ "http://www.mendeley.com/documents/?uuid=043b4c4a-37ca-39f6-a54d-deffa3cdcd65" ] } ], "mendeley" : { "formattedCitation" : "(Burman &lt;i&gt;et al.&lt;/i&gt;, 2008)", "plainTextFormattedCitation" : "(Burman et al., 2008)", "previouslyFormattedCitation" : "(Burman &lt;i&gt;et al.&lt;/i&gt;, 2008)" }, "properties" : {  }, "schema" : "https://github.com/citation-style-language/schema/raw/master/csl-citation.json" }</w:instrText>
      </w:r>
      <w:r w:rsidR="00A7754A">
        <w:fldChar w:fldCharType="separate"/>
      </w:r>
      <w:r w:rsidR="00F71621" w:rsidRPr="00F71621">
        <w:rPr>
          <w:noProof/>
        </w:rPr>
        <w:t xml:space="preserve">(Burman </w:t>
      </w:r>
      <w:r w:rsidR="00F71621" w:rsidRPr="00F71621">
        <w:rPr>
          <w:i/>
          <w:noProof/>
        </w:rPr>
        <w:t>et al.</w:t>
      </w:r>
      <w:r w:rsidR="00F71621" w:rsidRPr="00F71621">
        <w:rPr>
          <w:noProof/>
        </w:rPr>
        <w:t>, 2008)</w:t>
      </w:r>
      <w:r w:rsidR="00A7754A">
        <w:fldChar w:fldCharType="end"/>
      </w:r>
      <w:r w:rsidR="00A7754A">
        <w:t xml:space="preserve">. The same study has shown that Sbi causes </w:t>
      </w:r>
      <w:r w:rsidR="00F27842">
        <w:t>consumption of complement, as it forms covalent attachments with</w:t>
      </w:r>
      <w:r w:rsidR="00E25FC9">
        <w:t xml:space="preserve"> activated</w:t>
      </w:r>
      <w:r w:rsidR="00F27842">
        <w:t xml:space="preserve"> C3</w:t>
      </w:r>
      <w:r w:rsidR="000775C6">
        <w:t>b, without the downstream complement activation.</w:t>
      </w:r>
    </w:p>
    <w:p w14:paraId="6FA5DA29" w14:textId="77777777" w:rsidR="00FD3205" w:rsidRDefault="00FD3205" w:rsidP="00F637CF"/>
    <w:p w14:paraId="5E441158" w14:textId="77777777" w:rsidR="00986C72" w:rsidRDefault="00986C72" w:rsidP="00F637CF"/>
    <w:p w14:paraId="745A5560" w14:textId="77777777" w:rsidR="00986C72" w:rsidRPr="00652958" w:rsidRDefault="00986C72" w:rsidP="00F637CF"/>
    <w:p w14:paraId="71186DB3" w14:textId="5966903B" w:rsidR="009E1B81" w:rsidRDefault="00E07FFC" w:rsidP="00EE19F9">
      <w:pPr>
        <w:pStyle w:val="Heading4"/>
      </w:pPr>
      <w:bookmarkStart w:id="51" w:name="_Toc505262721"/>
      <w:bookmarkStart w:id="52" w:name="_Toc521494741"/>
      <w:r>
        <w:lastRenderedPageBreak/>
        <w:t>Binding of pathogens to host immune cell receptors.</w:t>
      </w:r>
      <w:bookmarkEnd w:id="51"/>
      <w:bookmarkEnd w:id="52"/>
    </w:p>
    <w:p w14:paraId="321D992D" w14:textId="77777777" w:rsidR="00742B1B" w:rsidRPr="00742B1B" w:rsidRDefault="00742B1B" w:rsidP="00742B1B"/>
    <w:p w14:paraId="09C47642" w14:textId="0D91108F" w:rsidR="00E07FFC" w:rsidRDefault="00E17152" w:rsidP="00E07FFC">
      <w:r>
        <w:t xml:space="preserve">Bacteria and their components are recognised by the host immune system </w:t>
      </w:r>
      <w:r w:rsidR="00C57A59">
        <w:t xml:space="preserve">through </w:t>
      </w:r>
      <w:r w:rsidR="00C67297">
        <w:t xml:space="preserve">common </w:t>
      </w:r>
      <w:r w:rsidR="00C57A59">
        <w:t>pathogen-recognition molecular patterns (PAMPs) that bind to patte</w:t>
      </w:r>
      <w:r w:rsidR="003B7D41">
        <w:t>rn recognition receptors (PRRs)</w:t>
      </w:r>
      <w:r w:rsidR="00C57A59">
        <w:t>, causing pro-inflammatory si</w:t>
      </w:r>
      <w:r w:rsidR="00B239E0">
        <w:t>gnalling or phagocytosis</w:t>
      </w:r>
      <w:r w:rsidR="00981769">
        <w:t xml:space="preserve"> </w:t>
      </w:r>
      <w:r w:rsidR="00552FC2">
        <w:fldChar w:fldCharType="begin" w:fldLock="1"/>
      </w:r>
      <w:r w:rsidR="00B145F9">
        <w:instrText>ADDIN CSL_CITATION { "citationItems" : [ { "id" : "ITEM-1", "itemData" : { "DOI" : "10.1128/CMR.00046-08", "ISBN" : "1098-6618 (Electronic)\\n0893-8512 (Linking)", "ISSN" : "08938512", "PMID" : "19366914", "abstract" : "The innate immune system constitutes the first line of defense against invading microbial pathogens and relies on a large family of pattern recognition receptors (PRRs), which detect distinct evolutionarily conserved structures on pathogens, termed pathogen-associated molecular patterns (PAMPs). Among the PRRs, the Toll-like receptors have been studied most extensively. Upon PAMP engagement, PRRs trigger intracellular signaling cascades ultimately culminating in the expression of a variety of proinflammatory molecules, which together orchestrate the early host response to infection, and also is a prerequisite for the subsequent activation and shaping of adaptive immunity. In order to avoid immunopathology, this system is tightly regulated by a number of endogenous molecules that limit the magnitude and duration of the inflammatory response. Moreover, pathogenic microbes have developed sophisticated molecular strategies to subvert host defenses by interfering with molecules involved in inflammatory signaling. This review presents current knowledge on pathogen recognition through different families of PRRs and the increasingly complex signaling pathways responsible for activation of an inflammatory and antimicrobial response. Moreover, medical implications are discussed, including the role of PRRs in primary immunodeficiencies and in the pathogenesis of infectious and autoimmune diseases, as well as the possibilities for translation into clinical and therapeutic applications.", "author" : [ { "dropping-particle" : "", "family" : "Mogensen", "given" : "Trine H", "non-dropping-particle" : "", "parse-names" : false, "suffix" : "" } ], "container-title" : "Clinical Microbiology Reviews", "id" : "ITEM-1", "issue" : "2", "issued" : { "date-parts" : [ [ "2009" ] ] }, "page" : "240-273", "title" : "Pathogen recognition and inflammatory signaling in innate immune defenses", "type" : "article", "volume" : "22" }, "uris" : [ "http://www.mendeley.com/documents/?uuid=9b48fb28-d9b5-3f3d-90d1-93cbbeb91c24" ] } ], "mendeley" : { "formattedCitation" : "(Mogensen, 2009)", "plainTextFormattedCitation" : "(Mogensen, 2009)", "previouslyFormattedCitation" : "(Mogensen, 2009)" }, "properties" : {  }, "schema" : "https://github.com/citation-style-language/schema/raw/master/csl-citation.json" }</w:instrText>
      </w:r>
      <w:r w:rsidR="00552FC2">
        <w:fldChar w:fldCharType="separate"/>
      </w:r>
      <w:r w:rsidR="00F71621" w:rsidRPr="00F71621">
        <w:rPr>
          <w:noProof/>
        </w:rPr>
        <w:t>(Mogensen, 2009)</w:t>
      </w:r>
      <w:r w:rsidR="00552FC2">
        <w:fldChar w:fldCharType="end"/>
      </w:r>
      <w:r w:rsidR="00411CC5">
        <w:t xml:space="preserve">. Several cells of the </w:t>
      </w:r>
      <w:r w:rsidR="00535925">
        <w:t xml:space="preserve">innate </w:t>
      </w:r>
      <w:r w:rsidR="00411CC5">
        <w:t>immune system are capable of phagocytosis, such as organ-specific macrophages, neutrophils</w:t>
      </w:r>
      <w:r w:rsidR="00C67297">
        <w:t>, monocytes</w:t>
      </w:r>
      <w:r w:rsidR="00AB3CB7">
        <w:t>,</w:t>
      </w:r>
      <w:r w:rsidR="00C67297">
        <w:t xml:space="preserve"> natural killer T-cells </w:t>
      </w:r>
      <w:r w:rsidR="00411CC5">
        <w:t>and dendritic cells.</w:t>
      </w:r>
      <w:r w:rsidR="00EA42EA">
        <w:t xml:space="preserve"> These cells usually mediate </w:t>
      </w:r>
      <w:r w:rsidR="00FD13B6">
        <w:t xml:space="preserve">the immediate and non-specific response to bacteria </w:t>
      </w:r>
      <w:r w:rsidR="00742B1B">
        <w:t>(</w:t>
      </w:r>
      <w:r w:rsidR="00FD13B6">
        <w:fldChar w:fldCharType="begin"/>
      </w:r>
      <w:r w:rsidR="00FD13B6">
        <w:instrText xml:space="preserve"> REF _Ref502246641 \h </w:instrText>
      </w:r>
      <w:r w:rsidR="00FD13B6">
        <w:fldChar w:fldCharType="separate"/>
      </w:r>
      <w:r w:rsidR="00BA1790">
        <w:t xml:space="preserve">Figure </w:t>
      </w:r>
      <w:r w:rsidR="00BA1790">
        <w:rPr>
          <w:noProof/>
        </w:rPr>
        <w:t>1</w:t>
      </w:r>
      <w:r w:rsidR="00BA1790">
        <w:t>.</w:t>
      </w:r>
      <w:r w:rsidR="00BA1790">
        <w:rPr>
          <w:noProof/>
        </w:rPr>
        <w:t>6</w:t>
      </w:r>
      <w:r w:rsidR="00FD13B6">
        <w:fldChar w:fldCharType="end"/>
      </w:r>
      <w:r w:rsidR="00742B1B">
        <w:t>)</w:t>
      </w:r>
      <w:r w:rsidR="00FC0067">
        <w:t>. Once the bacteria are</w:t>
      </w:r>
      <w:r w:rsidR="00A30463">
        <w:t xml:space="preserve"> inside the phagocyte,</w:t>
      </w:r>
      <w:r w:rsidR="0073580A" w:rsidRPr="0073580A">
        <w:rPr>
          <w:i/>
          <w:iCs/>
        </w:rPr>
        <w:t xml:space="preserve"> </w:t>
      </w:r>
      <w:r w:rsidR="00055E03">
        <w:t>one of the outcomes</w:t>
      </w:r>
      <w:r w:rsidR="0073580A" w:rsidRPr="0073580A">
        <w:rPr>
          <w:i/>
          <w:iCs/>
        </w:rPr>
        <w:t xml:space="preserve"> </w:t>
      </w:r>
      <w:r w:rsidR="00055E03">
        <w:t>is digestion</w:t>
      </w:r>
      <w:r w:rsidR="0073580A" w:rsidRPr="0073580A">
        <w:rPr>
          <w:i/>
          <w:iCs/>
        </w:rPr>
        <w:t xml:space="preserve"> </w:t>
      </w:r>
      <w:r w:rsidR="00A30463">
        <w:t xml:space="preserve">within the phagolysosome and </w:t>
      </w:r>
      <w:r w:rsidR="00055E03">
        <w:t xml:space="preserve">antigen </w:t>
      </w:r>
      <w:r w:rsidR="00A30463">
        <w:t>components</w:t>
      </w:r>
      <w:r w:rsidR="00742B1B">
        <w:t xml:space="preserve"> are</w:t>
      </w:r>
      <w:r w:rsidR="00A30463">
        <w:t xml:space="preserve"> presented to cells of the adaptive </w:t>
      </w:r>
      <w:r w:rsidR="00E770A6">
        <w:t>immune system</w:t>
      </w:r>
      <w:r w:rsidR="00055E03">
        <w:t xml:space="preserve"> </w:t>
      </w:r>
      <w:r w:rsidR="00055E03">
        <w:fldChar w:fldCharType="begin" w:fldLock="1"/>
      </w:r>
      <w:r w:rsidR="00B145F9">
        <w:instrText>ADDIN CSL_CITATION { "citationItems" : [ { "id" : "ITEM-1", "itemData" : { "DOI" : "10.1038/nrg1944", "ISBN" : "1471-0056", "ISSN" : "14710056", "PMID" : "17139323", "abstract" : "In the past few years, our extensive knowledge of the mammalian immune system and our increasing ability to understand the genetic causes of complex human disease have opened a window onto the pathways that lead to autoimmune disorders. In addition to the well-established role of genetic variation that affects the major histocompatibility complex, a number of rare and common variants that affect a range of immunological pathways are now known to have important influences on the phenotypic diversity that is seen among autoimmune diseases. Recent studies have also highlighted a previously unanticipated interplay between the innate and adaptive immune system, providing a new direction for research in this field.", "author" : [ { "dropping-particle" : "", "family" : "Gregersen", "given" : "Peter K.", "non-dropping-particle" : "", "parse-names" : false, "suffix" : "" }, { "dropping-particle" : "", "family" : "Behrens", "given" : "Timothy W.", "non-dropping-particle" : "", "parse-names" : false, "suffix" : "" } ], "container-title" : "Nature Reviews Genetics", "id" : "ITEM-1", "issue" : "12", "issued" : { "date-parts" : [ [ "2006", "12", "1" ] ] }, "page" : "917-928", "publisher" : "Nature Publishing Group", "title" : "Genetics of autoimmune diseases - Disorders of immune homeostasis", "type" : "article", "volume" : "7" }, "uris" : [ "http://www.mendeley.com/documents/?uuid=e9063135-2167-30b8-9ddd-0b7cb051d3bd" ] } ], "mendeley" : { "formattedCitation" : "(Gregersen and Behrens, 2006)", "plainTextFormattedCitation" : "(Gregersen and Behrens, 2006)", "previouslyFormattedCitation" : "(Gregersen and Behrens, 2006)" }, "properties" : {  }, "schema" : "https://github.com/citation-style-language/schema/raw/master/csl-citation.json" }</w:instrText>
      </w:r>
      <w:r w:rsidR="00055E03">
        <w:fldChar w:fldCharType="separate"/>
      </w:r>
      <w:r w:rsidR="00F71621" w:rsidRPr="00F71621">
        <w:rPr>
          <w:noProof/>
        </w:rPr>
        <w:t>(Gregersen and Behrens, 2006)</w:t>
      </w:r>
      <w:r w:rsidR="00055E03">
        <w:fldChar w:fldCharType="end"/>
      </w:r>
      <w:r w:rsidR="00E770A6">
        <w:t xml:space="preserve">. </w:t>
      </w:r>
    </w:p>
    <w:p w14:paraId="5F315FD8" w14:textId="77777777" w:rsidR="00E05373" w:rsidRDefault="00E05373" w:rsidP="00E07FFC"/>
    <w:p w14:paraId="1193D019" w14:textId="085CD043" w:rsidR="00055E03" w:rsidRDefault="00AE6D76" w:rsidP="00E07FFC">
      <w:r>
        <w:t xml:space="preserve">Toll-like receptor is one of the most studied PPRs and </w:t>
      </w:r>
      <w:r w:rsidR="00815425">
        <w:t xml:space="preserve">was initially discovered in </w:t>
      </w:r>
      <w:r w:rsidR="00815425">
        <w:rPr>
          <w:i/>
        </w:rPr>
        <w:t>Drosophila melanogaster</w:t>
      </w:r>
      <w:r w:rsidR="0073580A" w:rsidRPr="0073580A">
        <w:rPr>
          <w:i/>
          <w:iCs/>
        </w:rPr>
        <w:t xml:space="preserve"> </w:t>
      </w:r>
      <w:r w:rsidR="00AB6C37">
        <w:t>and shown to be essential in antifungal immune response</w:t>
      </w:r>
      <w:r w:rsidR="00DB3A61">
        <w:t xml:space="preserve"> </w:t>
      </w:r>
      <w:r w:rsidR="00DB3A61">
        <w:fldChar w:fldCharType="begin" w:fldLock="1"/>
      </w:r>
      <w:r w:rsidR="00B145F9">
        <w:instrText>ADDIN CSL_CITATION { "citationItems" : [ { "id" : "ITEM-1", "itemData" : { "DOI" : "10.1016/S0092-8674(00)80172-5", "ISBN" : "0092-8674 (Print)\\n0092-8674 (Linking)", "ISSN" : "00928674", "PMID" : "8808632", "abstract" : "The cytokine-induced activation cascade of NF-\u03baB in mammals and the activation of the morphogen dorsal in Drosophila embryos show striking structural and functional similarities (Toll/IL-1, Cactus/I-\u03baB, and dorsal/NF-\u03baB). Here we demonstrate that these parallels extend to the immune response of Drosophila. In particular, the intracellular components of the dorsoventral signaling pathway (except for dorsal) and the extracellular Toll ligand, spatzle, control expression of the antifungal peptide gene drosomycin in adults. We also show that mutations in the Toll signaling pathway dramatically reduce survival after fungal infection. Antibacterial genes are induced either by a distinct pathway involving the immune deficiency gene (imd) or by combined activation of both imd and dorsoventral pathways.", "author" : [ { "dropping-particle" : "", "family" : "Lemaitre", "given" : "Bruno", "non-dropping-particle" : "", "parse-names" : false, "suffix" : "" }, { "dropping-particle" : "", "family" : "Nicolas", "given" : "Emmanuelle", "non-dropping-particle" : "", "parse-names" : false, "suffix" : "" }, { "dropping-particle" : "", "family" : "Michaut", "given" : "Lydia", "non-dropping-particle" : "", "parse-names" : false, "suffix" : "" }, { "dropping-particle" : "", "family" : "Reichhart", "given" : "Jean Marc", "non-dropping-particle" : "", "parse-names" : false, "suffix" : "" }, { "dropping-particle" : "", "family" : "Hoffmann", "given" : "Jules A", "non-dropping-particle" : "", "parse-names" : false, "suffix" : "" } ], "container-title" : "Cell", "id" : "ITEM-1", "issue" : "6", "issued" : { "date-parts" : [ [ "1996" ] ] }, "page" : "973-983", "title" : "The dorsoventral regulatory gene cassette spatzle/Toll/Cactus controls the potent antifungal response in Drosophila adults", "type" : "article-journal", "volume" : "86" }, "uris" : [ "http://www.mendeley.com/documents/?uuid=d307bf88-39e6-3da2-b415-e0a753dd2f0c" ] } ], "mendeley" : { "formattedCitation" : "(Lemaitre &lt;i&gt;et al.&lt;/i&gt;, 1996)", "plainTextFormattedCitation" : "(Lemaitre et al., 1996)", "previouslyFormattedCitation" : "(Lemaitre &lt;i&gt;et al.&lt;/i&gt;, 1996)" }, "properties" : {  }, "schema" : "https://github.com/citation-style-language/schema/raw/master/csl-citation.json" }</w:instrText>
      </w:r>
      <w:r w:rsidR="00DB3A61">
        <w:fldChar w:fldCharType="separate"/>
      </w:r>
      <w:r w:rsidR="00F71621" w:rsidRPr="00F71621">
        <w:rPr>
          <w:noProof/>
        </w:rPr>
        <w:t xml:space="preserve">(Lemaitre </w:t>
      </w:r>
      <w:r w:rsidR="00F71621" w:rsidRPr="00F71621">
        <w:rPr>
          <w:i/>
          <w:noProof/>
        </w:rPr>
        <w:t>et al.</w:t>
      </w:r>
      <w:r w:rsidR="00F71621" w:rsidRPr="00F71621">
        <w:rPr>
          <w:noProof/>
        </w:rPr>
        <w:t>, 1996)</w:t>
      </w:r>
      <w:r w:rsidR="00DB3A61">
        <w:fldChar w:fldCharType="end"/>
      </w:r>
      <w:r w:rsidR="00AB6C37">
        <w:t xml:space="preserve">. </w:t>
      </w:r>
      <w:r w:rsidR="00E3725A">
        <w:t>TLRs are transmembrane domains</w:t>
      </w:r>
      <w:r w:rsidR="00AB3CB7">
        <w:t>,</w:t>
      </w:r>
      <w:r w:rsidR="00E3725A">
        <w:t xml:space="preserve">with an extracellular ligand binding and a cytoplasmic domain, that activates intracellular signalling cascades </w:t>
      </w:r>
      <w:r w:rsidR="000B4BA7">
        <w:fldChar w:fldCharType="begin" w:fldLock="1"/>
      </w:r>
      <w:r w:rsidR="00B145F9">
        <w:instrText>ADDIN CSL_CITATION { "citationItems" : [ { "id" : "ITEM-1", "itemData" : { "DOI" : "10.1038/nri2079", "ISBN" : "1474-1733 (Print)\\r1474-1733", "ISSN" : "14741733", "PMID" : "17457343", "abstract" : "Signalling by Toll-like receptors (TLRs) involves five adaptor proteins known as MyD88, MAL, TRIF, TRAM and SARM. Recent insights have revealed additional functions for MyD88 apart from NF-kappaB activation, including activation of the transcription factors IRF1, IRF5 and IRF7, and also a role outside the TLRs in interferon-gamma signalling. Biochemical information on MAL and TRAM has shown that both act as bridging adaptors, with MAL recruiting MyD88 to TLR2 and TLR4, and TRAM recruiting TRIF to TLR4 to allow for IRF3 activation. Finally, the function of the fifth adaptor, SARM, has been revealed, which negatively regulates TRIF. These new insights allow for a detailed description of the function of the five TIR-domain-containing adaptors in the initiation of TLR signalling.", "author" : [ { "dropping-particle" : "", "family" : "O'Neill", "given" : "Luke A. J.", "non-dropping-particle" : "", "parse-names" : false, "suffix" : "" }, { "dropping-particle" : "", "family" : "Bowie", "given" : "Andrew G.", "non-dropping-particle" : "", "parse-names" : false, "suffix" : "" } ], "container-title" : "Nature Reviews Immunology", "id" : "ITEM-1", "issue" : "5", "issued" : { "date-parts" : [ [ "2007", "5", "1" ] ] }, "page" : "353-364", "publisher" : "Nature Publishing Group", "title" : "The family of five: TIR-domain-containing adaptors in Toll-like receptor signalling", "type" : "article", "volume" : "7" }, "uris" : [ "http://www.mendeley.com/documents/?uuid=9d75325a-df6f-3a6c-bab3-0abe8e53a128" ] } ], "mendeley" : { "formattedCitation" : "(O\u2019Neill and Bowie, 2007)", "plainTextFormattedCitation" : "(O\u2019Neill and Bowie, 2007)", "previouslyFormattedCitation" : "(O\u2019Neill and Bowie, 2007)" }, "properties" : {  }, "schema" : "https://github.com/citation-style-language/schema/raw/master/csl-citation.json" }</w:instrText>
      </w:r>
      <w:r w:rsidR="000B4BA7">
        <w:fldChar w:fldCharType="separate"/>
      </w:r>
      <w:r w:rsidR="00F71621" w:rsidRPr="00F71621">
        <w:rPr>
          <w:noProof/>
        </w:rPr>
        <w:t>(O’Neill and Bowie, 2007)</w:t>
      </w:r>
      <w:r w:rsidR="000B4BA7">
        <w:fldChar w:fldCharType="end"/>
      </w:r>
      <w:r w:rsidR="000B4BA7">
        <w:t xml:space="preserve">. There are 10 distinct TLRs </w:t>
      </w:r>
      <w:r w:rsidR="00E243C8">
        <w:t>in mammals</w:t>
      </w:r>
      <w:r w:rsidR="00665064">
        <w:t xml:space="preserve"> </w:t>
      </w:r>
      <w:r w:rsidR="00E05373">
        <w:t>(</w:t>
      </w:r>
      <w:r w:rsidR="0059151B">
        <w:fldChar w:fldCharType="begin"/>
      </w:r>
      <w:r w:rsidR="0059151B">
        <w:instrText xml:space="preserve"> REF _Ref502248974 \h </w:instrText>
      </w:r>
      <w:r w:rsidR="0059151B">
        <w:fldChar w:fldCharType="separate"/>
      </w:r>
      <w:r w:rsidR="00BA1790">
        <w:t xml:space="preserve">Figure </w:t>
      </w:r>
      <w:r w:rsidR="00BA1790">
        <w:rPr>
          <w:noProof/>
        </w:rPr>
        <w:t>1</w:t>
      </w:r>
      <w:r w:rsidR="00BA1790">
        <w:t>.</w:t>
      </w:r>
      <w:r w:rsidR="00BA1790">
        <w:rPr>
          <w:noProof/>
        </w:rPr>
        <w:t>7</w:t>
      </w:r>
      <w:r w:rsidR="0059151B">
        <w:fldChar w:fldCharType="end"/>
      </w:r>
      <w:r w:rsidR="00E05373">
        <w:t>)</w:t>
      </w:r>
      <w:r w:rsidR="00E243C8">
        <w:t>, each capable o</w:t>
      </w:r>
      <w:r w:rsidR="00781CA2">
        <w:t xml:space="preserve">f recognising specific </w:t>
      </w:r>
      <w:r w:rsidR="0047752E">
        <w:t>molecules</w:t>
      </w:r>
      <w:r w:rsidR="00E243C8">
        <w:t xml:space="preserve"> but eventually leading to recruitment of immune cells as well as upregulation of pro-inflammatory cytokines.</w:t>
      </w:r>
      <w:r w:rsidR="00EA6447">
        <w:t xml:space="preserve"> </w:t>
      </w:r>
      <w:r w:rsidR="00971BE9">
        <w:t>Not all TLRs can be found in the same region of</w:t>
      </w:r>
      <w:r w:rsidR="00E05373">
        <w:t xml:space="preserve"> the cell</w:t>
      </w:r>
      <w:r w:rsidR="00971BE9">
        <w:t xml:space="preserve">, with TLR 1,2,4,5,6, 10 mostly expressed on the cell surface, and </w:t>
      </w:r>
      <w:r w:rsidR="00287154">
        <w:t xml:space="preserve">TLR- 3,7,8,9 mainly seen on endosomes and lysosomes. This allows for cell surface TLRs to recognise </w:t>
      </w:r>
      <w:r w:rsidR="00665064">
        <w:t>bacterial</w:t>
      </w:r>
      <w:r w:rsidR="0047752E">
        <w:t xml:space="preserve"> surface</w:t>
      </w:r>
      <w:r w:rsidR="00665064">
        <w:t xml:space="preserve"> components</w:t>
      </w:r>
      <w:r w:rsidR="00AB3CB7">
        <w:t>,</w:t>
      </w:r>
      <w:r w:rsidR="00665064">
        <w:t xml:space="preserve"> while intracellular TLRs recognise specific nucleic acids </w:t>
      </w:r>
      <w:r w:rsidR="009E060F">
        <w:fldChar w:fldCharType="begin" w:fldLock="1"/>
      </w:r>
      <w:r w:rsidR="00B145F9">
        <w:instrText>ADDIN CSL_CITATION { "citationItems" : [ { "id" : "ITEM-1", "itemData" : { "DOI" : "10.1038/ni1112", "ISBN" : "1529-2908 (Print)\\r1529-2908 (Linking)", "ISSN" : "15292908", "PMID" : "15454922", "abstract" : "Recognition of microbial infection and initiation of host defense responses is controlled by multiple mechanisms. Toll-like receptors (TLRs) have recently emerged as a key component of the innate immune system that detect microbial infection and trigger antimicrobial host defense responses. TLRs activate multiple steps in the inflammatory reactions that help to eliminate the invading pathogens and coordinate systemic defenses. In addition, TLRs control multiple dendritic cell functions and activate signals that are critically involved in the initiation of adaptive immune responses. Recent studies have provided important clues about the mechanisms of TLR-mediated control of adaptive immunity orchestrated by dendritic cell populations in distinct anatomical locations.", "author" : [ { "dropping-particle" : "", "family" : "Iwasaki", "given" : "Akiko", "non-dropping-particle" : "", "parse-names" : false, "suffix" : "" }, { "dropping-particle" : "", "family" : "Medzhitov", "given" : "Ruslan", "non-dropping-particle" : "", "parse-names" : false, "suffix" : "" } ], "container-title" : "Nature Immunology", "id" : "ITEM-1", "issue" : "10", "issued" : { "date-parts" : [ [ "2004", "10", "1" ] ] }, "page" : "987-995", "publisher" : "Nature Publishing Group", "title" : "Toll-like receptor control of the adaptive immune responses", "type" : "article", "volume" : "5" }, "uris" : [ "http://www.mendeley.com/documents/?uuid=a1895ea0-cf4b-36a7-a349-4db81746610e" ] } ], "mendeley" : { "formattedCitation" : "(Iwasaki and Medzhitov, 2004)", "plainTextFormattedCitation" : "(Iwasaki and Medzhitov, 2004)", "previouslyFormattedCitation" : "(Iwasaki and Medzhitov, 2004)" }, "properties" : {  }, "schema" : "https://github.com/citation-style-language/schema/raw/master/csl-citation.json" }</w:instrText>
      </w:r>
      <w:r w:rsidR="009E060F">
        <w:fldChar w:fldCharType="separate"/>
      </w:r>
      <w:r w:rsidR="00F71621" w:rsidRPr="00F71621">
        <w:rPr>
          <w:noProof/>
        </w:rPr>
        <w:t>(Iwasaki and Medzhitov, 2004)</w:t>
      </w:r>
      <w:r w:rsidR="009E060F">
        <w:fldChar w:fldCharType="end"/>
      </w:r>
      <w:r w:rsidR="008C5906">
        <w:t>.</w:t>
      </w:r>
      <w:r w:rsidR="005125C5">
        <w:t xml:space="preserve"> An important function of all TLRs is that they are </w:t>
      </w:r>
      <w:r w:rsidR="005125C5">
        <w:lastRenderedPageBreak/>
        <w:t xml:space="preserve">capable of recognising multiple ligands through </w:t>
      </w:r>
      <w:r w:rsidR="00266456">
        <w:t xml:space="preserve">dimerization </w:t>
      </w:r>
      <w:r w:rsidR="009E2CBF">
        <w:t>with other TLRs. For instance, bacteria</w:t>
      </w:r>
      <w:r w:rsidR="00810EA1">
        <w:t>l</w:t>
      </w:r>
      <w:r w:rsidR="009E2CBF">
        <w:t xml:space="preserve"> </w:t>
      </w:r>
      <w:r w:rsidR="0047752E">
        <w:t>lipoproteins are</w:t>
      </w:r>
      <w:r w:rsidR="0073580A" w:rsidRPr="0073580A">
        <w:rPr>
          <w:i/>
          <w:iCs/>
        </w:rPr>
        <w:t xml:space="preserve"> </w:t>
      </w:r>
      <w:r w:rsidR="0047752E">
        <w:t xml:space="preserve">sensed by TLR2, and </w:t>
      </w:r>
      <w:r w:rsidR="003D2B60">
        <w:t xml:space="preserve">initiates </w:t>
      </w:r>
      <w:r w:rsidR="009E2CBF">
        <w:t>f</w:t>
      </w:r>
      <w:r w:rsidR="003D2B60">
        <w:t xml:space="preserve">ormation of </w:t>
      </w:r>
      <w:r w:rsidR="009E2CBF">
        <w:t>dimers with either TLR1 or TLR6</w:t>
      </w:r>
      <w:r w:rsidR="00810EA1">
        <w:t xml:space="preserve"> </w:t>
      </w:r>
      <w:r w:rsidR="00810EA1">
        <w:fldChar w:fldCharType="begin" w:fldLock="1"/>
      </w:r>
      <w:r w:rsidR="00B145F9">
        <w:instrText>ADDIN CSL_CITATION { "citationItems" : [ { "id" : "ITEM-1", "itemData" : { "DOI" : "10.1016/j.cell.2007.09.008", "ISBN" : "0092-8674 (Print)\\r0092-8674 (Linking)", "ISSN" : "00928674", "PMID" : "17889651", "abstract" : "TLR2 in association with TLR1 or TLR6 plays an important role in the innate immune response by recognizing microbial lipoproteins and lipopeptides. Here we present the crystal structures of the human TLR1-TLR2-lipopeptide complex and of the mouse TLR2-lipopeptide complex. Binding of the tri-acylated lipopeptide, Pam3CSK4, induced the formation of an \"m\" shaped heterodimer of the TLR1 and TLR2 ectodomains whereas binding of the di-acylated lipopeptide, Pam2CSK4, did not. The three lipid chains of Pam3CSK4 mediate the heterodimerization of the receptor; the two ester-bound lipid chains are inserted into a pocket in TLR2, while the amide-bound lipid chain is inserted into a hydrophobic channel in TLR1. An extensive hydrogen-bonding network, as well as hydrophobic interactions, between TLR1 and TLR2 further stabilize the heterodimer. We propose that formation of the TLR1-TLR2 heterodimer brings the intracellular TIR domains close to each other to promote dimerization and initiate signaling. \u00a9 2007 Elsevier Inc. All rights reserved.", "author" : [ { "dropping-particle" : "", "family" : "Jin", "given" : "Mi Sun", "non-dropping-particle" : "", "parse-names" : false, "suffix" : "" }, { "dropping-particle" : "", "family" : "Kim", "given" : "Sung Eun", "non-dropping-particle" : "", "parse-names" : false, "suffix" : "" }, { "dropping-particle" : "", "family" : "Heo", "given" : "Jin Young", "non-dropping-particle" : "", "parse-names" : false, "suffix" : "" }, { "dropping-particle" : "", "family" : "Lee", "given" : "Mi Eun", "non-dropping-particle" : "", "parse-names" : false, "suffix" : "" }, { "dropping-particle" : "", "family" : "Kim", "given" : "Ho Min", "non-dropping-particle" : "", "parse-names" : false, "suffix" : "" }, { "dropping-particle" : "", "family" : "Paik", "given" : "Sang Gi", "non-dropping-particle" : "", "parse-names" : false, "suffix" : "" }, { "dropping-particle" : "", "family" : "Lee", "given" : "Hayyoung", "non-dropping-particle" : "", "parse-names" : false, "suffix" : "" }, { "dropping-particle" : "", "family" : "Lee", "given" : "Jie Oh", "non-dropping-particle" : "", "parse-names" : false, "suffix" : "" } ], "container-title" : "Cell", "id" : "ITEM-1", "issue" : "6", "issued" : { "date-parts" : [ [ "2007", "9", "21" ] ] }, "page" : "1071-1082", "title" : "Crystal Structure of the TLR1-TLR2 Heterodimer Induced by Binding of a Tri-Acylated Lipopeptide", "type" : "article-journal", "volume" : "130" }, "uris" : [ "http://www.mendeley.com/documents/?uuid=5a9b4d16-1b2d-31d7-aa9c-963872fb9fca" ] }, { "id" : "ITEM-2", "itemData" : { "DOI" : "10.1016/j.immuni.2009.09.018", "ISBN" : "1097-4180 (Electronic)\\r1074-7613 (Linking)", "ISSN" : "10747613", "PMID" : "19931471", "abstract" : "Toll-like receptor 2 (TLR2) initiates potent immune responses by recognizing diacylated and triacylated lipopeptides. Its ligand specificity is controlled by whether it heterodimerizes with TLR1 or TLR6. We have determined the crystal structures of TLR2-TLR6-diacylated lipopeptide, TLR2-lipoteichoic acid, and TLR2-PE-DTPA complexes. PE-DTPA, 1,2-dimyristoyl-sn-glycero-3-phosphoethanolamine-N-diethylenetriaminepen taacetic acid, is a synthetic phospholipid derivative. Two major factors contribute to the ligand specificity of TLR2-TLR1 or TLR2-TLR6 heterodimers. First, the lipid channel of TLR6 is blocked by two phenylalanines. Simultaneous mutation of these phenylalanines made TLR2-TLR6 fully responsive not only to diacylated but also to triacylated lipopeptides. Second, the hydrophobic dimerization interface of TLR2-TLR6 is increased by 80%, which compensates for the lack of amide lipid interaction between the lipopeptide and TLR2-TLR6. The structures of the TLR2-lipoteichoic acid and the TLR2-PE-DTPA complexes demonstrate that a precise interaction pattern of the head group is essential for a robust immune response by TLR2 heterodimers. \u00a9 2009 Elsevier Inc. All rights reserved.", "author" : [ { "dropping-particle" : "", "family" : "Kang", "given" : "Jin Young", "non-dropping-particle" : "", "parse-names" : false, "suffix" : "" }, { "dropping-particle" : "", "family" : "Nan", "given" : "Xuehua", "non-dropping-particle" : "", "parse-names" : false, "suffix" : "" }, { "dropping-particle" : "", "family" : "Jin", "given" : "Mi Sun", "non-dropping-particle" : "", "parse-names" : false, "suffix" : "" }, { "dropping-particle" : "", "family" : "Youn", "given" : "Suk Jun", "non-dropping-particle" : "", "parse-names" : false, "suffix" : "" }, { "dropping-particle" : "", "family" : "Ryu", "given" : "Young Hee", "non-dropping-particle" : "", "parse-names" : false, "suffix" : "" }, { "dropping-particle" : "", "family" : "Mah", "given" : "Shinjee", "non-dropping-particle" : "", "parse-names" : false, "suffix" : "" }, { "dropping-particle" : "", "family" : "Han", "given" : "Seung Hyun", "non-dropping-particle" : "", "parse-names" : false, "suffix" : "" }, { "dropping-particle" : "", "family" : "Lee", "given" : "Hayyoung", "non-dropping-particle" : "", "parse-names" : false, "suffix" : "" }, { "dropping-particle" : "", "family" : "Paik", "given" : "Sang Gi", "non-dropping-particle" : "", "parse-names" : false, "suffix" : "" }, { "dropping-particle" : "", "family" : "Lee", "given" : "Jie Oh", "non-dropping-particle" : "", "parse-names" : false, "suffix" : "" } ], "container-title" : "Immunity", "id" : "ITEM-2", "issue" : "6", "issued" : { "date-parts" : [ [ "2009", "12", "18" ] ] }, "page" : "873-884", "title" : "Recognition of Lipopeptide Patterns by Toll-like Receptor 2-Toll-like Receptor 6 Heterodimer", "type" : "article-journal", "volume" : "31" }, "uris" : [ "http://www.mendeley.com/documents/?uuid=174b3fa8-aacc-38e1-a376-e0395c6fa57e" ] } ], "mendeley" : { "formattedCitation" : "(Jin &lt;i&gt;et al.&lt;/i&gt;, 2007; Kang &lt;i&gt;et al.&lt;/i&gt;, 2009)", "plainTextFormattedCitation" : "(Jin et al., 2007; Kang et al., 2009)", "previouslyFormattedCitation" : "(Jin &lt;i&gt;et al.&lt;/i&gt;, 2007; Kang &lt;i&gt;et al.&lt;/i&gt;, 2009)" }, "properties" : {  }, "schema" : "https://github.com/citation-style-language/schema/raw/master/csl-citation.json" }</w:instrText>
      </w:r>
      <w:r w:rsidR="00810EA1">
        <w:fldChar w:fldCharType="separate"/>
      </w:r>
      <w:r w:rsidR="00F71621" w:rsidRPr="00F71621">
        <w:rPr>
          <w:noProof/>
        </w:rPr>
        <w:t xml:space="preserve">(Jin </w:t>
      </w:r>
      <w:r w:rsidR="00F71621" w:rsidRPr="00F71621">
        <w:rPr>
          <w:i/>
          <w:noProof/>
        </w:rPr>
        <w:t>et al.</w:t>
      </w:r>
      <w:r w:rsidR="00F71621" w:rsidRPr="00F71621">
        <w:rPr>
          <w:noProof/>
        </w:rPr>
        <w:t xml:space="preserve">, 2007; Kang </w:t>
      </w:r>
      <w:r w:rsidR="00F71621" w:rsidRPr="00F71621">
        <w:rPr>
          <w:i/>
          <w:noProof/>
        </w:rPr>
        <w:t>et al.</w:t>
      </w:r>
      <w:r w:rsidR="00F71621" w:rsidRPr="00F71621">
        <w:rPr>
          <w:noProof/>
        </w:rPr>
        <w:t>, 2009)</w:t>
      </w:r>
      <w:r w:rsidR="00810EA1">
        <w:fldChar w:fldCharType="end"/>
      </w:r>
      <w:r w:rsidR="00810EA1">
        <w:t xml:space="preserve">, resulting in the proximity of TIR domains and </w:t>
      </w:r>
      <w:r w:rsidR="003D2B60">
        <w:t>commencement</w:t>
      </w:r>
      <w:r w:rsidR="00810EA1">
        <w:t xml:space="preserve"> of downstream signalling</w:t>
      </w:r>
      <w:r w:rsidR="003D2B60">
        <w:t>.</w:t>
      </w:r>
      <w:r w:rsidR="00A43DC8">
        <w:t xml:space="preserve"> TLRs are also capable of binding to other molecules to facilitate </w:t>
      </w:r>
      <w:r w:rsidR="00AB4492">
        <w:t>immune reactions. For ex</w:t>
      </w:r>
      <w:r w:rsidR="006C20CC">
        <w:t xml:space="preserve">ample </w:t>
      </w:r>
      <w:r w:rsidR="00895003">
        <w:t>bacterial liposaccharide is recognised by myeloid differentiation factor 2 (MD2) that is non-covalently attached to TLR4</w:t>
      </w:r>
      <w:r w:rsidR="0078462C">
        <w:t xml:space="preserve"> </w:t>
      </w:r>
      <w:r w:rsidR="0078462C">
        <w:fldChar w:fldCharType="begin" w:fldLock="1"/>
      </w:r>
      <w:r w:rsidR="00B145F9">
        <w:instrText>ADDIN CSL_CITATION { "citationItems" : [ { "id" : "ITEM-1", "itemData" : { "DOI" : "10.1016/j.cyto.2008.01.006", "ISBN" : "10434666", "ISSN" : "10434666", "PMID" : "18304834", "abstract" : "The stimulation of Toll-like receptor 4 (TLR4) by lipopolysaccharide (LPS) induces the release of critical proinflammatory cytokines that are necessary to activate potent immune responses. LPS/TLR4 signaling has been intensively studied in the past few years. Here we review molecules involved in TLR4-mediated signaling, including players that are involved in the negative regulation of this important pathway. ?? 2008 Elsevier Ltd. All rights reserved.", "author" : [ { "dropping-particle" : "", "family" : "Lu", "given" : "Yong Chen", "non-dropping-particle" : "", "parse-names" : false, "suffix" : "" }, { "dropping-particle" : "", "family" : "Yeh", "given" : "Wen Chen", "non-dropping-particle" : "", "parse-names" : false, "suffix" : "" }, { "dropping-particle" : "", "family" : "Ohashi", "given" : "Pamela S.", "non-dropping-particle" : "", "parse-names" : false, "suffix" : "" } ], "container-title" : "Cytokine", "id" : "ITEM-1", "issue" : "2", "issued" : { "date-parts" : [ [ "2008", "5", "1" ] ] }, "page" : "145-151", "publisher" : "Academic Press", "title" : "LPS/TLR4 signal transduction pathway", "type" : "article", "volume" : "42" }, "uris" : [ "http://www.mendeley.com/documents/?uuid=7335c33b-1b4d-308e-90d2-3f343c42a077" ] } ], "mendeley" : { "formattedCitation" : "(Lu, Yeh and Ohashi, 2008)", "plainTextFormattedCitation" : "(Lu, Yeh and Ohashi, 2008)", "previouslyFormattedCitation" : "(Lu, Yeh and Ohashi, 2008)" }, "properties" : {  }, "schema" : "https://github.com/citation-style-language/schema/raw/master/csl-citation.json" }</w:instrText>
      </w:r>
      <w:r w:rsidR="0078462C">
        <w:fldChar w:fldCharType="separate"/>
      </w:r>
      <w:r w:rsidR="00F71621" w:rsidRPr="00F71621">
        <w:rPr>
          <w:noProof/>
        </w:rPr>
        <w:t>(Lu, Yeh and Ohashi, 2008)</w:t>
      </w:r>
      <w:r w:rsidR="0078462C">
        <w:fldChar w:fldCharType="end"/>
      </w:r>
      <w:r w:rsidR="00895003">
        <w:t xml:space="preserve">. This causes </w:t>
      </w:r>
      <w:r w:rsidR="0078462C">
        <w:t>the dimerization of the MD2/TLR4 co</w:t>
      </w:r>
      <w:r w:rsidR="00801888">
        <w:t>mplex and downstream signalling</w:t>
      </w:r>
      <w:r w:rsidR="00673011">
        <w:t>.</w:t>
      </w:r>
    </w:p>
    <w:p w14:paraId="71524C2F" w14:textId="77777777" w:rsidR="00D06672" w:rsidRDefault="00D06672" w:rsidP="00E07FFC"/>
    <w:p w14:paraId="3BFC5A06" w14:textId="49203393" w:rsidR="00673011" w:rsidRDefault="00673011" w:rsidP="00E07FFC"/>
    <w:p w14:paraId="60A60FF5" w14:textId="77777777" w:rsidR="00D32B84" w:rsidRDefault="00D32B84" w:rsidP="00E07FFC"/>
    <w:p w14:paraId="5DBF0C29" w14:textId="77777777" w:rsidR="00D32B84" w:rsidRDefault="00D32B84" w:rsidP="00E07FFC"/>
    <w:p w14:paraId="054258CA" w14:textId="77777777" w:rsidR="00D32B84" w:rsidRDefault="00D32B84" w:rsidP="00E07FFC"/>
    <w:p w14:paraId="5D54F354" w14:textId="77777777" w:rsidR="00D32B84" w:rsidRDefault="00D32B84" w:rsidP="00E07FFC"/>
    <w:p w14:paraId="1F9FCA04" w14:textId="77777777" w:rsidR="00DE311A" w:rsidRDefault="00DE311A" w:rsidP="00E07FFC"/>
    <w:p w14:paraId="1F07D554" w14:textId="77777777" w:rsidR="00D32B84" w:rsidRPr="00787A1B" w:rsidRDefault="00D32B84" w:rsidP="00E07FF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D13B6" w14:paraId="08FAA1F6" w14:textId="77777777" w:rsidTr="00D32B84">
        <w:tc>
          <w:tcPr>
            <w:tcW w:w="8828" w:type="dxa"/>
          </w:tcPr>
          <w:p w14:paraId="32E4A780" w14:textId="29D1C519" w:rsidR="00FD13B6" w:rsidRDefault="00FD13B6" w:rsidP="00E07FFC">
            <w:r w:rsidRPr="00FD13B6">
              <w:rPr>
                <w:noProof/>
                <w:lang w:eastAsia="zh-CN"/>
              </w:rPr>
              <w:lastRenderedPageBreak/>
              <w:drawing>
                <wp:inline distT="0" distB="0" distL="0" distR="0" wp14:anchorId="6F831251" wp14:editId="0C49ACA0">
                  <wp:extent cx="4948642" cy="3081283"/>
                  <wp:effectExtent l="0" t="0" r="4445" b="0"/>
                  <wp:docPr id="1"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Content Placeholder 4"/>
                          <pic:cNvPicPr>
                            <a:picLocks noGrp="1" noChangeAspect="1"/>
                          </pic:cNvPicPr>
                        </pic:nvPicPr>
                        <pic:blipFill>
                          <a:blip r:embed="rId17">
                            <a:extLst>
                              <a:ext uri="{BEBA8EAE-BF5A-486C-A8C5-ECC9F3942E4B}">
                                <a14:imgProps xmlns:a14="http://schemas.microsoft.com/office/drawing/2010/main">
                                  <a14:imgLayer r:embed="rId18">
                                    <a14:imgEffect>
                                      <a14:sharpenSoften amount="50000"/>
                                    </a14:imgEffect>
                                  </a14:imgLayer>
                                </a14:imgProps>
                              </a:ext>
                            </a:extLst>
                          </a:blip>
                          <a:stretch>
                            <a:fillRect/>
                          </a:stretch>
                        </pic:blipFill>
                        <pic:spPr bwMode="auto">
                          <a:xfrm>
                            <a:off x="0" y="0"/>
                            <a:ext cx="4972751" cy="3096294"/>
                          </a:xfrm>
                          <a:prstGeom prst="rect">
                            <a:avLst/>
                          </a:prstGeom>
                          <a:noFill/>
                          <a:ln w="9525">
                            <a:noFill/>
                            <a:round/>
                            <a:headEnd/>
                            <a:tailEnd/>
                          </a:ln>
                        </pic:spPr>
                      </pic:pic>
                    </a:graphicData>
                  </a:graphic>
                </wp:inline>
              </w:drawing>
            </w:r>
          </w:p>
        </w:tc>
      </w:tr>
      <w:tr w:rsidR="00FD13B6" w14:paraId="0A2BA08D" w14:textId="77777777" w:rsidTr="00D32B84">
        <w:tc>
          <w:tcPr>
            <w:tcW w:w="8828" w:type="dxa"/>
          </w:tcPr>
          <w:p w14:paraId="1993214D" w14:textId="77777777" w:rsidR="00D32B84" w:rsidRDefault="00FD13B6" w:rsidP="00DE0389">
            <w:pPr>
              <w:pStyle w:val="NoSpacing"/>
            </w:pPr>
            <w:bookmarkStart w:id="53" w:name="_Ref502246641"/>
            <w:bookmarkStart w:id="54" w:name="_Toc505115935"/>
            <w:bookmarkStart w:id="55" w:name="_Toc505531043"/>
            <w:r>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1</w:t>
            </w:r>
            <w:r w:rsidR="00AE6915">
              <w:rPr>
                <w:noProof/>
              </w:rPr>
              <w:fldChar w:fldCharType="end"/>
            </w:r>
            <w:r w:rsidR="00973C4B">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6</w:t>
            </w:r>
            <w:r w:rsidR="00AE6915">
              <w:rPr>
                <w:noProof/>
              </w:rPr>
              <w:fldChar w:fldCharType="end"/>
            </w:r>
            <w:bookmarkEnd w:id="53"/>
            <w:r>
              <w:t xml:space="preserve"> Interaction between the innate and adaptive immune systems</w:t>
            </w:r>
            <w:r w:rsidR="00D32B84">
              <w:t>.</w:t>
            </w:r>
            <w:bookmarkEnd w:id="54"/>
            <w:bookmarkEnd w:id="55"/>
          </w:p>
          <w:p w14:paraId="61C1BE15" w14:textId="77777777" w:rsidR="00D32B84" w:rsidRDefault="00D32B84" w:rsidP="00DE0389">
            <w:pPr>
              <w:pStyle w:val="NoSpacing"/>
            </w:pPr>
          </w:p>
          <w:p w14:paraId="285FA616" w14:textId="3C714DC8" w:rsidR="00DE0389" w:rsidRDefault="00A4442C" w:rsidP="0050296B">
            <w:pPr>
              <w:pStyle w:val="Legendbody"/>
            </w:pPr>
            <w:r>
              <w:t xml:space="preserve">Various </w:t>
            </w:r>
            <w:r w:rsidR="000438B1">
              <w:t>interactions</w:t>
            </w:r>
            <w:r>
              <w:t xml:space="preserve"> between the innate and adaptive arms of the immune system.</w:t>
            </w:r>
          </w:p>
          <w:p w14:paraId="5FD9BA64" w14:textId="43D795FC" w:rsidR="000438B1" w:rsidRDefault="00A4442C" w:rsidP="0050296B">
            <w:pPr>
              <w:pStyle w:val="Legendbody"/>
            </w:pPr>
            <w:r>
              <w:t>PRR- pattern recognition receptors; TLR- toll like receptor; complement proteins (C1q);mannose-</w:t>
            </w:r>
            <w:r w:rsidR="000438B1">
              <w:t>binding</w:t>
            </w:r>
            <w:r>
              <w:t xml:space="preserve"> protein (MBP); c-reactive protein (CRP), T-cell receptors (TCRs)</w:t>
            </w:r>
            <w:r w:rsidR="000438B1">
              <w:t>;</w:t>
            </w:r>
            <w:r w:rsidR="0073580A" w:rsidRPr="0073580A">
              <w:rPr>
                <w:i/>
                <w:iCs/>
              </w:rPr>
              <w:t xml:space="preserve"> </w:t>
            </w:r>
            <w:r w:rsidR="000438B1">
              <w:t>tumour necrosis factor (TNF); interleukin-1 (IL-1); antigen presenting cell (APC); B-cell receptor (BCR).</w:t>
            </w:r>
          </w:p>
          <w:p w14:paraId="1825F448" w14:textId="77777777" w:rsidR="0050296B" w:rsidRDefault="0050296B" w:rsidP="0050296B">
            <w:pPr>
              <w:pStyle w:val="Legendbody"/>
            </w:pPr>
          </w:p>
          <w:p w14:paraId="52F35FBC" w14:textId="7AA43B41" w:rsidR="00A4442C" w:rsidRPr="00E07FFC" w:rsidRDefault="000438B1" w:rsidP="0050296B">
            <w:pPr>
              <w:pStyle w:val="Legendbody"/>
            </w:pPr>
            <w:r>
              <w:t xml:space="preserve">Adapted from </w:t>
            </w:r>
            <w:r>
              <w:fldChar w:fldCharType="begin" w:fldLock="1"/>
            </w:r>
            <w:r w:rsidR="00B145F9">
              <w:instrText>ADDIN CSL_CITATION { "citationItems" : [ { "id" : "ITEM-1", "itemData" : { "DOI" : "10.1038/nrg1944", "ISBN" : "1471-0056", "ISSN" : "14710056", "PMID" : "17139323", "abstract" : "In the past few years, our extensive knowledge of the mammalian immune system and our increasing ability to understand the genetic causes of complex human disease have opened a window onto the pathways that lead to autoimmune disorders. In addition to the well-established role of genetic variation that affects the major histocompatibility complex, a number of rare and common variants that affect a range of immunological pathways are now known to have important influences on the phenotypic diversity that is seen among autoimmune diseases. Recent studies have also highlighted a previously unanticipated interplay between the innate and adaptive immune system, providing a new direction for research in this field.", "author" : [ { "dropping-particle" : "", "family" : "Gregersen", "given" : "Peter K.", "non-dropping-particle" : "", "parse-names" : false, "suffix" : "" }, { "dropping-particle" : "", "family" : "Behrens", "given" : "Timothy W.", "non-dropping-particle" : "", "parse-names" : false, "suffix" : "" } ], "container-title" : "Nature Reviews Genetics", "id" : "ITEM-1", "issue" : "12", "issued" : { "date-parts" : [ [ "2006", "12", "1" ] ] }, "page" : "917-928", "publisher" : "Nature Publishing Group", "title" : "Genetics of autoimmune diseases - Disorders of immune homeostasis", "type" : "article", "volume" : "7" }, "uris" : [ "http://www.mendeley.com/documents/?uuid=e9063135-2167-30b8-9ddd-0b7cb051d3bd" ] } ], "mendeley" : { "formattedCitation" : "(Gregersen and Behrens, 2006)", "plainTextFormattedCitation" : "(Gregersen and Behrens, 2006)", "previouslyFormattedCitation" : "(Gregersen and Behrens, 2006)" }, "properties" : {  }, "schema" : "https://github.com/citation-style-language/schema/raw/master/csl-citation.json" }</w:instrText>
            </w:r>
            <w:r>
              <w:fldChar w:fldCharType="separate"/>
            </w:r>
            <w:r w:rsidR="00F71621" w:rsidRPr="00F71621">
              <w:rPr>
                <w:noProof/>
              </w:rPr>
              <w:t>(Gregersen and Behrens, 2006)</w:t>
            </w:r>
            <w:r>
              <w:fldChar w:fldCharType="end"/>
            </w:r>
            <w:r>
              <w:t xml:space="preserve"> </w:t>
            </w:r>
          </w:p>
          <w:p w14:paraId="12240049" w14:textId="77777777" w:rsidR="00FD13B6" w:rsidRDefault="00FD13B6" w:rsidP="00FD13B6">
            <w:pPr>
              <w:keepNext/>
            </w:pPr>
          </w:p>
        </w:tc>
      </w:tr>
    </w:tbl>
    <w:p w14:paraId="48310EF8" w14:textId="210AEE5F" w:rsidR="00665064" w:rsidRDefault="00665064" w:rsidP="00972233"/>
    <w:p w14:paraId="3B676BFB" w14:textId="4963EBC9" w:rsidR="00665064" w:rsidRDefault="00665064">
      <w:pPr>
        <w:spacing w:line="240" w:lineRule="auto"/>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665064" w14:paraId="3A3FF1C3" w14:textId="77777777" w:rsidTr="00FB02E8">
        <w:tc>
          <w:tcPr>
            <w:tcW w:w="8828" w:type="dxa"/>
          </w:tcPr>
          <w:p w14:paraId="4F1380C5" w14:textId="3DDEDB82" w:rsidR="00665064" w:rsidRDefault="00E05373" w:rsidP="00972233">
            <w:r w:rsidRPr="00E05373">
              <w:rPr>
                <w:noProof/>
                <w:lang w:eastAsia="zh-CN"/>
              </w:rPr>
              <w:lastRenderedPageBreak/>
              <w:drawing>
                <wp:inline distT="0" distB="0" distL="0" distR="0" wp14:anchorId="2997CEB6" wp14:editId="3FE1F6B5">
                  <wp:extent cx="5612130" cy="5157470"/>
                  <wp:effectExtent l="0" t="0" r="127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9"/>
                          <a:stretch>
                            <a:fillRect/>
                          </a:stretch>
                        </pic:blipFill>
                        <pic:spPr>
                          <a:xfrm>
                            <a:off x="0" y="0"/>
                            <a:ext cx="5612130" cy="5157470"/>
                          </a:xfrm>
                          <a:prstGeom prst="rect">
                            <a:avLst/>
                          </a:prstGeom>
                        </pic:spPr>
                      </pic:pic>
                    </a:graphicData>
                  </a:graphic>
                </wp:inline>
              </w:drawing>
            </w:r>
          </w:p>
        </w:tc>
      </w:tr>
      <w:tr w:rsidR="00665064" w14:paraId="79E614BD" w14:textId="77777777" w:rsidTr="00FB02E8">
        <w:tc>
          <w:tcPr>
            <w:tcW w:w="8828" w:type="dxa"/>
          </w:tcPr>
          <w:p w14:paraId="2744B7A7" w14:textId="6397764C" w:rsidR="00E05373" w:rsidRDefault="00E05373" w:rsidP="0059151B">
            <w:pPr>
              <w:pStyle w:val="NoSpacing"/>
            </w:pPr>
            <w:bookmarkStart w:id="56" w:name="_Ref502248974"/>
            <w:bookmarkStart w:id="57" w:name="_Ref503113163"/>
            <w:bookmarkStart w:id="58" w:name="_Toc505115936"/>
            <w:bookmarkStart w:id="59" w:name="_Toc505531044"/>
            <w:r>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1</w:t>
            </w:r>
            <w:r w:rsidR="00AE6915">
              <w:rPr>
                <w:noProof/>
              </w:rPr>
              <w:fldChar w:fldCharType="end"/>
            </w:r>
            <w:r w:rsidR="00973C4B">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7</w:t>
            </w:r>
            <w:r w:rsidR="00AE6915">
              <w:rPr>
                <w:noProof/>
              </w:rPr>
              <w:fldChar w:fldCharType="end"/>
            </w:r>
            <w:bookmarkEnd w:id="56"/>
            <w:r>
              <w:t xml:space="preserve"> Known mammalian TLRs and their signalling pathways</w:t>
            </w:r>
            <w:bookmarkEnd w:id="57"/>
            <w:bookmarkEnd w:id="58"/>
            <w:bookmarkEnd w:id="59"/>
          </w:p>
          <w:p w14:paraId="03192322" w14:textId="77777777" w:rsidR="0050296B" w:rsidRDefault="0050296B" w:rsidP="0059151B">
            <w:pPr>
              <w:pStyle w:val="NoSpacing"/>
            </w:pPr>
          </w:p>
          <w:p w14:paraId="691CB500" w14:textId="01702928" w:rsidR="0059151B" w:rsidRDefault="0006572C" w:rsidP="0050296B">
            <w:pPr>
              <w:pStyle w:val="Legendbody"/>
            </w:pPr>
            <w:r>
              <w:t>A detailed diagram of all currently know</w:t>
            </w:r>
            <w:r w:rsidR="00A85B8A">
              <w:t>n</w:t>
            </w:r>
            <w:r>
              <w:t xml:space="preserve"> interactions between TLRs and their signalling pathways. Toll like receptor (TLR); </w:t>
            </w:r>
            <w:r w:rsidR="00A168F3">
              <w:t>Toll-IL-1-resistance domains (TIR); myeloid differentiation primary response protein 88 (Myd88); Myd88-adapter-like protein (MAL); T</w:t>
            </w:r>
            <w:r w:rsidR="00B71B15">
              <w:t>IR</w:t>
            </w:r>
            <w:r w:rsidR="009B49FB">
              <w:t xml:space="preserve"> domain-containing </w:t>
            </w:r>
            <w:r w:rsidR="00B71B15">
              <w:t>adaptor protein inducing IFN</w:t>
            </w:r>
            <w:r w:rsidR="00B71B15">
              <w:sym w:font="Symbol" w:char="F062"/>
            </w:r>
            <w:r w:rsidR="00B71B15">
              <w:t xml:space="preserve"> (TRIF); </w:t>
            </w:r>
            <w:r w:rsidR="00A168F3">
              <w:t>TRIF-r</w:t>
            </w:r>
            <w:r w:rsidR="00B71B15">
              <w:t>elated adaptor molecule (TRAM</w:t>
            </w:r>
            <w:r w:rsidR="00A168F3">
              <w:t>)</w:t>
            </w:r>
            <w:r w:rsidR="00B71B15">
              <w:t>; IL-1R associated kinase (IRAK); TNF receptor associated factors (TRAFs); mitogen activated protein kinase (MAPK)</w:t>
            </w:r>
            <w:r w:rsidR="00FB02E8">
              <w:t>; interferon regulated factors (IRFs);cyclic AMP responsive element binding protein (CREB).</w:t>
            </w:r>
          </w:p>
          <w:p w14:paraId="6661B6F6" w14:textId="77777777" w:rsidR="0006572C" w:rsidRDefault="0006572C" w:rsidP="0050296B">
            <w:pPr>
              <w:pStyle w:val="Legendbody"/>
            </w:pPr>
          </w:p>
          <w:p w14:paraId="2EBD1DF9" w14:textId="2AC98AB3" w:rsidR="0006572C" w:rsidRDefault="0006572C" w:rsidP="0050296B">
            <w:pPr>
              <w:pStyle w:val="Legendbody"/>
            </w:pPr>
            <w:r>
              <w:t xml:space="preserve">Adapted from </w:t>
            </w:r>
            <w:r>
              <w:fldChar w:fldCharType="begin" w:fldLock="1"/>
            </w:r>
            <w:r w:rsidR="00B145F9">
              <w:instrText>ADDIN CSL_CITATION { "citationItems" : [ { "id" : "ITEM-1", "itemData" : { "DOI" : "10.1038/nri3446", "ISBN" : "1474-1741 (Electronic)\\n1474-1733 (Linking)", "ISSN" : "14741733", "PMID" : "23681101", "abstract" : "Before the discovery of Toll-like receptors (TLRs), innate immunity was seen as a crude and unsophisticated part of the immune system; its main purpose was considered by immunologists to be ...]; The discovery of Toll-like receptors (TLRs) was an important event for immunology research and was recognized as such with the awarding of the 2011 Nobel Prize in Physiology or Medicine to Jules Hoffmann and Bruce Beutler, who, together with Ralph Steinman, the third winner of the 2011 Nobel Prize and the person who discovered the dendritic cell, were pioneers in the field of innate immunity. TLRs have a central role in immunity--in this Timeline article, we describe the landmark findings that gave rise to this important field of research.", "author" : [ { "dropping-particle" : "", "family" : "O'Neill", "given" : "Luke A. J.", "non-dropping-particle" : "", "parse-names" : false, "suffix" : "" }, { "dropping-particle" : "", "family" : "Golenbock", "given" : "Douglas", "non-dropping-particle" : "", "parse-names" : false, "suffix" : "" }, { "dropping-particle" : "", "family" : "Bowie", "given" : "Andrew G.", "non-dropping-particle" : "", "parse-names" : false, "suffix" : "" } ], "container-title" : "Nature Reviews Immunology", "id" : "ITEM-1", "issue" : "6", "issued" : { "date-parts" : [ [ "2013", "5", "17" ] ] }, "page" : "453-460", "publisher" : "Nature Publishing Group", "title" : "The history of Toll-like receptors-redefining innate immunity", "type" : "article", "volume" : "13" }, "uris" : [ "http://www.mendeley.com/documents/?uuid=0f102f2e-d7bb-329a-bee9-3de4c0dd216a" ] } ], "mendeley" : { "formattedCitation" : "(O\u2019Neill, Golenbock and Bowie, 2013)", "plainTextFormattedCitation" : "(O\u2019Neill, Golenbock and Bowie, 2013)", "previouslyFormattedCitation" : "(O\u2019Neill, Golenbock and Bowie, 2013)" }, "properties" : {  }, "schema" : "https://github.com/citation-style-language/schema/raw/master/csl-citation.json" }</w:instrText>
            </w:r>
            <w:r>
              <w:fldChar w:fldCharType="separate"/>
            </w:r>
            <w:r w:rsidR="00F71621" w:rsidRPr="00F71621">
              <w:rPr>
                <w:noProof/>
              </w:rPr>
              <w:t>(O’Neill, Golenbock and Bowie, 2013)</w:t>
            </w:r>
            <w:r>
              <w:fldChar w:fldCharType="end"/>
            </w:r>
          </w:p>
          <w:p w14:paraId="422AAAC5" w14:textId="77777777" w:rsidR="00665064" w:rsidRDefault="00665064" w:rsidP="00E05373">
            <w:pPr>
              <w:keepNext/>
            </w:pPr>
          </w:p>
        </w:tc>
      </w:tr>
    </w:tbl>
    <w:p w14:paraId="51B1ABFC" w14:textId="6D67DC30" w:rsidR="006B6F12" w:rsidRDefault="006B6F12" w:rsidP="0042099B">
      <w:pPr>
        <w:pStyle w:val="Heading3"/>
      </w:pPr>
      <w:bookmarkStart w:id="60" w:name="_Toc505262722"/>
      <w:bookmarkStart w:id="61" w:name="_Toc521494742"/>
      <w:r>
        <w:lastRenderedPageBreak/>
        <w:t>Recognition of peptidoglycan by the host immune system</w:t>
      </w:r>
      <w:bookmarkEnd w:id="60"/>
      <w:bookmarkEnd w:id="61"/>
    </w:p>
    <w:p w14:paraId="281FD15E" w14:textId="77777777" w:rsidR="006B6F12" w:rsidRPr="006F7294" w:rsidRDefault="006B6F12" w:rsidP="006B6F12"/>
    <w:p w14:paraId="67AFCF6C" w14:textId="5072490B" w:rsidR="006B6F12" w:rsidRDefault="006B6F12" w:rsidP="006B6F12">
      <w:r>
        <w:t xml:space="preserve">Bacterial components including peptidoglycan can be sensed by pattern recognition receptors (PRRs). The two major classes of PRRs described in the literature for sensing </w:t>
      </w:r>
      <w:r w:rsidR="00F45958" w:rsidRPr="00F45958">
        <w:rPr>
          <w:i/>
          <w:iCs/>
        </w:rPr>
        <w:t>S. aureus</w:t>
      </w:r>
      <w:r w:rsidR="0073580A" w:rsidRPr="0073580A">
        <w:rPr>
          <w:i/>
          <w:iCs/>
        </w:rPr>
        <w:t xml:space="preserve"> </w:t>
      </w:r>
      <w:r w:rsidR="002B3197">
        <w:t xml:space="preserve">are TLRs and </w:t>
      </w:r>
      <w:r>
        <w:t xml:space="preserve">Nod-like rectors (NLRs). TLR2 has been shown to recognise </w:t>
      </w:r>
      <w:r w:rsidR="00AE6915" w:rsidRPr="00AE6915">
        <w:t>Gram-</w:t>
      </w:r>
      <w:r>
        <w:t xml:space="preserve">positive bacterial components such as lipoproteins and lipoteichoic acids </w:t>
      </w:r>
      <w:r>
        <w:fldChar w:fldCharType="begin" w:fldLock="1"/>
      </w:r>
      <w:r w:rsidR="00B145F9">
        <w:instrText>ADDIN CSL_CITATION { "citationItems" : [ { "id" : "ITEM-1", "itemData" : { "DOI" : "10.1038/44605", "ISBN" : "0028-0836 (Print)", "ISSN" : "00280836", "PMID" : "10548109", "abstract" : "Macrophages orchestrate innate immunity by phagocytosing pathogens and coordinating inflammatory responses. Effective defence requires the host to discriminate between different pathogens. The specificity of innate immune recognition in Drosophila is mediated by the Toll family of receptors; Toll mediates anti-fungal responses, whereas 18-wheeler mediates anti-bacterial defence. A large number of Toll homologues have been identified in mammals, and Toll-like receptor 4 is critical in responses to Gram-negative bacteria. Here we show that Toll-like receptor 2 is recruited specifically to macrophage phagosomes containing yeast, and that a point mutation in the receptor abrogates inflammatory responses to yeast and Gram-positive bacteria, but not to Gram-negative bacteria. Thus, during the phagocytosis of pathogens, two classes of innate immune receptors cooperate to mediate host defence: phagocytic receptors, such as the mannose receptor, signal particle internalization, and the Toll-like receptors sample the contents of the vacuole and trigger an inflammatory response appropriate to defence against the specific organism.", "author" : [ { "dropping-particle" : "", "family" : "Underhill", "given" : "David M.", "non-dropping-particle" : "", "parse-names" : false, "suffix" : "" }, { "dropping-particle" : "", "family" : "Ozinsky", "given" : "Adrian", "non-dropping-particle" : "", "parse-names" : false, "suffix" : "" }, { "dropping-particle" : "", "family" : "Hajjar", "given" : "Adellne M.", "non-dropping-particle" : "", "parse-names" : false, "suffix" : "" }, { "dropping-particle" : "", "family" : "Stevens", "given" : "Anne", "non-dropping-particle" : "", "parse-names" : false, "suffix" : "" }, { "dropping-particle" : "", "family" : "Wilson", "given" : "Christopher B.", "non-dropping-particle" : "", "parse-names" : false, "suffix" : "" }, { "dropping-particle" : "", "family" : "Bassetti", "given" : "Michael", "non-dropping-particle" : "", "parse-names" : false, "suffix" : "" }, { "dropping-particle" : "", "family" : "Aderem", "given" : "Alan", "non-dropping-particle" : "", "parse-names" : false, "suffix" : "" } ], "container-title" : "Nature", "id" : "ITEM-1", "issue" : "6755", "issued" : { "date-parts" : [ [ "1999", "10", "21" ] ] }, "page" : "811-815", "publisher" : "Nature Publishing Group", "title" : "The Toll-like receptor 2 is recruited to macrophage phagosomes and discriminates between pathogens", "type" : "article-journal", "volume" : "401" }, "uris" : [ "http://www.mendeley.com/documents/?uuid=fc4aabe4-8606-30a5-b9eb-120ecdcb3663" ] }, { "id" : "ITEM-2", "itemData" : { "DOI" : "10.1074/jbc.M400466200", "ISBN" : "0021-9258 (Print)", "ISSN" : "00219258", "PMID" : "15247273", "abstract" : "Lipoteichoic acid (LTA), a key cell wall component of Gram-positive bacteria, seems to function as an immune activator with characteristics very similar to lipopolysaccharide from Gram-negative bacteria. It has been shown that LTA binds CD14 and triggers activation via Toll-like receptor 2, but whether the activation occurs at the cell surface or internalization is required to trigger signaling has yet to be demonstrated. In this work we have investigated LTA binding and internalization and found that LTA and its receptor molecules accumulate in lipid rafts and are subsequently targeted rapidly to the Golgi apparatus. This internalization seems to be lipid raft-dependent because raft-disrupting drugs inhibited LTA/Toll-like receptor 2 colocalization in the Golgi. Similarly to lipopolysaccharide, LTA activation occurs at the cell surface, and the observed trafficking is independent of signaling.", "author" : [ { "dropping-particle" : "", "family" : "Trianiafilou", "given" : "Martha", "non-dropping-particle" : "", "parse-names" : false, "suffix" : "" }, { "dropping-particle" : "", "family" : "Manukyan", "given" : "Maria", "non-dropping-particle" : "", "parse-names" : false, "suffix" : "" }, { "dropping-particle" : "", "family" : "Mackie", "given" : "Alan", "non-dropping-particle" : "", "parse-names" : false, "suffix" : "" }, { "dropping-particle" : "", "family" : "Morath", "given" : "Siegfried", "non-dropping-particle" : "", "parse-names" : false, "suffix" : "" }, { "dropping-particle" : "", "family" : "Hartung", "given" : "Thomas", "non-dropping-particle" : "", "parse-names" : false, "suffix" : "" }, { "dropping-particle" : "", "family" : "Heine", "given" : "Holger", "non-dropping-particle" : "", "parse-names" : false, "suffix" : "" }, { "dropping-particle" : "", "family" : "Triantafilou", "given" : "Kathy", "non-dropping-particle" : "", "parse-names" : false, "suffix" : "" } ], "container-title" : "Journal of Biological Chemistry", "id" : "ITEM-2", "issue" : "39", "issued" : { "date-parts" : [ [ "2004", "9", "24" ] ] }, "page" : "40882-40889", "publisher" : "American Society for Biochemistry and Molecular Biology", "title" : "Lipoteichoic acid and Toll-like receptor 2 internalization and targeting to the Golgi are lipid raft-dependent", "type" : "article-journal", "volume" : "279" }, "uris" : [ "http://www.mendeley.com/documents/?uuid=13d8b3ad-e660-398f-ad0c-a852540ef655" ] } ], "mendeley" : { "formattedCitation" : "(Underhill &lt;i&gt;et al.&lt;/i&gt;, 1999; Trianiafilou &lt;i&gt;et al.&lt;/i&gt;, 2004)", "plainTextFormattedCitation" : "(Underhill et al., 1999; Trianiafilou et al., 2004)", "previouslyFormattedCitation" : "(Underhill &lt;i&gt;et al.&lt;/i&gt;, 1999; Trianiafilou &lt;i&gt;et al.&lt;/i&gt;, 2004)" }, "properties" : {  }, "schema" : "https://github.com/citation-style-language/schema/raw/master/csl-citation.json" }</w:instrText>
      </w:r>
      <w:r>
        <w:fldChar w:fldCharType="separate"/>
      </w:r>
      <w:r w:rsidR="00F71621" w:rsidRPr="00F71621">
        <w:rPr>
          <w:noProof/>
        </w:rPr>
        <w:t xml:space="preserve">(Underhill </w:t>
      </w:r>
      <w:r w:rsidR="00F71621" w:rsidRPr="00F71621">
        <w:rPr>
          <w:i/>
          <w:noProof/>
        </w:rPr>
        <w:t>et al.</w:t>
      </w:r>
      <w:r w:rsidR="00F71621" w:rsidRPr="00F71621">
        <w:rPr>
          <w:noProof/>
        </w:rPr>
        <w:t xml:space="preserve">, 1999; Trianiafilou </w:t>
      </w:r>
      <w:r w:rsidR="00F71621" w:rsidRPr="00F71621">
        <w:rPr>
          <w:i/>
          <w:noProof/>
        </w:rPr>
        <w:t>et al.</w:t>
      </w:r>
      <w:r w:rsidR="00F71621" w:rsidRPr="00F71621">
        <w:rPr>
          <w:noProof/>
        </w:rPr>
        <w:t>, 2004)</w:t>
      </w:r>
      <w:r>
        <w:fldChar w:fldCharType="end"/>
      </w:r>
      <w:r w:rsidR="002B3197">
        <w:t xml:space="preserve"> and</w:t>
      </w:r>
      <w:r>
        <w:t xml:space="preserve"> TLR2</w:t>
      </w:r>
      <w:r>
        <w:rPr>
          <w:vertAlign w:val="superscript"/>
        </w:rPr>
        <w:t>-/-</w:t>
      </w:r>
      <w:r>
        <w:t xml:space="preserve"> mice are much more susceptible to </w:t>
      </w:r>
      <w:r w:rsidR="00F45958" w:rsidRPr="00F45958">
        <w:rPr>
          <w:i/>
          <w:iCs/>
        </w:rPr>
        <w:t>S. aureus</w:t>
      </w:r>
      <w:r w:rsidR="0073580A" w:rsidRPr="0073580A">
        <w:rPr>
          <w:i/>
          <w:iCs/>
        </w:rPr>
        <w:t xml:space="preserve"> </w:t>
      </w:r>
      <w:r>
        <w:t xml:space="preserve">infection compared to wild-type mice </w:t>
      </w:r>
      <w:r>
        <w:fldChar w:fldCharType="begin" w:fldLock="1"/>
      </w:r>
      <w:r w:rsidR="00B145F9">
        <w:instrText>ADDIN CSL_CITATION { "citationItems" : [ { "id" : "ITEM-1", "itemData" : { "DOI" : "10.4049/jimmunol.165.10.5392", "ISBN" : "10.4049/jimmunol.165.10.5392", "ISSN" : "0022-1767", "PMID" : "11067888", "abstract" : "Toll-like receptor (TLR) family acts as pattern recognition re-ceptors for pathogen-specific molecular patterns. We previ-ously showed that TLR2 recognizes Gram-positive bacterial components whereas TLR4 recognizes LPS, a component of Gram-negative bacteria. MyD88 is shown to be an adaptor molecule essential for TLR family signaling. To investigate the role of TLR family in host defense against Gram-positive bac-teria, we infected TLR2-and MyD88-deficient mice with Staphylococcus aureus. Both TLR2-and MyD88-deficient mice were highly susceptible to S. aureus infection, with more en-hanced susceptibility in MyD88-deficient mice. Peritoneal mac-rophages from MyD88-deficient mice did not produce any de-tectable levels of cytokines in response to S. aureus. In contrast, TLR2-deficient macrophages produced reduced, but signifi-cant, levels of the cytokines, and TLR4-deficient macrophages produced the same amounts as wild-type cells, indicating that S. aureus is recognized not only by TLR2, but also by other TLR family members except for TLR4. The Journal of Im-munology, 2000, 165: 5392\u20135396.", "author" : [ { "dropping-particle" : "", "family" : "Takeuchi", "given" : "Osamu", "non-dropping-particle" : "", "parse-names" : false, "suffix" : "" }, { "dropping-particle" : "", "family" : "Hoshino", "given" : "Katsuaki", "non-dropping-particle" : "", "parse-names" : false, "suffix" : "" }, { "dropping-particle" : "", "family" : "Akira", "given" : "Shizuo", "non-dropping-particle" : "", "parse-names" : false, "suffix" : "" } ], "container-title" : "The Journal of Immunology", "id" : "ITEM-1", "issue" : "10", "issued" : { "date-parts" : [ [ "2000" ] ] }, "page" : "5392-5396", "title" : "Cutting Edge: TLR2-Deficient and MyD88-Deficient Mice A\u00e5re Highly Susceptible to Staphylococcus aureus Infection", "type" : "article-journal", "volume" : "165" }, "uris" : [ "http://www.mendeley.com/documents/?uuid=9c29c114-98c9-36c2-afd3-fd323a1fc85e" ] } ], "mendeley" : { "formattedCitation" : "(Takeuchi, Hoshino and Akira, 2000)", "plainTextFormattedCitation" : "(Takeuchi, Hoshino and Akira, 2000)", "previouslyFormattedCitation" : "(Takeuchi, Hoshino and Akira, 2000)" }, "properties" : {  }, "schema" : "https://github.com/citation-style-language/schema/raw/master/csl-citation.json" }</w:instrText>
      </w:r>
      <w:r>
        <w:fldChar w:fldCharType="separate"/>
      </w:r>
      <w:r w:rsidR="00F71621" w:rsidRPr="00F71621">
        <w:rPr>
          <w:noProof/>
        </w:rPr>
        <w:t>(Takeuchi, Hoshino and Akira, 2000)</w:t>
      </w:r>
      <w:r>
        <w:fldChar w:fldCharType="end"/>
      </w:r>
      <w:r>
        <w:t xml:space="preserve">. Interestingly, it has long been thought that peptidoglycan is the ligand for TLR2 </w:t>
      </w:r>
      <w:r>
        <w:fldChar w:fldCharType="begin" w:fldLock="1"/>
      </w:r>
      <w:r w:rsidR="00B145F9">
        <w:instrText>ADDIN CSL_CITATION { "citationItems" : [ { "id" : "ITEM-1", "itemData" : { "DOI" : "10.1128/IAI.73.8.5212-5216.2005", "ISBN" : "0019-9567 (Print)\\r0019-9567 (Linking)", "ISSN" : "00199567", "PMID" : "16041042", "abstract" : "Since the ability of peptidoglycan (PGN) to activate Toll-like receptor 2 (TLR2) was recently questioned, we reevaluated activation of TLR2 by PGN. Polymeric soluble or insoluble Staphylococcus aureus PGN, repurified by sodium dodecyl sulfate or phenol extraction, activated TLR2 at 0.1 to 1 or 10 mug/ml, respectively, and induced tumor necrosis factor alpha production. The TLR2 activation by PGN, but not by lipoteichoic acid, was abolished by muramidase digestion. We conclude that polymeric S. aureus PGN is a TLR2 activator.", "author" : [ { "dropping-particle" : "", "family" : "Dziarski", "given" : "Roman", "non-dropping-particle" : "", "parse-names" : false, "suffix" : "" }, { "dropping-particle" : "", "family" : "Gupta", "given" : "Dipika", "non-dropping-particle" : "", "parse-names" : false, "suffix" : "" } ], "container-title" : "Infection and Immunity", "id" : "ITEM-1", "issue" : "8", "issued" : { "date-parts" : [ [ "2005", "8", "1" ] ] }, "page" : "5212-5216", "publisher" : "American Society for Microbiology", "title" : "Staphylococcus aureus peptidoglycan is a toll-like receptor 2 activator: A reevaluation", "type" : "article-journal", "volume" : "73" }, "uris" : [ "http://www.mendeley.com/documents/?uuid=7e7458a0-27d5-3bbb-b350-0592daf3d0e6" ] } ], "mendeley" : { "formattedCitation" : "(Dziarski and Gupta, 2005)", "plainTextFormattedCitation" : "(Dziarski and Gupta, 2005)", "previouslyFormattedCitation" : "(Dziarski and Gupta, 2005)" }, "properties" : {  }, "schema" : "https://github.com/citation-style-language/schema/raw/master/csl-citation.json" }</w:instrText>
      </w:r>
      <w:r>
        <w:fldChar w:fldCharType="separate"/>
      </w:r>
      <w:r w:rsidR="00F71621" w:rsidRPr="00F71621">
        <w:rPr>
          <w:noProof/>
        </w:rPr>
        <w:t>(Dziarski and Gupta, 2005)</w:t>
      </w:r>
      <w:r>
        <w:fldChar w:fldCharType="end"/>
      </w:r>
      <w:r>
        <w:t xml:space="preserve">, however It was later proven that commercially available peptidoglycan is contaminated by lipoproteins and lipoteichoic acids and it is indeed lipoproteins that signal in a TLR2/1 dependant manner </w:t>
      </w:r>
      <w:r>
        <w:fldChar w:fldCharType="begin" w:fldLock="1"/>
      </w:r>
      <w:r w:rsidR="00B145F9">
        <w:instrText>ADDIN CSL_CITATION { "citationItems" : [ { "id" : "ITEM-1", "itemData" : { "DOI" : "10.1038/sj.embor.7400248", "ISBN" : "10.1038/sj.embor.7400248", "ISSN" : "1469221X", "PMID" : "15359270", "abstract" : "Toll-like receptor 2 (TLR2) has been shown to recognize several classes of pathogen-associated molecular patterns including peptidoglycan (PG). However, studies linking PG with TLR2 recognition have relied mainly on the use of commercial Staphylococcus aureus PG and have not addressed TLR2 recognition of other PG types. Using highly purified PGs from eight bacteria (Escherichia coli, Pseudomonas aeruginosa, Yersinia pseudotuberculosis, Helicobacter pylori, Bacillus subtilis, Listeria monocytogenes, Streptococcus pneumoniae and S. aureus), we show that these PGs are not sensed through TLR2, TLR2/1 or TLR2/6. PG sensing is lost after removal of lipoproteins or lipoteichoic acids (LTAs) from Gram-negative and Gram-positive cell walls, respectively. Accordingly, purified LTAs are sensed synergistically through TLR2/1. Finally, we show that elicited peritoneal murine macrophages do not produce tumour necrosis factor-alpha or interleukin-6 in response to purified PGs, suggesting that PG detection is more likely to occur intracellularly (through Nod1/Nod2) rather than from the extracellular compartment.", "author" : [ { "dropping-particle" : "", "family" : "Travassos", "given" : "Leonardo H", "non-dropping-particle" : "", "parse-names" : false, "suffix" : "" }, { "dropping-particle" : "", "family" : "Girardin", "given" : "Stephen E", "non-dropping-particle" : "", "parse-names" : false, "suffix" : "" }, { "dropping-particle" : "", "family" : "Philpott", "given" : "Dana J", "non-dropping-particle" : "", "parse-names" : false, "suffix" : "" }, { "dropping-particle" : "", "family" : "Blanot", "given" : "Didier", "non-dropping-particle" : "", "parse-names" : false, "suffix" : "" }, { "dropping-particle" : "", "family" : "Nahori", "given" : "Marie Anne", "non-dropping-particle" : "", "parse-names" : false, "suffix" : "" }, { "dropping-particle" : "", "family" : "Werts", "given" : "Catherine", "non-dropping-particle" : "", "parse-names" : false, "suffix" : "" }, { "dropping-particle" : "", "family" : "Boneca", "given" : "Ivo G", "non-dropping-particle" : "", "parse-names" : false, "suffix" : "" } ], "container-title" : "EMBO Reports", "id" : "ITEM-1", "issue" : "10", "issued" : { "date-parts" : [ [ "2004" ] ] }, "page" : "1000-1006", "title" : "Toll-like receptor 2-dependent bacterial sensing does not occur via peptidoglycan recognition", "type" : "article-journal", "volume" : "5" }, "uris" : [ "http://www.mendeley.com/documents/?uuid=1d1e7774-bbb4-3ea4-883e-3fc3cc7fdcab" ] }, { "id" : "ITEM-2", "itemData" : { "DOI" : "10.1074/jbc.M400466200", "ISBN" : "0021-9258 (Print)", "ISSN" : "00219258", "PMID" : "15247273", "abstract" : "Lipoteichoic acid (LTA), a key cell wall component of Gram-positive bacteria, seems to function as an immune activator with characteristics very similar to lipopolysaccharide from Gram-negative bacteria. It has been shown that LTA binds CD14 and triggers activation via Toll-like receptor 2, but whether the activation occurs at the cell surface or internalization is required to trigger signaling has yet to be demonstrated. In this work we have investigated LTA binding and internalization and found that LTA and its receptor molecules accumulate in lipid rafts and are subsequently targeted rapidly to the Golgi apparatus. This internalization seems to be lipid raft-dependent because raft-disrupting drugs inhibited LTA/Toll-like receptor 2 colocalization in the Golgi. Similarly to lipopolysaccharide, LTA activation occurs at the cell surface, and the observed trafficking is independent of signaling.", "author" : [ { "dropping-particle" : "", "family" : "Trianiafilou", "given" : "Martha", "non-dropping-particle" : "", "parse-names" : false, "suffix" : "" }, { "dropping-particle" : "", "family" : "Manukyan", "given" : "Maria", "non-dropping-particle" : "", "parse-names" : false, "suffix" : "" }, { "dropping-particle" : "", "family" : "Mackie", "given" : "Alan", "non-dropping-particle" : "", "parse-names" : false, "suffix" : "" }, { "dropping-particle" : "", "family" : "Morath", "given" : "Siegfried", "non-dropping-particle" : "", "parse-names" : false, "suffix" : "" }, { "dropping-particle" : "", "family" : "Hartung", "given" : "Thomas", "non-dropping-particle" : "", "parse-names" : false, "suffix" : "" }, { "dropping-particle" : "", "family" : "Heine", "given" : "Holger", "non-dropping-particle" : "", "parse-names" : false, "suffix" : "" }, { "dropping-particle" : "", "family" : "Triantafilou", "given" : "Kathy", "non-dropping-particle" : "", "parse-names" : false, "suffix" : "" } ], "container-title" : "Journal of Biological Chemistry", "id" : "ITEM-2", "issue" : "39", "issued" : { "date-parts" : [ [ "2004", "9", "24" ] ] }, "page" : "40882-40889", "publisher" : "American Society for Biochemistry and Molecular Biology", "title" : "Lipoteichoic acid and Toll-like receptor 2 internalization and targeting to the Golgi are lipid raft-dependent", "type" : "article-journal", "volume" : "279" }, "uris" : [ "http://www.mendeley.com/documents/?uuid=13d8b3ad-e660-398f-ad0c-a852540ef655" ] } ], "mendeley" : { "formattedCitation" : "(Travassos &lt;i&gt;et al.&lt;/i&gt;, 2004a; Trianiafilou &lt;i&gt;et al.&lt;/i&gt;, 2004)", "plainTextFormattedCitation" : "(Travassos et al., 2004a; Trianiafilou et al., 2004)", "previouslyFormattedCitation" : "(Travassos &lt;i&gt;et al.&lt;/i&gt;, 2004a; Trianiafilou &lt;i&gt;et al.&lt;/i&gt;, 2004)" }, "properties" : {  }, "schema" : "https://github.com/citation-style-language/schema/raw/master/csl-citation.json" }</w:instrText>
      </w:r>
      <w:r>
        <w:fldChar w:fldCharType="separate"/>
      </w:r>
      <w:r w:rsidR="00F71621" w:rsidRPr="00F71621">
        <w:rPr>
          <w:noProof/>
        </w:rPr>
        <w:t xml:space="preserve">(Travassos </w:t>
      </w:r>
      <w:r w:rsidR="00F71621" w:rsidRPr="00F71621">
        <w:rPr>
          <w:i/>
          <w:noProof/>
        </w:rPr>
        <w:t>et al.</w:t>
      </w:r>
      <w:r w:rsidR="00F71621" w:rsidRPr="00F71621">
        <w:rPr>
          <w:noProof/>
        </w:rPr>
        <w:t xml:space="preserve">, 2004a; Trianiafilou </w:t>
      </w:r>
      <w:r w:rsidR="00F71621" w:rsidRPr="00F71621">
        <w:rPr>
          <w:i/>
          <w:noProof/>
        </w:rPr>
        <w:t>et al.</w:t>
      </w:r>
      <w:r w:rsidR="00F71621" w:rsidRPr="00F71621">
        <w:rPr>
          <w:noProof/>
        </w:rPr>
        <w:t>, 2004)</w:t>
      </w:r>
      <w:r>
        <w:fldChar w:fldCharType="end"/>
      </w:r>
      <w:r>
        <w:t xml:space="preserve">. </w:t>
      </w:r>
    </w:p>
    <w:p w14:paraId="5EB55EFD" w14:textId="77777777" w:rsidR="006B6F12" w:rsidRDefault="006B6F12" w:rsidP="006B6F12"/>
    <w:p w14:paraId="6F09FA4E" w14:textId="1B368238" w:rsidR="006B6F12" w:rsidRDefault="006B6F12" w:rsidP="00FC0067">
      <w:pPr>
        <w:rPr>
          <w:iCs/>
        </w:rPr>
      </w:pPr>
      <w:r>
        <w:t>Nod1 and Nod 2 are currently thought to be the main intracellular receptors shown to recognise and bind to peptidoglycan, and though they are structurally similar, they recognise different types of peptidoglycan.</w:t>
      </w:r>
      <w:r w:rsidR="0073580A" w:rsidRPr="0073580A">
        <w:rPr>
          <w:i/>
          <w:iCs/>
        </w:rPr>
        <w:t xml:space="preserve"> </w:t>
      </w:r>
      <w:r>
        <w:t xml:space="preserve">Nod1 is known to be present in all cell types and is responsible for sensing the m-DAP portion of </w:t>
      </w:r>
      <w:r w:rsidR="00AE6915" w:rsidRPr="00AE6915">
        <w:t>Gram-</w:t>
      </w:r>
      <w:r>
        <w:t xml:space="preserve"> negative peptidoglycan (</w:t>
      </w:r>
      <w:r w:rsidR="00DB40F5">
        <w:t>Figure 4.3</w:t>
      </w:r>
      <w:r>
        <w:t>)</w:t>
      </w:r>
      <w:r w:rsidR="0073580A" w:rsidRPr="0073580A">
        <w:rPr>
          <w:i/>
          <w:iCs/>
        </w:rPr>
        <w:t xml:space="preserve"> </w:t>
      </w:r>
      <w:r>
        <w:fldChar w:fldCharType="begin" w:fldLock="1"/>
      </w:r>
      <w:r w:rsidR="00B145F9">
        <w:instrText>ADDIN CSL_CITATION { "citationItems" : [ { "id" : "ITEM-1", "itemData" : { "DOI" : "10.1074/jbc.274.21.14560", "ISBN" : "0021-9258 (Print)\\r0021-9258 (Linking)", "ISSN" : "00219258", "PMID" : "10329646", "abstract" : "Ced-4 and Apaf-1 belong to a major class of apoptosis regulators that contain caspase-recruitment (CARD) and nucleotide-binding oligomerization domains. Nod1, a protein with an NH2-terminal CARD-linked to a nucleotide-binding domain and a COOH-terminal segment with multiple leucine-rich repeats, was identified. Nod-1 was found to bind to multiple caspases with long prodomains, but specifically activated caspase-9 and promoted caspase-9-induced apoptosis. As reported for Apaf-1, Nod1 required both the CARD and P-loop for function. Unlike Apaf-1, Nod1 induced activation of nuclear factor-kappa-B (NF-kappaB) and bound RICK, a CARD-containing kinase that also induces NF-kappaB activation. Nod1 mutants inhibited NF-kappaB activity induced by RICK, but not that resulting from tumor necrosis factor-alpha stimulation. Thus, Nod1 is a leucine-rich repeat-containing Apaf-1-like molecule that can regulate both apoptosis and NF-kappaB activation pathways.", "author" : [ { "dropping-particle" : "", "family" : "Inohara", "given" : "Naohiro", "non-dropping-particle" : "", "parse-names" : false, "suffix" : "" }, { "dropping-particle" : "", "family" : "Koseki", "given" : "Takeyoshi", "non-dropping-particle" : "", "parse-names" : false, "suffix" : "" }, { "dropping-particle" : "", "family" : "Peso", "given" : "Luis", "non-dropping-particle" : "Del", "parse-names" : false, "suffix" : "" }, { "dropping-particle" : "", "family" : "Hu", "given" : "Yuanming", "non-dropping-particle" : "", "parse-names" : false, "suffix" : "" }, { "dropping-particle" : "", "family" : "Yee", "given" : "Christina", "non-dropping-particle" : "", "parse-names" : false, "suffix" : "" }, { "dropping-particle" : "", "family" : "Chen", "given" : "Shu", "non-dropping-particle" : "", "parse-names" : false, "suffix" : "" }, { "dropping-particle" : "", "family" : "Carrio", "given" : "Roberto", "non-dropping-particle" : "", "parse-names" : false, "suffix" : "" }, { "dropping-particle" : "", "family" : "Merino", "given" : "Jesus", "non-dropping-particle" : "", "parse-names" : false, "suffix" : "" }, { "dropping-particle" : "", "family" : "Liu", "given" : "Ding", "non-dropping-particle" : "", "parse-names" : false, "suffix" : "" }, { "dropping-particle" : "", "family" : "Ni", "given" : "Jian", "non-dropping-particle" : "", "parse-names" : false, "suffix" : "" }, { "dropping-particle" : "", "family" : "N\u00fa\u00f1ez", "given" : "Gabriel", "non-dropping-particle" : "", "parse-names" : false, "suffix" : "" } ], "container-title" : "Journal of Biological Chemistry", "id" : "ITEM-1", "issue" : "21", "issued" : { "date-parts" : [ [ "1999", "5", "21" ] ] }, "page" : "14560-14567", "publisher" : "American Society for Biochemistry and Molecular Biology", "title" : "Nod1, an Apaf-1-like activator of caspase-9 and nuclear factor-\u03baB", "type" : "article-journal", "volume" : "274" }, "uris" : [ "http://www.mendeley.com/documents/?uuid=26b32f96-ebbb-37f5-98c4-3b3c975e628f" ] }, { "id" : "ITEM-2", "itemData" : { "DOI" : "10.1038/ni945", "ISSN" : "1529-2908", "abstract" : "An essential role for NOD1 in host recognition of bacterial peptidoglycan containing diaminopimelic acid", "author" : [ { "dropping-particle" : "", "family" : "Chamaillard", "given" : "Mathias", "non-dropping-particle" : "", "parse-names" : false, "suffix" : "" }, { "dropping-particle" : "", "family" : "Hashimoto", "given" : "Masahito", "non-dropping-particle" : "", "parse-names" : false, "suffix" : "" }, { "dropping-particle" : "", "family" : "Horie", "given" : "Yasuo", "non-dropping-particle" : "", "parse-names" : false, "suffix" : "" }, { "dropping-particle" : "", "family" : "Masumoto", "given" : "Junya", "non-dropping-particle" : "", "parse-names" : false, "suffix" : "" }, { "dropping-particle" : "", "family" : "Qiu", "given" : "Su", "non-dropping-particle" : "", "parse-names" : false, "suffix" : "" }, { "dropping-particle" : "", "family" : "Saab", "given" : "Lisa", "non-dropping-particle" : "", "parse-names" : false, "suffix" : "" }, { "dropping-particle" : "", "family" : "Ogura", "given" : "Yasunori", "non-dropping-particle" : "", "parse-names" : false, "suffix" : "" }, { "dropping-particle" : "", "family" : "Kawasaki", "given" : "Akiko", "non-dropping-particle" : "", "parse-names" : false, "suffix" : "" }, { "dropping-particle" : "", "family" : "Fukase", "given" : "Koichi", "non-dropping-particle" : "", "parse-names" : false, "suffix" : "" }, { "dropping-particle" : "", "family" : "Kusumoto", "given" : "Shoichi", "non-dropping-particle" : "", "parse-names" : false, "suffix" : "" }, { "dropping-particle" : "", "family" : "Valvano", "given" : "Miguel A", "non-dropping-particle" : "", "parse-names" : false, "suffix" : "" }, { "dropping-particle" : "", "family" : "Foster", "given" : "Simon J", "non-dropping-particle" : "", "parse-names" : false, "suffix" : "" }, { "dropping-particle" : "", "family" : "Mak", "given" : "Tak W", "non-dropping-particle" : "", "parse-names" : false, "suffix" : "" }, { "dropping-particle" : "", "family" : "Nu\u00f1ez", "given" : "Gabriel", "non-dropping-particle" : "", "parse-names" : false, "suffix" : "" }, { "dropping-particle" : "", "family" : "Inohara", "given" : "Naohiro", "non-dropping-particle" : "", "parse-names" : false, "suffix" : "" } ], "container-title" : "Nature Immunology", "id" : "ITEM-2", "issue" : "7", "issued" : { "date-parts" : [ [ "2003", "7", "6" ] ] }, "page" : "702-707", "publisher" : "Nature Publishing Group", "title" : "An essential role for NOD1 in host recognition of bacterial peptidoglycan containing diaminopimelic acid", "type" : "article-journal", "volume" : "4" }, "uris" : [ "http://www.mendeley.com/documents/?uuid=6ce975c8-d107-37e8-983e-767666a5b912" ] } ], "mendeley" : { "formattedCitation" : "(Inohara &lt;i&gt;et al.&lt;/i&gt;, 1999; Chamaillard &lt;i&gt;et al.&lt;/i&gt;, 2003)", "plainTextFormattedCitation" : "(Inohara et al., 1999; Chamaillard et al., 2003)", "previouslyFormattedCitation" : "(Inohara &lt;i&gt;et al.&lt;/i&gt;, 1999; Chamaillard &lt;i&gt;et al.&lt;/i&gt;, 2003)" }, "properties" : {  }, "schema" : "https://github.com/citation-style-language/schema/raw/master/csl-citation.json" }</w:instrText>
      </w:r>
      <w:r>
        <w:fldChar w:fldCharType="separate"/>
      </w:r>
      <w:r w:rsidR="00F71621" w:rsidRPr="00F71621">
        <w:rPr>
          <w:noProof/>
        </w:rPr>
        <w:t xml:space="preserve">(Inohara </w:t>
      </w:r>
      <w:r w:rsidR="00F71621" w:rsidRPr="00F71621">
        <w:rPr>
          <w:i/>
          <w:noProof/>
        </w:rPr>
        <w:t>et al.</w:t>
      </w:r>
      <w:r w:rsidR="00F71621" w:rsidRPr="00F71621">
        <w:rPr>
          <w:noProof/>
        </w:rPr>
        <w:t xml:space="preserve">, 1999; Chamaillard </w:t>
      </w:r>
      <w:r w:rsidR="00F71621" w:rsidRPr="00F71621">
        <w:rPr>
          <w:i/>
          <w:noProof/>
        </w:rPr>
        <w:t>et al.</w:t>
      </w:r>
      <w:r w:rsidR="00F71621" w:rsidRPr="00F71621">
        <w:rPr>
          <w:noProof/>
        </w:rPr>
        <w:t>, 2003)</w:t>
      </w:r>
      <w:r>
        <w:fldChar w:fldCharType="end"/>
      </w:r>
      <w:r>
        <w:rPr>
          <w:i/>
          <w:iCs/>
        </w:rPr>
        <w:t xml:space="preserve">. </w:t>
      </w:r>
      <w:r>
        <w:rPr>
          <w:iCs/>
        </w:rPr>
        <w:t xml:space="preserve">Nod2 has been shown to be present </w:t>
      </w:r>
      <w:r>
        <w:rPr>
          <w:i/>
          <w:iCs/>
        </w:rPr>
        <w:t xml:space="preserve">in vivo </w:t>
      </w:r>
      <w:r>
        <w:rPr>
          <w:iCs/>
        </w:rPr>
        <w:t>in phagocytes such as monocytes</w:t>
      </w:r>
      <w:r w:rsidR="00AB3CB7">
        <w:rPr>
          <w:iCs/>
        </w:rPr>
        <w:t>,</w:t>
      </w:r>
      <w:r>
        <w:rPr>
          <w:iCs/>
        </w:rPr>
        <w:t xml:space="preserve"> macrophages and neutrophils and some studies have also shown it to be expressed </w:t>
      </w:r>
      <w:r>
        <w:rPr>
          <w:i/>
          <w:iCs/>
        </w:rPr>
        <w:t xml:space="preserve">in-vitro </w:t>
      </w:r>
      <w:r>
        <w:rPr>
          <w:iCs/>
        </w:rPr>
        <w:t xml:space="preserve">in epithelial cells stimulated by LPS </w:t>
      </w:r>
      <w:r>
        <w:rPr>
          <w:iCs/>
        </w:rPr>
        <w:fldChar w:fldCharType="begin" w:fldLock="1"/>
      </w:r>
      <w:r w:rsidR="00B145F9">
        <w:rPr>
          <w:iCs/>
        </w:rPr>
        <w:instrText>ADDIN CSL_CITATION { "citationItems" : [ { "id" : "ITEM-1", "itemData" : { "DOI" : "10.1074/jbc.M206473200", "ISSN" : "0021-9258", "PMID" : "12194982", "abstract" : "Nod2, a member of the Apaf1/Nod protein family, confers responsiveness to bacterial products and activates NF-kappaB, a transcription factor that plays a central role in innate immunity. Recently, genetic variation in Nod2 has been associated with susceptibility to Crohn's disease. Here, we report that expression of Nod2 is induced upon differentiation of CD34(+) hematopoietic progenitor cells into granulocyte or monocyte/macrophages. In peripheral blood cells, the highest levels of Nod2 were observed in CD14(+) (monocytes), CD15(+) (granulocytes), and CD40(+)/CD86(+) (dendritic cells) cell populations. Notably, stimulation of myeloblastic and epithelial cells with bacterial lipopolysaccharide or TNFalpha resulted in up-regulation of Nod2. A search for consensus sites within the Nod2 promoter revealed a NF-kappaB binding element that was required for transcriptional activity in response to TNFalpha. Moreover, ectopic expression of p65 induced transactivation, whereas that of dominant-negative IkappaBalpha blocked the transcriptional activity of the Nod2 promoter. Upon stimulation with TNFalpha or lipopolysaccharide, both p50 and p65 subunits of NF-kappaB were bound to the Nod2 promoter. Thus, Nod2 expression is enhanced by proinflammatory cytokines and bacterial components via NF-kappaB, a mechanism that may contribute to the amplification of the innate immune response and susceptibility to inflammatory disease.", "author" : [ { "dropping-particle" : "", "family" : "Gutierrez", "given" : "Olga", "non-dropping-particle" : "", "parse-names" : false, "suffix" : "" }, { "dropping-particle" : "", "family" : "Pipaon", "given" : "Carlos", "non-dropping-particle" : "", "parse-names" : false, "suffix" : "" }, { "dropping-particle" : "", "family" : "Inohara", "given" : "Naohiro", "non-dropping-particle" : "", "parse-names" : false, "suffix" : "" }, { "dropping-particle" : "", "family" : "Fontalba", "given" : "Ana", "non-dropping-particle" : "", "parse-names" : false, "suffix" : "" }, { "dropping-particle" : "", "family" : "Ogura", "given" : "Yasunori", "non-dropping-particle" : "", "parse-names" : false, "suffix" : "" }, { "dropping-particle" : "", "family" : "Prosper", "given" : "Felipe", "non-dropping-particle" : "", "parse-names" : false, "suffix" : "" }, { "dropping-particle" : "", "family" : "Nunez", "given" : "Gabriel", "non-dropping-particle" : "", "parse-names" : false, "suffix" : "" }, { "dropping-particle" : "", "family" : "Fernandez-Luna", "given" : "Jose L", "non-dropping-particle" : "", "parse-names" : false, "suffix" : "" } ], "container-title" : "The Journal of biological chemistry", "id" : "ITEM-1", "issue" : "44", "issued" : { "date-parts" : [ [ "2002", "11", "1" ] ] }, "page" : "41701-5", "publisher" : "American Society for Biochemistry and Molecular Biology", "title" : "Induction of Nod2 in myelomonocytic and intestinal epithelial cells via nuclear factor-kappa B activation.", "type" : "article-journal", "volume" : "277" }, "uris" : [ "http://www.mendeley.com/documents/?uuid=ffad3c2f-eba0-327d-b9af-7a90674ecf75" ] } ], "mendeley" : { "formattedCitation" : "(Gutierrez &lt;i&gt;et al.&lt;/i&gt;, 2002)", "plainTextFormattedCitation" : "(Gutierrez et al., 2002)", "previouslyFormattedCitation" : "(Gutierrez &lt;i&gt;et al.&lt;/i&gt;, 2002)" }, "properties" : {  }, "schema" : "https://github.com/citation-style-language/schema/raw/master/csl-citation.json" }</w:instrText>
      </w:r>
      <w:r>
        <w:rPr>
          <w:iCs/>
        </w:rPr>
        <w:fldChar w:fldCharType="separate"/>
      </w:r>
      <w:r w:rsidR="00F71621" w:rsidRPr="00F71621">
        <w:rPr>
          <w:iCs/>
          <w:noProof/>
        </w:rPr>
        <w:t xml:space="preserve">(Gutierrez </w:t>
      </w:r>
      <w:r w:rsidR="00F71621" w:rsidRPr="00F71621">
        <w:rPr>
          <w:i/>
          <w:iCs/>
          <w:noProof/>
        </w:rPr>
        <w:t>et al.</w:t>
      </w:r>
      <w:r w:rsidR="00F71621" w:rsidRPr="00F71621">
        <w:rPr>
          <w:iCs/>
          <w:noProof/>
        </w:rPr>
        <w:t>, 2002)</w:t>
      </w:r>
      <w:r>
        <w:rPr>
          <w:iCs/>
        </w:rPr>
        <w:fldChar w:fldCharType="end"/>
      </w:r>
      <w:r>
        <w:rPr>
          <w:iCs/>
        </w:rPr>
        <w:t xml:space="preserve">. Nod2 is capable of sensing intracellular </w:t>
      </w:r>
      <w:r w:rsidR="00AE6915" w:rsidRPr="00AE6915">
        <w:t>Gram-</w:t>
      </w:r>
      <w:r>
        <w:rPr>
          <w:iCs/>
        </w:rPr>
        <w:t>p</w:t>
      </w:r>
      <w:r w:rsidR="002B3197">
        <w:rPr>
          <w:iCs/>
        </w:rPr>
        <w:t xml:space="preserve">ositive and </w:t>
      </w:r>
      <w:r w:rsidR="00AE6915" w:rsidRPr="00AE6915">
        <w:t>Gram-</w:t>
      </w:r>
      <w:r w:rsidR="002B3197">
        <w:rPr>
          <w:iCs/>
        </w:rPr>
        <w:t xml:space="preserve"> peptidoglycan</w:t>
      </w:r>
      <w:r>
        <w:rPr>
          <w:iCs/>
        </w:rPr>
        <w:t>,</w:t>
      </w:r>
      <w:r w:rsidR="002B3197">
        <w:rPr>
          <w:iCs/>
        </w:rPr>
        <w:t xml:space="preserve"> </w:t>
      </w:r>
      <w:r>
        <w:rPr>
          <w:iCs/>
        </w:rPr>
        <w:t>with MDP</w:t>
      </w:r>
      <w:r w:rsidR="0073580A" w:rsidRPr="0073580A">
        <w:rPr>
          <w:i/>
          <w:iCs/>
        </w:rPr>
        <w:t xml:space="preserve"> </w:t>
      </w:r>
      <w:r>
        <w:rPr>
          <w:iCs/>
        </w:rPr>
        <w:t>(</w:t>
      </w:r>
      <w:r>
        <w:rPr>
          <w:iCs/>
        </w:rPr>
        <w:fldChar w:fldCharType="begin"/>
      </w:r>
      <w:r>
        <w:rPr>
          <w:iCs/>
        </w:rPr>
        <w:instrText xml:space="preserve"> REF _Ref502325370 \h </w:instrText>
      </w:r>
      <w:r>
        <w:rPr>
          <w:iCs/>
        </w:rPr>
      </w:r>
      <w:r>
        <w:rPr>
          <w:iCs/>
        </w:rPr>
        <w:fldChar w:fldCharType="separate"/>
      </w:r>
      <w:r w:rsidR="00BA1790">
        <w:t xml:space="preserve">Figure </w:t>
      </w:r>
      <w:r w:rsidR="00BA1790">
        <w:rPr>
          <w:noProof/>
        </w:rPr>
        <w:t>1</w:t>
      </w:r>
      <w:r w:rsidR="00BA1790">
        <w:t>.</w:t>
      </w:r>
      <w:r w:rsidR="00BA1790">
        <w:rPr>
          <w:noProof/>
        </w:rPr>
        <w:t>1</w:t>
      </w:r>
      <w:r>
        <w:rPr>
          <w:iCs/>
        </w:rPr>
        <w:fldChar w:fldCharType="end"/>
      </w:r>
      <w:r>
        <w:rPr>
          <w:iCs/>
        </w:rPr>
        <w:t>) being the smallest peptidoglycan fragment that could be sensed</w:t>
      </w:r>
      <w:r w:rsidR="0073580A" w:rsidRPr="0073580A">
        <w:rPr>
          <w:i/>
          <w:iCs/>
        </w:rPr>
        <w:t xml:space="preserve"> </w:t>
      </w:r>
      <w:r>
        <w:rPr>
          <w:iCs/>
        </w:rPr>
        <w:fldChar w:fldCharType="begin" w:fldLock="1"/>
      </w:r>
      <w:r w:rsidR="00B145F9">
        <w:rPr>
          <w:iCs/>
        </w:rPr>
        <w:instrText>ADDIN CSL_CITATION { "citationItems" : [ { "id" : "ITEM-1", "itemData" : { "DOI" : "10.1074/jbc.C200651200", "ISBN" : "3314061390", "ISSN" : "00219258", "PMID" : "12527755", "abstract" : "Nod2 activates the NF-kappaB pathway following intracellular stimulation by bacterial products. Recently, mutations in Nod2 have been shown to be associated with Crohn's disease, suggesting a role for bacteria-host interactions in the etiology of this disorder. We show here that Nod2 is a general sensor of peptidoglycan through the recognition of muramyl dipeptide (MDP), the minimal bioactive peptidoglycan motif common to all bacteria. Moreover, the 3020insC frameshift mutation, the most frequent Nod2 variant associated with Crohn's disease patients, fully abrogates Nod2-dependent detection of peptidoglycan and MDP. Together, these results impact on the understanding of Crohn's disease development. Additionally, the characterization of Nod2 as the first pathogen-recognition molecule that detects MDP will help to unravel the well known biological activities of this immunomodulatory compound.", "author" : [ { "dropping-particle" : "", "family" : "Girardin", "given" : "Stephen E", "non-dropping-particle" : "", "parse-names" : false, "suffix" : "" }, { "dropping-particle" : "", "family" : "Boneca", "given" : "Ivo G", "non-dropping-particle" : "", "parse-names" : false, "suffix" : "" }, { "dropping-particle" : "", "family" : "Viala", "given" : "J\u00e9r\u00f4me", "non-dropping-particle" : "", "parse-names" : false, "suffix" : "" }, { "dropping-particle" : "", "family" : "Chamaillard", "given" : "Mathias", "non-dropping-particle" : "", "parse-names" : false, "suffix" : "" }, { "dropping-particle" : "", "family" : "Labigne", "given" : "Agn\u00e8s", "non-dropping-particle" : "", "parse-names" : false, "suffix" : "" }, { "dropping-particle" : "", "family" : "Thomas", "given" : "Gilles", "non-dropping-particle" : "", "parse-names" : false, "suffix" : "" }, { "dropping-particle" : "", "family" : "Philpott", "given" : "Dana J", "non-dropping-particle" : "", "parse-names" : false, "suffix" : "" }, { "dropping-particle" : "", "family" : "Sansonetti", "given" : "Philippe J", "non-dropping-particle" : "", "parse-names" : false, "suffix" : "" } ], "container-title" : "Journal of Biological Chemistry", "id" : "ITEM-1", "issue" : "11", "issued" : { "date-parts" : [ [ "2003", "3", "14" ] ] }, "page" : "8869-8872", "publisher" : "American Society for Biochemistry and Molecular Biology", "title" : "Nod2 is a general sensor of peptidoglycan through muramyl dipeptide (MDP) detection", "type" : "article-journal", "volume" : "278" }, "uris" : [ "http://www.mendeley.com/documents/?uuid=85e2b401-eb7a-3c60-bdee-1aec691bf20e" ] } ], "mendeley" : { "formattedCitation" : "(Girardin &lt;i&gt;et al.&lt;/i&gt;, 2003)", "plainTextFormattedCitation" : "(Girardin et al., 2003)", "previouslyFormattedCitation" : "(Girardin &lt;i&gt;et al.&lt;/i&gt;, 2003)" }, "properties" : {  }, "schema" : "https://github.com/citation-style-language/schema/raw/master/csl-citation.json" }</w:instrText>
      </w:r>
      <w:r>
        <w:rPr>
          <w:iCs/>
        </w:rPr>
        <w:fldChar w:fldCharType="separate"/>
      </w:r>
      <w:r w:rsidR="00F71621" w:rsidRPr="00F71621">
        <w:rPr>
          <w:iCs/>
          <w:noProof/>
        </w:rPr>
        <w:t xml:space="preserve">(Girardin </w:t>
      </w:r>
      <w:r w:rsidR="00F71621" w:rsidRPr="00F71621">
        <w:rPr>
          <w:i/>
          <w:iCs/>
          <w:noProof/>
        </w:rPr>
        <w:t>et al.</w:t>
      </w:r>
      <w:r w:rsidR="00F71621" w:rsidRPr="00F71621">
        <w:rPr>
          <w:iCs/>
          <w:noProof/>
        </w:rPr>
        <w:t>, 2003)</w:t>
      </w:r>
      <w:r>
        <w:rPr>
          <w:iCs/>
        </w:rPr>
        <w:fldChar w:fldCharType="end"/>
      </w:r>
      <w:r>
        <w:rPr>
          <w:iCs/>
        </w:rPr>
        <w:t xml:space="preserve">. The end result of Nod-activation is production of </w:t>
      </w:r>
      <w:r>
        <w:rPr>
          <w:iCs/>
        </w:rPr>
        <w:lastRenderedPageBreak/>
        <w:t>pro-inflammatory cytokines through upregulation of transcription by NF-</w:t>
      </w:r>
      <w:r>
        <w:rPr>
          <w:iCs/>
        </w:rPr>
        <w:sym w:font="Symbol" w:char="F06B"/>
      </w:r>
      <w:r>
        <w:rPr>
          <w:iCs/>
        </w:rPr>
        <w:t>B, as well as activation of the ERK and JNK pathways. For instance Nod1 has been shown to cause production of IL-8 c</w:t>
      </w:r>
      <w:r w:rsidR="00FC0067">
        <w:rPr>
          <w:iCs/>
        </w:rPr>
        <w:t>hemokine</w:t>
      </w:r>
      <w:r>
        <w:rPr>
          <w:iCs/>
        </w:rPr>
        <w:t xml:space="preserve"> by signalling through the JNK pathway </w:t>
      </w:r>
      <w:r>
        <w:rPr>
          <w:iCs/>
        </w:rPr>
        <w:fldChar w:fldCharType="begin" w:fldLock="1"/>
      </w:r>
      <w:r w:rsidR="00B145F9">
        <w:rPr>
          <w:iCs/>
        </w:rPr>
        <w:instrText>ADDIN CSL_CITATION { "citationItems" : [ { "id" : "ITEM-1", "itemData" : { "DOI" : "10.1111/aji.12672", "ISSN" : "16000897", "PMID" : "28328096", "abstract" : "Decidual stromal cells (DSCs) are known to regulate trophoblast invasion via unveiled mechanism yet. And nucleotide-binding oligomerization domain-containing protein 1 (NOD1) may influence on this DSC-trophoblast interaction. We investigated the mechanism underlying the DSC-mediated regulation of trophoblast invasion and the effect of NOD1 on their cross talk. Using human primary DSCs, BeWo cell invasion was measured. Cytokine secretion and MAP kinase signaling were examined in DSCs following treatment with NOD1 agonist, Tri-DAP. DSCs secreted IL-8 and increased trophoblast invasion. Tri-DAP further increased IL-8 secretion from DSCs via JNK pathway and facilitated both MMP-2 production and trophoblast invasion compared with control. Upon cotreatment of IL-8 and anti-IL-8 antibody to BeWo cells, the number of invading trophoblasts and MMP-2 production decreased significantly. These results suggest that IL-8 from DSCs may play a role to increase the invasiveness of trophoblast cells into the decidua via NOD1/JNK pathway.", "author" : [ { "dropping-particle" : "", "family" : "Ryu", "given" : "Byung Jun", "non-dropping-particle" : "", "parse-names" : false, "suffix" : "" }, { "dropping-particle" : "", "family" : "Han", "given" : "Jae Won", "non-dropping-particle" : "", "parse-names" : false, "suffix" : "" }, { "dropping-particle" : "", "family" : "Kim", "given" : "Ryang Hee", "non-dropping-particle" : "", "parse-names" : false, "suffix" : "" }, { "dropping-particle" : "", "family" : "Yun", "given" : "Sohyun", "non-dropping-particle" : "", "parse-names" : false, "suffix" : "" }, { "dropping-particle" : "", "family" : "Kim", "given" : "Tae Hyun", "non-dropping-particle" : "", "parse-names" : false, "suffix" : "" }, { "dropping-particle" : "", "family" : "Hur", "given" : "Sung Eun", "non-dropping-particle" : "", "parse-names" : false, "suffix" : "" }, { "dropping-particle" : "", "family" : "Kim", "given" : "Chul Jung", "non-dropping-particle" : "", "parse-names" : false, "suffix" : "" }, { "dropping-particle" : "", "family" : "Lee", "given" : "Sung Ki", "non-dropping-particle" : "", "parse-names" : false, "suffix" : "" } ], "container-title" : "American Journal of Reproductive Immunology", "id" : "ITEM-1", "issue" : "2", "issued" : { "date-parts" : [ [ "2017", "8", "1" ] ] }, "page" : "e12672", "title" : "Activation of NOD-1/JNK/IL-8 signal axis in decidual stromal cells facilitates trophoblast invasion", "type" : "paper-conference", "volume" : "78" }, "uris" : [ "http://www.mendeley.com/documents/?uuid=a72bd0fd-bea2-3622-9324-a4b81a20c6b3" ] } ], "mendeley" : { "formattedCitation" : "(Ryu &lt;i&gt;et al.&lt;/i&gt;, 2017)", "plainTextFormattedCitation" : "(Ryu et al., 2017)", "previouslyFormattedCitation" : "(Ryu &lt;i&gt;et al.&lt;/i&gt;, 2017)" }, "properties" : {  }, "schema" : "https://github.com/citation-style-language/schema/raw/master/csl-citation.json" }</w:instrText>
      </w:r>
      <w:r>
        <w:rPr>
          <w:iCs/>
        </w:rPr>
        <w:fldChar w:fldCharType="separate"/>
      </w:r>
      <w:r w:rsidR="00F71621" w:rsidRPr="00F71621">
        <w:rPr>
          <w:iCs/>
          <w:noProof/>
        </w:rPr>
        <w:t xml:space="preserve">(Ryu </w:t>
      </w:r>
      <w:r w:rsidR="00F71621" w:rsidRPr="00F71621">
        <w:rPr>
          <w:i/>
          <w:iCs/>
          <w:noProof/>
        </w:rPr>
        <w:t>et al.</w:t>
      </w:r>
      <w:r w:rsidR="00F71621" w:rsidRPr="00F71621">
        <w:rPr>
          <w:iCs/>
          <w:noProof/>
        </w:rPr>
        <w:t>, 2017)</w:t>
      </w:r>
      <w:r>
        <w:rPr>
          <w:iCs/>
        </w:rPr>
        <w:fldChar w:fldCharType="end"/>
      </w:r>
      <w:r>
        <w:rPr>
          <w:iCs/>
        </w:rPr>
        <w:t xml:space="preserve">, while Nod2 can signal through the ERK pathway </w:t>
      </w:r>
      <w:r>
        <w:rPr>
          <w:iCs/>
        </w:rPr>
        <w:fldChar w:fldCharType="begin" w:fldLock="1"/>
      </w:r>
      <w:r w:rsidR="00B145F9">
        <w:rPr>
          <w:iCs/>
        </w:rPr>
        <w:instrText>ADDIN CSL_CITATION { "citationItems" : [ { "id" : "ITEM-1", "itemData" : { "DOI" : "10.1126/science.1104911", "ISBN" : "1095-9203 (Electronic)\\r0036-8075 (Linking)", "ISSN" : "00368075", "PMID" : "15692051", "abstract" : "The gene encoding the Nod2 protein is frequently mutated in Crohn's disease (CD) patients, although the physiological function of Nod2 in the intestine remains elusive. Here we show that protective immunity mediated by Nod2 recognition of bacterial muramyl dipeptide is abolished in Nod2-deficient mice. These animals are susceptible to bacterial infection via the oral route but not through intravenous or peritoneal delivery. Nod2 is required for the expression of a subgroup of intestinal anti-microbial peptides, known as cryptdins. The Nod2 protein is thus a critical regulator of bacterial immunity within the intestine, providing a possible mechanism for Nod2 mutations in CD.", "author" : [ { "dropping-particle" : "", "family" : "Kobayashi", "given" : "Koichi S", "non-dropping-particle" : "", "parse-names" : false, "suffix" : "" }, { "dropping-particle" : "", "family" : "Chamaillard", "given" : "Mathias", "non-dropping-particle" : "", "parse-names" : false, "suffix" : "" }, { "dropping-particle" : "", "family" : "Ogura", "given" : "Yasunori", "non-dropping-particle" : "", "parse-names" : false, "suffix" : "" }, { "dropping-particle" : "", "family" : "Henegariu", "given" : "Octavian", "non-dropping-particle" : "", "parse-names" : false, "suffix" : "" }, { "dropping-particle" : "", "family" : "Inohara", "given" : "Naohiro", "non-dropping-particle" : "", "parse-names" : false, "suffix" : "" }, { "dropping-particle" : "", "family" : "Nu\u00f1ez", "given" : "Gabriel", "non-dropping-particle" : "", "parse-names" : false, "suffix" : "" }, { "dropping-particle" : "", "family" : "Flavell", "given" : "Richard A", "non-dropping-particle" : "", "parse-names" : false, "suffix" : "" } ], "container-title" : "Science", "id" : "ITEM-1", "issue" : "5710", "issued" : { "date-parts" : [ [ "2005", "2", "4" ] ] }, "page" : "731-734", "publisher" : "American Association for the Advancement of Science", "title" : "Nod2-dependent regulation of innate and adaptive immunity in the intestinal tract", "type" : "article-journal", "volume" : "307" }, "uris" : [ "http://www.mendeley.com/documents/?uuid=6a79845a-a4d3-3064-96e6-27601134a330" ] } ], "mendeley" : { "formattedCitation" : "(Kobayashi &lt;i&gt;et al.&lt;/i&gt;, 2005)", "plainTextFormattedCitation" : "(Kobayashi et al., 2005)", "previouslyFormattedCitation" : "(Kobayashi &lt;i&gt;et al.&lt;/i&gt;, 2005)" }, "properties" : {  }, "schema" : "https://github.com/citation-style-language/schema/raw/master/csl-citation.json" }</w:instrText>
      </w:r>
      <w:r>
        <w:rPr>
          <w:iCs/>
        </w:rPr>
        <w:fldChar w:fldCharType="separate"/>
      </w:r>
      <w:r w:rsidR="00F71621" w:rsidRPr="00F71621">
        <w:rPr>
          <w:iCs/>
          <w:noProof/>
        </w:rPr>
        <w:t xml:space="preserve">(Kobayashi </w:t>
      </w:r>
      <w:r w:rsidR="00F71621" w:rsidRPr="00F71621">
        <w:rPr>
          <w:i/>
          <w:iCs/>
          <w:noProof/>
        </w:rPr>
        <w:t>et al.</w:t>
      </w:r>
      <w:r w:rsidR="00F71621" w:rsidRPr="00F71621">
        <w:rPr>
          <w:iCs/>
          <w:noProof/>
        </w:rPr>
        <w:t>, 2005)</w:t>
      </w:r>
      <w:r>
        <w:rPr>
          <w:iCs/>
        </w:rPr>
        <w:fldChar w:fldCharType="end"/>
      </w:r>
      <w:r>
        <w:rPr>
          <w:iCs/>
        </w:rPr>
        <w:t>.</w:t>
      </w:r>
    </w:p>
    <w:p w14:paraId="6CD47FD7" w14:textId="77777777" w:rsidR="006B6F12" w:rsidRDefault="006B6F12" w:rsidP="006B6F12">
      <w:pPr>
        <w:rPr>
          <w:iCs/>
        </w:rPr>
      </w:pPr>
    </w:p>
    <w:p w14:paraId="2F393E89" w14:textId="4E38DF35" w:rsidR="006B6F12" w:rsidRDefault="006B6F12" w:rsidP="006B6F12">
      <w:pPr>
        <w:rPr>
          <w:iCs/>
        </w:rPr>
      </w:pPr>
      <w:r>
        <w:rPr>
          <w:iCs/>
        </w:rPr>
        <w:t xml:space="preserve">MDP occurs naturally due to the remodelling of bacterial cell wall during cell division and growth </w:t>
      </w:r>
      <w:r>
        <w:rPr>
          <w:iCs/>
        </w:rPr>
        <w:fldChar w:fldCharType="begin" w:fldLock="1"/>
      </w:r>
      <w:r w:rsidR="00B145F9">
        <w:rPr>
          <w:iCs/>
        </w:rPr>
        <w:instrText>ADDIN CSL_CITATION { "citationItems" : [ { "id" : "ITEM-1", "itemData" : { "DOI" : "10.1074/jbc.C200651200", "ISBN" : "3314061390", "ISSN" : "00219258", "PMID" : "12527755", "abstract" : "Nod2 activates the NF-kappaB pathway following intracellular stimulation by bacterial products. Recently, mutations in Nod2 have been shown to be associated with Crohn's disease, suggesting a role for bacteria-host interactions in the etiology of this disorder. We show here that Nod2 is a general sensor of peptidoglycan through the recognition of muramyl dipeptide (MDP), the minimal bioactive peptidoglycan motif common to all bacteria. Moreover, the 3020insC frameshift mutation, the most frequent Nod2 variant associated with Crohn's disease patients, fully abrogates Nod2-dependent detection of peptidoglycan and MDP. Together, these results impact on the understanding of Crohn's disease development. Additionally, the characterization of Nod2 as the first pathogen-recognition molecule that detects MDP will help to unravel the well known biological activities of this immunomodulatory compound.", "author" : [ { "dropping-particle" : "", "family" : "Girardin", "given" : "Stephen E", "non-dropping-particle" : "", "parse-names" : false, "suffix" : "" }, { "dropping-particle" : "", "family" : "Boneca", "given" : "Ivo G", "non-dropping-particle" : "", "parse-names" : false, "suffix" : "" }, { "dropping-particle" : "", "family" : "Viala", "given" : "J\u00e9r\u00f4me", "non-dropping-particle" : "", "parse-names" : false, "suffix" : "" }, { "dropping-particle" : "", "family" : "Chamaillard", "given" : "Mathias", "non-dropping-particle" : "", "parse-names" : false, "suffix" : "" }, { "dropping-particle" : "", "family" : "Labigne", "given" : "Agn\u00e8s", "non-dropping-particle" : "", "parse-names" : false, "suffix" : "" }, { "dropping-particle" : "", "family" : "Thomas", "given" : "Gilles", "non-dropping-particle" : "", "parse-names" : false, "suffix" : "" }, { "dropping-particle" : "", "family" : "Philpott", "given" : "Dana J", "non-dropping-particle" : "", "parse-names" : false, "suffix" : "" }, { "dropping-particle" : "", "family" : "Sansonetti", "given" : "Philippe J", "non-dropping-particle" : "", "parse-names" : false, "suffix" : "" } ], "container-title" : "Journal of Biological Chemistry", "id" : "ITEM-1", "issue" : "11", "issued" : { "date-parts" : [ [ "2003", "3", "14" ] ] }, "page" : "8869-8872", "publisher" : "American Society for Biochemistry and Molecular Biology", "title" : "Nod2 is a general sensor of peptidoglycan through muramyl dipeptide (MDP) detection", "type" : "article-journal", "volume" : "278" }, "uris" : [ "http://www.mendeley.com/documents/?uuid=85e2b401-eb7a-3c60-bdee-1aec691bf20e" ] } ], "mendeley" : { "formattedCitation" : "(Girardin &lt;i&gt;et al.&lt;/i&gt;, 2003)", "plainTextFormattedCitation" : "(Girardin et al., 2003)", "previouslyFormattedCitation" : "(Girardin &lt;i&gt;et al.&lt;/i&gt;, 2003)" }, "properties" : {  }, "schema" : "https://github.com/citation-style-language/schema/raw/master/csl-citation.json" }</w:instrText>
      </w:r>
      <w:r>
        <w:rPr>
          <w:iCs/>
        </w:rPr>
        <w:fldChar w:fldCharType="separate"/>
      </w:r>
      <w:r w:rsidR="00F71621" w:rsidRPr="00F71621">
        <w:rPr>
          <w:iCs/>
          <w:noProof/>
        </w:rPr>
        <w:t xml:space="preserve">(Girardin </w:t>
      </w:r>
      <w:r w:rsidR="00F71621" w:rsidRPr="00F71621">
        <w:rPr>
          <w:i/>
          <w:iCs/>
          <w:noProof/>
        </w:rPr>
        <w:t>et al.</w:t>
      </w:r>
      <w:r w:rsidR="00F71621" w:rsidRPr="00F71621">
        <w:rPr>
          <w:iCs/>
          <w:noProof/>
        </w:rPr>
        <w:t>, 2003)</w:t>
      </w:r>
      <w:r>
        <w:rPr>
          <w:iCs/>
        </w:rPr>
        <w:fldChar w:fldCharType="end"/>
      </w:r>
      <w:r>
        <w:rPr>
          <w:iCs/>
        </w:rPr>
        <w:t>, as well as through proteolysis of polymeric peptidoglycan inside phagocytic cells. It is unknown how MDP is taken up into cells, as it is believed to be too small for phagocytosis, and pinocytotic uptake has been suggested as an alternative</w:t>
      </w:r>
      <w:r w:rsidR="0073580A" w:rsidRPr="0073580A">
        <w:rPr>
          <w:i/>
          <w:iCs/>
        </w:rPr>
        <w:t xml:space="preserve"> </w:t>
      </w:r>
      <w:r>
        <w:rPr>
          <w:iCs/>
        </w:rPr>
        <w:fldChar w:fldCharType="begin" w:fldLock="1"/>
      </w:r>
      <w:r w:rsidR="00B145F9">
        <w:rPr>
          <w:iCs/>
        </w:rPr>
        <w:instrText>ADDIN CSL_CITATION { "citationItems" : [ { "id" : "ITEM-1", "itemData" : { "DOI" : "10.1042/bj20031253", "ISBN" : "1470-8728 (Electronic)\\n0264-6021 (Linking)", "ISSN" : "0264-6021", "PMID" : "14505488", "abstract" : "Non-phagocytic eukaryotic cells can internalize particles &lt;1 microm in size, encompassing pathogens, liposomes for drug delivery or lipoplexes applied in gene delivery. In the present study, we have investigated the effect of particle size on the pathway of entry and subsequent intracellular fate in non-phagocytic B16 cells, using a range of fluorescent latex beads of defined sizes (50-1000 nm). Our data reveal that particles as large as 500 nm were internalized by cells via an energy-dependent process. With an increase in size (50-500 nm), cholesterol depletion increased the efficiency of inhibition of uptake. The processing of the smaller particles was significantly perturbed upon microtubule disruption, while displaying a negligible effect on that of the 500 nm beads. Inhibitor and co-localization studies revealed that the mechanism by which the beads were internalized, and their subsequent intracellular routing, was strongly dependent on particle size. Internalization of microspheres with a diameter &lt;200 nm involved clathrin-coated pits. With increasing size, a shift to a mechanism that relied on caveolae-mediated internalization became apparent, which became the predominant pathway of entry for particles of 500 nm in size. At these conditions, delivery to the lysosomes was no longer apparent. The data indicate that the size itself of (ligand-devoid) particles can determine the pathway of entry. The clathrin-mediated pathway of endocytosis shows an upper size limit for internalization of approx. 200 nm, and kinetic parameters may determine the almost exclusive internalization of such particles along this pathway rather than via caveolae.", "author" : [ { "dropping-particle" : "", "family" : "REJMAN", "given" : "Joanna", "non-dropping-particle" : "", "parse-names" : false, "suffix" : "" }, { "dropping-particle" : "", "family" : "OBERLE", "given" : "Volker", "non-dropping-particle" : "", "parse-names" : false, "suffix" : "" }, { "dropping-particle" : "", "family" : "ZUHORN", "given" : "Inge S.", "non-dropping-particle" : "", "parse-names" : false, "suffix" : "" }, { "dropping-particle" : "", "family" : "HOEKSTRA", "given" : "Dick", "non-dropping-particle" : "", "parse-names" : false, "suffix" : "" } ], "container-title" : "Biochemical Journal", "id" : "ITEM-1", "issue" : "1", "issued" : { "date-parts" : [ [ "2004" ] ] }, "page" : "159-169", "title" : "Size-dependent internalization of particles via the pathways of clathrin- and caveolae-mediated endocytosis", "type" : "article-journal", "volume" : "377" }, "uris" : [ "http://www.mendeley.com/documents/?uuid=8d9b8a91-6609-315c-aacc-d676a144c36e" ] } ], "mendeley" : { "formattedCitation" : "(REJMAN &lt;i&gt;et al.&lt;/i&gt;, 2004)", "plainTextFormattedCitation" : "(REJMAN et al., 2004)", "previouslyFormattedCitation" : "(REJMAN &lt;i&gt;et al.&lt;/i&gt;, 2004)" }, "properties" : {  }, "schema" : "https://github.com/citation-style-language/schema/raw/master/csl-citation.json" }</w:instrText>
      </w:r>
      <w:r>
        <w:rPr>
          <w:iCs/>
        </w:rPr>
        <w:fldChar w:fldCharType="separate"/>
      </w:r>
      <w:r w:rsidR="00F71621" w:rsidRPr="00F71621">
        <w:rPr>
          <w:iCs/>
          <w:noProof/>
        </w:rPr>
        <w:t>(</w:t>
      </w:r>
      <w:r w:rsidR="00FC0067">
        <w:rPr>
          <w:iCs/>
          <w:noProof/>
        </w:rPr>
        <w:t>R</w:t>
      </w:r>
      <w:r w:rsidR="00FC0067" w:rsidRPr="00F71621">
        <w:rPr>
          <w:iCs/>
          <w:noProof/>
        </w:rPr>
        <w:t>ejman</w:t>
      </w:r>
      <w:r w:rsidR="00F71621" w:rsidRPr="00F71621">
        <w:rPr>
          <w:iCs/>
          <w:noProof/>
        </w:rPr>
        <w:t xml:space="preserve"> </w:t>
      </w:r>
      <w:r w:rsidR="00F71621" w:rsidRPr="00F71621">
        <w:rPr>
          <w:i/>
          <w:iCs/>
          <w:noProof/>
        </w:rPr>
        <w:t>et al.</w:t>
      </w:r>
      <w:r w:rsidR="00F71621" w:rsidRPr="00F71621">
        <w:rPr>
          <w:iCs/>
          <w:noProof/>
        </w:rPr>
        <w:t>, 2004)</w:t>
      </w:r>
      <w:r>
        <w:rPr>
          <w:iCs/>
        </w:rPr>
        <w:fldChar w:fldCharType="end"/>
      </w:r>
      <w:r>
        <w:rPr>
          <w:iCs/>
        </w:rPr>
        <w:t xml:space="preserve">. Another mechanism of MDP uptake has been proposed by Vavricka </w:t>
      </w:r>
      <w:r w:rsidRPr="00795F35">
        <w:rPr>
          <w:i/>
          <w:iCs/>
        </w:rPr>
        <w:t>et al</w:t>
      </w:r>
      <w:r>
        <w:rPr>
          <w:i/>
          <w:iCs/>
        </w:rPr>
        <w:t xml:space="preserve">., </w:t>
      </w:r>
      <w:r>
        <w:rPr>
          <w:iCs/>
        </w:rPr>
        <w:t xml:space="preserve">via the transporter hPepT1 in the colon </w:t>
      </w:r>
      <w:r>
        <w:rPr>
          <w:iCs/>
        </w:rPr>
        <w:fldChar w:fldCharType="begin" w:fldLock="1"/>
      </w:r>
      <w:r w:rsidR="00B145F9">
        <w:rPr>
          <w:iCs/>
        </w:rPr>
        <w:instrText>ADDIN CSL_CITATION { "citationItems" : [ { "id" : "ITEM-1", "itemData" : { "DOI" : "10.1053/J.GASTRO.2004.07.024", "ISSN" : "0016-5085", "abstract" : "Background &amp; Aims: Bacterial proteoglycan-derived muramyl dipeptide (MDP) activates the intracellular NOD2/CARD15 gene product. How intestinal epithelial cells take up MDP is poorly understood. We hypothesized that the intestinal apical di-/tripeptide transporter, hPepT1, transports MDP, thereby activating downstream pathways similar to nuclear factor \u03ba B (NF-\u03baB). Methods: Time- and concentration-dependent 3H-MDP uptakes were studied in Caco2/bbe (C2) cell monolayers where hPepT1 expression was either over- or underexpressed, using an inducible adenovirus system or silencing RNA (siRNA), respectively. NF-\u03baB activation and interleukin (IL)-8 and monocyte chemoattractant protein-1 (MCP-1) release were determined by enzyme-linked immunosorbent assay. NOD2/CARD15 expression was inhibited by siRNA. MDP in human duodenal, cecal, and stool samples was measured. Results: MDP, but not its isoforms, inhibited uptake of glycosylsarcosine in C2 cells, indicating stereoselective and competitive inhibition. Approximately 90% of the MDP was cytosolic, showing uptake rather than binding. The Km for MDP uptake was 4.3 mmol/L. Cells overexpressing hPepT1 showed increased Gly-Sar and MDP uptake, whereas decreased uptake was observed after hPepT1 siRNA-inhibition. MDP treatment activated NF-\u03baB, resulting in IL-8 release, an effect blocked by siRNA-inhibited expression of NOD2/CARD15. MDP content in cecal and stool samples (in normal subjects) was 20\u201387 \u03bcmol/L, but undetectable in duodenal fluid. Conclusions: In colonic epithelial cells, MDP is taken up by hPepT1 and activates NF-\u03baB and chemokine production. Because hPepT1 expression in chronic colonic inflammation is increased, this may play an important role in promoting colonocyte participation in host defense and pathogen clearance through increased uptake of MDP.", "author" : [ { "dropping-particle" : "", "family" : "Vavricka", "given" : "Stephan R.", "non-dropping-particle" : "", "parse-names" : false, "suffix" : "" }, { "dropping-particle" : "", "family" : "Musch", "given" : "Mark W.", "non-dropping-particle" : "", "parse-names" : false, "suffix" : "" }, { "dropping-particle" : "", "family" : "Chang", "given" : "Jonathan E.", "non-dropping-particle" : "", "parse-names" : false, "suffix" : "" }, { "dropping-particle" : "", "family" : "Nakagawa", "given" : "Yasushi", "non-dropping-particle" : "", "parse-names" : false, "suffix" : "" }, { "dropping-particle" : "", "family" : "Phanvijhitsiri", "given" : "Kittiporn", "non-dropping-particle" : "", "parse-names" : false, "suffix" : "" }, { "dropping-particle" : "", "family" : "Waypa", "given" : "Tonya S.", "non-dropping-particle" : "", "parse-names" : false, "suffix" : "" }, { "dropping-particle" : "", "family" : "Merlin", "given" : "Didier", "non-dropping-particle" : "", "parse-names" : false, "suffix" : "" }, { "dropping-particle" : "", "family" : "Schneewind", "given" : "Olaf", "non-dropping-particle" : "", "parse-names" : false, "suffix" : "" }, { "dropping-particle" : "", "family" : "Chang", "given" : "Eugene B.", "non-dropping-particle" : "", "parse-names" : false, "suffix" : "" } ], "container-title" : "Gastroenterology", "id" : "ITEM-1", "issue" : "5", "issued" : { "date-parts" : [ [ "2004", "11", "1" ] ] }, "page" : "1401-1409", "publisher" : "W.B. Saunders", "title" : "hPepT1 transports muramyl dipeptide, activating NF-\u03baB and stimulating IL-8 secretion in human colonic Caco2/bbe cells", "type" : "article-journal", "volume" : "127" }, "uris" : [ "http://www.mendeley.com/documents/?uuid=7e3f58ed-012b-30a7-8e1d-386a2ad622b2" ] } ], "mendeley" : { "formattedCitation" : "(Vavricka &lt;i&gt;et al.&lt;/i&gt;, 2004)", "plainTextFormattedCitation" : "(Vavricka et al., 2004)", "previouslyFormattedCitation" : "(Vavricka &lt;i&gt;et al.&lt;/i&gt;, 2004)" }, "properties" : {  }, "schema" : "https://github.com/citation-style-language/schema/raw/master/csl-citation.json" }</w:instrText>
      </w:r>
      <w:r>
        <w:rPr>
          <w:iCs/>
        </w:rPr>
        <w:fldChar w:fldCharType="separate"/>
      </w:r>
      <w:r w:rsidR="00F71621" w:rsidRPr="00F71621">
        <w:rPr>
          <w:iCs/>
          <w:noProof/>
        </w:rPr>
        <w:t xml:space="preserve">(Vavricka </w:t>
      </w:r>
      <w:r w:rsidR="00F71621" w:rsidRPr="00F71621">
        <w:rPr>
          <w:i/>
          <w:iCs/>
          <w:noProof/>
        </w:rPr>
        <w:t>et al.</w:t>
      </w:r>
      <w:r w:rsidR="00F71621" w:rsidRPr="00F71621">
        <w:rPr>
          <w:iCs/>
          <w:noProof/>
        </w:rPr>
        <w:t>, 2004)</w:t>
      </w:r>
      <w:r>
        <w:rPr>
          <w:iCs/>
        </w:rPr>
        <w:fldChar w:fldCharType="end"/>
      </w:r>
      <w:r>
        <w:rPr>
          <w:i/>
          <w:iCs/>
        </w:rPr>
        <w:t xml:space="preserve">. </w:t>
      </w:r>
      <w:r>
        <w:rPr>
          <w:iCs/>
        </w:rPr>
        <w:t xml:space="preserve">However it is important to note studies showing uptake of MDP by various phagocytic cells often first prime them with LPS, resulting in a reaction profile that may not necessarily occur under physiological conditions </w:t>
      </w:r>
      <w:r>
        <w:rPr>
          <w:iCs/>
        </w:rPr>
        <w:fldChar w:fldCharType="begin" w:fldLock="1"/>
      </w:r>
      <w:r w:rsidR="00B145F9">
        <w:rPr>
          <w:iCs/>
        </w:rPr>
        <w:instrText>ADDIN CSL_CITATION { "citationItems" : [ { "id" : "ITEM-1", "itemData" : { "DOI" : "10.1128/IAI.69.4", "abstract" : "An analog of 1\u2423,25-dihydroxyvitamin D 3 , 22-oxyacalcitriol (OCT), differentiated human monocytic THP-1 and U937 cells to express membrane CD14 and rendered the cells responsive to bacterial cell surface components. Both THP-1 and U937 cells expressed Toll-like receptor 4 (TLR4) on the cell surface and TLR4 mRNA in the cells, irrespective of OCT treatment. In contrast, OCT-treated U937 cells scarcely expressed TLR2 mRNA, while OCT-treated THP-1 cells expressed this transcript. Muramyldipeptide (MDP) by itself exhibited only a weak ability to induce secretion of inflammatory cytokines such as interleukin-8 (IL-8) in the OCT-differentiated THP-1 cells but showed marked synergistic effects with Salmonella lipopolysaccharide (LPS) or lipoteichoic acid (LTA) from Staphylococcus aureus, both of which exhibited strong activities. Com-binatory stimulation with LPS plus LTA did not show a synergistic effect on OCT-differentiated THP-1 cells. Similar results were observed in OCT-differentiated U937 cells, although combination experiments were carried out only with MDP plus LPS. Anti-CD14 monoclonal antibody (MAb) MY4, anti-TLR4 MAb HTA125, and the synthetic lipid A precursor LA-14-PP almost completely inhibited the IL-8-inducing activities of LTA as well as LPS on OCT-treated THP-1 cells, but these treatments increased MDP activity. OCT-treated THP-1 cells primed with MDP exhibited enhanced production of IL-8 upon stimulation with LPS, while the cells primed with LPS showed no change in production upon stimulation with MDP. MDP up-regulated mRNA expression of an adapter molecule to TLRs, MyD88, to an extent similar to that for LPS in OCT-treated THP-1 cells. These findings suggested that LTA as well as LPS activated human monocytic cells in a CD14-and TLR4-dependent manner, whereas MDP exhibited activity in a CD14-, TLR4-, and probably TLR2-indepen-dent manner and exhibited synergistic and priming effects on the cells for cytokine production in response to various bacterial components.", "author" : [ { "dropping-particle" : "", "family" : "Yang", "given" : "Shuhua", "non-dropping-particle" : "", "parse-names" : false, "suffix" : "" }, { "dropping-particle" : "", "family" : "Tamai", "given" : "Riyoko", "non-dropping-particle" : "", "parse-names" : false, "suffix" : "" }, { "dropping-particle" : "", "family" : "Akashi", "given" : "Sachiko", "non-dropping-particle" : "", "parse-names" : false, "suffix" : "" }, { "dropping-particle" : "", "family" : "Takeuchi", "given" : "Osamu", "non-dropping-particle" : "", "parse-names" : false, "suffix" : "" }, { "dropping-particle" : "", "family" : "Akira", "given" : "Shizuo", "non-dropping-particle" : "", "parse-names" : false, "suffix" : "" }, { "dropping-particle" : "", "family" : "Sugawara", "given" : "Shunji", "non-dropping-particle" : "", "parse-names" : false, "suffix" : "" }, { "dropping-particle" : "", "family" : "Takada", "given" : "Haruhiko", "non-dropping-particle" : "", "parse-names" : false, "suffix" : "" } ], "container-title" : "INFECTION AND IMMUNITY", "id" : "ITEM-1", "issue" : "4", "issued" : { "date-parts" : [ [ "2001" ] ] }, "page" : "2045-2053", "title" : "Synergistic Effect of Muramyldipeptide with Lipopolysaccharide or Lipoteichoic Acid To Induce Inflammatory Cytokines in Human Monocytic Cells in Culture", "type" : "article-journal", "volume" : "69" }, "uris" : [ "http://www.mendeley.com/documents/?uuid=63be4cd6-8fc8-3441-a512-94feabd87759" ] }, { "id" : "ITEM-2", "itemData" : { "ISSN" : "0019-9567", "PMID" : "8606111", "abstract" : "Lipoteichoic acids (LTA) from various gram-positive bacteria, including oral streptococci such as Streptococcus sanguis, enhanced the production of hepatocyte growth factor (HGF) (scatter factor) by human gingival fibroblasts in culture, whereas lipopolysaccharides (LPS) from various gram-negative bacteria did not. In contrast, LPS induced interleukin 1 activity in human gingival epithelial cells in culture, while LTA had little effect. LTA and recombinant human interleukin 1 alpha enhanced synergistically the production of HGF/SF in human gingival fibroblast cultures. Recombinant human HGF, in turn, enhanced the proliferation of human gingival epithelial cells in culture.", "author" : [ { "dropping-particle" : "", "family" : "Sugiyama", "given" : "A", "non-dropping-particle" : "", "parse-names" : false, "suffix" : "" }, { "dropping-particle" : "", "family" : "Arakaki", "given" : "R", "non-dropping-particle" : "", "parse-names" : false, "suffix" : "" }, { "dropping-particle" : "", "family" : "Ohnishi", "given" : "T", "non-dropping-particle" : "", "parse-names" : false, "suffix" : "" }, { "dropping-particle" : "", "family" : "Arakaki", "given" : "N", "non-dropping-particle" : "", "parse-names" : false, "suffix" : "" }, { "dropping-particle" : "", "family" : "Daikuhara", "given" : "Y", "non-dropping-particle" : "", "parse-names" : false, "suffix" : "" }, { "dropping-particle" : "", "family" : "Takada", "given" : "H", "non-dropping-particle" : "", "parse-names" : false, "suffix" : "" } ], "container-title" : "Infect.Immun.", "id" : "ITEM-2", "issue" : "4", "issued" : { "date-parts" : [ [ "1996", "4", "1" ] ] }, "page" : "1426-1431", "publisher" : "American Society for Microbiology", "title" : "Lipoteichoic acid and interleukin 1 stimulate synergistically production of hepatocyte growth factor", "type" : "article-journal", "volume" : "64" }, "uris" : [ "http://www.mendeley.com/documents/?uuid=dc023b67-975c-3a00-b79c-a91c69cbbcd3" ] }, { "id" : "ITEM-3", "itemData" : { "DOI" : "10.1016/S0928-8244(96)00104-6", "ISSN" : "09288244", "abstract" : "Micrococcus luteus strains at a dose of 500 \u03bcg of whole cells caused anaphylactoid reactions leading to death in some instances within 1 h in C3H/HeN mice primed with muramyl dipeptide (MDP, 100 \u03bcg). Tumor necrosis factor (TNF) and interleukin-6 (IL-6) were induced in the serum of half and of all the surviving mice, respectively. Cell wall specimens of M. luteus so far examined also caused anaphylactoid reactions accompanied by early death and one strain induced high levels of TNF and IL-6. Cytoplasmic membranes also induced IL-6. Essentially similar results were obtained with representative M. luteus cells and a cell wall specimen in MDP-primed C3H/HeJ mice. These results indicate that M. luteus has virulence activities that are associated with the induction of septic shock and systemic inflammatory diseases.", "author" : [ { "dropping-particle" : "", "family" : "Monodane", "given" : "Toshihiko", "non-dropping-particle" : "", "parse-names" : false, "suffix" : "" }, { "dropping-particle" : "", "family" : "Kawabata", "given" : "Yoshihiro", "non-dropping-particle" : "", "parse-names" : false, "suffix" : "" }, { "dropping-particle" : "", "family" : "Takada", "given" : "Haruhiko", "non-dropping-particle" : "", "parse-names" : false, "suffix" : "" } ], "container-title" : "FEMS Immunology and Medical Microbiology", "id" : "ITEM-3", "issue" : "1", "issued" : { "date-parts" : [ [ "1997" ] ] }, "page" : "49-55", "title" : "Micrococcus luteus cells and cell walls induce anaphylactoid reactions accompanied by early death and serum cytokines in mice primed with muramyl dipeptide", "type" : "article-journal", "volume" : "17" }, "uris" : [ "http://www.mendeley.com/documents/?uuid=9a1a3217-6d68-359d-8638-3efe0a4187ab" ] } ], "mendeley" : { "formattedCitation" : "(Sugiyama &lt;i&gt;et al.&lt;/i&gt;, 1996; Monodane, Kawabata and Takada, 1997a; Yang, Tamai, &lt;i&gt;et al.&lt;/i&gt;, 2001)", "plainTextFormattedCitation" : "(Sugiyama et al., 1996; Monodane, Kawabata and Takada, 1997a; Yang, Tamai, et al., 2001)", "previouslyFormattedCitation" : "(Sugiyama &lt;i&gt;et al.&lt;/i&gt;, 1996; Monodane, Kawabata and Takada, 1997a; Yang, Tamai, &lt;i&gt;et al.&lt;/i&gt;, 2001)" }, "properties" : {  }, "schema" : "https://github.com/citation-style-language/schema/raw/master/csl-citation.json" }</w:instrText>
      </w:r>
      <w:r>
        <w:rPr>
          <w:iCs/>
        </w:rPr>
        <w:fldChar w:fldCharType="separate"/>
      </w:r>
      <w:r w:rsidR="00F71621" w:rsidRPr="00F71621">
        <w:rPr>
          <w:iCs/>
          <w:noProof/>
        </w:rPr>
        <w:t xml:space="preserve">(Sugiyama </w:t>
      </w:r>
      <w:r w:rsidR="00F71621" w:rsidRPr="00F71621">
        <w:rPr>
          <w:i/>
          <w:iCs/>
          <w:noProof/>
        </w:rPr>
        <w:t>et al.</w:t>
      </w:r>
      <w:r w:rsidR="00F71621" w:rsidRPr="00F71621">
        <w:rPr>
          <w:iCs/>
          <w:noProof/>
        </w:rPr>
        <w:t xml:space="preserve">, 1996; Monodane, Kawabata and Takada, 1997a; Yang, Tamai, </w:t>
      </w:r>
      <w:r w:rsidR="00F71621" w:rsidRPr="00F71621">
        <w:rPr>
          <w:i/>
          <w:iCs/>
          <w:noProof/>
        </w:rPr>
        <w:t>et al.</w:t>
      </w:r>
      <w:r w:rsidR="00F71621" w:rsidRPr="00F71621">
        <w:rPr>
          <w:iCs/>
          <w:noProof/>
        </w:rPr>
        <w:t>, 2001)</w:t>
      </w:r>
      <w:r>
        <w:rPr>
          <w:iCs/>
        </w:rPr>
        <w:fldChar w:fldCharType="end"/>
      </w:r>
      <w:r>
        <w:rPr>
          <w:iCs/>
        </w:rPr>
        <w:t xml:space="preserve">. Therefore the most widely accepted version of the route of MDP into a phagocytic cell is through the uptake of a bacterium by such cells and subsequent digestion of the polymeric peptidoglycan by various host hydrolases, resulting in the formation of MDP </w:t>
      </w:r>
      <w:r>
        <w:rPr>
          <w:iCs/>
        </w:rPr>
        <w:fldChar w:fldCharType="begin" w:fldLock="1"/>
      </w:r>
      <w:r w:rsidR="00B145F9">
        <w:rPr>
          <w:iCs/>
        </w:rPr>
        <w:instrText>ADDIN CSL_CITATION { "citationItems" : [ { "id" : "ITEM-1", "itemData" : { "DOI" : "10.4049/jimmunol.1004058", "ISSN" : "1550-6606", "PMID" : "21357534", "abstract" : "The cell wall of bacteria induces proinflammatory cytokines in monocytes and neutrophils in human blood. The nature of the stimulating component of bacterial cell walls is not well understood. We have previously shown polymeric peptidoglycan (PGN) has this activity, and the cytokine response requires PGN internalization and trafficking to lysosomes. In this study, we demonstrate that peptidoglycan monomers such as muramyl dipeptide and soluble peptidoglycan fail to induce robust cytokine production in immune cells, although they activate the nucleotide-binding oligomerization domain proteins in transfected cell models. We further show that lysosomal extracts from immune cells degrade intact peptidoglycan into simpler products and that the lysosomal digestion products activate the nucleotide-binding oligomerization domain proteins. We conclude that naive innate immune cells recognize PGN in its polymeric form rather than monomers such as muramyl dipeptide and require PGN lysosomal hydrolysis to respond. These findings offer new opportunities in the treatment of sepsis, especially sepsis arising from Gram-positive organisms.", "author" : [ { "dropping-particle" : "", "family" : "Iyer", "given" : "Janaki K", "non-dropping-particle" : "", "parse-names" : false, "suffix" : "" }, { "dropping-particle" : "", "family" : "Coggeshall", "given" : "K Mark", "non-dropping-particle" : "", "parse-names" : false, "suffix" : "" } ], "container-title" : "Journal of immunology (Baltimore, Md. : 1950)", "id" : "ITEM-1", "issue" : "7", "issued" : { "date-parts" : [ [ "2011", "4", "1" ] ] }, "page" : "3841-5", "publisher" : "NIH Public Access", "title" : "Cutting edge: primary innate immune cells respond efficiently to polymeric peptidoglycan, but not to peptidoglycan monomers.", "type" : "article-journal", "volume" : "186" }, "uris" : [ "http://www.mendeley.com/documents/?uuid=bd263d9f-b8a7-336c-95c0-360e60b1133d" ] } ], "mendeley" : { "formattedCitation" : "(Iyer and Coggeshall, 2011a)", "plainTextFormattedCitation" : "(Iyer and Coggeshall, 2011a)", "previouslyFormattedCitation" : "(Iyer and Coggeshall, 2011a)" }, "properties" : {  }, "schema" : "https://github.com/citation-style-language/schema/raw/master/csl-citation.json" }</w:instrText>
      </w:r>
      <w:r>
        <w:rPr>
          <w:iCs/>
        </w:rPr>
        <w:fldChar w:fldCharType="separate"/>
      </w:r>
      <w:r w:rsidR="00F71621" w:rsidRPr="00F71621">
        <w:rPr>
          <w:iCs/>
          <w:noProof/>
        </w:rPr>
        <w:t>(Iyer and Coggeshall, 2011a)</w:t>
      </w:r>
      <w:r>
        <w:rPr>
          <w:iCs/>
        </w:rPr>
        <w:fldChar w:fldCharType="end"/>
      </w:r>
      <w:r>
        <w:rPr>
          <w:iCs/>
        </w:rPr>
        <w:t>.</w:t>
      </w:r>
    </w:p>
    <w:p w14:paraId="4220E91B" w14:textId="77777777" w:rsidR="006B6F12" w:rsidRDefault="006B6F12" w:rsidP="006B6F12">
      <w:pPr>
        <w:rPr>
          <w:iCs/>
        </w:rPr>
      </w:pPr>
    </w:p>
    <w:p w14:paraId="039B9AC3" w14:textId="2D78B1CA" w:rsidR="006B6F12" w:rsidRPr="00235316" w:rsidRDefault="006B6F12" w:rsidP="006B6F12">
      <w:pPr>
        <w:rPr>
          <w:iCs/>
        </w:rPr>
      </w:pPr>
      <w:r>
        <w:rPr>
          <w:iCs/>
        </w:rPr>
        <w:t xml:space="preserve">Moreover, it is generally thought that during </w:t>
      </w:r>
      <w:r w:rsidR="00F45958" w:rsidRPr="00F45958">
        <w:rPr>
          <w:i/>
          <w:iCs/>
        </w:rPr>
        <w:t>S. aureus</w:t>
      </w:r>
      <w:r w:rsidR="0073580A" w:rsidRPr="0073580A">
        <w:rPr>
          <w:i/>
          <w:iCs/>
        </w:rPr>
        <w:t xml:space="preserve"> </w:t>
      </w:r>
      <w:r w:rsidRPr="0070504D">
        <w:rPr>
          <w:iCs/>
        </w:rPr>
        <w:t>infection</w:t>
      </w:r>
      <w:r>
        <w:rPr>
          <w:iCs/>
        </w:rPr>
        <w:t xml:space="preserve"> there is an interplay between NOD and TLR systems.</w:t>
      </w:r>
      <w:r w:rsidR="0073580A" w:rsidRPr="0073580A">
        <w:rPr>
          <w:i/>
          <w:iCs/>
        </w:rPr>
        <w:t xml:space="preserve"> </w:t>
      </w:r>
      <w:r>
        <w:rPr>
          <w:iCs/>
        </w:rPr>
        <w:t xml:space="preserve">While polymeric peptidoglycan is not regarded to be sensed by TLR2 </w:t>
      </w:r>
      <w:r>
        <w:rPr>
          <w:iCs/>
        </w:rPr>
        <w:fldChar w:fldCharType="begin" w:fldLock="1"/>
      </w:r>
      <w:r w:rsidR="00B145F9">
        <w:rPr>
          <w:iCs/>
        </w:rPr>
        <w:instrText>ADDIN CSL_CITATION { "citationItems" : [ { "id" : "ITEM-1", "itemData" : { "DOI" : "10.1038/sj.embor.7400248", "ISBN" : "10.1038/sj.embor.7400248", "ISSN" : "1469221X", "PMID" : "15359270", "abstract" : "Toll-like receptor 2 (TLR2) has been shown to recognize several classes of pathogen-associated molecular patterns including peptidoglycan (PG). However, studies linking PG with TLR2 recognition have relied mainly on the use of commercial Staphylococcus aureus PG and have not addressed TLR2 recognition of other PG types. Using highly purified PGs from eight bacteria (Escherichia coli, Pseudomonas aeruginosa, Yersinia pseudotuberculosis, Helicobacter pylori, Bacillus subtilis, Listeria monocytogenes, Streptococcus pneumoniae and S. aureus), we show that these PGs are not sensed through TLR2, TLR2/1 or TLR2/6. PG sensing is lost after removal of lipoproteins or lipoteichoic acids (LTAs) from Gram-negative and Gram-positive cell walls, respectively. Accordingly, purified LTAs are sensed synergistically through TLR2/1. Finally, we show that elicited peritoneal murine macrophages do not produce tumour necrosis factor-alpha or interleukin-6 in response to purified PGs, suggesting that PG detection is more likely to occur intracellularly (through Nod1/Nod2) rather than from the extracellular compartment.", "author" : [ { "dropping-particle" : "", "family" : "Travassos", "given" : "Leonardo H", "non-dropping-particle" : "", "parse-names" : false, "suffix" : "" }, { "dropping-particle" : "", "family" : "Girardin", "given" : "Stephen E", "non-dropping-particle" : "", "parse-names" : false, "suffix" : "" }, { "dropping-particle" : "", "family" : "Philpott", "given" : "Dana J", "non-dropping-particle" : "", "parse-names" : false, "suffix" : "" }, { "dropping-particle" : "", "family" : "Blanot", "given" : "Didier", "non-dropping-particle" : "", "parse-names" : false, "suffix" : "" }, { "dropping-particle" : "", "family" : "Nahori", "given" : "Marie Anne", "non-dropping-particle" : "", "parse-names" : false, "suffix" : "" }, { "dropping-particle" : "", "family" : "Werts", "given" : "Catherine", "non-dropping-particle" : "", "parse-names" : false, "suffix" : "" }, { "dropping-particle" : "", "family" : "Boneca", "given" : "Ivo G", "non-dropping-particle" : "", "parse-names" : false, "suffix" : "" } ], "container-title" : "EMBO Reports", "id" : "ITEM-1", "issue" : "10", "issued" : { "date-parts" : [ [ "2004" ] ] }, "page" : "1000-1006", "title" : "Toll-like receptor 2-dependent bacterial sensing does not occur via peptidoglycan recognition", "type" : "article-journal", "volume" : "5" }, "uris" : [ "http://www.mendeley.com/documents/?uuid=794dffe6-729d-3128-b011-862f6f0894f8" ] } ], "mendeley" : { "formattedCitation" : "(Travassos &lt;i&gt;et al.&lt;/i&gt;, 2004a)", "plainTextFormattedCitation" : "(Travassos et al., 2004a)", "previouslyFormattedCitation" : "(Travassos &lt;i&gt;et al.&lt;/i&gt;, 2004a)" }, "properties" : {  }, "schema" : "https://github.com/citation-style-language/schema/raw/master/csl-citation.json" }</w:instrText>
      </w:r>
      <w:r>
        <w:rPr>
          <w:iCs/>
        </w:rPr>
        <w:fldChar w:fldCharType="separate"/>
      </w:r>
      <w:r w:rsidR="00F71621" w:rsidRPr="00F71621">
        <w:rPr>
          <w:iCs/>
          <w:noProof/>
        </w:rPr>
        <w:t xml:space="preserve">(Travassos </w:t>
      </w:r>
      <w:r w:rsidR="00F71621" w:rsidRPr="00F71621">
        <w:rPr>
          <w:i/>
          <w:iCs/>
          <w:noProof/>
        </w:rPr>
        <w:t>et al.</w:t>
      </w:r>
      <w:r w:rsidR="00F71621" w:rsidRPr="00F71621">
        <w:rPr>
          <w:iCs/>
          <w:noProof/>
        </w:rPr>
        <w:t>, 2004a)</w:t>
      </w:r>
      <w:r>
        <w:rPr>
          <w:iCs/>
        </w:rPr>
        <w:fldChar w:fldCharType="end"/>
      </w:r>
      <w:r>
        <w:rPr>
          <w:iCs/>
        </w:rPr>
        <w:t>, studies have shown that in mouse keratinocytes</w:t>
      </w:r>
      <w:r w:rsidR="00AB3CB7">
        <w:rPr>
          <w:iCs/>
        </w:rPr>
        <w:t>,</w:t>
      </w:r>
      <w:r>
        <w:rPr>
          <w:iCs/>
        </w:rPr>
        <w:t xml:space="preserve"> polymeric peptidoglycan co-localizes with both Nod2 and TLR2, and that knock-out of </w:t>
      </w:r>
      <w:r>
        <w:rPr>
          <w:iCs/>
        </w:rPr>
        <w:lastRenderedPageBreak/>
        <w:t xml:space="preserve">either of these receptors causes a 50% drop in peptidoglycan-induced cytokine production, suggesting that Nod2 and TLR2 act synergistically and amplify the immune response </w:t>
      </w:r>
      <w:r>
        <w:rPr>
          <w:iCs/>
        </w:rPr>
        <w:fldChar w:fldCharType="begin" w:fldLock="1"/>
      </w:r>
      <w:r w:rsidR="00B145F9">
        <w:rPr>
          <w:iCs/>
        </w:rPr>
        <w:instrText>ADDIN CSL_CITATION { "citationItems" : [ { "id" : "ITEM-1", "itemData" : { "DOI" : "10.1371/journal.pone.0013153", "ISBN" : "10.1371/journal.pone.0013153", "ISSN" : "19326203", "PMID" : "20949035", "abstract" : "In mammalian host cells staphylococcal peptidoglycan (PGN) is recognized by Nod2. Whether PGN is also recognized by TLR2 is disputed. Here we carried out PGN co-localization and stimulation studies with TLR2 and Nod2 in wild type and mutant host cells. To exclude contamination with lipoproteins, polymeric staphylococcal PGN (PGN(pol)) was isolated from Staphylococcus aureus \u0394lgt (lacking lipidated prelipoproteins). PGN(pol) was biotinylated (PGN-Bio) for fluorescence monitoring with specific antibodies. Keratinocytes from murine oral epithelium (MK) readily internalized PGN-Bio in an endocytosis-like process. In wt MK, PGN(pol) induced intracellular accumulation of Nod2 and TLR2 and co-localized with Nod2 and TLR2, but not with TLR4. In TLR2-deficient MK Nod2 and in Nod2-deficient MK TLR2 was induced, indicating that PGN(pol) recognition by Nod2 is independent of TLR2 and vice versa. In both mutants IL-6 and IL-1B release was decreased by approximately 50% compared to wt MK, suggesting that the immune responses induced by Nod2 and TLR2 are comparable and that the two receptors act additively in MK. In TLR2-transfected HEK293 cells PGN(pol) induced NFkB-promoter fused luciferase expression. To support the data, co-localization and signaling studies were carried out with SHL-PGN, a lipase protein covalently tethered to PGN-fragments of varying sizes at its C-terminus. SHL-PGN also co-localized with Nod2 or TLR2 and induced their accumulation, while SHL without PGN did not. The results show that staphylococcal PGN not only co-localizes with Nod2 but also with TLR2. PGN is able to stimulate the immune system via both receptors.", "author" : [ { "dropping-particle" : "", "family" : "M\u00fcller-Anstett", "given" : "Maria Anna", "non-dropping-particle" : "", "parse-names" : false, "suffix" : "" }, { "dropping-particle" : "", "family" : "M\u00fcller", "given" : "Patrick", "non-dropping-particle" : "", "parse-names" : false, "suffix" : "" }, { "dropping-particle" : "", "family" : "Albrecht", "given" : "Till", "non-dropping-particle" : "", "parse-names" : false, "suffix" : "" }, { "dropping-particle" : "", "family" : "Nega", "given" : "Mulugeta", "non-dropping-particle" : "", "parse-names" : false, "suffix" : "" }, { "dropping-particle" : "", "family" : "Wagener", "given" : "Jeanette", "non-dropping-particle" : "", "parse-names" : false, "suffix" : "" }, { "dropping-particle" : "", "family" : "Gao", "given" : "Qiang", "non-dropping-particle" : "", "parse-names" : false, "suffix" : "" }, { "dropping-particle" : "", "family" : "Kaesler", "given" : "Susanne", "non-dropping-particle" : "", "parse-names" : false, "suffix" : "" }, { "dropping-particle" : "", "family" : "Schaller", "given" : "Martin", "non-dropping-particle" : "", "parse-names" : false, "suffix" : "" }, { "dropping-particle" : "", "family" : "Biedermann", "given" : "Tilo", "non-dropping-particle" : "", "parse-names" : false, "suffix" : "" }, { "dropping-particle" : "", "family" : "G\u00f6tz", "given" : "Friedrich", "non-dropping-particle" : "", "parse-names" : false, "suffix" : "" } ], "container-title" : "PLoS ONE", "id" : "ITEM-1", "issue" : "10", "issued" : { "date-parts" : [ [ "2010", "10", "7" ] ] }, "page" : "e13153", "publisher" : "Public Library of Science", "title" : "Staphylococcal peptidoglycan co-localizes with Nod2 and TLR2 and activates innate immune response via both receptors in primary murine keratinocytes", "type" : "article-journal", "volume" : "5" }, "uris" : [ "http://www.mendeley.com/documents/?uuid=b6b658ee-f074-37db-8496-0735386c5660" ] } ], "mendeley" : { "formattedCitation" : "(M\u00fcller-Anstett &lt;i&gt;et al.&lt;/i&gt;, 2010)", "plainTextFormattedCitation" : "(M\u00fcller-Anstett et al., 2010)", "previouslyFormattedCitation" : "(M\u00fcller-Anstett &lt;i&gt;et al.&lt;/i&gt;, 2010)" }, "properties" : {  }, "schema" : "https://github.com/citation-style-language/schema/raw/master/csl-citation.json" }</w:instrText>
      </w:r>
      <w:r>
        <w:rPr>
          <w:iCs/>
        </w:rPr>
        <w:fldChar w:fldCharType="separate"/>
      </w:r>
      <w:r w:rsidR="00F71621" w:rsidRPr="00F71621">
        <w:rPr>
          <w:iCs/>
          <w:noProof/>
        </w:rPr>
        <w:t xml:space="preserve">(Müller-Anstett </w:t>
      </w:r>
      <w:r w:rsidR="00F71621" w:rsidRPr="00F71621">
        <w:rPr>
          <w:i/>
          <w:iCs/>
          <w:noProof/>
        </w:rPr>
        <w:t>et al.</w:t>
      </w:r>
      <w:r w:rsidR="00F71621" w:rsidRPr="00F71621">
        <w:rPr>
          <w:iCs/>
          <w:noProof/>
        </w:rPr>
        <w:t>, 2010)</w:t>
      </w:r>
      <w:r>
        <w:rPr>
          <w:iCs/>
        </w:rPr>
        <w:fldChar w:fldCharType="end"/>
      </w:r>
      <w:r>
        <w:rPr>
          <w:iCs/>
        </w:rPr>
        <w:t xml:space="preserve">. </w:t>
      </w:r>
    </w:p>
    <w:p w14:paraId="038CD82D" w14:textId="77777777" w:rsidR="006B6F12" w:rsidRDefault="006B6F12" w:rsidP="006B6F12">
      <w:pPr>
        <w:rPr>
          <w:iCs/>
        </w:rPr>
      </w:pPr>
    </w:p>
    <w:p w14:paraId="4D9FA00A" w14:textId="631CE3C9" w:rsidR="001428D6" w:rsidRDefault="001428D6" w:rsidP="0042099B">
      <w:pPr>
        <w:pStyle w:val="Heading3"/>
      </w:pPr>
      <w:bookmarkStart w:id="62" w:name="_Toc505262723"/>
      <w:bookmarkStart w:id="63" w:name="_Toc521494743"/>
      <w:r>
        <w:t xml:space="preserve">Other components of the </w:t>
      </w:r>
      <w:r w:rsidR="00AE6915" w:rsidRPr="00AE6915">
        <w:t>Gram-</w:t>
      </w:r>
      <w:r>
        <w:t>positive cell wall recognised by the host immune system</w:t>
      </w:r>
      <w:bookmarkEnd w:id="62"/>
      <w:bookmarkEnd w:id="63"/>
    </w:p>
    <w:p w14:paraId="7FCB7B91" w14:textId="77777777" w:rsidR="001428D6" w:rsidRPr="00105730" w:rsidRDefault="001428D6" w:rsidP="001428D6"/>
    <w:p w14:paraId="3C506502" w14:textId="173F6AC2" w:rsidR="001428D6" w:rsidRDefault="001428D6" w:rsidP="001428D6">
      <w:r>
        <w:t xml:space="preserve">Lipoteichoic acid (LTA) is abundant in the </w:t>
      </w:r>
      <w:r w:rsidR="00AE6915" w:rsidRPr="00AE6915">
        <w:t>Gram-</w:t>
      </w:r>
      <w:r>
        <w:t>positive bacterial cell wall, but is anchored in the membrane via glyc</w:t>
      </w:r>
      <w:r w:rsidR="002B3197">
        <w:t xml:space="preserve">olipid </w:t>
      </w:r>
      <w:r>
        <w:t xml:space="preserve">anchors, rather than being attached to peptidoglycan. LTA has been implicated in the severity of septic shock in mice </w:t>
      </w:r>
      <w:r>
        <w:fldChar w:fldCharType="begin" w:fldLock="1"/>
      </w:r>
      <w:r w:rsidR="00B145F9">
        <w:instrText>ADDIN CSL_CITATION { "citationItems" : [ { "id" : "ITEM-1", "itemData" : { "DOI" : "10.1016/S1473-3099(02)00226-8", "ISBN" : "1473-3099 (Print) 1473-3099 (Linking)", "ISSN" : "14733099", "PMID" : "11944187", "abstract" : "Lipoteichoic acid (LTA) is a surface-associated adhesion amphiphile from Gram-positive bacteria and regulator of autolytic wall enzymes (muramidases). It is released from the bacterial cells mainly after bacteriolysis induced by lysozyme, cationic peptides from leucocytes, or beta-lactam antibiotics. It binds to target cells either non-specifically, to membrane phospholipids, or specifically, to CD14 and to Toll-like receptors. LTA bound to targets can interact with circulating antibodies and activate the complement cascade to induce a passive immune kill phenomenon. It also triggers the release from neutrophils and macrophages of reactive oxygen and nitrogen species, acid hydrolases, highly cationic proteinases, bactericidal cationic peptides, growth factors, and cytotoxic cytokines, which may act in synergy to amplify cell damage. Thus, LTA shares with endotoxin (lipopolysaccharide) many of its pathogenetic properties. In animal studies, LTA has induced arthritis, nephritis, uveitis, encephalomyelitis, meningeal inflammation, and periodontal lesions, and also triggered cascades resulting in septic shock and multiorgan failure. Binding of LTA to targets can be inhibited by antibodies, phospholipids, and specific antibodies to CD14 and Toll, and in vitro its release can be inhibited by non-bacteriolytic antibiotics and by polysulphates such as heparin, which probably interfere with the activation of autolysis. From all this evidence, LTA can be considered a virulence factor that has an important role in infections and in postinfectious sequelae caused by Gram-positive bacteria. The future development of effective antibacteriolytic drugs and multidrug strategies to attenuate LTA-induced secretion of proinflammatory agonists is of great importance to combat septic shock and multiorgan failure caused by Gram-positive bacteria.", "author" : [ { "dropping-particle" : "", "family" : "Ginsburg", "given" : "Isaac", "non-dropping-particle" : "", "parse-names" : false, "suffix" : "" } ], "container-title" : "Lancet Infectious Diseases", "id" : "ITEM-1", "issue" : "March", "issued" : { "date-parts" : [ [ "2002" ] ] }, "page" : "171-179", "title" : "Role of lipoteichoic acid in infection and inflammation", "type" : "article-journal", "volume" : "2" }, "uris" : [ "http://www.mendeley.com/documents/?uuid=6c507fc3-03fd-45d9-a65c-c5f971c2bcf3" ] }, { "id" : "ITEM-2", "itemData" : { "DOI" : "10.1084/jem.188.2.305", "ISSN" : "0022-1007", "author" : [ { "dropping-particle" : "", "family" : "Kengatharan", "given" : "K M", "non-dropping-particle" : "", "parse-names" : false, "suffix" : "" }, { "dropping-particle" : "", "family" : "Kimpe", "given" : "S", "non-dropping-particle" : "De", "parse-names" : false, "suffix" : "" }, { "dropping-particle" : "", "family" : "Robson", "given" : "C", "non-dropping-particle" : "", "parse-names" : false, "suffix" : "" }, { "dropping-particle" : "", "family" : "Foster", "given" : "S J", "non-dropping-particle" : "", "parse-names" : false, "suffix" : "" }, { "dropping-particle" : "", "family" : "Thiemermann", "given" : "C", "non-dropping-particle" : "", "parse-names" : false, "suffix" : "" } ], "container-title" : "Journal of Experimental Medicine", "id" : "ITEM-2", "issue" : "2", "issued" : { "date-parts" : [ [ "1998", "7" ] ] }, "note" : "- Grampositive bacteriaunlike gram negative , are capable of causing septic shock in the absense of endotoxemia \n\n\n\n\n- Gram posiives contain LTA and PepG in their cell wall that is capable of activating leukocytes and cause the production of cytokines, causing a systemic infection responsefrom the host #\n\n\n\n\n-It is possible that the lipophilic portion of LTA is responsible for the bilogical actvity.This is further suppoeted by the fact that LTA in Gram-positive bacteria is mainly located in the polyglycerophosphate moieties\n\n\n\n\n-\n\n\n\n\n-NO is an umportandsignalling molecule in the body, that acts as a vasodilator, protects organs from ishchemic damage and is also induced by endotoxin or cytokines.\n\n\n\n\n-An amphiphile is amolecule that contains both hydro -phobic and-phylic components\n\n\n\n\n-PIc of LTA structure\n\n\n\n\n-S.aureus lTA is capable of causing moderateINOSinduction (inflamatorry form of NO) that in murine models alsorequiresthe activation of tyrosine kinases and NF-kb,however does not cause multiple organ failure or death.\n\n\n\n\n-However LTA+PEPG act to release TNF-a and IFN-gamma , casing shock and multiple organ faliure\n\n\n\n\n-NAG-NAM-l-ala-d-isoglutamine moiety accounts for the induction of iNOS attributed to the whole PepG poly- mer. NAM-l-ala-d-isoglutamine is the smallest possible frag- ment of PepG that is able to synergize with IFN-? to in- duce iNOS in macrophages, while an extra NAG residue results in a more potent induction\n\n\n\n\n-NAG-NAM-l-ala-d-isoglutamine is the smallest frangment that successfully intercats with IFN-y to induce iNOS production in macrophages , and additional NAG resudue increases the potency of the induction\n\n\n\n\n-similarly, NAG-NAM-l-ala-d-isoglutamine is capableof producing and inflammitory response when synergozedwith LTA, in a way similar to receptor-ligand interaction\n\n\n\n\n-Experiments on the non-pathogenic B. subtilis have shown that its LTA or PepG is anable to elicita systemic imfection response\n\n\n\n\n- Potetially enhanced INOS formation by s.aureis is responsible for grampositive shock as inhibition of NO synthesis does not prevent renal injury", "page" : "305-315", "title" : "Mechanism of Gram-positive Shock: Identification of Peptidoglycan and Lipoteichoic Acid Moieties Essential in the Induction of Nitric Oxide Synthase, Shock, and Multiple Organ Failure", "type" : "article-journal", "volume" : "188" }, "uris" : [ "http://www.mendeley.com/documents/?uuid=e951975f-7b9a-48b0-9d2e-00b3ca7062c7" ] } ], "mendeley" : { "formattedCitation" : "(Kengatharan &lt;i&gt;et al.&lt;/i&gt;, 1998; Ginsburg, 2002)", "plainTextFormattedCitation" : "(Kengatharan et al., 1998; Ginsburg, 2002)", "previouslyFormattedCitation" : "(Kengatharan &lt;i&gt;et al.&lt;/i&gt;, 1998; Ginsburg, 2002)" }, "properties" : {  }, "schema" : "https://github.com/citation-style-language/schema/raw/master/csl-citation.json" }</w:instrText>
      </w:r>
      <w:r>
        <w:fldChar w:fldCharType="separate"/>
      </w:r>
      <w:r w:rsidR="00F71621" w:rsidRPr="00F71621">
        <w:rPr>
          <w:noProof/>
        </w:rPr>
        <w:t xml:space="preserve">(Kengatharan </w:t>
      </w:r>
      <w:r w:rsidR="00F71621" w:rsidRPr="00F71621">
        <w:rPr>
          <w:i/>
          <w:noProof/>
        </w:rPr>
        <w:t>et al.</w:t>
      </w:r>
      <w:r w:rsidR="00F71621" w:rsidRPr="00F71621">
        <w:rPr>
          <w:noProof/>
        </w:rPr>
        <w:t>, 1998; Ginsburg, 2002)</w:t>
      </w:r>
      <w:r>
        <w:fldChar w:fldCharType="end"/>
      </w:r>
      <w:r>
        <w:t xml:space="preserve">, however to date, the main hypothesis lies with LTA not being immunostimulatory and that previous work used LTA samples contaminated by lipoproteins </w:t>
      </w:r>
      <w:r>
        <w:fldChar w:fldCharType="begin" w:fldLock="1"/>
      </w:r>
      <w:r w:rsidR="00B145F9">
        <w:instrText>ADDIN CSL_CITATION { "citationItems" : [ { "id" : "ITEM-1", "itemData" : { "DOI" : "10.4049/jimmunol.177.5.3162", "ISBN" : "0022-1767 (Print)$\\$r0022-1767 (Linking)", "ISSN" : "0022-1767", "PMID" : "16920954", "abstract" : "Lipoteichoic acid (LTA) derived from Staphylococcus aureus is reported to be a ligand of TLR2. However, we previously demonstrated that LTA fraction prepared from bacterial cells contains lipoproteins, which activate cells via TLR2. In this study, we investigated the immunobiological activity of LTA fraction obtained from S. aureus wild-type strain, lipoprotein diacylglycerol transferase deletion (delta lgt) mutant, which lacks palmitate-labeled lipoproteins, and its complemented strain and evaluated the activity of LTA molecule. LTA fraction was prepared by butanol extraction of the bacteria followed by hydrophobic interaction chromatography. Although all LTA fractions activated cells through TLR2, the LTA from delta lgt mutant was 100-fold less potent than those of wild-type and complemented strains. However, no significant structural difference in LTA was observed in NMR spectra. Further, alanylation of LTA molecule showed no effect in immunobiological activity. These results showed that not LTA molecule but lipoproteins are dominant immunobiologically active TLR2 ligand in S. aureus.", "author" : [ { "dropping-particle" : "", "family" : "Hashimoto", "given" : "Masahito", "non-dropping-particle" : "", "parse-names" : false, "suffix" : "" }, { "dropping-particle" : "", "family" : "Tawaratsumida", "given" : "Kazuki", "non-dropping-particle" : "", "parse-names" : false, "suffix" : "" }, { "dropping-particle" : "", "family" : "Kariya", "given" : "Hiroyuki", "non-dropping-particle" : "", "parse-names" : false, "suffix" : "" }, { "dropping-particle" : "", "family" : "Kiyohara", "given" : "Ai", "non-dropping-particle" : "", "parse-names" : false, "suffix" : "" }, { "dropping-particle" : "", "family" : "Suda", "given" : "Yasuo", "non-dropping-particle" : "", "parse-names" : false, "suffix" : "" }, { "dropping-particle" : "", "family" : "Krikae", "given" : "Fumiko", "non-dropping-particle" : "", "parse-names" : false, "suffix" : "" }, { "dropping-particle" : "", "family" : "Kirikae", "given" : "Teruo", "non-dropping-particle" : "", "parse-names" : false, "suffix" : "" }, { "dropping-particle" : "", "family" : "G\u00f6tz", "given" : "Friedrich", "non-dropping-particle" : "", "parse-names" : false, "suffix" : "" } ], "container-title" : "Journal of immunology (Baltimore, Md. : 1950)", "id" : "ITEM-1", "issued" : { "date-parts" : [ [ "2006" ] ] }, "page" : "3162-3169", "title" : "Not lipoteichoic acid but lipoproteins appear to be the dominant immunobiologically active compounds in Staphylococcus aureus.", "type" : "article-journal", "volume" : "177" }, "uris" : [ "http://www.mendeley.com/documents/?uuid=7c0ecb0f-8aa6-4d5c-9a58-0bfd74861421" ] } ], "mendeley" : { "formattedCitation" : "(Hashimoto, Tawaratsumida, Kariya, Kiyohara, Suda, Krikae, Kirikae and G\u00f6tz, 2006)", "plainTextFormattedCitation" : "(Hashimoto, Tawaratsumida, Kariya, Kiyohara, Suda, Krikae, Kirikae and G\u00f6tz, 2006)", "previouslyFormattedCitation" : "(Hashimoto, Tawaratsumida, Kariya, Kiyohara, Suda, Krikae, Kirikae and G\u00f6tz, 2006)" }, "properties" : {  }, "schema" : "https://github.com/citation-style-language/schema/raw/master/csl-citation.json" }</w:instrText>
      </w:r>
      <w:r>
        <w:fldChar w:fldCharType="separate"/>
      </w:r>
      <w:r w:rsidR="00F71621" w:rsidRPr="00F71621">
        <w:rPr>
          <w:noProof/>
        </w:rPr>
        <w:t>(Hashimoto, Tawaratsumida, Kariya, Kiyohara, Suda, Krikae, Kirikae and Götz, 2006)</w:t>
      </w:r>
      <w:r>
        <w:fldChar w:fldCharType="end"/>
      </w:r>
      <w:r>
        <w:t>.</w:t>
      </w:r>
    </w:p>
    <w:p w14:paraId="733FD6F7" w14:textId="77777777" w:rsidR="001428D6" w:rsidRDefault="001428D6" w:rsidP="001428D6"/>
    <w:p w14:paraId="7326A861" w14:textId="00A5E975" w:rsidR="001428D6" w:rsidRDefault="001428D6" w:rsidP="001428D6">
      <w:r>
        <w:t xml:space="preserve">Lipoproteins of the </w:t>
      </w:r>
      <w:r w:rsidR="00F45958" w:rsidRPr="00F45958">
        <w:rPr>
          <w:i/>
          <w:iCs/>
        </w:rPr>
        <w:t>S. aureus</w:t>
      </w:r>
      <w:r w:rsidR="0073580A" w:rsidRPr="0073580A">
        <w:rPr>
          <w:i/>
          <w:iCs/>
        </w:rPr>
        <w:t xml:space="preserve"> </w:t>
      </w:r>
      <w:r>
        <w:t xml:space="preserve">cell wall attach to the outer leaflet of the bacterial membrane and span the peptidoglycan layer </w:t>
      </w:r>
      <w:r>
        <w:fldChar w:fldCharType="begin" w:fldLock="1"/>
      </w:r>
      <w:r w:rsidR="00B145F9">
        <w:instrText>ADDIN CSL_CITATION { "citationItems" : [ { "id" : "ITEM-1", "itemData" : { "DOI" : "10.1046/j.1365-2958.2001.02411.x", "ISBN" : "0950-382X (Print)\\r0950-382X (Linking)", "ISSN" : "0950382X", "PMID" : "11401711", "abstract" : "Many surface proteins of Gram-positive bacteria are anchored to the cell wall envelope by a transpeptidation mechanism, requiring a C-terminal sorting signal with a conserved LPXTG motif. Sortase, a membrane protein of Staphylococcus aureus, cleaves polypeptides between the threonine and the glycine of the LPXTG motif and catalyses the formation of an amide bond between the carboxyl-group of threonine and the amino-group of peptidoglycan cross-bridges. S. aureus mutants lacking the srtA gene fail to anchor and display some surface proteins and are impaired in the ability to cause animal infections. Sortase acts on surface proteins that are initiated into the secretion (Sec) pathway and have their signal peptide removed by signal peptidase. The S. aureus genome encodes two sets of sortase and secretion genes. It is conceivable that S. aureus has evolved more than one pathway for the transport of 20 surface proteins to the cell wall envelope.", "author" : [ { "dropping-particle" : "", "family" : "Mazmanian", "given" : "S K", "non-dropping-particle" : "", "parse-names" : false, "suffix" : "" }, { "dropping-particle" : "", "family" : "Ton-That", "given" : "H", "non-dropping-particle" : "", "parse-names" : false, "suffix" : "" }, { "dropping-particle" : "", "family" : "Schneewind", "given" : "O", "non-dropping-particle" : "", "parse-names" : false, "suffix" : "" } ], "container-title" : "Molecular Microbiology", "id" : "ITEM-1", "issue" : "5", "issued" : { "date-parts" : [ [ "2001", "6" ] ] }, "page" : "1049-1057", "title" : "Sortase-catalysed anchoring of surface proteins to the cell wall of Staphylococcus aureus", "type" : "article", "volume" : "40" }, "uris" : [ "http://www.mendeley.com/documents/?uuid=716ecfb9-e968-3217-b8ef-98b1c220f033" ] } ], "mendeley" : { "formattedCitation" : "(Mazmanian, Ton-That and Schneewind, 2001)", "plainTextFormattedCitation" : "(Mazmanian, Ton-That and Schneewind, 2001)", "previouslyFormattedCitation" : "(Mazmanian, Ton-That and Schneewind, 2001)" }, "properties" : {  }, "schema" : "https://github.com/citation-style-language/schema/raw/master/csl-citation.json" }</w:instrText>
      </w:r>
      <w:r>
        <w:fldChar w:fldCharType="separate"/>
      </w:r>
      <w:r w:rsidR="00F71621" w:rsidRPr="00F71621">
        <w:rPr>
          <w:noProof/>
        </w:rPr>
        <w:t>(Mazmanian, Ton-That and Schneewind, 2001)</w:t>
      </w:r>
      <w:r>
        <w:fldChar w:fldCharType="end"/>
      </w:r>
      <w:r>
        <w:t xml:space="preserve">. They have also been shown to play an essential role in generating an immune response in the host, as </w:t>
      </w:r>
      <w:r w:rsidR="00F45958" w:rsidRPr="00F45958">
        <w:rPr>
          <w:i/>
          <w:iCs/>
        </w:rPr>
        <w:t>S. aureus</w:t>
      </w:r>
      <w:r w:rsidR="00B75B6A">
        <w:rPr>
          <w:i/>
          <w:iCs/>
        </w:rPr>
        <w:t xml:space="preserve"> </w:t>
      </w:r>
      <w:r w:rsidRPr="00505B38">
        <w:rPr>
          <w:i/>
        </w:rPr>
        <w:sym w:font="Symbol" w:char="F044"/>
      </w:r>
      <w:r w:rsidRPr="00505B38">
        <w:rPr>
          <w:i/>
        </w:rPr>
        <w:t>lgt</w:t>
      </w:r>
      <w:r>
        <w:rPr>
          <w:i/>
        </w:rPr>
        <w:t xml:space="preserve"> </w:t>
      </w:r>
      <w:r>
        <w:t>mutants</w:t>
      </w:r>
      <w:r w:rsidR="00AB3CB7">
        <w:t>,</w:t>
      </w:r>
      <w:r>
        <w:t xml:space="preserve"> lacking mature lipoproteins, are unable of immune stimulation in the same extent as wild type strains </w:t>
      </w:r>
      <w:r>
        <w:fldChar w:fldCharType="begin" w:fldLock="1"/>
      </w:r>
      <w:r w:rsidR="00B145F9">
        <w:instrText>ADDIN CSL_CITATION { "citationItems" : [ { "id" : "ITEM-1", "itemData" : { "DOI" : "10.4049/jimmunol.0804292", "ISBN" : "1550-6606 (Electronic)$\\$r0022-1767 (Linking)", "ISSN" : "1550-6606", "PMID" : "19454708", "abstract" : "Lipoproteins (Lpp) are ligands of TLR2 and signal by the adaptor MyD88. As part of the bacterial cell envelope, Lpp are mainly involved in nutrient acquisition for Staphylococcus aureus. The impact of Lpp on TLR2-MyD88 activation for S. aureus in systemic infection is unknown. S. aureus strain SA113 deficient in the enzyme encoded by the prolipoprotein diacylglyceryl transferase gene (Deltalgt), which attaches the lipid anchor to pro-Lpp, was used to study benefits and costs of Lpp maturation. Lpp in S. aureus induced early and strong cytokines by TLR2-MyD88 signaling in murine peritoneal macrophages. Lpp contributed via TLR2 to pathogenesis of sepsis in C57BL/6 mice with IL-1beta, chemokine-mediated inflammation, and high bacterial numbers. In the absence of MyD88-mediated inflammation, Lpp allowed bacterial clearing from liver devoid of infiltrating cells, but still conferred a strong growth advantage in mice, which was shown to rely on iron uptake and storage in vitro and in vivo. With iron-restricted bacteria, the Lpp-related growth advantage was evident in infection of MyD88(-/-), but not of C57BL/6, mice. On the other hand, iron overload of the host restored the growth deficit of Deltalgt in MyD88(-/-), but not in immunocompetent C57BL/6 mice. These results indicate that iron acquisition is improved by Lpp of S. aureus but is counteracted by inflammation. Thus, lipid anchoring is an evolutionary advantage for S. aureus to retain essential proteins for better survival in infection.", "author" : [ { "dropping-particle" : "", "family" : "Schmaler", "given" : "Mathias", "non-dropping-particle" : "", "parse-names" : false, "suffix" : "" }, { "dropping-particle" : "", "family" : "Jann", "given" : "Naja J", "non-dropping-particle" : "", "parse-names" : false, "suffix" : "" }, { "dropping-particle" : "", "family" : "Ferracin", "given" : "Fabrizia", "non-dropping-particle" : "", "parse-names" : false, "suffix" : "" }, { "dropping-particle" : "", "family" : "Landolt", "given" : "Lea Z", "non-dropping-particle" : "", "parse-names" : false, "suffix" : "" }, { "dropping-particle" : "", "family" : "Biswas", "given" : "Lalitha", "non-dropping-particle" : "", "parse-names" : false, "suffix" : "" }, { "dropping-particle" : "", "family" : "G\u00f6tz", "given" : "Friedrich", "non-dropping-particle" : "", "parse-names" : false, "suffix" : "" }, { "dropping-particle" : "", "family" : "Landmann", "given" : "Regine", "non-dropping-particle" : "", "parse-names" : false, "suffix" : "" } ], "container-title" : "Journal of immunology (Baltimore, Md. : 1950)", "id" : "ITEM-1", "issued" : { "date-parts" : [ [ "2009" ] ] }, "note" : "S aureus lipoproteins are mainly membrane anchored . Most of the Lpp's are part of the ABC omplex and are involved in various nutrient aquisition, such as iron .\n\nExperiments with a WT strain of S.aureus, as well as an deltalgt mutant showed that lgt is required for the induction of inflammatory cytokines suh as TNF,IL-10,IL-6, and MIP-2 . Moreover, this cytokine release is mediated by MyD88, as a MyD88-/- failed to generate any cytokines.\n\nInfection of mice with either the wt or lgt strain and the study of liver infiltrates showed that there was considerab;e growth of bacteria as well as the release of IL-1beta ( why is this good for the bacteria???) together with a later chemokine response as opposed to the lgt.", "page" : "7110-7118", "title" : "Lipoproteins in Staphylococcus aureus mediate inflammation by TLR2 and iron-dependent growth in vivo.", "type" : "article-journal", "volume" : "182" }, "uris" : [ "http://www.mendeley.com/documents/?uuid=8efa6e0a-4eb3-4382-b2bc-b963672669d0" ] }, { "id" : "ITEM-2", "itemData" : { "DOI" : "10.1128/IAI.73.4.2411-2423.2005", "ISSN" : "0019-9567", "PMID" : "15784587", "abstract" : "A lipoprotein diacylglyceryl transferase (lgt) deletion mutant of Staphylococcus aureus SA113 was constructed. The lipoprotein and prelipoprotein expression, the growth behavior, and the ability of the mutant to elicit an immune response in various host cells were studied. In the wild type, the majority of [14C]palmitate-labeled lipoproteins were located in the membrane fraction, although some lipoproteins were also present on the cell surface and in the culture supernatant. The lgt mutant completely lacked palmitate-labeled lipoproteins and released high amounts of some unmodified prelipoproteins, e.g., the oligopeptide-binding protein OppA, the peptidyl-prolyl cis-trans isomerase PrsA, and the staphylococcal iron transporter SitC, into the culture supernatant. The growth of the lgt mutant was hardly affected in rich medium but was retarded under nutrient limitation. The lgt mutant and its crude lysate induced much fewer proinflammatory cytokines and chemokines in human monocytic (MonoMac6), epithelial (pulmonary A549), and endothelial (human umbilical vein endothelial) cells than the wild type. However, in whole blood samples, the culture supernatant of the lgt mutant was equal or even superior to the wild-type supernatant in tumor necrosis factor alpha induction. Lipoprotein fractionation experiments provided evidence that a small proportion of the mature lipoproteins are released by the S. aureus wild type despite the lipid anchor and are trapped in part by the cell wall, thereby exposing the immune-activating lipid structure on the cell surface. Bacterial lipoproteins appear to be essential for a complete immune stimulation by gram-positive bacteria.", "author" : [ { "dropping-particle" : "", "family" : "Stoll", "given" : "Hartmut", "non-dropping-particle" : "", "parse-names" : false, "suffix" : "" }, { "dropping-particle" : "", "family" : "Dengjel", "given" : "J\u00f6rn", "non-dropping-particle" : "", "parse-names" : false, "suffix" : "" }, { "dropping-particle" : "", "family" : "Nerz", "given" : "Christiane", "non-dropping-particle" : "", "parse-names" : false, "suffix" : "" }, { "dropping-particle" : "", "family" : "G\u00f6tz", "given" : "Friedrich", "non-dropping-particle" : "", "parse-names" : false, "suffix" : "" } ], "container-title" : "Infection and immunity", "id" : "ITEM-2", "issue" : "4", "issued" : { "date-parts" : [ [ "2005", "4" ] ] }, "page" : "2411-23", "publisher" : "American Society for Microbiology (ASM)", "title" : "Staphylococcus aureus deficient in lipidation of prelipoproteins is attenuated in growth and immune activation.", "type" : "article-journal", "volume" : "73" }, "uris" : [ "http://www.mendeley.com/documents/?uuid=6d19af61-5adf-3038-9bb6-2e32fe693c8f" ] } ], "mendeley" : { "formattedCitation" : "(Stoll &lt;i&gt;et al.&lt;/i&gt;, 2005b; Schmaler &lt;i&gt;et al.&lt;/i&gt;, 2009)", "plainTextFormattedCitation" : "(Stoll et al., 2005b; Schmaler et al., 2009)", "previouslyFormattedCitation" : "(Stoll &lt;i&gt;et al.&lt;/i&gt;, 2005b; Schmaler &lt;i&gt;et al.&lt;/i&gt;, 2009)" }, "properties" : {  }, "schema" : "https://github.com/citation-style-language/schema/raw/master/csl-citation.json" }</w:instrText>
      </w:r>
      <w:r>
        <w:fldChar w:fldCharType="separate"/>
      </w:r>
      <w:r w:rsidR="00F71621" w:rsidRPr="00F71621">
        <w:rPr>
          <w:noProof/>
        </w:rPr>
        <w:t xml:space="preserve">(Stoll </w:t>
      </w:r>
      <w:r w:rsidR="00F71621" w:rsidRPr="00F71621">
        <w:rPr>
          <w:i/>
          <w:noProof/>
        </w:rPr>
        <w:t>et al.</w:t>
      </w:r>
      <w:r w:rsidR="00F71621" w:rsidRPr="00F71621">
        <w:rPr>
          <w:noProof/>
        </w:rPr>
        <w:t xml:space="preserve">, 2005b; Schmaler </w:t>
      </w:r>
      <w:r w:rsidR="00F71621" w:rsidRPr="00F71621">
        <w:rPr>
          <w:i/>
          <w:noProof/>
        </w:rPr>
        <w:t>et al.</w:t>
      </w:r>
      <w:r w:rsidR="00F71621" w:rsidRPr="00F71621">
        <w:rPr>
          <w:noProof/>
        </w:rPr>
        <w:t>, 2009)</w:t>
      </w:r>
      <w:r>
        <w:fldChar w:fldCharType="end"/>
      </w:r>
      <w:r>
        <w:t>.</w:t>
      </w:r>
    </w:p>
    <w:p w14:paraId="2D168BBF" w14:textId="77777777" w:rsidR="001428D6" w:rsidRDefault="001428D6" w:rsidP="001428D6"/>
    <w:p w14:paraId="54FBF7A0" w14:textId="7C4FD2C1" w:rsidR="001428D6" w:rsidRDefault="001428D6" w:rsidP="001428D6">
      <w:r>
        <w:lastRenderedPageBreak/>
        <w:t xml:space="preserve">Several mentioned studies have highlighted that peptidoglycan and LTA may be contaminated with lipoproteins, despite the vigorous process of peptidoglycan purification. Therefore currently the only way to isolate </w:t>
      </w:r>
      <w:r w:rsidR="00F45958" w:rsidRPr="00F45958">
        <w:rPr>
          <w:i/>
          <w:iCs/>
        </w:rPr>
        <w:t>S. aureus</w:t>
      </w:r>
      <w:r w:rsidR="0073580A" w:rsidRPr="0073580A">
        <w:rPr>
          <w:i/>
          <w:iCs/>
        </w:rPr>
        <w:t xml:space="preserve"> </w:t>
      </w:r>
      <w:r>
        <w:t xml:space="preserve">bacterial cell wall components that would not be contaminated by lipoproteins is through the use of a </w:t>
      </w:r>
      <w:r w:rsidRPr="00505B38">
        <w:rPr>
          <w:i/>
        </w:rPr>
        <w:sym w:font="Symbol" w:char="F044"/>
      </w:r>
      <w:r w:rsidRPr="00505B38">
        <w:rPr>
          <w:i/>
        </w:rPr>
        <w:t>lgt</w:t>
      </w:r>
      <w:r>
        <w:rPr>
          <w:i/>
        </w:rPr>
        <w:t xml:space="preserve"> </w:t>
      </w:r>
      <w:r w:rsidR="00F45958" w:rsidRPr="00F45958">
        <w:rPr>
          <w:i/>
          <w:iCs/>
        </w:rPr>
        <w:t>S. aureus</w:t>
      </w:r>
      <w:r w:rsidR="0073580A" w:rsidRPr="0073580A">
        <w:rPr>
          <w:i/>
          <w:iCs/>
        </w:rPr>
        <w:t xml:space="preserve"> </w:t>
      </w:r>
      <w:r>
        <w:t xml:space="preserve">mutant </w:t>
      </w:r>
      <w:r>
        <w:fldChar w:fldCharType="begin" w:fldLock="1"/>
      </w:r>
      <w:r w:rsidR="00B145F9">
        <w:instrText>ADDIN CSL_CITATION { "citationItems" : [ { "id" : "ITEM-1", "itemData" : { "DOI" : "10.3389/fmicb.2016.01404", "ISSN" : "1664302X", "PMID" : "27679612", "abstract" : "Bacterial lipoproteins (Lpp) represent a major class of membrane proteins. They are distinguished by a lipid moiety at the N-terminus by which they are anchored either in the outer leaflet of the cytoplasmic membrane or, in Gram-negative bacteria, also in the inner leaflet of the outer membrane. In Gram-positive bacteria Lpp significantly contribute to nutrient transport, Toll-like receptor 2 activation and pathogenicity. Here we examine the Lpp of Staphylococcus aureus USA300, as a prototype for a multiple antibiotic resistant and community-acquired pathogen that is rapidly spreading worldwide. The compiled Lpp were grouped according to the postulated function and dissemination of homologs in the genus Staphylococcus and beyond. Based on this evaluation we also point out Lpp as promising vaccine candidates.", "author" : [ { "dropping-particle" : "V", "family" : "Shahmirzadi", "given" : "Shideh", "non-dropping-particle" : "", "parse-names" : false, "suffix" : "" }, { "dropping-particle" : "", "family" : "Nguyen", "given" : "Minh Thu", "non-dropping-particle" : "", "parse-names" : false, "suffix" : "" }, { "dropping-particle" : "", "family" : "G\u00f6tz", "given" : "Friedrich", "non-dropping-particle" : "", "parse-names" : false, "suffix" : "" } ], "container-title" : "Frontiers in Microbiology", "id" : "ITEM-1", "issue" : "SEP", "issued" : { "date-parts" : [ [ "2016" ] ] }, "page" : "1404", "publisher" : "Frontiers Media SA", "title" : "Evaluation of Staphylococcus aureus lipoproteins: Role in nutritional acquisition and pathogenicity", "type" : "article-journal", "volume" : "7" }, "uris" : [ "http://www.mendeley.com/documents/?uuid=9893e624-7d7e-3888-bff3-c4f49a9ff79e" ] } ], "mendeley" : { "formattedCitation" : "(Shahmirzadi, Nguyen and G\u00f6tz, 2016)", "plainTextFormattedCitation" : "(Shahmirzadi, Nguyen and G\u00f6tz, 2016)", "previouslyFormattedCitation" : "(Shahmirzadi, Nguyen and G\u00f6tz, 2016)" }, "properties" : {  }, "schema" : "https://github.com/citation-style-language/schema/raw/master/csl-citation.json" }</w:instrText>
      </w:r>
      <w:r>
        <w:fldChar w:fldCharType="separate"/>
      </w:r>
      <w:r w:rsidR="00F71621" w:rsidRPr="00F71621">
        <w:rPr>
          <w:noProof/>
        </w:rPr>
        <w:t>(Shahmirzadi, Nguyen and Götz, 2016)</w:t>
      </w:r>
      <w:r>
        <w:fldChar w:fldCharType="end"/>
      </w:r>
      <w:r>
        <w:t>. Diacyl-glycerol transferase (</w:t>
      </w:r>
      <w:r w:rsidRPr="0089557C">
        <w:t>Lgt</w:t>
      </w:r>
      <w:r>
        <w:t xml:space="preserve">) is essential for the final step of synthesizing pre-lipoprotein into mature lipoprotein </w:t>
      </w:r>
      <w:r>
        <w:fldChar w:fldCharType="begin" w:fldLock="1"/>
      </w:r>
      <w:r w:rsidR="00B145F9">
        <w:instrText>ADDIN CSL_CITATION { "citationItems" : [ { "id" : "ITEM-1", "itemData" : { "ISBN" : "0021-9258 (Print)\\r0021-9258 (Linking)", "ISSN" : "00219258", "PMID" : "8051048", "abstract" : "The peptide, MKATKLVLGAVILGSTLLAGCSSN, corresponding to the N-terminal 24 amino acids of Braun's prolipoprotein, was used to study the lipid modification of prolipoprotein in Escherichia coli by measuring the rate of incorporation of either [2-3H]glycerol or [9,10-3H]palmitate from the corresponding labeled phosphatidylglycerol into the peptide. Using E. coli strains containing varying levels of prolipoprotein diacylglyceryl modification activities due to mutations in or overexpression of the gene involved in diacylglyceryl modification (lgt), we have shown that the activities based on the peptide assay correlated well with the prolipoprotein-based assay. Further, we have followed the fate of the lipid substrate, phosphatidylglycerol, during the modification reaction and found that lipid modification of prolipoprotein involves the transfer of diacylglyceryl moiety from phosphatidylglycerol to the sulfhydryl group of the cysteine residue with the concomitant formation of sn-glycerol 1-phosphate. This mechanism is contrary to the previously proposed two-step mechanism of an initial glyceryl transferase followed by O-acyl transfer (Chattopadhyay, P.K., and Wu, H.C. (1977) Proc. Natl. Acad. Sci. U. S. A. 74, 5318-5322). Accordingly, the enzyme that catalyzes this activity has been named phosphatidylglycerol-prolipoprotein diacylglyceryl transferase. The revised pathway for the lipoprotein biogenesis in bacteria consists of three successive reactions catalyzed by prolipoprotein diacylglyceryl transferase, signal peptidase II, and apolipoprotein N-acyltransferase.", "author" : [ { "dropping-particle" : "", "family" : "Sankaran", "given" : "K", "non-dropping-particle" : "", "parse-names" : false, "suffix" : "" }, { "dropping-particle" : "", "family" : "Wu", "given" : "H C", "non-dropping-particle" : "", "parse-names" : false, "suffix" : "" } ], "container-title" : "Journal of Biological Chemistry", "id" : "ITEM-1", "issue" : "31", "issued" : { "date-parts" : [ [ "1994", "8", "5" ] ] }, "page" : "19701-19706", "title" : "Lipid modification of bacterial prolipoprotein. Transfer of diacylglyceryl moiety from phosphatidylglycerol", "type" : "article-journal", "volume" : "269" }, "uris" : [ "http://www.mendeley.com/documents/?uuid=e91a703a-cc84-3d09-9b4a-e5b9727d34ac" ] } ], "mendeley" : { "formattedCitation" : "(Sankaran and Wu, 1994)", "plainTextFormattedCitation" : "(Sankaran and Wu, 1994)", "previouslyFormattedCitation" : "(Sankaran and Wu, 1994)" }, "properties" : {  }, "schema" : "https://github.com/citation-style-language/schema/raw/master/csl-citation.json" }</w:instrText>
      </w:r>
      <w:r>
        <w:fldChar w:fldCharType="separate"/>
      </w:r>
      <w:r w:rsidR="00F71621" w:rsidRPr="00F71621">
        <w:rPr>
          <w:noProof/>
        </w:rPr>
        <w:t>(Sankaran and Wu, 1994)</w:t>
      </w:r>
      <w:r>
        <w:fldChar w:fldCharType="end"/>
      </w:r>
      <w:r>
        <w:t xml:space="preserve">. Several studies have shown that often immune responses thought to have been in response to peptidoglycan stimulation were actually due to lipoproteins. For example peritoneal murine macrophages failed to produce cytokines in response to stimulation by peptidoglycan purified from an </w:t>
      </w:r>
      <w:r w:rsidRPr="00505B38">
        <w:rPr>
          <w:i/>
        </w:rPr>
        <w:sym w:font="Symbol" w:char="F044"/>
      </w:r>
      <w:r w:rsidRPr="00505B38">
        <w:rPr>
          <w:i/>
        </w:rPr>
        <w:t>lgt</w:t>
      </w:r>
      <w:r>
        <w:rPr>
          <w:i/>
        </w:rPr>
        <w:t xml:space="preserve"> </w:t>
      </w:r>
      <w:r>
        <w:t xml:space="preserve">mutant, emphasizing that it is most likely lipoproteins signalling through TLR’s </w:t>
      </w:r>
      <w:r>
        <w:fldChar w:fldCharType="begin" w:fldLock="1"/>
      </w:r>
      <w:r w:rsidR="00B145F9">
        <w:instrText>ADDIN CSL_CITATION { "citationItems" : [ { "id" : "ITEM-1", "itemData" : { "DOI" : "10.1038/sj.embor.7400248", "ISBN" : "10.1038/sj.embor.7400248", "ISSN" : "1469221X", "PMID" : "15359270", "abstract" : "Toll-like receptor 2 (TLR2) has been shown to recognize several classes of pathogen-associated molecular patterns including peptidoglycan (PG). However, studies linking PG with TLR2 recognition have relied mainly on the use of commercial Staphylococcus aureus PG and have not addressed TLR2 recognition of other PG types. Using highly purified PGs from eight bacteria (Escherichia coli, Pseudomonas aeruginosa, Yersinia pseudotuberculosis, Helicobacter pylori, Bacillus subtilis, Listeria monocytogenes, Streptococcus pneumoniae and S. aureus), we show that these PGs are not sensed through TLR2, TLR2/1 or TLR2/6. PG sensing is lost after removal of lipoproteins or lipoteichoic acids (LTAs) from Gram-negative and Gram-positive cell walls, respectively. Accordingly, purified LTAs are sensed synergistically through TLR2/1. Finally, we show that elicited peritoneal murine macrophages do not produce tumour necrosis factor-alpha or interleukin-6 in response to purified PGs, suggesting that PG detection is more likely to occur intracellularly (through Nod1/Nod2) rather than from the extracellular compartment.", "author" : [ { "dropping-particle" : "", "family" : "Travassos", "given" : "Leonardo H", "non-dropping-particle" : "", "parse-names" : false, "suffix" : "" }, { "dropping-particle" : "", "family" : "Girardin", "given" : "Stephen E", "non-dropping-particle" : "", "parse-names" : false, "suffix" : "" }, { "dropping-particle" : "", "family" : "Philpott", "given" : "Dana J", "non-dropping-particle" : "", "parse-names" : false, "suffix" : "" }, { "dropping-particle" : "", "family" : "Blanot", "given" : "Didier", "non-dropping-particle" : "", "parse-names" : false, "suffix" : "" }, { "dropping-particle" : "", "family" : "Nahori", "given" : "Marie Anne", "non-dropping-particle" : "", "parse-names" : false, "suffix" : "" }, { "dropping-particle" : "", "family" : "Werts", "given" : "Catherine", "non-dropping-particle" : "", "parse-names" : false, "suffix" : "" }, { "dropping-particle" : "", "family" : "Boneca", "given" : "Ivo G", "non-dropping-particle" : "", "parse-names" : false, "suffix" : "" } ], "container-title" : "EMBO Reports", "id" : "ITEM-1", "issue" : "10", "issued" : { "date-parts" : [ [ "2004", "10", "1" ] ] }, "page" : "1000-1006", "publisher" : "EMBO Press", "title" : "Toll-like receptor 2-dependent bacterial sensing does not occur via peptidoglycan recognition", "type" : "article-journal", "volume" : "5" }, "uris" : [ "http://www.mendeley.com/documents/?uuid=bc34c4a6-f400-30f2-822a-0d4d5071e276" ] } ], "mendeley" : { "formattedCitation" : "(Travassos &lt;i&gt;et al.&lt;/i&gt;, 2004b)", "plainTextFormattedCitation" : "(Travassos et al., 2004b)", "previouslyFormattedCitation" : "(Travassos &lt;i&gt;et al.&lt;/i&gt;, 2004b)" }, "properties" : {  }, "schema" : "https://github.com/citation-style-language/schema/raw/master/csl-citation.json" }</w:instrText>
      </w:r>
      <w:r>
        <w:fldChar w:fldCharType="separate"/>
      </w:r>
      <w:r w:rsidR="00F71621" w:rsidRPr="00F71621">
        <w:rPr>
          <w:noProof/>
        </w:rPr>
        <w:t xml:space="preserve">(Travassos </w:t>
      </w:r>
      <w:r w:rsidR="00F71621" w:rsidRPr="00F71621">
        <w:rPr>
          <w:i/>
          <w:noProof/>
        </w:rPr>
        <w:t>et al.</w:t>
      </w:r>
      <w:r w:rsidR="00F71621" w:rsidRPr="00F71621">
        <w:rPr>
          <w:noProof/>
        </w:rPr>
        <w:t>, 2004b)</w:t>
      </w:r>
      <w:r>
        <w:fldChar w:fldCharType="end"/>
      </w:r>
      <w:r>
        <w:t>. Further supporting the n</w:t>
      </w:r>
      <w:r w:rsidR="002B3197">
        <w:t>otion that lipoproteins are the</w:t>
      </w:r>
      <w:r>
        <w:t xml:space="preserve"> main immunostimulatory component in contaminated peptidoglycan preparations, is that peptidoglycan isolated from wild-type </w:t>
      </w:r>
      <w:r w:rsidR="00F45958" w:rsidRPr="00F45958">
        <w:rPr>
          <w:i/>
          <w:iCs/>
        </w:rPr>
        <w:t>S. aureus</w:t>
      </w:r>
      <w:r w:rsidR="0073580A" w:rsidRPr="0073580A">
        <w:rPr>
          <w:i/>
          <w:iCs/>
        </w:rPr>
        <w:t xml:space="preserve"> </w:t>
      </w:r>
      <w:r>
        <w:t>caused upregulation of NF-</w:t>
      </w:r>
      <w:r>
        <w:sym w:font="Symbol" w:char="F06B"/>
      </w:r>
      <w:r>
        <w:t xml:space="preserve">B levels and therefore an increased cytokine response, whereas lipoprotein-free </w:t>
      </w:r>
      <w:r w:rsidR="00F45958" w:rsidRPr="00F45958">
        <w:rPr>
          <w:i/>
          <w:iCs/>
        </w:rPr>
        <w:t>S. aureus</w:t>
      </w:r>
      <w:r w:rsidR="0073580A" w:rsidRPr="0073580A">
        <w:rPr>
          <w:i/>
          <w:iCs/>
        </w:rPr>
        <w:t xml:space="preserve"> </w:t>
      </w:r>
      <w:r w:rsidRPr="00A8164C">
        <w:t>peptidoglycan did not</w:t>
      </w:r>
      <w:r>
        <w:t xml:space="preserve"> </w:t>
      </w:r>
      <w:r>
        <w:fldChar w:fldCharType="begin" w:fldLock="1"/>
      </w:r>
      <w:r w:rsidR="00B145F9">
        <w:instrText>ADDIN CSL_CITATION { "citationItems" : [ { "id" : "ITEM-1", "itemData" : { "DOI" : "10.1096/fj.09-151001", "ISBN" : "1530-6860 (Electronic) 0892-6638 (Linking)", "ISSN" : "15306860", "PMID" : "20522786", "abstract" : "Innate immune sensing of Staphylococcus aureus unravels basic mechanisms leading to either effective antibacterial immune responses or harmful inflammation. The nature and properties of S. aureus-derived pathogen-associated molecular pattern (PAMPs) are still not completely understood. We investigated the innate immune sensing of peptidoglycan (PGN) structures and subsequent immune consequences. Macromolecular PGN (PGN(polymer)) preparations activated NF-\u03baB through human Toll-like receptors 2 (TLR2), as shown by luciferase reporter assays, and induced murine dendritic cell (DC) maturation and cytokine production. In contrast, PGN(polymer) from lgt-mutant S. aureus failed to stimulate human TLR2, demonstrating that lipoproteins within the macromolecular structures of PGN(polymer), but not PGN itself, activate TLR2. Thus, HPLC-purified monomeric PGN (PGN(monomer)) structures were investigated. Strikingly, PGN(monomer) completely lacked NF-\u03baB activation, lacked TLR2 activity, and failed to functionally activate murine DCs. However, PGN(monomer) in concert with various TLR ligands most effectively stimulated DCs to up-regulate IL-12p70 and IL-23 by \u22653- to 5-fold. Consequently, DCs coactivated by PGN(monomer) markedly up-regulated Th1 and Th17 while suppressing Th2 cell priming. Notably, PGN(monomer) failed to coactivate NOD2(-/-) DCs. This demonstrates that PGN(monomer) is a natural ligand of NOD2, which was previously only demonstrated for synthetic compounds like muramyl dipeptide. Interestingly, murine DCs lacking TLR2 remained mute in response to the combinative immune sensing of S. aureus-derived PAMPs, including PGN(monomer), providing for the first time an explanation of why S. aureus can colonize the nasal mucosa in the absence of inflammation. This is very likely based on the lack of TLR2 expression in mucosal epithelial cells under normal conditions, which determines the unresponsiveness to S. aureus PAMPs.", "author" : [ { "dropping-particle" : "", "family" : "Volz", "given" : "Thomas", "non-dropping-particle" : "", "parse-names" : false, "suffix" : "" }, { "dropping-particle" : "", "family" : "Nega", "given" : "Mulugeta", "non-dropping-particle" : "", "parse-names" : false, "suffix" : "" }, { "dropping-particle" : "", "family" : "Buschmann", "given" : "Julia", "non-dropping-particle" : "", "parse-names" : false, "suffix" : "" }, { "dropping-particle" : "", "family" : "Kaesler", "given" : "Susanne", "non-dropping-particle" : "", "parse-names" : false, "suffix" : "" }, { "dropping-particle" : "", "family" : "Guenova", "given" : "Emmanuella", "non-dropping-particle" : "", "parse-names" : false, "suffix" : "" }, { "dropping-particle" : "", "family" : "Peschel", "given" : "Andreas", "non-dropping-particle" : "", "parse-names" : false, "suffix" : "" }, { "dropping-particle" : "", "family" : "R\u00f6cken", "given" : "Martin", "non-dropping-particle" : "", "parse-names" : false, "suffix" : "" }, { "dropping-particle" : "", "family" : "G\u00f6tz", "given" : "Friedrich", "non-dropping-particle" : "", "parse-names" : false, "suffix" : "" }, { "dropping-particle" : "", "family" : "Biedermann", "given" : "Tilo", "non-dropping-particle" : "", "parse-names" : false, "suffix" : "" } ], "container-title" : "FASEB Journal", "id" : "ITEM-1", "issue" : "10", "issued" : { "date-parts" : [ [ "2010", "10", "1" ] ] }, "page" : "4089-4102", "publisher" : "Federation of American Societies for Experimental Biology", "title" : "Natural Staphylococcus aureus-derived peptidoglycan fragments activate NOD2 and act as potent costimulators of the innate immune system exclusively in the presence of TLR signals", "type" : "article-journal", "volume" : "24" }, "uris" : [ "http://www.mendeley.com/documents/?uuid=76060c17-41e7-383e-ba34-5e603b4eaf4d" ] } ], "mendeley" : { "formattedCitation" : "(Volz &lt;i&gt;et al.&lt;/i&gt;, 2010)", "plainTextFormattedCitation" : "(Volz et al., 2010)", "previouslyFormattedCitation" : "(Volz &lt;i&gt;et al.&lt;/i&gt;, 2010)" }, "properties" : {  }, "schema" : "https://github.com/citation-style-language/schema/raw/master/csl-citation.json" }</w:instrText>
      </w:r>
      <w:r>
        <w:fldChar w:fldCharType="separate"/>
      </w:r>
      <w:r w:rsidR="00F71621" w:rsidRPr="00F71621">
        <w:rPr>
          <w:noProof/>
        </w:rPr>
        <w:t xml:space="preserve">(Volz </w:t>
      </w:r>
      <w:r w:rsidR="00F71621" w:rsidRPr="00F71621">
        <w:rPr>
          <w:i/>
          <w:noProof/>
        </w:rPr>
        <w:t>et al.</w:t>
      </w:r>
      <w:r w:rsidR="00F71621" w:rsidRPr="00F71621">
        <w:rPr>
          <w:noProof/>
        </w:rPr>
        <w:t>, 2010)</w:t>
      </w:r>
      <w:r>
        <w:fldChar w:fldCharType="end"/>
      </w:r>
      <w:r>
        <w:t>.</w:t>
      </w:r>
      <w:r w:rsidR="0073580A" w:rsidRPr="0073580A">
        <w:rPr>
          <w:i/>
          <w:iCs/>
        </w:rPr>
        <w:t xml:space="preserve"> </w:t>
      </w:r>
      <w:r>
        <w:t xml:space="preserve">Interestingly, it has also been shown that LTA isolated from an </w:t>
      </w:r>
      <w:r w:rsidRPr="00505B38">
        <w:rPr>
          <w:i/>
        </w:rPr>
        <w:sym w:font="Symbol" w:char="F044"/>
      </w:r>
      <w:r w:rsidRPr="00505B38">
        <w:rPr>
          <w:i/>
        </w:rPr>
        <w:t>lgt</w:t>
      </w:r>
      <w:r>
        <w:rPr>
          <w:i/>
        </w:rPr>
        <w:t xml:space="preserve"> </w:t>
      </w:r>
      <w:r w:rsidR="00F45958" w:rsidRPr="00F45958">
        <w:rPr>
          <w:i/>
          <w:iCs/>
        </w:rPr>
        <w:t>S. aureus</w:t>
      </w:r>
      <w:r w:rsidR="0073580A" w:rsidRPr="0073580A">
        <w:rPr>
          <w:i/>
          <w:iCs/>
        </w:rPr>
        <w:t xml:space="preserve"> </w:t>
      </w:r>
      <w:r>
        <w:t>mutant was 100 times less potent in TLR2 activation than the wild-type</w:t>
      </w:r>
      <w:r>
        <w:rPr>
          <w:i/>
        </w:rPr>
        <w:t xml:space="preserve">. </w:t>
      </w:r>
      <w:r w:rsidRPr="0030496A">
        <w:t>Of note, whi</w:t>
      </w:r>
      <w:r>
        <w:t xml:space="preserve">le this study suggests that lipoproteins and not LTA are the prime stimulant of TLR2, the group did not manage to isolate completely inactive LTA, suggesting that either LTA is a weak agonist of this receptor or perhaps there are other contaminants in the preparation that are capable of activating TLR2 </w:t>
      </w:r>
      <w:r>
        <w:fldChar w:fldCharType="begin" w:fldLock="1"/>
      </w:r>
      <w:r w:rsidR="00B145F9">
        <w:instrText>ADDIN CSL_CITATION { "citationItems" : [ { "id" : "ITEM-1", "itemData" : { "DOI" : "10.4049/jimmunol.177.5.3162", "ISBN" : "0022-1767 (Print)\\r0022-1767 (Linking)", "ISSN" : "0022-1767", "PMID" : "16920954", "abstract" : "Lipoteichoic acid (LTA) derived from Staphylococcus aureus is reported to be a ligand of TLR2. However, we previously demonstrated that LTA fraction prepared from bacterial cells contains lipoproteins, which activate cells via TLR2. In this study, we investigated the immunobiological activity of LTA fraction obtained from S. aureus wild-type strain, lipoprotein diacylglycerol transferase deletion (delta lgt) mutant, which lacks palmitate-labeled lipoproteins, and its complemented strain and evaluated the activity of LTA molecule. LTA fraction was prepared by butanol extraction of the bacteria followed by hydrophobic interaction chromatography. Although all LTA fractions activated cells through TLR2, the LTA from delta lgt mutant was 100-fold less potent than those of wild-type and complemented strains. However, no significant structural difference in LTA was observed in NMR spectra. Further, alanylation of LTA molecule showed no effect in immunobiological activity. These results showed that not LTA molecule but lipoproteins are dominant immunobiologically active TLR2 ligand in S. aureus.", "author" : [ { "dropping-particle" : "", "family" : "Hashimoto", "given" : "Masahito", "non-dropping-particle" : "", "parse-names" : false, "suffix" : "" }, { "dropping-particle" : "", "family" : "Tawaratsumida", "given" : "Kazuki", "non-dropping-particle" : "", "parse-names" : false, "suffix" : "" }, { "dropping-particle" : "", "family" : "Kariya", "given" : "Hiroyuki", "non-dropping-particle" : "", "parse-names" : false, "suffix" : "" }, { "dropping-particle" : "", "family" : "Kiyohara", "given" : "Ai", "non-dropping-particle" : "", "parse-names" : false, "suffix" : "" }, { "dropping-particle" : "", "family" : "Suda", "given" : "Yasuo", "non-dropping-particle" : "", "parse-names" : false, "suffix" : "" }, { "dropping-particle" : "", "family" : "Krikae", "given" : "Fumiko", "non-dropping-particle" : "", "parse-names" : false, "suffix" : "" }, { "dropping-particle" : "", "family" : "Kirikae", "given" : "Teruo", "non-dropping-particle" : "", "parse-names" : false, "suffix" : "" }, { "dropping-particle" : "", "family" : "Gotz", "given" : "F.", "non-dropping-particle" : "", "parse-names" : false, "suffix" : "" } ], "container-title" : "The Journal of Immunology", "id" : "ITEM-1", "issue" : "5", "issued" : { "date-parts" : [ [ "2006", "9", "1" ] ] }, "page" : "3162-3169", "publisher" : "American Association of Immunologists", "title" : "Not Lipoteichoic Acid but Lipoproteins Appear to Be the Dominant Immunobiologically Active Compounds in Staphylococcus aureus", "type" : "article-journal", "volume" : "177" }, "uris" : [ "http://www.mendeley.com/documents/?uuid=af241b0c-d89c-36f1-ac88-59ce73ee7712" ] } ], "mendeley" : { "formattedCitation" : "(Hashimoto, Tawaratsumida, Kariya, Kiyohara, Suda, Krikae, Kirikae and Gotz, 2006)", "plainTextFormattedCitation" : "(Hashimoto, Tawaratsumida, Kariya, Kiyohara, Suda, Krikae, Kirikae and Gotz, 2006)", "previouslyFormattedCitation" : "(Hashimoto, Tawaratsumida, Kariya, Kiyohara, Suda, Krikae, Kirikae and Gotz, 2006)" }, "properties" : {  }, "schema" : "https://github.com/citation-style-language/schema/raw/master/csl-citation.json" }</w:instrText>
      </w:r>
      <w:r>
        <w:fldChar w:fldCharType="separate"/>
      </w:r>
      <w:r w:rsidR="00F71621" w:rsidRPr="00F71621">
        <w:rPr>
          <w:noProof/>
        </w:rPr>
        <w:t>(Hashimoto, Tawaratsumida, Kariya, Kiyohara, Suda, Krikae, Kirikae and Gotz, 2006)</w:t>
      </w:r>
      <w:r>
        <w:fldChar w:fldCharType="end"/>
      </w:r>
      <w:r>
        <w:t>.</w:t>
      </w:r>
    </w:p>
    <w:p w14:paraId="61579BC6" w14:textId="77777777" w:rsidR="001428D6" w:rsidRDefault="001428D6" w:rsidP="001428D6"/>
    <w:p w14:paraId="78FFF549" w14:textId="77777777" w:rsidR="001428D6" w:rsidRDefault="001428D6" w:rsidP="001428D6">
      <w:r>
        <w:lastRenderedPageBreak/>
        <w:t xml:space="preserve">Finally, the majority of studies point to the necessity of using cell wall materials derived from bacteria carrying the </w:t>
      </w:r>
      <w:r w:rsidRPr="00505B38">
        <w:rPr>
          <w:i/>
        </w:rPr>
        <w:sym w:font="Symbol" w:char="F044"/>
      </w:r>
      <w:r w:rsidRPr="00505B38">
        <w:rPr>
          <w:i/>
        </w:rPr>
        <w:t>lgt</w:t>
      </w:r>
      <w:r>
        <w:rPr>
          <w:i/>
        </w:rPr>
        <w:t xml:space="preserve"> </w:t>
      </w:r>
      <w:r>
        <w:t>mutation, to avoid speculation on whether the observed effect is simply due to lipoprotein contamination.</w:t>
      </w:r>
    </w:p>
    <w:p w14:paraId="0E71E31D" w14:textId="77777777" w:rsidR="001428D6" w:rsidRDefault="001428D6" w:rsidP="001428D6"/>
    <w:p w14:paraId="513550F4" w14:textId="4328F010" w:rsidR="00A94DC7" w:rsidRDefault="00A94DC7" w:rsidP="00EE19F9">
      <w:pPr>
        <w:pStyle w:val="Heading4"/>
      </w:pPr>
      <w:bookmarkStart w:id="64" w:name="_Toc505262724"/>
      <w:bookmarkStart w:id="65" w:name="_Toc521494744"/>
      <w:r>
        <w:t>Cytokine response</w:t>
      </w:r>
      <w:bookmarkEnd w:id="64"/>
      <w:bookmarkEnd w:id="65"/>
    </w:p>
    <w:p w14:paraId="576A20E2" w14:textId="77777777" w:rsidR="00FB02E8" w:rsidRPr="00FB02E8" w:rsidRDefault="00FB02E8" w:rsidP="00FB02E8"/>
    <w:p w14:paraId="056F9442" w14:textId="3C0A60AD" w:rsidR="009E1B81" w:rsidRDefault="00EA23D0" w:rsidP="006407CF">
      <w:r>
        <w:t>One of the down</w:t>
      </w:r>
      <w:r w:rsidR="002B3197">
        <w:t xml:space="preserve">stream responses to bacterial </w:t>
      </w:r>
      <w:r>
        <w:t xml:space="preserve">sensing by </w:t>
      </w:r>
      <w:r w:rsidR="002B3197">
        <w:t>TLRs</w:t>
      </w:r>
      <w:r>
        <w:t xml:space="preserve"> is the production of</w:t>
      </w:r>
      <w:r w:rsidR="0073580A" w:rsidRPr="0073580A">
        <w:rPr>
          <w:i/>
          <w:iCs/>
        </w:rPr>
        <w:t xml:space="preserve"> </w:t>
      </w:r>
      <w:r w:rsidR="0010599A">
        <w:t>pro-inflammatory cytokines.</w:t>
      </w:r>
      <w:r w:rsidR="004632A5">
        <w:t xml:space="preserve"> Cytokines </w:t>
      </w:r>
      <w:r w:rsidR="00836AAE">
        <w:t>are mediators of pathogenesis</w:t>
      </w:r>
      <w:r w:rsidR="004632A5">
        <w:t xml:space="preserve"> </w:t>
      </w:r>
      <w:r w:rsidR="00836AAE">
        <w:t xml:space="preserve">and trigger an array of host defence mechanisms. For example TNF-alpha </w:t>
      </w:r>
      <w:r w:rsidR="00A207CE">
        <w:t>and IL-1</w:t>
      </w:r>
      <w:r w:rsidR="00A207CE">
        <w:sym w:font="Symbol" w:char="F062"/>
      </w:r>
      <w:r w:rsidR="005B36D5">
        <w:t xml:space="preserve"> </w:t>
      </w:r>
      <w:r w:rsidR="003E0573">
        <w:t>have been shown to cause vasodilation</w:t>
      </w:r>
      <w:r w:rsidR="00AB3CB7">
        <w:t>,</w:t>
      </w:r>
      <w:r w:rsidR="003E0573">
        <w:t xml:space="preserve"> thereby allowing for leukocytes </w:t>
      </w:r>
      <w:r w:rsidR="006407CF">
        <w:t xml:space="preserve">and macrophages </w:t>
      </w:r>
      <w:r w:rsidR="003E0573">
        <w:t>to travel to the</w:t>
      </w:r>
      <w:r w:rsidR="00EF1DC5">
        <w:t xml:space="preserve"> s</w:t>
      </w:r>
      <w:r w:rsidR="003E0573">
        <w:t>ite of infection</w:t>
      </w:r>
      <w:r w:rsidR="006407CF">
        <w:t xml:space="preserve"> </w:t>
      </w:r>
      <w:r w:rsidR="002B58C6">
        <w:fldChar w:fldCharType="begin" w:fldLock="1"/>
      </w:r>
      <w:r w:rsidR="00B145F9">
        <w:instrText>ADDIN CSL_CITATION { "citationItems" : [ { "id" : "ITEM-1", "itemData" : { "ISSN" : "0002-9513", "PMID" : "9815065", "abstract" : "Ceramide is a novel second messenger generated by hydrolysis of membrane sphingomyelin by a neutral sphingomyelinase (nSMase). Cytokines such as tumor necrosis factor-alpha (TNF-alpha) have been shown to increase intracellular ceramide through phospholipase A2 (PLA2)-dependent activation of nSMase. TNF-alpha has been shown to cause endothelium-independent relaxation in isolated blood vessels. We have previously shown that exogenously applied sphingomyelinase and ceramide cause endothelium-independent vasodilation in rat thoracic aortas (D. G. Johns, H. Osborn, and R. C. Webb. Biochem. Biophys. Res. Commun. 237: 95-97, 1997). In the present study, we tested the hypothesis that ceramide mediates TNF-alpha-induced vasodilation. In phenylephrine-contracted rat thoracic aortic rings (no endothelium), TNF-alpha caused concentration-dependent relaxation in the presence of cyclooxygenase and lipoxygenase inhibitors. The phospholipase A2 antagonist 7,7-dimethyl-(5Z, 8Z)-eicosadienoic acid (DEDA; 50 microM) and the nonselective PLA2 antagonist quinacrine (30 microM) inhibited TNF-alpha-induced relaxation. In cultured rat aortic vascular smooth muscle cells, TNF-alpha (10(-7) g/ml) increased intracellular ceramide 1.5-fold over basal level (0.08 nmol/mg protein), which was blocked by the PLA2 antagonist DEDA (50 microM). We conclude that PLA2 activation and increased ceramide generation play a role in mediating TNF-alpha-induced endothelium-independent vasodilation.", "author" : [ { "dropping-particle" : "", "family" : "Johns", "given" : "Douglas G", "non-dropping-particle" : "", "parse-names" : false, "suffix" : "" }, { "dropping-particle" : "", "family" : "Webb", "given" : "R Clinton", "non-dropping-particle" : "", "parse-names" : false, "suffix" : "" } ], "container-title" : "The American journal of physiology", "id" : "ITEM-1", "issue" : "5 Pt 2", "issued" : { "date-parts" : [ [ "1998", "11" ] ] }, "page" : "H1592-8", "title" : "TNF-alpha-induced endothelium-independent vasodilation: a role for phospholipase A2-dependent ceramide signaling.", "type" : "article-journal", "volume" : "275" }, "uris" : [ "http://www.mendeley.com/documents/?uuid=c8138985-aa68-3adc-af61-f33b872b52bd" ] } ], "mendeley" : { "formattedCitation" : "(Johns and Webb, 1998)", "plainTextFormattedCitation" : "(Johns and Webb, 1998)", "previouslyFormattedCitation" : "(Johns and Webb, 1998)" }, "properties" : {  }, "schema" : "https://github.com/citation-style-language/schema/raw/master/csl-citation.json" }</w:instrText>
      </w:r>
      <w:r w:rsidR="002B58C6">
        <w:fldChar w:fldCharType="separate"/>
      </w:r>
      <w:r w:rsidR="00F71621" w:rsidRPr="00F71621">
        <w:rPr>
          <w:noProof/>
        </w:rPr>
        <w:t>(Johns and Webb, 1998)</w:t>
      </w:r>
      <w:r w:rsidR="002B58C6">
        <w:fldChar w:fldCharType="end"/>
      </w:r>
      <w:r w:rsidR="003E0573">
        <w:t xml:space="preserve">. </w:t>
      </w:r>
      <w:r w:rsidR="008F4266">
        <w:t>Moreover, other pro-infl</w:t>
      </w:r>
      <w:r w:rsidR="0019385D">
        <w:t>a</w:t>
      </w:r>
      <w:r w:rsidR="008F4266">
        <w:t xml:space="preserve">mmatory cytokines such as </w:t>
      </w:r>
      <w:r w:rsidR="00FC0067">
        <w:t>IL-1a, IL-1b and IL</w:t>
      </w:r>
      <w:r w:rsidR="00163B9C">
        <w:t>-6 are capable of triggering the upregulation of adhesion receptors on the cell surface of leukocytes such as P- and E- selectins and intr</w:t>
      </w:r>
      <w:r w:rsidR="00A207CE">
        <w:t>acellular adhesion molecule 1 (</w:t>
      </w:r>
      <w:r w:rsidR="002B3197">
        <w:t>I-CAM1)</w:t>
      </w:r>
      <w:r w:rsidR="00F26384">
        <w:t xml:space="preserve">, thereby </w:t>
      </w:r>
      <w:r w:rsidR="00BE4BA7">
        <w:t>promoting</w:t>
      </w:r>
      <w:r w:rsidR="00F26384">
        <w:t xml:space="preserve"> neutrophil rolling and adhesion </w:t>
      </w:r>
      <w:r w:rsidR="00BE4BA7">
        <w:t xml:space="preserve">and allowing the cells </w:t>
      </w:r>
      <w:r w:rsidR="00676D40">
        <w:t>to</w:t>
      </w:r>
      <w:r w:rsidR="00615154">
        <w:t xml:space="preserve"> </w:t>
      </w:r>
      <w:r w:rsidR="00E2133D">
        <w:t xml:space="preserve">move out of </w:t>
      </w:r>
      <w:r w:rsidR="00C86B9D">
        <w:t>the circulation and to the sites of damage</w:t>
      </w:r>
      <w:r w:rsidR="001274AA">
        <w:t xml:space="preserve"> </w:t>
      </w:r>
      <w:r w:rsidR="0030409E">
        <w:t>(</w:t>
      </w:r>
      <w:r w:rsidR="00BD3367">
        <w:fldChar w:fldCharType="begin"/>
      </w:r>
      <w:r w:rsidR="00BD3367">
        <w:instrText xml:space="preserve"> REF _Ref502264464 \h </w:instrText>
      </w:r>
      <w:r w:rsidR="00BD3367">
        <w:fldChar w:fldCharType="separate"/>
      </w:r>
      <w:r w:rsidR="00BA1790">
        <w:t xml:space="preserve">Figure </w:t>
      </w:r>
      <w:r w:rsidR="00BA1790">
        <w:rPr>
          <w:noProof/>
        </w:rPr>
        <w:t>1</w:t>
      </w:r>
      <w:r w:rsidR="00BA1790">
        <w:t>.</w:t>
      </w:r>
      <w:r w:rsidR="00BA1790">
        <w:rPr>
          <w:noProof/>
        </w:rPr>
        <w:t>8</w:t>
      </w:r>
      <w:r w:rsidR="00BD3367">
        <w:fldChar w:fldCharType="end"/>
      </w:r>
      <w:r w:rsidR="0030409E">
        <w:t>)</w:t>
      </w:r>
      <w:r w:rsidR="00C86B9D">
        <w:t xml:space="preserve"> </w:t>
      </w:r>
      <w:r w:rsidR="00C86B9D">
        <w:fldChar w:fldCharType="begin" w:fldLock="1"/>
      </w:r>
      <w:r w:rsidR="00B145F9">
        <w:instrText>ADDIN CSL_CITATION { "citationItems" : [ { "id" : "ITEM-1", "itemData" : { "DOI" : "10.1038/nri2156", "ISBN" : "1474-1741 (Electronic)\\n1474-1733 (Linking)", "ISSN" : "14741733", "PMID" : "17717539", "abstract" : "Neutrophil recruitment, lymphocyte recirculation and monocyte trafficking all require adhesion and transmigration through blood-vessel walls. The traditional three steps of rolling, activation and firm adhesion have recently been augmented and refined. Slow rolling, adhesion strengthening, intraluminal crawling and paracellular and transcellular migration are now recognized as separate, additional steps. In neutrophils, a second activation pathway has been discovered that does not require signalling through G-protein-coupled receptors and the signalling steps leading to integrin activation are beginning to emerge. This Review focuses on new aspects of one of the central paradigms of inflammation and immunity--the leukocyte adhesion cascade.", "author" : [ { "dropping-particle" : "", "family" : "Ley", "given" : "Klaus", "non-dropping-particle" : "", "parse-names" : false, "suffix" : "" }, { "dropping-particle" : "", "family" : "Laudanna", "given" : "Carlo", "non-dropping-particle" : "", "parse-names" : false, "suffix" : "" }, { "dropping-particle" : "", "family" : "Cybulsky", "given" : "Myron I.", "non-dropping-particle" : "", "parse-names" : false, "suffix" : "" }, { "dropping-particle" : "", "family" : "Nourshargh", "given" : "Sussan", "non-dropping-particle" : "", "parse-names" : false, "suffix" : "" } ], "container-title" : "Nature Reviews Immunology", "id" : "ITEM-1", "issue" : "9", "issued" : { "date-parts" : [ [ "2007" ] ] }, "page" : "678-689", "title" : "Getting to the site of inflammation: The leukocyte adhesion cascade updated", "type" : "article", "volume" : "7" }, "uris" : [ "http://www.mendeley.com/documents/?uuid=f5f72075-7107-3a5d-a9ab-96b77d9f1eb2" ] } ], "mendeley" : { "formattedCitation" : "(Ley &lt;i&gt;et al.&lt;/i&gt;, 2007)", "plainTextFormattedCitation" : "(Ley et al., 2007)", "previouslyFormattedCitation" : "(Ley &lt;i&gt;et al.&lt;/i&gt;, 2007)" }, "properties" : {  }, "schema" : "https://github.com/citation-style-language/schema/raw/master/csl-citation.json" }</w:instrText>
      </w:r>
      <w:r w:rsidR="00C86B9D">
        <w:fldChar w:fldCharType="separate"/>
      </w:r>
      <w:r w:rsidR="00F71621" w:rsidRPr="00F71621">
        <w:rPr>
          <w:noProof/>
        </w:rPr>
        <w:t xml:space="preserve">(Ley </w:t>
      </w:r>
      <w:r w:rsidR="00F71621" w:rsidRPr="00F71621">
        <w:rPr>
          <w:i/>
          <w:noProof/>
        </w:rPr>
        <w:t>et al.</w:t>
      </w:r>
      <w:r w:rsidR="00F71621" w:rsidRPr="00F71621">
        <w:rPr>
          <w:noProof/>
        </w:rPr>
        <w:t>, 2007)</w:t>
      </w:r>
      <w:r w:rsidR="00C86B9D">
        <w:fldChar w:fldCharType="end"/>
      </w:r>
      <w:r w:rsidR="00BE4BA7">
        <w:t xml:space="preserve">. </w:t>
      </w:r>
      <w:r w:rsidR="00615154">
        <w:t xml:space="preserve">Moreover, </w:t>
      </w:r>
      <w:r w:rsidR="00C868C9">
        <w:t>the production of pro-inflammatory</w:t>
      </w:r>
      <w:r w:rsidR="0073580A" w:rsidRPr="0073580A">
        <w:rPr>
          <w:i/>
          <w:iCs/>
        </w:rPr>
        <w:t xml:space="preserve"> </w:t>
      </w:r>
      <w:r w:rsidR="00C868C9">
        <w:t>cytokines results in the secretion of several types of chemokines such as CXC-chemokine ligand 1, 2,5 and 8</w:t>
      </w:r>
      <w:r w:rsidR="002423D9">
        <w:t xml:space="preserve">, primarily for the attraction of neutrophils </w:t>
      </w:r>
      <w:r w:rsidR="00325DE1">
        <w:fldChar w:fldCharType="begin" w:fldLock="1"/>
      </w:r>
      <w:r w:rsidR="00B145F9">
        <w:instrText>ADDIN CSL_CITATION { "citationItems" : [ { "id" : "ITEM-1", "itemData" : { "DOI" : "10.1016/j.it.2015.07.007", "ISBN" : "0000000000000", "ISSN" : "14714981", "PMID" : "26297103", "abstract" : "Neutrophils are first responders of the immune system, rapidly migrating into affected tissues in response to injury or infection. To effectively call in this first line of defense, strategically placed cells within the vasculature and tissue respond to noxious stimuli by sending out coordinated signals that recruit neutrophils. Regulation of organ-specific neutrophil entry occurs at two levels. First, the vasculature supplying the organ provides cues for neutrophil egress out of the bloodstream in a manner dependent upon its unique cellular composition and architectural features. Second, resident immune cells and stromal cells within the organ send coordinated signals that guide neutrophils to their final destination. Here, we review recent findings that highlight the importance of these tissue-specific responses in the regulation of neutrophil recruitment and the initiation and resolution of inflammation.", "author" : [ { "dropping-particle" : "", "family" : "Kim", "given" : "Nancy D", "non-dropping-particle" : "", "parse-names" : false, "suffix" : "" }, { "dropping-particle" : "", "family" : "Luster", "given" : "Andrew D", "non-dropping-particle" : "", "parse-names" : false, "suffix" : "" } ], "container-title" : "Trends in Immunology", "id" : "ITEM-1", "issue" : "9", "issued" : { "date-parts" : [ [ "2015", "9" ] ] }, "page" : "547-555", "publisher" : "NIH Public Access", "title" : "The role of tissue resident cells in neutrophil recruitment", "type" : "article", "volume" : "36" }, "uris" : [ "http://www.mendeley.com/documents/?uuid=d71a1663-7a82-310f-88f0-47bed0da293e" ] } ], "mendeley" : { "formattedCitation" : "(Kim and Luster, 2015)", "plainTextFormattedCitation" : "(Kim and Luster, 2015)", "previouslyFormattedCitation" : "(Kim and Luster, 2015)" }, "properties" : {  }, "schema" : "https://github.com/citation-style-language/schema/raw/master/csl-citation.json" }</w:instrText>
      </w:r>
      <w:r w:rsidR="00325DE1">
        <w:fldChar w:fldCharType="separate"/>
      </w:r>
      <w:r w:rsidR="00F71621" w:rsidRPr="00F71621">
        <w:rPr>
          <w:noProof/>
        </w:rPr>
        <w:t>(Kim and Luster, 2015)</w:t>
      </w:r>
      <w:r w:rsidR="00325DE1">
        <w:fldChar w:fldCharType="end"/>
      </w:r>
      <w:r w:rsidR="00325DE1">
        <w:t>.</w:t>
      </w:r>
    </w:p>
    <w:p w14:paraId="64254C35" w14:textId="77777777" w:rsidR="007F5D53" w:rsidRDefault="007F5D53" w:rsidP="006407CF"/>
    <w:p w14:paraId="0D7E3DB2" w14:textId="276FB68F" w:rsidR="00431130" w:rsidRDefault="00A74D6F" w:rsidP="006407CF">
      <w:r>
        <w:t>The b</w:t>
      </w:r>
      <w:r w:rsidR="00431130">
        <w:t>actericidal activity of neu</w:t>
      </w:r>
      <w:r w:rsidR="007F5D53">
        <w:t>trophil</w:t>
      </w:r>
      <w:r w:rsidR="00431130">
        <w:t>s is heavily dependent on production of superoxide and reactive oxygen species</w:t>
      </w:r>
      <w:r w:rsidR="00EF097F">
        <w:t xml:space="preserve"> (</w:t>
      </w:r>
      <w:r w:rsidR="00EF097F">
        <w:fldChar w:fldCharType="begin"/>
      </w:r>
      <w:r w:rsidR="00EF097F">
        <w:instrText xml:space="preserve"> REF _Ref502264464 \h </w:instrText>
      </w:r>
      <w:r w:rsidR="00EF097F">
        <w:fldChar w:fldCharType="separate"/>
      </w:r>
      <w:r w:rsidR="00BA1790">
        <w:t xml:space="preserve">Figure </w:t>
      </w:r>
      <w:r w:rsidR="00BA1790">
        <w:rPr>
          <w:noProof/>
        </w:rPr>
        <w:t>1</w:t>
      </w:r>
      <w:r w:rsidR="00BA1790">
        <w:t>.</w:t>
      </w:r>
      <w:r w:rsidR="00BA1790">
        <w:rPr>
          <w:noProof/>
        </w:rPr>
        <w:t>8</w:t>
      </w:r>
      <w:r w:rsidR="00EF097F">
        <w:fldChar w:fldCharType="end"/>
      </w:r>
      <w:r w:rsidR="00EF097F">
        <w:t>)</w:t>
      </w:r>
      <w:r w:rsidR="002C610B">
        <w:t xml:space="preserve">, in a process </w:t>
      </w:r>
      <w:r w:rsidR="00EF097F">
        <w:t>termed</w:t>
      </w:r>
      <w:r w:rsidR="002C610B">
        <w:t xml:space="preserve"> </w:t>
      </w:r>
      <w:r w:rsidR="00EF097F">
        <w:t>oxidative burst,</w:t>
      </w:r>
      <w:r w:rsidR="005215BC">
        <w:t xml:space="preserve"> thought to be closely linked to phagocytosis</w:t>
      </w:r>
      <w:r w:rsidR="00ED34FD">
        <w:t>, causing the assembly of NADPH oxidase multi-subunit</w:t>
      </w:r>
      <w:r w:rsidR="00EF097F">
        <w:t>s</w:t>
      </w:r>
      <w:r w:rsidR="00ED34FD">
        <w:t xml:space="preserve"> on phagosomes</w:t>
      </w:r>
      <w:r w:rsidR="00AC1A41">
        <w:t xml:space="preserve"> </w:t>
      </w:r>
      <w:r w:rsidR="00AC1A41">
        <w:fldChar w:fldCharType="begin" w:fldLock="1"/>
      </w:r>
      <w:r w:rsidR="00B145F9">
        <w:instrText>ADDIN CSL_CITATION { "citationItems" : [ { "id" : "ITEM-1", "itemData" : { "DOI" : "10.1042/CS20060059", "ISBN" : "0143-5221 (Print)", "ISSN" : "0143-5221", "PMID" : "16764554", "abstract" : "The NADPH oxidase was originally identified as a key component of human innate host defence. In phagocytes, this enzyme complex is activated to produce superoxide anion and other secondarily derived ROS (reactive oxygen species), which promote killing of invading micro-organisms. However, it is now well-established that NADPH oxidase and related enzymes also participate in important cellular processes not directly related to host defence, including signal transduction, cell proliferation and apoptosis. These enzymes are present in essentially every organ system in the body and contribute to a multitude of physiological events. Although essential for human health, excess NADPH-oxidase-generated ROS can promote numerous pathological conditions. Herein, we summarize our current understanding of NADPH oxidases and provide an overview of how they contribute to specific human diseases.", "author" : [ { "dropping-particle" : "", "family" : "Quinn", "given" : "Mark T.", "non-dropping-particle" : "", "parse-names" : false, "suffix" : "" }, { "dropping-particle" : "", "family" : "Ammons", "given" : "Mary Cloud B.", "non-dropping-particle" : "", "parse-names" : false, "suffix" : "" }, { "dropping-particle" : "", "family" : "DeLeo", "given" : "Frank R.", "non-dropping-particle" : "", "parse-names" : false, "suffix" : "" } ], "container-title" : "Clinical Science", "id" : "ITEM-1", "issue" : "1", "issued" : { "date-parts" : [ [ "2006", "7", "1" ] ] }, "page" : "1-20", "publisher" : "Portland Press Limited", "title" : "The expanding role of NADPH oxidases in health and disease: no longer just agents of death and destruction", "type" : "article-journal", "volume" : "111" }, "uris" : [ "http://www.mendeley.com/documents/?uuid=debaf32a-231a-33c3-ac95-16bdef2df5e4" ] }, { "id" : "ITEM-2", "itemData" : { "DOI" : "10.1172/JCI114496", "ISBN" : "0021-9738 (Print)", "ISSN" : "00219738", "PMID" : "2155923", "abstract" : "The superoxide-forming respiratory burst oxidase of human neutrophils is composed of membrane-associated catalytic components and cytosolic constituents required for oxidase activation. This study concerns the hypothesis that cytosolic oxidase components translocate to a membrane fraction when neutrophils are stimulated and the oxidase is activated. A polyclonal antiserum that recognizes two discrete cytosolic oxidase components of 47 and 67 kD was used to probe transfer blots of electrophoresed membrane and cytosol fractions of resting and stimulated neutrophils. In contrast to their strictly cytosolic localization in unstimulated cells, both proteins were detected in membrane fractions of neutrophils activated by phorbol esters and other stimuli. This translocation event was a function of stimulus concentration as well as time and temperature of exposure to the stimulus. It was inhibited by concentrations of N-ethylmaleimide that blocked superoxide formation but was unaffected by 2-deoxyglucose. There was a correlation between translocation of the cytosolic proteins and activation of the oxidase as determined by superoxide formation. Quantitative analyses suggested that approximately 10% of total cellular p47 and p67 became membrane-associated during phorbol ester activation of the oxidase. Analysis of Percoll density gradient fractions indicated that the target membrane for translocation of both proteins was the plasma membrane rather than membranes of either specific or azurophilic granules. In the cell-free oxidase system arachidonate-dependent but membrane-independent precipitation of the cytosolic oxidase proteins was demonstrated. The data show that activation of the respiratory burst oxidase in stimulated human neutrophils is closely associated with translocation of the 47- and 67-kD cytosolic oxidase components to the plasma membrane. We suggest that this translocation event is important in oxidase activation.", "author" : [ { "dropping-particle" : "", "family" : "Clark", "given" : "Robert A", "non-dropping-particle" : "", "parse-names" : false, "suffix" : "" }, { "dropping-particle" : "", "family" : "Volpp", "given" : "Bryan D", "non-dropping-particle" : "", "parse-names" : false, "suffix" : "" }, { "dropping-particle" : "", "family" : "Leidal", "given" : "Kevin G", "non-dropping-particle" : "", "parse-names" : false, "suffix" : "" }, { "dropping-particle" : "", "family" : "Nauseef", "given" : "William M", "non-dropping-particle" : "", "parse-names" : false, "suffix" : "" } ], "container-title" : "Journal of Clinical Investigation", "id" : "ITEM-2", "issue" : "3", "issued" : { "date-parts" : [ [ "1990" ] ] }, "page" : "714-721", "title" : "Two cytosolic components of the human neutrophil respiratory burst oxidase translocate to the plasma membrane during cell activation", "type" : "article-journal", "volume" : "85" }, "uris" : [ "http://www.mendeley.com/documents/?uuid=48bef6b9-178e-3e83-aae3-9d810b6a7ed9" ] } ], "mendeley" : { "formattedCitation" : "(Clark &lt;i&gt;et al.&lt;/i&gt;, 1990; Quinn, Ammons and DeLeo, 2006)", "plainTextFormattedCitation" : "(Clark et al., 1990; Quinn, Ammons and DeLeo, 2006)", "previouslyFormattedCitation" : "(Clark &lt;i&gt;et al.&lt;/i&gt;, 1990; Quinn, Ammons and DeLeo, 2006)" }, "properties" : {  }, "schema" : "https://github.com/citation-style-language/schema/raw/master/csl-citation.json" }</w:instrText>
      </w:r>
      <w:r w:rsidR="00AC1A41">
        <w:fldChar w:fldCharType="separate"/>
      </w:r>
      <w:r w:rsidR="00F71621" w:rsidRPr="00F71621">
        <w:rPr>
          <w:noProof/>
        </w:rPr>
        <w:t xml:space="preserve">(Clark </w:t>
      </w:r>
      <w:r w:rsidR="00F71621" w:rsidRPr="00F71621">
        <w:rPr>
          <w:i/>
          <w:noProof/>
        </w:rPr>
        <w:t>et al.</w:t>
      </w:r>
      <w:r w:rsidR="00F71621" w:rsidRPr="00F71621">
        <w:rPr>
          <w:noProof/>
        </w:rPr>
        <w:t>, 1990; Quinn, Ammons and DeLeo, 2006)</w:t>
      </w:r>
      <w:r w:rsidR="00AC1A41">
        <w:fldChar w:fldCharType="end"/>
      </w:r>
      <w:r w:rsidR="00654DED">
        <w:t xml:space="preserve">. The assembled </w:t>
      </w:r>
      <w:r w:rsidR="00654DED">
        <w:lastRenderedPageBreak/>
        <w:t xml:space="preserve">NADPH </w:t>
      </w:r>
      <w:r w:rsidR="004D2BE8">
        <w:t xml:space="preserve">oxydase </w:t>
      </w:r>
      <w:r w:rsidR="00654DED">
        <w:t>transfers electrons from the</w:t>
      </w:r>
      <w:r w:rsidR="004D2BE8">
        <w:t xml:space="preserve"> NADPH in the</w:t>
      </w:r>
      <w:r w:rsidR="00654DED">
        <w:t xml:space="preserve"> neutrophil cytosol </w:t>
      </w:r>
      <w:r w:rsidR="004D2BE8">
        <w:t>to intraphagosomal O</w:t>
      </w:r>
      <w:r w:rsidR="004D2BE8">
        <w:rPr>
          <w:vertAlign w:val="subscript"/>
        </w:rPr>
        <w:t>2</w:t>
      </w:r>
      <w:r w:rsidR="00FF3C48">
        <w:t xml:space="preserve"> thereby creating superoxide </w:t>
      </w:r>
      <w:r w:rsidR="00A1467F">
        <w:t>(O</w:t>
      </w:r>
      <w:r w:rsidR="00A1467F">
        <w:rPr>
          <w:vertAlign w:val="subscript"/>
        </w:rPr>
        <w:t>2</w:t>
      </w:r>
      <w:r w:rsidR="00A1467F">
        <w:rPr>
          <w:vertAlign w:val="superscript"/>
        </w:rPr>
        <w:t>-</w:t>
      </w:r>
      <w:r w:rsidR="00EF097F">
        <w:t xml:space="preserve">) </w:t>
      </w:r>
      <w:r w:rsidR="00EF097F">
        <w:fldChar w:fldCharType="begin" w:fldLock="1"/>
      </w:r>
      <w:r w:rsidR="00B145F9">
        <w:instrText>ADDIN CSL_CITATION { "citationItems" : [ { "id" : "ITEM-1", "itemData" : { "DOI" : "10.1007/978-1-61779-527-5_8", "ISBN" : "9781617795268", "ISSN" : "10643745", "PMID" : "22262438", "abstract" : "Polymorphonuclear neutrophils (PMNs) generate reactive oxygen species (ROS) during phagocytosis and in response to soluble agonists. This functional response, termed oxidative burst, contributes to host defense, but it can also result in collateral damage of host tissues. To study this important PMN response, different methods have been developed that are based on the assessment of oxidative burst by measuring intracellular ROS production or formation of ROS in the extracellular space. Among the different methods that were developed, the following two are particularly widely used because of their convenience and accuracy. The first method depends on the reduction of cytochrome c, which can be assessed by photometry, while the second method relies on changes in the fluorescence properties of dihydrorhodamine 123, which can be assessed by flow cytometry.", "author" : [ { "dropping-particle" : "", "family" : "Chen", "given" : "Yu", "non-dropping-particle" : "", "parse-names" : false, "suffix" : "" }, { "dropping-particle" : "", "family" : "Junger", "given" : "Wolfgang G", "non-dropping-particle" : "", "parse-names" : false, "suffix" : "" } ], "container-title" : "Methods in Molecular Biology", "id" : "ITEM-1", "issued" : { "date-parts" : [ [ "2012" ] ] }, "page" : "115-124", "title" : "Measurement of oxidative burst in neutrophils", "type" : "article-journal", "volume" : "844" }, "uris" : [ "http://www.mendeley.com/documents/?uuid=9757afce-15d1-3024-979d-9c5f19eaf99d" ] } ], "mendeley" : { "formattedCitation" : "(Chen and Junger, 2012)", "plainTextFormattedCitation" : "(Chen and Junger, 2012)", "previouslyFormattedCitation" : "(Chen and Junger, 2012)" }, "properties" : {  }, "schema" : "https://github.com/citation-style-language/schema/raw/master/csl-citation.json" }</w:instrText>
      </w:r>
      <w:r w:rsidR="00EF097F">
        <w:fldChar w:fldCharType="separate"/>
      </w:r>
      <w:r w:rsidR="00F71621" w:rsidRPr="00F71621">
        <w:rPr>
          <w:noProof/>
        </w:rPr>
        <w:t>(Chen and Junger, 2012)</w:t>
      </w:r>
      <w:r w:rsidR="00EF097F">
        <w:fldChar w:fldCharType="end"/>
      </w:r>
      <w:r w:rsidR="00EF097F">
        <w:t>. Supe</w:t>
      </w:r>
      <w:r w:rsidR="00DB40F5">
        <w:t>r</w:t>
      </w:r>
      <w:r w:rsidR="00EF097F">
        <w:t xml:space="preserve">oxide leads to the formation of reactive oxygen species (ROS) such as </w:t>
      </w:r>
      <w:r w:rsidR="00C14810">
        <w:t>hydrogen peroxide and hypochl</w:t>
      </w:r>
      <w:r>
        <w:t>o</w:t>
      </w:r>
      <w:r w:rsidR="00C14810">
        <w:t>rous acid.</w:t>
      </w:r>
      <w:r w:rsidR="00286255">
        <w:t xml:space="preserve"> </w:t>
      </w:r>
      <w:r w:rsidR="00164800">
        <w:t>Together with ROS</w:t>
      </w:r>
      <w:r w:rsidR="00AB3CB7">
        <w:t>,</w:t>
      </w:r>
      <w:r w:rsidR="00164800">
        <w:t xml:space="preserve"> several </w:t>
      </w:r>
      <w:r w:rsidR="006F40FB">
        <w:t>cytotoxic molecules</w:t>
      </w:r>
      <w:r w:rsidR="00F74199">
        <w:t xml:space="preserve"> such as azurohilic</w:t>
      </w:r>
      <w:r w:rsidR="00E94EBE">
        <w:t xml:space="preserve"> and specific</w:t>
      </w:r>
      <w:r w:rsidR="00F74199">
        <w:t xml:space="preserve"> granules </w:t>
      </w:r>
      <w:r w:rsidR="006F40FB">
        <w:t xml:space="preserve">that </w:t>
      </w:r>
      <w:r w:rsidR="00AA62AA">
        <w:t>aid bacterial killing</w:t>
      </w:r>
      <w:r w:rsidR="00F03E8F">
        <w:t xml:space="preserve"> </w:t>
      </w:r>
      <w:r w:rsidR="00F03E8F">
        <w:fldChar w:fldCharType="begin" w:fldLock="1"/>
      </w:r>
      <w:r w:rsidR="00B145F9">
        <w:instrText>ADDIN CSL_CITATION { "citationItems" : [ { "id" : "ITEM-1", "itemData" : { "abstract" : "Once staining and microscopy techniques made the granules of the neutrophil visible, the pursuit of their function challienged those interested in the neutrophil and its role j.n health and in myriad disease states. Both a secretory function of the granules postulated by Paul Ehrlich' in the late 1800s whereby neutrophils modify their environment and an intracellular diges-tive or lysosoimal function postulated by Ehrlich's con-temporary Elie Metchnikoff' appear to be of impor-tance. Current understanding of neutrophil granules has separated these functions according to granule type with the specific granules (also called secondary granules) serving the environmental modification or external secretory function and the azurophilic gran-ules (also called primary granules) acting as lysosomes by fusing with phagosomes to form phagolysosomes with a predominantly intracellular site of action.3 Al-though this is, of course, a conceptual oversimplifi-cation, since specific granule contents are found in phagolysosornes and azurophilic granules are clearly released into the extracellular milieu through degran-ulation and cell death,4 the concept of the separation of functions lhas proved useful. GRANULE CONTENTS AND FUNCTIONS The two main neutrophil granules, specific and azurophilic, are separated on the basis of differences in content, morphology, density, and appearance at different stages of neutrophil maturation (Fig. 1). During myelopoiesis, the first granules become visible at about the promyelocyte stage and stain azurophilic in the bone marrow; these are the primary or azuro-philic granules. Later on during maturation, synthesis of these granules ceases, and they are distributed to daughter cells during cell division, thus decreasing", "author" : [ { "dropping-particle" : "", "family" : "Falloon", "given" : "Judith", "non-dropping-particle" : "", "parse-names" : false, "suffix" : "" } ], "container-title" : "allergy clinical immunology", "id" : "ITEM-1", "issued" : { "date-parts" : [ [ "1986" ] ] }, "page" : "653-662", "title" : "Neutrophil granules in health and disease", "type" : "article-journal", "volume" : "77" }, "uris" : [ "http://www.mendeley.com/documents/?uuid=50dcb241-bc5b-3b3a-a396-765a1ae7a5c2" ] } ], "mendeley" : { "formattedCitation" : "(Falloon, 1986)", "plainTextFormattedCitation" : "(Falloon, 1986)", "previouslyFormattedCitation" : "(Falloon, 1986)" }, "properties" : {  }, "schema" : "https://github.com/citation-style-language/schema/raw/master/csl-citation.json" }</w:instrText>
      </w:r>
      <w:r w:rsidR="00F03E8F">
        <w:fldChar w:fldCharType="separate"/>
      </w:r>
      <w:r w:rsidR="00F71621" w:rsidRPr="00F71621">
        <w:rPr>
          <w:noProof/>
        </w:rPr>
        <w:t>(Falloon, 1986)</w:t>
      </w:r>
      <w:r w:rsidR="00F03E8F">
        <w:fldChar w:fldCharType="end"/>
      </w:r>
      <w:r w:rsidR="00AA62AA">
        <w:t>.</w:t>
      </w:r>
      <w:r w:rsidR="00BC33FC">
        <w:t xml:space="preserve"> In particular, azurophilic granules contain myeloperoxidase (MPO)</w:t>
      </w:r>
      <w:r w:rsidR="005E506B">
        <w:t>, several proteinases such as cathepsin G</w:t>
      </w:r>
      <w:r w:rsidR="003904B7">
        <w:t xml:space="preserve"> and lysozyme</w:t>
      </w:r>
      <w:r w:rsidR="009B460E">
        <w:t xml:space="preserve"> </w:t>
      </w:r>
      <w:r w:rsidR="009B460E">
        <w:fldChar w:fldCharType="begin" w:fldLock="1"/>
      </w:r>
      <w:r w:rsidR="00B145F9">
        <w:instrText>ADDIN CSL_CITATION { "citationItems" : [ { "id" : "ITEM-1", "itemData" : { "DOI" : "10.1146/annurev.immunol.23.021704.115653", "ISBN" : "0732-0582 (Print) 0732-0582 (Linking)", "ISSN" : "0732-0582", "PMID" : "15771570", "abstract" : "Neutrophils provide the first line of defense of the innate immune system by phagocytosing, killing, and digesting bacteria and fungi. Killing was previously believed to be accomplished by oxygen free radicals and other reactive oxygen species generated by the NADPH oxidase, and by oxidized halides produced by myeloperoxidase. We now know this is incorrect. The oxidase pumps electrons into the phagocytic vacuole, thereby inducing a charge across the membrane that must be compensated. The movement of compensating ions produces conditions in the vacuole conducive to microbial killing and digestion by enzymes released into the vacuole from the cytoplasmic granules.", "author" : [ { "dropping-particle" : "", "family" : "Segal", "given" : "Anthony W", "non-dropping-particle" : "", "parse-names" : false, "suffix" : "" } ], "container-title" : "Annual Review of Immunology", "id" : "ITEM-1", "issue" : "1", "issued" : { "date-parts" : [ [ "2005" ] ] }, "page" : "197-223", "publisher" : "Europe PMC Funders", "title" : "How Neutrophils Kill Microbes", "type" : "article-journal", "volume" : "23" }, "uris" : [ "http://www.mendeley.com/documents/?uuid=96ff3dc0-2191-3d3b-9a4b-72c914739ced" ] } ], "mendeley" : { "formattedCitation" : "(Segal, 2005)", "plainTextFormattedCitation" : "(Segal, 2005)", "previouslyFormattedCitation" : "(Segal, 2005)" }, "properties" : {  }, "schema" : "https://github.com/citation-style-language/schema/raw/master/csl-citation.json" }</w:instrText>
      </w:r>
      <w:r w:rsidR="009B460E">
        <w:fldChar w:fldCharType="separate"/>
      </w:r>
      <w:r w:rsidR="00F71621" w:rsidRPr="00F71621">
        <w:rPr>
          <w:noProof/>
        </w:rPr>
        <w:t>(Segal, 2005)</w:t>
      </w:r>
      <w:r w:rsidR="009B460E">
        <w:fldChar w:fldCharType="end"/>
      </w:r>
      <w:r w:rsidR="003904B7">
        <w:t>.</w:t>
      </w:r>
    </w:p>
    <w:p w14:paraId="79C9CF4E" w14:textId="77777777" w:rsidR="006F40FB" w:rsidRDefault="006F40FB" w:rsidP="006407CF"/>
    <w:p w14:paraId="4E22E3B0" w14:textId="77777777" w:rsidR="006F40FB" w:rsidRDefault="006F40FB" w:rsidP="006407CF"/>
    <w:p w14:paraId="2B85B69F" w14:textId="77777777" w:rsidR="006F40FB" w:rsidRDefault="006F40FB" w:rsidP="006407CF"/>
    <w:p w14:paraId="43BBC9E1" w14:textId="77777777" w:rsidR="006F40FB" w:rsidRDefault="006F40FB" w:rsidP="006407CF"/>
    <w:p w14:paraId="163C8798" w14:textId="77777777" w:rsidR="006F40FB" w:rsidRDefault="006F40FB" w:rsidP="006407CF"/>
    <w:p w14:paraId="2B2A974E" w14:textId="77777777" w:rsidR="006F40FB" w:rsidRDefault="006F40FB" w:rsidP="006407CF"/>
    <w:p w14:paraId="1BFB50F2" w14:textId="77777777" w:rsidR="006F40FB" w:rsidRDefault="006F40FB" w:rsidP="006407CF"/>
    <w:p w14:paraId="135D23F1" w14:textId="77777777" w:rsidR="006F40FB" w:rsidRPr="00A1467F" w:rsidRDefault="006F40FB" w:rsidP="006407C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1274AA" w14:paraId="22151680" w14:textId="77777777" w:rsidTr="0050296B">
        <w:trPr>
          <w:trHeight w:val="7614"/>
        </w:trPr>
        <w:tc>
          <w:tcPr>
            <w:tcW w:w="8828" w:type="dxa"/>
          </w:tcPr>
          <w:p w14:paraId="45F34E71" w14:textId="3D6E8170" w:rsidR="001274AA" w:rsidRDefault="00BD3367" w:rsidP="006407CF">
            <w:r w:rsidRPr="00BD3367">
              <w:rPr>
                <w:noProof/>
                <w:lang w:eastAsia="zh-CN"/>
              </w:rPr>
              <w:lastRenderedPageBreak/>
              <w:drawing>
                <wp:inline distT="0" distB="0" distL="0" distR="0" wp14:anchorId="53688452" wp14:editId="6BA92770">
                  <wp:extent cx="5492690" cy="4539798"/>
                  <wp:effectExtent l="0" t="0" r="0" b="6985"/>
                  <wp:docPr id="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Content Placeholder 4"/>
                          <pic:cNvPicPr>
                            <a:picLocks noGrp="1" noChangeAspect="1"/>
                          </pic:cNvPicPr>
                        </pic:nvPicPr>
                        <pic:blipFill>
                          <a:blip r:embed="rId20"/>
                          <a:stretch>
                            <a:fillRect/>
                          </a:stretch>
                        </pic:blipFill>
                        <pic:spPr bwMode="auto">
                          <a:xfrm>
                            <a:off x="0" y="0"/>
                            <a:ext cx="5492690" cy="4539798"/>
                          </a:xfrm>
                          <a:prstGeom prst="rect">
                            <a:avLst/>
                          </a:prstGeom>
                          <a:noFill/>
                          <a:ln w="9525">
                            <a:noFill/>
                            <a:round/>
                            <a:headEnd/>
                            <a:tailEnd/>
                          </a:ln>
                        </pic:spPr>
                      </pic:pic>
                    </a:graphicData>
                  </a:graphic>
                </wp:inline>
              </w:drawing>
            </w:r>
          </w:p>
        </w:tc>
      </w:tr>
      <w:tr w:rsidR="001274AA" w14:paraId="733D9A58" w14:textId="77777777" w:rsidTr="00A207CE">
        <w:tc>
          <w:tcPr>
            <w:tcW w:w="8828" w:type="dxa"/>
          </w:tcPr>
          <w:p w14:paraId="4BA8C62D" w14:textId="16CE2100" w:rsidR="001274AA" w:rsidRDefault="001274AA" w:rsidP="00A207CE">
            <w:pPr>
              <w:pStyle w:val="NoSpacing"/>
            </w:pPr>
            <w:bookmarkStart w:id="66" w:name="_Ref502264464"/>
            <w:bookmarkStart w:id="67" w:name="_Toc505115937"/>
            <w:bookmarkStart w:id="68" w:name="_Toc505531045"/>
            <w:r>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1</w:t>
            </w:r>
            <w:r w:rsidR="00AE6915">
              <w:rPr>
                <w:noProof/>
              </w:rPr>
              <w:fldChar w:fldCharType="end"/>
            </w:r>
            <w:r w:rsidR="00973C4B">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8</w:t>
            </w:r>
            <w:r w:rsidR="00AE6915">
              <w:rPr>
                <w:noProof/>
              </w:rPr>
              <w:fldChar w:fldCharType="end"/>
            </w:r>
            <w:bookmarkEnd w:id="66"/>
            <w:r>
              <w:t xml:space="preserve"> </w:t>
            </w:r>
            <w:r w:rsidRPr="0050296B">
              <w:t>Neutrophil migration to</w:t>
            </w:r>
            <w:r w:rsidR="000B6DE7">
              <w:t xml:space="preserve"> the</w:t>
            </w:r>
            <w:r w:rsidRPr="0050296B">
              <w:t xml:space="preserve"> site of infection</w:t>
            </w:r>
            <w:r w:rsidR="00194FB9" w:rsidRPr="0050296B">
              <w:t xml:space="preserve"> and </w:t>
            </w:r>
            <w:r w:rsidR="00B71EC0" w:rsidRPr="0050296B">
              <w:t>intracellular killing.</w:t>
            </w:r>
            <w:bookmarkEnd w:id="67"/>
            <w:bookmarkEnd w:id="68"/>
          </w:p>
          <w:p w14:paraId="31C2D4E3" w14:textId="77777777" w:rsidR="0050296B" w:rsidRDefault="0050296B" w:rsidP="00A207CE">
            <w:pPr>
              <w:pStyle w:val="NoSpacing"/>
            </w:pPr>
          </w:p>
          <w:p w14:paraId="6896D78D" w14:textId="6F4A66B6" w:rsidR="00BD3367" w:rsidRDefault="00F569B7" w:rsidP="0050296B">
            <w:pPr>
              <w:pStyle w:val="Legendbody"/>
            </w:pPr>
            <w:r>
              <w:t>Strategy of neutrophil rolling, adherence and migration to the site of infection, as well as mechanisms for intracellular killing of bacteria</w:t>
            </w:r>
            <w:r w:rsidR="0050296B">
              <w:t>.</w:t>
            </w:r>
          </w:p>
          <w:p w14:paraId="16B1519C" w14:textId="442EEB3B" w:rsidR="0045711D" w:rsidRDefault="006F40FB" w:rsidP="0050296B">
            <w:pPr>
              <w:pStyle w:val="Legendbody"/>
            </w:pPr>
            <w:r>
              <w:t>FcR</w:t>
            </w:r>
            <w:r w:rsidR="0045711D">
              <w:t xml:space="preserve"> - Fc receptor</w:t>
            </w:r>
            <w:r w:rsidR="00AB3CB7">
              <w:t>,</w:t>
            </w:r>
            <w:r w:rsidR="0045711D">
              <w:t xml:space="preserve"> binds Fc region of antibodies; CR- complement receptor; ROS- reactive oxygen species; MPO- myeloperoxidase</w:t>
            </w:r>
            <w:r w:rsidR="001259C1">
              <w:t>.</w:t>
            </w:r>
          </w:p>
          <w:p w14:paraId="63A7B147" w14:textId="77777777" w:rsidR="00A207CE" w:rsidRPr="00BD3367" w:rsidRDefault="00A207CE" w:rsidP="00A207CE">
            <w:pPr>
              <w:pStyle w:val="Legendbody"/>
            </w:pPr>
          </w:p>
          <w:p w14:paraId="1E0CFC73" w14:textId="07BCCC18" w:rsidR="001274AA" w:rsidRDefault="00BD3367" w:rsidP="0058202A">
            <w:pPr>
              <w:keepNext/>
            </w:pPr>
            <w:r>
              <w:fldChar w:fldCharType="begin" w:fldLock="1"/>
            </w:r>
            <w:r w:rsidR="00B145F9">
              <w:instrText>ADDIN CSL_CITATION { "citationItems" : [ { "id" : "ITEM-1", "itemData" : { "DOI" : "10.1007/s00281-011-0295-3", "ISBN" : "1863-2297", "ISSN" : "18632297", "PMID" : "22080185", "abstract" : "Staphylococcus aureus has been an important human pathogen throughout history and is currently a leading cause of bacterial infections worldwide. S. aureus has the unique ability to cause a continuum of diseases, ranging from minor skin infections to fatal necrotizing pneumonia. Moreover, the emergence of highly virulent, drug-resistant strains such as methicillin-resistant S. aureus in both healthcare and community settings is a major therapeutic concern. Neutrophils are the most prominent cellular component of the innate immune system and provide an essential primary defense against bacterial pathogens such as S. aureus. Neutrophils are rapidly recruited to sites of infection where they bind and ingest invading S. aureus, and this process triggers potent oxidative and non-oxidative antimicrobial killing mechanisms that serve to limit pathogen survival and dissemination. S. aureus has evolved numerous mechanisms to evade host defense strategies employed by neutrophils, including the ability to modulate normal neutrophil turnover, a process critical to the resolution of acute inflammation. Here we provide an overview of the role of neutrophils in host defense against bacterial pathogens and discuss strategies employed by S. aureus to circumvent neutrophil function.", "author" : [ { "dropping-particle" : "", "family" : "Rigby", "given" : "Kevin M", "non-dropping-particle" : "", "parse-names" : false, "suffix" : "" }, { "dropping-particle" : "", "family" : "DeLeo", "given" : "Frank R", "non-dropping-particle" : "", "parse-names" : false, "suffix" : "" } ], "container-title" : "Seminars in Immunopathology", "id" : "ITEM-1", "issue" : "2", "issued" : { "date-parts" : [ [ "2012", "3" ] ] }, "page" : "237-259", "publisher" : "Springer", "title" : "Neutrophils in innate host defense against Staphylococcus aureus infections", "type" : "article", "volume" : "34" }, "uris" : [ "http://www.mendeley.com/documents/?uuid=2d443a94-8493-3b58-863e-a7adeb68a3c4" ] } ], "mendeley" : { "formattedCitation" : "(Rigby and DeLeo, 2012)", "plainTextFormattedCitation" : "(Rigby and DeLeo, 2012)", "previouslyFormattedCitation" : "(Rigby and DeLeo, 2012)" }, "properties" : {  }, "schema" : "https://github.com/citation-style-language/schema/raw/master/csl-citation.json" }</w:instrText>
            </w:r>
            <w:r>
              <w:fldChar w:fldCharType="separate"/>
            </w:r>
            <w:r w:rsidR="00F71621" w:rsidRPr="00F71621">
              <w:rPr>
                <w:noProof/>
              </w:rPr>
              <w:t>(Rigby and DeLeo, 2012)</w:t>
            </w:r>
            <w:r>
              <w:fldChar w:fldCharType="end"/>
            </w:r>
          </w:p>
        </w:tc>
      </w:tr>
    </w:tbl>
    <w:p w14:paraId="0DA40A67" w14:textId="26FC7114" w:rsidR="00BD3367" w:rsidRDefault="00BD3367" w:rsidP="006407CF"/>
    <w:p w14:paraId="60AEA4FD" w14:textId="02E3E1FD" w:rsidR="000E7AA6" w:rsidRDefault="00BD3367" w:rsidP="002B3197">
      <w:pPr>
        <w:spacing w:line="240" w:lineRule="auto"/>
      </w:pPr>
      <w:r>
        <w:br w:type="page"/>
      </w:r>
    </w:p>
    <w:p w14:paraId="4C07BFA0" w14:textId="7D3E7275" w:rsidR="00325DE1" w:rsidRDefault="00325DE1" w:rsidP="006407CF">
      <w:r>
        <w:lastRenderedPageBreak/>
        <w:t xml:space="preserve">Several </w:t>
      </w:r>
      <w:r w:rsidR="00F45958" w:rsidRPr="00F45958">
        <w:rPr>
          <w:i/>
          <w:iCs/>
        </w:rPr>
        <w:t>S. aureus</w:t>
      </w:r>
      <w:r w:rsidR="0073580A" w:rsidRPr="0073580A">
        <w:rPr>
          <w:i/>
          <w:iCs/>
        </w:rPr>
        <w:t xml:space="preserve"> </w:t>
      </w:r>
      <w:r>
        <w:t>cell wall components and secreted proteins are capable of triggering a cytokine response</w:t>
      </w:r>
      <w:r w:rsidR="00235FAC">
        <w:t xml:space="preserve">. LTA has been shown to cause secretion of </w:t>
      </w:r>
      <w:r w:rsidR="00164F2C">
        <w:t>cell-associated interleukin 8 (IL-8)</w:t>
      </w:r>
      <w:r w:rsidR="00472596">
        <w:t>, a known leukocyte chemotactic factor,</w:t>
      </w:r>
      <w:r w:rsidR="00164F2C">
        <w:t xml:space="preserve"> from human peripheral blood monocytes </w:t>
      </w:r>
      <w:r w:rsidR="00A25502">
        <w:t>(PBMs)</w:t>
      </w:r>
      <w:r w:rsidR="00472596">
        <w:t xml:space="preserve"> </w:t>
      </w:r>
      <w:r w:rsidR="00472596">
        <w:fldChar w:fldCharType="begin" w:fldLock="1"/>
      </w:r>
      <w:r w:rsidR="00B145F9">
        <w:instrText>ADDIN CSL_CITATION { "citationItems" : [ { "id" : "ITEM-1", "itemData" : { "ISSN" : "00199567", "PMID" : "8262617", "abstract" : "Invasion by gram-positive and gram-negative bacterial organisms is characterized immunopathologically by the activation of mononuclear phagocytic cells, leading to the elaboration of macrophage-derived regulatory and chemotactic factors, and the resultant influx of inflammatory leukocytes. Little is known regarding the mechanisms by which gram-positive organisms initiate macrophage activation and subsequent inflammation. In this investigation, we postulated that lipoteichoic acid (LTA) purified from two different gram-positive bacterial species was an important signal for the expression of chemotactic cytokines from human peripheral blood monocytes (PBM). In initial experiments, we demonstrated that cell-associated interleukin-8 (IL-8) was expressed by mononuclear phagocytes present in inflamed areas of endocardium in cases of acute Staphylococcus aureus endocarditis. We next demonstrated that LTA purified from either Staphylococcus aureus or Streptococcus pyogenes induced the time- and dose-dependent expression of IL-8 mRNA and protein from human PBM. The expression of IL-8 mRNA from LTA- but not lipopolysaccharide (LPS)-treated PBM was superinduced by concomitant treatment with cycloheximide, indicating that the expression of IL-8 mRNA from LTA-treated PBM was negatively controlled by repressor proteins. Furthermore, mRNA stability studies indicated that IL-8 mRNA was less stable in the presence of LTA than in the presence of LPS. Our findings indicate that LTA can induce the secretion of the polymorphonuclear leukocyte chemotactic factor IL-8 and that LTA may be an important cellular mediator of inflammatory cell recruitment that characterizes immune responses to gram-positive bacterial infections.", "author" : [ { "dropping-particle" : "", "family" : "Standiford", "given" : "T J", "non-dropping-particle" : "", "parse-names" : false, "suffix" : "" }, { "dropping-particle" : "", "family" : "Arenberg", "given" : "D A", "non-dropping-particle" : "", "parse-names" : false, "suffix" : "" }, { "dropping-particle" : "", "family" : "Danforth", "given" : "J M", "non-dropping-particle" : "", "parse-names" : false, "suffix" : "" }, { "dropping-particle" : "", "family" : "Kunkel", "given" : "S L", "non-dropping-particle" : "", "parse-names" : false, "suffix" : "" }, { "dropping-particle" : "", "family" : "VanOtteren", "given" : "G M", "non-dropping-particle" : "", "parse-names" : false, "suffix" : "" }, { "dropping-particle" : "", "family" : "Strieter", "given" : "R M", "non-dropping-particle" : "", "parse-names" : false, "suffix" : "" } ], "container-title" : "Infection and Immunity", "id" : "ITEM-1", "issue" : "1", "issued" : { "date-parts" : [ [ "1994", "1" ] ] }, "page" : "119-125", "publisher" : "American Society for Microbiology (ASM)", "title" : "Lipoteichoic acid induces secretion of interleukin-8 from human blood monocytes: A cellular and molecular analysis", "type" : "article-journal", "volume" : "62" }, "uris" : [ "http://www.mendeley.com/documents/?uuid=4ab135f0-eaf0-3454-bb4f-270258c6e380" ] } ], "mendeley" : { "formattedCitation" : "(Standiford &lt;i&gt;et al.&lt;/i&gt;, 1994)", "plainTextFormattedCitation" : "(Standiford et al., 1994)", "previouslyFormattedCitation" : "(Standiford &lt;i&gt;et al.&lt;/i&gt;, 1994)" }, "properties" : {  }, "schema" : "https://github.com/citation-style-language/schema/raw/master/csl-citation.json" }</w:instrText>
      </w:r>
      <w:r w:rsidR="00472596">
        <w:fldChar w:fldCharType="separate"/>
      </w:r>
      <w:r w:rsidR="00F71621" w:rsidRPr="00F71621">
        <w:rPr>
          <w:noProof/>
        </w:rPr>
        <w:t xml:space="preserve">(Standiford </w:t>
      </w:r>
      <w:r w:rsidR="00F71621" w:rsidRPr="00F71621">
        <w:rPr>
          <w:i/>
          <w:noProof/>
        </w:rPr>
        <w:t>et al.</w:t>
      </w:r>
      <w:r w:rsidR="00F71621" w:rsidRPr="00F71621">
        <w:rPr>
          <w:noProof/>
        </w:rPr>
        <w:t>, 1994)</w:t>
      </w:r>
      <w:r w:rsidR="00472596">
        <w:fldChar w:fldCharType="end"/>
      </w:r>
      <w:r w:rsidR="00472596">
        <w:t>.</w:t>
      </w:r>
      <w:r w:rsidR="00B9260B">
        <w:t xml:space="preserve"> What is more, </w:t>
      </w:r>
      <w:r w:rsidR="00F45958" w:rsidRPr="00F45958">
        <w:rPr>
          <w:i/>
          <w:iCs/>
        </w:rPr>
        <w:t>S. aureus</w:t>
      </w:r>
      <w:r w:rsidR="0073580A" w:rsidRPr="0073580A">
        <w:rPr>
          <w:i/>
          <w:iCs/>
        </w:rPr>
        <w:t xml:space="preserve"> </w:t>
      </w:r>
      <w:r w:rsidR="00B9260B">
        <w:t xml:space="preserve">is capable of inducing cytokine productions from various different cells, such as </w:t>
      </w:r>
      <w:r w:rsidR="00FD7D53">
        <w:t xml:space="preserve">IL-8 from epithelial cells, IL-8 and IL6 from endothelial </w:t>
      </w:r>
      <w:r w:rsidR="005D5F13">
        <w:t>cells</w:t>
      </w:r>
      <w:r w:rsidR="00AB3CB7">
        <w:t>,</w:t>
      </w:r>
      <w:r w:rsidR="005D5F13">
        <w:t xml:space="preserve"> IL6, IL8,</w:t>
      </w:r>
      <w:r w:rsidR="00C76EA3">
        <w:t xml:space="preserve"> IL-1</w:t>
      </w:r>
      <w:r w:rsidR="00C76EA3">
        <w:sym w:font="Symbol" w:char="F062"/>
      </w:r>
      <w:r w:rsidR="00FD7D53">
        <w:t xml:space="preserve"> and</w:t>
      </w:r>
      <w:r w:rsidR="00C76EA3">
        <w:t xml:space="preserve"> TNF-alpha from monocytes</w:t>
      </w:r>
      <w:r w:rsidR="005904ED">
        <w:t>,</w:t>
      </w:r>
      <w:r w:rsidR="00C76EA3">
        <w:t xml:space="preserve"> </w:t>
      </w:r>
      <w:r w:rsidR="005D5F13">
        <w:t>all</w:t>
      </w:r>
      <w:r w:rsidR="005904ED">
        <w:t xml:space="preserve"> in the absence of serum</w:t>
      </w:r>
      <w:r w:rsidR="0000261F">
        <w:t xml:space="preserve"> </w:t>
      </w:r>
      <w:r w:rsidR="0000261F">
        <w:fldChar w:fldCharType="begin" w:fldLock="1"/>
      </w:r>
      <w:r w:rsidR="00B145F9">
        <w:instrText>ADDIN CSL_CITATION { "citationItems" : [ { "id" : "ITEM-1", "itemData" : { "ISSN" : "00199567", "PMID" : "7890398", "abstract" : "In order to examine the possible implication of capsular polysaccharide (CP) types 5 and 8 (CP5 and CP8) from Staphylococcus aureus in the pathological mechanism associated with staphylococcal infections, we tested the immunomodulatory effects of CP5 and CP8 on human epithelial KB cells, endothelial cells, and monocytes. Using biotinylated CP5 and CP8, we provide evidence that both CPs bind to KB cells, endothelial cells, and monocytes in a dose- and calcium-dependent manner through specific interactions. These results were confirmed by competition experiments using soluble cell extracts. Furthermore, we show that CPs bind to identical cell membrane receptors on all three types of human cells and that human normal serum contains a factor(s) which inhibits the binding of both CPs to human KB cells, endothelial cells, and monocytes. The ability of CP5 and CP8 to stimulate the production of cytokines by the human cells was then examined. CP5 and CP8 trigger KB cells to produce interleukin-8 (IL-8); endothelial cells to produce IL-8 and IL-6; and monocytes to produce IL-8, IL-6, IL-1 beta, and tumor necrosis factor alpha. The release of cytokines by all three types of cells is time dependent and dose dependent, and the tumor necrosis factor alpha production by monocytes is not affected by the addition of polymyxin B. We further confirm that human normal serum inhibits the immunomodulatory effects of both polysaccharides on each kind of cell. These results confirm that S. aureus CPs act as bacterial adhesins having immunomodulatory effects for human cells.", "author" : [ { "dropping-particle" : "", "family" : "Soell", "given" : "Martine", "non-dropping-particle" : "", "parse-names" : false, "suffix" : "" }, { "dropping-particle" : "", "family" : "Diab", "given" : "Mouna", "non-dropping-particle" : "", "parse-names" : false, "suffix" : "" }, { "dropping-particle" : "", "family" : "Haan-Archipoff", "given" : "G.", "non-dropping-particle" : "", "parse-names" : false, "suffix" : "" }, { "dropping-particle" : "", "family" : "Beretz", "given" : "Alain", "non-dropping-particle" : "", "parse-names" : false, "suffix" : "" }, { "dropping-particle" : "", "family" : "Herbelin", "given" : "Corinne", "non-dropping-particle" : "", "parse-names" : false, "suffix" : "" }, { "dropping-particle" : "", "family" : "Poutrel", "given" : "Bernard", "non-dropping-particle" : "", "parse-names" : false, "suffix" : "" }, { "dropping-particle" : "", "family" : "Klein", "given" : "J. P.", "non-dropping-particle" : "", "parse-names" : false, "suffix" : "" } ], "container-title" : "Infection and Immunity", "id" : "ITEM-1", "issue" : "4", "issued" : { "date-parts" : [ [ "1995" ] ] }, "page" : "1380-1386", "title" : "Capsular polysaccharide types 5 and 8 of Staphylococcus aureus bind specifically to human epithelial (KB) cells, endothelial cells, and monocytes and induce release of cytokines", "type" : "article-journal", "volume" : "63" }, "uris" : [ "http://www.mendeley.com/documents/?uuid=3bcd2894-f358-30ee-9b64-14918502d52a" ] } ], "mendeley" : { "formattedCitation" : "(Soell &lt;i&gt;et al.&lt;/i&gt;, 1995)", "plainTextFormattedCitation" : "(Soell et al., 1995)", "previouslyFormattedCitation" : "(Soell &lt;i&gt;et al.&lt;/i&gt;, 1995)" }, "properties" : {  }, "schema" : "https://github.com/citation-style-language/schema/raw/master/csl-citation.json" }</w:instrText>
      </w:r>
      <w:r w:rsidR="0000261F">
        <w:fldChar w:fldCharType="separate"/>
      </w:r>
      <w:r w:rsidR="00F71621" w:rsidRPr="00F71621">
        <w:rPr>
          <w:noProof/>
        </w:rPr>
        <w:t xml:space="preserve">(Soell </w:t>
      </w:r>
      <w:r w:rsidR="00F71621" w:rsidRPr="00F71621">
        <w:rPr>
          <w:i/>
          <w:noProof/>
        </w:rPr>
        <w:t>et al.</w:t>
      </w:r>
      <w:r w:rsidR="00F71621" w:rsidRPr="00F71621">
        <w:rPr>
          <w:noProof/>
        </w:rPr>
        <w:t>, 1995)</w:t>
      </w:r>
      <w:r w:rsidR="0000261F">
        <w:fldChar w:fldCharType="end"/>
      </w:r>
      <w:r w:rsidR="005904ED">
        <w:t xml:space="preserve">. This suggests a direct interaction between </w:t>
      </w:r>
      <w:r w:rsidR="00F45958" w:rsidRPr="00F45958">
        <w:rPr>
          <w:i/>
          <w:iCs/>
        </w:rPr>
        <w:t>S. aureus</w:t>
      </w:r>
      <w:r w:rsidR="0073580A" w:rsidRPr="0073580A">
        <w:rPr>
          <w:i/>
          <w:iCs/>
        </w:rPr>
        <w:t xml:space="preserve"> </w:t>
      </w:r>
      <w:r w:rsidR="002B3197">
        <w:t xml:space="preserve">and </w:t>
      </w:r>
      <w:r w:rsidR="001B051A">
        <w:t>receptors on the cell surface.</w:t>
      </w:r>
      <w:r w:rsidR="00774507">
        <w:t xml:space="preserve"> </w:t>
      </w:r>
      <w:r w:rsidR="00324FE3">
        <w:t xml:space="preserve">Finally, C57BL/6J mice </w:t>
      </w:r>
      <w:r w:rsidR="00C76EA3">
        <w:t>missing</w:t>
      </w:r>
      <w:r w:rsidR="00EE7F05">
        <w:t xml:space="preserve"> alphabeta T cell</w:t>
      </w:r>
      <w:r w:rsidR="009D226D">
        <w:t>s</w:t>
      </w:r>
      <w:r w:rsidR="00EE7F05">
        <w:rPr>
          <w:vertAlign w:val="superscript"/>
        </w:rPr>
        <w:t>-/-</w:t>
      </w:r>
      <w:r w:rsidR="00AB3CB7">
        <w:t>,</w:t>
      </w:r>
      <w:r w:rsidR="009D226D">
        <w:t xml:space="preserve"> </w:t>
      </w:r>
      <w:r w:rsidR="00FF56AB">
        <w:t xml:space="preserve">injected with </w:t>
      </w:r>
      <w:r w:rsidR="00F45958" w:rsidRPr="00F45958">
        <w:rPr>
          <w:i/>
          <w:iCs/>
        </w:rPr>
        <w:t>S. aureus</w:t>
      </w:r>
      <w:r w:rsidR="0073580A" w:rsidRPr="0073580A">
        <w:rPr>
          <w:i/>
          <w:iCs/>
        </w:rPr>
        <w:t xml:space="preserve"> </w:t>
      </w:r>
      <w:r w:rsidR="009D226D">
        <w:t>at a surgical wound site</w:t>
      </w:r>
      <w:r w:rsidR="005D5F13">
        <w:t>,</w:t>
      </w:r>
      <w:r w:rsidR="009D226D">
        <w:t xml:space="preserve"> </w:t>
      </w:r>
      <w:r w:rsidR="00EE7F05">
        <w:t xml:space="preserve">had </w:t>
      </w:r>
      <w:r w:rsidR="00FF56AB">
        <w:t xml:space="preserve">significantly less neutrophil recruitment to the affected area, as well as much lower CXC levels compared to WT mice </w:t>
      </w:r>
      <w:r w:rsidR="00FF56AB">
        <w:fldChar w:fldCharType="begin" w:fldLock="1"/>
      </w:r>
      <w:r w:rsidR="00B145F9">
        <w:instrText>ADDIN CSL_CITATION { "citationItems" : [ { "id" : "ITEM-1", "itemData" : { "DOI" : "10.1073/pnas.0508961103", "ISBN" : "0027-8424 (Print)\\r0027-8424 (Linking)", "ISSN" : "0027-8424", "PMID" : "16801559", "abstract" : "T cells are critical for the formation of intraabdominal abscesses by Staphylococcus aureus. We hypothesized that T cells modulate the development of experimental staphylococcal infections by controlling polymorphonuclear leukocyte (PMN) trafficking. In models of staphylococcal s.c. abscess formation, hindpaw infection, and surgical wound infection, S. aureus multiplied in the tissues of WT C57BL/6J mice and elicited a marked inflammatory response. CD4(+) alphabeta T cells homed to the surgical wound infection site of WT animals. In contrast, significantly fewer S. aureus were recovered from the tissues of mice deficient in alphabeta T cells, and the inflammatory response was considerably diminished compared with that of WT animals. Alphabeta T cell receptor (-/-) mice had significantly lower concentrations of PMN-specific CXC chemokines in wound tissue than did WT mice. The severity of the wound infection was enhanced by administration of a CXC chemokine and abrogated by antibodies that blocked the CXC receptor. An acapsular mutant was less virulent than the parental S. aureus strain in both the s.c. abscess and the surgical wound infection models in WT mice. These data reveal an important and underappreciated role for CD4(+) alphabeta T cells in S. aureus infections in controlling local CXC chemokine production, neutrophil recruitment to the site of infection, and subsequent bacterial replication.", "author" : [ { "dropping-particle" : "", "family" : "McLoughlin", "given" : "R. M.", "non-dropping-particle" : "", "parse-names" : false, "suffix" : "" }, { "dropping-particle" : "", "family" : "Solinga", "given" : "R. M.", "non-dropping-particle" : "", "parse-names" : false, "suffix" : "" }, { "dropping-particle" : "", "family" : "Rich", "given" : "J.", "non-dropping-particle" : "", "parse-names" : false, "suffix" : "" }, { "dropping-particle" : "", "family" : "Zaleski", "given" : "K. J.", "non-dropping-particle" : "", "parse-names" : false, "suffix" : "" }, { "dropping-particle" : "", "family" : "Cocchiaro", "given" : "J. L.", "non-dropping-particle" : "", "parse-names" : false, "suffix" : "" }, { "dropping-particle" : "", "family" : "Risley", "given" : "A.", "non-dropping-particle" : "", "parse-names" : false, "suffix" : "" }, { "dropping-particle" : "", "family" : "Tzianabos", "given" : "A. O.", "non-dropping-particle" : "", "parse-names" : false, "suffix" : "" }, { "dropping-particle" : "", "family" : "Lee", "given" : "J. C.", "non-dropping-particle" : "", "parse-names" : false, "suffix" : "" } ], "container-title" : "Proceedings of the National Academy of Sciences", "id" : "ITEM-1", "issue" : "27", "issued" : { "date-parts" : [ [ "2006", "7", "5" ] ] }, "page" : "10408-10413", "title" : "CD4+ T cells and CXC chemokines modulate the pathogenesis of Staphylococcus aureus wound infections", "type" : "article-journal", "volume" : "103" }, "uris" : [ "http://www.mendeley.com/documents/?uuid=4d922b7d-09cb-350f-b4d5-e892af485e25" ] } ], "mendeley" : { "formattedCitation" : "(McLoughlin &lt;i&gt;et al.&lt;/i&gt;, 2006)", "plainTextFormattedCitation" : "(McLoughlin et al., 2006)", "previouslyFormattedCitation" : "(McLoughlin &lt;i&gt;et al.&lt;/i&gt;, 2006)" }, "properties" : {  }, "schema" : "https://github.com/citation-style-language/schema/raw/master/csl-citation.json" }</w:instrText>
      </w:r>
      <w:r w:rsidR="00FF56AB">
        <w:fldChar w:fldCharType="separate"/>
      </w:r>
      <w:r w:rsidR="00F71621" w:rsidRPr="00F71621">
        <w:rPr>
          <w:noProof/>
        </w:rPr>
        <w:t xml:space="preserve">(McLoughlin </w:t>
      </w:r>
      <w:r w:rsidR="00F71621" w:rsidRPr="00F71621">
        <w:rPr>
          <w:i/>
          <w:noProof/>
        </w:rPr>
        <w:t>et al.</w:t>
      </w:r>
      <w:r w:rsidR="00F71621" w:rsidRPr="00F71621">
        <w:rPr>
          <w:noProof/>
        </w:rPr>
        <w:t>, 2006)</w:t>
      </w:r>
      <w:r w:rsidR="00FF56AB">
        <w:fldChar w:fldCharType="end"/>
      </w:r>
      <w:r w:rsidR="00FF56AB">
        <w:t xml:space="preserve">. Together, this data points to the possible role of T-cells in the production of </w:t>
      </w:r>
      <w:r w:rsidR="005D5F13">
        <w:t xml:space="preserve">neutrophil chemokines in response to </w:t>
      </w:r>
      <w:r w:rsidR="00F45958" w:rsidRPr="00F45958">
        <w:rPr>
          <w:i/>
          <w:iCs/>
        </w:rPr>
        <w:t>S. aureus</w:t>
      </w:r>
      <w:r w:rsidR="0073580A" w:rsidRPr="0073580A">
        <w:rPr>
          <w:i/>
          <w:iCs/>
        </w:rPr>
        <w:t xml:space="preserve"> </w:t>
      </w:r>
      <w:r w:rsidR="005D5F13">
        <w:t>infection.</w:t>
      </w:r>
    </w:p>
    <w:p w14:paraId="172FFA6F" w14:textId="77777777" w:rsidR="00E83DA8" w:rsidRDefault="00E83DA8" w:rsidP="006407CF"/>
    <w:p w14:paraId="7C695C5B" w14:textId="3DA43311" w:rsidR="00D04118" w:rsidRDefault="00F45958" w:rsidP="0042099B">
      <w:pPr>
        <w:pStyle w:val="Heading3"/>
      </w:pPr>
      <w:bookmarkStart w:id="69" w:name="_Toc505262725"/>
      <w:bookmarkStart w:id="70" w:name="_Toc521494745"/>
      <w:r w:rsidRPr="00F45958">
        <w:rPr>
          <w:i/>
          <w:iCs/>
        </w:rPr>
        <w:t>S. aureus</w:t>
      </w:r>
      <w:r w:rsidR="0073580A" w:rsidRPr="0073580A">
        <w:rPr>
          <w:i/>
          <w:iCs/>
        </w:rPr>
        <w:t xml:space="preserve"> </w:t>
      </w:r>
      <w:r w:rsidR="00012779">
        <w:t>and the adaptive immune system</w:t>
      </w:r>
      <w:bookmarkEnd w:id="69"/>
      <w:bookmarkEnd w:id="70"/>
    </w:p>
    <w:p w14:paraId="38321B4B" w14:textId="77777777" w:rsidR="00E83DA8" w:rsidRPr="00E83DA8" w:rsidRDefault="00E83DA8" w:rsidP="00E83DA8"/>
    <w:p w14:paraId="7017336A" w14:textId="7B1121F7" w:rsidR="003C0C73" w:rsidRDefault="001711F5" w:rsidP="001711F5">
      <w:r w:rsidRPr="001711F5">
        <w:t>The adaptive immune system i</w:t>
      </w:r>
      <w:r>
        <w:t>s activated once cells of the innate immune system</w:t>
      </w:r>
      <w:r w:rsidR="004422D9">
        <w:t>, usually dendritic cells,</w:t>
      </w:r>
      <w:r>
        <w:t xml:space="preserve"> </w:t>
      </w:r>
      <w:r w:rsidR="004422D9">
        <w:t>present antigens to naïve lymphocytes in the lymph</w:t>
      </w:r>
      <w:r w:rsidR="00F11DA9">
        <w:t xml:space="preserve"> </w:t>
      </w:r>
      <w:r w:rsidR="004422D9">
        <w:t xml:space="preserve">nodes </w:t>
      </w:r>
      <w:r w:rsidR="00871AD0">
        <w:t>(</w:t>
      </w:r>
      <w:r w:rsidR="00871AD0">
        <w:fldChar w:fldCharType="begin"/>
      </w:r>
      <w:r w:rsidR="00871AD0">
        <w:instrText xml:space="preserve"> REF _Ref502246641 \h </w:instrText>
      </w:r>
      <w:r w:rsidR="00871AD0">
        <w:fldChar w:fldCharType="separate"/>
      </w:r>
      <w:r w:rsidR="00BA1790">
        <w:t xml:space="preserve">Figure </w:t>
      </w:r>
      <w:r w:rsidR="00BA1790">
        <w:rPr>
          <w:noProof/>
        </w:rPr>
        <w:t>1</w:t>
      </w:r>
      <w:r w:rsidR="00BA1790">
        <w:t>.</w:t>
      </w:r>
      <w:r w:rsidR="00BA1790">
        <w:rPr>
          <w:noProof/>
        </w:rPr>
        <w:t>6</w:t>
      </w:r>
      <w:r w:rsidR="00871AD0">
        <w:fldChar w:fldCharType="end"/>
      </w:r>
      <w:r w:rsidR="00F11DA9">
        <w:t>)</w:t>
      </w:r>
      <w:r w:rsidR="00871AD0">
        <w:t>. This event triggers the production of antigen-specific antibodies by B- and T-cells</w:t>
      </w:r>
      <w:r w:rsidR="00AB3CB7">
        <w:t>,</w:t>
      </w:r>
      <w:r w:rsidR="00215D03">
        <w:t xml:space="preserve"> that are not only capable of increasing the action of innate immune system cells, but also ‘remember’ the antigen for a quicker response in the case of a repeated infection </w:t>
      </w:r>
      <w:r w:rsidR="00215D03">
        <w:fldChar w:fldCharType="begin" w:fldLock="1"/>
      </w:r>
      <w:r w:rsidR="00B145F9">
        <w:instrText>ADDIN CSL_CITATION { "citationItems" : [ { "id" : "ITEM-1", "itemData" : { "DOI" : "10.1007/82", "ISBN" : "0070-217X (Print)\\r0070-217X (Linking)", "ISSN" : "0070-217X", "PMID" : "21267707", "abstract" : "A complex interplay between host and bacterial factors allows Staphylococcus aureus to occupy its niche as a human commensal and a major human pathogen. The role of neutrophils as a critical component of the innate immune response against S. aureus, particularly for control of systemic infection, has been established in both animal models and in humans with acquired and congenital neutrophil dysfunction. The role of the adaptive immune system is less clear. Although deficiencies in adaptive immunity do not result in the marked susceptibility to S. aureus infection that neutrophil dysfunction imparts, emerging evidence suggests both T cell- and B cell-mediated adaptive immunity can influence host susceptibility and control of S. aureus. The contribution of adaptive immunity depends on the context and site of infection and can be either beneficial or detrimental to the host. Furthermore, S. aureus has evolved mechanisms to manipulate adaptive immune responses to its advantage. In this chapter, we will review the evidence for the role of adaptive immunity during S. aureus infections. Further elucidation of this role will be important to understand how it influences susceptibility to infection and to appropriately design vaccines that elicit adaptive immune responses to protect against subsequent infections.", "author" : [ { "dropping-particle" : "", "family" : "Karauzum", "given" : "Hatice", "non-dropping-particle" : "", "parse-names" : false, "suffix" : "" }, { "dropping-particle" : "", "family" : "Datta", "given" : "Sandip K", "non-dropping-particle" : "", "parse-names" : false, "suffix" : "" } ], "container-title" : "Current topics in microbiology and immunology", "id" : "ITEM-1", "issue" : "27 February 2016", "issued" : { "date-parts" : [ [ "2016", "2", "27" ] ] }, "page" : "1-21", "publisher" : "NIH Public Access", "title" : "Adaptive immunity against Staphylococcus aureus", "type" : "chapter" }, "uris" : [ "http://www.mendeley.com/documents/?uuid=125dc61c-2042-3d9f-af1d-233d033dacc2" ] } ], "mendeley" : { "formattedCitation" : "(Karauzum and Datta, 2016)", "plainTextFormattedCitation" : "(Karauzum and Datta, 2016)", "previouslyFormattedCitation" : "(Karauzum and Datta, 2016)" }, "properties" : {  }, "schema" : "https://github.com/citation-style-language/schema/raw/master/csl-citation.json" }</w:instrText>
      </w:r>
      <w:r w:rsidR="00215D03">
        <w:fldChar w:fldCharType="separate"/>
      </w:r>
      <w:r w:rsidR="00F71621" w:rsidRPr="00F71621">
        <w:rPr>
          <w:noProof/>
        </w:rPr>
        <w:t>(Karauzum and Datta, 2016)</w:t>
      </w:r>
      <w:r w:rsidR="00215D03">
        <w:fldChar w:fldCharType="end"/>
      </w:r>
      <w:r w:rsidR="00215D03">
        <w:t>.</w:t>
      </w:r>
      <w:r w:rsidR="003C0C73">
        <w:t xml:space="preserve"> It is though</w:t>
      </w:r>
      <w:r w:rsidR="00DB40F5">
        <w:t>t</w:t>
      </w:r>
      <w:r w:rsidR="003C0C73">
        <w:t xml:space="preserve"> that B-cells are responsible for antibody –mediated adaptive </w:t>
      </w:r>
      <w:r w:rsidR="005D4F1F">
        <w:t>immune response</w:t>
      </w:r>
      <w:r w:rsidR="003C0C73">
        <w:t xml:space="preserve">, while T </w:t>
      </w:r>
      <w:r w:rsidR="005D4F1F">
        <w:t xml:space="preserve">– cells deal with cell-mediated responses </w:t>
      </w:r>
      <w:r w:rsidR="005D4F1F">
        <w:fldChar w:fldCharType="begin" w:fldLock="1"/>
      </w:r>
      <w:r w:rsidR="00B145F9">
        <w:instrText>ADDIN CSL_CITATION { "citationItems" : [ { "id" : "ITEM-1", "itemData" : { "DOI" : "10.1007/s12016-007-0040-9", "ISBN" : "1201600700409", "ISSN" : "10800549", "PMID" : "18094943", "abstract" : "The skin, situated at the critical juncture between the host and the environment, is subject to a variety of potentially damaging agents including microbial organisms, toxins, and gene-altering radiation. Diverse immunocytes, including those resident in the skin and those with the capacity to traffic to and from the skin, direct two major types of immune responses: more immediate and less discriminate defenses (so-called innate immunity), and more coordinated and antigen-specific responses (so-called adaptive immunity). This review will focus on features of the adaptive immune system operative within the skin and consider the roles of dendritic cells, lymphocytes, endothelial cells, chemokines, and cytokines. In particular, the major subsets of T cells and the mechanisms by which they endow and regulate the features of adaptive immunity in the skin will be considered, including: the efficient surveillance and recognition of diverse foreign-antigens while limiting reactivity against self-antigens; differentiation into various effector cells capable of inducing apoptosis of infected/damaged cells and/or directing the activities of other immunocytes; and providing for immunologic memory whereby subsequent antigen exposure elicits a rapid and augmented antigen-specific response. It is within this context that the adaptive immune system will be considered for its role in the skin in mediating microbial defense with direct relevance to tumor immunosurveillance and inflammatory disease.", "author" : [ { "dropping-particle" : "", "family" : "Girardi", "given" : "Michael", "non-dropping-particle" : "", "parse-names" : false, "suffix" : "" } ], "container-title" : "Clinical Reviews in Allergy and Immunology", "id" : "ITEM-1", "issue" : "1-2", "issued" : { "date-parts" : [ [ "2007" ] ] }, "page" : "4-14", "title" : "Cutaneous perspectives on adaptive immunity", "type" : "article", "volume" : "33" }, "uris" : [ "http://www.mendeley.com/documents/?uuid=c19ea8f7-1e3e-3fa6-bcaf-83b358ea3365" ] } ], "mendeley" : { "formattedCitation" : "(Girardi, 2007)", "plainTextFormattedCitation" : "(Girardi, 2007)", "previouslyFormattedCitation" : "(Girardi, 2007)" }, "properties" : {  }, "schema" : "https://github.com/citation-style-language/schema/raw/master/csl-citation.json" }</w:instrText>
      </w:r>
      <w:r w:rsidR="005D4F1F">
        <w:fldChar w:fldCharType="separate"/>
      </w:r>
      <w:r w:rsidR="00F71621" w:rsidRPr="00F71621">
        <w:rPr>
          <w:noProof/>
        </w:rPr>
        <w:t>(Girardi, 2007)</w:t>
      </w:r>
      <w:r w:rsidR="005D4F1F">
        <w:fldChar w:fldCharType="end"/>
      </w:r>
    </w:p>
    <w:p w14:paraId="19122935" w14:textId="20617D9C" w:rsidR="008971FF" w:rsidRDefault="008971FF" w:rsidP="001711F5">
      <w:r>
        <w:lastRenderedPageBreak/>
        <w:t xml:space="preserve">Activated B cells produce immunoglobulins that are </w:t>
      </w:r>
      <w:r w:rsidR="009D226D">
        <w:t>known to have 2 major functions</w:t>
      </w:r>
      <w:r>
        <w:t xml:space="preserve">: they either disable the action </w:t>
      </w:r>
      <w:r w:rsidR="000722C7">
        <w:t>of the antigen by binding to it</w:t>
      </w:r>
      <w:r>
        <w:t xml:space="preserve">, or </w:t>
      </w:r>
      <w:r w:rsidR="001928C1">
        <w:t xml:space="preserve">flag up antigens through opsonisation, making the antigen more visible to macrophages. In this way, both the adaptive and innate immune system collaborate for the clearance of infection </w:t>
      </w:r>
      <w:r w:rsidR="00BF6756">
        <w:fldChar w:fldCharType="begin" w:fldLock="1"/>
      </w:r>
      <w:r w:rsidR="00B145F9">
        <w:instrText>ADDIN CSL_CITATION { "citationItems" : [ { "id" : "ITEM-1", "itemData" : { "ISBN" : "978-0-8153-4243-4", "author" : [ { "dropping-particle" : "", "family" : "Murphy", "given" : "Kenneth", "non-dropping-particle" : "", "parse-names" : false, "suffix" : "" }, { "dropping-particle" : "", "family" : "Janeway", "given" : "Charles A Jr", "non-dropping-particle" : "", "parse-names" : false, "suffix" : "" }, { "dropping-particle" : "", "family" : "Travers", "given" : "Paul", "non-dropping-particle" : "", "parse-names" : false, "suffix" : "" }, { "dropping-particle" : "", "family" : "Walport", "given" : "Mark", "non-dropping-particle" : "", "parse-names" : false, "suffix" : "" }, { "dropping-particle" : "", "family" : "Mowat", "given" : "Allan", "non-dropping-particle" : "", "parse-names" : false, "suffix" : "" }, { "dropping-particle" : "", "family" : "Weaver", "given" : "Casey T.", "non-dropping-particle" : "", "parse-names" : false, "suffix" : "" } ], "container-title" : "Janeway's Immunobiology", "id" : "ITEM-1", "issued" : { "date-parts" : [ [ "2012" ] ] }, "page" : "410", "publisher" : "Garland Science", "title" : "The Humoral Immune Response", "type" : "chapter" }, "uris" : [ "http://www.mendeley.com/documents/?uuid=3927b81b-a6a4-32db-a5b9-3554adab8c6f" ] } ], "mendeley" : { "formattedCitation" : "(Murphy &lt;i&gt;et al.&lt;/i&gt;, 2012)", "plainTextFormattedCitation" : "(Murphy et al., 2012)", "previouslyFormattedCitation" : "(Murphy &lt;i&gt;et al.&lt;/i&gt;, 2012)" }, "properties" : {  }, "schema" : "https://github.com/citation-style-language/schema/raw/master/csl-citation.json" }</w:instrText>
      </w:r>
      <w:r w:rsidR="00BF6756">
        <w:fldChar w:fldCharType="separate"/>
      </w:r>
      <w:r w:rsidR="00F71621" w:rsidRPr="00F71621">
        <w:rPr>
          <w:noProof/>
        </w:rPr>
        <w:t xml:space="preserve">(Murphy </w:t>
      </w:r>
      <w:r w:rsidR="00F71621" w:rsidRPr="00F71621">
        <w:rPr>
          <w:i/>
          <w:noProof/>
        </w:rPr>
        <w:t>et al.</w:t>
      </w:r>
      <w:r w:rsidR="00F71621" w:rsidRPr="00F71621">
        <w:rPr>
          <w:noProof/>
        </w:rPr>
        <w:t>, 2012)</w:t>
      </w:r>
      <w:r w:rsidR="00BF6756">
        <w:fldChar w:fldCharType="end"/>
      </w:r>
      <w:r w:rsidR="00BF6756">
        <w:t>.</w:t>
      </w:r>
      <w:r w:rsidR="00BA330C">
        <w:t xml:space="preserve"> </w:t>
      </w:r>
      <w:r w:rsidR="00DE7204">
        <w:t>Interestingly</w:t>
      </w:r>
      <w:r w:rsidR="00BA330C">
        <w:t>, patients lacking an appropriate B-cell response due to suffering</w:t>
      </w:r>
      <w:r w:rsidR="009D226D">
        <w:t xml:space="preserve"> from X-linked ag</w:t>
      </w:r>
      <w:r w:rsidR="00DE7204">
        <w:t>a</w:t>
      </w:r>
      <w:r w:rsidR="009D226D">
        <w:t>m</w:t>
      </w:r>
      <w:r w:rsidR="00DE7204">
        <w:t>maglobulin</w:t>
      </w:r>
      <w:r w:rsidR="009D226D">
        <w:t>a</w:t>
      </w:r>
      <w:r w:rsidR="00DE7204">
        <w:t>e</w:t>
      </w:r>
      <w:r w:rsidR="00BA330C">
        <w:t xml:space="preserve">mia </w:t>
      </w:r>
      <w:r w:rsidR="00DE7204">
        <w:t xml:space="preserve">have not been reported to be more susceptible to </w:t>
      </w:r>
      <w:r w:rsidR="00F45958" w:rsidRPr="00F45958">
        <w:rPr>
          <w:i/>
          <w:iCs/>
        </w:rPr>
        <w:t>S. aureus</w:t>
      </w:r>
      <w:r w:rsidR="00B75B6A">
        <w:rPr>
          <w:i/>
          <w:iCs/>
        </w:rPr>
        <w:t xml:space="preserve"> </w:t>
      </w:r>
      <w:r w:rsidR="00DE7204">
        <w:t xml:space="preserve">infections </w:t>
      </w:r>
      <w:r w:rsidR="00325773">
        <w:fldChar w:fldCharType="begin" w:fldLock="1"/>
      </w:r>
      <w:r w:rsidR="00870ABA">
        <w:instrText>ADDIN CSL_CITATION { "citationItems" : [ { "id" : "ITEM-1", "itemData" : { "author" : [ { "dropping-particle" : "", "family" : "BRUTON", "given" : "OGDEN C.", "non-dropping-particle" : "", "parse-names" : false, "suffix" : "" } ], "container-title" : "Pediatrics", "id" : "ITEM-1", "issue" : "6", "issued" : { "date-parts" : [ [ "1952" ] ] }, "title" : "Agammaglobulemia", "type" : "article-journal", "volume" : "9" }, "uris" : [ "http://www.mendeley.com/documents/?uuid=f2bbeb2f-bdb5-3bf1-a9f7-f7cbb88a36ec" ] } ], "mendeley" : { "formattedCitation" : "(BRUTON, 1952)", "plainTextFormattedCitation" : "(BRUTON, 1952)", "previouslyFormattedCitation" : "(BRUTON, 1952)" }, "properties" : {  }, "schema" : "https://github.com/citation-style-language/schema/raw/master/csl-citation.json" }</w:instrText>
      </w:r>
      <w:r w:rsidR="00325773">
        <w:fldChar w:fldCharType="separate"/>
      </w:r>
      <w:r w:rsidR="00F71621" w:rsidRPr="00F71621">
        <w:rPr>
          <w:noProof/>
        </w:rPr>
        <w:t>(</w:t>
      </w:r>
      <w:r w:rsidR="000722C7" w:rsidRPr="00F71621">
        <w:rPr>
          <w:noProof/>
        </w:rPr>
        <w:t>Bruton</w:t>
      </w:r>
      <w:r w:rsidR="00F71621" w:rsidRPr="00F71621">
        <w:rPr>
          <w:noProof/>
        </w:rPr>
        <w:t>, 1952)</w:t>
      </w:r>
      <w:r w:rsidR="00325773">
        <w:fldChar w:fldCharType="end"/>
      </w:r>
      <w:r w:rsidR="00DE7204">
        <w:t>. Moreover, mouse experiment</w:t>
      </w:r>
      <w:r w:rsidR="00536D68">
        <w:t xml:space="preserve">s where animals lacked B cells </w:t>
      </w:r>
      <w:r w:rsidR="00DE7204">
        <w:t xml:space="preserve">did not </w:t>
      </w:r>
      <w:r w:rsidR="006E38F3">
        <w:t xml:space="preserve">result in an increased mortality rate in response to </w:t>
      </w:r>
      <w:r w:rsidR="00F45958" w:rsidRPr="00F45958">
        <w:rPr>
          <w:i/>
          <w:iCs/>
        </w:rPr>
        <w:t>S. aureus</w:t>
      </w:r>
      <w:r w:rsidR="00B75B6A">
        <w:rPr>
          <w:i/>
          <w:iCs/>
        </w:rPr>
        <w:t xml:space="preserve"> </w:t>
      </w:r>
      <w:r w:rsidR="006E38F3">
        <w:t>infection</w:t>
      </w:r>
      <w:r w:rsidR="00AB3CB7">
        <w:t>,</w:t>
      </w:r>
      <w:r w:rsidR="00FD0EC5">
        <w:t xml:space="preserve"> even when B cells were </w:t>
      </w:r>
      <w:r w:rsidR="00DC443F">
        <w:t>re-</w:t>
      </w:r>
      <w:r w:rsidR="00FD0EC5">
        <w:t xml:space="preserve">activated during infection </w:t>
      </w:r>
      <w:r w:rsidR="00325773">
        <w:fldChar w:fldCharType="begin" w:fldLock="1"/>
      </w:r>
      <w:r w:rsidR="00B145F9">
        <w:instrText>ADDIN CSL_CITATION { "citationItems" : [ { "id" : "ITEM-1", "itemData" : { "DOI" : "10.4049/jimmunol.1001407", "ISBN" : "1550-6606 (Electronic) 0022-1767 (Linking)", "ISSN" : "0022-1767", "PMID" : "21131426", "abstract" : "Staphylococcus aureus infection elicits through its mature lipoproteins an innate immune response by TLR2-MyD88 signaling, which improves bacterial clearing and disease outcome. The role of dendritic cells (DCs) and T cells in this immune activation and the function of T and B cells in defense against S. aureus infection remain unclear. Therefore, we first evaluated DC and T cell activation after infection with S. aureus wild type (WT) and its isogenic mutant, which is deficient in lipoprotein maturation, in vitro. Lipoproteins in viable S. aureus contributed via TLR2-MyD88 to activation of DCs, which promoted the release of IFN-\u03b3 and IL-17 in CD4(+) T cells. This strong effect was independent of superantigens and MHC class II. We next evaluated the function of T cells and their cytokines IFN-\u03b3 and IL-17 in infection in vivo. Six days after systemic murine infection IFN-\u03b3, IL-17, and IL-10 production in total spleen cells were MyD88-dependent and their levels increased until day 21. The comparison of CD3(-/-), Rag2(-/-), and C57BL/6 mice after infection revealed that IFN-\u03b3 and IL-17 originated from T cells and IL-10 originated from innate immune cells. Furthermore, vaccination of mice to activate T and B cells did not improve eradication of S. aureus from organs. In conclusion, S. aureus enhances DC activation via TLR2-MyD88 and thereby promotes T(H)1 and T(H)17 cell differentiation. However, neither T cells and their MyD88-regulated products, IFN-\u03b3 and IL-17, nor B cells affected bacterial clearing from organs and disease outcome.", "author" : [ { "dropping-particle" : "", "family" : "Schmaler", "given" : "M.", "non-dropping-particle" : "", "parse-names" : false, "suffix" : "" }, { "dropping-particle" : "", "family" : "Jann", "given" : "N. J.", "non-dropping-particle" : "", "parse-names" : false, "suffix" : "" }, { "dropping-particle" : "", "family" : "Ferracin", "given" : "F.", "non-dropping-particle" : "", "parse-names" : false, "suffix" : "" }, { "dropping-particle" : "", "family" : "Landmann", "given" : "R.", "non-dropping-particle" : "", "parse-names" : false, "suffix" : "" } ], "container-title" : "The Journal of Immunology", "id" : "ITEM-1", "issue" : "1", "issued" : { "date-parts" : [ [ "2011", "1", "1" ] ] }, "page" : "443-452", "title" : "T and B Cells Are Not Required for Clearing Staphylococcus aureus in Systemic Infection Despite a Strong TLR2-MyD88-Dependent T Cell Activation", "type" : "article-journal", "volume" : "186" }, "uris" : [ "http://www.mendeley.com/documents/?uuid=17c501b7-7ef1-3da8-bbb4-4cb4c1f3cf6a" ] }, { "id" : "ITEM-2", "itemData" : { "DOI" : "10.1128/IAI.68.5.2431-2434.2000", "ISBN" : "0019-9567", "ISSN" : "00199567", "PMID" : "10768927", "abstract" : "To investigate the role of B cells in experimental, superantigen-mediated Staphylococcus aureus arthritis and sepsis, me used gene-targeted B-cell-deficient mice. The mice were inoculated intravenously with a toxic shock syndrome toxin 1 (TSST-1)-producing S. aureus strain. The B-cell-deficient and thus agamma-globulinemic mice showed striking similarities to the wild-type control animals with respect to the development of arthritis, the mortality rate, and the rate of bacterial clearance. Surprisingly, we found that the levels of gamma interferon in serum were significantly lower (P &lt; 0.0001) in B-cell-deficient mice than in the controls, possibly due to impaired superantigen presentation and a diminished expression of costimulatory molecules. In contrast, the levels of interleukin-4 (IL-4), IL-6, and IL-10 in serum were equal in both groups. Our findings demonstrate that neither mature B cells nor their products significantly contribute to the course of S. aureus-induced septic arthritis.", "author" : [ { "dropping-particle" : "", "family" : "Gjertsson", "given" : "Inger", "non-dropping-particle" : "", "parse-names" : false, "suffix" : "" }, { "dropping-particle" : "", "family" : "Hultgren", "given" : "Olof H\u00f6rnquist", "non-dropping-particle" : "", "parse-names" : false, "suffix" : "" }, { "dropping-particle" : "", "family" : "Stenson", "given" : "Martin", "non-dropping-particle" : "", "parse-names" : false, "suffix" : "" }, { "dropping-particle" : "", "family" : "Holmdahl", "given" : "Rikard", "non-dropping-particle" : "", "parse-names" : false, "suffix" : "" }, { "dropping-particle" : "", "family" : "Tarkowski", "given" : "Andrzej", "non-dropping-particle" : "", "parse-names" : false, "suffix" : "" } ], "container-title" : "Infection and Immunity", "id" : "ITEM-2", "issue" : "5", "issued" : { "date-parts" : [ [ "2000" ] ] }, "page" : "2431-2434", "title" : "Are B lymphocytes of importance in severe Staphylococcus aureus infections?", "type" : "article-journal", "volume" : "68" }, "uris" : [ "http://www.mendeley.com/documents/?uuid=3363ba20-49c6-315f-823c-0fd891b623a4" ] } ], "mendeley" : { "formattedCitation" : "(Gjertsson &lt;i&gt;et al.&lt;/i&gt;, 2000; Schmaler &lt;i&gt;et al.&lt;/i&gt;, 2011)", "plainTextFormattedCitation" : "(Gjertsson et al., 2000; Schmaler et al., 2011)", "previouslyFormattedCitation" : "(Gjertsson &lt;i&gt;et al.&lt;/i&gt;, 2000; Schmaler &lt;i&gt;et al.&lt;/i&gt;, 2011)" }, "properties" : {  }, "schema" : "https://github.com/citation-style-language/schema/raw/master/csl-citation.json" }</w:instrText>
      </w:r>
      <w:r w:rsidR="00325773">
        <w:fldChar w:fldCharType="separate"/>
      </w:r>
      <w:r w:rsidR="00F71621" w:rsidRPr="00F71621">
        <w:rPr>
          <w:noProof/>
        </w:rPr>
        <w:t xml:space="preserve">(Gjertsson </w:t>
      </w:r>
      <w:r w:rsidR="00F71621" w:rsidRPr="00F71621">
        <w:rPr>
          <w:i/>
          <w:noProof/>
        </w:rPr>
        <w:t>et al.</w:t>
      </w:r>
      <w:r w:rsidR="00F71621" w:rsidRPr="00F71621">
        <w:rPr>
          <w:noProof/>
        </w:rPr>
        <w:t xml:space="preserve">, 2000; Schmaler </w:t>
      </w:r>
      <w:r w:rsidR="00F71621" w:rsidRPr="00F71621">
        <w:rPr>
          <w:i/>
          <w:noProof/>
        </w:rPr>
        <w:t>et al.</w:t>
      </w:r>
      <w:r w:rsidR="00F71621" w:rsidRPr="00F71621">
        <w:rPr>
          <w:noProof/>
        </w:rPr>
        <w:t>, 2011)</w:t>
      </w:r>
      <w:r w:rsidR="00325773">
        <w:fldChar w:fldCharType="end"/>
      </w:r>
      <w:r w:rsidR="00F758BF">
        <w:t>.</w:t>
      </w:r>
    </w:p>
    <w:p w14:paraId="1AA1B20B" w14:textId="77777777" w:rsidR="00271E2B" w:rsidRDefault="00271E2B" w:rsidP="001711F5"/>
    <w:p w14:paraId="53E3213F" w14:textId="3B37F5B2" w:rsidR="00506D60" w:rsidRDefault="0093454A" w:rsidP="00506D60">
      <w:r>
        <w:t>T-cells are produced in the thymus and have specific T-cell receptors for binding to antigens.</w:t>
      </w:r>
      <w:r w:rsidR="006315EF">
        <w:t xml:space="preserve"> There are several different subsets of T-cell, with CD4</w:t>
      </w:r>
      <w:r w:rsidR="006315EF">
        <w:rPr>
          <w:vertAlign w:val="superscript"/>
        </w:rPr>
        <w:t>+</w:t>
      </w:r>
      <w:r w:rsidR="006315EF">
        <w:t xml:space="preserve"> T-cells being one of the most abundant.</w:t>
      </w:r>
      <w:r w:rsidR="006F1FC1">
        <w:t xml:space="preserve"> The further specification of these cells depends on the </w:t>
      </w:r>
      <w:r w:rsidR="0027770C">
        <w:t>amount</w:t>
      </w:r>
      <w:r w:rsidR="006F1FC1">
        <w:t xml:space="preserve"> of a specific cytokine when the TCR of the T-cells is activated by an antigen. For instance, T</w:t>
      </w:r>
      <w:r w:rsidR="008524EE">
        <w:rPr>
          <w:vertAlign w:val="subscript"/>
        </w:rPr>
        <w:t>H</w:t>
      </w:r>
      <w:r w:rsidR="008524EE">
        <w:t>1 are generated through STAT4 sig</w:t>
      </w:r>
      <w:r w:rsidR="00C34737">
        <w:t>nalling in the presenc</w:t>
      </w:r>
      <w:r w:rsidR="008524EE">
        <w:t>e of IL-12, and this differentiation allows the T</w:t>
      </w:r>
      <w:r w:rsidR="008524EE">
        <w:rPr>
          <w:vertAlign w:val="subscript"/>
        </w:rPr>
        <w:t>H</w:t>
      </w:r>
      <w:r w:rsidR="008524EE">
        <w:t>1 cell to produce the cytokine interferon-gamma (IFN-</w:t>
      </w:r>
      <w:r w:rsidR="00506D60" w:rsidRPr="00506D60">
        <w:rPr>
          <w:rFonts w:eastAsia="Times New Roman"/>
        </w:rPr>
        <w:t xml:space="preserve"> </w:t>
      </w:r>
      <w:r w:rsidR="00506D60" w:rsidRPr="00506D60">
        <w:rPr>
          <w:rFonts w:ascii="Times New Roman" w:eastAsia="Times New Roman" w:hAnsi="Times New Roman" w:cs="Times New Roman"/>
          <w:lang w:eastAsia="en-GB"/>
        </w:rPr>
        <w:t>γ</w:t>
      </w:r>
      <w:r w:rsidR="00506D60">
        <w:rPr>
          <w:rFonts w:ascii="Times New Roman" w:eastAsia="Times New Roman" w:hAnsi="Times New Roman" w:cs="Times New Roman"/>
          <w:lang w:eastAsia="en-GB"/>
        </w:rPr>
        <w:t xml:space="preserve">) </w:t>
      </w:r>
      <w:r w:rsidR="00D772CE">
        <w:rPr>
          <w:rFonts w:ascii="Times New Roman" w:eastAsia="Times New Roman" w:hAnsi="Times New Roman" w:cs="Times New Roman"/>
          <w:lang w:eastAsia="en-GB"/>
        </w:rPr>
        <w:fldChar w:fldCharType="begin" w:fldLock="1"/>
      </w:r>
      <w:r w:rsidR="00B145F9">
        <w:rPr>
          <w:rFonts w:ascii="Times New Roman" w:eastAsia="Times New Roman" w:hAnsi="Times New Roman" w:cs="Times New Roman"/>
          <w:lang w:eastAsia="en-GB"/>
        </w:rPr>
        <w:instrText>ADDIN CSL_CITATION { "citationItems" : [ { "id" : "ITEM-1", "itemData" : { "DOI" : "10.1126/science.1178334", "ISBN" : "1095-9203 (Electronic)\\r0036-8075 (Linking)", "ISSN" : "00368075", "PMID" : "20185720", "abstract" : "CD4+ T cells are critical for host defense but are also major drivers of immune-mediated disease. These T cells specialize to become distinct subsets and produce restricted patterns of cytokines, which are tailored to combat various microbial pathogens. Although classically viewed as distinct lineages, recent work calls into question whether helper CD4+ T cell subsets are more appropriately viewed as terminally differentiated cells or works in progress. Herein, we review recent advances that pertain to this topic and the mechanisms that contribute to helper CD4+ T cell commitment and plasticity. The therapeutic implications of these new findings are also considered.", "author" : [ { "dropping-particle" : "", "family" : "O'Shea", "given" : "John", "non-dropping-particle" : "", "parse-names" : false, "suffix" : "" }, { "dropping-particle" : "", "family" : "Paul", "given" : "William E", "non-dropping-particle" : "", "parse-names" : false, "suffix" : "" } ], "container-title" : "Science", "id" : "ITEM-1", "issue" : "5969", "issued" : { "date-parts" : [ [ "2010" ] ] }, "page" : "1098-1102", "title" : "Mechanisms underlying lineage commitment and plasticity of helper CD4 + T cells", "type" : "article", "volume" : "327" }, "uris" : [ "http://www.mendeley.com/documents/?uuid=a020e96b-74e3-38fd-b077-89594540194e" ] } ], "mendeley" : { "formattedCitation" : "(O\u2019Shea and Paul, 2010)", "plainTextFormattedCitation" : "(O\u2019Shea and Paul, 2010)", "previouslyFormattedCitation" : "(O\u2019Shea and Paul, 2010)" }, "properties" : {  }, "schema" : "https://github.com/citation-style-language/schema/raw/master/csl-citation.json" }</w:instrText>
      </w:r>
      <w:r w:rsidR="00D772CE">
        <w:rPr>
          <w:rFonts w:ascii="Times New Roman" w:eastAsia="Times New Roman" w:hAnsi="Times New Roman" w:cs="Times New Roman"/>
          <w:lang w:eastAsia="en-GB"/>
        </w:rPr>
        <w:fldChar w:fldCharType="separate"/>
      </w:r>
      <w:r w:rsidR="00F71621" w:rsidRPr="00F71621">
        <w:rPr>
          <w:rFonts w:ascii="Times New Roman" w:eastAsia="Times New Roman" w:hAnsi="Times New Roman" w:cs="Times New Roman"/>
          <w:noProof/>
          <w:lang w:eastAsia="en-GB"/>
        </w:rPr>
        <w:t xml:space="preserve">(O’Shea </w:t>
      </w:r>
      <w:r w:rsidR="00F71621" w:rsidRPr="000722C7">
        <w:rPr>
          <w:rFonts w:eastAsia="Times New Roman" w:cstheme="minorHAnsi"/>
          <w:noProof/>
          <w:lang w:eastAsia="en-GB"/>
        </w:rPr>
        <w:t>and</w:t>
      </w:r>
      <w:r w:rsidR="00F71621" w:rsidRPr="00F71621">
        <w:rPr>
          <w:rFonts w:ascii="Times New Roman" w:eastAsia="Times New Roman" w:hAnsi="Times New Roman" w:cs="Times New Roman"/>
          <w:noProof/>
          <w:lang w:eastAsia="en-GB"/>
        </w:rPr>
        <w:t xml:space="preserve"> Paul, 2010)</w:t>
      </w:r>
      <w:r w:rsidR="00D772CE">
        <w:rPr>
          <w:rFonts w:ascii="Times New Roman" w:eastAsia="Times New Roman" w:hAnsi="Times New Roman" w:cs="Times New Roman"/>
          <w:lang w:eastAsia="en-GB"/>
        </w:rPr>
        <w:fldChar w:fldCharType="end"/>
      </w:r>
      <w:r w:rsidR="00EF24C5">
        <w:rPr>
          <w:rFonts w:ascii="Times New Roman" w:eastAsia="Times New Roman" w:hAnsi="Times New Roman" w:cs="Times New Roman"/>
          <w:lang w:eastAsia="en-GB"/>
        </w:rPr>
        <w:t xml:space="preserve">. </w:t>
      </w:r>
      <w:r w:rsidR="00EF24C5" w:rsidRPr="00F13228">
        <w:t xml:space="preserve">There are conflicting studies in regards to </w:t>
      </w:r>
      <w:r w:rsidR="003D3E46">
        <w:t xml:space="preserve">the </w:t>
      </w:r>
      <w:r w:rsidR="00EF24C5" w:rsidRPr="00F13228">
        <w:t>effects of T</w:t>
      </w:r>
      <w:r w:rsidR="00EF24C5" w:rsidRPr="00F13228">
        <w:rPr>
          <w:vertAlign w:val="subscript"/>
        </w:rPr>
        <w:t>H</w:t>
      </w:r>
      <w:r w:rsidR="00EF24C5" w:rsidRPr="00F13228">
        <w:t>1 cell</w:t>
      </w:r>
      <w:r w:rsidR="006E6932">
        <w:t xml:space="preserve"> on</w:t>
      </w:r>
      <w:r w:rsidR="00EF24C5" w:rsidRPr="00F13228">
        <w:t xml:space="preserve"> </w:t>
      </w:r>
      <w:r w:rsidR="00F45958" w:rsidRPr="00F45958">
        <w:rPr>
          <w:i/>
          <w:iCs/>
        </w:rPr>
        <w:t>S. aureus</w:t>
      </w:r>
      <w:r w:rsidR="0073580A" w:rsidRPr="0073580A">
        <w:rPr>
          <w:i/>
          <w:iCs/>
        </w:rPr>
        <w:t xml:space="preserve"> </w:t>
      </w:r>
      <w:r w:rsidR="00EF24C5" w:rsidRPr="00F13228">
        <w:t xml:space="preserve">pathogenesis. Some studies claim that </w:t>
      </w:r>
      <w:r w:rsidR="00A81E04" w:rsidRPr="00F13228">
        <w:t xml:space="preserve">in </w:t>
      </w:r>
      <w:r w:rsidR="00EA2F2D" w:rsidRPr="00F13228">
        <w:t xml:space="preserve">transgenic </w:t>
      </w:r>
      <w:r w:rsidR="00A81E04" w:rsidRPr="00F13228">
        <w:t>mice</w:t>
      </w:r>
      <w:r w:rsidR="00EA2F2D" w:rsidRPr="00F13228">
        <w:t xml:space="preserve"> expressing the human lactoferrin protein </w:t>
      </w:r>
      <w:r w:rsidR="00F13228" w:rsidRPr="00F13228">
        <w:t>(involved in T-cell polarization) and</w:t>
      </w:r>
      <w:r w:rsidR="00A81E04" w:rsidRPr="00F13228">
        <w:t xml:space="preserve"> </w:t>
      </w:r>
      <w:r w:rsidR="00EA2F2D" w:rsidRPr="00F13228">
        <w:t xml:space="preserve">suffering from </w:t>
      </w:r>
      <w:r w:rsidR="00F45958" w:rsidRPr="00F45958">
        <w:rPr>
          <w:i/>
          <w:iCs/>
        </w:rPr>
        <w:t>S. aureus</w:t>
      </w:r>
      <w:r w:rsidR="00B75B6A">
        <w:rPr>
          <w:i/>
          <w:iCs/>
        </w:rPr>
        <w:t xml:space="preserve"> </w:t>
      </w:r>
      <w:r w:rsidR="00EA2F2D" w:rsidRPr="00F13228">
        <w:t>induced septic arthritis</w:t>
      </w:r>
      <w:r w:rsidR="003D3E46">
        <w:t>,</w:t>
      </w:r>
      <w:r w:rsidR="00EA2F2D" w:rsidRPr="00F13228">
        <w:t xml:space="preserve"> </w:t>
      </w:r>
      <w:r w:rsidR="00F13228">
        <w:t xml:space="preserve">had an increased survival rate compared to WT mice due to an increase in </w:t>
      </w:r>
      <w:r w:rsidR="00F13228" w:rsidRPr="00F13228">
        <w:t>T</w:t>
      </w:r>
      <w:r w:rsidR="00F13228" w:rsidRPr="00F13228">
        <w:rPr>
          <w:vertAlign w:val="subscript"/>
        </w:rPr>
        <w:t>H</w:t>
      </w:r>
      <w:r w:rsidR="00F13228" w:rsidRPr="00F13228">
        <w:t>1</w:t>
      </w:r>
      <w:r w:rsidR="00F13228">
        <w:t xml:space="preserve"> amounts </w:t>
      </w:r>
      <w:r w:rsidR="006E6932">
        <w:fldChar w:fldCharType="begin" w:fldLock="1"/>
      </w:r>
      <w:r w:rsidR="00B145F9">
        <w:instrText>ADDIN CSL_CITATION { "citationItems" : [ { "id" : "ITEM-1", "itemData" : { "DOI" : "10.4049/jimmunol.168.8.3950", "ISBN" : "0022-1767 (Print)\\n0022-1767 (Linking)", "ISSN" : "0022-1767", "PMID" : "11937551", "abstract" : "Lactoferrin (Lf) is an iron-binding protein of external secretions and neutrophil secondary granules with antimicrobial and immunomodulatory activities. To further define these properties of Lf, we have investigated the response to Staphylococcus aureus infection in transgenic mice carrying a functional human Lf gene. The transgenic mice cleared bacteria significantly better than congenic littermates, associated with a trend to reduced incidence of arthritis, septicemia, and mortality. We identified two pathways by which S. aureus clearance was enhanced. First, human Lf directly inhibited the growth of S. aureus LS-1 in vitro. Second, S. aureus-infected transgenic mice exhibited enhanced Th1 immune polarization. Thus, spleen cells from infected transgenic mice produced higher levels of TNF-alpha and IFN-gamma and less IL-5 and IL-10 upon stimulation ex vivo with the exotoxin toxic shock syndrome toxin-1 compared with congenic controls. To confirm that these effects of Lf transgene expression could occur in the absence of live bacterial infection, we also showed that Lf-transgenic DBA/1 mice exhibited enhanced severity of collagen-induced arthritis, an established model of Th1-induced articular inflammation. Higher levels of stainable iron in the spleens of transgenic mice correlated with human Lf distribution, but all other parameters of iron metabolism did not differ between transgenic mice and wild-type littermates. These results demonstrate that human Lf can mediate both antimicrobial and immunomodulatory activities with downstream effects on the outcome of immune pathology in infectious and inflammatory disease.", "author" : [ { "dropping-particle" : "", "family" : "Guill\u00e9n", "given" : "Cristina", "non-dropping-particle" : "", "parse-names" : false, "suffix" : "" }, { "dropping-particle" : "", "family" : "McInnes", "given" : "Iain B", "non-dropping-particle" : "", "parse-names" : false, "suffix" : "" }, { "dropping-particle" : "", "family" : "Vaughan", "given" : "Diane M", "non-dropping-particle" : "", "parse-names" : false, "suffix" : "" }, { "dropping-particle" : "", "family" : "Kommajosyula", "given" : "Sharada", "non-dropping-particle" : "", "parse-names" : false, "suffix" : "" }, { "dropping-particle" : "", "family" : "Berkel", "given" : "Patrick H C", "non-dropping-particle" : "Van", "parse-names" : false, "suffix" : "" }, { "dropping-particle" : "", "family" : "Leung", "given" : "Bernard P", "non-dropping-particle" : "", "parse-names" : false, "suffix" : "" }, { "dropping-particle" : "", "family" : "Aguila", "given" : "Antonio", "non-dropping-particle" : "", "parse-names" : false, "suffix" : "" }, { "dropping-particle" : "", "family" : "Brock", "given" : "Jeremy H", "non-dropping-particle" : "", "parse-names" : false, "suffix" : "" } ], "container-title" : "Journal of immunology", "id" : "ITEM-1", "issue" : "8", "issued" : { "date-parts" : [ [ "2002", "4", "15" ] ] }, "page" : "3950-3957", "title" : "Enhanced Th1 response to Staphylococcus aureus infection in human lactoferrin-transgenic mice.", "type" : "article-journal", "volume" : "168" }, "uris" : [ "http://www.mendeley.com/documents/?uuid=f53961ae-e1af-357f-bb45-8ee987bed528" ] } ], "mendeley" : { "formattedCitation" : "(Guill\u00e9n &lt;i&gt;et al.&lt;/i&gt;, 2002)", "plainTextFormattedCitation" : "(Guill\u00e9n et al., 2002)", "previouslyFormattedCitation" : "(Guill\u00e9n &lt;i&gt;et al.&lt;/i&gt;, 2002)" }, "properties" : {  }, "schema" : "https://github.com/citation-style-language/schema/raw/master/csl-citation.json" }</w:instrText>
      </w:r>
      <w:r w:rsidR="006E6932">
        <w:fldChar w:fldCharType="separate"/>
      </w:r>
      <w:r w:rsidR="00F71621" w:rsidRPr="00F71621">
        <w:rPr>
          <w:noProof/>
        </w:rPr>
        <w:t xml:space="preserve">(Guillén </w:t>
      </w:r>
      <w:r w:rsidR="00F71621" w:rsidRPr="00F71621">
        <w:rPr>
          <w:i/>
          <w:noProof/>
        </w:rPr>
        <w:t>et al.</w:t>
      </w:r>
      <w:r w:rsidR="00F71621" w:rsidRPr="00F71621">
        <w:rPr>
          <w:noProof/>
        </w:rPr>
        <w:t>, 2002)</w:t>
      </w:r>
      <w:r w:rsidR="006E6932">
        <w:fldChar w:fldCharType="end"/>
      </w:r>
      <w:r w:rsidR="006E6932">
        <w:t>.</w:t>
      </w:r>
      <w:r w:rsidR="00F11DA9">
        <w:t xml:space="preserve"> </w:t>
      </w:r>
      <w:r w:rsidR="00616E3D">
        <w:t xml:space="preserve">Moreover, in a </w:t>
      </w:r>
      <w:r w:rsidR="00F45958" w:rsidRPr="00F45958">
        <w:rPr>
          <w:i/>
          <w:iCs/>
        </w:rPr>
        <w:t>S. aureus</w:t>
      </w:r>
      <w:r w:rsidR="0073580A" w:rsidRPr="0073580A">
        <w:rPr>
          <w:i/>
          <w:iCs/>
        </w:rPr>
        <w:t xml:space="preserve"> </w:t>
      </w:r>
      <w:r w:rsidR="008F2520">
        <w:t>surgical</w:t>
      </w:r>
      <w:r w:rsidR="00616E3D">
        <w:rPr>
          <w:i/>
        </w:rPr>
        <w:t xml:space="preserve"> </w:t>
      </w:r>
      <w:r w:rsidR="000676DA">
        <w:t xml:space="preserve">wound model of infection, </w:t>
      </w:r>
      <w:r w:rsidR="000676DA" w:rsidRPr="00F13228">
        <w:t>T</w:t>
      </w:r>
      <w:r w:rsidR="000676DA" w:rsidRPr="00F13228">
        <w:rPr>
          <w:vertAlign w:val="subscript"/>
        </w:rPr>
        <w:t>H</w:t>
      </w:r>
      <w:r w:rsidR="000676DA" w:rsidRPr="00F13228">
        <w:t>1</w:t>
      </w:r>
      <w:r w:rsidR="000676DA">
        <w:t xml:space="preserve"> cells increased </w:t>
      </w:r>
      <w:r w:rsidR="003D3E46">
        <w:t xml:space="preserve">the </w:t>
      </w:r>
      <w:r w:rsidR="000676DA">
        <w:t xml:space="preserve">amount of neutrophils at the site of infection and this </w:t>
      </w:r>
      <w:r w:rsidR="000676DA">
        <w:lastRenderedPageBreak/>
        <w:t>subsequently resulted in in</w:t>
      </w:r>
      <w:r w:rsidR="00F11DA9">
        <w:t>creased tissue bacterial burden</w:t>
      </w:r>
      <w:r w:rsidR="000676DA">
        <w:t xml:space="preserve">, most likely due to the ability of </w:t>
      </w:r>
      <w:r w:rsidR="00F45958" w:rsidRPr="00F45958">
        <w:rPr>
          <w:i/>
          <w:iCs/>
        </w:rPr>
        <w:t>S. aureus</w:t>
      </w:r>
      <w:r w:rsidR="0073580A" w:rsidRPr="0073580A">
        <w:rPr>
          <w:i/>
          <w:iCs/>
        </w:rPr>
        <w:t xml:space="preserve"> </w:t>
      </w:r>
      <w:r w:rsidR="000676DA">
        <w:t xml:space="preserve">to infiltrate host neutrophils </w:t>
      </w:r>
      <w:r w:rsidR="00271E2B">
        <w:fldChar w:fldCharType="begin" w:fldLock="1"/>
      </w:r>
      <w:r w:rsidR="00B145F9">
        <w:instrText>ADDIN CSL_CITATION { "citationItems" : [ { "id" : "ITEM-1", "itemData" : { "DOI" : "10.4049/JIMMUNOL.181.2.1323", "ISSN" : "1550-6606", "PMID" : "18606687", "abstract" : "Immunomodulatory therapy represents an attractive approach in treating multidrug-resistant infections. Developing this therapy necessitates a lucid understanding of host defense mechanisms. Neutrophils represent the first line of systemic defense during Staphylococcus aureus infections. However, recent research suggests that survival of S. aureus inside neutrophils may actually contribute to pathogenesis, indicating that neutrophil trafficking to the infection site must be tightly regulated to ensure efficient microbial clearance. We demonstrate that neutrophil-regulating T cells are activated during S. aureus infection and produce cytokines that control the local neutrophil response. S. aureus capsular polysaccharide activates T cell production of IFN-gamma in a novel MHC class II-dependent mechanism. During S. aureus surgical wound infection, the presence of IFN-gamma at the infection site depends upon alphabetaTCR+ cells and functions to regulate CXC chemokine production and neutrophil recruitment in vivo. We note that the reduced neutrophil response seen in IFN-gamma-/- mice during S. aureus infection is associated with reduced tissue bacterial burden. CXC chemokine administration to the infection site resulted in an increased survival of viable S. aureus inside neutrophils isolated from the wound. These data demonstrate that T cell-derived IFN-gamma generates a neutrophil-rich environment that can potentiate S. aureus pathogenesis by facilitating bacterial survival within the neutrophil. These findings suggest avenues for novel immunomodulatory approaches to control S. aureus infections.", "author" : [ { "dropping-particle" : "", "family" : "McLoughlin", "given" : "Rachel M", "non-dropping-particle" : "", "parse-names" : false, "suffix" : "" }, { "dropping-particle" : "", "family" : "Lee", "given" : "Jean C", "non-dropping-particle" : "", "parse-names" : false, "suffix" : "" }, { "dropping-particle" : "", "family" : "Kasper", "given" : "Dennis L", "non-dropping-particle" : "", "parse-names" : false, "suffix" : "" }, { "dropping-particle" : "", "family" : "Tzianabos", "given" : "Arthur O", "non-dropping-particle" : "", "parse-names" : false, "suffix" : "" } ], "container-title" : "Journal of immunology (Baltimore, Md. : 1950)", "id" : "ITEM-1", "issue" : "2", "issued" : { "date-parts" : [ [ "2008", "7", "15" ] ] }, "page" : "1323-32", "publisher" : "American Association of Immunologists", "title" : "IFN-gamma regulated chemokine production determines the outcome of Staphylococcus aureus infection.", "type" : "article-journal", "volume" : "181" }, "uris" : [ "http://www.mendeley.com/documents/?uuid=a19f837b-36d4-3ca3-a910-50b238f79e62" ] } ], "mendeley" : { "formattedCitation" : "(McLoughlin &lt;i&gt;et al.&lt;/i&gt;, 2008)", "plainTextFormattedCitation" : "(McLoughlin et al., 2008)", "previouslyFormattedCitation" : "(McLoughlin &lt;i&gt;et al.&lt;/i&gt;, 2008)" }, "properties" : {  }, "schema" : "https://github.com/citation-style-language/schema/raw/master/csl-citation.json" }</w:instrText>
      </w:r>
      <w:r w:rsidR="00271E2B">
        <w:fldChar w:fldCharType="separate"/>
      </w:r>
      <w:r w:rsidR="00F71621" w:rsidRPr="00F71621">
        <w:rPr>
          <w:noProof/>
        </w:rPr>
        <w:t xml:space="preserve">(McLoughlin </w:t>
      </w:r>
      <w:r w:rsidR="00F71621" w:rsidRPr="00F71621">
        <w:rPr>
          <w:i/>
          <w:noProof/>
        </w:rPr>
        <w:t>et al.</w:t>
      </w:r>
      <w:r w:rsidR="00F71621" w:rsidRPr="00F71621">
        <w:rPr>
          <w:noProof/>
        </w:rPr>
        <w:t>, 2008)</w:t>
      </w:r>
      <w:r w:rsidR="00271E2B">
        <w:fldChar w:fldCharType="end"/>
      </w:r>
      <w:r w:rsidR="00271E2B">
        <w:t xml:space="preserve">. </w:t>
      </w:r>
      <w:r w:rsidR="00271E2B" w:rsidRPr="00F13228">
        <w:t>T</w:t>
      </w:r>
      <w:r w:rsidR="00271E2B" w:rsidRPr="00F13228">
        <w:rPr>
          <w:vertAlign w:val="subscript"/>
        </w:rPr>
        <w:t>H</w:t>
      </w:r>
      <w:r w:rsidR="00271E2B">
        <w:t xml:space="preserve">2 cells </w:t>
      </w:r>
      <w:r w:rsidR="0018349A">
        <w:t>are activated under the influence of IL-4</w:t>
      </w:r>
      <w:r w:rsidR="00B57B81">
        <w:t xml:space="preserve"> and mostly produce</w:t>
      </w:r>
      <w:r w:rsidR="00171B4E">
        <w:t xml:space="preserve"> transcription factor GATA-3, essential in the clearance of extracellular parasite infections</w:t>
      </w:r>
      <w:r w:rsidR="00B57B81">
        <w:t xml:space="preserve"> </w:t>
      </w:r>
      <w:r w:rsidR="00AC3DC3">
        <w:fldChar w:fldCharType="begin" w:fldLock="1"/>
      </w:r>
      <w:r w:rsidR="00B145F9">
        <w:instrText>ADDIN CSL_CITATION { "citationItems" : [ { "id" : "ITEM-1", "itemData" : { "DOI" : "10.1016/j.smim.2014.06.003", "ISBN" : "1096-3618 (Electronic)\\r1044-5323 (Linking)", "ISSN" : "10963618", "PMID" : "25028340", "abstract" : "Metazoan parasites typically induce a type 2 immune response, characterized by T helper 2 (Th2) cells that produce the cytokines IL-4, IL-5 and IL-13 among others. The type 2 response is host protective, reducing the number of parasites either through direct killing in the tissues, or expulsion from the intestine. Type 2 immunity also protects the host against damage mediated by these large extracellular parasites as they migrate through the body. At the center of both the innate and adaptive type 2 immune response, is the IL-4R\u03b1 that mediates many of the key effector functions. Here we highlight the striking overlap between the molecules, cells and pathways that mediate both parasite control and tissue repair. We have proposed that adaptive Th2 immunity evolved out of our innate repair pathways to mediate both accelerated repair and parasite control in the face of continual assault from multicellular pathogens. Type 2 cytokines are involved in many aspects of mammalian physiology independent of helminth infection. Therefore understanding the evolutionary relationship between helminth killing and tissue repair should provide new insight into immune mechanisms of tissue protection in the face of physical injury.", "author" : [ { "dropping-particle" : "", "family" : "Allen", "given" : "Judith E.", "non-dropping-particle" : "", "parse-names" : false, "suffix" : "" }, { "dropping-particle" : "", "family" : "Sutherland", "given" : "Tara E.", "non-dropping-particle" : "", "parse-names" : false, "suffix" : "" } ], "container-title" : "Seminars in Immunology", "id" : "ITEM-1", "issue" : "4", "issued" : { "date-parts" : [ [ "2014", "8" ] ] }, "page" : "329-340", "title" : "Host protective roles of type 2 immunity: Parasite killing and tissue repair, flip sides of the same coin", "type" : "article", "volume" : "26" }, "uris" : [ "http://www.mendeley.com/documents/?uuid=8b541da7-0fb0-3a9a-ab6c-39572d2a5db7" ] } ], "mendeley" : { "formattedCitation" : "(Allen and Sutherland, 2014)", "plainTextFormattedCitation" : "(Allen and Sutherland, 2014)", "previouslyFormattedCitation" : "(Allen and Sutherland, 2014)" }, "properties" : {  }, "schema" : "https://github.com/citation-style-language/schema/raw/master/csl-citation.json" }</w:instrText>
      </w:r>
      <w:r w:rsidR="00AC3DC3">
        <w:fldChar w:fldCharType="separate"/>
      </w:r>
      <w:r w:rsidR="00F71621" w:rsidRPr="00F71621">
        <w:rPr>
          <w:noProof/>
        </w:rPr>
        <w:t>(Allen and Sutherland, 2014)</w:t>
      </w:r>
      <w:r w:rsidR="00AC3DC3">
        <w:fldChar w:fldCharType="end"/>
      </w:r>
      <w:r w:rsidR="002C5879">
        <w:t xml:space="preserve">. </w:t>
      </w:r>
      <w:r w:rsidR="00016F91" w:rsidRPr="00F13228">
        <w:t>T</w:t>
      </w:r>
      <w:r w:rsidR="00016F91" w:rsidRPr="00F13228">
        <w:rPr>
          <w:vertAlign w:val="subscript"/>
        </w:rPr>
        <w:t>H</w:t>
      </w:r>
      <w:r w:rsidR="00016F91">
        <w:t xml:space="preserve">2 cells have also been shown </w:t>
      </w:r>
      <w:r w:rsidR="001068B0">
        <w:t>to produce IL</w:t>
      </w:r>
      <w:r w:rsidR="003A503B">
        <w:t>-</w:t>
      </w:r>
      <w:r w:rsidR="001068B0">
        <w:t>10 and IL-</w:t>
      </w:r>
      <w:r w:rsidR="003A503B">
        <w:t>4</w:t>
      </w:r>
      <w:r w:rsidR="001068B0">
        <w:t xml:space="preserve"> and increase of these cytokines in patients with atopic dermatitis (AD) has been linked to an increased susceptibility to </w:t>
      </w:r>
      <w:r w:rsidR="00F45958" w:rsidRPr="00F45958">
        <w:rPr>
          <w:i/>
          <w:iCs/>
        </w:rPr>
        <w:t>S. aureus</w:t>
      </w:r>
      <w:r w:rsidR="00B75B6A">
        <w:rPr>
          <w:i/>
          <w:iCs/>
        </w:rPr>
        <w:t xml:space="preserve"> </w:t>
      </w:r>
      <w:r w:rsidR="001068B0">
        <w:t>skin colonization</w:t>
      </w:r>
      <w:r w:rsidR="007A5D21">
        <w:t xml:space="preserve"> </w:t>
      </w:r>
      <w:r w:rsidR="007A5D21">
        <w:fldChar w:fldCharType="begin" w:fldLock="1"/>
      </w:r>
      <w:r w:rsidR="00B145F9">
        <w:instrText>ADDIN CSL_CITATION { "citationItems" : [ { "id" : "ITEM-1", "itemData" : { "DOI" : "10.5021/ad.2010.22.2.125", "ISBN" : "2005-3894 (Electronic) 1013-9087 (Linking)", "ISSN" : "10139087", "PMID" : "20548901", "abstract" : "Atopic dermatitis (AD) is a chronic and relapsing disease affecting an increasing number of patients. Usually starting in early childhood, AD can be the initial step of the so-called atopic march, i.e. followed by allergic rhinitis and allergic asthma. AD is a paradigmatic genetically complex disease involving gene-gene and gene-environment interactions. Genetic linkage analysis as well as association studies have identified several candidate genes linked to either the epidermal barrier function or to the immune system. Stress, bacterial or viral infections, the exposure to aero- or food-allergens as well as hygienic factors are discussed to aggravate symptoms of AD. Athough generalized Th2-deviated immune response is closely linked to the condition of AD, the skin disease itself is a biphasic inflammation with an initial Th2 phase and while chronic lesions harbour Th0/Th1 cells. Regulatory T cells have been shown to be altered in AD as well as the innate immune system in the skin. The main treatment-goals include the elimination of inflammation and infection, preserving and restoring the barrier function and controlling exacerbating factors. The overall future strategy in AD will be aimed to control skin inflammation by a more proactive management in order to potentially prevent the emergence of sensitization as well as to design customized management based on genetic and pathophysiologic information.", "author" : [ { "dropping-particle" : "", "family" : "Bieber", "given" : "Thomas", "non-dropping-particle" : "", "parse-names" : false, "suffix" : "" } ], "container-title" : "Annals of Dermatology", "id" : "ITEM-1", "issue" : "2", "issued" : { "date-parts" : [ [ "2010" ] ] }, "page" : "125-137", "title" : "Atopic dermatitis", "type" : "article", "volume" : "22" }, "uris" : [ "http://www.mendeley.com/documents/?uuid=19ddf0c4-8a14-37ce-9455-5721c7665e6b" ] } ], "mendeley" : { "formattedCitation" : "(Bieber, 2010)", "plainTextFormattedCitation" : "(Bieber, 2010)", "previouslyFormattedCitation" : "(Bieber, 2010)" }, "properties" : {  }, "schema" : "https://github.com/citation-style-language/schema/raw/master/csl-citation.json" }</w:instrText>
      </w:r>
      <w:r w:rsidR="007A5D21">
        <w:fldChar w:fldCharType="separate"/>
      </w:r>
      <w:r w:rsidR="00F71621" w:rsidRPr="00F71621">
        <w:rPr>
          <w:noProof/>
        </w:rPr>
        <w:t>(Bieber, 2010)</w:t>
      </w:r>
      <w:r w:rsidR="007A5D21">
        <w:fldChar w:fldCharType="end"/>
      </w:r>
      <w:r w:rsidR="001068B0">
        <w:t>.</w:t>
      </w:r>
      <w:r w:rsidR="002C5879">
        <w:t xml:space="preserve">Upon the decrease of an active immune response following elimination of infection, T-cells undergo apoptosis </w:t>
      </w:r>
      <w:r w:rsidR="00276D4C">
        <w:fldChar w:fldCharType="begin" w:fldLock="1"/>
      </w:r>
      <w:r w:rsidR="00B145F9">
        <w:instrText>ADDIN CSL_CITATION { "citationItems" : [ { "id" : "ITEM-1", "itemData" : { "ISSN" : "0022-538X", "PMID" : "9733817", "abstract" : "Acute viral infections often induce a transient period of immune deficiency in which the host's T cells fail to proliferate in response to T-cell mitogens and fail to make an antigen-specific memory recall response. This has been associated with the enhanced sensitivity of these highly activated T cells to undergo apoptosis, or activation-induced cell death (AICD), upon T-cell receptor ligation. Here we show that gamma interferon receptor-deficient (IFN-gamma R-/-) mice mount a T-cell response to lymphocytic choriomeningitis virus (LCMV) infection but fail to undergo the transient immune deficiency. Instead, their T cells were hyperproliferative and relatively, but not completely, resistant to AICD. The immune response returned to homeostasis, but with delayed kinetics, in parallel with delayed clearance of the virus. Wild-type mice receiving high doses of disseminating LCMV Clone 13 are known to undergo clonal exhaustion of their virus-specific cytotoxic T lymphocytes (CTL). To determine whether this process was mediated by AICD associated with IFN-gamma or with Fas-Fas ligand interactions, LCMV-specific precursor CTL frequencies were examined in LCMV Clone 13-infected IFN-gamma R-/- or lpr (Fas-deficient) mice. In both instances, viral persistence was established and CTL precursors were greatly eliminated. This finding indicates that clonal exhaustion of CTL does not require IFN-gamma or Fas, even though both molecules influence AICD and the transient immune deficiency seen in the LCMV infection.", "author" : [ { "dropping-particle" : "", "family" : "Lohman", "given" : "B L", "non-dropping-particle" : "", "parse-names" : false, "suffix" : "" }, { "dropping-particle" : "", "family" : "Welsh", "given" : "R M", "non-dropping-particle" : "", "parse-names" : false, "suffix" : "" } ], "container-title" : "Journal of virology", "id" : "ITEM-1", "issue" : "10", "issued" : { "date-parts" : [ [ "1998", "10" ] ] }, "page" : "7815-21", "publisher" : "American Society for Microbiology (ASM)", "title" : "Apoptotic regulation of T cells and absence of immune deficiency in virus-infected gamma interferon receptor knockout mice.", "type" : "article-journal", "volume" : "72" }, "uris" : [ "http://www.mendeley.com/documents/?uuid=f73c21a6-cbf7-3228-bcf4-664c29089a58" ] } ], "mendeley" : { "formattedCitation" : "(Lohman and Welsh, 1998)", "plainTextFormattedCitation" : "(Lohman and Welsh, 1998)", "previouslyFormattedCitation" : "(Lohman and Welsh, 1998)" }, "properties" : {  }, "schema" : "https://github.com/citation-style-language/schema/raw/master/csl-citation.json" }</w:instrText>
      </w:r>
      <w:r w:rsidR="00276D4C">
        <w:fldChar w:fldCharType="separate"/>
      </w:r>
      <w:r w:rsidR="00F71621" w:rsidRPr="00F71621">
        <w:rPr>
          <w:noProof/>
        </w:rPr>
        <w:t>(Lohman and Welsh, 1998)</w:t>
      </w:r>
      <w:r w:rsidR="00276D4C">
        <w:fldChar w:fldCharType="end"/>
      </w:r>
      <w:r w:rsidR="002C5879">
        <w:t>.</w:t>
      </w:r>
      <w:r w:rsidR="00171B4E">
        <w:t xml:space="preserve"> </w:t>
      </w:r>
    </w:p>
    <w:p w14:paraId="141E924A" w14:textId="77777777" w:rsidR="001F43A9" w:rsidRDefault="001F43A9" w:rsidP="00506D60"/>
    <w:p w14:paraId="483BFD80" w14:textId="5B6982DF" w:rsidR="00A059D7" w:rsidRDefault="00A059D7" w:rsidP="00506D60">
      <w:r>
        <w:t xml:space="preserve">Despite the wealth of information on the interactions between the adaptive immune system and </w:t>
      </w:r>
      <w:r w:rsidR="00F45958" w:rsidRPr="00F45958">
        <w:rPr>
          <w:i/>
          <w:iCs/>
        </w:rPr>
        <w:t>S. aureus</w:t>
      </w:r>
      <w:r w:rsidR="00AB3CB7">
        <w:rPr>
          <w:i/>
          <w:iCs/>
        </w:rPr>
        <w:t>,</w:t>
      </w:r>
      <w:r w:rsidR="00265B54">
        <w:t xml:space="preserve"> it is still unknown why </w:t>
      </w:r>
      <w:r w:rsidR="001F43A9">
        <w:t>recurrent infections are common, despite interaction of this bacteria with B- and T-cells</w:t>
      </w:r>
      <w:r w:rsidR="00B13893">
        <w:t xml:space="preserve"> </w:t>
      </w:r>
      <w:r w:rsidR="00B13893">
        <w:fldChar w:fldCharType="begin" w:fldLock="1"/>
      </w:r>
      <w:r w:rsidR="00B145F9">
        <w:instrText>ADDIN CSL_CITATION { "citationItems" : [ { "id" : "ITEM-1", "itemData" : { "DOI" : "10.1128/IAI.01491-14", "ISBN" : "1098-5522 (Electronic)\\r0019-9567 (Linking)", "ISSN" : "10985522", "PMID" : "24614654", "abstract" : "Although many microbial infections elicit an adaptive immune response that can protect against reinfection, it is generally thought that Staphylococcus aureus infections fail to generate protective immunity despite detectable T and B cell responses. No vaccine is yet proven to prevent S. aureus infections in humans, and efforts to develop one have been hampered by a lack of animal models in which protective immunity occurs. Our results describe a novel mouse model of protective immunity against recurrent infection, in which S. aureus skin and soft tissue infection (SSTI) strongly protected against secondary SSTI in BALB/c mice but much less so in C57BL/6 mice. This protection was dependent on antibody, because adoptive transfer of immune BALB/c serum or purified antibody into either BALB/c or C57BL/6 mice resulted in smaller skin lesions. We also identified an antibody-independent mechanism, because B cell-deficient mice were partially protected against secondary S. aureus SSTI and adoptive transfer of T cells from immune BALB/c mice resulted in smaller lesions upon primary infection. Furthermore, neutralization of interleukin-17A (IL-17A) abolished T cell-mediated protection in BALB/c mice, whereas neutralization of gamma interferon (IFN-\u03b3) enhanced protection in C57BL/6 mice. Therefore, protective immunity against recurrent S. aureus SSTI was advanced by antibody and the Th17/IL-17A pathway and prevented by the Th1/IFN-\u03b3 pathway, suggesting that targeting both cell-mediated and humoral immunity might optimally protect against secondary S. aureus SSTI. These findings also highlight the importance of the mouse genetic background in the development of protective immunity against S. aureus SSTI.", "author" : [ { "dropping-particle" : "", "family" : "Montgomery", "given" : "Christopher P", "non-dropping-particle" : "", "parse-names" : false, "suffix" : "" }, { "dropping-particle" : "", "family" : "Daniels", "given" : "Melvin", "non-dropping-particle" : "", "parse-names" : false, "suffix" : "" }, { "dropping-particle" : "", "family" : "Zhao", "given" : "Fan", "non-dropping-particle" : "", "parse-names" : false, "suffix" : "" }, { "dropping-particle" : "", "family" : "Alegre", "given" : "Maria Luisa", "non-dropping-particle" : "", "parse-names" : false, "suffix" : "" }, { "dropping-particle" : "", "family" : "Chong", "given" : "Anita S", "non-dropping-particle" : "", "parse-names" : false, "suffix" : "" }, { "dropping-particle" : "", "family" : "Daum", "given" : "Robert S", "non-dropping-particle" : "", "parse-names" : false, "suffix" : "" } ], "container-title" : "Infection and Immunity", "id" : "ITEM-1", "issue" : "5", "issued" : { "date-parts" : [ [ "2014", "5", "1" ] ] }, "page" : "2125-2134", "publisher" : "American Society for Microbiology", "title" : "Protective immunity against recurrent Staphylococcus aureus skin infection requires antibody and interleukin-17A", "type" : "article-journal", "volume" : "82" }, "uris" : [ "http://www.mendeley.com/documents/?uuid=dd47c9d0-ffd1-3fc1-b023-560933436af6" ] } ], "mendeley" : { "formattedCitation" : "(Montgomery &lt;i&gt;et al.&lt;/i&gt;, 2014)", "plainTextFormattedCitation" : "(Montgomery et al., 2014)", "previouslyFormattedCitation" : "(Montgomery &lt;i&gt;et al.&lt;/i&gt;, 2014)" }, "properties" : {  }, "schema" : "https://github.com/citation-style-language/schema/raw/master/csl-citation.json" }</w:instrText>
      </w:r>
      <w:r w:rsidR="00B13893">
        <w:fldChar w:fldCharType="separate"/>
      </w:r>
      <w:r w:rsidR="00F71621" w:rsidRPr="00F71621">
        <w:rPr>
          <w:noProof/>
        </w:rPr>
        <w:t xml:space="preserve">(Montgomery </w:t>
      </w:r>
      <w:r w:rsidR="00F71621" w:rsidRPr="00F71621">
        <w:rPr>
          <w:i/>
          <w:noProof/>
        </w:rPr>
        <w:t>et al.</w:t>
      </w:r>
      <w:r w:rsidR="00F71621" w:rsidRPr="00F71621">
        <w:rPr>
          <w:noProof/>
        </w:rPr>
        <w:t>, 2014)</w:t>
      </w:r>
      <w:r w:rsidR="00B13893">
        <w:fldChar w:fldCharType="end"/>
      </w:r>
      <w:r w:rsidR="00681B28">
        <w:t xml:space="preserve">. </w:t>
      </w:r>
      <w:r w:rsidR="00076428">
        <w:t>It is though</w:t>
      </w:r>
      <w:r w:rsidR="0027770C">
        <w:t>t</w:t>
      </w:r>
      <w:r w:rsidR="00076428">
        <w:t xml:space="preserve"> that because </w:t>
      </w:r>
      <w:r w:rsidR="00F45958" w:rsidRPr="00F45958">
        <w:rPr>
          <w:i/>
          <w:iCs/>
        </w:rPr>
        <w:t>S. aureus</w:t>
      </w:r>
      <w:r w:rsidR="00B75B6A">
        <w:rPr>
          <w:i/>
          <w:iCs/>
        </w:rPr>
        <w:t xml:space="preserve"> </w:t>
      </w:r>
      <w:r w:rsidR="00076428">
        <w:t xml:space="preserve">is part of the microflora of </w:t>
      </w:r>
      <w:r w:rsidR="00377457">
        <w:t>many</w:t>
      </w:r>
      <w:r w:rsidR="00076428">
        <w:t xml:space="preserve"> people</w:t>
      </w:r>
      <w:r w:rsidR="00AB3CB7">
        <w:t>,</w:t>
      </w:r>
      <w:r w:rsidR="00377457">
        <w:t xml:space="preserve"> both bacteria and human immune system have co-evolved into a general tolerance </w:t>
      </w:r>
      <w:r w:rsidR="00536397">
        <w:fldChar w:fldCharType="begin" w:fldLock="1"/>
      </w:r>
      <w:r w:rsidR="00B145F9">
        <w:instrText>ADDIN CSL_CITATION { "citationItems" : [ { "id" : "ITEM-1", "itemData" : { "DOI" : "10.1016/j.meegid.2008.09.012", "ISBN" : "1567-1348 (Print)\\r1567-1348 (Linking)", "ISSN" : "15671348", "PMID" : "19000784", "abstract" : "Although Staphylococcus aureus is a bacterial species of medical significance, only approximately 30% of all humans carry staphylococcal cells persistently but asymptomatically in their nasopharynx and/or other body sites. This goes largely unnoticed by the host, which shows that in the natural situation the human ecosystem is hospitable or at least receptive to the bacteria and that by a process of co-evolution this has lead to a state of mutual acceptance or tolerance. However, upon disturbance of this balanced, neutral state, localized or disseminated invasive infection can occur. Unfortunately, the events leading to infection are still largely unknown and especially the causal events leading to the transition from colonization to infection are ill-defined in vivo. Whether certain genotypes of S. aureus are more prone to colonise and/or infect humans is still quite heavily debated. The genetic population structure of S. aureus has been largely solved by using a number of different DNA polymorphism-interrogating laboratory methods. However, even this major effort has not (yet) revealed major clues with respect to colonisation and infection potency of the clonal lineages that were thus identified, except for the fact that certain lineages are highly epidemic. The overall picture is that in principle all S. aureus strains can become invasive given the proper circumstances. What these, primarily host-defined circumstances are is still enigmatic. However, a large variety of staphylococcal virulence and colonization factors have been identified as well as a number of host' colonisation and infection susceptibility traits. How these are specifically involved in colonisation and infection has been experimentally substantiated in only a limited number of cases. The present review paper will explore the relevance of these and other, for instance environmental factors that define the colonisation or infection state in humans. When the nature of these states would be known in more detail, this knowledge could be used to design novel and empirical, knowledge-driven means of preventing colonisation from proceeding into S. aureus infection. ?? 2008 Elsevier B.V. All rights reserved.", "author" : [ { "dropping-particle" : "", "family" : "Belkum", "given" : "Alex", "non-dropping-particle" : "van", "parse-names" : false, "suffix" : "" }, { "dropping-particle" : "", "family" : "Melles", "given" : "Damian C.", "non-dropping-particle" : "", "parse-names" : false, "suffix" : "" }, { "dropping-particle" : "", "family" : "Nouwen", "given" : "Jan", "non-dropping-particle" : "", "parse-names" : false, "suffix" : "" }, { "dropping-particle" : "", "family" : "Leeuwen", "given" : "Willem B.", "non-dropping-particle" : "van", "parse-names" : false, "suffix" : "" }, { "dropping-particle" : "", "family" : "Wamel", "given" : "Willem", "non-dropping-particle" : "van", "parse-names" : false, "suffix" : "" }, { "dropping-particle" : "", "family" : "Vos", "given" : "Margreet C.", "non-dropping-particle" : "", "parse-names" : false, "suffix" : "" }, { "dropping-particle" : "", "family" : "Wertheim", "given" : "Heiman F L", "non-dropping-particle" : "", "parse-names" : false, "suffix" : "" }, { "dropping-particle" : "", "family" : "Verbrugh", "given" : "Henri A.", "non-dropping-particle" : "", "parse-names" : false, "suffix" : "" } ], "container-title" : "Infection, Genetics and Evolution", "id" : "ITEM-1", "issue" : "1", "issued" : { "date-parts" : [ [ "2009", "1" ] ] }, "page" : "32-47", "title" : "Co-evolutionary aspects of human colonisation and infection by Staphylococcus aureus", "type" : "article-journal", "volume" : "9" }, "uris" : [ "http://www.mendeley.com/documents/?uuid=9dc5dfa9-2e0c-32b9-8de4-da9e31bb9d26" ] } ], "mendeley" : { "formattedCitation" : "(van Belkum &lt;i&gt;et al.&lt;/i&gt;, 2009b)", "plainTextFormattedCitation" : "(van Belkum et al., 2009b)", "previouslyFormattedCitation" : "(van Belkum &lt;i&gt;et al.&lt;/i&gt;, 2009b)" }, "properties" : {  }, "schema" : "https://github.com/citation-style-language/schema/raw/master/csl-citation.json" }</w:instrText>
      </w:r>
      <w:r w:rsidR="00536397">
        <w:fldChar w:fldCharType="separate"/>
      </w:r>
      <w:r w:rsidR="00F71621" w:rsidRPr="00F71621">
        <w:rPr>
          <w:noProof/>
        </w:rPr>
        <w:t xml:space="preserve">(van Belkum </w:t>
      </w:r>
      <w:r w:rsidR="00F71621" w:rsidRPr="00F71621">
        <w:rPr>
          <w:i/>
          <w:noProof/>
        </w:rPr>
        <w:t>et al.</w:t>
      </w:r>
      <w:r w:rsidR="00F71621" w:rsidRPr="00F71621">
        <w:rPr>
          <w:noProof/>
        </w:rPr>
        <w:t>, 2009b)</w:t>
      </w:r>
      <w:r w:rsidR="00536397">
        <w:fldChar w:fldCharType="end"/>
      </w:r>
      <w:r w:rsidR="00D324A5">
        <w:t xml:space="preserve">, with most people not producing any type of </w:t>
      </w:r>
      <w:r w:rsidR="009B261E">
        <w:t xml:space="preserve">protective </w:t>
      </w:r>
      <w:r w:rsidR="00B57B81">
        <w:t>antibodies</w:t>
      </w:r>
      <w:r w:rsidR="009B261E">
        <w:t xml:space="preserve"> </w:t>
      </w:r>
      <w:r w:rsidR="009B261E">
        <w:fldChar w:fldCharType="begin" w:fldLock="1"/>
      </w:r>
      <w:r w:rsidR="00B145F9">
        <w:instrText>ADDIN CSL_CITATION { "citationItems" : [ { "id" : "ITEM-1", "itemData" : { "DOI" : "10.1002/pmic.201000760", "ISBN" : "1615-9861 (Electronic)\\n1615-9853 (Linking)", "ISSN" : "16159853", "PMID" : "21805632", "abstract" : "Staphylococcus aureus is both a prominent cause of nosocomial infections with significant morbidity and mortality and a commensal with nasal carriage in around 30% of the population. The rapid spread of multi-resistant strains necessitates novel therapeutic strategies, a challenging task because the species S. aureus and the host response against it are highly variable. In a prospective study among 2023 surgical and non-surgical patients, 12 patients developed S. aureus bacteremia. They were analysed in detail using a personalized approach. For each patient, the extracellular proteins of the infecting S. aureus strain were identified and the developing antibody response was assessed on 2-D immunoblots. S. aureus carriers showed clear evidence of strain-specific pre-immunization. In all immune-competent bacteremia patients, antibody binding increased strongly, in most cases already at diagnosis. In endogenous infections, the pattern of antibody binding was similar to the pre-infection pattern. In exogenous infections, in contrast, the pre-infection pattern was radically altered with the acquisition of new specificities. These were characteristic for individual patients. Nevertheless, a common signature of 11 conserved S. aureus proteins, recognized in at least half of the bacteremic patients, was identified. All patients mounted a dynamic antibody response to a subset of these proteins.", "author" : [ { "dropping-particle" : "", "family" : "Kolata", "given" : "Julia", "non-dropping-particle" : "", "parse-names" : false, "suffix" : "" }, { "dropping-particle" : "", "family" : "Bode", "given" : "Lonneke G. M.", "non-dropping-particle" : "", "parse-names" : false, "suffix" : "" }, { "dropping-particle" : "", "family" : "Holtfreter", "given" : "Silva", "non-dropping-particle" : "", "parse-names" : false, "suffix" : "" }, { "dropping-particle" : "", "family" : "Steil", "given" : "Leif", "non-dropping-particle" : "", "parse-names" : false, "suffix" : "" }, { "dropping-particle" : "", "family" : "Kusch", "given" : "Harald", "non-dropping-particle" : "", "parse-names" : false, "suffix" : "" }, { "dropping-particle" : "", "family" : "Holtfreter", "given" : "Birte", "non-dropping-particle" : "", "parse-names" : false, "suffix" : "" }, { "dropping-particle" : "", "family" : "Albrecht", "given" : "Dirk", "non-dropping-particle" : "", "parse-names" : false, "suffix" : "" }, { "dropping-particle" : "", "family" : "Hecker", "given" : "Michael", "non-dropping-particle" : "", "parse-names" : false, "suffix" : "" }, { "dropping-particle" : "", "family" : "Engelmann", "given" : "Susanne", "non-dropping-particle" : "", "parse-names" : false, "suffix" : "" }, { "dropping-particle" : "", "family" : "Belkum", "given" : "Alex", "non-dropping-particle" : "Van", "parse-names" : false, "suffix" : "" }, { "dropping-particle" : "", "family" : "V??lker", "given" : "Uwe", "non-dropping-particle" : "", "parse-names" : false, "suffix" : "" }, { "dropping-particle" : "", "family" : "Br??ker", "given" : "Barbara M.", "non-dropping-particle" : "", "parse-names" : false, "suffix" : "" } ], "container-title" : "Proteomics", "id" : "ITEM-1", "issue" : "19", "issued" : { "date-parts" : [ [ "2011", "10" ] ] }, "page" : "3914-3927", "title" : "Distinctive patterns in the human antibody response to Staphylococcus aureus bacteremia in carriers and non-carriers", "type" : "article-journal", "volume" : "11" }, "uris" : [ "http://www.mendeley.com/documents/?uuid=b2504867-73ca-31d4-b337-354b7c8236db" ] } ], "mendeley" : { "formattedCitation" : "(Kolata &lt;i&gt;et al.&lt;/i&gt;, 2011)", "plainTextFormattedCitation" : "(Kolata et al., 2011)", "previouslyFormattedCitation" : "(Kolata &lt;i&gt;et al.&lt;/i&gt;, 2011)" }, "properties" : {  }, "schema" : "https://github.com/citation-style-language/schema/raw/master/csl-citation.json" }</w:instrText>
      </w:r>
      <w:r w:rsidR="009B261E">
        <w:fldChar w:fldCharType="separate"/>
      </w:r>
      <w:r w:rsidR="00F71621" w:rsidRPr="00F71621">
        <w:rPr>
          <w:noProof/>
        </w:rPr>
        <w:t xml:space="preserve">(Kolata </w:t>
      </w:r>
      <w:r w:rsidR="00F71621" w:rsidRPr="00F71621">
        <w:rPr>
          <w:i/>
          <w:noProof/>
        </w:rPr>
        <w:t>et al.</w:t>
      </w:r>
      <w:r w:rsidR="00F71621" w:rsidRPr="00F71621">
        <w:rPr>
          <w:noProof/>
        </w:rPr>
        <w:t>, 2011)</w:t>
      </w:r>
      <w:r w:rsidR="009B261E">
        <w:fldChar w:fldCharType="end"/>
      </w:r>
      <w:r w:rsidR="00536397">
        <w:t xml:space="preserve">. Moreover, </w:t>
      </w:r>
      <w:r w:rsidR="00B57B81">
        <w:t>as</w:t>
      </w:r>
      <w:r w:rsidR="00BA022E">
        <w:t xml:space="preserve"> </w:t>
      </w:r>
      <w:r w:rsidR="00F45958" w:rsidRPr="00F45958">
        <w:rPr>
          <w:i/>
          <w:iCs/>
        </w:rPr>
        <w:t>S. aureus</w:t>
      </w:r>
      <w:r w:rsidR="0073580A" w:rsidRPr="0073580A">
        <w:rPr>
          <w:i/>
          <w:iCs/>
        </w:rPr>
        <w:t xml:space="preserve"> </w:t>
      </w:r>
      <w:r w:rsidR="00BA022E">
        <w:t xml:space="preserve">has </w:t>
      </w:r>
      <w:r w:rsidR="00C312E9">
        <w:t>an incredibly large capability for genetic variability</w:t>
      </w:r>
      <w:r w:rsidR="00AB3CB7">
        <w:t>,</w:t>
      </w:r>
      <w:r w:rsidR="00C312E9">
        <w:t xml:space="preserve"> </w:t>
      </w:r>
      <w:r w:rsidR="00B57B81">
        <w:t>resulting in a</w:t>
      </w:r>
      <w:r w:rsidR="00C312E9">
        <w:t xml:space="preserve"> vast array of antigenic targets</w:t>
      </w:r>
      <w:r w:rsidR="00B57B81">
        <w:t>,</w:t>
      </w:r>
      <w:r w:rsidR="00C312E9">
        <w:t xml:space="preserve"> makes it near impossible to </w:t>
      </w:r>
      <w:r w:rsidR="00B57B81">
        <w:t>find</w:t>
      </w:r>
      <w:r w:rsidR="00C312E9">
        <w:t xml:space="preserve"> vaccine </w:t>
      </w:r>
      <w:r w:rsidR="00984142">
        <w:t>candidates</w:t>
      </w:r>
      <w:r w:rsidR="00D36438">
        <w:t xml:space="preserve"> </w:t>
      </w:r>
      <w:r w:rsidR="00D36438">
        <w:fldChar w:fldCharType="begin" w:fldLock="1"/>
      </w:r>
      <w:r w:rsidR="00B145F9">
        <w:instrText>ADDIN CSL_CITATION { "citationItems" : [ { "id" : "ITEM-1", "itemData" : { "DOI" : "10.1371/journal.pone.0061319", "ISBN" : "1932-6203 (Electronic)\\r1932-6203 (Linking)", "ISSN" : "19326203", "PMID" : "23658690", "abstract" : "BACKGROUND: Staphylococcus aureus is a major cause of healthcare associated mortality, but like many important bacterial pathogens, it is a common constituent of the normal human body flora. Around a third of healthy adults are carriers. Recent evidence suggests that evolution of S. aureus during nasal carriage may be associated with progression to invasive disease. However, a more detailed understanding of within-host evolution under natural conditions is required to appreciate the evolutionary and mechanistic reasons why commensal bacteria such as S. aureus cause disease. Therefore we examined in detail the evolutionary dynamics of normal, asymptomatic carriage. Sequencing a total of 131 genomes across 13 singly colonized hosts using the Illumina platform, we investigated diversity, selection, population dynamics and transmission during the short-term evolution of S. aureus.\\n\\nPRINCIPAL FINDINGS: We characterized the processes by which the raw material for evolution is generated: micro-mutation (point mutation and small insertions/deletions), macro-mutation (large insertions/deletions) and the loss or acquisition of mobile elements (plasmids and bacteriophages). Through an analysis of synonymous, non-synonymous and intergenic mutations we discovered a fitness landscape dominated by purifying selection, with rare examples of adaptive change in genes encoding surface-anchored proteins and an enterotoxin. We found evidence for dramatic, hundred-fold fluctuations in the size of the within-host population over time, which we related to the cycle of colonization and clearance. Using a newly-developed population genetics approach to detect recent transmission among hosts, we revealed evidence for recent transmission between some of our subjects, including a husband and wife both carrying populations of methicillin-resistant S. aureus (MRSA).\\n\\nSIGNIFICANCE: This investigation begins to paint a picture of the within-host evolution of an important bacterial pathogen during its prevailing natural state, asymptomatic carriage. These results also have wider significance as a benchmark for future systematic studies of evolution during invasive S. aureus disease.", "author" : [ { "dropping-particle" : "", "family" : "Golubchik", "given" : "Tanya", "non-dropping-particle" : "", "parse-names" : false, "suffix" : "" }, { "dropping-particle" : "", "family" : "Batty", "given" : "Elizabeth M", "non-dropping-particle" : "", "parse-names" : false, "suffix" : "" }, { "dropping-particle" : "", "family" : "Miller", "given" : "Ruth R", "non-dropping-particle" : "", "parse-names" : false, "suffix" : "" }, { "dropping-particle" : "", "family" : "Farr", "given" : "Helen", "non-dropping-particle" : "", "parse-names" : false, "suffix" : "" }, { "dropping-particle" : "", "family" : "Young", "given" : "Bernadette C", "non-dropping-particle" : "", "parse-names" : false, "suffix" : "" }, { "dropping-particle" : "", "family" : "Larner-Svensson", "given" : "Hanna", "non-dropping-particle" : "", "parse-names" : false, "suffix" : "" }, { "dropping-particle" : "", "family" : "Fung", "given" : "Rowena", "non-dropping-particle" : "", "parse-names" : false, "suffix" : "" }, { "dropping-particle" : "", "family" : "Godwin", "given" : "Heather", "non-dropping-particle" : "", "parse-names" : false, "suffix" : "" }, { "dropping-particle" : "", "family" : "Knox", "given" : "Kyle", "non-dropping-particle" : "", "parse-names" : false, "suffix" : "" }, { "dropping-particle" : "", "family" : "Votintseva", "given" : "Antonina", "non-dropping-particle" : "", "parse-names" : false, "suffix" : "" }, { "dropping-particle" : "", "family" : "Everitt", "given" : "Richard G", "non-dropping-particle" : "", "parse-names" : false, "suffix" : "" }, { "dropping-particle" : "", "family" : "Street", "given" : "Teresa", "non-dropping-particle" : "", "parse-names" : false, "suffix" : "" }, { "dropping-particle" : "", "family" : "Cule", "given" : "Madeleine", "non-dropping-particle" : "", "parse-names" : false, "suffix" : "" }, { "dropping-particle" : "", "family" : "Ip", "given" : "Camilla L C", "non-dropping-particle" : "", "parse-names" : false, "suffix" : "" }, { "dropping-particle" : "", "family" : "Didelot", "given" : "Xavier", "non-dropping-particle" : "", "parse-names" : false, "suffix" : "" }, { "dropping-particle" : "", "family" : "Peto", "given" : "Timothy E A", "non-dropping-particle" : "", "parse-names" : false, "suffix" : "" }, { "dropping-particle" : "", "family" : "Harding", "given" : "Rosalind M", "non-dropping-particle" : "", "parse-names" : false, "suffix" : "" }, { "dropping-particle" : "", "family" : "Wilson", "given" : "Daniel J", "non-dropping-particle" : "", "parse-names" : false, "suffix" : "" }, { "dropping-particle" : "", "family" : "Crook", "given" : "Derrick W", "non-dropping-particle" : "", "parse-names" : false, "suffix" : "" }, { "dropping-particle" : "", "family" : "Bowden", "given" : "Rory", "non-dropping-particle" : "", "parse-names" : false, "suffix" : "" } ], "container-title" : "PLoS ONE", "id" : "ITEM-1", "issue" : "5", "issued" : { "date-parts" : [ [ "2013" ] ] }, "page" : "e61319", "publisher" : "Public Library of Science", "title" : "Within-Host Evolution of Staphylococcus aureus during Asymptomatic Carriage", "type" : "article-journal", "volume" : "8" }, "uris" : [ "http://www.mendeley.com/documents/?uuid=3e118266-cbc1-302f-80c6-61bfbb421f74" ] } ], "mendeley" : { "formattedCitation" : "(Golubchik &lt;i&gt;et al.&lt;/i&gt;, 2013)", "plainTextFormattedCitation" : "(Golubchik et al., 2013)", "previouslyFormattedCitation" : "(Golubchik &lt;i&gt;et al.&lt;/i&gt;, 2013)" }, "properties" : {  }, "schema" : "https://github.com/citation-style-language/schema/raw/master/csl-citation.json" }</w:instrText>
      </w:r>
      <w:r w:rsidR="00D36438">
        <w:fldChar w:fldCharType="separate"/>
      </w:r>
      <w:r w:rsidR="00F71621" w:rsidRPr="00F71621">
        <w:rPr>
          <w:noProof/>
        </w:rPr>
        <w:t xml:space="preserve">(Golubchik </w:t>
      </w:r>
      <w:r w:rsidR="00F71621" w:rsidRPr="00F71621">
        <w:rPr>
          <w:i/>
          <w:noProof/>
        </w:rPr>
        <w:t>et al.</w:t>
      </w:r>
      <w:r w:rsidR="00F71621" w:rsidRPr="00F71621">
        <w:rPr>
          <w:noProof/>
        </w:rPr>
        <w:t>, 2013)</w:t>
      </w:r>
      <w:r w:rsidR="00D36438">
        <w:fldChar w:fldCharType="end"/>
      </w:r>
      <w:r w:rsidR="00391314">
        <w:t xml:space="preserve">. Nevertheless, individuals </w:t>
      </w:r>
      <w:r w:rsidR="00375168">
        <w:t xml:space="preserve">already colonized by </w:t>
      </w:r>
      <w:r w:rsidR="00F45958" w:rsidRPr="00F45958">
        <w:rPr>
          <w:i/>
          <w:iCs/>
        </w:rPr>
        <w:t>S. aureus</w:t>
      </w:r>
      <w:r w:rsidR="0073580A" w:rsidRPr="0073580A">
        <w:rPr>
          <w:i/>
          <w:iCs/>
        </w:rPr>
        <w:t xml:space="preserve"> </w:t>
      </w:r>
      <w:r w:rsidR="00375168">
        <w:t>experience more frequent infections, however their severity is decreased in comparison to individuals with first-time infections</w:t>
      </w:r>
      <w:r w:rsidR="00732557">
        <w:t xml:space="preserve"> </w:t>
      </w:r>
      <w:r w:rsidR="00732557">
        <w:fldChar w:fldCharType="begin" w:fldLock="1"/>
      </w:r>
      <w:r w:rsidR="00B145F9">
        <w:instrText>ADDIN CSL_CITATION { "citationItems" : [ { "id" : "ITEM-1", "itemData" : { "DOI" : "10.1086/596743", "ISBN" : "0022-1899 (Print)\\r0022-1899 (Linking)", "ISSN" : "0022-1899", "PMID" : "19199541", "abstract" : "BACKGROUND: Persistent carriers have a higher risk of Staphylococcus aureus infections than noncarriers but a lower risk of bacteremia-related death. Here, the role played by anti-staphylococcal antibodies was studied. METHODS: Serum samples from 15 persistent carriers and 19 noncarriers were analyzed for immunoglobulin (Ig) G, IgA, and IgM binding to 19 S. aureus antigens, by means of Luminex technology. Nasal secretions and serum samples obtained after 6 months were also analyzed. RESULTS: Median serum IgG levels were significantly higher in persistent carriers than in noncarriers for toxic shock syndrome toxin (TSST)-1 (median fluorescence intensity [MFI] value, 11,554 vs. 4291; P &lt; .001) and staphylococcal enterotoxin (SE) A (742 vs. 218; P &lt; .05); median IgA levels were higher for TSST-1 (P &lt; .01), SEA, and clumping factor (Clf) A and B (P &lt; .05). The in vitro neutralizing capacity of anti-TSST-1 antibodies was correlated with the MFI value (R(2) = 0.93) and was higher in persistent carriers (90.6% vs. 70.6%; P &lt; .05). Antibody levels were stable over time and correlated with levels in nasal secretions (for IgG, R(2) = 0.87; for IgA, R(2) = 0.77). CONCLUSIONS: Antibodies to TSST-1 have a neutralizing capacity, and median levels of antibodies to TSST-1, SEA, ClfA, and ClfB are higher in persistent carriers than in noncarriers. These antibodies might be associated with the differences in the risk and outcome of S. aureus infections between nasal carriers and noncarriers.", "author" : [ { "dropping-particle" : "", "family" : "Verkaik", "given" : "Nelianne J.", "non-dropping-particle" : "", "parse-names" : false, "suffix" : "" }, { "dropping-particle" : "", "family" : "Vogel", "given" : "Corn\u00e9 P.", "non-dropping-particle" : "de", "parse-names" : false, "suffix" : "" }, { "dropping-particle" : "", "family" : "Boelens", "given" : "H\u00e9l\u00e8ne A.", "non-dropping-particle" : "", "parse-names" : false, "suffix" : "" }, { "dropping-particle" : "", "family" : "Grumann", "given" : "Dorothee", "non-dropping-particle" : "", "parse-names" : false, "suffix" : "" }, { "dropping-particle" : "", "family" : "Hoogenboezem", "given" : "Theo", "non-dropping-particle" : "", "parse-names" : false, "suffix" : "" }, { "dropping-particle" : "", "family" : "Vink", "given" : "Cornelis", "non-dropping-particle" : "", "parse-names" : false, "suffix" : "" }, { "dropping-particle" : "", "family" : "Hooijkaas", "given" : "Herbert", "non-dropping-particle" : "", "parse-names" : false, "suffix" : "" }, { "dropping-particle" : "", "family" : "Foster", "given" : "Timothy J.", "non-dropping-particle" : "", "parse-names" : false, "suffix" : "" }, { "dropping-particle" : "", "family" : "Verbrugh", "given" : "Henri A.", "non-dropping-particle" : "", "parse-names" : false, "suffix" : "" }, { "dropping-particle" : "", "family" : "Belkum", "given" : "Alex", "non-dropping-particle" : "van", "parse-names" : false, "suffix" : "" }, { "dropping-particle" : "", "family" : "Wamel", "given" : "Willem J. B.", "non-dropping-particle" : "van", "parse-names" : false, "suffix" : "" } ], "container-title" : "Journal of Infectious Diseases", "id" : "ITEM-1", "issue" : "5", "issued" : { "date-parts" : [ [ "2009", "3", "1" ] ] }, "page" : "625-632", "title" : "Anti-Staphylococcal Humoral Immune Response in Persistent Nasal Carriers and Noncarriers of Staphylococcus aureus", "type" : "article-journal", "volume" : "199" }, "uris" : [ "http://www.mendeley.com/documents/?uuid=748c8884-74a4-32df-bf73-bf9ff009b9e7" ] } ], "mendeley" : { "formattedCitation" : "(Verkaik &lt;i&gt;et al.&lt;/i&gt;, 2009)", "plainTextFormattedCitation" : "(Verkaik et al., 2009)", "previouslyFormattedCitation" : "(Verkaik &lt;i&gt;et al.&lt;/i&gt;, 2009)" }, "properties" : {  }, "schema" : "https://github.com/citation-style-language/schema/raw/master/csl-citation.json" }</w:instrText>
      </w:r>
      <w:r w:rsidR="00732557">
        <w:fldChar w:fldCharType="separate"/>
      </w:r>
      <w:r w:rsidR="00F71621" w:rsidRPr="00F71621">
        <w:rPr>
          <w:noProof/>
        </w:rPr>
        <w:t xml:space="preserve">(Verkaik </w:t>
      </w:r>
      <w:r w:rsidR="00F71621" w:rsidRPr="00F71621">
        <w:rPr>
          <w:i/>
          <w:noProof/>
        </w:rPr>
        <w:t>et al.</w:t>
      </w:r>
      <w:r w:rsidR="00F71621" w:rsidRPr="00F71621">
        <w:rPr>
          <w:noProof/>
        </w:rPr>
        <w:t>, 2009)</w:t>
      </w:r>
      <w:r w:rsidR="00732557">
        <w:fldChar w:fldCharType="end"/>
      </w:r>
      <w:r w:rsidR="00375168">
        <w:t>.</w:t>
      </w:r>
      <w:r w:rsidR="003F4A06">
        <w:t xml:space="preserve"> The latest vaccine development efforts have shown that </w:t>
      </w:r>
      <w:r w:rsidR="009E0591">
        <w:t xml:space="preserve">a </w:t>
      </w:r>
      <w:r w:rsidR="00CC0002">
        <w:t xml:space="preserve">four-antigen vaccine, consisting of </w:t>
      </w:r>
      <w:r w:rsidR="0014341E">
        <w:t>capsular poly</w:t>
      </w:r>
      <w:r w:rsidR="0027770C">
        <w:t>saccharides 5 and 8</w:t>
      </w:r>
      <w:r w:rsidR="00E75A31">
        <w:t xml:space="preserve"> (CP</w:t>
      </w:r>
      <w:r w:rsidR="0027770C">
        <w:t>5</w:t>
      </w:r>
      <w:r w:rsidR="00E75A31">
        <w:t xml:space="preserve"> and CP8</w:t>
      </w:r>
      <w:r w:rsidR="0014341E">
        <w:t>)</w:t>
      </w:r>
      <w:r w:rsidR="00485321">
        <w:t xml:space="preserve"> linked to</w:t>
      </w:r>
      <w:r w:rsidR="00E75A31">
        <w:t xml:space="preserve"> no</w:t>
      </w:r>
      <w:r w:rsidR="00485321">
        <w:t>n</w:t>
      </w:r>
      <w:r w:rsidR="00E75A31">
        <w:t>-toxic diphtheria toxin</w:t>
      </w:r>
      <w:r w:rsidR="00EB664E">
        <w:t>,</w:t>
      </w:r>
      <w:r w:rsidR="000A338E">
        <w:t xml:space="preserve"> and</w:t>
      </w:r>
      <w:r w:rsidR="00EB664E">
        <w:t xml:space="preserve"> lipoprotein manganase transporter C</w:t>
      </w:r>
      <w:r w:rsidR="00E75A31">
        <w:t xml:space="preserve"> and a recombinant clumping factor A (ClfA)</w:t>
      </w:r>
      <w:r w:rsidR="00F5070A">
        <w:t xml:space="preserve"> </w:t>
      </w:r>
      <w:r w:rsidR="00F5070A">
        <w:fldChar w:fldCharType="begin" w:fldLock="1"/>
      </w:r>
      <w:r w:rsidR="00B145F9">
        <w:instrText>ADDIN CSL_CITATION { "citationItems" : [ { "id" : "ITEM-1", "itemData" : { "DOI" : "10.1016/j.vaccine.2016.11.010", "ISSN" : "18732518", "PMID" : "27916408", "abstract" : "Background A prophylactic Staphylococcus aureus four-antigen vaccine (SA4Ag) is under development for prevention of invasive S. aureus disease. A preliminary S. aureus three-antigen vaccine (SA3Ag) was reformulated to include a novel manganese transporter protein (MntC or rP305A). This study describes the first-in-human dose-finding, safety, and immunogenicity results for SA4Ag. Methods In this double-blind, sponsor-unblind, placebo-controlled, phase 1/2 study, 454 healthy adults aged 18\u201364 years were randomised to receive a single dose of one of three formulations of SA4Ag with escalating dose levels of rP305A or placebo. Functional immune responses were measured using opsonophagocytic activity (OPA) killing and fibrinogen-binding inhibition (FBI) assays; antigen-specific immunogenicity was assessed using a four-plex competitive Luminex\u00ae immunoassay (cLIA). Results A high proportion of SA4Ag recipients met the pre-defined antibody thresholds for each antigen at Day 29. A substantial and dose-level dependent immune response was observed for rP305A, with up to 18-fold rises in cLIA titres at Day 29. Robust functional responses were demonstrated, with &gt;80-fold and &gt;20-fold rises in OPA assay titres at Day 29 using S. aureus strains expressing capsular polysaccharide serotypes 5 and 8, respectively. Durable antibody responses were observed through month 12, gradually waning from peak levels achieved by days 11\u201315. SA4Ag was well tolerated, and no vaccine-related serious adverse events were reported. Conclusions Single-dose vaccination of SA4Ag in healthy adults aged 18\u201364 years safely induced rapid and robust functional immune responses that were durable through month 12, supporting further development of this vaccine. Trial registration number: NCT01364571", "author" : [ { "dropping-particle" : "", "family" : "Frenck", "given" : "Robert W.", "non-dropping-particle" : "", "parse-names" : false, "suffix" : "" }, { "dropping-particle" : "", "family" : "Buddy Creech", "given" : "C.", "non-dropping-particle" : "", "parse-names" : false, "suffix" : "" }, { "dropping-particle" : "", "family" : "Sheldon", "given" : "Eric A.", "non-dropping-particle" : "", "parse-names" : false, "suffix" : "" }, { "dropping-particle" : "", "family" : "Seiden", "given" : "David J.", "non-dropping-particle" : "", "parse-names" : false, "suffix" : "" }, { "dropping-particle" : "", "family" : "Kankam", "given" : "Martin K.", "non-dropping-particle" : "", "parse-names" : false, "suffix" : "" }, { "dropping-particle" : "", "family" : "Baber", "given" : "James", "non-dropping-particle" : "", "parse-names" : false, "suffix" : "" }, { "dropping-particle" : "", "family" : "Zito", "given" : "Edward", "non-dropping-particle" : "", "parse-names" : false, "suffix" : "" }, { "dropping-particle" : "", "family" : "Hubler", "given" : "Robin", "non-dropping-particle" : "", "parse-names" : false, "suffix" : "" }, { "dropping-particle" : "", "family" : "Eiden", "given" : "Joseph", "non-dropping-particle" : "", "parse-names" : false, "suffix" : "" }, { "dropping-particle" : "", "family" : "Severs", "given" : "Joseph M.", "non-dropping-particle" : "", "parse-names" : false, "suffix" : "" }, { "dropping-particle" : "", "family" : "Sebastian", "given" : "Shite", "non-dropping-particle" : "", "parse-names" : false, "suffix" : "" }, { "dropping-particle" : "", "family" : "Nanra", "given" : "Jasdeep", "non-dropping-particle" : "", "parse-names" : false, "suffix" : "" }, { "dropping-particle" : "", "family" : "Jansen", "given" : "Kathrin U.", "non-dropping-particle" : "", "parse-names" : false, "suffix" : "" }, { "dropping-particle" : "", "family" : "Gruber", "given" : "William C.", "non-dropping-particle" : "", "parse-names" : false, "suffix" : "" }, { "dropping-particle" : "", "family" : "Anderson", "given" : "Annaliesa S.", "non-dropping-particle" : "", "parse-names" : false, "suffix" : "" }, { "dropping-particle" : "", "family" : "Girgenti", "given" : "Douglas", "non-dropping-particle" : "", "parse-names" : false, "suffix" : "" } ], "container-title" : "Vaccine", "id" : "ITEM-1", "issue" : "2", "issued" : { "date-parts" : [ [ "2017", "1", "5" ] ] }, "page" : "375-384", "publisher" : "Elsevier", "title" : "Safety, tolerability, and immunogenicity of a 4-antigen Staphylococcus aureus vaccine (SA4Ag): Results from a first-in-human randomised, placebo-controlled phase 1/2 study", "type" : "article-journal", "volume" : "35" }, "uris" : [ "http://www.mendeley.com/documents/?uuid=44679499-d697-349d-9c02-1c1e93c32172" ] } ], "mendeley" : { "formattedCitation" : "(Frenck &lt;i&gt;et al.&lt;/i&gt;, 2017)", "plainTextFormattedCitation" : "(Frenck et al., 2017)", "previouslyFormattedCitation" : "(Frenck &lt;i&gt;et al.&lt;/i&gt;, 2017)" }, "properties" : {  }, "schema" : "https://github.com/citation-style-language/schema/raw/master/csl-citation.json" }</w:instrText>
      </w:r>
      <w:r w:rsidR="00F5070A">
        <w:fldChar w:fldCharType="separate"/>
      </w:r>
      <w:r w:rsidR="00F71621" w:rsidRPr="00F71621">
        <w:rPr>
          <w:noProof/>
        </w:rPr>
        <w:t xml:space="preserve">(Frenck </w:t>
      </w:r>
      <w:r w:rsidR="00F71621" w:rsidRPr="00F71621">
        <w:rPr>
          <w:i/>
          <w:noProof/>
        </w:rPr>
        <w:lastRenderedPageBreak/>
        <w:t>et al.</w:t>
      </w:r>
      <w:r w:rsidR="00F71621" w:rsidRPr="00F71621">
        <w:rPr>
          <w:noProof/>
        </w:rPr>
        <w:t>, 2017)</w:t>
      </w:r>
      <w:r w:rsidR="00F5070A">
        <w:fldChar w:fldCharType="end"/>
      </w:r>
      <w:r w:rsidR="00AC79F7">
        <w:t>. This allows the targeting of</w:t>
      </w:r>
      <w:r w:rsidR="006376C4">
        <w:t xml:space="preserve"> several </w:t>
      </w:r>
      <w:r w:rsidR="00F45958" w:rsidRPr="00F45958">
        <w:rPr>
          <w:i/>
          <w:iCs/>
        </w:rPr>
        <w:t>S. aureus</w:t>
      </w:r>
      <w:r w:rsidR="0073580A" w:rsidRPr="0073580A">
        <w:rPr>
          <w:i/>
          <w:iCs/>
        </w:rPr>
        <w:t xml:space="preserve"> </w:t>
      </w:r>
      <w:r w:rsidR="006376C4">
        <w:t>virulence factors commonly found in clinical isolates of this bacteria</w:t>
      </w:r>
      <w:r w:rsidR="00733E1D">
        <w:t xml:space="preserve">. </w:t>
      </w:r>
      <w:r w:rsidR="00B57B81">
        <w:t>Remarkably</w:t>
      </w:r>
      <w:r w:rsidR="00733E1D">
        <w:t xml:space="preserve">, opsonophagocytic assays of patients receiving this vaccine saw </w:t>
      </w:r>
      <w:r w:rsidR="008D1FC4">
        <w:t>a</w:t>
      </w:r>
      <w:r w:rsidR="004C73F9">
        <w:t>n</w:t>
      </w:r>
      <w:r w:rsidR="008D1FC4">
        <w:t xml:space="preserve"> 80-fold increase </w:t>
      </w:r>
      <w:r w:rsidR="004C73F9">
        <w:t>in</w:t>
      </w:r>
      <w:r w:rsidR="008D1FC4">
        <w:t xml:space="preserve"> opsonic antibodies against </w:t>
      </w:r>
      <w:r w:rsidR="00F45958" w:rsidRPr="00F45958">
        <w:rPr>
          <w:i/>
          <w:iCs/>
        </w:rPr>
        <w:t>S. aureus</w:t>
      </w:r>
      <w:r w:rsidR="0073580A" w:rsidRPr="0073580A">
        <w:rPr>
          <w:i/>
          <w:iCs/>
        </w:rPr>
        <w:t xml:space="preserve"> </w:t>
      </w:r>
      <w:r w:rsidR="008D1FC4">
        <w:t xml:space="preserve">CP5 and more than a 20 times increase for </w:t>
      </w:r>
      <w:r w:rsidR="00F45958" w:rsidRPr="00F45958">
        <w:rPr>
          <w:i/>
          <w:iCs/>
        </w:rPr>
        <w:t>S. aureus</w:t>
      </w:r>
      <w:r w:rsidR="0073580A" w:rsidRPr="0073580A">
        <w:rPr>
          <w:i/>
          <w:iCs/>
        </w:rPr>
        <w:t xml:space="preserve"> </w:t>
      </w:r>
      <w:r w:rsidR="00AC79F7">
        <w:t>CP8 by day 11</w:t>
      </w:r>
      <w:r w:rsidR="008D1FC4">
        <w:t>, with such a robust response suggesting the use of this vaccine as a prophylactic treatment before any type of surgery.</w:t>
      </w:r>
      <w:r w:rsidR="00EB69A1">
        <w:t xml:space="preserve"> Further clinical studies for this vaccine have been initiated.</w:t>
      </w:r>
    </w:p>
    <w:p w14:paraId="25EF5968" w14:textId="77777777" w:rsidR="008D1916" w:rsidRDefault="008D1916" w:rsidP="00506D60"/>
    <w:p w14:paraId="7BD35C2C" w14:textId="30316535" w:rsidR="00EB69A1" w:rsidRDefault="00EB69A1" w:rsidP="00506D60">
      <w:r>
        <w:t xml:space="preserve">Therefore it is evident that despite the innate and adaptive </w:t>
      </w:r>
      <w:r w:rsidR="008D1916">
        <w:t xml:space="preserve">immune systems possessing </w:t>
      </w:r>
      <w:r>
        <w:t xml:space="preserve">a vast array of defences against </w:t>
      </w:r>
      <w:r w:rsidR="00F45958" w:rsidRPr="00F45958">
        <w:rPr>
          <w:i/>
          <w:iCs/>
        </w:rPr>
        <w:t>S. aureus</w:t>
      </w:r>
      <w:r w:rsidR="0073580A" w:rsidRPr="0073580A">
        <w:rPr>
          <w:i/>
          <w:iCs/>
        </w:rPr>
        <w:t xml:space="preserve"> </w:t>
      </w:r>
      <w:r w:rsidR="00AC79F7">
        <w:t xml:space="preserve">infection, </w:t>
      </w:r>
      <w:r w:rsidR="008D1916">
        <w:t>our understanding of how the bacteria evades immune killing is largely lacking.</w:t>
      </w:r>
    </w:p>
    <w:p w14:paraId="6A45A1C7" w14:textId="77777777" w:rsidR="008D1916" w:rsidRDefault="008D1916" w:rsidP="00506D60"/>
    <w:p w14:paraId="6EC38D65" w14:textId="31E2AD57" w:rsidR="006254A1" w:rsidRDefault="002B2A27" w:rsidP="0042099B">
      <w:pPr>
        <w:pStyle w:val="Heading2"/>
      </w:pPr>
      <w:bookmarkStart w:id="71" w:name="_Toc505262726"/>
      <w:bookmarkStart w:id="72" w:name="_Toc521494746"/>
      <w:r>
        <w:t xml:space="preserve">Model organisms for </w:t>
      </w:r>
      <w:r w:rsidR="00F45958" w:rsidRPr="00F45958">
        <w:rPr>
          <w:i/>
          <w:iCs/>
        </w:rPr>
        <w:t>S. aureus</w:t>
      </w:r>
      <w:r w:rsidR="0073580A" w:rsidRPr="0073580A">
        <w:rPr>
          <w:i/>
          <w:iCs/>
        </w:rPr>
        <w:t xml:space="preserve"> </w:t>
      </w:r>
      <w:r>
        <w:t>disease</w:t>
      </w:r>
      <w:bookmarkEnd w:id="71"/>
      <w:bookmarkEnd w:id="72"/>
    </w:p>
    <w:p w14:paraId="3C2F5D54" w14:textId="77777777" w:rsidR="00994647" w:rsidRPr="00994647" w:rsidRDefault="00994647" w:rsidP="00994647"/>
    <w:p w14:paraId="045E8998" w14:textId="7F657F90" w:rsidR="008C685D" w:rsidRDefault="00EE59EE" w:rsidP="008C685D">
      <w:r>
        <w:t>Ultimately, the perfect model organis</w:t>
      </w:r>
      <w:r w:rsidR="00050B38">
        <w:t>ms for an infection must mimic</w:t>
      </w:r>
      <w:r>
        <w:t xml:space="preserve"> as closely as possible the human response to the pathogen</w:t>
      </w:r>
      <w:r w:rsidR="00050B38">
        <w:t>.</w:t>
      </w:r>
      <w:r>
        <w:t xml:space="preserve"> </w:t>
      </w:r>
      <w:r w:rsidR="00710179">
        <w:rPr>
          <w:i/>
        </w:rPr>
        <w:t>In-vitro</w:t>
      </w:r>
      <w:r w:rsidR="0073580A" w:rsidRPr="0073580A">
        <w:rPr>
          <w:i/>
          <w:iCs/>
        </w:rPr>
        <w:t xml:space="preserve"> </w:t>
      </w:r>
      <w:r w:rsidR="00710179">
        <w:t xml:space="preserve">studies have been historically used to inform further </w:t>
      </w:r>
      <w:r w:rsidR="00710179">
        <w:rPr>
          <w:i/>
        </w:rPr>
        <w:t>in-vivo</w:t>
      </w:r>
      <w:r w:rsidR="0073580A" w:rsidRPr="0073580A">
        <w:rPr>
          <w:i/>
          <w:iCs/>
        </w:rPr>
        <w:t xml:space="preserve"> </w:t>
      </w:r>
      <w:r w:rsidR="00710179">
        <w:t>experiments, usually done in the mouse</w:t>
      </w:r>
      <w:r w:rsidR="00E95093">
        <w:t xml:space="preserve"> </w:t>
      </w:r>
      <w:r w:rsidR="00E75270">
        <w:fldChar w:fldCharType="begin" w:fldLock="1"/>
      </w:r>
      <w:r w:rsidR="00B145F9">
        <w:instrText>ADDIN CSL_CITATION { "citationItems" : [ { "id" : "ITEM-1", "itemData" : { "ISSN" : "00440086", "PMID" : "4274843", "abstract" : "The inoculation of S. aureus into the tibial marrow cavity of rabbits following tibial fracture and rodding, as well as into the rodded tibia without fractures, results in chronic staphylococcal osteomyelitis in a high percentage of these animals. Staphylococci were easily recovered from the tibial marrow cavity for as long as 18 mth after onset of the infection. This model closely resembles the human disease in which chronic osteomyelitis develops as a complication of internal fixation devices, and provides a reliable method for evaluating various specific approaches to the treatment of this difficult problem in management.", "author" : [ { "dropping-particle" : "", "family" : "Andriole", "given" : "V T", "non-dropping-particle" : "", "parse-names" : false, "suffix" : "" }, { "dropping-particle" : "", "family" : "Nagel", "given" : "D A", "non-dropping-particle" : "", "parse-names" : false, "suffix" : "" }, { "dropping-particle" : "", "family" : "Southwick", "given" : "W O", "non-dropping-particle" : "", "parse-names" : false, "suffix" : "" } ], "container-title" : "Yale Journal of Biology and Medicine", "id" : "ITEM-1", "issue" : "1", "issued" : { "date-parts" : [ [ "1974", "3" ] ] }, "page" : "33-39", "publisher" : "Yale Journal of Biology and Medicine", "title" : "Chronic staphylococcal osteomyelitis: An experimental model", "type" : "article-journal", "volume" : "47" }, "uris" : [ "http://www.mendeley.com/documents/?uuid=133310e8-716e-39c2-a96e-cf7ff306efc3" ] }, { "id" : "ITEM-2", "itemData" : { "DOI" : "10.3109/08941939809032193", "ISBN" : "0894-1939 (Print)\\r0894-1939 (Linking)", "ISSN" : "0894-1939", "PMID" : "9700622", "abstract" : "Prosthetic infection following total joint replacement can have catastrophic results both physically and psychologically for patients, leading to complete failure of the arthroplasty, possible amputation, prolonged hospitalization, and even death. Although with the use of prophylactic antibiotics and greatly improved operating room techniques the infection rate has decreased markedly during the years, challenges still remain for better preventive and therapeutic measures. In this review the in vivo experimental methods for studies of prosthetic infection are discussed, concentrating on (1) the animal models that have been established and the use of these animal models for studies of pathogenesis of bacteria, behavior of biofilm, effect of biomaterials on prosthetic infection rate, and the effect of infection on biomaterial surfaces, and (2) how to design and conduct an animal model of orthopedic prosthetic infection including animal selection, implant fabrication, bacterial inoculation, surgical technique, and the methods for evaluating the results", "author" : [ { "dropping-particle" : "", "family" : "An", "given" : "Yuehuei H", "non-dropping-particle" : "", "parse-names" : false, "suffix" : "" }, { "dropping-particle" : "", "family" : "Friedman", "given" : "Richard J", "non-dropping-particle" : "", "parse-names" : false, "suffix" : "" } ], "container-title" : "Journal of Investigative Surgery", "id" : "ITEM-2", "issue" : "2", "issued" : { "date-parts" : [ [ "1998" ] ] }, "page" : "139-146", "title" : "Animal Models of Orthopedic Implant Infection", "type" : "article-journal", "volume" : "11" }, "uris" : [ "http://www.mendeley.com/documents/?uuid=18a48c34-3379-39d4-8d80-93548534b615" ] } ], "mendeley" : { "formattedCitation" : "(Andriole, Nagel and Southwick, 1974; An and Friedman, 1998)", "plainTextFormattedCitation" : "(Andriole, Nagel and Southwick, 1974; An and Friedman, 1998)", "previouslyFormattedCitation" : "(Andriole, Nagel and Southwick, 1974; An and Friedman, 1998)" }, "properties" : {  }, "schema" : "https://github.com/citation-style-language/schema/raw/master/csl-citation.json" }</w:instrText>
      </w:r>
      <w:r w:rsidR="00E75270">
        <w:fldChar w:fldCharType="separate"/>
      </w:r>
      <w:r w:rsidR="00F71621" w:rsidRPr="00F71621">
        <w:rPr>
          <w:noProof/>
        </w:rPr>
        <w:t>(Andriole, Nagel and Southwick, 1974; An and Friedman, 1998)</w:t>
      </w:r>
      <w:r w:rsidR="00E75270">
        <w:fldChar w:fldCharType="end"/>
      </w:r>
      <w:r w:rsidR="00710179">
        <w:t>.</w:t>
      </w:r>
      <w:r w:rsidR="00E75270">
        <w:t xml:space="preserve"> However often expression of bacterial factors </w:t>
      </w:r>
      <w:r w:rsidR="00E75270">
        <w:rPr>
          <w:i/>
        </w:rPr>
        <w:t xml:space="preserve">in-vitro </w:t>
      </w:r>
      <w:r w:rsidR="00050608">
        <w:t xml:space="preserve">did not match up with disease-associated virulence factors </w:t>
      </w:r>
      <w:r w:rsidR="00E75270">
        <w:rPr>
          <w:i/>
        </w:rPr>
        <w:t xml:space="preserve">in-vivo. </w:t>
      </w:r>
      <w:r w:rsidR="00B02D72">
        <w:t>For instance</w:t>
      </w:r>
      <w:r w:rsidR="00BB7504">
        <w:t>,</w:t>
      </w:r>
      <w:r w:rsidR="00B02D72">
        <w:t xml:space="preserve"> </w:t>
      </w:r>
      <w:r w:rsidR="0077403F">
        <w:t xml:space="preserve">the </w:t>
      </w:r>
      <w:r w:rsidR="00F7332A">
        <w:t xml:space="preserve">P2 promotor of </w:t>
      </w:r>
      <w:r w:rsidR="0077403F">
        <w:t>global regulator SarA</w:t>
      </w:r>
      <w:r w:rsidR="00BB7504">
        <w:t xml:space="preserve"> was inactive </w:t>
      </w:r>
      <w:r w:rsidR="00BB7504">
        <w:rPr>
          <w:i/>
        </w:rPr>
        <w:t>in-vitro</w:t>
      </w:r>
      <w:r w:rsidR="00BB7504">
        <w:t xml:space="preserve">, but highly expressed in an </w:t>
      </w:r>
      <w:r w:rsidR="00BB7504">
        <w:rPr>
          <w:i/>
        </w:rPr>
        <w:t xml:space="preserve">in-vivo </w:t>
      </w:r>
      <w:r w:rsidR="00BB7504">
        <w:t xml:space="preserve">model of endocarditis </w:t>
      </w:r>
      <w:r w:rsidR="00BB7504">
        <w:fldChar w:fldCharType="begin" w:fldLock="1"/>
      </w:r>
      <w:r w:rsidR="00B145F9">
        <w:instrText>ADDIN CSL_CITATION { "citationItems" : [ { "id" : "ITEM-1", "itemData" : { "ISBN" : "0019-9567", "ISSN" : "00199567", "PMID" : "9826382", "abstract" : "The global regulatory locus sar is composed of three overlapping transcripts initiated from a triple-promoter system (designated P1, P3, and P2). To explore if the individual sar promoters are differentially expressed in vitro and in vivo, we constructed a shuttle plasmid (pALC1434) containing a promoterless gfpUV gene (a gfp derivative [Clontech]) preceded by a polylinker region. Recombinant shuttle vectors containing individual sar promoters upstream of the gfpUV reporter gene were then introduced into Staphylococcus aureus RN6390. Northern and immunoblot analysis revealed that P1 is stronger than the P2 and P3 promoters in vitro. Additionally, the levels of the gfpUV transcript driven by individual sar promoters also correlated with the growth cycle dependency of these promoters in liquid cultures, thus suggesting the utility of pALC1434 as a vehicle for reporter fusion. Using the rabbit endocarditis model, we examined the expression of these three GFPUV fusions in vivo by fluorescence microscopy of infected cardiac vegetations 24 h after initial intravenous challenge. Similar to the in vitro findings, P1 was activated both in the center and on the surface of the vegetations. In contrast, the P3 promoter was silent both in vivo and in vitro as determined by fluorescence microscopy. Remarkably, P2 was silent in vitro but became highly activated in vivo. In particular, the sar P2 promoter was activated on the surface of the vegetation but not in the center of the lesion. These data imply that in vivo promoter activation of sar differed from that observed in vitro. Moreover, the individual sar promoters may be differentially expressed in different areas within the same anatomic niche, presumably reflecting the microbial physiological response to distinct host microenvironments. As the sar locus controls the synthesis of both extracellular and cell wall virulence determinants, these promoter-gfpUV constructs should be useful to characterize many aspects of S. aureus gene regulation in vivo.", "author" : [ { "dropping-particle" : "", "family" : "Cheung", "given" : "A L", "non-dropping-particle" : "", "parse-names" : false, "suffix" : "" }, { "dropping-particle" : "", "family" : "Nast", "given" : "Cynthia C", "non-dropping-particle" : "", "parse-names" : false, "suffix" : "" }, { "dropping-particle" : "", "family" : "Bayer", "given" : "A S", "non-dropping-particle" : "", "parse-names" : false, "suffix" : "" } ], "container-title" : "Infection and Immunity", "id" : "ITEM-1", "issue" : "12", "issued" : { "date-parts" : [ [ "1998", "12" ] ] }, "page" : "5988-5993", "publisher" : "American Society for Microbiology (ASM)", "title" : "Selective activation of sar promoters with the use of green fluorescent protein transcriptional fusions as the detection system in the rabbit endocarditis model", "type" : "article-journal", "volume" : "66" }, "uris" : [ "http://www.mendeley.com/documents/?uuid=276571b0-7643-384a-96b8-b77a2b5f4c94" ] } ], "mendeley" : { "formattedCitation" : "(Cheung, Nast and Bayer, 1998)", "plainTextFormattedCitation" : "(Cheung, Nast and Bayer, 1998)", "previouslyFormattedCitation" : "(Cheung, Nast and Bayer, 1998)" }, "properties" : {  }, "schema" : "https://github.com/citation-style-language/schema/raw/master/csl-citation.json" }</w:instrText>
      </w:r>
      <w:r w:rsidR="00BB7504">
        <w:fldChar w:fldCharType="separate"/>
      </w:r>
      <w:r w:rsidR="00F71621" w:rsidRPr="00F71621">
        <w:rPr>
          <w:noProof/>
        </w:rPr>
        <w:t>(Cheung, Nast and Bayer, 1998)</w:t>
      </w:r>
      <w:r w:rsidR="00BB7504">
        <w:fldChar w:fldCharType="end"/>
      </w:r>
      <w:r w:rsidR="00BB7504">
        <w:t>.</w:t>
      </w:r>
      <w:r w:rsidR="00211093">
        <w:t xml:space="preserve"> Moreover, </w:t>
      </w:r>
      <w:r w:rsidR="008874CC">
        <w:t xml:space="preserve">Goerke </w:t>
      </w:r>
      <w:r w:rsidR="008874CC">
        <w:rPr>
          <w:i/>
        </w:rPr>
        <w:t xml:space="preserve">et al. </w:t>
      </w:r>
      <w:r w:rsidR="008874CC">
        <w:t xml:space="preserve">demonstrated that </w:t>
      </w:r>
      <w:r w:rsidR="00D751CA">
        <w:t xml:space="preserve">upregulation of </w:t>
      </w:r>
      <w:r w:rsidR="00D751CA">
        <w:rPr>
          <w:i/>
        </w:rPr>
        <w:t xml:space="preserve">hla </w:t>
      </w:r>
      <w:r w:rsidR="000E2568">
        <w:t>expressio</w:t>
      </w:r>
      <w:r w:rsidR="002D3A14">
        <w:t xml:space="preserve">n was significantly higher in an implanted device model of </w:t>
      </w:r>
      <w:r w:rsidR="00F45958" w:rsidRPr="00F45958">
        <w:rPr>
          <w:i/>
          <w:iCs/>
        </w:rPr>
        <w:t>S. aureus</w:t>
      </w:r>
      <w:r w:rsidR="0073580A" w:rsidRPr="0073580A">
        <w:rPr>
          <w:i/>
          <w:iCs/>
        </w:rPr>
        <w:t xml:space="preserve"> </w:t>
      </w:r>
      <w:r w:rsidR="002D3A14">
        <w:t>infection in the gu</w:t>
      </w:r>
      <w:r w:rsidR="001F6849">
        <w:t>ine</w:t>
      </w:r>
      <w:r w:rsidR="002D3A14">
        <w:t xml:space="preserve">a pig </w:t>
      </w:r>
      <w:r w:rsidR="002D3A14">
        <w:fldChar w:fldCharType="begin" w:fldLock="1"/>
      </w:r>
      <w:r w:rsidR="00B145F9">
        <w:instrText>ADDIN CSL_CITATION { "citationItems" : [ { "id" : "ITEM-1", "itemData" : { "DOI" : "10.1046/j.1365-2958.2001.02494.x", "ISBN" : "0950-382X (Print)\\r0950-382X (Linking)", "ISSN" : "0950382X", "PMID" : "11442841", "abstract" : "The cytotoxic alpha-toxin (encoded by hla) of Staphylococcus aureus is regulated by three loci, agr, sarA and sae, in vitro. Here, we assess the regulation of hla in a guinea pig model of device-related infection by quantifying RNAIII (the effector molecule of agr) and hla directly in exudates accumulating in infected devices without subculturing of the bacteria. LightCycler reverse transcription-polymerase chain reaction (RT-PCR) was used to quantify the transcripts. Strains RN6390 and Newman expressed considerably smaller amounts of RNAIII in the guinea pig than during in vitro growth. The residual RNAIII expression decreased during the course of infection and was negatively correlated with bacterial densities. As with RNAIII, the highest hla expression was detected in both strains early in infection. Even in strain Newman, a weak hla producer in vitro, a pronounced expression of hla was observed during infection. Likewise, four S. aureus isolates from cystic fibrosis (CF) patients expressed Q1hla despite an inactive agr during device-related infection as in the CF lung. Mutation of agr and sarA in strain Newman and RN6390 had no consequence for hla expression in vivo. In contrast, the mutation in sae resulted in severe downregulation of hla in vitro as well as in vivo. In conclusion, S. aureus seems to be provided with regulatory circuits different from those characterized in vitro to ensure alpha-toxin synthesis during infections.", "author" : [ { "dropping-particle" : "", "family" : "Goerke", "given" : "Christiane", "non-dropping-particle" : "", "parse-names" : false, "suffix" : "" }, { "dropping-particle" : "", "family" : "Fluckiger", "given" : "Ursula", "non-dropping-particle" : "", "parse-names" : false, "suffix" : "" }, { "dropping-particle" : "", "family" : "Steinhuber", "given" : "Andrea", "non-dropping-particle" : "", "parse-names" : false, "suffix" : "" }, { "dropping-particle" : "", "family" : "Zimmerli", "given" : "Werner", "non-dropping-particle" : "", "parse-names" : false, "suffix" : "" }, { "dropping-particle" : "", "family" : "Wolz", "given" : "Christiane", "non-dropping-particle" : "", "parse-names" : false, "suffix" : "" } ], "container-title" : "Molecular Microbiology", "id" : "ITEM-1", "issue" : "6", "issued" : { "date-parts" : [ [ "2001", "6", "1" ] ] }, "page" : "1439-1447", "publisher" : "Blackwell Science, Ltd", "title" : "Impact of the regulatory loci agr, sarA and sae of Staphylococcus aureus on the induction of \u03b1-toxin during device-related infection resolved by direct quantitative transcript analysis", "type" : "article-journal", "volume" : "40" }, "uris" : [ "http://www.mendeley.com/documents/?uuid=dce7c8a6-9a7e-3cde-a93d-b755ba71fce2" ] } ], "mendeley" : { "formattedCitation" : "(Goerke &lt;i&gt;et al.&lt;/i&gt;, 2001)", "plainTextFormattedCitation" : "(Goerke et al., 2001)", "previouslyFormattedCitation" : "(Goerke &lt;i&gt;et al.&lt;/i&gt;, 2001)" }, "properties" : {  }, "schema" : "https://github.com/citation-style-language/schema/raw/master/csl-citation.json" }</w:instrText>
      </w:r>
      <w:r w:rsidR="002D3A14">
        <w:fldChar w:fldCharType="separate"/>
      </w:r>
      <w:r w:rsidR="00F71621" w:rsidRPr="00F71621">
        <w:rPr>
          <w:noProof/>
        </w:rPr>
        <w:t xml:space="preserve">(Goerke </w:t>
      </w:r>
      <w:r w:rsidR="00F71621" w:rsidRPr="00F71621">
        <w:rPr>
          <w:i/>
          <w:noProof/>
        </w:rPr>
        <w:t>et al.</w:t>
      </w:r>
      <w:r w:rsidR="00F71621" w:rsidRPr="00F71621">
        <w:rPr>
          <w:noProof/>
        </w:rPr>
        <w:t>, 2001)</w:t>
      </w:r>
      <w:r w:rsidR="002D3A14">
        <w:fldChar w:fldCharType="end"/>
      </w:r>
      <w:r w:rsidR="002D3A14">
        <w:t>.</w:t>
      </w:r>
      <w:r w:rsidR="00D42F7E">
        <w:t xml:space="preserve"> However using mammals as a primary model for studying </w:t>
      </w:r>
      <w:r w:rsidR="00F45958" w:rsidRPr="00F45958">
        <w:rPr>
          <w:i/>
          <w:iCs/>
        </w:rPr>
        <w:t>S. aureus</w:t>
      </w:r>
      <w:r w:rsidR="0073580A" w:rsidRPr="0073580A">
        <w:rPr>
          <w:i/>
          <w:iCs/>
        </w:rPr>
        <w:t xml:space="preserve"> </w:t>
      </w:r>
      <w:r w:rsidR="00D42F7E">
        <w:t xml:space="preserve">has many disadvantages, from ethical </w:t>
      </w:r>
      <w:r w:rsidR="00D42F7E">
        <w:lastRenderedPageBreak/>
        <w:t>concerns</w:t>
      </w:r>
      <w:r w:rsidR="00994647">
        <w:t xml:space="preserve"> and difficulty of genetic manipulation</w:t>
      </w:r>
      <w:r w:rsidR="00D42F7E">
        <w:t xml:space="preserve"> to the high cost</w:t>
      </w:r>
      <w:r w:rsidR="00994647">
        <w:t>s</w:t>
      </w:r>
      <w:r w:rsidR="00D42F7E">
        <w:t xml:space="preserve"> of </w:t>
      </w:r>
      <w:r w:rsidR="00994647">
        <w:t xml:space="preserve">maintaining the animals. </w:t>
      </w:r>
    </w:p>
    <w:p w14:paraId="27E33764" w14:textId="77777777" w:rsidR="00A06E13" w:rsidRDefault="00A06E13" w:rsidP="008C685D"/>
    <w:p w14:paraId="001C352A" w14:textId="178C3F73" w:rsidR="00994647" w:rsidRDefault="00A757B1" w:rsidP="008C685D">
      <w:r>
        <w:t xml:space="preserve">Despite our common ancestor with invertebrates being as far as 2000 million years ago </w:t>
      </w:r>
      <w:r>
        <w:fldChar w:fldCharType="begin" w:fldLock="1"/>
      </w:r>
      <w:r w:rsidR="00B145F9">
        <w:instrText>ADDIN CSL_CITATION { "citationItems" : [ { "id" : "ITEM-1", "itemData" : { "DOI" : "10.1016/S0168-9525(03)00053-2", "ISBN" : "0168-9525", "ISSN" : "01689525", "PMID" : "12683973", "abstract" : "For decades, molecular clocks have helped to illuminate the evolutionary timescale of life, but now genomic data pose a challenge for time estimation methods. It is unclear how to integrate data from many genes, each potentially evolving under a different model of substitution and at a different rate. Current methods can be grouped by the way the data are handled (genes considered separately or combined into a 'supergene') and the way gene-specific rate models are applied (global versus local clock). There are advantages and disadvantages to each of these approaches, and the optimal method has not yet emerged. Fortunately, time estimates inferred using many genes or proteins have greater precision and appear to be robust to different approaches.", "author" : [ { "dropping-particle" : "", "family" : "Hedges", "given" : "S. Blair", "non-dropping-particle" : "", "parse-names" : false, "suffix" : "" }, { "dropping-particle" : "", "family" : "Kumar", "given" : "Sudhir", "non-dropping-particle" : "", "parse-names" : false, "suffix" : "" } ], "container-title" : "Trends in Genetics", "id" : "ITEM-1", "issue" : "4", "issued" : { "date-parts" : [ [ "2003", "4" ] ] }, "page" : "200-206", "title" : "Genomic clocks and evolutionary timescales", "type" : "article", "volume" : "19" }, "uris" : [ "http://www.mendeley.com/documents/?uuid=f21d186a-96bc-3dfc-b5f5-3cd091e3ec8c" ] } ], "mendeley" : { "formattedCitation" : "(Hedges and Kumar, 2003)", "plainTextFormattedCitation" : "(Hedges and Kumar, 2003)", "previouslyFormattedCitation" : "(Hedges and Kumar, 2003)" }, "properties" : {  }, "schema" : "https://github.com/citation-style-language/schema/raw/master/csl-citation.json" }</w:instrText>
      </w:r>
      <w:r>
        <w:fldChar w:fldCharType="separate"/>
      </w:r>
      <w:r w:rsidR="00F71621" w:rsidRPr="00F71621">
        <w:rPr>
          <w:noProof/>
        </w:rPr>
        <w:t>(Hedges and Kumar, 2003)</w:t>
      </w:r>
      <w:r>
        <w:fldChar w:fldCharType="end"/>
      </w:r>
      <w:r>
        <w:t>, human</w:t>
      </w:r>
      <w:r w:rsidR="00EB3941">
        <w:t>s share a remarkable amount of ortholog</w:t>
      </w:r>
      <w:r w:rsidR="0047580F">
        <w:t>ous</w:t>
      </w:r>
      <w:r w:rsidR="00EB3941">
        <w:t xml:space="preserve"> genes with flies and worms, often encoding the same conserved pathways of innate immune system responses to pathogens</w:t>
      </w:r>
      <w:r w:rsidR="00852868">
        <w:t xml:space="preserve"> </w:t>
      </w:r>
      <w:r w:rsidR="00852868">
        <w:fldChar w:fldCharType="begin" w:fldLock="1"/>
      </w:r>
      <w:r w:rsidR="00B145F9">
        <w:instrText>ADDIN CSL_CITATION { "citationItems" : [ { "id" : "ITEM-1", "itemData" : { "DOI" : "10.1186/1471-2105-4-41", "ISBN" : "1471-2105 (Electronic)\\n1471-2105 (Linking)", "ISSN" : "14712105", "PMID" : "12969510", "abstract" : "BACKGROUND: The availability of multiple, essentially complete genome sequences of prokaryotes and eukaryotes spurred both the demand and the opportunity for the construction of an evolutionary classification of genes from these genomes. Such a classification system based on orthologous relationships between genes appears to be a natural framework for comparative genomics and should facilitate both functional annotation of genomes and large-scale evolutionary studies.\\n\\nRESULTS: We describe here a major update of the previously developed system for delineation of Clusters of Orthologous Groups of proteins (COGs) from the sequenced genomes of prokaryotes and unicellular eukaryotes and the construction of clusters of predicted orthologs for 7 eukaryotic genomes, which we named KOGs after eukaryotic orthologous groups. The COG collection currently consists of 138,458 proteins, which form 4873 COGs and comprise 75% of the 185,505 (predicted) proteins encoded in 66 genomes of unicellular organisms. The eukaryotic orthologous groups (KOGs) include proteins from 7 eukaryotic genomes: three animals (the nematode Caenorhabditis elegans, the fruit fly Drosophila melanogaster and Homo sapiens), one plant, Arabidopsis thaliana, two fungi (Saccharomyces cerevisiae and Schizosaccharomyces pombe), and the intracellular microsporidian parasite Encephalitozoon cuniculi. The current KOG set consists of 4852 clusters of orthologs, which include 59,838 proteins, or approximately 54% of the analyzed eukaryotic 110,655 gene products. Compared to the coverage of the prokaryotic genomes with COGs, a considerably smaller fraction of eukaryotic genes could be included into the KOGs; addition of new eukaryotic genomes is expected to result in substantial increase in the coverage of eukaryotic genomes with KOGs. Examination of the phyletic patterns of KOGs reveals a conserved core represented in all analyzed species and consisting of approximately 20% of the KOG set. This conserved portion of the KOG set is much greater than the ubiquitous portion of the COG set (approximately 1% of the COGs). In part, this difference is probably due to the small number of included eukaryotic genomes, but it could also reflect the relative compactness of eukaryotes as a clade and the greater evolutionary stability of eukaryotic genomes.\\n\\nCONCLUSION: The updated collection of orthologous protein sets for prokaryotes and eukaryotes is expected to be a useful platform for functional annotation of \u2026", "author" : [ { "dropping-particle" : "", "family" : "Tatusov", "given" : "Roman L", "non-dropping-particle" : "", "parse-names" : false, "suffix" : "" }, { "dropping-particle" : "", "family" : "Fedorova", "given" : "Natalie D", "non-dropping-particle" : "", "parse-names" : false, "suffix" : "" }, { "dropping-particle" : "", "family" : "Jackson", "given" : "John D", "non-dropping-particle" : "", "parse-names" : false, "suffix" : "" }, { "dropping-particle" : "", "family" : "Jacobs", "given" : "Aviva R", "non-dropping-particle" : "", "parse-names" : false, "suffix" : "" }, { "dropping-particle" : "", "family" : "Kiryutin", "given" : "Boris", "non-dropping-particle" : "", "parse-names" : false, "suffix" : "" }, { "dropping-particle" : "V", "family" : "Koonin", "given" : "Eugene", "non-dropping-particle" : "", "parse-names" : false, "suffix" : "" }, { "dropping-particle" : "", "family" : "Krylov", "given" : "Dmitri M", "non-dropping-particle" : "", "parse-names" : false, "suffix" : "" }, { "dropping-particle" : "", "family" : "Mazumder", "given" : "Raja", "non-dropping-particle" : "", "parse-names" : false, "suffix" : "" }, { "dropping-particle" : "", "family" : "Smirnov", "given" : "Sergei", "non-dropping-particle" : "", "parse-names" : false, "suffix" : "" }, { "dropping-particle" : "", "family" : "Nikolskaya", "given" : "Anastasia N", "non-dropping-particle" : "", "parse-names" : false, "suffix" : "" }, { "dropping-particle" : "", "family" : "Rao", "given" : "B Sridhar", "non-dropping-particle" : "", "parse-names" : false, "suffix" : "" }, { "dropping-particle" : "", "family" : "Mekhedov", "given" : "Sergei L", "non-dropping-particle" : "", "parse-names" : false, "suffix" : "" }, { "dropping-particle" : "V.", "family" : "Sverlov", "given" : "Alexander", "non-dropping-particle" : "", "parse-names" : false, "suffix" : "" }, { "dropping-particle" : "", "family" : "Vasudevan", "given" : "Sona", "non-dropping-particle" : "", "parse-names" : false, "suffix" : "" }, { "dropping-particle" : "", "family" : "Wolf", "given" : "Yuri I", "non-dropping-particle" : "", "parse-names" : false, "suffix" : "" }, { "dropping-particle" : "", "family" : "Yin", "given" : "Jodie J", "non-dropping-particle" : "", "parse-names" : false, "suffix" : "" }, { "dropping-particle" : "", "family" : "Natale", "given" : "Darren A", "non-dropping-particle" : "", "parse-names" : false, "suffix" : "" } ], "container-title" : "BMC Bioinformatics", "id" : "ITEM-1", "issue" : "1", "issued" : { "date-parts" : [ [ "2003", "9", "11" ] ] }, "page" : "41", "title" : "The COG database: An updated vesion includes eukaryotes", "type" : "article-journal", "volume" : "4" }, "uris" : [ "http://www.mendeley.com/documents/?uuid=62516b4b-ccdc-348d-bfbf-6d965b779183" ] } ], "mendeley" : { "formattedCitation" : "(Tatusov &lt;i&gt;et al.&lt;/i&gt;, 2003)", "plainTextFormattedCitation" : "(Tatusov et al., 2003)", "previouslyFormattedCitation" : "(Tatusov &lt;i&gt;et al.&lt;/i&gt;, 2003)" }, "properties" : {  }, "schema" : "https://github.com/citation-style-language/schema/raw/master/csl-citation.json" }</w:instrText>
      </w:r>
      <w:r w:rsidR="00852868">
        <w:fldChar w:fldCharType="separate"/>
      </w:r>
      <w:r w:rsidR="00F71621" w:rsidRPr="00F71621">
        <w:rPr>
          <w:noProof/>
        </w:rPr>
        <w:t xml:space="preserve">(Tatusov </w:t>
      </w:r>
      <w:r w:rsidR="00F71621" w:rsidRPr="00F71621">
        <w:rPr>
          <w:i/>
          <w:noProof/>
        </w:rPr>
        <w:t>et al.</w:t>
      </w:r>
      <w:r w:rsidR="00F71621" w:rsidRPr="00F71621">
        <w:rPr>
          <w:noProof/>
        </w:rPr>
        <w:t>, 2003)</w:t>
      </w:r>
      <w:r w:rsidR="00852868">
        <w:fldChar w:fldCharType="end"/>
      </w:r>
      <w:r w:rsidR="008A37B5">
        <w:t xml:space="preserve">. Moreover, creating genetic knock outs and modifications is </w:t>
      </w:r>
      <w:r w:rsidR="00B917DC">
        <w:t>quick and cheap</w:t>
      </w:r>
      <w:r w:rsidR="008A37B5">
        <w:t xml:space="preserve"> in </w:t>
      </w:r>
      <w:r w:rsidR="000B5E60">
        <w:t xml:space="preserve">models such as </w:t>
      </w:r>
      <w:r w:rsidR="0047580F">
        <w:rPr>
          <w:i/>
        </w:rPr>
        <w:t>D</w:t>
      </w:r>
      <w:r w:rsidR="000B5E60">
        <w:rPr>
          <w:i/>
        </w:rPr>
        <w:t>rosophila melanogaster</w:t>
      </w:r>
      <w:r w:rsidR="00EE2C52">
        <w:rPr>
          <w:i/>
        </w:rPr>
        <w:t xml:space="preserve">. </w:t>
      </w:r>
      <w:r w:rsidR="00EE2C52">
        <w:t>While invertebrates are useful for the study innate immune sy</w:t>
      </w:r>
      <w:r w:rsidR="00726BFB">
        <w:t>s</w:t>
      </w:r>
      <w:r w:rsidR="00EE2C52">
        <w:t xml:space="preserve">tem responses, these organisms usually lack the adaptive immune system, with one of the common </w:t>
      </w:r>
      <w:r w:rsidR="00681483">
        <w:t xml:space="preserve">animals </w:t>
      </w:r>
      <w:r w:rsidR="00EE2C52">
        <w:t xml:space="preserve">sharing it with humans </w:t>
      </w:r>
      <w:r w:rsidR="00726BFB">
        <w:t>being</w:t>
      </w:r>
      <w:r w:rsidR="00EE2C52">
        <w:t xml:space="preserve"> the zebrafish</w:t>
      </w:r>
      <w:r w:rsidR="00134D97">
        <w:t xml:space="preserve"> (</w:t>
      </w:r>
      <w:r w:rsidR="00134D97">
        <w:fldChar w:fldCharType="begin"/>
      </w:r>
      <w:r w:rsidR="00134D97">
        <w:instrText xml:space="preserve"> REF _Ref502849143 \h </w:instrText>
      </w:r>
      <w:r w:rsidR="00134D97">
        <w:fldChar w:fldCharType="separate"/>
      </w:r>
      <w:r w:rsidR="00BA1790">
        <w:t xml:space="preserve">Figure </w:t>
      </w:r>
      <w:r w:rsidR="00BA1790">
        <w:rPr>
          <w:noProof/>
        </w:rPr>
        <w:t>1</w:t>
      </w:r>
      <w:r w:rsidR="00BA1790">
        <w:t>.</w:t>
      </w:r>
      <w:r w:rsidR="00BA1790">
        <w:rPr>
          <w:noProof/>
        </w:rPr>
        <w:t>9</w:t>
      </w:r>
      <w:r w:rsidR="00134D97">
        <w:fldChar w:fldCharType="end"/>
      </w:r>
      <w:r w:rsidR="00134D97">
        <w:t>)</w:t>
      </w:r>
      <w:r w:rsidR="00EE2C52">
        <w:t xml:space="preserve">. </w:t>
      </w:r>
      <w:r w:rsidR="00A06E13">
        <w:t>Nevertheless</w:t>
      </w:r>
      <w:r w:rsidR="00CF269F">
        <w:t>, knowledge obtained from using invertebrate models is often used to direct experiments in mammals.</w:t>
      </w:r>
    </w:p>
    <w:p w14:paraId="5C554977" w14:textId="5A18D156" w:rsidR="00C40648" w:rsidRDefault="00C40648">
      <w:pPr>
        <w:spacing w:line="240" w:lineRule="auto"/>
      </w:pPr>
      <w:r>
        <w:br w:type="page"/>
      </w:r>
    </w:p>
    <w:p w14:paraId="0523C882" w14:textId="77777777" w:rsidR="00CF269F" w:rsidRDefault="00CF269F" w:rsidP="008C685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34214F" w14:paraId="24609576" w14:textId="77777777" w:rsidTr="002C081D">
        <w:tc>
          <w:tcPr>
            <w:tcW w:w="8828" w:type="dxa"/>
          </w:tcPr>
          <w:p w14:paraId="4751B383" w14:textId="3DFE3537" w:rsidR="0034214F" w:rsidRDefault="0034214F" w:rsidP="008C685D">
            <w:r w:rsidRPr="0034214F">
              <w:rPr>
                <w:noProof/>
                <w:lang w:eastAsia="zh-CN"/>
              </w:rPr>
              <w:drawing>
                <wp:inline distT="0" distB="0" distL="0" distR="0" wp14:anchorId="5C4C6362" wp14:editId="4FE5605E">
                  <wp:extent cx="3448288" cy="5314142"/>
                  <wp:effectExtent l="0" t="0" r="635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1">
                            <a:extLst>
                              <a:ext uri="{BEBA8EAE-BF5A-486C-A8C5-ECC9F3942E4B}">
                                <a14:imgProps xmlns:a14="http://schemas.microsoft.com/office/drawing/2010/main">
                                  <a14:imgLayer r:embed="rId22">
                                    <a14:imgEffect>
                                      <a14:sharpenSoften amount="50000"/>
                                    </a14:imgEffect>
                                  </a14:imgLayer>
                                </a14:imgProps>
                              </a:ext>
                            </a:extLst>
                          </a:blip>
                          <a:stretch>
                            <a:fillRect/>
                          </a:stretch>
                        </pic:blipFill>
                        <pic:spPr>
                          <a:xfrm>
                            <a:off x="0" y="0"/>
                            <a:ext cx="3461674" cy="5334772"/>
                          </a:xfrm>
                          <a:prstGeom prst="rect">
                            <a:avLst/>
                          </a:prstGeom>
                        </pic:spPr>
                      </pic:pic>
                    </a:graphicData>
                  </a:graphic>
                </wp:inline>
              </w:drawing>
            </w:r>
          </w:p>
        </w:tc>
      </w:tr>
      <w:tr w:rsidR="0034214F" w14:paraId="05D53B79" w14:textId="77777777" w:rsidTr="002C081D">
        <w:tc>
          <w:tcPr>
            <w:tcW w:w="8828" w:type="dxa"/>
          </w:tcPr>
          <w:p w14:paraId="6346ABAB" w14:textId="1AAB7C52" w:rsidR="00134D97" w:rsidRDefault="00134D97" w:rsidP="00726BFB">
            <w:pPr>
              <w:pStyle w:val="NoSpacing"/>
            </w:pPr>
            <w:bookmarkStart w:id="73" w:name="_Ref502849143"/>
            <w:bookmarkStart w:id="74" w:name="_Toc505115938"/>
            <w:bookmarkStart w:id="75" w:name="_Toc505531046"/>
            <w:r>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1</w:t>
            </w:r>
            <w:r w:rsidR="00AE6915">
              <w:rPr>
                <w:noProof/>
              </w:rPr>
              <w:fldChar w:fldCharType="end"/>
            </w:r>
            <w:r w:rsidR="00973C4B">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9</w:t>
            </w:r>
            <w:r w:rsidR="00AE6915">
              <w:rPr>
                <w:noProof/>
              </w:rPr>
              <w:fldChar w:fldCharType="end"/>
            </w:r>
            <w:bookmarkEnd w:id="73"/>
            <w:r w:rsidR="00726BFB">
              <w:t xml:space="preserve"> Immune system evolution</w:t>
            </w:r>
            <w:bookmarkEnd w:id="74"/>
            <w:bookmarkEnd w:id="75"/>
            <w:r w:rsidR="00726BFB">
              <w:t xml:space="preserve"> </w:t>
            </w:r>
          </w:p>
          <w:p w14:paraId="7BAA12CE" w14:textId="77777777" w:rsidR="002A23A7" w:rsidRDefault="002A23A7" w:rsidP="00726BFB">
            <w:pPr>
              <w:pStyle w:val="NoSpacing"/>
            </w:pPr>
          </w:p>
          <w:p w14:paraId="7CA1C802" w14:textId="5F180E7D" w:rsidR="00A06E13" w:rsidRDefault="00A06E13" w:rsidP="002A23A7">
            <w:pPr>
              <w:pStyle w:val="Legendbody"/>
            </w:pPr>
            <w:r>
              <w:t>Immune system components for invertebrates (pink), jawless vertebrates (green)</w:t>
            </w:r>
            <w:r w:rsidR="002C081D">
              <w:t>, jawed vertebrates (blue). 1,2,3 R –genome duplication events.</w:t>
            </w:r>
          </w:p>
          <w:p w14:paraId="2934B3A3" w14:textId="7BD115B5" w:rsidR="00134D97" w:rsidRPr="00134D97" w:rsidRDefault="002C081D" w:rsidP="002A23A7">
            <w:pPr>
              <w:pStyle w:val="Legendbody"/>
            </w:pPr>
            <w:r>
              <w:t xml:space="preserve">Adapted from </w:t>
            </w:r>
            <w:r w:rsidR="00134D97">
              <w:fldChar w:fldCharType="begin" w:fldLock="1"/>
            </w:r>
            <w:r w:rsidR="00B145F9">
              <w:instrText>ADDIN CSL_CITATION { "citationItems" : [ { "id" : "ITEM-1", "itemData" : { "DOI" : "10.1038/nrg2703", "ISBN" : "1471-0064 (Electronic)\\r1471-0064 (Linking)", "ISSN" : "14710056", "PMID" : "19997068", "abstract" : "The adaptive immune system (AIS) in mammals, which is centred on lymphocytes bearing antigen receptors that are generated by somatic recombination, arose approximately 500 million years ago in jawed fish. This intricate defence system consists of many molecules, mechanisms and tissues that are not present in jawless vertebrates. Two macroevolutionary events are believed to have contributed to the genesis of the AIS: the emergence of the recombination-activating gene (RAG) transposon, and two rounds of whole-genome duplication. It has recently been discovered that a non-RAG-based AIS with similarities to the jawed vertebrate AIS - including two lymphoid cell lineages - arose in jawless fish by convergent evolution. We offer insights into the latest advances in this field and speculate on the selective pressures that led to the emergence and maintenance of the AIS.", "author" : [ { "dropping-particle" : "", "family" : "Flajnik", "given" : "Martin F", "non-dropping-particle" : "", "parse-names" : false, "suffix" : "" }, { "dropping-particle" : "", "family" : "Kasahara", "given" : "Masanori", "non-dropping-particle" : "", "parse-names" : false, "suffix" : "" } ], "container-title" : "Nature Reviews Genetics", "id" : "ITEM-1", "issue" : "1", "issued" : { "date-parts" : [ [ "2010", "1" ] ] }, "page" : "47-59", "publisher" : "NIH Public Access", "title" : "Origin and evolution of the adaptive immune system: Genetic events and selective pressures", "type" : "article", "volume" : "11" }, "uris" : [ "http://www.mendeley.com/documents/?uuid=fd3ff103-5042-33c4-9911-af9da3e691b8" ] } ], "mendeley" : { "formattedCitation" : "(Flajnik and Kasahara, 2010)", "plainTextFormattedCitation" : "(Flajnik and Kasahara, 2010)", "previouslyFormattedCitation" : "(Flajnik and Kasahara, 2010)" }, "properties" : {  }, "schema" : "https://github.com/citation-style-language/schema/raw/master/csl-citation.json" }</w:instrText>
            </w:r>
            <w:r w:rsidR="00134D97">
              <w:fldChar w:fldCharType="separate"/>
            </w:r>
            <w:r w:rsidR="00F71621" w:rsidRPr="00F71621">
              <w:rPr>
                <w:noProof/>
              </w:rPr>
              <w:t>(Flajnik and Kasahara, 2010)</w:t>
            </w:r>
            <w:r w:rsidR="00134D97">
              <w:fldChar w:fldCharType="end"/>
            </w:r>
          </w:p>
          <w:p w14:paraId="2852A6C9" w14:textId="77777777" w:rsidR="0034214F" w:rsidRDefault="0034214F" w:rsidP="00134D97">
            <w:pPr>
              <w:keepNext/>
            </w:pPr>
          </w:p>
        </w:tc>
      </w:tr>
    </w:tbl>
    <w:p w14:paraId="17513F0D" w14:textId="77777777" w:rsidR="0099332E" w:rsidRPr="002D3A14" w:rsidRDefault="0099332E" w:rsidP="008C685D"/>
    <w:p w14:paraId="39D1508E" w14:textId="77777777" w:rsidR="008C685D" w:rsidRPr="008C685D" w:rsidRDefault="008C685D" w:rsidP="008C685D"/>
    <w:p w14:paraId="6DA78674" w14:textId="2C051442" w:rsidR="002B2A27" w:rsidRDefault="002B2A27" w:rsidP="0042099B">
      <w:pPr>
        <w:pStyle w:val="Heading3"/>
      </w:pPr>
      <w:bookmarkStart w:id="76" w:name="_Toc505262727"/>
      <w:bookmarkStart w:id="77" w:name="_Toc521494747"/>
      <w:r>
        <w:lastRenderedPageBreak/>
        <w:t>Invertebrate models</w:t>
      </w:r>
      <w:bookmarkEnd w:id="76"/>
      <w:bookmarkEnd w:id="77"/>
    </w:p>
    <w:p w14:paraId="2DAEC353" w14:textId="77777777" w:rsidR="00B917DC" w:rsidRPr="00B917DC" w:rsidRDefault="00B917DC" w:rsidP="00B917DC"/>
    <w:p w14:paraId="4EDE0747" w14:textId="28A52293" w:rsidR="002B2A27" w:rsidRPr="008F757D" w:rsidRDefault="002B2A27" w:rsidP="00EE19F9">
      <w:pPr>
        <w:pStyle w:val="Heading4"/>
        <w:rPr>
          <w:i/>
        </w:rPr>
      </w:pPr>
      <w:bookmarkStart w:id="78" w:name="_Toc505262728"/>
      <w:bookmarkStart w:id="79" w:name="_Toc521494748"/>
      <w:r w:rsidRPr="008F757D">
        <w:rPr>
          <w:i/>
        </w:rPr>
        <w:t>Caenorhabditis elegans</w:t>
      </w:r>
      <w:bookmarkEnd w:id="78"/>
      <w:bookmarkEnd w:id="79"/>
    </w:p>
    <w:p w14:paraId="499B9B45" w14:textId="77777777" w:rsidR="002C081D" w:rsidRPr="002C081D" w:rsidRDefault="002C081D" w:rsidP="002C081D"/>
    <w:p w14:paraId="48CFC4CB" w14:textId="2F604090" w:rsidR="00C40648" w:rsidRDefault="00135BEE" w:rsidP="00C40648">
      <w:r w:rsidRPr="006776E6">
        <w:rPr>
          <w:i/>
        </w:rPr>
        <w:t>C. elegans</w:t>
      </w:r>
      <w:r w:rsidR="006776E6">
        <w:rPr>
          <w:i/>
        </w:rPr>
        <w:t xml:space="preserve"> </w:t>
      </w:r>
      <w:r w:rsidR="00F46021">
        <w:t>is a ne</w:t>
      </w:r>
      <w:r w:rsidR="00351A87">
        <w:t>m</w:t>
      </w:r>
      <w:r w:rsidR="002C081D">
        <w:t>a</w:t>
      </w:r>
      <w:r w:rsidR="00351A87">
        <w:t>tode that normally resides within so</w:t>
      </w:r>
      <w:r w:rsidR="000722C7">
        <w:t>il, where it feeds on</w:t>
      </w:r>
      <w:r w:rsidR="006E60BF">
        <w:t xml:space="preserve"> bacteria</w:t>
      </w:r>
      <w:r w:rsidR="00DA2B40">
        <w:rPr>
          <w:i/>
        </w:rPr>
        <w:t>.</w:t>
      </w:r>
      <w:r w:rsidR="00DA2B40">
        <w:t xml:space="preserve"> It has been used in a wide variety of biological research including </w:t>
      </w:r>
      <w:r w:rsidR="00DC5E75">
        <w:t>epigenetics</w:t>
      </w:r>
      <w:r w:rsidR="0073580A" w:rsidRPr="0073580A">
        <w:rPr>
          <w:i/>
          <w:iCs/>
        </w:rPr>
        <w:t xml:space="preserve"> </w:t>
      </w:r>
      <w:r w:rsidR="00F46021">
        <w:fldChar w:fldCharType="begin" w:fldLock="1"/>
      </w:r>
      <w:r w:rsidR="00B145F9">
        <w:instrText>ADDIN CSL_CITATION { "citationItems" : [ { "id" : "ITEM-1", "itemData" : { "DOI" : "10.1093/bfgp/elt048", "ISBN" : "2041-2649", "ISSN" : "20412657", "PMID" : "24326118", "abstract" : "The precise developmental map of the Caenorhabditis elegans cell lineage, as well as a complete genome sequence and feasibility of genetic manipulation make this nematode species highly attractive to study the role of epigenetics during development. Genetic dissection of phenotypical traits, such as formation of egg-laying organs or starvation-resistant dauer larvae, has illustrated how chromatin modifiers may regulate specific cell-fate decisions and behavioral programs. Moreover, the transparent body of C. elegans facilitates non-invasive microscopy to study tissue-specific accumulation of heterochromatin at the nuclear periphery. We also review here recent findings on how small RNA molecules contribute to epigenetic control of gene expression that can be propagated for several generations and eventually determine longevity.", "author" : [ { "dropping-particle" : "", "family" : "Gonz\u00e1lez-Aguilera", "given" : "Cristina", "non-dropping-particle" : "", "parse-names" : false, "suffix" : "" }, { "dropping-particle" : "", "family" : "Palladino", "given" : "Francesca", "non-dropping-particle" : "", "parse-names" : false, "suffix" : "" }, { "dropping-particle" : "", "family" : "Askjaer", "given" : "Peter", "non-dropping-particle" : "", "parse-names" : false, "suffix" : "" } ], "container-title" : "Briefings in Functional Genomics", "id" : "ITEM-1", "issue" : "3", "issued" : { "date-parts" : [ [ "2014", "5", "1" ] ] }, "page" : "223-234", "title" : "C. elegans epigenetic regulation in development and aging", "type" : "article-journal", "volume" : "13" }, "uris" : [ "http://www.mendeley.com/documents/?uuid=5c8bbedd-825c-3ea0-a66b-0ac510613c77" ] } ], "mendeley" : { "formattedCitation" : "(Gonz\u00e1lez-Aguilera, Palladino and Askjaer, 2014)", "plainTextFormattedCitation" : "(Gonz\u00e1lez-Aguilera, Palladino and Askjaer, 2014)", "previouslyFormattedCitation" : "(Gonz\u00e1lez-Aguilera, Palladino and Askjaer, 2014)" }, "properties" : {  }, "schema" : "https://github.com/citation-style-language/schema/raw/master/csl-citation.json" }</w:instrText>
      </w:r>
      <w:r w:rsidR="00F46021">
        <w:fldChar w:fldCharType="separate"/>
      </w:r>
      <w:r w:rsidR="00F71621" w:rsidRPr="00F71621">
        <w:rPr>
          <w:noProof/>
        </w:rPr>
        <w:t>(González-Aguilera, Palladino and Askjaer, 2014)</w:t>
      </w:r>
      <w:r w:rsidR="00F46021">
        <w:fldChar w:fldCharType="end"/>
      </w:r>
      <w:r w:rsidR="00F46021">
        <w:t xml:space="preserve"> </w:t>
      </w:r>
      <w:r w:rsidR="00DA2B40">
        <w:t xml:space="preserve">and neurobiology </w:t>
      </w:r>
      <w:r w:rsidR="00F46021">
        <w:fldChar w:fldCharType="begin" w:fldLock="1"/>
      </w:r>
      <w:r w:rsidR="00B145F9">
        <w:instrText>ADDIN CSL_CITATION { "citationItems" : [ { "id" : "ITEM-1", "itemData" : { "DOI" : "10.1111/boc.201200069", "ISBN" : "1768-322X (Electronic)\\r0248-4900 (Linking)", "ISSN" : "02484900", "PMID" : "23458457", "abstract" : "The emerging field of optogenetics allows for optical activation or inhibition of excitable cells. In 2005, optogenetic proteins were expressed in the nematode Caenorhabditis elegans for the first time. Since then, C. elegans has served as a powerful platform upon which to conduct optogenetic investigations of synaptic function, circuit dynamics and the neuronal basis of behaviour. The C. elegans nervous system, consisting of 302 neurons, whose connectivity and morphology has been mapped completely, drives a rich repertoire of behaviours that are quantifiable by video microscopy. This model organism's compact nervous system, quantifiable behaviour, genetic tractability and optical accessibility make it especially amenable to optogenetic interrogation. Channelrhodopsin-2 (ChR2), halorhodopsin (NpHR/Halo) and other common optogenetic proteins have all been expressed in C. elegans. Moreover, recent advances leveraging molecular genetics and patterned light illumination have now made it possible to target photoactivation and inhibition to single cells and to do so in worms as they behave freely. Here, we describe techniques and methods for optogenetic manipulation in C. elegans. We review recent work using optogenetics and C. elegans for neuroscience investigations at the level of synapses, circuits and behaviour.", "author" : [ { "dropping-particle" : "", "family" : "Husson", "given" : "Steven J.", "non-dropping-particle" : "", "parse-names" : false, "suffix" : "" }, { "dropping-particle" : "", "family" : "Gottschalk", "given" : "Alexander", "non-dropping-particle" : "", "parse-names" : false, "suffix" : "" }, { "dropping-particle" : "", "family" : "Leifer", "given" : "Andrew M.", "non-dropping-particle" : "", "parse-names" : false, "suffix" : "" } ], "container-title" : "Biology of the Cell", "id" : "ITEM-1", "issue" : "6", "issued" : { "date-parts" : [ [ "2013", "6" ] ] }, "page" : "235-250", "title" : "Optogenetic manipulation of neural activity in C. elegans: From synapse to circuits and behaviour", "type" : "article", "volume" : "105" }, "uris" : [ "http://www.mendeley.com/documents/?uuid=8a12a8a2-45a1-3609-b9ff-5b9f3ef06480" ] } ], "mendeley" : { "formattedCitation" : "(Husson, Gottschalk and Leifer, 2013)", "plainTextFormattedCitation" : "(Husson, Gottschalk and Leifer, 2013)", "previouslyFormattedCitation" : "(Husson, Gottschalk and Leifer, 2013)" }, "properties" : {  }, "schema" : "https://github.com/citation-style-language/schema/raw/master/csl-citation.json" }</w:instrText>
      </w:r>
      <w:r w:rsidR="00F46021">
        <w:fldChar w:fldCharType="separate"/>
      </w:r>
      <w:r w:rsidR="00F71621" w:rsidRPr="00F71621">
        <w:rPr>
          <w:noProof/>
        </w:rPr>
        <w:t>(Husson, Gottschalk and Leifer, 2013)</w:t>
      </w:r>
      <w:r w:rsidR="00F46021">
        <w:fldChar w:fldCharType="end"/>
      </w:r>
      <w:r w:rsidR="00F46021">
        <w:t>. This</w:t>
      </w:r>
      <w:r w:rsidR="002C081D">
        <w:t xml:space="preserve"> organism</w:t>
      </w:r>
      <w:r w:rsidR="00F46021">
        <w:t xml:space="preserve"> has a long list of </w:t>
      </w:r>
      <w:r w:rsidR="00817AF7">
        <w:t xml:space="preserve">positive characteristics, such as being </w:t>
      </w:r>
      <w:r w:rsidR="00532942">
        <w:t>transparent</w:t>
      </w:r>
      <w:r w:rsidR="00817AF7">
        <w:t xml:space="preserve"> and therefore allowing t</w:t>
      </w:r>
      <w:r w:rsidR="0047580F">
        <w:t>he</w:t>
      </w:r>
      <w:r w:rsidR="00817AF7">
        <w:t xml:space="preserve"> monitor</w:t>
      </w:r>
      <w:r w:rsidR="0047580F">
        <w:t>ing of</w:t>
      </w:r>
      <w:r w:rsidR="00817AF7">
        <w:t xml:space="preserve"> di</w:t>
      </w:r>
      <w:r w:rsidR="00532942">
        <w:t>sease progression,</w:t>
      </w:r>
      <w:r w:rsidR="0047580F">
        <w:t xml:space="preserve"> it</w:t>
      </w:r>
      <w:r w:rsidR="0073580A" w:rsidRPr="0073580A">
        <w:rPr>
          <w:i/>
          <w:iCs/>
        </w:rPr>
        <w:t xml:space="preserve"> </w:t>
      </w:r>
      <w:r w:rsidR="00532942">
        <w:t>has a short life cycle</w:t>
      </w:r>
      <w:r w:rsidR="00AB3CB7">
        <w:t>,</w:t>
      </w:r>
      <w:r w:rsidR="00532942">
        <w:t>and adults do not reach more than 1.5mm in length, allowing for easy manipulation in the laboratory setting</w:t>
      </w:r>
      <w:r w:rsidR="00AD67D4">
        <w:t xml:space="preserve"> </w:t>
      </w:r>
      <w:r w:rsidR="00AD67D4">
        <w:fldChar w:fldCharType="begin" w:fldLock="1"/>
      </w:r>
      <w:r w:rsidR="00B145F9">
        <w:instrText>ADDIN CSL_CITATION { "citationItems" : [ { "id" : "ITEM-1", "itemData" : { "DOI" : "10.1111/j.0105-2896.2004.0125.x", "ISBN" : "0105-2896 (Print)", "ISSN" : "01052896", "PMID" : "15199953", "abstract" : "The innate immune system is well developed in the fruit fly Drosophila melanogaster, a favorite model organism for many aspects of biological research, and in many other invertebrates, including the nematode worm, Caenorhabditis elegans. What these organisms share in common with the vertebrates are the genes that encode intracellular signaling pathways leading from the cell surface to the activation of the transcription factor NF\u03baB (see Chapter 6). Each organism has a cassette of genes that encode the proteins of this pathway. That makes us believe that the activation of NF\u03baB is the original and central signaling pathway of activation in innate immunity, leading in turn to the activation of a set of genes that depend on NF\u03baB for their transcription. This pathway is a universal pathway that leads to activation in all host defense systems, as we will learn in this part of the chapter.", "author" : [ { "dropping-particle" : "", "family" : "Schulenburg", "given" : "Hinrich", "non-dropping-particle" : "", "parse-names" : false, "suffix" : "" }, { "dropping-particle" : "", "family" : "Kurz", "given" : "C. L\u00e9opold", "non-dropping-particle" : "", "parse-names" : false, "suffix" : "" }, { "dropping-particle" : "", "family" : "Ewbank", "given" : "Jonathan J.", "non-dropping-particle" : "", "parse-names" : false, "suffix" : "" } ], "container-title" : "Immunological Reviews", "id" : "ITEM-1", "issue" : "1", "issued" : { "date-parts" : [ [ "2004", "4", "1" ] ] }, "page" : "36-58", "publisher" : "Munksgaard International Publishers", "title" : "Evolution of the innate immune system: The worm perspective", "type" : "article", "volume" : "198" }, "uris" : [ "http://www.mendeley.com/documents/?uuid=e46f2279-bfdb-354f-ab10-48081272bf85" ] } ], "mendeley" : { "formattedCitation" : "(Schulenburg, Kurz and Ewbank, 2004)", "plainTextFormattedCitation" : "(Schulenburg, Kurz and Ewbank, 2004)", "previouslyFormattedCitation" : "(Schulenburg, Kurz and Ewbank, 2004)" }, "properties" : {  }, "schema" : "https://github.com/citation-style-language/schema/raw/master/csl-citation.json" }</w:instrText>
      </w:r>
      <w:r w:rsidR="00AD67D4">
        <w:fldChar w:fldCharType="separate"/>
      </w:r>
      <w:r w:rsidR="00F71621" w:rsidRPr="00F71621">
        <w:rPr>
          <w:noProof/>
        </w:rPr>
        <w:t>(Schulenburg, Kurz and Ewbank, 2004)</w:t>
      </w:r>
      <w:r w:rsidR="00AD67D4">
        <w:fldChar w:fldCharType="end"/>
      </w:r>
      <w:r w:rsidR="00532942">
        <w:t>. What is more,</w:t>
      </w:r>
      <w:r w:rsidR="002751F9">
        <w:t xml:space="preserve"> some</w:t>
      </w:r>
      <w:r w:rsidR="00532942">
        <w:t xml:space="preserve"> </w:t>
      </w:r>
      <w:r w:rsidR="002751F9">
        <w:rPr>
          <w:i/>
        </w:rPr>
        <w:t xml:space="preserve">C. elegans </w:t>
      </w:r>
      <w:r w:rsidR="002751F9">
        <w:t>are hermaphrodytes, allowing for the generation of isogenic lines</w:t>
      </w:r>
      <w:r w:rsidR="00AD67D4">
        <w:t xml:space="preserve"> </w:t>
      </w:r>
      <w:r w:rsidR="00BC70FA">
        <w:fldChar w:fldCharType="begin" w:fldLock="1"/>
      </w:r>
      <w:r w:rsidR="00B145F9">
        <w:instrText>ADDIN CSL_CITATION { "citationItems" : [ { "id" : "ITEM-1", "itemData" : { "author" : [ { "dropping-particle" : "", "family" : "Riddle", "given" : "Donald L", "non-dropping-particle" : "", "parse-names" : false, "suffix" : "" }, { "dropping-particle" : "", "family" : "Blumenthal", "given" : "Thomas", "non-dropping-particle" : "", "parse-names" : false, "suffix" : "" }, { "dropping-particle" : "", "family" : "Meyer", "given" : "Barbara J", "non-dropping-particle" : "", "parse-names" : false, "suffix" : "" }, { "dropping-particle" : "", "family" : "Priess", "given" : "James R", "non-dropping-particle" : "", "parse-names" : false, "suffix" : "" } ], "id" : "ITEM-1", "issued" : { "date-parts" : [ [ "1997" ] ] }, "publisher" : "Cold Spring Harbor Laboratory Press", "title" : "The Biological Model", "type" : "article" }, "uris" : [ "http://www.mendeley.com/documents/?uuid=d0dcbaa7-3cc1-31cb-916f-ec9d5fe627a5" ] } ], "mendeley" : { "formattedCitation" : "(Riddle &lt;i&gt;et al.&lt;/i&gt;, 1997)", "plainTextFormattedCitation" : "(Riddle et al., 1997)", "previouslyFormattedCitation" : "(Riddle &lt;i&gt;et al.&lt;/i&gt;, 1997)" }, "properties" : {  }, "schema" : "https://github.com/citation-style-language/schema/raw/master/csl-citation.json" }</w:instrText>
      </w:r>
      <w:r w:rsidR="00BC70FA">
        <w:fldChar w:fldCharType="separate"/>
      </w:r>
      <w:r w:rsidR="00F71621" w:rsidRPr="00F71621">
        <w:rPr>
          <w:noProof/>
        </w:rPr>
        <w:t xml:space="preserve">(Riddle </w:t>
      </w:r>
      <w:r w:rsidR="00F71621" w:rsidRPr="00F71621">
        <w:rPr>
          <w:i/>
          <w:noProof/>
        </w:rPr>
        <w:t>et al.</w:t>
      </w:r>
      <w:r w:rsidR="00F71621" w:rsidRPr="00F71621">
        <w:rPr>
          <w:noProof/>
        </w:rPr>
        <w:t>, 1997)</w:t>
      </w:r>
      <w:r w:rsidR="00BC70FA">
        <w:fldChar w:fldCharType="end"/>
      </w:r>
      <w:r w:rsidR="003A6A8D">
        <w:t xml:space="preserve">. </w:t>
      </w:r>
      <w:r w:rsidR="00AC3820">
        <w:t xml:space="preserve">Sifri </w:t>
      </w:r>
      <w:r w:rsidR="00AC3820">
        <w:rPr>
          <w:i/>
        </w:rPr>
        <w:t>et al.</w:t>
      </w:r>
      <w:r w:rsidR="0073580A" w:rsidRPr="0073580A">
        <w:rPr>
          <w:i/>
          <w:iCs/>
        </w:rPr>
        <w:t xml:space="preserve"> </w:t>
      </w:r>
      <w:r w:rsidR="00AC3820">
        <w:t xml:space="preserve">was one of the first to establish </w:t>
      </w:r>
      <w:r w:rsidR="00F45958" w:rsidRPr="00F45958">
        <w:rPr>
          <w:i/>
          <w:iCs/>
        </w:rPr>
        <w:t>S. aureus</w:t>
      </w:r>
      <w:r w:rsidR="0073580A" w:rsidRPr="0073580A">
        <w:rPr>
          <w:i/>
          <w:iCs/>
        </w:rPr>
        <w:t xml:space="preserve"> </w:t>
      </w:r>
      <w:r w:rsidR="00A226BF">
        <w:t xml:space="preserve">pathogenesis in </w:t>
      </w:r>
      <w:r w:rsidR="00A226BF">
        <w:rPr>
          <w:i/>
        </w:rPr>
        <w:t>C. elegans</w:t>
      </w:r>
      <w:r w:rsidR="00325B78">
        <w:rPr>
          <w:i/>
        </w:rPr>
        <w:t xml:space="preserve">, </w:t>
      </w:r>
      <w:r w:rsidR="00325B78">
        <w:t xml:space="preserve">demonstrating that </w:t>
      </w:r>
      <w:r w:rsidR="00A37570">
        <w:t xml:space="preserve">most </w:t>
      </w:r>
      <w:r w:rsidR="00F45958" w:rsidRPr="00F45958">
        <w:rPr>
          <w:i/>
          <w:iCs/>
        </w:rPr>
        <w:t>S. aureus</w:t>
      </w:r>
      <w:r w:rsidR="0073580A" w:rsidRPr="0073580A">
        <w:rPr>
          <w:i/>
          <w:iCs/>
        </w:rPr>
        <w:t xml:space="preserve"> </w:t>
      </w:r>
      <w:r w:rsidR="00A37570">
        <w:t xml:space="preserve">strains had nematocidal activity </w:t>
      </w:r>
      <w:r w:rsidR="0061777A">
        <w:fldChar w:fldCharType="begin" w:fldLock="1"/>
      </w:r>
      <w:r w:rsidR="00B145F9">
        <w:instrText>ADDIN CSL_CITATION { "citationItems" : [ { "id" : "ITEM-1", "itemData" : { "DOI" : "10.1128/IAI.71.4.2208-2217.2003", "ISBN" : "0019-9567 (Print)\\r0019-9567 (Linking)", "ISSN" : "00199567", "PMID" : "12654843", "abstract" : "Staphylococcus aureus, an important pathogen of humans and other warm-blooded animals, is also capable of killing the nematode Caenorhabditis elegans. Here, we show that C. elegans organisms that are fed S. aureus die over the course of several days in a process that is correlated with the accumulation of bacteria within the nematode digestive tract. Several S. aureus virulence determinants known or speculated to be important in mammalian pathogenesis, including the quorum-sensing global virulence regulatory system agr and the global virulence regulator sarA, the alternative sigma factor sigma(B), alpha-hemolysin, and V8 serine protease, are required for full pathogenicity in nematodes. In addition, several defined C. elegans mutants were examined for susceptibility to S. aureus infection. Enhanced susceptibility to S. aureus killing was observed with loss-of-function mutations in the C. elegans genes esp-2/sek-1 and esp-8/nsy-1, which encode components of a conserved p38 MAP kinase signaling pathway involved in nematode defense against multiple pathogens. These results suggest that key aspects of S. aureus pathogenesis have been conserved, irrespective of the host, and that specific C. elegans host factors can alter susceptibility to this gram-positive human pathogen.", "author" : [ { "dropping-particle" : "", "family" : "Sifri", "given" : "Costi D", "non-dropping-particle" : "", "parse-names" : false, "suffix" : "" }, { "dropping-particle" : "", "family" : "Begun", "given" : "Jakob", "non-dropping-particle" : "", "parse-names" : false, "suffix" : "" }, { "dropping-particle" : "", "family" : "Ausubel", "given" : "Frederick M", "non-dropping-particle" : "", "parse-names" : false, "suffix" : "" }, { "dropping-particle" : "", "family" : "Calderwood", "given" : "Stephen B", "non-dropping-particle" : "", "parse-names" : false, "suffix" : "" } ], "container-title" : "Infection and Immunity", "id" : "ITEM-1", "issue" : "4", "issued" : { "date-parts" : [ [ "2003", "4" ] ] }, "page" : "2208-2217", "publisher" : "American Society for Microbiology (ASM)", "title" : "Caenorhabditis elegans as a model host for Staphylococcus aureus pathogenesis", "type" : "article-journal", "volume" : "71" }, "uris" : [ "http://www.mendeley.com/documents/?uuid=7555b0cc-868c-3db8-bb1a-e3459f65573f" ] } ], "mendeley" : { "formattedCitation" : "(Sifri &lt;i&gt;et al.&lt;/i&gt;, 2003)", "plainTextFormattedCitation" : "(Sifri et al., 2003)", "previouslyFormattedCitation" : "(Sifri &lt;i&gt;et al.&lt;/i&gt;, 2003)" }, "properties" : {  }, "schema" : "https://github.com/citation-style-language/schema/raw/master/csl-citation.json" }</w:instrText>
      </w:r>
      <w:r w:rsidR="0061777A">
        <w:fldChar w:fldCharType="separate"/>
      </w:r>
      <w:r w:rsidR="00F71621" w:rsidRPr="00F71621">
        <w:rPr>
          <w:noProof/>
        </w:rPr>
        <w:t xml:space="preserve">(Sifri </w:t>
      </w:r>
      <w:r w:rsidR="00F71621" w:rsidRPr="00F71621">
        <w:rPr>
          <w:i/>
          <w:noProof/>
        </w:rPr>
        <w:t>et al.</w:t>
      </w:r>
      <w:r w:rsidR="00F71621" w:rsidRPr="00F71621">
        <w:rPr>
          <w:noProof/>
        </w:rPr>
        <w:t>, 2003)</w:t>
      </w:r>
      <w:r w:rsidR="0061777A">
        <w:fldChar w:fldCharType="end"/>
      </w:r>
      <w:r w:rsidR="00B97ABB">
        <w:t>.</w:t>
      </w:r>
      <w:r w:rsidR="00A2155F">
        <w:t xml:space="preserve"> Further research showed that the knockout of </w:t>
      </w:r>
      <w:r w:rsidR="00A2155F">
        <w:rPr>
          <w:i/>
        </w:rPr>
        <w:t xml:space="preserve">esp-2 </w:t>
      </w:r>
      <w:r w:rsidR="00A2155F">
        <w:t xml:space="preserve">and </w:t>
      </w:r>
      <w:r w:rsidR="00A2155F">
        <w:rPr>
          <w:i/>
        </w:rPr>
        <w:t>esp-8</w:t>
      </w:r>
      <w:r w:rsidR="001B328B">
        <w:rPr>
          <w:i/>
        </w:rPr>
        <w:t xml:space="preserve">, </w:t>
      </w:r>
      <w:r w:rsidR="001B328B">
        <w:t xml:space="preserve">essential in the MAP-kinase pathway, in </w:t>
      </w:r>
      <w:r w:rsidR="001B328B">
        <w:rPr>
          <w:i/>
        </w:rPr>
        <w:t>C. elegans</w:t>
      </w:r>
      <w:r w:rsidR="001B328B">
        <w:t xml:space="preserve"> made them much more susceptible to </w:t>
      </w:r>
      <w:r w:rsidR="00F45958" w:rsidRPr="00F45958">
        <w:rPr>
          <w:i/>
          <w:iCs/>
        </w:rPr>
        <w:t>S. aureus</w:t>
      </w:r>
      <w:r w:rsidR="0073580A" w:rsidRPr="0073580A">
        <w:rPr>
          <w:i/>
          <w:iCs/>
        </w:rPr>
        <w:t xml:space="preserve"> </w:t>
      </w:r>
      <w:r w:rsidR="001B328B">
        <w:t xml:space="preserve">infection, demonstrating that </w:t>
      </w:r>
      <w:r w:rsidR="00897F28">
        <w:t xml:space="preserve">innate immune </w:t>
      </w:r>
      <w:r w:rsidR="001B328B">
        <w:t xml:space="preserve">pathways </w:t>
      </w:r>
      <w:r w:rsidR="00897F28">
        <w:t>conserved th</w:t>
      </w:r>
      <w:r w:rsidR="001B328B">
        <w:t>r</w:t>
      </w:r>
      <w:r w:rsidR="00897F28">
        <w:t>o</w:t>
      </w:r>
      <w:r w:rsidR="001B328B">
        <w:t xml:space="preserve">ugh different species are essential for </w:t>
      </w:r>
      <w:r w:rsidR="00897F28">
        <w:t xml:space="preserve">defence against </w:t>
      </w:r>
      <w:r w:rsidR="00F45958" w:rsidRPr="00F45958">
        <w:rPr>
          <w:i/>
          <w:iCs/>
        </w:rPr>
        <w:t>S. aureus</w:t>
      </w:r>
      <w:r w:rsidR="0073580A" w:rsidRPr="0073580A">
        <w:rPr>
          <w:i/>
          <w:iCs/>
        </w:rPr>
        <w:t xml:space="preserve"> </w:t>
      </w:r>
      <w:r w:rsidR="00897F28">
        <w:rPr>
          <w:i/>
        </w:rPr>
        <w:fldChar w:fldCharType="begin" w:fldLock="1"/>
      </w:r>
      <w:r w:rsidR="00B145F9">
        <w:rPr>
          <w:i/>
        </w:rPr>
        <w:instrText>ADDIN CSL_CITATION { "citationItems" : [ { "id" : "ITEM-1", "itemData" : { "DOI" : "10.1128/IAI.71.4.2208-2217.2003", "ISBN" : "0019-9567 (Print)\\r0019-9567 (Linking)", "ISSN" : "00199567", "PMID" : "12654843", "abstract" : "Staphylococcus aureus, an important pathogen of humans and other warm-blooded animals, is also capable of killing the nematode Caenorhabditis elegans. Here, we show that C. elegans organisms that are fed S. aureus die over the course of several days in a process that is correlated with the accumulation of bacteria within the nematode digestive tract. Several S. aureus virulence determinants known or speculated to be important in mammalian pathogenesis, including the quorum-sensing global virulence regulatory system agr and the global virulence regulator sarA, the alternative sigma factor sigma(B), alpha-hemolysin, and V8 serine protease, are required for full pathogenicity in nematodes. In addition, several defined C. elegans mutants were examined for susceptibility to S. aureus infection. Enhanced susceptibility to S. aureus killing was observed with loss-of-function mutations in the C. elegans genes esp-2/sek-1 and esp-8/nsy-1, which encode components of a conserved p38 MAP kinase signaling pathway involved in nematode defense against multiple pathogens. These results suggest that key aspects of S. aureus pathogenesis have been conserved, irrespective of the host, and that specific C. elegans host factors can alter susceptibility to this gram-positive human pathogen.", "author" : [ { "dropping-particle" : "", "family" : "Sifri", "given" : "Costi D", "non-dropping-particle" : "", "parse-names" : false, "suffix" : "" }, { "dropping-particle" : "", "family" : "Begun", "given" : "Jakob", "non-dropping-particle" : "", "parse-names" : false, "suffix" : "" }, { "dropping-particle" : "", "family" : "Ausubel", "given" : "Frederick M", "non-dropping-particle" : "", "parse-names" : false, "suffix" : "" }, { "dropping-particle" : "", "family" : "Calderwood", "given" : "Stephen B", "non-dropping-particle" : "", "parse-names" : false, "suffix" : "" } ], "container-title" : "Infection and Immunity", "id" : "ITEM-1", "issue" : "4", "issued" : { "date-parts" : [ [ "2003", "4" ] ] }, "page" : "2208-2217", "publisher" : "American Society for Microbiology (ASM)", "title" : "Caenorhabditis elegans as a model host for Staphylococcus aureus pathogenesis", "type" : "article-journal", "volume" : "71" }, "uris" : [ "http://www.mendeley.com/documents/?uuid=7555b0cc-868c-3db8-bb1a-e3459f65573f" ] } ], "mendeley" : { "formattedCitation" : "(Sifri &lt;i&gt;et al.&lt;/i&gt;, 2003)", "plainTextFormattedCitation" : "(Sifri et al., 2003)", "previouslyFormattedCitation" : "(Sifri &lt;i&gt;et al.&lt;/i&gt;, 2003)" }, "properties" : {  }, "schema" : "https://github.com/citation-style-language/schema/raw/master/csl-citation.json" }</w:instrText>
      </w:r>
      <w:r w:rsidR="00897F28">
        <w:rPr>
          <w:i/>
        </w:rPr>
        <w:fldChar w:fldCharType="separate"/>
      </w:r>
      <w:r w:rsidR="00F71621" w:rsidRPr="00F71621">
        <w:rPr>
          <w:noProof/>
        </w:rPr>
        <w:t xml:space="preserve">(Sifri </w:t>
      </w:r>
      <w:r w:rsidR="00F71621" w:rsidRPr="00F71621">
        <w:rPr>
          <w:i/>
          <w:noProof/>
        </w:rPr>
        <w:t>et al.</w:t>
      </w:r>
      <w:r w:rsidR="00F71621" w:rsidRPr="00F71621">
        <w:rPr>
          <w:noProof/>
        </w:rPr>
        <w:t>, 2003)</w:t>
      </w:r>
      <w:r w:rsidR="00897F28">
        <w:rPr>
          <w:i/>
        </w:rPr>
        <w:fldChar w:fldCharType="end"/>
      </w:r>
      <w:r w:rsidR="00897F28">
        <w:rPr>
          <w:i/>
        </w:rPr>
        <w:t>.</w:t>
      </w:r>
      <w:r w:rsidR="00A2155F">
        <w:rPr>
          <w:i/>
        </w:rPr>
        <w:t xml:space="preserve"> </w:t>
      </w:r>
      <w:r w:rsidR="003F7B85">
        <w:t xml:space="preserve">Finally, </w:t>
      </w:r>
      <w:r w:rsidR="00A67C18">
        <w:t>a complete</w:t>
      </w:r>
      <w:r w:rsidR="0073580A" w:rsidRPr="0073580A">
        <w:rPr>
          <w:i/>
          <w:iCs/>
        </w:rPr>
        <w:t xml:space="preserve"> </w:t>
      </w:r>
      <w:r w:rsidR="0047580F">
        <w:t xml:space="preserve">genome </w:t>
      </w:r>
      <w:r w:rsidR="00A67C18">
        <w:t xml:space="preserve">DNA sequence of </w:t>
      </w:r>
      <w:r w:rsidR="00A67C18">
        <w:rPr>
          <w:i/>
        </w:rPr>
        <w:t xml:space="preserve">C. elegans </w:t>
      </w:r>
      <w:r w:rsidR="00A67C18">
        <w:t>is available, allowing for further genetic studies</w:t>
      </w:r>
      <w:r w:rsidR="0066200E">
        <w:t>.</w:t>
      </w:r>
    </w:p>
    <w:p w14:paraId="4BEE3E91" w14:textId="77777777" w:rsidR="00A66AE6" w:rsidRDefault="00A66AE6" w:rsidP="00C40648"/>
    <w:p w14:paraId="2660BB8A" w14:textId="77777777" w:rsidR="002B3197" w:rsidRDefault="002B3197" w:rsidP="00C40648"/>
    <w:p w14:paraId="680753E7" w14:textId="77777777" w:rsidR="002B3197" w:rsidRPr="00A67C18" w:rsidRDefault="002B3197" w:rsidP="00C40648"/>
    <w:p w14:paraId="7EA60CEF" w14:textId="27F3A3F0" w:rsidR="002B2A27" w:rsidRPr="008F757D" w:rsidRDefault="002B2A27" w:rsidP="00EE19F9">
      <w:pPr>
        <w:pStyle w:val="Heading4"/>
        <w:rPr>
          <w:i/>
        </w:rPr>
      </w:pPr>
      <w:bookmarkStart w:id="80" w:name="_Toc505262729"/>
      <w:bookmarkStart w:id="81" w:name="_Toc521494749"/>
      <w:r w:rsidRPr="008F757D">
        <w:rPr>
          <w:i/>
        </w:rPr>
        <w:lastRenderedPageBreak/>
        <w:t>Drosophila melanogaster</w:t>
      </w:r>
      <w:bookmarkEnd w:id="80"/>
      <w:bookmarkEnd w:id="81"/>
    </w:p>
    <w:p w14:paraId="1D311862" w14:textId="77777777" w:rsidR="00A66AE6" w:rsidRPr="00A66AE6" w:rsidRDefault="00A66AE6" w:rsidP="00A66AE6"/>
    <w:p w14:paraId="4547D828" w14:textId="16FD70B6" w:rsidR="00681AED" w:rsidRDefault="0099198D" w:rsidP="00681AED">
      <w:r>
        <w:rPr>
          <w:i/>
        </w:rPr>
        <w:t>D. melanogaster</w:t>
      </w:r>
      <w:r w:rsidR="0073580A" w:rsidRPr="0073580A">
        <w:rPr>
          <w:i/>
          <w:iCs/>
        </w:rPr>
        <w:t xml:space="preserve"> </w:t>
      </w:r>
      <w:r w:rsidR="002C3A6D">
        <w:t xml:space="preserve">has been extensively used in biological research </w:t>
      </w:r>
      <w:r w:rsidR="002C3A6D">
        <w:fldChar w:fldCharType="begin" w:fldLock="1"/>
      </w:r>
      <w:r w:rsidR="00B145F9">
        <w:instrText>ADDIN CSL_CITATION { "citationItems" : [ { "id" : "ITEM-1", "itemData" : { "DOI" : "10.4997/JRCPE.2013.116", "ISSN" : "2042-8189", "PMID" : "23516695", "abstract" : "Drosophila melanogaster, the common fruit fly, has been used as a model organism in both medical and scientific research for over a century. Work by Thomas Hunt Morgan (1866-1945) and his students at Columbia University at the beginning of the twentieth century led to great discoveries such as sex-linked inheritance and that ionising radiation causes mutations in genes. However, the use of Drosophila was not limited to genetic research. Experimentation with this model organism has also led to discoveries in neuroscience and neurodevelopment, including the basis of circadian rhythms. Its complex nervous system, conserved neurological function, and human disease-related loci allow Drosophila to be an ideal model organism for the study of neurodegenerative disease, for which it is used today, aiding research into diseases such as Alzheimer's and Parkinson's, which are becoming more prevalent in today's ageing population.", "author" : [ { "dropping-particle" : "", "family" : "Stephenson", "given" : "R", "non-dropping-particle" : "", "parse-names" : false, "suffix" : "" }, { "dropping-particle" : "", "family" : "Metcalfe", "given" : "N H", "non-dropping-particle" : "", "parse-names" : false, "suffix" : "" } ], "container-title" : "The journal of the Royal College of Physicians of Edinburgh", "id" : "ITEM-1", "issue" : "1", "issued" : { "date-parts" : [ [ "2013" ] ] }, "page" : "70-5", "title" : "Drosophila melanogaster: a fly through its history and current use.", "type" : "article-journal", "volume" : "43" }, "uris" : [ "http://www.mendeley.com/documents/?uuid=38929352-bf08-362c-bab6-2f5a6c24afaf" ] } ], "mendeley" : { "formattedCitation" : "(Stephenson and Metcalfe, 2013)", "plainTextFormattedCitation" : "(Stephenson and Metcalfe, 2013)", "previouslyFormattedCitation" : "(Stephenson and Metcalfe, 2013)" }, "properties" : {  }, "schema" : "https://github.com/citation-style-language/schema/raw/master/csl-citation.json" }</w:instrText>
      </w:r>
      <w:r w:rsidR="002C3A6D">
        <w:fldChar w:fldCharType="separate"/>
      </w:r>
      <w:r w:rsidR="00F71621" w:rsidRPr="00F71621">
        <w:rPr>
          <w:noProof/>
        </w:rPr>
        <w:t>(Stephenson and Metcalfe, 2013)</w:t>
      </w:r>
      <w:r w:rsidR="002C3A6D">
        <w:fldChar w:fldCharType="end"/>
      </w:r>
      <w:r w:rsidR="002C3A6D">
        <w:t xml:space="preserve">. </w:t>
      </w:r>
      <w:r w:rsidR="002C3A6D">
        <w:rPr>
          <w:i/>
        </w:rPr>
        <w:t xml:space="preserve">D. melanogaster </w:t>
      </w:r>
      <w:r w:rsidR="002C3A6D">
        <w:t xml:space="preserve">not only offers ease of use due to small size and a quick reproductive cycle, </w:t>
      </w:r>
      <w:r w:rsidR="00FD7DFC">
        <w:t>but also due to easy genetic manipulation and the fact that 75% of disease – associated proteins and pathways have an ortholog in humans</w:t>
      </w:r>
      <w:r w:rsidR="00051A18">
        <w:t xml:space="preserve">, such as the TLR </w:t>
      </w:r>
      <w:r w:rsidR="00761FC8">
        <w:t xml:space="preserve">cascade </w:t>
      </w:r>
      <w:r w:rsidR="00761FC8">
        <w:fldChar w:fldCharType="begin" w:fldLock="1"/>
      </w:r>
      <w:r w:rsidR="00B145F9">
        <w:instrText>ADDIN CSL_CITATION { "citationItems" : [ { "id" : "ITEM-1", "itemData" : { "DOI" : "10.1099/mic.0.27116-0", "ISBN" : "1350-0872 (Print)\\r1350-0872 (Linking)", "ISSN" : "13500872", "PMID" : "15256576", "abstract" : "Staphylococcus aureus is an important pathogen of humans, causing a range of superficial and potentially life-threatening diseases. Infection of the fruit fly Drosophila melanogaster with S. aureus results in systemic infection followed by death. Screening of defined S. aureus mutants for components important in pathogenesis identified perR and pheP, with fly death up to threefold slower after infection with the respective mutants compared to the wild-type. Infection of D. melanogaster with reporter gene fusion strains demonstrated the in vivo expression levels of the accessory gene regulator, agr, alpha-toxin, hla, and a manganese transporter, mntA. The use of the green fluorescent protein as a reporter under the control of the agr promoter (P3) showed S. aureus microcolony formation in vivo. The disease model also allowed the effect of antibiotic treatment on the flies to be determined. D. melanogaster is a genetically tractable model host for high-throughput analysis of S. aureus virulence determinants.", "author" : [ { "dropping-particle" : "", "family" : "Needham", "given" : "Andrew J", "non-dropping-particle" : "", "parse-names" : false, "suffix" : "" }, { "dropping-particle" : "", "family" : "Kibart", "given" : "Monica", "non-dropping-particle" : "", "parse-names" : false, "suffix" : "" }, { "dropping-particle" : "", "family" : "Crossley", "given" : "Howard", "non-dropping-particle" : "", "parse-names" : false, "suffix" : "" }, { "dropping-particle" : "", "family" : "Ingham", "given" : "Philip W", "non-dropping-particle" : "", "parse-names" : false, "suffix" : "" }, { "dropping-particle" : "", "family" : "Foster", "given" : "Simon J", "non-dropping-particle" : "", "parse-names" : false, "suffix" : "" } ], "container-title" : "Microbiology", "id" : "ITEM-1", "issue" : "7", "issued" : { "date-parts" : [ [ "2004" ] ] }, "page" : "2347-2355", "title" : "Drosophila melanogaster as a model host for Staphylococcus aureus infection", "type" : "article-journal", "volume" : "150" }, "uris" : [ "http://www.mendeley.com/documents/?uuid=1ec4ce41-c8dd-3a2f-b051-c3ae39465d51" ] } ], "mendeley" : { "formattedCitation" : "(Needham &lt;i&gt;et al.&lt;/i&gt;, 2004)", "plainTextFormattedCitation" : "(Needham et al., 2004)", "previouslyFormattedCitation" : "(Needham &lt;i&gt;et al.&lt;/i&gt;, 2004)" }, "properties" : {  }, "schema" : "https://github.com/citation-style-language/schema/raw/master/csl-citation.json" }</w:instrText>
      </w:r>
      <w:r w:rsidR="00761FC8">
        <w:fldChar w:fldCharType="separate"/>
      </w:r>
      <w:r w:rsidR="00F71621" w:rsidRPr="00F71621">
        <w:rPr>
          <w:noProof/>
        </w:rPr>
        <w:t xml:space="preserve">(Needham </w:t>
      </w:r>
      <w:r w:rsidR="00F71621" w:rsidRPr="00F71621">
        <w:rPr>
          <w:i/>
          <w:noProof/>
        </w:rPr>
        <w:t>et al.</w:t>
      </w:r>
      <w:r w:rsidR="00F71621" w:rsidRPr="00F71621">
        <w:rPr>
          <w:noProof/>
        </w:rPr>
        <w:t>, 2004)</w:t>
      </w:r>
      <w:r w:rsidR="00761FC8">
        <w:fldChar w:fldCharType="end"/>
      </w:r>
      <w:r w:rsidR="00FD7DFC">
        <w:t>.</w:t>
      </w:r>
      <w:r w:rsidR="00761FC8">
        <w:t xml:space="preserve"> </w:t>
      </w:r>
      <w:r w:rsidR="00BD1D6B">
        <w:t xml:space="preserve">Experiments with </w:t>
      </w:r>
      <w:r w:rsidR="00BD1D6B">
        <w:rPr>
          <w:i/>
        </w:rPr>
        <w:t xml:space="preserve">D. melanogaster </w:t>
      </w:r>
      <w:r w:rsidR="00BD1D6B">
        <w:t xml:space="preserve">have shown the importance </w:t>
      </w:r>
      <w:r w:rsidR="00F94D04">
        <w:t xml:space="preserve">of phagocytosis receptor integrin </w:t>
      </w:r>
      <w:r w:rsidR="00F94D04">
        <w:sym w:font="Symbol" w:char="F062"/>
      </w:r>
      <w:r w:rsidR="00F94D04">
        <w:t>v</w:t>
      </w:r>
      <w:r w:rsidR="00BD1D6B">
        <w:t xml:space="preserve"> for the clearance of </w:t>
      </w:r>
      <w:r w:rsidR="00F45958" w:rsidRPr="00F45958">
        <w:rPr>
          <w:i/>
          <w:iCs/>
        </w:rPr>
        <w:t>S. aureus</w:t>
      </w:r>
      <w:r w:rsidR="00B75B6A">
        <w:rPr>
          <w:i/>
          <w:iCs/>
        </w:rPr>
        <w:t xml:space="preserve"> </w:t>
      </w:r>
      <w:r w:rsidR="00BD1D6B">
        <w:t xml:space="preserve">infection </w:t>
      </w:r>
      <w:r w:rsidR="00F94D04">
        <w:fldChar w:fldCharType="begin" w:fldLock="1"/>
      </w:r>
      <w:r w:rsidR="00B145F9">
        <w:instrText>ADDIN CSL_CITATION { "citationItems" : [ { "id" : "ITEM-1", "itemData" : { "DOI" : "10.1074/jbc.M111.333807", "ISBN" : "1083-351X (Electronic)\\r0021-9258 (Linking)", "ISSN" : "00219258", "PMID" : "22547074", "abstract" : "Integrin \u03b2\u03bd, one of two \u03b2 subunits of Drosophila integrin, acts as a receptor in the phagocytosis of apoptotic cells. We here examined the involvement of this receptor in defense against infection by Staphylococcus aureus. Flies lacking integrin \u03b2\u03bd died earlier than control flies upon a septic but not oral infection with this bacterium. A loss of integrin \u03b2\u03bd reduced the phagocytosis of S. aureus and increased bacterial growth in flies. In contrast, the level of mRNA of an antimicrobial peptide produced upon infection was unchanged in integrin \u03b2\u03bd-lacking flies. The simultaneous loss of integrin \u03b2\u03bd and Draper, another receptor involved in the phagocytosis of S. aureus, brought about a further decrease in the level of phagocytosis and accelerated death of flies compared with the loss of either receptor alone. A strain of S. aureus lacking lipoteichoic acid, a cell wall component serving as a ligand for Draper, was susceptible to integrin \u03b2\u03bd-mediated phagocytosis. In contrast, a S. aureus mutant strain that produces small amounts of peptidoglycan was less efficiently phagocytosed by larval hemocytes, and a loss of integrin \u03b2\u03bd in hemocytes reduced a difference in the susceptibility to phagocytosis between parental and mutant strains. Furthermore, a series of experiments revealed the binding of integrin \u03b2\u03bd to peptidoglycan of S. aureus. Taken together, these results suggested that Draper and integrin \u03b2\u03bd cooperate in the phagocytic elimination of S. aureus by recognizing distinct cell wall components, and that this dual recognition system is necessary for the host organism to survive infection.", "author" : [ { "dropping-particle" : "", "family" : "Shiratsuchi", "given" : "Akiko", "non-dropping-particle" : "", "parse-names" : false, "suffix" : "" }, { "dropping-particle" : "", "family" : "Mori", "given" : "Toshinobu", "non-dropping-particle" : "", "parse-names" : false, "suffix" : "" }, { "dropping-particle" : "", "family" : "Sakurai", "given" : "Kenji", "non-dropping-particle" : "", "parse-names" : false, "suffix" : "" }, { "dropping-particle" : "", "family" : "Nagaosa", "given" : "Kaz", "non-dropping-particle" : "", "parse-names" : false, "suffix" : "" }, { "dropping-particle" : "", "family" : "Sekimizu", "given" : "Kazuhisa", "non-dropping-particle" : "", "parse-names" : false, "suffix" : "" }, { "dropping-particle" : "", "family" : "Lee", "given" : "Bok Luel", "non-dropping-particle" : "", "parse-names" : false, "suffix" : "" }, { "dropping-particle" : "", "family" : "Nakanishi", "given" : "Yoshinobu", "non-dropping-particle" : "", "parse-names" : false, "suffix" : "" } ], "container-title" : "Journal of Biological Chemistry", "id" : "ITEM-1", "issue" : "26", "issued" : { "date-parts" : [ [ "2012", "6", "22" ] ] }, "page" : "21663-21672", "publisher" : "American Society for Biochemistry and Molecular Biology", "title" : "Independent recognition of Staphylococcus aureus by two receptors for phagocytosis in Drosophila", "type" : "article-journal", "volume" : "287" }, "uris" : [ "http://www.mendeley.com/documents/?uuid=55579951-ed23-3925-a99d-f1c730a7ee65" ] } ], "mendeley" : { "formattedCitation" : "(Shiratsuchi &lt;i&gt;et al.&lt;/i&gt;, 2012)", "plainTextFormattedCitation" : "(Shiratsuchi et al., 2012)", "previouslyFormattedCitation" : "(Shiratsuchi &lt;i&gt;et al.&lt;/i&gt;, 2012)" }, "properties" : {  }, "schema" : "https://github.com/citation-style-language/schema/raw/master/csl-citation.json" }</w:instrText>
      </w:r>
      <w:r w:rsidR="00F94D04">
        <w:fldChar w:fldCharType="separate"/>
      </w:r>
      <w:r w:rsidR="00F71621" w:rsidRPr="00F71621">
        <w:rPr>
          <w:noProof/>
        </w:rPr>
        <w:t xml:space="preserve">(Shiratsuchi </w:t>
      </w:r>
      <w:r w:rsidR="00F71621" w:rsidRPr="00F71621">
        <w:rPr>
          <w:i/>
          <w:noProof/>
        </w:rPr>
        <w:t>et al.</w:t>
      </w:r>
      <w:r w:rsidR="00F71621" w:rsidRPr="00F71621">
        <w:rPr>
          <w:noProof/>
        </w:rPr>
        <w:t>, 2012)</w:t>
      </w:r>
      <w:r w:rsidR="00F94D04">
        <w:fldChar w:fldCharType="end"/>
      </w:r>
      <w:r w:rsidR="00A92198">
        <w:t>.</w:t>
      </w:r>
    </w:p>
    <w:p w14:paraId="1F9BD97E" w14:textId="77777777" w:rsidR="00A92198" w:rsidRDefault="00A92198" w:rsidP="00681AED"/>
    <w:p w14:paraId="7A37412D" w14:textId="1CB2D2C1" w:rsidR="00A92198" w:rsidRDefault="00A92198" w:rsidP="00681AED">
      <w:r>
        <w:t xml:space="preserve">While invertebrate models are undoubtedly important for studying aspects of </w:t>
      </w:r>
      <w:r w:rsidR="00F45958" w:rsidRPr="00F45958">
        <w:rPr>
          <w:i/>
          <w:iCs/>
        </w:rPr>
        <w:t>S. aureus</w:t>
      </w:r>
      <w:r w:rsidR="0073580A" w:rsidRPr="0073580A">
        <w:rPr>
          <w:i/>
          <w:iCs/>
        </w:rPr>
        <w:t xml:space="preserve"> </w:t>
      </w:r>
      <w:r>
        <w:t xml:space="preserve">behaviour in an </w:t>
      </w:r>
      <w:r>
        <w:rPr>
          <w:i/>
        </w:rPr>
        <w:t xml:space="preserve">in-vivo </w:t>
      </w:r>
      <w:r>
        <w:t xml:space="preserve">setting, more complex organisms </w:t>
      </w:r>
      <w:r w:rsidR="00DB2EED">
        <w:t xml:space="preserve">with evolved immune systems </w:t>
      </w:r>
      <w:r>
        <w:t>are essential for</w:t>
      </w:r>
      <w:r w:rsidR="00DB2EED">
        <w:t xml:space="preserve"> understanding pathogenesis.</w:t>
      </w:r>
    </w:p>
    <w:p w14:paraId="5208E468" w14:textId="77777777" w:rsidR="00DB2EED" w:rsidRPr="00A92198" w:rsidRDefault="00DB2EED" w:rsidP="00681AED"/>
    <w:p w14:paraId="37125D7F" w14:textId="6A00F3E5" w:rsidR="0091473B" w:rsidRDefault="0091473B" w:rsidP="0042099B">
      <w:pPr>
        <w:pStyle w:val="Heading2"/>
      </w:pPr>
      <w:bookmarkStart w:id="82" w:name="_Toc505262730"/>
      <w:bookmarkStart w:id="83" w:name="_Toc521494750"/>
      <w:r>
        <w:t>Vertebrate models</w:t>
      </w:r>
      <w:bookmarkEnd w:id="82"/>
      <w:bookmarkEnd w:id="83"/>
    </w:p>
    <w:p w14:paraId="24882471" w14:textId="77777777" w:rsidR="00B917DC" w:rsidRPr="00B917DC" w:rsidRDefault="00B917DC" w:rsidP="00B917DC"/>
    <w:p w14:paraId="5C5E773D" w14:textId="4CF3BF67" w:rsidR="0091473B" w:rsidRDefault="0091473B" w:rsidP="0042099B">
      <w:pPr>
        <w:pStyle w:val="Heading3"/>
      </w:pPr>
      <w:bookmarkStart w:id="84" w:name="_Toc505262731"/>
      <w:bookmarkStart w:id="85" w:name="_Toc521494751"/>
      <w:r>
        <w:t>Zebrafish</w:t>
      </w:r>
      <w:bookmarkEnd w:id="84"/>
      <w:bookmarkEnd w:id="85"/>
    </w:p>
    <w:p w14:paraId="3EA41016" w14:textId="77777777" w:rsidR="008A068E" w:rsidRPr="008A068E" w:rsidRDefault="008A068E" w:rsidP="008A068E"/>
    <w:p w14:paraId="7CA92729" w14:textId="6653570D" w:rsidR="00DB2EED" w:rsidRDefault="008F0AB5" w:rsidP="00DB2EED">
      <w:pPr>
        <w:rPr>
          <w:i/>
        </w:rPr>
      </w:pPr>
      <w:r>
        <w:t xml:space="preserve">The zebrafish </w:t>
      </w:r>
      <w:r w:rsidR="00822EB8">
        <w:t>were initially used to study embryogenesis and aspects of developmental biology. However</w:t>
      </w:r>
      <w:r w:rsidR="009E7A2D">
        <w:t>,</w:t>
      </w:r>
      <w:r w:rsidR="00822EB8">
        <w:t xml:space="preserve"> with the onset of available tools for genetic manipulation, the zebrafish became a model organism for infection studies</w:t>
      </w:r>
      <w:r w:rsidR="009E7A2D">
        <w:t xml:space="preserve">, especially due to the fact that the innate immune system is the only one present in larval zebrafish, with the adaptive immune system </w:t>
      </w:r>
      <w:r w:rsidR="00974C6F">
        <w:t>maturing</w:t>
      </w:r>
      <w:r w:rsidR="009E7A2D">
        <w:t xml:space="preserve"> only several weeks later </w:t>
      </w:r>
      <w:r w:rsidR="00974C6F">
        <w:fldChar w:fldCharType="begin" w:fldLock="1"/>
      </w:r>
      <w:r w:rsidR="00B145F9">
        <w:instrText>ADDIN CSL_CITATION { "citationItems" : [ { "id" : "ITEM-1", "itemData" : { "DOI" : "10.1016/S0145-305X(03)00103-4", "ISBN" : "0145-305X (Print) 0145-305X (Linking)", "ISSN" : "0145305X", "PMID" : "12962979", "abstract" : "The development and maturation of the immune system in zebrafish was investigated using immune-related gene expression profiling by quantitative real-time polymerase chain reaction, in situ hybridization (ISH), immunoglobulin (Ig) detection by immuno-affinity purification and Western blotting as well as immersion immunization experiments. Ikaros expression was first detected at 1 day post-fertilization (dpf) and thereafter increased gradually to more than two-fold between 28 and 42dpf before decreasing to less than the initial 1dpf expression level in adult fish (aged 105dpf). Recombination activating gene-1 (Rag-1) expression levels increased rapidly (by 10-fold) between 3 and 17dpf, reaching a maximum between 21 and 28dpf before decreasing gradually. However, in adult fish aged 105dpf, the expression level of Rag-1 had dropped markedly, and was equivalent to the expression level at 3dpf. T-cell receptor alpha constant region and immunoglobulin light chain constant region (IgLC) isotype-1, 2 and 3 mRNAs were detected at low levels by 3dpf and their expression levels increased steadily to the adult range between 4 and 6 weeks post-fertilization (wpf). Using tissue-section ISH, Rag-1 expression was detected in head kidney by 2wpf while IgLC-1, 2 and 3 were detected in the head kidney and the thymus by 3wpf onwards. Secreted Ig was only detectable using immuno-affinity purification and Western blotting by 4wpf. Humoral response to T-independent antigen (formalin-killed Aeromonas hydrophila) and T-dependent antigen (human gamma globulin) was observed in zebrafish immunized at 4 and 6wpf, respectively, indicating that immunocompetence was achieved. The findings reveal that the zebrafish immune system is morphologically and functionally mature by 4-6wpf. \u00a9 2003 Published by Elsevier Ltd.", "author" : [ { "dropping-particle" : "", "family" : "Lam", "given" : "S. H.", "non-dropping-particle" : "", "parse-names" : false, "suffix" : "" }, { "dropping-particle" : "", "family" : "Chua", "given" : "H. L.", "non-dropping-particle" : "", "parse-names" : false, "suffix" : "" }, { "dropping-particle" : "", "family" : "Gong", "given" : "Z", "non-dropping-particle" : "", "parse-names" : false, "suffix" : "" }, { "dropping-particle" : "", "family" : "Lam", "given" : "T. J.", "non-dropping-particle" : "", "parse-names" : false, "suffix" : "" }, { "dropping-particle" : "", "family" : "Sin", "given" : "Y. M.", "non-dropping-particle" : "", "parse-names" : false, "suffix" : "" } ], "container-title" : "Developmental and Comparative Immunology", "id" : "ITEM-1", "issue" : "1", "issued" : { "date-parts" : [ [ "2004", "1", "1" ] ] }, "page" : "9-28", "publisher" : "Pergamon", "title" : "Development and maturation of the immune system in zebrafish, Danio rerio: A gene expression profiling, in situ hybridization and immunological study", "type" : "article-journal", "volume" : "28" }, "uris" : [ "http://www.mendeley.com/documents/?uuid=6f513d5b-c5e3-3b78-9325-80e0fcf5c17d" ] } ], "mendeley" : { "formattedCitation" : "(Lam &lt;i&gt;et al.&lt;/i&gt;, 2004)", "plainTextFormattedCitation" : "(Lam et al., 2004)", "previouslyFormattedCitation" : "(Lam &lt;i&gt;et al.&lt;/i&gt;, 2004)" }, "properties" : {  }, "schema" : "https://github.com/citation-style-language/schema/raw/master/csl-citation.json" }</w:instrText>
      </w:r>
      <w:r w:rsidR="00974C6F">
        <w:fldChar w:fldCharType="separate"/>
      </w:r>
      <w:r w:rsidR="00F71621" w:rsidRPr="00F71621">
        <w:rPr>
          <w:noProof/>
        </w:rPr>
        <w:t xml:space="preserve">(Lam </w:t>
      </w:r>
      <w:r w:rsidR="00F71621" w:rsidRPr="00F71621">
        <w:rPr>
          <w:i/>
          <w:noProof/>
        </w:rPr>
        <w:t>et al.</w:t>
      </w:r>
      <w:r w:rsidR="00F71621" w:rsidRPr="00F71621">
        <w:rPr>
          <w:noProof/>
        </w:rPr>
        <w:t>, 2004)</w:t>
      </w:r>
      <w:r w:rsidR="00974C6F">
        <w:fldChar w:fldCharType="end"/>
      </w:r>
      <w:r w:rsidR="00974C6F">
        <w:t>.</w:t>
      </w:r>
      <w:r w:rsidR="00A801C1">
        <w:t xml:space="preserve"> Moreover, real-time </w:t>
      </w:r>
      <w:r w:rsidR="00A801C1">
        <w:lastRenderedPageBreak/>
        <w:t xml:space="preserve">visualization of pathogenesis has shed light on bacterial </w:t>
      </w:r>
      <w:r w:rsidR="009B0B86">
        <w:t xml:space="preserve">functions </w:t>
      </w:r>
      <w:r w:rsidR="009B0B86">
        <w:rPr>
          <w:i/>
        </w:rPr>
        <w:t xml:space="preserve">in-vivo </w:t>
      </w:r>
      <w:r w:rsidR="009B0B86">
        <w:t xml:space="preserve">such as </w:t>
      </w:r>
      <w:r w:rsidR="0022756A">
        <w:t xml:space="preserve">virulence factor expression in </w:t>
      </w:r>
      <w:r w:rsidR="0022756A">
        <w:rPr>
          <w:i/>
        </w:rPr>
        <w:t>P. aeruginosa</w:t>
      </w:r>
      <w:r w:rsidR="007F7C11">
        <w:rPr>
          <w:i/>
        </w:rPr>
        <w:t xml:space="preserve"> </w:t>
      </w:r>
      <w:r w:rsidR="007F7C11">
        <w:rPr>
          <w:i/>
        </w:rPr>
        <w:fldChar w:fldCharType="begin" w:fldLock="1"/>
      </w:r>
      <w:r w:rsidR="00B145F9">
        <w:rPr>
          <w:i/>
        </w:rPr>
        <w:instrText>ADDIN CSL_CITATION { "citationItems" : [ { "id" : "ITEM-1", "itemData" : { "DOI" : "10.3389/fcimb.2017.00334", "ISSN" : "2235-2988", "PMID" : "28791256", "abstract" : "The outcome of a host-pathogen interaction is determined by the conditions of the host, the pathogen, and the environment. Although numerous proteomic studies of in vitro-grown microbial pathogens have been performed, in vivo proteomic approaches are still rare. In addition, increasing evidence supports that in vitro studies inadequately reflect in vivo conditions. Choosing the proper host is essential to detect the expression of proteins from the pathogen in vivo. Numerous studies have demonstrated the suitability of zebrafish (Danio rerio) embryos as a model to in vivo studies of Pseudomonas aeruginosa infection. In most zebrafish-pathogen studies, infection is achieved by microinjection of bacteria into the larvae. However, few reports using static immersion of bacterial pathogens have been published. In this study we infected 3 days post-fertilization (DPF) zebrafish larvae with P. aeruginosa PAO1 by immersion and injection and tracked the in vivo immune response by the zebrafish. Additionally, by using non-isotopic (Q-exactive) metaproteomics we simultaneously evaluated the proteomic response of the pathogen (P. aeruginosa PAO1) and the host (zebrafish). We found some zebrafish metabolic pathways, such as hypoxia response via HIF activation pathway, were exclusively enriched in the larvae exposed by static immersion. In contrast, we found that inflammation mediated by chemokine and cytokine signaling pathways was exclusively enriched in the larvae exposed by injection, while the integrin signaling pathway and angiogenesis were solely enriched in the larvae exposed by immersion. We also found important virulence factors from P. aeruginosa that were enriched only after exposure by injection, such as the Type-III secretion system and flagella-associated proteins. On the other hand, P. aeruginosa proteins involved in processes like biofilm formation, and cellular responses to antibiotic and starvation were enriched exclusively after exposure by immersion. We demonstrated the suitability of zebrafish embryos as a model for in vivo host-pathogen based proteomic studies in P. aeruginosa. Our global proteomic profiling identifies novel molecular signatures that give systematic insight into zebrafish-Pseudomonas interaction.", "author" : [ { "dropping-particle" : "", "family" : "D\u00edaz-Pascual", "given" : "Francisco", "non-dropping-particle" : "", "parse-names" : false, "suffix" : "" }, { "dropping-particle" : "", "family" : "Ort\u00edz-Sever\u00edn", "given" : "Javiera", "non-dropping-particle" : "", "parse-names" : false, "suffix" : "" }, { "dropping-particle" : "", "family" : "Varas", "given" : "Macarena A", "non-dropping-particle" : "", "parse-names" : false, "suffix" : "" }, { "dropping-particle" : "", "family" : "Allende", "given" : "Miguel L", "non-dropping-particle" : "", "parse-names" : false, "suffix" : "" }, { "dropping-particle" : "", "family" : "Ch\u00e1vez", "given" : "Francisco P", "non-dropping-particle" : "", "parse-names" : false, "suffix" : "" } ], "container-title" : "Frontiers in cellular and infection microbiology", "id" : "ITEM-1", "issued" : { "date-parts" : [ [ "2017" ] ] }, "page" : "334", "publisher" : "Frontiers Media SA", "title" : "In vivo Host-Pathogen Interaction as Revealed by Global Proteomic Profiling of Zebrafish Larvae.", "type" : "article-journal", "volume" : "7" }, "uris" : [ "http://www.mendeley.com/documents/?uuid=3464daf2-1f14-3a31-aaa8-46d449fc966f" ] } ], "mendeley" : { "formattedCitation" : "(D\u00edaz-Pascual &lt;i&gt;et al.&lt;/i&gt;, 2017)", "plainTextFormattedCitation" : "(D\u00edaz-Pascual et al., 2017)", "previouslyFormattedCitation" : "(D\u00edaz-Pascual &lt;i&gt;et al.&lt;/i&gt;, 2017)" }, "properties" : {  }, "schema" : "https://github.com/citation-style-language/schema/raw/master/csl-citation.json" }</w:instrText>
      </w:r>
      <w:r w:rsidR="007F7C11">
        <w:rPr>
          <w:i/>
        </w:rPr>
        <w:fldChar w:fldCharType="separate"/>
      </w:r>
      <w:r w:rsidR="00F71621" w:rsidRPr="00F71621">
        <w:rPr>
          <w:noProof/>
        </w:rPr>
        <w:t xml:space="preserve">(Díaz-Pascual </w:t>
      </w:r>
      <w:r w:rsidR="00F71621" w:rsidRPr="00F71621">
        <w:rPr>
          <w:i/>
          <w:noProof/>
        </w:rPr>
        <w:t>et al.</w:t>
      </w:r>
      <w:r w:rsidR="00F71621" w:rsidRPr="00F71621">
        <w:rPr>
          <w:noProof/>
        </w:rPr>
        <w:t>, 2017)</w:t>
      </w:r>
      <w:r w:rsidR="007F7C11">
        <w:rPr>
          <w:i/>
        </w:rPr>
        <w:fldChar w:fldCharType="end"/>
      </w:r>
      <w:r w:rsidR="007F7C11">
        <w:rPr>
          <w:i/>
        </w:rPr>
        <w:t>,</w:t>
      </w:r>
      <w:r w:rsidR="00186E86">
        <w:rPr>
          <w:i/>
        </w:rPr>
        <w:t xml:space="preserve"> S. enterica </w:t>
      </w:r>
      <w:r w:rsidR="00186E86">
        <w:t xml:space="preserve">and </w:t>
      </w:r>
      <w:r w:rsidR="00186E86">
        <w:rPr>
          <w:i/>
        </w:rPr>
        <w:t>M. marinum</w:t>
      </w:r>
      <w:r w:rsidR="0073580A" w:rsidRPr="0073580A">
        <w:rPr>
          <w:i/>
          <w:iCs/>
        </w:rPr>
        <w:t xml:space="preserve"> </w:t>
      </w:r>
      <w:r w:rsidR="00067626">
        <w:rPr>
          <w:i/>
        </w:rPr>
        <w:fldChar w:fldCharType="begin" w:fldLock="1"/>
      </w:r>
      <w:r w:rsidR="00B145F9">
        <w:rPr>
          <w:i/>
        </w:rPr>
        <w:instrText>ADDIN CSL_CITATION { "citationItems" : [ { "id" : "ITEM-1", "itemData" : { "DOI" : "10.3791/3781", "ISBN" : "1940-087X", "ISSN" : "1940-087X", "PMID" : "22453760", "abstract" : "Zebrafish (Danio rerio) embryos are increasingly used as a model for studying the function of the vertebrate innate immune system in host-pathogen interactions. The major cell types of the innate immune system, macrophages and neutrophils, develop during the first days of embryogenesis prior to the maturation of lymphocytes that are required for adaptive immune responses. The ease of obtaining large numbers of embryos, their accessibility due to external development, the optical transparency of embryonic and larval stages, a wide range of genetic tools, extensive mutant resources and collections of transgenic reporter lines, all add to the versatility of the zebrafish model. Salmonella enterica serovar Typhimurium (S. typhimurium) and Mycobacterium marinum can reside intracellularly in macrophages and are frequently used to study host-pathogen interactions in zebrafish embryos. The infection processes of these two bacterial pathogens are interesting to compare because S. typhimurium infection is acute and lethal within one day, whereas M. marinum infection is chronic and can be imaged up to the larval stage. The site of micro-injection of bacteria into the embryo determines whether the infection will rapidly become systemic or will initially remain localized. A rapid systemic infection can be established by micro-injecting bacteria directly into the blood circulation via the caudal vein at the posterior blood island or via the Duct of Cuvier, a wide circulation channel on the yolk sac connecting the heart to the trunk vasculature. At 1 dpf, when embryos at this stage have phagocytically active macrophages but neutrophils have not yet matured, injecting into the blood island is preferred. For injections at 2-3 dpf, when embryos also have developed functional (myeloperoxidase-producing) neutrophils, the Duct of Cuvier is preferred as the injection site. To study directed migration of myeloid cells towards local infections, bacteria can be injected into the tail muscle, otic vesicle, or hindbrain ventricle. In addition, the notochord, a structure that appears to be normally inaccessible to myeloid cells, is highly susceptible to local infection. A useful alternative for high-throughput applications is the injection of bacteria into the yolk of embryos within the first hours after fertilization. Combining fluorescent bacteria and transgenic zebrafish lines with fluorescent macrophages or neutrophils creates ideal circumstances for multi-color imaging of hos\u2026", "author" : [ { "dropping-particle" : "", "family" : "Benard", "given" : "Erica L", "non-dropping-particle" : "", "parse-names" : false, "suffix" : "" }, { "dropping-particle" : "", "family" : "Sar", "given" : "Astrid M", "non-dropping-particle" : "van der", "parse-names" : false, "suffix" : "" }, { "dropping-particle" : "", "family" : "Ellett", "given" : "Felix", "non-dropping-particle" : "", "parse-names" : false, "suffix" : "" }, { "dropping-particle" : "", "family" : "Lieschke", "given" : "Graham J", "non-dropping-particle" : "", "parse-names" : false, "suffix" : "" }, { "dropping-particle" : "", "family" : "Spaink", "given" : "Herman P", "non-dropping-particle" : "", "parse-names" : false, "suffix" : "" }, { "dropping-particle" : "", "family" : "Meijer", "given" : "Annemarie H", "non-dropping-particle" : "", "parse-names" : false, "suffix" : "" } ], "container-title" : "Journal of Visualized Experiments", "id" : "ITEM-1", "issue" : "61", "issued" : { "date-parts" : [ [ "2012", "3", "15" ] ] }, "publisher" : "MyJoVE Corporation", "title" : "Infection of Zebrafish Embryos with Intracellular Bacterial Pathogens", "type" : "article-journal" }, "uris" : [ "http://www.mendeley.com/documents/?uuid=a5dfbca9-f309-320c-a23b-3e7f82e1553a" ] } ], "mendeley" : { "formattedCitation" : "(Benard &lt;i&gt;et al.&lt;/i&gt;, 2012)", "plainTextFormattedCitation" : "(Benard et al., 2012)", "previouslyFormattedCitation" : "(Benard &lt;i&gt;et al.&lt;/i&gt;, 2012)" }, "properties" : {  }, "schema" : "https://github.com/citation-style-language/schema/raw/master/csl-citation.json" }</w:instrText>
      </w:r>
      <w:r w:rsidR="00067626">
        <w:rPr>
          <w:i/>
        </w:rPr>
        <w:fldChar w:fldCharType="separate"/>
      </w:r>
      <w:r w:rsidR="00F71621" w:rsidRPr="00F71621">
        <w:rPr>
          <w:noProof/>
        </w:rPr>
        <w:t xml:space="preserve">(Benard </w:t>
      </w:r>
      <w:r w:rsidR="00F71621" w:rsidRPr="00F71621">
        <w:rPr>
          <w:i/>
          <w:noProof/>
        </w:rPr>
        <w:t>et al.</w:t>
      </w:r>
      <w:r w:rsidR="00F71621" w:rsidRPr="00F71621">
        <w:rPr>
          <w:noProof/>
        </w:rPr>
        <w:t>, 2012)</w:t>
      </w:r>
      <w:r w:rsidR="00067626">
        <w:rPr>
          <w:i/>
        </w:rPr>
        <w:fldChar w:fldCharType="end"/>
      </w:r>
      <w:r w:rsidR="00EF12AF">
        <w:rPr>
          <w:i/>
        </w:rPr>
        <w:t xml:space="preserve">, </w:t>
      </w:r>
      <w:r w:rsidR="00EF12AF" w:rsidRPr="00EF12AF">
        <w:t>as well</w:t>
      </w:r>
      <w:r w:rsidR="00EF12AF">
        <w:rPr>
          <w:i/>
        </w:rPr>
        <w:t xml:space="preserve"> as </w:t>
      </w:r>
      <w:r w:rsidR="00F45958" w:rsidRPr="00F45958">
        <w:rPr>
          <w:i/>
          <w:iCs/>
        </w:rPr>
        <w:t>S. aureus</w:t>
      </w:r>
      <w:r w:rsidR="0073580A" w:rsidRPr="0073580A">
        <w:rPr>
          <w:i/>
          <w:iCs/>
        </w:rPr>
        <w:t xml:space="preserve"> </w:t>
      </w:r>
      <w:r w:rsidR="00067626">
        <w:rPr>
          <w:i/>
        </w:rPr>
        <w:fldChar w:fldCharType="begin" w:fldLock="1"/>
      </w:r>
      <w:r w:rsidR="00B145F9">
        <w:rPr>
          <w:i/>
        </w:rPr>
        <w:instrText>ADDIN CSL_CITATION { "citationItems" : [ { "id" : "ITEM-1", "itemData" : { "DOI" : "10.1111/j.1462-5822.2012.01826.x", "ISBN" : "1462-5822 (Electronic)\\r1462-5814 (Linking)", "ISSN" : "14625814", "PMID" : "22694745", "abstract" : "The innate immune system is the primary defence against the versatile pathogen, Staphylococcus aureus. How this organism is able to avoid immune killing and cause infections is poorly understood. Using an established larval zebrafish infection model, we have shown that overwhelming infection is due to subversion of phagocytes by staphylococci, allowing bacteria to evade killing and found foci of disease. Larval zebrafish coinfected with two S. aureus strains carrying different fluorescent reporter gene fusions (but otherwise isogenic) had bacterial lesions, at the time of host death, containing predominantly one strain. Quantitative data using two marked strains revealed that the strain ratios, during overwhelming infection, were often skewed towards the extremes, with one strain predominating. Infection with passaged bacterial clones revealed the phenomenon not to bedue to adventitious mutations acquired by the pathogen. After infection of the host, all bacteria are internalized by phagocytes and the skewing of population ratios is absolutely dependent on the presence of phagocytes. Mathematical modelling of pathogen population dynamics revealed the data patterns are consistent with the hypothesis that a small number of infected phagocytes serve as an intracellular reservoir for S. aureus, which upon release leads to disseminated infection. Strategies to specifically alter neutrophil/macrophage numbers were used to map the potential subpopulation of phagocytes acting as a pathogen reservoir, revealing neutrophils as the likely 'niche'. Subsequently in a murine sepsis model, S. aureus abscesses in kidneys were also found to be predominantly clonal, therefore likely founded by an individual cell, suggesting a potential mechanism analogous to the zebrafish model with few protected niches. These findings add credence to the argument that S. aureus control regimes should recognize both the intracellular as well as extracellular facets of the S. aureus life cycle.", "author" : [ { "dropping-particle" : "", "family" : "Prajsnar", "given" : "Tomasz K", "non-dropping-particle" : "", "parse-names" : false, "suffix" : "" }, { "dropping-particle" : "", "family" : "Hamilton", "given" : "Ruth", "non-dropping-particle" : "", "parse-names" : false, "suffix" : "" }, { "dropping-particle" : "", "family" : "Garcia-Lara", "given" : "Jorge", "non-dropping-particle" : "", "parse-names" : false, "suffix" : "" }, { "dropping-particle" : "", "family" : "Mcvicker", "given" : "Gareth", "non-dropping-particle" : "", "parse-names" : false, "suffix" : "" }, { "dropping-particle" : "", "family" : "Williams", "given" : "Alexander", "non-dropping-particle" : "", "parse-names" : false, "suffix" : "" }, { "dropping-particle" : "", "family" : "Boots", "given" : "Michael", "non-dropping-particle" : "", "parse-names" : false, "suffix" : "" }, { "dropping-particle" : "", "family" : "Foster", "given" : "Simon J", "non-dropping-particle" : "", "parse-names" : false, "suffix" : "" }, { "dropping-particle" : "", "family" : "Renshaw", "given" : "Stephen A", "non-dropping-particle" : "", "parse-names" : false, "suffix" : "" } ], "container-title" : "Cellular Microbiology", "id" : "ITEM-1", "issue" : "10", "issued" : { "date-parts" : [ [ "2012", "10" ] ] }, "page" : "1600-1619", "publisher" : "Wiley-Blackwell", "title" : "A privileged intraphagocyte niche is responsible for disseminated infection of staphylococcus aureus in a zebrafish model", "type" : "article-journal", "volume" : "14" }, "uris" : [ "http://www.mendeley.com/documents/?uuid=5d7a3707-dab3-3ccb-a888-b8c5b2e5cdcf" ] } ], "mendeley" : { "formattedCitation" : "(Prajsnar, Hamilton, Garcia-Lara, Mcvicker, &lt;i&gt;et al.&lt;/i&gt;, 2012)", "plainTextFormattedCitation" : "(Prajsnar, Hamilton, Garcia-Lara, Mcvicker, et al., 2012)", "previouslyFormattedCitation" : "(Prajsnar, Hamilton, Garcia-Lara, Mcvicker, &lt;i&gt;et al.&lt;/i&gt;, 2012)" }, "properties" : {  }, "schema" : "https://github.com/citation-style-language/schema/raw/master/csl-citation.json" }</w:instrText>
      </w:r>
      <w:r w:rsidR="00067626">
        <w:rPr>
          <w:i/>
        </w:rPr>
        <w:fldChar w:fldCharType="separate"/>
      </w:r>
      <w:r w:rsidR="00F71621" w:rsidRPr="00F71621">
        <w:rPr>
          <w:noProof/>
        </w:rPr>
        <w:t xml:space="preserve">(Prajsnar, Hamilton, Garcia-Lara, Mcvicker, </w:t>
      </w:r>
      <w:r w:rsidR="00F71621" w:rsidRPr="00F71621">
        <w:rPr>
          <w:i/>
          <w:noProof/>
        </w:rPr>
        <w:t>et al.</w:t>
      </w:r>
      <w:r w:rsidR="00F71621" w:rsidRPr="00F71621">
        <w:rPr>
          <w:noProof/>
        </w:rPr>
        <w:t>, 2012)</w:t>
      </w:r>
      <w:r w:rsidR="00067626">
        <w:rPr>
          <w:i/>
        </w:rPr>
        <w:fldChar w:fldCharType="end"/>
      </w:r>
      <w:r w:rsidR="00067626">
        <w:rPr>
          <w:i/>
        </w:rPr>
        <w:t>.</w:t>
      </w:r>
    </w:p>
    <w:p w14:paraId="2102F4E6" w14:textId="77777777" w:rsidR="003F5648" w:rsidRDefault="003F5648" w:rsidP="00DB2EED">
      <w:pPr>
        <w:rPr>
          <w:i/>
        </w:rPr>
      </w:pPr>
    </w:p>
    <w:p w14:paraId="429B3FD9" w14:textId="110C0A43" w:rsidR="003F5648" w:rsidRDefault="003F5648" w:rsidP="00DB2EED">
      <w:r>
        <w:t>Zebrafish housing requires an intricate system of aquari</w:t>
      </w:r>
      <w:r w:rsidR="006B4DCC">
        <w:t>a</w:t>
      </w:r>
      <w:r>
        <w:t xml:space="preserve"> and water filtering devices, however</w:t>
      </w:r>
      <w:r w:rsidR="00B917DC">
        <w:t xml:space="preserve"> </w:t>
      </w:r>
      <w:r>
        <w:t xml:space="preserve">breeding is exceptionally easy. Fertilised embryos can be collected the next day </w:t>
      </w:r>
      <w:r w:rsidR="00836103">
        <w:t>and are</w:t>
      </w:r>
      <w:r w:rsidR="00761A0E">
        <w:t xml:space="preserve"> not</w:t>
      </w:r>
      <w:r w:rsidR="00836103">
        <w:t xml:space="preserve"> </w:t>
      </w:r>
      <w:r w:rsidR="00B917DC">
        <w:t xml:space="preserve">only </w:t>
      </w:r>
      <w:r w:rsidR="00A30650">
        <w:t>optically</w:t>
      </w:r>
      <w:r w:rsidR="00761A0E">
        <w:t xml:space="preserve"> transparent but also easily genetically traceable through fluorophore-marked cells</w:t>
      </w:r>
      <w:r w:rsidR="00FC7D8B">
        <w:t xml:space="preserve"> </w:t>
      </w:r>
      <w:r w:rsidR="00FC7D8B">
        <w:fldChar w:fldCharType="begin" w:fldLock="1"/>
      </w:r>
      <w:r w:rsidR="00B145F9">
        <w:instrText>ADDIN CSL_CITATION { "citationItems" : [ { "id" : "ITEM-1", "itemData" : { "DOI" : "10.1371/journal.ppat.1002349", "ISBN" : "1553-7374 (Electronic)\\r1553-7366 (Linking)", "ISSN" : "15537366", "PMID" : "22241986", "author" : [ { "dropping-particle" : "", "family" : "Tobin", "given" : "David M.", "non-dropping-particle" : "", "parse-names" : false, "suffix" : "" }, { "dropping-particle" : "", "family" : "May", "given" : "Robin C.", "non-dropping-particle" : "", "parse-names" : false, "suffix" : "" }, { "dropping-particle" : "", "family" : "Wheeler", "given" : "Robert T.", "non-dropping-particle" : "", "parse-names" : false, "suffix" : "" } ], "container-title" : "PLoS Pathogens", "editor" : [ { "dropping-particle" : "", "family" : "Heitman", "given" : "Joseph", "non-dropping-particle" : "", "parse-names" : false, "suffix" : "" } ], "id" : "ITEM-1", "issue" : "1", "issued" : { "date-parts" : [ [ "2012", "1", "5" ] ] }, "page" : "e1002349", "publisher" : "Public Library of Science", "title" : "Zebrafish: A see-through host and a fluorescent toolbox to probe host-pathogen interaction", "type" : "article-journal", "volume" : "8" }, "uris" : [ "http://www.mendeley.com/documents/?uuid=d5ca6b66-1424-3c29-a272-6bc81630611c" ] } ], "mendeley" : { "formattedCitation" : "(Tobin, May and Wheeler, 2012)", "plainTextFormattedCitation" : "(Tobin, May and Wheeler, 2012)", "previouslyFormattedCitation" : "(Tobin, May and Wheeler, 2012)" }, "properties" : {  }, "schema" : "https://github.com/citation-style-language/schema/raw/master/csl-citation.json" }</w:instrText>
      </w:r>
      <w:r w:rsidR="00FC7D8B">
        <w:fldChar w:fldCharType="separate"/>
      </w:r>
      <w:r w:rsidR="00F71621" w:rsidRPr="00F71621">
        <w:rPr>
          <w:noProof/>
        </w:rPr>
        <w:t>(Tobin, May and Wheeler, 2012)</w:t>
      </w:r>
      <w:r w:rsidR="00FC7D8B">
        <w:fldChar w:fldCharType="end"/>
      </w:r>
      <w:r w:rsidR="00FC7D8B">
        <w:t xml:space="preserve">. For instance </w:t>
      </w:r>
      <w:r w:rsidR="002D10FF">
        <w:t>a macrophage specific marker mpeg-1 allow</w:t>
      </w:r>
      <w:r w:rsidR="006B4DCC">
        <w:t>s</w:t>
      </w:r>
      <w:r w:rsidR="002D10FF">
        <w:t xml:space="preserve"> for real-time observation of macrophage and neutrophil interactions in a zebrafish wound model </w:t>
      </w:r>
      <w:r w:rsidR="002D10FF">
        <w:fldChar w:fldCharType="begin" w:fldLock="1"/>
      </w:r>
      <w:r w:rsidR="00B145F9">
        <w:instrText>ADDIN CSL_CITATION { "citationItems" : [ { "id" : "ITEM-1", "itemData" : { "DOI" : "10.1182/blood-2010-10-314120", "ISBN" : "1528-0020 (Electronic) 0006-4971 (Linking)", "ISSN" : "00064971", "PMID" : "21084707", "abstract" : "Macrophages and neutrophils play important roles during the innate immune response, phagocytosing invading microbes and delivering antimicrobial compounds to the site of injury. Functional analyses of the cellular innate immune response in zebrafish infection/inflammation models have been aided by transgenic lines with fluorophore-marked neutrophils. However, it has not been possible to study macrophage behaviors and neutrophil/macrophage interactions in vivo directly because there has been no macrophage-only reporter line. To remove this roadblock, a macrophage-specific marker was identified (mpeg1) and its promoter used in mpeg1-driven transgenes. mpeg1-driven transgenes are expressed in macrophage-lineage cells that do not express neutrophil-marking transgenes. Using these lines, the different dynamic behaviors of neutrophils and macrophages after wounding were compared side-by-side in compound transgenics. Macrophage/neutrophil interactions, such as phagocytosis of senescent neutrophils, were readily observed in real time. These zebrafish transgenes provide a new resource that will contribute to the fields of inflammation, infection, and leukocyte biology.", "author" : [ { "dropping-particle" : "", "family" : "Ellett", "given" : "Felix", "non-dropping-particle" : "", "parse-names" : false, "suffix" : "" }, { "dropping-particle" : "", "family" : "Pase", "given" : "Luke", "non-dropping-particle" : "", "parse-names" : false, "suffix" : "" }, { "dropping-particle" : "", "family" : "Hayman", "given" : "John W", "non-dropping-particle" : "", "parse-names" : false, "suffix" : "" }, { "dropping-particle" : "", "family" : "Andrianopoulos", "given" : "Alex", "non-dropping-particle" : "", "parse-names" : false, "suffix" : "" }, { "dropping-particle" : "", "family" : "Lieschke", "given" : "Graham J", "non-dropping-particle" : "", "parse-names" : false, "suffix" : "" } ], "container-title" : "Blood", "id" : "ITEM-1", "issue" : "4", "issued" : { "date-parts" : [ [ "2011", "1", "27" ] ] }, "page" : "e49-56", "title" : "mpeg1 promoter transgenes direct macrophage-lineage expression in zebrafish", "type" : "article-journal", "volume" : "117" }, "uris" : [ "http://www.mendeley.com/documents/?uuid=17f0a90a-587f-33f4-a0c2-0dc3d5d6d288" ] } ], "mendeley" : { "formattedCitation" : "(Ellett &lt;i&gt;et al.&lt;/i&gt;, 2011)", "plainTextFormattedCitation" : "(Ellett et al., 2011)", "previouslyFormattedCitation" : "(Ellett &lt;i&gt;et al.&lt;/i&gt;, 2011)" }, "properties" : {  }, "schema" : "https://github.com/citation-style-language/schema/raw/master/csl-citation.json" }</w:instrText>
      </w:r>
      <w:r w:rsidR="002D10FF">
        <w:fldChar w:fldCharType="separate"/>
      </w:r>
      <w:r w:rsidR="00F71621" w:rsidRPr="00F71621">
        <w:rPr>
          <w:noProof/>
        </w:rPr>
        <w:t xml:space="preserve">(Ellett </w:t>
      </w:r>
      <w:r w:rsidR="00F71621" w:rsidRPr="00F71621">
        <w:rPr>
          <w:i/>
          <w:noProof/>
        </w:rPr>
        <w:t>et al.</w:t>
      </w:r>
      <w:r w:rsidR="00F71621" w:rsidRPr="00F71621">
        <w:rPr>
          <w:noProof/>
        </w:rPr>
        <w:t>, 2011)</w:t>
      </w:r>
      <w:r w:rsidR="002D10FF">
        <w:fldChar w:fldCharType="end"/>
      </w:r>
      <w:r w:rsidR="00C722A0">
        <w:t>. Several genetic tools are available for zebrafish manipulation such as reverse genetics using morpholinos</w:t>
      </w:r>
      <w:r w:rsidR="00DC09CD">
        <w:t>, allowing t</w:t>
      </w:r>
      <w:r w:rsidR="006B4DCC">
        <w:t>he</w:t>
      </w:r>
      <w:r w:rsidR="00DC09CD">
        <w:t xml:space="preserve"> specific </w:t>
      </w:r>
      <w:r w:rsidR="006B4DCC">
        <w:t>targeting of</w:t>
      </w:r>
      <w:r w:rsidR="00DC09CD">
        <w:t xml:space="preserve"> genes of interest</w:t>
      </w:r>
      <w:r w:rsidR="00EF4ECF">
        <w:t xml:space="preserve"> </w:t>
      </w:r>
      <w:r w:rsidR="00EF4ECF">
        <w:fldChar w:fldCharType="begin" w:fldLock="1"/>
      </w:r>
      <w:r w:rsidR="00B145F9">
        <w:instrText>ADDIN CSL_CITATION { "citationItems" : [ { "id" : "ITEM-1", "itemData" : { "DOI" : "10.1371/journal.pgen.1007000", "ISBN" : "1111111111", "ISSN" : "15537404", "PMID" : "29049395", "abstract" : "The zebrafish (Danio rerio) has emerged as a powerful model to study vertebrate development and disease. Its short generation time makes it amenable to genetic manipulation and analysis, and its small size and high fecundity make it especially well suited for large-scale forward genetic and chemical screens. Fast-developing zebrafish embryos are transparent, facilitating live imaging of a variety of developmental processes in wild-type and mutant animals. The zebrafish was originally chosen as a model with forward genetics in mind and has been used successfully in countless genetic screens. However, it quickly became a priority to be able to disrupt the function of specific genes in a targeted way. In the early 2000s, in the absence of tools for efficient targeted mutagenesis, morpholino (MO) antisense oligomers became the tool of choice for gene knockdown in a range of models including Xenopus, zebrafish, sea urchin, and chick [1, 2]. MOs are chemically synthesized oligomers that are typically injected into embryos at the 1-cell stage, bind complementary target mRNAs, and prevent their transla-tion or splicing. They are similar to small interfering RNAs (siRNAs) and short hairpin RNAs (shRNAs) in that they interfere with the function of a gene without altering its sequence. Based on their ability to phenocopy well-characterized mutants, MOs were rapidly adopted by zebrafish researchers to disrupt the function of genes that had not been uncovered by for-ward genetic screens. However, concerns soon arose about the off-target effects of MOs, moti-vating leading scientists in the zebrafish and Xenopus fields to publish a set of guidelines including controls and rescue experiments that, if followed carefully, would help distinguish specific phenotypes from off-target effects [3]. Since that time, the number of zebrafish lines carrying mutations in genes of interest has grown, at first gradually, from ongoing forward", "author" : [ { "dropping-particle" : "", "family" : "Stainier", "given" : "Didier Y.R.", "non-dropping-particle" : "", "parse-names" : false, "suffix" : "" }, { "dropping-particle" : "", "family" : "Raz", "given" : "Erez", "non-dropping-particle" : "", "parse-names" : false, "suffix" : "" }, { "dropping-particle" : "", "family" : "Lawson", "given" : "Nathan D.", "non-dropping-particle" : "", "parse-names" : false, "suffix" : "" }, { "dropping-particle" : "", "family" : "Ekker", "given" : "Stephen C.", "non-dropping-particle" : "", "parse-names" : false, "suffix" : "" }, { "dropping-particle" : "", "family" : "Burdine", "given" : "Rebecca D.", "non-dropping-particle" : "", "parse-names" : false, "suffix" : "" }, { "dropping-particle" : "", "family" : "Eisen", "given" : "Judith S.", "non-dropping-particle" : "", "parse-names" : false, "suffix" : "" }, { "dropping-particle" : "", "family" : "Ingham", "given" : "Philip W.", "non-dropping-particle" : "", "parse-names" : false, "suffix" : "" }, { "dropping-particle" : "", "family" : "Schulte-Merker", "given" : "Stefan", "non-dropping-particle" : "", "parse-names" : false, "suffix" : "" }, { "dropping-particle" : "", "family" : "Yelon", "given" : "Deborah", "non-dropping-particle" : "", "parse-names" : false, "suffix" : "" }, { "dropping-particle" : "", "family" : "Weinstein", "given" : "Brant M.", "non-dropping-particle" : "", "parse-names" : false, "suffix" : "" }, { "dropping-particle" : "", "family" : "Mullins", "given" : "Mary C.", "non-dropping-particle" : "", "parse-names" : false, "suffix" : "" }, { "dropping-particle" : "", "family" : "Wilson", "given" : "Stephen W.", "non-dropping-particle" : "", "parse-names" : false, "suffix" : "" }, { "dropping-particle" : "", "family" : "Ramakrishnan", "given" : "Lalita", "non-dropping-particle" : "", "parse-names" : false, "suffix" : "" }, { "dropping-particle" : "", "family" : "Amacher", "given" : "Sharon L.", "non-dropping-particle" : "", "parse-names" : false, "suffix" : "" }, { "dropping-particle" : "", "family" : "Neuhauss", "given" : "Stephan C.F.", "non-dropping-particle" : "", "parse-names" : false, "suffix" : "" }, { "dropping-particle" : "", "family" : "Meng", "given" : "Anming", "non-dropping-particle" : "", "parse-names" : false, "suffix" : "" }, { "dropping-particle" : "", "family" : "Mochizuki", "given" : "Naoki", "non-dropping-particle" : "", "parse-names" : false, "suffix" : "" }, { "dropping-particle" : "", "family" : "Panula", "given" : "Pertti", "non-dropping-particle" : "", "parse-names" : false, "suffix" : "" }, { "dropping-particle" : "", "family" : "Moens", "given" : "Cecilia B.", "non-dropping-particle" : "", "parse-names" : false, "suffix" : "" } ], "container-title" : "PLoS Genetics", "editor" : [ { "dropping-particle" : "", "family" : "Barsh", "given" : "Gregory S.", "non-dropping-particle" : "", "parse-names" : false, "suffix" : "" } ], "id" : "ITEM-1", "issue" : "10", "issued" : { "date-parts" : [ [ "2017", "10", "19" ] ] }, "page" : "e1007000", "publisher" : "Public Library of Science", "title" : "Guidelines for morpholino use in zebrafish", "type" : "article-journal", "volume" : "13" }, "uris" : [ "http://www.mendeley.com/documents/?uuid=03f27bcb-e384-3e87-9583-af5c43baa484" ] } ], "mendeley" : { "formattedCitation" : "(Stainier &lt;i&gt;et al.&lt;/i&gt;, 2017)", "plainTextFormattedCitation" : "(Stainier et al., 2017)", "previouslyFormattedCitation" : "(Stainier &lt;i&gt;et al.&lt;/i&gt;, 2017)" }, "properties" : {  }, "schema" : "https://github.com/citation-style-language/schema/raw/master/csl-citation.json" }</w:instrText>
      </w:r>
      <w:r w:rsidR="00EF4ECF">
        <w:fldChar w:fldCharType="separate"/>
      </w:r>
      <w:r w:rsidR="00F71621" w:rsidRPr="00F71621">
        <w:rPr>
          <w:noProof/>
        </w:rPr>
        <w:t xml:space="preserve">(Stainier </w:t>
      </w:r>
      <w:r w:rsidR="00F71621" w:rsidRPr="00F71621">
        <w:rPr>
          <w:i/>
          <w:noProof/>
        </w:rPr>
        <w:t>et al.</w:t>
      </w:r>
      <w:r w:rsidR="00F71621" w:rsidRPr="00F71621">
        <w:rPr>
          <w:noProof/>
        </w:rPr>
        <w:t>, 2017)</w:t>
      </w:r>
      <w:r w:rsidR="00EF4ECF">
        <w:fldChar w:fldCharType="end"/>
      </w:r>
      <w:r w:rsidR="00EF4ECF">
        <w:t xml:space="preserve">. One of the more popular morpholinos used in zebrafish immune research is </w:t>
      </w:r>
      <w:r w:rsidR="00EF4ECF">
        <w:rPr>
          <w:i/>
        </w:rPr>
        <w:t>pu.1</w:t>
      </w:r>
      <w:r w:rsidR="00AB3CB7">
        <w:rPr>
          <w:i/>
        </w:rPr>
        <w:t>,</w:t>
      </w:r>
      <w:r w:rsidR="004A63F0">
        <w:t xml:space="preserve"> </w:t>
      </w:r>
      <w:r w:rsidR="00AA501C">
        <w:t>when injected into the early stage zebrafish embryo, halt</w:t>
      </w:r>
      <w:r w:rsidR="006B4DCC">
        <w:t>s</w:t>
      </w:r>
      <w:r w:rsidR="00AA501C">
        <w:t xml:space="preserve"> myeloid cell creation by the embryo</w:t>
      </w:r>
      <w:r w:rsidR="006B4DCC">
        <w:t>s</w:t>
      </w:r>
      <w:r w:rsidR="00AA501C">
        <w:t xml:space="preserve"> for 48 </w:t>
      </w:r>
      <w:r w:rsidR="009303B5">
        <w:t>h</w:t>
      </w:r>
      <w:r w:rsidR="00AA501C">
        <w:t xml:space="preserve"> </w:t>
      </w:r>
      <w:r w:rsidR="00AA501C">
        <w:fldChar w:fldCharType="begin" w:fldLock="1"/>
      </w:r>
      <w:r w:rsidR="00B145F9">
        <w:instrText>ADDIN CSL_CITATION { "citationItems" : [ { "id" : "ITEM-1", "itemData" : { "DOI" : "10.1182/blood-2008-06-162495", "ISBN" : "1528-0020", "ISSN" : "15280020", "PMID" : "19131555", "abstract" : "The ETS protein Spi-1/Pu.1 plays a pivotal and widespread role throughout hematopoiesis in many species. This study describes the identification, characterization, and functional analysis of a new zebrafish spi transcription factor spi-1-like (spi-1l) that is expressed in primitive myeloid cells, erythro-myelo progenitor cells, and in the adult kidney. Spi-1l functions genetically downstream of etsrp, scl, and spi-1/pu.1 in myeloid differentiation. Spi-1l is coexpressed in a subset of spi-1/pu.1 cells and its function is necessary and sufficient for macrophage and granulocyte differentiation. These results establish a critical role for spi-1l in zebrafish myeloid cell differentiation.", "author" : [ { "dropping-particle" : "", "family" : "Bukrinsky", "given" : "Alex", "non-dropping-particle" : "", "parse-names" : false, "suffix" : "" }, { "dropping-particle" : "", "family" : "Griffin", "given" : "Kevin J.P.", "non-dropping-particle" : "", "parse-names" : false, "suffix" : "" }, { "dropping-particle" : "", "family" : "Zhao", "given" : "Yan", "non-dropping-particle" : "", "parse-names" : false, "suffix" : "" }, { "dropping-particle" : "", "family" : "Lin", "given" : "Shuo", "non-dropping-particle" : "", "parse-names" : false, "suffix" : "" }, { "dropping-particle" : "", "family" : "Banerjee", "given" : "Utpal", "non-dropping-particle" : "", "parse-names" : false, "suffix" : "" } ], "container-title" : "Blood", "id" : "ITEM-1", "issue" : "9", "issued" : { "date-parts" : [ [ "2009", "2", "26" ] ] }, "page" : "2038-2046", "publisher" : "American Society of Hematology", "title" : "Essential role of spi-1-like (spi-1l) in zebrafish myeloid cell differentiation", "type" : "article-journal", "volume" : "113" }, "uris" : [ "http://www.mendeley.com/documents/?uuid=ed7d990b-1d52-3988-b59a-71b0198fec6d" ] }, { "id" : "ITEM-2", "itemData" : { "DOI" : "10.1016/0092-8674(90)90219-5", "ISBN" : "0092-8674 (Print)", "ISSN" : "00928674", "PMID" : "2180582", "abstract" : "We have isolated a cDNA clone, PU.1, that codes for a new tissue-specific DNA binding protein. Analysis of the binding site by methylation interference and DNA-ase I protection revealed that the PU.1 protein recognized a purine-rich sequence, 5???-GAGGAA-3??? (PU box). The PU.1 protein was shown to be a transcriptional activator that is expressed in macrophages and B cells. cDNA constructions used to generate proteins lacking portions of either the amino- or carboxy-terminal ends of the PU.1 protein placed the DNA binding domain in the highly basic carboxy-terminal domain of the protein. The amino acid sequence in the binding domain of PU.1 has considerable identity with proteins belonging to the ets oncogene family. ?? 1990.", "author" : [ { "dropping-particle" : "", "family" : "Klemsz", "given" : "Michael J", "non-dropping-particle" : "", "parse-names" : false, "suffix" : "" }, { "dropping-particle" : "", "family" : "McKercher", "given" : "Scott R.", "non-dropping-particle" : "", "parse-names" : false, "suffix" : "" }, { "dropping-particle" : "", "family" : "Celada", "given" : "Antonio", "non-dropping-particle" : "", "parse-names" : false, "suffix" : "" }, { "dropping-particle" : "", "family" : "Beveren", "given" : "Charles", "non-dropping-particle" : "Van", "parse-names" : false, "suffix" : "" }, { "dropping-particle" : "", "family" : "Maki", "given" : "Richard A", "non-dropping-particle" : "", "parse-names" : false, "suffix" : "" } ], "container-title" : "Cell", "id" : "ITEM-2", "issue" : "1", "issued" : { "date-parts" : [ [ "1990" ] ] }, "page" : "113-124", "title" : "The macrophage and B cell-specific transcription factor PU.1 is related to the ets oncogene", "type" : "article-journal", "volume" : "61" }, "uris" : [ "http://www.mendeley.com/documents/?uuid=6dd15d5b-b1fb-3edf-9dc1-b920e6d9e8ce" ] } ], "mendeley" : { "formattedCitation" : "(Klemsz &lt;i&gt;et al.&lt;/i&gt;, 1990; Bukrinsky &lt;i&gt;et al.&lt;/i&gt;, 2009)", "plainTextFormattedCitation" : "(Klemsz et al., 1990; Bukrinsky et al., 2009)", "previouslyFormattedCitation" : "(Klemsz &lt;i&gt;et al.&lt;/i&gt;, 1990; Bukrinsky &lt;i&gt;et al.&lt;/i&gt;, 2009)" }, "properties" : {  }, "schema" : "https://github.com/citation-style-language/schema/raw/master/csl-citation.json" }</w:instrText>
      </w:r>
      <w:r w:rsidR="00AA501C">
        <w:fldChar w:fldCharType="separate"/>
      </w:r>
      <w:r w:rsidR="00F71621" w:rsidRPr="00F71621">
        <w:rPr>
          <w:noProof/>
        </w:rPr>
        <w:t xml:space="preserve">(Klemsz </w:t>
      </w:r>
      <w:r w:rsidR="00F71621" w:rsidRPr="00F71621">
        <w:rPr>
          <w:i/>
          <w:noProof/>
        </w:rPr>
        <w:t>et al.</w:t>
      </w:r>
      <w:r w:rsidR="00F71621" w:rsidRPr="00F71621">
        <w:rPr>
          <w:noProof/>
        </w:rPr>
        <w:t xml:space="preserve">, 1990; Bukrinsky </w:t>
      </w:r>
      <w:r w:rsidR="00F71621" w:rsidRPr="00F71621">
        <w:rPr>
          <w:i/>
          <w:noProof/>
        </w:rPr>
        <w:t>et al.</w:t>
      </w:r>
      <w:r w:rsidR="00F71621" w:rsidRPr="00F71621">
        <w:rPr>
          <w:noProof/>
        </w:rPr>
        <w:t>, 2009)</w:t>
      </w:r>
      <w:r w:rsidR="00AA501C">
        <w:fldChar w:fldCharType="end"/>
      </w:r>
      <w:r w:rsidR="00AA501C">
        <w:t>.</w:t>
      </w:r>
      <w:r w:rsidR="00FA36FF">
        <w:t xml:space="preserve"> However there has recently been </w:t>
      </w:r>
      <w:r w:rsidR="006B4DCC">
        <w:t xml:space="preserve">reports </w:t>
      </w:r>
      <w:r w:rsidR="00FA36FF">
        <w:t>of off-target mor</w:t>
      </w:r>
      <w:r w:rsidR="00DC2DE8">
        <w:t>pholino binding</w:t>
      </w:r>
      <w:r w:rsidR="00C465C5">
        <w:t xml:space="preserve">, with studies reporting inconsistent or even contradictory results when using a morpholino </w:t>
      </w:r>
      <w:r w:rsidR="006E1681">
        <w:t xml:space="preserve">as opposed to a genetic knockout embryo </w:t>
      </w:r>
      <w:r w:rsidR="006E1681">
        <w:fldChar w:fldCharType="begin" w:fldLock="1"/>
      </w:r>
      <w:r w:rsidR="00B145F9">
        <w:instrText>ADDIN CSL_CITATION { "citationItems" : [ { "id" : "ITEM-1", "itemData" : { "DOI" : "10.1371/journal.pone.0172227", "ISBN" : "1111111111", "ISSN" : "19326203", "PMID" : "28192479", "abstract" : "Tmem88a is a transmembrane protein that is thought to be a negative regulator of the Wnt signalling pathway. Several groups have used antisense morpholino oligonucleotides in an effort to characterise the role of tmem88a in zebrafish cardiovascular development, but they have not obtained consistent results. Here, we generate an 8 bp deletion in the coding region of the tmem88a locus using TALENs, and we have gone on to establish a viable homozygous tmem88a\u03948 mutant line. Although tmem88a\u03948 mutants have reduced expression of some key haematopoietic genes, differentiation of erythrocytes and neutrophils is unaffected, contradicting our previous study using antisense morpholino oligonucleotides. We find that expression of the tmem88a paralogue tmem88b is not significantly changed in tmem88a\u03948 mutants and injection of the tmem88a splice-blocking morpholino oligonucleotide into tmem88a\u03948 mutants recapitulates the reduction of erythrocytes observed in morphants using o-Dianisidine. This suggests that there is a partial, but inessential, requirement for tmem88a during haematopoiesis and that morpholino injection exacerbates this phenotype in tmem88a morpholino knockdown embryos.", "author" : [ { "dropping-particle" : "", "family" : "Eve", "given" : "Alexander M.J.", "non-dropping-particle" : "", "parse-names" : false, "suffix" : "" }, { "dropping-particle" : "", "family" : "Place", "given" : "Elsie S.", "non-dropping-particle" : "", "parse-names" : false, "suffix" : "" }, { "dropping-particle" : "", "family" : "Smith", "given" : "James C.", "non-dropping-particle" : "", "parse-names" : false, "suffix" : "" } ], "container-title" : "PLoS ONE", "editor" : [ { "dropping-particle" : "", "family" : "Gibert", "given" : "Yann", "non-dropping-particle" : "", "parse-names" : false, "suffix" : "" } ], "id" : "ITEM-1", "issue" : "2", "issued" : { "date-parts" : [ [ "2017", "2", "13" ] ] }, "page" : "e0172227", "publisher" : "Public Library of Science", "title" : "Comparison of Zebrafish tmem88a mutant &amp; morpholino knockdown phenotypes", "type" : "article-journal", "volume" : "12" }, "uris" : [ "http://www.mendeley.com/documents/?uuid=0500ddff-a5ed-3c21-83ee-acded23158b4" ] } ], "mendeley" : { "formattedCitation" : "(Eve, Place and Smith, 2017)", "plainTextFormattedCitation" : "(Eve, Place and Smith, 2017)", "previouslyFormattedCitation" : "(Eve, Place and Smith, 2017)" }, "properties" : {  }, "schema" : "https://github.com/citation-style-language/schema/raw/master/csl-citation.json" }</w:instrText>
      </w:r>
      <w:r w:rsidR="006E1681">
        <w:fldChar w:fldCharType="separate"/>
      </w:r>
      <w:r w:rsidR="00F71621" w:rsidRPr="00F71621">
        <w:rPr>
          <w:noProof/>
        </w:rPr>
        <w:t>(Eve, Place and Smith, 2017)</w:t>
      </w:r>
      <w:r w:rsidR="006E1681">
        <w:fldChar w:fldCharType="end"/>
      </w:r>
      <w:r w:rsidR="006E1681">
        <w:t>.</w:t>
      </w:r>
    </w:p>
    <w:p w14:paraId="3AF75C7E" w14:textId="77777777" w:rsidR="008A068E" w:rsidRDefault="008A068E" w:rsidP="00DB2EED"/>
    <w:p w14:paraId="778D6E58" w14:textId="0F9A57DC" w:rsidR="00243ED0" w:rsidRDefault="00D45A2A" w:rsidP="00DB2EED">
      <w:r>
        <w:t>To date, the CRISPR</w:t>
      </w:r>
      <w:r w:rsidR="001A785A">
        <w:t xml:space="preserve">/cas9 </w:t>
      </w:r>
      <w:r w:rsidR="00BA303D">
        <w:t xml:space="preserve">(clustered regularly interspaced short palindromic repeats) </w:t>
      </w:r>
      <w:r w:rsidR="001A785A">
        <w:t>system is</w:t>
      </w:r>
      <w:r w:rsidR="0073580A" w:rsidRPr="0073580A">
        <w:rPr>
          <w:i/>
          <w:iCs/>
        </w:rPr>
        <w:t xml:space="preserve"> </w:t>
      </w:r>
      <w:r w:rsidR="001A785A">
        <w:t>considered the best and most reliable tool for zebrafish genetic manipulation</w:t>
      </w:r>
      <w:r w:rsidR="00BA303D">
        <w:t>, allowing</w:t>
      </w:r>
      <w:r w:rsidR="006B4DCC">
        <w:t xml:space="preserve"> one</w:t>
      </w:r>
      <w:r w:rsidR="00BA303D">
        <w:t xml:space="preserve"> to specifically and accurately target sites of interest on the DNA</w:t>
      </w:r>
      <w:r w:rsidR="00BD6ACD">
        <w:t xml:space="preserve"> </w:t>
      </w:r>
      <w:r w:rsidR="00BD6ACD">
        <w:fldChar w:fldCharType="begin" w:fldLock="1"/>
      </w:r>
      <w:r w:rsidR="00B145F9">
        <w:instrText>ADDIN CSL_CITATION { "citationItems" : [ { "id" : "ITEM-1", "itemData" : { "DOI" : "10.1016/j.tig.2016.10.005", "abstract" : "Geneticists have long sought the ability to manipulate vertebrate genomes by directly altering the information encoded in specific genes. The recently dis-covered clustered regularly interspaced short palindromic repeats (CRISPR)\u2013 Cas9 endonuclease has the ability to bind single loci within vertebrate genomes and generate double-strand breaks (DSBs) at those sites. These DSBs induce an endogenous DSB repair response that results in small insertions or deletions at the targeted site. Alternatively, a template can be supplied, in which case homology-directed repair results in the generation of engineered alleles at the break site. These changes alter the function of the targeted gene facilitating the analysis of gene function. This tool has been widely adopted in the zebrafish model; we discuss the development of this system in the zebrafish and how it can be manipulated to facilitate genome engineering.", "author" : [ { "dropping-particle" : "", "family" : "Li", "given" : "Mingyu", "non-dropping-particle" : "", "parse-names" : false, "suffix" : "" }, { "dropping-particle" : "", "family" : "Zhao", "given" : "Liyuan", "non-dropping-particle" : "", "parse-names" : false, "suffix" : "" }, { "dropping-particle" : "", "family" : "Page-Mccaw", "given" : "Patrick S", "non-dropping-particle" : "", "parse-names" : false, "suffix" : "" }, { "dropping-particle" : "", "family" : "Chen", "given" : "Wenbiao", "non-dropping-particle" : "", "parse-names" : false, "suffix" : "" } ], "id" : "ITEM-1", "issued" : { "date-parts" : [ [ "2016" ] ] }, "title" : "Zebrafish Genome Engineering Using the CRISPR\u2013Cas9 System", "type" : "article-journal" }, "uris" : [ "http://www.mendeley.com/documents/?uuid=a6a7748d-cc3b-347a-8c1d-a88aa0f3b0ce" ] } ], "mendeley" : { "formattedCitation" : "(Li &lt;i&gt;et al.&lt;/i&gt;, 2016)", "plainTextFormattedCitation" : "(Li et al., 2016)", "previouslyFormattedCitation" : "(Li &lt;i&gt;et al.&lt;/i&gt;, 2016)" }, "properties" : {  }, "schema" : "https://github.com/citation-style-language/schema/raw/master/csl-citation.json" }</w:instrText>
      </w:r>
      <w:r w:rsidR="00BD6ACD">
        <w:fldChar w:fldCharType="separate"/>
      </w:r>
      <w:r w:rsidR="00F71621" w:rsidRPr="00F71621">
        <w:rPr>
          <w:noProof/>
        </w:rPr>
        <w:t xml:space="preserve">(Li </w:t>
      </w:r>
      <w:r w:rsidR="00F71621" w:rsidRPr="00F71621">
        <w:rPr>
          <w:i/>
          <w:noProof/>
        </w:rPr>
        <w:t>et al.</w:t>
      </w:r>
      <w:r w:rsidR="00F71621" w:rsidRPr="00F71621">
        <w:rPr>
          <w:noProof/>
        </w:rPr>
        <w:t>, 2016)</w:t>
      </w:r>
      <w:r w:rsidR="00BD6ACD">
        <w:fldChar w:fldCharType="end"/>
      </w:r>
      <w:r w:rsidR="00575EBD">
        <w:t xml:space="preserve">. Both targeted knock-ins and knock-outs are </w:t>
      </w:r>
      <w:r w:rsidR="00246A45">
        <w:t>possible with the use of CRISPR</w:t>
      </w:r>
      <w:r w:rsidR="00AB3CB7">
        <w:t>,</w:t>
      </w:r>
      <w:r w:rsidR="00246A45">
        <w:t xml:space="preserve"> with </w:t>
      </w:r>
      <w:r w:rsidR="00246A45">
        <w:lastRenderedPageBreak/>
        <w:t xml:space="preserve">the main mechanism being </w:t>
      </w:r>
      <w:r w:rsidR="00E354CF">
        <w:t xml:space="preserve">two </w:t>
      </w:r>
      <w:r w:rsidR="00013582">
        <w:t>short RNA</w:t>
      </w:r>
      <w:r w:rsidR="0068223E">
        <w:t>s</w:t>
      </w:r>
      <w:r w:rsidR="00E354CF">
        <w:t xml:space="preserve">, one of </w:t>
      </w:r>
      <w:r w:rsidR="0068223E">
        <w:t>which</w:t>
      </w:r>
      <w:r w:rsidR="00013582">
        <w:t xml:space="preserve"> identif</w:t>
      </w:r>
      <w:r w:rsidR="00E354CF">
        <w:t>ies</w:t>
      </w:r>
      <w:r w:rsidR="00013582">
        <w:t xml:space="preserve"> and b</w:t>
      </w:r>
      <w:r w:rsidR="00E354CF">
        <w:t>inds</w:t>
      </w:r>
      <w:r w:rsidR="00013582">
        <w:t xml:space="preserve"> to </w:t>
      </w:r>
      <w:r w:rsidR="0068223E">
        <w:t xml:space="preserve">a </w:t>
      </w:r>
      <w:r w:rsidR="00013582">
        <w:t xml:space="preserve">selected </w:t>
      </w:r>
      <w:r w:rsidR="00CD0033">
        <w:t>DNA region</w:t>
      </w:r>
      <w:r w:rsidR="00275AA6">
        <w:t xml:space="preserve"> of the host,</w:t>
      </w:r>
      <w:r w:rsidR="00E354CF">
        <w:t xml:space="preserve"> th</w:t>
      </w:r>
      <w:r w:rsidR="0068223E">
        <w:t>e</w:t>
      </w:r>
      <w:r w:rsidR="00E354CF">
        <w:t>n the other one bind</w:t>
      </w:r>
      <w:r w:rsidR="0068223E">
        <w:t>s</w:t>
      </w:r>
      <w:r w:rsidR="00E354CF">
        <w:t xml:space="preserve"> the cleaving protein Cas9</w:t>
      </w:r>
      <w:r w:rsidR="0068223E">
        <w:t xml:space="preserve"> that cleaves the double helix</w:t>
      </w:r>
      <w:r w:rsidR="004F6C5F">
        <w:t xml:space="preserve"> </w:t>
      </w:r>
      <w:r w:rsidR="004F6C5F">
        <w:fldChar w:fldCharType="begin" w:fldLock="1"/>
      </w:r>
      <w:r w:rsidR="00B145F9">
        <w:instrText>ADDIN CSL_CITATION { "citationItems" : [ { "id" : "ITEM-1", "itemData" : { "DOI" : "10.1098/rstb.2015.0496", "ISBN" : "1471-2970 (Electronic) 0962-8436 (Linking)", "ISSN" : "0962-8436", "PMID" : "27672148", "abstract" : "Prokaryotes have evolved several defence mechanisms to protect themselves from viral predators. Clustered regularly interspaced short palindromic repeats (CRISPR) and their associated proteins (Cas) display a prokaryotic adaptive immune system that memorizes previous infections by integrating short sequences of invading genomes\u2014termed spacers\u2014into the CRISPR locus. The spacers interspaced with repeats are expressed as small guide CRISPR RNAs (crRNAs) that are employed by Cas proteins to target inva- ders sequence-specifically upon a reoccurring infection. The ability of the minimal CRISPR-Cas9 system to target DNA sequences using programma- ble RNAs has opened new avenues in genome editing in a broad range of cells and organisms with high potential in therapeutical applications. While numerous scientific studies have shed light on the biochemical pro- cesses behind CRISPR-Cas systems, several aspects of the immunity steps, however, still lack sufficient understanding. This review summarizes major discoveries in the CRISPR-Cas field, discusses the role of CRISPR- Cas in prokaryotic immunity and other physiological properties, and describes applications of the system as a DNA editing technology and antimicrobial agent.", "author" : [ { "dropping-particle" : "", "family" : "Hille", "given" : "Frank", "non-dropping-particle" : "", "parse-names" : false, "suffix" : "" }, { "dropping-particle" : "", "family" : "Charpentier", "given" : "Emmanuelle", "non-dropping-particle" : "", "parse-names" : false, "suffix" : "" } ], "container-title" : "Philosophical Transactions of the Royal Society B: Biological Sciences", "id" : "ITEM-1", "issue" : "1707", "issued" : { "date-parts" : [ [ "2016", "11", "5" ] ] }, "page" : "20150496", "publisher" : "The Royal Society", "title" : "CRISPR-Cas: biology, mechanisms and relevance", "type" : "article-journal", "volume" : "371" }, "uris" : [ "http://www.mendeley.com/documents/?uuid=aeb7d374-6010-3e67-af36-b5b76dc7f5d4" ] } ], "mendeley" : { "formattedCitation" : "(Hille and Charpentier, 2016)", "plainTextFormattedCitation" : "(Hille and Charpentier, 2016)", "previouslyFormattedCitation" : "(Hille and Charpentier, 2016)" }, "properties" : {  }, "schema" : "https://github.com/citation-style-language/schema/raw/master/csl-citation.json" }</w:instrText>
      </w:r>
      <w:r w:rsidR="004F6C5F">
        <w:fldChar w:fldCharType="separate"/>
      </w:r>
      <w:r w:rsidR="00F71621" w:rsidRPr="00F71621">
        <w:rPr>
          <w:noProof/>
        </w:rPr>
        <w:t>(Hille and Charpentier, 2016)</w:t>
      </w:r>
      <w:r w:rsidR="004F6C5F">
        <w:fldChar w:fldCharType="end"/>
      </w:r>
      <w:r w:rsidR="0068223E">
        <w:t>.</w:t>
      </w:r>
      <w:r w:rsidR="004F6C5F">
        <w:t xml:space="preserve"> Such a technique has allowed incredible opportunities for creation of not only </w:t>
      </w:r>
      <w:r w:rsidR="00DC5CE0">
        <w:t xml:space="preserve">genetic </w:t>
      </w:r>
      <w:r w:rsidR="004F6C5F">
        <w:t xml:space="preserve">mutant strains, but also several GFP-tagged </w:t>
      </w:r>
      <w:r w:rsidR="00DC5CE0">
        <w:t>strains, previously unattainable</w:t>
      </w:r>
      <w:r w:rsidR="00803BE5">
        <w:t xml:space="preserve"> </w:t>
      </w:r>
      <w:r w:rsidR="00803BE5">
        <w:fldChar w:fldCharType="begin" w:fldLock="1"/>
      </w:r>
      <w:r w:rsidR="00B145F9">
        <w:instrText>ADDIN CSL_CITATION { "citationItems" : [ { "id" : "ITEM-1", "itemData" : { "DOI" : "10.1038/ncomms10237", "ISBN" : "2041-1723 (Electronic)\\r2041-1723 (Linking)", "ISSN" : "20411723", "PMID" : "26674669", "abstract" : "Genome engineering has been greatly enhanced by the availability of Cas9 endonuclease that can be targeted to almost any genomic locus using so called guide RNAs (gRNAs). However, the introduction of foreign DNA sequences to tag an endogenous gene is still cumbersome as it requires the synthesis or cloning of homology templates. Here we present a strategy that enables the tagging of endogenous loci using one generic donor plasmid. It contains the tag of interest flanked by two gRNA recognition sites that allow excision of the tag from the plasmid. Co-transfection of cells with Cas9, a gRNA specifying the genomic locus of interest, the donor plasmid and a cassette-specific gRNA triggers the insertion of the tag by a homologyindependent mechanism. The strategy is efficient and delivers clones that display a predictable integration pattern. As showcases we generated NanoLuc luciferase- and TurboGFP-tagged reporter cell lines.", "author" : [ { "dropping-particle" : "", "family" : "Lackner", "given" : "Daniel H.", "non-dropping-particle" : "", "parse-names" : false, "suffix" : "" }, { "dropping-particle" : "", "family" : "Carr\u00e9", "given" : "Alexia", "non-dropping-particle" : "", "parse-names" : false, "suffix" : "" }, { "dropping-particle" : "", "family" : "Guzzardo", "given" : "Paloma M.", "non-dropping-particle" : "", "parse-names" : false, "suffix" : "" }, { "dropping-particle" : "", "family" : "Banning", "given" : "Carina", "non-dropping-particle" : "", "parse-names" : false, "suffix" : "" }, { "dropping-particle" : "", "family" : "Mangena", "given" : "Ramu", "non-dropping-particle" : "", "parse-names" : false, "suffix" : "" }, { "dropping-particle" : "", "family" : "Henley", "given" : "Tom", "non-dropping-particle" : "", "parse-names" : false, "suffix" : "" }, { "dropping-particle" : "", "family" : "Oberndorfer", "given" : "Sarah", "non-dropping-particle" : "", "parse-names" : false, "suffix" : "" }, { "dropping-particle" : "V.", "family" : "Gapp", "given" : "Bianca", "non-dropping-particle" : "", "parse-names" : false, "suffix" : "" }, { "dropping-particle" : "", "family" : "Nijman", "given" : "Sebastian M.B.", "non-dropping-particle" : "", "parse-names" : false, "suffix" : "" }, { "dropping-particle" : "", "family" : "Brummelkamp", "given" : "Thijn R.", "non-dropping-particle" : "", "parse-names" : false, "suffix" : "" }, { "dropping-particle" : "", "family" : "B\u00fcrckst\u00fcmmer", "given" : "Tilmann", "non-dropping-particle" : "", "parse-names" : false, "suffix" : "" } ], "container-title" : "Nature Communications", "id" : "ITEM-1", "issued" : { "date-parts" : [ [ "2015", "12", "17" ] ] }, "page" : "10237", "publisher" : "Nature Publishing Group", "title" : "A generic strategy for CRISPR-Cas9-mediated gene tagging", "type" : "article-journal", "volume" : "6" }, "uris" : [ "http://www.mendeley.com/documents/?uuid=af1f5672-27ca-3051-8cc4-be46bcafa82c" ] } ], "mendeley" : { "formattedCitation" : "(Lackner &lt;i&gt;et al.&lt;/i&gt;, 2015)", "plainTextFormattedCitation" : "(Lackner et al., 2015)", "previouslyFormattedCitation" : "(Lackner &lt;i&gt;et al.&lt;/i&gt;, 2015)" }, "properties" : {  }, "schema" : "https://github.com/citation-style-language/schema/raw/master/csl-citation.json" }</w:instrText>
      </w:r>
      <w:r w:rsidR="00803BE5">
        <w:fldChar w:fldCharType="separate"/>
      </w:r>
      <w:r w:rsidR="00F71621" w:rsidRPr="00F71621">
        <w:rPr>
          <w:noProof/>
        </w:rPr>
        <w:t xml:space="preserve">(Lackner </w:t>
      </w:r>
      <w:r w:rsidR="00F71621" w:rsidRPr="00F71621">
        <w:rPr>
          <w:i/>
          <w:noProof/>
        </w:rPr>
        <w:t>et al.</w:t>
      </w:r>
      <w:r w:rsidR="00F71621" w:rsidRPr="00F71621">
        <w:rPr>
          <w:noProof/>
        </w:rPr>
        <w:t>, 2015)</w:t>
      </w:r>
      <w:r w:rsidR="00803BE5">
        <w:fldChar w:fldCharType="end"/>
      </w:r>
      <w:r w:rsidR="00DC5CE0">
        <w:t xml:space="preserve">. </w:t>
      </w:r>
    </w:p>
    <w:p w14:paraId="421A2FE5" w14:textId="77777777" w:rsidR="00094228" w:rsidRDefault="00094228" w:rsidP="00DB2EED"/>
    <w:p w14:paraId="0D37FC87" w14:textId="706EC911" w:rsidR="00803BE5" w:rsidRDefault="00803BE5" w:rsidP="00DB2EED">
      <w:r>
        <w:t>However there are also several limitations to the zebrafi</w:t>
      </w:r>
      <w:r w:rsidR="009C682D">
        <w:t>sh model in infection studies</w:t>
      </w:r>
      <w:r w:rsidR="00D303F5">
        <w:t>, the most obvious being that zebrafish require a</w:t>
      </w:r>
      <w:r w:rsidR="00094228">
        <w:t xml:space="preserve"> steady</w:t>
      </w:r>
      <w:r w:rsidR="00D303F5">
        <w:t xml:space="preserve"> temperature of 28</w:t>
      </w:r>
      <w:r w:rsidR="006B4DCC" w:rsidRPr="00794D5E">
        <w:rPr>
          <w:vertAlign w:val="superscript"/>
        </w:rPr>
        <w:t>o</w:t>
      </w:r>
      <w:r w:rsidR="00D303F5">
        <w:t xml:space="preserve">C </w:t>
      </w:r>
      <w:r w:rsidR="00094228">
        <w:t>for development and viability, while many bacteria infect hosts with a much higher core temperature and therefore the expression of virulence factors may be varied</w:t>
      </w:r>
      <w:r w:rsidR="00D303F5">
        <w:t>.</w:t>
      </w:r>
      <w:r w:rsidR="00E64C4C">
        <w:t xml:space="preserve"> Moreover, even inbred zebrafish have a genetic variability of no less than 7% </w:t>
      </w:r>
      <w:r w:rsidR="008A068E">
        <w:fldChar w:fldCharType="begin" w:fldLock="1"/>
      </w:r>
      <w:r w:rsidR="00B145F9">
        <w:instrText>ADDIN CSL_CITATION { "citationItems" : [ { "id" : "ITEM-1", "itemData" : { "DOI" : "10.1101/gr.4791006", "ISBN" : "1088-9051 (Print)", "ISSN" : "10889051", "PMID" : "16533913", "abstract" : "Although zebrafish was introduced as a laboratory model organism several decades ago and now serves as a primary model for developmental biology, there is only limited data on its genetic variation. An establishment of a dense polymorphism map becomes a requirement for effective linkage analysis and cloning approaches in zebrafish. By comparing ESTs to whole-genome shotgun data, we predicted &gt;50,000 high-quality candidate SNPs covering the zebrafish genome with average resolution of 41 kbp. We experimentally validated approximately 65% of a randomly sampled subset by genotyping 16 samples from seven commonly used zebrafish strains. The analysis reveals very high nucleotide diversity between zebrafish isolates. Even with the limited number of samples that we genotyped, zebrafish isolates revealed considerable interstrain variation, ranging from 7% (inbred) to 37% (wild-derived) of polymorphic sites being heterozygous. The increased proportion of polymorphic over monomorphic sites results in five times more frequent observation of a three allelic variant compared with human or mouse. Phylogenetic analysis shows that comparisons between even the least divergent strains used in our analysis may provide one informative marker approximately every 500 nucleotides. Furthermore, the number of haplotypes per locus is relatively large, reflecting independent establishment of the different lines from wild isolates. Finally, our results suggest the presence of prominent C-to-U and A-to-I RNA editing events in zebrafish. Overall, the levels and organization of genetic variation between and within commonly used zebrafish strains are markedly different from other laboratory model organisms, which may affect experimental design and interpretation.", "author" : [ { "dropping-particle" : "", "family" : "Guryev", "given" : "Victor", "non-dropping-particle" : "", "parse-names" : false, "suffix" : "" }, { "dropping-particle" : "", "family" : "Koudijs", "given" : "Marco J", "non-dropping-particle" : "", "parse-names" : false, "suffix" : "" }, { "dropping-particle" : "", "family" : "Berezikov", "given" : "Eugene", "non-dropping-particle" : "", "parse-names" : false, "suffix" : "" }, { "dropping-particle" : "", "family" : "Johnson", "given" : "Stephen L", "non-dropping-particle" : "", "parse-names" : false, "suffix" : "" }, { "dropping-particle" : "", "family" : "Plasterk", "given" : "Ronald H.A.", "non-dropping-particle" : "", "parse-names" : false, "suffix" : "" }, { "dropping-particle" : "", "family" : "Eeden", "given" : "Fredericus J.M.", "non-dropping-particle" : "Van", "parse-names" : false, "suffix" : "" }, { "dropping-particle" : "", "family" : "Cuppen", "given" : "Edwin", "non-dropping-particle" : "", "parse-names" : false, "suffix" : "" } ], "container-title" : "Genome Research", "id" : "ITEM-1", "issue" : "4", "issued" : { "date-parts" : [ [ "2006", "4" ] ] }, "page" : "491-497", "publisher" : "Cold Spring Harbor Laboratory Press", "title" : "Genetic variation in the zebrafish", "type" : "article-journal", "volume" : "16" }, "uris" : [ "http://www.mendeley.com/documents/?uuid=51dc1f2d-5aff-3167-839b-9751ef8d8cf1" ] } ], "mendeley" : { "formattedCitation" : "(Guryev &lt;i&gt;et al.&lt;/i&gt;, 2006)", "plainTextFormattedCitation" : "(Guryev et al., 2006)", "previouslyFormattedCitation" : "(Guryev &lt;i&gt;et al.&lt;/i&gt;, 2006)" }, "properties" : {  }, "schema" : "https://github.com/citation-style-language/schema/raw/master/csl-citation.json" }</w:instrText>
      </w:r>
      <w:r w:rsidR="008A068E">
        <w:fldChar w:fldCharType="separate"/>
      </w:r>
      <w:r w:rsidR="00F71621" w:rsidRPr="00F71621">
        <w:rPr>
          <w:noProof/>
        </w:rPr>
        <w:t xml:space="preserve">(Guryev </w:t>
      </w:r>
      <w:r w:rsidR="00F71621" w:rsidRPr="00F71621">
        <w:rPr>
          <w:i/>
          <w:noProof/>
        </w:rPr>
        <w:t>et al.</w:t>
      </w:r>
      <w:r w:rsidR="00F71621" w:rsidRPr="00F71621">
        <w:rPr>
          <w:noProof/>
        </w:rPr>
        <w:t>, 2006)</w:t>
      </w:r>
      <w:r w:rsidR="008A068E">
        <w:fldChar w:fldCharType="end"/>
      </w:r>
      <w:r w:rsidR="008A068E">
        <w:t>, unlike the inbred mouse models available.</w:t>
      </w:r>
      <w:r w:rsidR="00D303F5">
        <w:t xml:space="preserve"> </w:t>
      </w:r>
    </w:p>
    <w:p w14:paraId="3709EC51" w14:textId="77777777" w:rsidR="008A068E" w:rsidRPr="00B34C3A" w:rsidRDefault="008A068E" w:rsidP="00DB2EED"/>
    <w:p w14:paraId="43AA7C53" w14:textId="212D25D5" w:rsidR="0091473B" w:rsidRDefault="0091473B" w:rsidP="0042099B">
      <w:pPr>
        <w:pStyle w:val="Heading3"/>
      </w:pPr>
      <w:bookmarkStart w:id="86" w:name="_Toc505262732"/>
      <w:bookmarkStart w:id="87" w:name="_Toc521494752"/>
      <w:r>
        <w:t>Zebrafish innate immune system</w:t>
      </w:r>
      <w:bookmarkEnd w:id="86"/>
      <w:bookmarkEnd w:id="87"/>
    </w:p>
    <w:p w14:paraId="1425D9F2" w14:textId="77777777" w:rsidR="001562A8" w:rsidRPr="001562A8" w:rsidRDefault="001562A8" w:rsidP="001562A8"/>
    <w:p w14:paraId="07E6C66F" w14:textId="5C0319CC" w:rsidR="008A068E" w:rsidRDefault="00D47A5E" w:rsidP="008A068E">
      <w:r>
        <w:t xml:space="preserve">Zebrafish embryos </w:t>
      </w:r>
      <w:r w:rsidR="00B6509F">
        <w:t xml:space="preserve">remarkably already have several </w:t>
      </w:r>
      <w:r w:rsidR="003A6F5A">
        <w:t>immune cell types</w:t>
      </w:r>
      <w:r w:rsidR="00B6509F">
        <w:t xml:space="preserve"> early in their development. Studies have shown that as early as 24 </w:t>
      </w:r>
      <w:r w:rsidR="009303B5">
        <w:t>h</w:t>
      </w:r>
      <w:r w:rsidR="00B6509F">
        <w:t xml:space="preserve"> post fertilisation (hpf) macrophages are present in the embryo yolk sac and by 25 hpf can be identified in the blood </w:t>
      </w:r>
      <w:r w:rsidR="003D6073">
        <w:fldChar w:fldCharType="begin" w:fldLock="1"/>
      </w:r>
      <w:r w:rsidR="00B145F9">
        <w:instrText>ADDIN CSL_CITATION { "citationItems" : [ { "id" : "ITEM-1", "itemData" : { "author" : [ { "dropping-particle" : "", "family" : "Herbomel", "given" : "P", "non-dropping-particle" : "", "parse-names" : false, "suffix" : "" }, { "dropping-particle" : "", "family" : "Thisse", "given" : "B", "non-dropping-particle" : "", "parse-names" : false, "suffix" : "" }, { "dropping-particle" : "", "family" : "Thisse", "given" : "C", "non-dropping-particle" : "", "parse-names" : false, "suffix" : "" } ], "container-title" : "Development", "id" : "ITEM-1", "issued" : { "date-parts" : [ [ "1999" ] ] }, "page" : "3735-3745", "title" : "Early macrophages in zebrafish", "type" : "article-journal", "volume" : "126" }, "uris" : [ "http://www.mendeley.com/documents/?uuid=705312e8-b7cd-3871-b399-596d48d45b01" ] } ], "mendeley" : { "formattedCitation" : "(Herbomel, Thisse and Thisse, 1999)", "plainTextFormattedCitation" : "(Herbomel, Thisse and Thisse, 1999)", "previouslyFormattedCitation" : "(Herbomel, Thisse and Thisse, 1999)" }, "properties" : {  }, "schema" : "https://github.com/citation-style-language/schema/raw/master/csl-citation.json" }</w:instrText>
      </w:r>
      <w:r w:rsidR="003D6073">
        <w:fldChar w:fldCharType="separate"/>
      </w:r>
      <w:r w:rsidR="00F71621" w:rsidRPr="00F71621">
        <w:rPr>
          <w:noProof/>
        </w:rPr>
        <w:t>(Herbomel, Thisse and Thisse, 1999)</w:t>
      </w:r>
      <w:r w:rsidR="003D6073">
        <w:fldChar w:fldCharType="end"/>
      </w:r>
      <w:r w:rsidR="0035619F">
        <w:t xml:space="preserve">. Neutrophils </w:t>
      </w:r>
      <w:r w:rsidR="0085246C">
        <w:t>are thought to be present in the bloodstream at 48</w:t>
      </w:r>
      <w:r w:rsidR="00DB40F5">
        <w:t xml:space="preserve"> hours post infection (</w:t>
      </w:r>
      <w:r w:rsidR="0085246C">
        <w:t>hpi</w:t>
      </w:r>
      <w:r w:rsidR="00DB40F5">
        <w:t>)</w:t>
      </w:r>
      <w:r w:rsidR="0085246C">
        <w:t xml:space="preserve"> </w:t>
      </w:r>
      <w:r w:rsidR="0085246C">
        <w:fldChar w:fldCharType="begin" w:fldLock="1"/>
      </w:r>
      <w:r w:rsidR="00B145F9">
        <w:instrText>ADDIN CSL_CITATION { "citationItems" : [ { "id" : "ITEM-1", "itemData" : { "DOI" : "10.1002/(SICI)1097-0177(199904)214:4&lt;323::AID-AJA5&gt;3.0.CO;2-3", "ISBN" : "1058-8388 (Print)\\r1058-8388 (Linking)", "ISSN" : "10588388", "PMID" : "10213388", "abstract" : "In zebrafish, the transparent and rapidly developing embryo and the potential for genetic screening offer a unique opportunity to investigate the early development of the vertebrate immune system. Here we describe the initial appearance of various blood lineages and the nature of accumulating hematopoietic tissue in the thymus and kidney, the main lymphoid organs of adult teleosts. The ultrastructure of the first site of hematopoiesis, the intermediate cell mass (ICM), is described from the 5-somite stage, about 11.5 hours post-fertilization (hpf) until 24 hpf. The ICM gives rise to the primitive erythroid lineage, which accounts for all circulating erythrocytes for the first 4 days pf. From 24 to 72 hpf, a few developing granulocytes are seen close to the yolk sac walls and in the caudal axial vein. The heart, previously proposed as an early blood-forming organ in zebrafish, did not contain hematopoietic cells. The thymic primordium, consisting of two layers of epithelial cells, appears at 60 hpf. By 65 hpf, it is colonized by immature lymphoblasts. The thymus gradually accumulates lymphocytes, and the lymphocytes and epithelial cells progressively differentiate for 3 weeks pf. At 96 hr, the pronephros contains hematopoietic cells, mainly developing erythrocytes and granulocytes. The amount of renal hematopoietic tissue increases rapidly; however, lymphocytes were not detected until 3 weeks pf.", "author" : [ { "dropping-particle" : "", "family" : "Willett", "given" : "Catherine E.", "non-dropping-particle" : "", "parse-names" : false, "suffix" : "" }, { "dropping-particle" : "", "family" : "Cortes", "given" : "Alfonso", "non-dropping-particle" : "", "parse-names" : false, "suffix" : "" }, { "dropping-particle" : "", "family" : "Zuasti", "given" : "Adelina", "non-dropping-particle" : "", "parse-names" : false, "suffix" : "" }, { "dropping-particle" : "", "family" : "Zapata", "given" : "Agustin G.", "non-dropping-particle" : "", "parse-names" : false, "suffix" : "" } ], "container-title" : "Developmental Dynamics", "id" : "ITEM-1", "issue" : "4", "issued" : { "date-parts" : [ [ "1999", "4", "1" ] ] }, "page" : "323-336", "publisher" : "John Wiley &amp; Sons, Inc.", "title" : "Early hematopoiesis and developing lymphoid organs in the zebrafish", "type" : "article-journal", "volume" : "214" }, "uris" : [ "http://www.mendeley.com/documents/?uuid=535df5ed-be37-39ad-aecd-1e1606f00999" ] } ], "mendeley" : { "formattedCitation" : "(Willett &lt;i&gt;et al.&lt;/i&gt;, 1999)", "plainTextFormattedCitation" : "(Willett et al., 1999)", "previouslyFormattedCitation" : "(Willett &lt;i&gt;et al.&lt;/i&gt;, 1999)" }, "properties" : {  }, "schema" : "https://github.com/citation-style-language/schema/raw/master/csl-citation.json" }</w:instrText>
      </w:r>
      <w:r w:rsidR="0085246C">
        <w:fldChar w:fldCharType="separate"/>
      </w:r>
      <w:r w:rsidR="00F71621" w:rsidRPr="00F71621">
        <w:rPr>
          <w:noProof/>
        </w:rPr>
        <w:t xml:space="preserve">(Willett </w:t>
      </w:r>
      <w:r w:rsidR="00F71621" w:rsidRPr="00F71621">
        <w:rPr>
          <w:i/>
          <w:noProof/>
        </w:rPr>
        <w:t>et al.</w:t>
      </w:r>
      <w:r w:rsidR="00F71621" w:rsidRPr="00F71621">
        <w:rPr>
          <w:noProof/>
        </w:rPr>
        <w:t>, 1999)</w:t>
      </w:r>
      <w:r w:rsidR="0085246C">
        <w:fldChar w:fldCharType="end"/>
      </w:r>
      <w:r w:rsidR="0085246C">
        <w:t xml:space="preserve"> and detected by </w:t>
      </w:r>
      <w:r w:rsidR="00E03957">
        <w:t>their granulo</w:t>
      </w:r>
      <w:r w:rsidR="000B3A07">
        <w:t>cytes</w:t>
      </w:r>
      <w:r w:rsidR="00DD4BBC">
        <w:t>,</w:t>
      </w:r>
      <w:r w:rsidR="000B3A07">
        <w:t xml:space="preserve"> as these</w:t>
      </w:r>
      <w:r w:rsidR="00E03957">
        <w:t xml:space="preserve"> scatter light and </w:t>
      </w:r>
      <w:r w:rsidR="000B3A07">
        <w:t xml:space="preserve">can be seen </w:t>
      </w:r>
      <w:r w:rsidR="00DD4BBC">
        <w:t>by</w:t>
      </w:r>
      <w:r w:rsidR="00E03957">
        <w:t xml:space="preserve"> microscopy </w:t>
      </w:r>
      <w:r w:rsidR="00E03957">
        <w:fldChar w:fldCharType="begin" w:fldLock="1"/>
      </w:r>
      <w:r w:rsidR="00B145F9">
        <w:instrText>ADDIN CSL_CITATION { "citationItems" : [ { "id" : "ITEM-1", "itemData" : { "DOI" : "10.1182/blood-2007-06-095398", "ISBN" : "0006-4971 (Print)\\r0006-4971 (Linking)", "ISSN" : "00064971", "PMID" : "17875807", "abstract" : "The first leukocytes that arise in the development of vertebrate embryos are the primitive macrophages, which differentiate in the yolk sac and then quickly invade embryonic tissues. These macrophages have been considered to constitute a separate lineage, giving rise to no other cell type. Using an in vivo photoactivatable cell tracer in the transparent zebrafish (Danio rerio) embryo, we demonstrated that this lineage also gave rise to an equal or higher number of neutrophilic granulocytes. We were surprised to find that the differentiation of these primitive neutrophils occurs only after primitive myeloid progenitors have dispersed in the tissues. By 2 days after fertilization, these neutrophils have become the major leukocyte type found wandering in the epidermis and mesenchyme. Like the primitive macrophages, all primitive and larval neutrophils express PU.1 and L-plastin and they are highly attracted to local infections, yet only a small fraction of them phagocytose microbes, and to a much lesser extent per cell than the macrophages. They are also attracted to variously stressed or malformed tissues, suggesting a wider role than antimicrobial defense.", "author" : [ { "dropping-particle" : "", "family" : "Guyader", "given" : "Doroth\u00e9e", "non-dropping-particle" : "Le", "parse-names" : false, "suffix" : "" }, { "dropping-particle" : "", "family" : "Redd", "given" : "Michael J.", "non-dropping-particle" : "", "parse-names" : false, "suffix" : "" }, { "dropping-particle" : "", "family" : "Colucci-Guyon", "given" : "Emma", "non-dropping-particle" : "", "parse-names" : false, "suffix" : "" }, { "dropping-particle" : "", "family" : "Murayama", "given" : "Emi", "non-dropping-particle" : "", "parse-names" : false, "suffix" : "" }, { "dropping-particle" : "", "family" : "Kissa", "given" : "Karima", "non-dropping-particle" : "", "parse-names" : false, "suffix" : "" }, { "dropping-particle" : "", "family" : "Briolat", "given" : "Val\u00e9rie", "non-dropping-particle" : "", "parse-names" : false, "suffix" : "" }, { "dropping-particle" : "", "family" : "Mordelet", "given" : "Elodie", "non-dropping-particle" : "", "parse-names" : false, "suffix" : "" }, { "dropping-particle" : "", "family" : "Zapata", "given" : "Agustin", "non-dropping-particle" : "", "parse-names" : false, "suffix" : "" }, { "dropping-particle" : "", "family" : "Shinomiya", "given" : "Hiroto", "non-dropping-particle" : "", "parse-names" : false, "suffix" : "" }, { "dropping-particle" : "", "family" : "Herbomel", "given" : "Philippe", "non-dropping-particle" : "", "parse-names" : false, "suffix" : "" } ], "container-title" : "Blood", "id" : "ITEM-1", "issue" : "1", "issued" : { "date-parts" : [ [ "2008", "1", "1" ] ] }, "page" : "132-141", "title" : "Origins and unconventional behavior of neutrophils in developing zebrafish", "type" : "article-journal", "volume" : "111" }, "uris" : [ "http://www.mendeley.com/documents/?uuid=b061b823-53e5-30b6-90fc-3341a199049d" ] } ], "mendeley" : { "formattedCitation" : "(Le Guyader &lt;i&gt;et al.&lt;/i&gt;, 2008)", "plainTextFormattedCitation" : "(Le Guyader et al., 2008)", "previouslyFormattedCitation" : "(Le Guyader &lt;i&gt;et al.&lt;/i&gt;, 2008)" }, "properties" : {  }, "schema" : "https://github.com/citation-style-language/schema/raw/master/csl-citation.json" }</w:instrText>
      </w:r>
      <w:r w:rsidR="00E03957">
        <w:fldChar w:fldCharType="separate"/>
      </w:r>
      <w:r w:rsidR="00F71621" w:rsidRPr="00F71621">
        <w:rPr>
          <w:noProof/>
        </w:rPr>
        <w:t xml:space="preserve">(Le Guyader </w:t>
      </w:r>
      <w:r w:rsidR="00F71621" w:rsidRPr="00F71621">
        <w:rPr>
          <w:i/>
          <w:noProof/>
        </w:rPr>
        <w:t>et al.</w:t>
      </w:r>
      <w:r w:rsidR="00F71621" w:rsidRPr="00F71621">
        <w:rPr>
          <w:noProof/>
        </w:rPr>
        <w:t>, 2008)</w:t>
      </w:r>
      <w:r w:rsidR="00E03957">
        <w:fldChar w:fldCharType="end"/>
      </w:r>
      <w:r w:rsidR="00E03957">
        <w:t>.</w:t>
      </w:r>
      <w:r w:rsidR="000E2CAE">
        <w:t xml:space="preserve"> Moreover, eosinophils </w:t>
      </w:r>
      <w:r w:rsidR="000E2CAE">
        <w:fldChar w:fldCharType="begin" w:fldLock="1"/>
      </w:r>
      <w:r w:rsidR="00B145F9">
        <w:instrText>ADDIN CSL_CITATION { "citationItems" : [ { "id" : "ITEM-1", "itemData" : { "DOI" : "10.1242/dev.012385", "ISBN" : "0000003093", "ISSN" : "0950-1991", "PMID" : "17959717", "abstract" : "Shifting sites of blood cell production during development is common across widely divergent phyla. In zebrafish, like other vertebrates, hematopoietic development has been roughly divided into two waves, termed primitive and definitive. Primitive hematopoiesis is characterized by the generation of embryonic erythrocytes in the intermediate cell mass and a distinct population of macrophages that arises from cephalic mesoderm. Based on previous gene expression studies, definitive hematopoiesis has been suggested to begin with the generation of presumptive hematopoietic stem cells (HSCs) along the dorsal aorta that express c-myb and runx1. Here we show, using a combination of gene expression analyses, prospective isolation approaches, transplantation, and in vivo lineage-tracing experiments, that definitive hematopoiesis initiates through committed erythromyeloid progenitors (EMPs) in the posterior blood island (PBI) that arise independently of HSCs. EMPs isolated by coexpression of fluorescent transgenes driven by the lmo2 and gata1 promoters exhibit an immature, blastic morphology and express only erythroid and myeloid genes. Transplanted EMPs home to the PBI, show limited proliferative potential, and do not seed subsequent hematopoietic sites such as the thymus or pronephros. In vivo fate-mapping studies similarly demonstrate that EMPs possess only transient proliferative potential, with differentiated progeny remaining largely within caudal hematopoietic tissue. Additional fate mapping of mesodermal derivatives in mid-somitogenesis embryos suggests that EMPs are born directly in the PBI. These studies provide phenotypic and functional analyses of the first hematopoietic progenitors in the zebrafish embryo and demonstrate that definitive hematopoiesis proceeds through two distinct waves during embryonic development.", "author" : [ { "dropping-particle" : "", "family" : "Bertrand", "given" : "Julien Y", "non-dropping-particle" : "", "parse-names" : false, "suffix" : "" }, { "dropping-particle" : "", "family" : "Kim", "given" : "Albert D", "non-dropping-particle" : "", "parse-names" : false, "suffix" : "" }, { "dropping-particle" : "", "family" : "Violette", "given" : "Emily P", "non-dropping-particle" : "", "parse-names" : false, "suffix" : "" }, { "dropping-particle" : "", "family" : "Stachura", "given" : "David L", "non-dropping-particle" : "", "parse-names" : false, "suffix" : "" }, { "dropping-particle" : "", "family" : "Cisson", "given" : "Jennifer L", "non-dropping-particle" : "", "parse-names" : false, "suffix" : "" }, { "dropping-particle" : "", "family" : "Traver", "given" : "David", "non-dropping-particle" : "", "parse-names" : false, "suffix" : "" } ], "container-title" : "Development", "id" : "ITEM-1", "issue" : "23", "issued" : { "date-parts" : [ [ "2007", "12" ] ] }, "page" : "4147-4156", "publisher" : "NIH Public Access", "title" : "Definitive hematopoiesis initiates through a committed erythromyeloid progenitor in the zebrafish embryo", "type" : "article-journal", "volume" : "134" }, "uris" : [ "http://www.mendeley.com/documents/?uuid=17e15e6e-cf73-3738-b1ee-b7fb1dd56bc0" ] } ], "mendeley" : { "formattedCitation" : "(Bertrand &lt;i&gt;et al.&lt;/i&gt;, 2007)", "plainTextFormattedCitation" : "(Bertrand et al., 2007)", "previouslyFormattedCitation" : "(Bertrand &lt;i&gt;et al.&lt;/i&gt;, 2007)" }, "properties" : {  }, "schema" : "https://github.com/citation-style-language/schema/raw/master/csl-citation.json" }</w:instrText>
      </w:r>
      <w:r w:rsidR="000E2CAE">
        <w:fldChar w:fldCharType="separate"/>
      </w:r>
      <w:r w:rsidR="00F71621" w:rsidRPr="00F71621">
        <w:rPr>
          <w:noProof/>
        </w:rPr>
        <w:t xml:space="preserve">(Bertrand </w:t>
      </w:r>
      <w:r w:rsidR="00F71621" w:rsidRPr="00F71621">
        <w:rPr>
          <w:i/>
          <w:noProof/>
        </w:rPr>
        <w:t>et al.</w:t>
      </w:r>
      <w:r w:rsidR="00F71621" w:rsidRPr="00F71621">
        <w:rPr>
          <w:noProof/>
        </w:rPr>
        <w:t>, 2007)</w:t>
      </w:r>
      <w:r w:rsidR="000E2CAE">
        <w:fldChar w:fldCharType="end"/>
      </w:r>
      <w:r w:rsidR="000E2CAE">
        <w:t xml:space="preserve"> and </w:t>
      </w:r>
      <w:r w:rsidR="00C75F65">
        <w:t xml:space="preserve">mast cells </w:t>
      </w:r>
      <w:r w:rsidR="00C75F65">
        <w:fldChar w:fldCharType="begin" w:fldLock="1"/>
      </w:r>
      <w:r w:rsidR="00B145F9">
        <w:instrText>ADDIN CSL_CITATION { "citationItems" : [ { "id" : "ITEM-1", "itemData" : { "DOI" : "10.1182/blood-2008-03-145011", "ISBN" : "1528-0020 (Electronic)\\r0006-4971 (Linking)", "ISSN" : "00064971", "PMID" : "18635811", "abstract" : "Mast cells (MCs) play critical roles in allergy and inflammation, yet their development remains controversial due to limitations posed by traditional animal models. The zebrafish provides a highly efficient system for studying vertebrate hematopoiesis. We have identified zebrafish MCs in the gill and intestine, which resemble their mammalian counterparts both structurally and functionally. Carboxypeptidase A5 (cpa5), a MC-specific enzyme, is expressed in zebrafish blood cells beginning at 24 hours post fertilization (hpf). At 28 hpf, colocalization is observed with pu.1, mpo, l-plastin, and lysozyme C, but not fms or cepbalpha, identifying these early MCs as a distinct myeloid population arising from a common granulocyte/monocyte progenitor. Morpholino \"knock-down\" studies demonstrate that transcription factors gata-2 and pu.1, but not gata-1 or fog-1, are necessary for early MC development. These studies validate the zebrafish as an in vivo tool for studying MC ontogeny and function with future capacity for modeling human MC diseases.", "author" : [ { "dropping-particle" : "", "family" : "Dobson", "given" : "J Tristan", "non-dropping-particle" : "", "parse-names" : false, "suffix" : "" }, { "dropping-particle" : "", "family" : "Seibert", "given" : "Jake", "non-dropping-particle" : "", "parse-names" : false, "suffix" : "" }, { "dropping-particle" : "", "family" : "Teh", "given" : "Evelyn M", "non-dropping-particle" : "", "parse-names" : false, "suffix" : "" }, { "dropping-particle" : "", "family" : "Da'as", "given" : "Sahar", "non-dropping-particle" : "", "parse-names" : false, "suffix" : "" }, { "dropping-particle" : "", "family" : "Fraser", "given" : "Robert B", "non-dropping-particle" : "", "parse-names" : false, "suffix" : "" }, { "dropping-particle" : "", "family" : "Paw", "given" : "Barry H", "non-dropping-particle" : "", "parse-names" : false, "suffix" : "" }, { "dropping-particle" : "", "family" : "Lin", "given" : "Tong Jun", "non-dropping-particle" : "", "parse-names" : false, "suffix" : "" }, { "dropping-particle" : "", "family" : "Berman", "given" : "Jason N", "non-dropping-particle" : "", "parse-names" : false, "suffix" : "" } ], "container-title" : "Blood", "id" : "ITEM-1", "issue" : "7", "issued" : { "date-parts" : [ [ "2008", "10", "1" ] ] }, "page" : "2969-2972", "publisher" : "American Society of Hematology", "title" : "Carboxypeptidase A5 identifies a novel mast cell lineage in the zebrafish providing new insight into mast cell fate determination", "type" : "article-journal", "volume" : "112" }, "uris" : [ "http://www.mendeley.com/documents/?uuid=3ea70a6b-a62f-3433-bbc6-74c55ced80cc" ] } ], "mendeley" : { "formattedCitation" : "(Dobson &lt;i&gt;et al.&lt;/i&gt;, 2008)", "plainTextFormattedCitation" : "(Dobson et al., 2008)", "previouslyFormattedCitation" : "(Dobson &lt;i&gt;et al.&lt;/i&gt;, 2008)" }, "properties" : {  }, "schema" : "https://github.com/citation-style-language/schema/raw/master/csl-citation.json" }</w:instrText>
      </w:r>
      <w:r w:rsidR="00C75F65">
        <w:fldChar w:fldCharType="separate"/>
      </w:r>
      <w:r w:rsidR="00F71621" w:rsidRPr="00F71621">
        <w:rPr>
          <w:noProof/>
        </w:rPr>
        <w:t xml:space="preserve">(Dobson </w:t>
      </w:r>
      <w:r w:rsidR="00F71621" w:rsidRPr="00F71621">
        <w:rPr>
          <w:i/>
          <w:noProof/>
        </w:rPr>
        <w:t>et al.</w:t>
      </w:r>
      <w:r w:rsidR="00F71621" w:rsidRPr="00F71621">
        <w:rPr>
          <w:noProof/>
        </w:rPr>
        <w:t>, 2008)</w:t>
      </w:r>
      <w:r w:rsidR="00C75F65">
        <w:fldChar w:fldCharType="end"/>
      </w:r>
      <w:r w:rsidR="00C75F65">
        <w:t xml:space="preserve"> have also been shown to be present</w:t>
      </w:r>
      <w:r w:rsidR="0073580A" w:rsidRPr="0073580A">
        <w:rPr>
          <w:i/>
          <w:iCs/>
        </w:rPr>
        <w:t xml:space="preserve"> </w:t>
      </w:r>
      <w:r w:rsidR="00C75F65">
        <w:t>in the embryo bloodstream approximately 24 hpf.</w:t>
      </w:r>
      <w:r w:rsidR="006452DF">
        <w:t xml:space="preserve"> </w:t>
      </w:r>
      <w:r w:rsidR="006452DF">
        <w:lastRenderedPageBreak/>
        <w:t xml:space="preserve">The adaptive immune system does not mature until around 3 weeks post fertilisation </w:t>
      </w:r>
      <w:r w:rsidR="008309DB">
        <w:t>and therefore allows unprecedented opportunities to study the innate immune system</w:t>
      </w:r>
      <w:r w:rsidR="005363D8">
        <w:t>. F</w:t>
      </w:r>
      <w:r w:rsidR="008309DB">
        <w:t xml:space="preserve">or instance </w:t>
      </w:r>
      <w:r w:rsidR="00FD3740">
        <w:t xml:space="preserve">Prajsnar </w:t>
      </w:r>
      <w:r w:rsidR="00FD3740">
        <w:rPr>
          <w:i/>
        </w:rPr>
        <w:t xml:space="preserve">et al. </w:t>
      </w:r>
      <w:r w:rsidR="00FD3740">
        <w:t xml:space="preserve">had discovered a </w:t>
      </w:r>
      <w:r w:rsidR="006B4DCC">
        <w:t xml:space="preserve">population </w:t>
      </w:r>
      <w:r w:rsidR="00FD3740">
        <w:t>bottleneck</w:t>
      </w:r>
      <w:r w:rsidR="006B4DCC">
        <w:t xml:space="preserve"> during infection by </w:t>
      </w:r>
      <w:r w:rsidR="00F45958" w:rsidRPr="00F45958">
        <w:rPr>
          <w:i/>
          <w:iCs/>
        </w:rPr>
        <w:t>S. aureus</w:t>
      </w:r>
      <w:r w:rsidR="00AB3CB7">
        <w:rPr>
          <w:i/>
          <w:iCs/>
        </w:rPr>
        <w:t>,</w:t>
      </w:r>
      <w:r w:rsidR="006B4DCC">
        <w:rPr>
          <w:i/>
        </w:rPr>
        <w:t xml:space="preserve"> </w:t>
      </w:r>
      <w:r w:rsidR="006B4DCC">
        <w:t>that is mediated</w:t>
      </w:r>
      <w:r w:rsidR="00FD3740">
        <w:t xml:space="preserve"> </w:t>
      </w:r>
      <w:r w:rsidR="006B4DCC">
        <w:t>by the</w:t>
      </w:r>
      <w:r w:rsidR="00FD3740">
        <w:t xml:space="preserve"> host </w:t>
      </w:r>
      <w:r w:rsidR="00F713D0">
        <w:t xml:space="preserve">phagocytes </w:t>
      </w:r>
      <w:r w:rsidR="00F713D0">
        <w:fldChar w:fldCharType="begin" w:fldLock="1"/>
      </w:r>
      <w:r w:rsidR="00B145F9">
        <w:instrText>ADDIN CSL_CITATION { "citationItems" : [ { "id" : "ITEM-1", "itemData" : { "DOI" : "10.1111/j.1462-5822.2012.01826.x", "ISBN" : "1462-5822 (Electronic)\\r1462-5814 (Linking)", "ISSN" : "14625814", "PMID" : "22694745", "abstract" : "The innate immune system is the primary defence against the versatile pathogen, Staphylococcus aureus. How this organism is able to avoid immune killing and cause infections is poorly understood. Using an established larval zebrafish infection model, we have shown that overwhelming infection is due to subversion of phagocytes by staphylococci, allowing bacteria to evade killing and found foci of disease. Larval zebrafish coinfected with two S. aureus strains carrying different fluorescent reporter gene fusions (but otherwise isogenic) had bacterial lesions, at the time of host death, containing predominantly one strain. Quantitative data using two marked strains revealed that the strain ratios, during overwhelming infection, were often skewed towards the extremes, with one strain predominating. Infection with passaged bacterial clones revealed the phenomenon not to bedue to adventitious mutations acquired by the pathogen. After infection of the host, all bacteria are internalized by phagocytes and the skewing of population ratios is absolutely dependent on the presence of phagocytes. Mathematical modelling of pathogen population dynamics revealed the data patterns are consistent with the hypothesis that a small number of infected phagocytes serve as an intracellular reservoir for S. aureus, which upon release leads to disseminated infection. Strategies to specifically alter neutrophil/macrophage numbers were used to map the potential subpopulation of phagocytes acting as a pathogen reservoir, revealing neutrophils as the likely 'niche'. Subsequently in a murine sepsis model, S. aureus abscesses in kidneys were also found to be predominantly clonal, therefore likely founded by an individual cell, suggesting a potential mechanism analogous to the zebrafish model with few protected niches. These findings add credence to the argument that S. aureus control regimes should recognize both the intracellular as well as extracellular facets of the S. aureus life cycle.", "author" : [ { "dropping-particle" : "", "family" : "Prajsnar", "given" : "Tomasz K", "non-dropping-particle" : "", "parse-names" : false, "suffix" : "" }, { "dropping-particle" : "", "family" : "Hamilton", "given" : "Ruth", "non-dropping-particle" : "", "parse-names" : false, "suffix" : "" }, { "dropping-particle" : "", "family" : "Garcia-Lara", "given" : "Jorge", "non-dropping-particle" : "", "parse-names" : false, "suffix" : "" }, { "dropping-particle" : "", "family" : "Mcvicker", "given" : "Gareth", "non-dropping-particle" : "", "parse-names" : false, "suffix" : "" }, { "dropping-particle" : "", "family" : "Williams", "given" : "Alexander", "non-dropping-particle" : "", "parse-names" : false, "suffix" : "" }, { "dropping-particle" : "", "family" : "Boots", "given" : "Michael", "non-dropping-particle" : "", "parse-names" : false, "suffix" : "" }, { "dropping-particle" : "", "family" : "Foster", "given" : "Simon J", "non-dropping-particle" : "", "parse-names" : false, "suffix" : "" }, { "dropping-particle" : "", "family" : "Renshaw", "given" : "Stephen A", "non-dropping-particle" : "", "parse-names" : false, "suffix" : "" } ], "container-title" : "Cellular Microbiology", "id" : "ITEM-1", "issue" : "10", "issued" : { "date-parts" : [ [ "2012", "10" ] ] }, "page" : "1600-1619", "publisher" : "Wiley-Blackwell", "title" : "A privileged intraphagocyte niche is responsible for disseminated infection of staphylococcus aureus in a zebrafish model", "type" : "article-journal", "volume" : "14" }, "uris" : [ "http://www.mendeley.com/documents/?uuid=5d7a3707-dab3-3ccb-a888-b8c5b2e5cdcf" ] } ], "mendeley" : { "formattedCitation" : "(Prajsnar, Hamilton, Garcia-Lara, Mcvicker, &lt;i&gt;et al.&lt;/i&gt;, 2012)", "plainTextFormattedCitation" : "(Prajsnar, Hamilton, Garcia-Lara, Mcvicker, et al., 2012)", "previouslyFormattedCitation" : "(Prajsnar, Hamilton, Garcia-Lara, Mcvicker, &lt;i&gt;et al.&lt;/i&gt;, 2012)" }, "properties" : {  }, "schema" : "https://github.com/citation-style-language/schema/raw/master/csl-citation.json" }</w:instrText>
      </w:r>
      <w:r w:rsidR="00F713D0">
        <w:fldChar w:fldCharType="separate"/>
      </w:r>
      <w:r w:rsidR="00F71621" w:rsidRPr="00F71621">
        <w:rPr>
          <w:noProof/>
        </w:rPr>
        <w:t xml:space="preserve">(Prajsnar, Hamilton, Garcia-Lara, Mcvicker, </w:t>
      </w:r>
      <w:r w:rsidR="00F71621" w:rsidRPr="00F71621">
        <w:rPr>
          <w:i/>
          <w:noProof/>
        </w:rPr>
        <w:t>et al.</w:t>
      </w:r>
      <w:r w:rsidR="00F71621" w:rsidRPr="00F71621">
        <w:rPr>
          <w:noProof/>
        </w:rPr>
        <w:t>, 2012)</w:t>
      </w:r>
      <w:r w:rsidR="00F713D0">
        <w:fldChar w:fldCharType="end"/>
      </w:r>
      <w:r w:rsidR="00F713D0">
        <w:t>.</w:t>
      </w:r>
    </w:p>
    <w:p w14:paraId="6225EA36" w14:textId="77777777" w:rsidR="00A77390" w:rsidRDefault="00A77390" w:rsidP="008A068E"/>
    <w:p w14:paraId="08655019" w14:textId="52930A57" w:rsidR="00F713D0" w:rsidRDefault="00A77390" w:rsidP="008A068E">
      <w:r>
        <w:t>Interesting</w:t>
      </w:r>
      <w:r w:rsidR="001562A8">
        <w:t>ly, many zebrafish genes are du</w:t>
      </w:r>
      <w:r>
        <w:t xml:space="preserve">plicated and have a certain degree of redundancy. Moreover, </w:t>
      </w:r>
      <w:r w:rsidR="00AF2CF8">
        <w:t xml:space="preserve">products of </w:t>
      </w:r>
      <w:r>
        <w:t xml:space="preserve">copies of the same </w:t>
      </w:r>
      <w:r w:rsidR="00AF2CF8">
        <w:t xml:space="preserve">gene may have different roles, such as loss or gain of function </w:t>
      </w:r>
      <w:r w:rsidR="00DE7D10">
        <w:fldChar w:fldCharType="begin" w:fldLock="1"/>
      </w:r>
      <w:r w:rsidR="00B145F9">
        <w:instrText>ADDIN CSL_CITATION { "citationItems" : [ { "id" : "ITEM-1", "itemData" : { "DOI" : "10101175", "ISBN" : "0016-6731 (Print)\\r0016-6731 (Linking)", "ISSN" : "00166731", "PMID" : "10101175", "abstract" : "The origin of organismal complexity is generally thought to be tightly coupled to the evolution of new gene functions arising subsequent to gene duplication. Under the classical model for the evolution of duplicate genes, one member of the duplicated pair usually degenerates within a few million years by accumulating deleterious mutations, while the other duplicate retains the original function. This model further predicts that on rare occasions, one duplicate may acquire a new adaptive function, resulting in the preservation of both members of the pair, one with the new function and the other retaining the old. However, empirical data suggest that a much greater proportion of gene duplicates is preserved than predicted by the classical model. Here we present a new conceptual framework for understanding the evolution of duplicate genes that may help explain this conundrum. Focusing on the regulatory complexity of eukaryotic genes, we show how complementary degenerative mutations in different regulatory elements of duplicated genes can facilitate the preservation of both duplicates, thereby increasing long-term opportu-nities for the evolution of new gene functions. The duplication-degeneration-complementation (DDC) model predicts that (1) degenerative mutations in regulatory elements can increase rather than reduce the probability of duplicate gene preservation and (2) the usual mechanism of duplicate gene preservation is the partitioning of ancestral functions rather than the evolution of new functions. We present several examples (including analysis of a new engrailed gene in zebrafish) that appear to be consistent with the DDC model, and we suggest several analytical and experimental approaches for determining whether the complementary loss of gene subfunctions or the acquisition of novel functions are likely to be the primary mechanisms for the preservation of gene duplicates. For a newly duplicated paralog, survival depends on the outcome of the race between entropic decay and chance acquisition of an advantageous regulatory mutation. Sidow (1996, p. 717) On one hand, it may fix an advantageous allele giving it a slightly different, and selectable, function from its original copy. This initial fixation provides substantial protection against future fixation of null mutations, allowing additional mutations to accumulate that refine functional differentiation. Alternatively, a duplicate locus can instead first fix a null allele, becoming a pseudogene\u2026", "author" : [ { "dropping-particle" : "", "family" : "Force", "given" : "Allan", "non-dropping-particle" : "", "parse-names" : false, "suffix" : "" }, { "dropping-particle" : "", "family" : "Lynch", "given" : "Michael", "non-dropping-particle" : "", "parse-names" : false, "suffix" : "" }, { "dropping-particle" : "", "family" : "Pickett", "given" : "F Bryan", "non-dropping-particle" : "", "parse-names" : false, "suffix" : "" }, { "dropping-particle" : "", "family" : "Amores", "given" : "Angel", "non-dropping-particle" : "", "parse-names" : false, "suffix" : "" }, { "dropping-particle" : "", "family" : "Yan", "given" : "Yi Lin", "non-dropping-particle" : "", "parse-names" : false, "suffix" : "" }, { "dropping-particle" : "", "family" : "Postlethwait", "given" : "John", "non-dropping-particle" : "", "parse-names" : false, "suffix" : "" } ], "container-title" : "Genetics", "id" : "ITEM-1", "issue" : "4", "issued" : { "date-parts" : [ [ "1999", "4" ] ] }, "page" : "1531-1545", "title" : "Preservation of duplicate genes by complementary, degenerative mutations", "type" : "article-journal", "volume" : "151" }, "uris" : [ "http://www.mendeley.com/documents/?uuid=dbe32a94-d2a2-376e-9f9c-b195980ba36d" ] } ], "mendeley" : { "formattedCitation" : "(Force &lt;i&gt;et al.&lt;/i&gt;, 1999)", "plainTextFormattedCitation" : "(Force et al., 1999)", "previouslyFormattedCitation" : "(Force &lt;i&gt;et al.&lt;/i&gt;, 1999)" }, "properties" : {  }, "schema" : "https://github.com/citation-style-language/schema/raw/master/csl-citation.json" }</w:instrText>
      </w:r>
      <w:r w:rsidR="00DE7D10">
        <w:fldChar w:fldCharType="separate"/>
      </w:r>
      <w:r w:rsidR="00F71621" w:rsidRPr="00F71621">
        <w:rPr>
          <w:noProof/>
        </w:rPr>
        <w:t xml:space="preserve">(Force </w:t>
      </w:r>
      <w:r w:rsidR="00F71621" w:rsidRPr="00F71621">
        <w:rPr>
          <w:i/>
          <w:noProof/>
        </w:rPr>
        <w:t>et al.</w:t>
      </w:r>
      <w:r w:rsidR="00F71621" w:rsidRPr="00F71621">
        <w:rPr>
          <w:noProof/>
        </w:rPr>
        <w:t>, 1999)</w:t>
      </w:r>
      <w:r w:rsidR="00DE7D10">
        <w:fldChar w:fldCharType="end"/>
      </w:r>
      <w:r w:rsidR="00DE7D10">
        <w:t>. This results in a human gene having several orthologues in the zebrafish</w:t>
      </w:r>
      <w:r w:rsidR="00A333C9">
        <w:t xml:space="preserve">. This genomic duplication was an evolutionary step during the </w:t>
      </w:r>
      <w:r w:rsidR="003432B9">
        <w:t xml:space="preserve">late Devonian period about 400 million years ago </w:t>
      </w:r>
      <w:r w:rsidR="003432B9">
        <w:fldChar w:fldCharType="begin" w:fldLock="1"/>
      </w:r>
      <w:r w:rsidR="00B145F9">
        <w:instrText>ADDIN CSL_CITATION { "citationItems" : [ { "id" : "ITEM-1", "itemData" : { "DOI" : "10.1016/S0955-0674(99)00039-3", "ISBN" : "0955-0674 (Print)\\r0955-0674 (Linking)", "ISSN" : "09550674", "PMID" : "10600714", "abstract" : "One important mechanism for functional innovation during evolution is the duplication of genes and entire genomes. Evidence is accumulating that during the evolution of vertebrates from early deuterostome ancestors entire genomes were duplicated through two rounds of duplications (the 'one-to-two-to-four' rule). The first genome duplication in chordate evolution might predate the Cambrian explosion. The second genome duplication possibly dates back to the early Devonian. Recent data suggest that later in the Devonian, the fish genome was duplicated for a third time to produce up to eight copies of the original deuterostome genome. This last duplication took place after the two major radiations of jawed vertebrate life, the ray-finned fish (Actinopterygia) and the sarcopterygian lineage, diverged. Therefore the sarcopterygian fish, which includes the coelacanth, lungfish and all land vertebrates such as amphibians, reptiles, birds and mammals, tend to have only half the number of genes compared with actinopterygian fish. Although many duplicated genes turned into pseudogenes, or even 'junk' DNA, many others evolved new functions particularly during development. The increased genetic complexity of fish might reflect their evolutionary success and diversity.", "author" : [ { "dropping-particle" : "", "family" : "Meyer", "given" : "Axel", "non-dropping-particle" : "", "parse-names" : false, "suffix" : "" }, { "dropping-particle" : "", "family" : "Schartl", "given" : "Manfred", "non-dropping-particle" : "", "parse-names" : false, "suffix" : "" } ], "container-title" : "Current Opinion in Cell Biology", "id" : "ITEM-1", "issue" : "6", "issued" : { "date-parts" : [ [ "1999", "12" ] ] }, "page" : "699-704", "title" : "Gene and genome duplications in vertebrates: The one-to-four (-to-eight in fish) rule and the evolution of novel gene functions", "type" : "article", "volume" : "11" }, "uris" : [ "http://www.mendeley.com/documents/?uuid=93f86382-8f75-3747-8880-3939ca9fd053" ] } ], "mendeley" : { "formattedCitation" : "(Meyer and Schartl, 1999)", "plainTextFormattedCitation" : "(Meyer and Schartl, 1999)", "previouslyFormattedCitation" : "(Meyer and Schartl, 1999)" }, "properties" : {  }, "schema" : "https://github.com/citation-style-language/schema/raw/master/csl-citation.json" }</w:instrText>
      </w:r>
      <w:r w:rsidR="003432B9">
        <w:fldChar w:fldCharType="separate"/>
      </w:r>
      <w:r w:rsidR="00F71621" w:rsidRPr="00F71621">
        <w:rPr>
          <w:noProof/>
        </w:rPr>
        <w:t>(Meyer and Schartl, 1999)</w:t>
      </w:r>
      <w:r w:rsidR="003432B9">
        <w:fldChar w:fldCharType="end"/>
      </w:r>
      <w:r w:rsidR="003432B9">
        <w:t xml:space="preserve">. </w:t>
      </w:r>
      <w:r w:rsidR="00CE12FE">
        <w:t xml:space="preserve">Importantly, pathways involved in immune system response to pathogens </w:t>
      </w:r>
      <w:r w:rsidR="00D95495">
        <w:t>are</w:t>
      </w:r>
      <w:r w:rsidR="00CE12FE">
        <w:t xml:space="preserve"> conserved in both zebrafish and humans.</w:t>
      </w:r>
      <w:r w:rsidR="001B4F6C">
        <w:t xml:space="preserve"> </w:t>
      </w:r>
      <w:r w:rsidR="00D95495">
        <w:t>These include</w:t>
      </w:r>
      <w:r w:rsidR="001B4F6C">
        <w:t xml:space="preserve"> the TLR signalling pathway </w:t>
      </w:r>
      <w:r w:rsidR="00D95495">
        <w:t>via</w:t>
      </w:r>
      <w:r w:rsidR="001B4F6C">
        <w:t xml:space="preserve"> Myd88 and TRIF </w:t>
      </w:r>
      <w:r w:rsidR="001B4F6C">
        <w:fldChar w:fldCharType="begin" w:fldLock="1"/>
      </w:r>
      <w:r w:rsidR="00B145F9">
        <w:instrText>ADDIN CSL_CITATION { "citationItems" : [ { "id" : "ITEM-1", "itemData" : { "DOI" : "10.1016/j.cbd.2005.07.003", "ISSN" : "1744117X", "PMID" : "17330145", "abstract" : "In mammals, Toll-like receptors (TLR) recognize ligands, including pathogen-associated molecular patterns (PAMPs), and respond with ligand-specific induction of genes. In this study, we establish evolutionary conservation in teleost fish of key components of the TLR-signaling pathway that act as switches for differential gene induction, including MYD88, TIRAP, TRIF, TRAF6, IRF3, and IRF7. We further explore this conservation with a molecular phylogenetic analysis of MYD88. To the extent that current genomic analysis can establish, each vertebrate has one ortholog to each of these genes. For molecular tree construction and phylogeny inference, we demonstrate a methodology for including genes with only partial primary sequences without disrupting the topology provided by the high-confidence full-length sequences. Conservation of the TLR-signaling molecules suggests that the basic program of gene regulation by the TLR-signaling pathway is conserved across vertebrates. To test this hypothesis, leukocytes from a model fish, rainbow trout (Oncorhynchus mykiss), were stimulated with known mammalian TLR agonists including: diacylated and triacylated forms of lipoprotein, flagellin, two forms of LPS, synthetic double-stranded RNA, and two imidazoquinoline compounds (loxoribine and R848). Trout leukocytes responded in vitro to a number of these agonists with distinct patterns of cytokine expression that correspond to mammalian responses. Our results support the key prediction from our phylogenetic analyses that strong selective pressure of pathogenic microbes has preserved both TLR recognition and signaling functions during vertebrate evolution.", "author" : [ { "dropping-particle" : "", "family" : "Purcell", "given" : "Maureen K", "non-dropping-particle" : "", "parse-names" : false, "suffix" : "" }, { "dropping-particle" : "", "family" : "Smith", "given" : "Kelly D", "non-dropping-particle" : "", "parse-names" : false, "suffix" : "" }, { "dropping-particle" : "", "family" : "Aderem", "given" : "Alan", "non-dropping-particle" : "", "parse-names" : false, "suffix" : "" }, { "dropping-particle" : "", "family" : "Hood", "given" : "Leroy", "non-dropping-particle" : "", "parse-names" : false, "suffix" : "" }, { "dropping-particle" : "", "family" : "Winton", "given" : "James R", "non-dropping-particle" : "", "parse-names" : false, "suffix" : "" }, { "dropping-particle" : "", "family" : "Roach", "given" : "Jared C", "non-dropping-particle" : "", "parse-names" : false, "suffix" : "" } ], "container-title" : "Comparative Biochemistry and Physiology Part D: Genomics and Proteomics", "id" : "ITEM-1", "issue" : "1", "issued" : { "date-parts" : [ [ "2006", "3" ] ] }, "page" : "77-88", "publisher" : "NIH Public Access", "title" : "Conservation of Toll-like receptor signaling pathways in teleost fish", "type" : "article-journal", "volume" : "1" }, "uris" : [ "http://www.mendeley.com/documents/?uuid=9ef9e209-02cc-3087-bb17-a72a4b2a6b18" ] } ], "mendeley" : { "formattedCitation" : "(Purcell &lt;i&gt;et al.&lt;/i&gt;, 2006)", "plainTextFormattedCitation" : "(Purcell et al., 2006)", "previouslyFormattedCitation" : "(Purcell &lt;i&gt;et al.&lt;/i&gt;, 2006)" }, "properties" : {  }, "schema" : "https://github.com/citation-style-language/schema/raw/master/csl-citation.json" }</w:instrText>
      </w:r>
      <w:r w:rsidR="001B4F6C">
        <w:fldChar w:fldCharType="separate"/>
      </w:r>
      <w:r w:rsidR="00F71621" w:rsidRPr="00F71621">
        <w:rPr>
          <w:noProof/>
        </w:rPr>
        <w:t xml:space="preserve">(Purcell </w:t>
      </w:r>
      <w:r w:rsidR="00F71621" w:rsidRPr="00F71621">
        <w:rPr>
          <w:i/>
          <w:noProof/>
        </w:rPr>
        <w:t>et al.</w:t>
      </w:r>
      <w:r w:rsidR="00F71621" w:rsidRPr="00F71621">
        <w:rPr>
          <w:noProof/>
        </w:rPr>
        <w:t>, 2006)</w:t>
      </w:r>
      <w:r w:rsidR="001B4F6C">
        <w:fldChar w:fldCharType="end"/>
      </w:r>
      <w:r w:rsidR="0014420D">
        <w:t>, as well as NOD</w:t>
      </w:r>
      <w:r w:rsidR="00F769B7">
        <w:t xml:space="preserve"> orthologues </w:t>
      </w:r>
      <w:r w:rsidR="0014420D">
        <w:t xml:space="preserve">signalling </w:t>
      </w:r>
      <w:r w:rsidR="00F769B7">
        <w:t xml:space="preserve">in response to bacterial infection </w:t>
      </w:r>
      <w:r w:rsidR="00D95495">
        <w:t>are</w:t>
      </w:r>
      <w:r w:rsidR="00F769B7">
        <w:t xml:space="preserve"> similar to that observe</w:t>
      </w:r>
      <w:r w:rsidR="000F3463">
        <w:t>d</w:t>
      </w:r>
      <w:r w:rsidR="00F769B7">
        <w:t xml:space="preserve"> in mammals and human cell lines </w:t>
      </w:r>
      <w:r w:rsidR="000F3463">
        <w:fldChar w:fldCharType="begin" w:fldLock="1"/>
      </w:r>
      <w:r w:rsidR="00B145F9">
        <w:instrText>ADDIN CSL_CITATION { "citationItems" : [ { "id" : "ITEM-1", "itemData" : { "DOI" : "10.1242/dmm.006122", "ISBN" : "1754-8411 (Electronic)\\r1754-8403 (Linking)", "ISSN" : "1754-8403", "PMID" : "21729873", "abstract" : "Inflammatory bowel disease (IBD), in the form of Crohn's disease (CD) or ulcerative colitis (UC), is a debilitating chronic immune disorder of the intestine. A complex etiology resulting from dysfunctional interactions between the intestinal immune system and its microflora, influenced by host genetic susceptibility, makes disease modeling challenging. Mutations in NOD2 have the highest disease-specific risk association for CD, and a related gene, NOD1, is associated with UC. NOD1 and NOD2 encode intracellular bacterial sensor proteins acting as innate immune triggers, and represent promising therapeutic targets. The zebrafish has the potential to aid in modeling genetic and environmental aspects of IBD pathogenesis. Here, we report the characterization of the Nod signaling components in the zebrafish larval intestine. The nod1 and nod2 genes are expressed in intestinal epithelial cells and neutrophils together with the Nod signaling pathway genes ripk2, a20, aamp, cd147, centaurin b1, erbin and grim-19. Using a zebrafish embryo Salmonella infection model, morpholino-mediated depletion of Nod1 or Nod2 reduced the ability of embryos to control systemic infection. Depletion of Nod1 or Nod2 decreased expression of dual oxidase in the intestinal epithelium and impaired the ability of larvae to reduce intracellular bacterial burden. This work highlights the potential use of zebrafish larvae in the study of components of IBD pathogenesis.", "author" : [ { "dropping-particle" : "", "family" : "Oehlers", "given" : "S. H.", "non-dropping-particle" : "", "parse-names" : false, "suffix" : "" }, { "dropping-particle" : "V.", "family" : "Flores", "given" : "M.", "non-dropping-particle" : "", "parse-names" : false, "suffix" : "" }, { "dropping-particle" : "", "family" : "Hall", "given" : "C. J.", "non-dropping-particle" : "", "parse-names" : false, "suffix" : "" }, { "dropping-particle" : "", "family" : "Swift", "given" : "S.", "non-dropping-particle" : "", "parse-names" : false, "suffix" : "" }, { "dropping-particle" : "", "family" : "Crosier", "given" : "K. E.", "non-dropping-particle" : "", "parse-names" : false, "suffix" : "" }, { "dropping-particle" : "", "family" : "Crosier", "given" : "P. S.", "non-dropping-particle" : "", "parse-names" : false, "suffix" : "" } ], "container-title" : "Disease Models &amp; Mechanisms", "id" : "ITEM-1", "issue" : "6", "issued" : { "date-parts" : [ [ "2011", "11", "1" ] ] }, "page" : "832-841", "title" : "The inflammatory bowel disease (IBD) susceptibility genes NOD1 and NOD2 have conserved anti-bacterial roles in zebrafish", "type" : "article-journal", "volume" : "4" }, "uris" : [ "http://www.mendeley.com/documents/?uuid=e0047c4a-5c4e-3429-ab98-18d3c44455d3" ] } ], "mendeley" : { "formattedCitation" : "(Oehlers &lt;i&gt;et al.&lt;/i&gt;, 2011)", "plainTextFormattedCitation" : "(Oehlers et al., 2011)", "previouslyFormattedCitation" : "(Oehlers &lt;i&gt;et al.&lt;/i&gt;, 2011)" }, "properties" : {  }, "schema" : "https://github.com/citation-style-language/schema/raw/master/csl-citation.json" }</w:instrText>
      </w:r>
      <w:r w:rsidR="000F3463">
        <w:fldChar w:fldCharType="separate"/>
      </w:r>
      <w:r w:rsidR="00F71621" w:rsidRPr="00F71621">
        <w:rPr>
          <w:noProof/>
        </w:rPr>
        <w:t xml:space="preserve">(Oehlers </w:t>
      </w:r>
      <w:r w:rsidR="00F71621" w:rsidRPr="00F71621">
        <w:rPr>
          <w:i/>
          <w:noProof/>
        </w:rPr>
        <w:t>et al.</w:t>
      </w:r>
      <w:r w:rsidR="00F71621" w:rsidRPr="00F71621">
        <w:rPr>
          <w:noProof/>
        </w:rPr>
        <w:t>, 2011)</w:t>
      </w:r>
      <w:r w:rsidR="000F3463">
        <w:fldChar w:fldCharType="end"/>
      </w:r>
      <w:r w:rsidR="00F769B7">
        <w:t xml:space="preserve">. </w:t>
      </w:r>
    </w:p>
    <w:p w14:paraId="46C390BD" w14:textId="77777777" w:rsidR="00822CF8" w:rsidRDefault="00822CF8" w:rsidP="008A068E"/>
    <w:p w14:paraId="25F38CD8" w14:textId="375965EA" w:rsidR="004B61BD" w:rsidRPr="00110D42" w:rsidRDefault="004B61BD" w:rsidP="008A068E">
      <w:r>
        <w:t>Des</w:t>
      </w:r>
      <w:r w:rsidR="00033532">
        <w:t>p</w:t>
      </w:r>
      <w:r>
        <w:t xml:space="preserve">ite the similarities between immune signalling between zebrafish and human immune system, </w:t>
      </w:r>
      <w:r w:rsidR="00033532">
        <w:t>often the response seen in humans cannot be re-enacted in zebrafish. The zebrafish CXC</w:t>
      </w:r>
      <w:r w:rsidR="00E25338">
        <w:t xml:space="preserve">L12 </w:t>
      </w:r>
      <w:r w:rsidR="00E402F6">
        <w:t>homologues</w:t>
      </w:r>
      <w:r w:rsidR="00E25338">
        <w:t xml:space="preserve"> are not capable of recognising human leukaemia cells, as they do not interact with human CXCR4, making such disease difficult to study</w:t>
      </w:r>
      <w:r w:rsidR="0058202A">
        <w:t xml:space="preserve"> </w:t>
      </w:r>
      <w:r w:rsidR="00110D42">
        <w:fldChar w:fldCharType="begin" w:fldLock="1"/>
      </w:r>
      <w:r w:rsidR="00B145F9">
        <w:instrText>ADDIN CSL_CITATION { "citationItems" : [ { "id" : "ITEM-1", "itemData" : { "author" : [ { "dropping-particle" : "", "family" : "Rajan", "given" : "Vinothkumar", "non-dropping-particle" : "", "parse-names" : false, "suffix" : "" }, { "dropping-particle" : "", "family" : "Melong", "given" : "Nicole", "non-dropping-particle" : "", "parse-names" : false, "suffix" : "" }, { "dropping-particle" : "", "family" : "Campbell", "given" : "Clinton JV", "non-dropping-particle" : "", "parse-names" : false, "suffix" : "" }, { "dropping-particle" : "", "family" : "Dellaire", "given" : "Graham", "non-dropping-particle" : "", "parse-names" : false, "suffix" : "" }, { "dropping-particle" : "", "family" : "Berman", "given" : "Jason N.", "non-dropping-particle" : "", "parse-names" : false, "suffix" : "" } ], "container-title" : "Blood", "id" : "ITEM-1", "issue" : "23", "issued" : { "date-parts" : [ [ "2015" ] ] }, "title" : "A Humanized Zebrafish Transplant Model Expressing CXCL12 Provides an Enhanced In Vivo Therapeutic Screening Platform for T-ALL", "type" : "article-journal", "volume" : "126" }, "uris" : [ "http://www.mendeley.com/documents/?uuid=fd0c02dc-40da-3fa3-88e0-01e4a51bd7c8" ] } ], "mendeley" : { "formattedCitation" : "(Rajan &lt;i&gt;et al.&lt;/i&gt;, 2015)", "plainTextFormattedCitation" : "(Rajan et al., 2015)", "previouslyFormattedCitation" : "(Rajan &lt;i&gt;et al.&lt;/i&gt;, 2015)" }, "properties" : {  }, "schema" : "https://github.com/citation-style-language/schema/raw/master/csl-citation.json" }</w:instrText>
      </w:r>
      <w:r w:rsidR="00110D42">
        <w:fldChar w:fldCharType="separate"/>
      </w:r>
      <w:r w:rsidR="00F71621" w:rsidRPr="00F71621">
        <w:rPr>
          <w:noProof/>
        </w:rPr>
        <w:t xml:space="preserve">(Rajan </w:t>
      </w:r>
      <w:r w:rsidR="00F71621" w:rsidRPr="00F71621">
        <w:rPr>
          <w:i/>
          <w:noProof/>
        </w:rPr>
        <w:t>et al.</w:t>
      </w:r>
      <w:r w:rsidR="00F71621" w:rsidRPr="00F71621">
        <w:rPr>
          <w:noProof/>
        </w:rPr>
        <w:t>, 2015)</w:t>
      </w:r>
      <w:r w:rsidR="00110D42">
        <w:fldChar w:fldCharType="end"/>
      </w:r>
      <w:r w:rsidR="00110D42">
        <w:t xml:space="preserve">. However due to ease of genetic manipulation, Rajan </w:t>
      </w:r>
      <w:r w:rsidR="00110D42">
        <w:rPr>
          <w:i/>
        </w:rPr>
        <w:t xml:space="preserve">et al. </w:t>
      </w:r>
      <w:r w:rsidR="00451987">
        <w:t xml:space="preserve">created a </w:t>
      </w:r>
      <w:r w:rsidR="004A1DA5">
        <w:t>zebrafish mutant capable of expressing human CXCR4. Therefore</w:t>
      </w:r>
      <w:r w:rsidR="00D95495">
        <w:t>,</w:t>
      </w:r>
      <w:r w:rsidR="004A1DA5">
        <w:t xml:space="preserve"> despite current limitation</w:t>
      </w:r>
      <w:r w:rsidR="00D95495">
        <w:t>s</w:t>
      </w:r>
      <w:r w:rsidR="004A1DA5">
        <w:t xml:space="preserve"> of the </w:t>
      </w:r>
      <w:r w:rsidR="004A1DA5">
        <w:lastRenderedPageBreak/>
        <w:t xml:space="preserve">zebrafish model, continuous work on </w:t>
      </w:r>
      <w:r w:rsidR="00822CF8">
        <w:t>perfecting the model co</w:t>
      </w:r>
      <w:r w:rsidR="003A772A">
        <w:t>uld make it ideal for infection</w:t>
      </w:r>
      <w:r w:rsidR="00822CF8">
        <w:t xml:space="preserve"> studies.</w:t>
      </w:r>
    </w:p>
    <w:p w14:paraId="0043292F" w14:textId="77777777" w:rsidR="000F3463" w:rsidRPr="00FD3740" w:rsidRDefault="000F3463" w:rsidP="008A068E"/>
    <w:p w14:paraId="7E706520" w14:textId="4E706443" w:rsidR="0091473B" w:rsidRDefault="003A772A" w:rsidP="0042099B">
      <w:pPr>
        <w:pStyle w:val="Heading2"/>
      </w:pPr>
      <w:r>
        <w:t xml:space="preserve"> </w:t>
      </w:r>
      <w:bookmarkStart w:id="88" w:name="_Toc505262733"/>
      <w:bookmarkStart w:id="89" w:name="_Toc521494753"/>
      <w:r w:rsidR="0091473B">
        <w:t>Mammalian</w:t>
      </w:r>
      <w:bookmarkEnd w:id="88"/>
      <w:bookmarkEnd w:id="89"/>
    </w:p>
    <w:p w14:paraId="72E76BA8" w14:textId="77777777" w:rsidR="00E402F6" w:rsidRPr="00E402F6" w:rsidRDefault="00E402F6" w:rsidP="00E402F6"/>
    <w:p w14:paraId="41A3D130" w14:textId="601B2A23" w:rsidR="001020F6" w:rsidRPr="00846FE8" w:rsidRDefault="00195E80" w:rsidP="001020F6">
      <w:r>
        <w:t xml:space="preserve">Mammals arguably have the most similarities to humans in the case of infection and disease progression and most studies of </w:t>
      </w:r>
      <w:r w:rsidR="00F45958" w:rsidRPr="00F45958">
        <w:rPr>
          <w:i/>
          <w:iCs/>
        </w:rPr>
        <w:t>S. aureus</w:t>
      </w:r>
      <w:r w:rsidR="0073580A" w:rsidRPr="0073580A">
        <w:rPr>
          <w:i/>
          <w:iCs/>
        </w:rPr>
        <w:t xml:space="preserve"> </w:t>
      </w:r>
      <w:r>
        <w:t>pathogenesis have been conducted in mice and less frequently rats and rabbits.</w:t>
      </w:r>
      <w:r w:rsidR="0073580A" w:rsidRPr="0073580A">
        <w:rPr>
          <w:i/>
          <w:iCs/>
        </w:rPr>
        <w:t xml:space="preserve"> </w:t>
      </w:r>
      <w:r w:rsidR="00846FE8">
        <w:t xml:space="preserve">However due to </w:t>
      </w:r>
      <w:r w:rsidR="00F45958" w:rsidRPr="00F45958">
        <w:rPr>
          <w:i/>
          <w:iCs/>
        </w:rPr>
        <w:t>S. aureus</w:t>
      </w:r>
      <w:r w:rsidR="0073580A" w:rsidRPr="0073580A">
        <w:rPr>
          <w:i/>
          <w:iCs/>
        </w:rPr>
        <w:t xml:space="preserve"> </w:t>
      </w:r>
      <w:r w:rsidR="00846FE8">
        <w:t>also</w:t>
      </w:r>
      <w:r w:rsidR="00846FE8">
        <w:rPr>
          <w:i/>
        </w:rPr>
        <w:t xml:space="preserve"> </w:t>
      </w:r>
      <w:r w:rsidR="00846FE8">
        <w:t>affecting large bovines</w:t>
      </w:r>
      <w:r w:rsidR="00D95495">
        <w:t xml:space="preserve"> and ovines</w:t>
      </w:r>
      <w:r w:rsidR="00846FE8">
        <w:t>,</w:t>
      </w:r>
      <w:r w:rsidR="0073580A" w:rsidRPr="0073580A">
        <w:rPr>
          <w:i/>
          <w:iCs/>
        </w:rPr>
        <w:t xml:space="preserve"> </w:t>
      </w:r>
      <w:r w:rsidR="00846FE8">
        <w:t>studies using these animals are emerging.</w:t>
      </w:r>
    </w:p>
    <w:p w14:paraId="1C1F7240" w14:textId="77777777" w:rsidR="00195E80" w:rsidRPr="001020F6" w:rsidRDefault="00195E80" w:rsidP="001020F6"/>
    <w:p w14:paraId="741EA284" w14:textId="42F310BD" w:rsidR="0091473B" w:rsidRDefault="003A772A" w:rsidP="0042099B">
      <w:pPr>
        <w:pStyle w:val="Heading3"/>
      </w:pPr>
      <w:r>
        <w:t xml:space="preserve"> </w:t>
      </w:r>
      <w:bookmarkStart w:id="90" w:name="_Toc505262734"/>
      <w:bookmarkStart w:id="91" w:name="_Toc521494754"/>
      <w:r w:rsidR="0091473B">
        <w:t>Murine</w:t>
      </w:r>
      <w:bookmarkEnd w:id="90"/>
      <w:bookmarkEnd w:id="91"/>
    </w:p>
    <w:p w14:paraId="2E956B2A" w14:textId="77777777" w:rsidR="00E402F6" w:rsidRPr="00E402F6" w:rsidRDefault="00E402F6" w:rsidP="00E402F6"/>
    <w:p w14:paraId="0BF49AAC" w14:textId="40DE89C9" w:rsidR="0080344F" w:rsidRDefault="0080344F" w:rsidP="0080344F">
      <w:r>
        <w:t xml:space="preserve">Having diverged from </w:t>
      </w:r>
      <w:r w:rsidR="000C22C7">
        <w:t xml:space="preserve">rodents around </w:t>
      </w:r>
      <w:r w:rsidR="00662BAB">
        <w:t xml:space="preserve">90 </w:t>
      </w:r>
      <w:r w:rsidR="000C22C7">
        <w:t>million years ago</w:t>
      </w:r>
      <w:r w:rsidR="00AB3CB7">
        <w:t>,</w:t>
      </w:r>
      <w:r w:rsidR="00662BAB">
        <w:t xml:space="preserve"> humans and mice have around fifteen thousand genes with common functions</w:t>
      </w:r>
      <w:r w:rsidR="00442E21">
        <w:t xml:space="preserve">, with </w:t>
      </w:r>
      <w:r w:rsidR="003B5368">
        <w:t>17</w:t>
      </w:r>
      <w:r w:rsidR="002826B5">
        <w:t>16 gene</w:t>
      </w:r>
      <w:r w:rsidR="003B5368">
        <w:t xml:space="preserve">s having a definitive role in disease </w:t>
      </w:r>
      <w:r w:rsidR="003B5368">
        <w:fldChar w:fldCharType="begin" w:fldLock="1"/>
      </w:r>
      <w:r w:rsidR="00B145F9">
        <w:instrText>ADDIN CSL_CITATION { "citationItems" : [ { "id" : "ITEM-1", "itemData" : { "DOI" : "10.1371/journal.pbio.1000112", "ISBN" : "1545-7885 (Electronic)", "ISSN" : "15449173", "PMID" : "19468303", "abstract" : "The mouse (Mus musculus) is the premier animal model for understanding human disease and development. Here we show that a comprehensive understanding of mouse biology is only possible with the availability of a finished, high-quality genome assembly. The finished clone-based assembly of the mouse strain C57BL/6J reported here has over 175,000 fewer gaps and over 139 Mb more of novel sequence, compared with the earlier MGSCv3 draft genome assembly. In a comprehensive analysis of this revised genome sequence, we are now able to define 20,210 protein-coding genes, over a thousand more than predicted in the human genome (19,042 genes). In addition, we identified 439 long, non-protein-coding RNAs with evidence for transcribed orthologs in human. We analyzed the complex and repetitive landscape of 267 Mb of sequence that was missing or misassembled in the previously published assembly, and we provide insights into the reasons for its resistance to sequencing and assembly by whole-genome shotgun approaches. Duplicated regions within newly assembled sequence tend to be of more recent ancestry than duplicates in the published draft, correcting our initial understanding of recent evolution on the mouse lineage. These duplicates appear to be largely composed of sequence regions containing transposable elements and duplicated protein-coding genes; of these, some may be fixed in the mouse population, but at least 40% of segmentally duplicated sequences are copy number variable even among laboratory mouse strains. Mouse lineage-specific regions contain 3,767 genes drawn mainly from rapidly-changing gene families associated with reproductive functions. The finished mouse genome assembly, therefore, greatly improves our understanding of rodent-specific biology and allows the delineation of ancestral biological functions that are shared with human from derived functions that are not.", "author" : [ { "dropping-particle" : "", "family" : "Church", "given" : "Deanna M.", "non-dropping-particle" : "", "parse-names" : false, "suffix" : "" }, { "dropping-particle" : "", "family" : "Goodstadt", "given" : "Leo", "non-dropping-particle" : "", "parse-names" : false, "suffix" : "" }, { "dropping-particle" : "", "family" : "Hillier", "given" : "LaDeana W.", "non-dropping-particle" : "", "parse-names" : false, "suffix" : "" }, { "dropping-particle" : "", "family" : "Zody", "given" : "Michael C.", "non-dropping-particle" : "", "parse-names" : false, "suffix" : "" }, { "dropping-particle" : "", "family" : "Goldstein", "given" : "Steve", "non-dropping-particle" : "", "parse-names" : false, "suffix" : "" }, { "dropping-particle" : "", "family" : "She", "given" : "Xinwe", "non-dropping-particle" : "", "parse-names" : false, "suffix" : "" }, { "dropping-particle" : "", "family" : "Bult", "given" : "Carol J.", "non-dropping-particle" : "", "parse-names" : false, "suffix" : "" }, { "dropping-particle" : "", "family" : "Agarwala", "given" : "Richa", "non-dropping-particle" : "", "parse-names" : false, "suffix" : "" }, { "dropping-particle" : "", "family" : "Cherry", "given" : "Joshua L.", "non-dropping-particle" : "", "parse-names" : false, "suffix" : "" }, { "dropping-particle" : "", "family" : "DiCuccio", "given" : "Michael", "non-dropping-particle" : "", "parse-names" : false, "suffix" : "" }, { "dropping-particle" : "", "family" : "Hlavina", "given" : "Wratko", "non-dropping-particle" : "", "parse-names" : false, "suffix" : "" }, { "dropping-particle" : "", "family" : "Kapustin", "given" : "Yuri", "non-dropping-particle" : "", "parse-names" : false, "suffix" : "" }, { "dropping-particle" : "", "family" : "Meric", "given" : "Peter", "non-dropping-particle" : "", "parse-names" : false, "suffix" : "" }, { "dropping-particle" : "", "family" : "Maglott", "given" : "Donna", "non-dropping-particle" : "", "parse-names" : false, "suffix" : "" }, { "dropping-particle" : "", "family" : "Birtle", "given" : "Zo\u00eb", "non-dropping-particle" : "", "parse-names" : false, "suffix" : "" }, { "dropping-particle" : "", "family" : "Marques", "given" : "Ana C.", "non-dropping-particle" : "", "parse-names" : false, "suffix" : "" }, { "dropping-particle" : "", "family" : "Graves", "given" : "Tina", "non-dropping-particle" : "", "parse-names" : false, "suffix" : "" }, { "dropping-particle" : "", "family" : "Zhou", "given" : "Shiguo", "non-dropping-particle" : "", "parse-names" : false, "suffix" : "" }, { "dropping-particle" : "", "family" : "Teague", "given" : "Brian", "non-dropping-particle" : "", "parse-names" : false, "suffix" : "" }, { "dropping-particle" : "", "family" : "Potamousis", "given" : "Konstantinos", "non-dropping-particle" : "", "parse-names" : false, "suffix" : "" }, { "dropping-particle" : "", "family" : "Churas", "given" : "Christopher", "non-dropping-particle" : "", "parse-names" : false, "suffix" : "" }, { "dropping-particle" : "", "family" : "Place", "given" : "Michael", "non-dropping-particle" : "", "parse-names" : false, "suffix" : "" }, { "dropping-particle" : "", "family" : "Herschleb", "given" : "Jill", "non-dropping-particle" : "", "parse-names" : false, "suffix" : "" }, { "dropping-particle" : "", "family" : "Runnheim", "given" : "Ron", "non-dropping-particle" : "", "parse-names" : false, "suffix" : "" }, { "dropping-particle" : "", "family" : "Forrest", "given" : "Daniel", "non-dropping-particle" : "", "parse-names" : false, "suffix" : "" }, { "dropping-particle" : "", "family" : "Amos-Landgraf", "given" : "James", "non-dropping-particle" : "", "parse-names" : false, "suffix" : "" }, { "dropping-particle" : "", "family" : "Schwartz", "given" : "David C.", "non-dropping-particle" : "", "parse-names" : false, "suffix" : "" }, { "dropping-particle" : "", "family" : "Cheng", "given" : "Ze", "non-dropping-particle" : "", "parse-names" : false, "suffix" : "" }, { "dropping-particle" : "", "family" : "Lindblad-Toh", "given" : "Kerstin", "non-dropping-particle" : "", "parse-names" : false, "suffix" : "" }, { "dropping-particle" : "", "family" : "Eichler", "given" : "Evan E.", "non-dropping-particle" : "", "parse-names" : false, "suffix" : "" }, { "dropping-particle" : "", "family" : "Ponting", "given" : "Chris P.", "non-dropping-particle" : "", "parse-names" : false, "suffix" : "" }, { "dropping-particle" : "", "family" : "Muzny", "given" : "Donna M.", "non-dropping-particle" : "", "parse-names" : false, "suffix" : "" }, { "dropping-particle" : "", "family" : "Dugan-Rocha", "given" : "Shannon", "non-dropping-particle" : "", "parse-names" : false, "suffix" : "" }, { "dropping-particle" : "", "family" : "Ding", "given" : "Yan", "non-dropping-particle" : "", "parse-names" : false, "suffix" : "" }, { "dropping-particle" : "", "family" : "Scherer", "given" : "Steven E.", "non-dropping-particle" : "", "parse-names" : false, "suffix" : "" }, { "dropping-particle" : "", "family" : "Buhay", "given" : "Christian J.", "non-dropping-particle" : "", "parse-names" : false, "suffix" : "" }, { "dropping-particle" : "", "family" : "Cree", "given" : "Andrew", "non-dropping-particle" : "", "parse-names" : false, "suffix" : "" }, { "dropping-particle" : "", "family" : "Hernandez", "given" : "Judith", "non-dropping-particle" : "", "parse-names" : false, "suffix" : "" }, { "dropping-particle" : "", "family" : "Holder", "given" : "Michael", "non-dropping-particle" : "", "parse-names" : false, "suffix" : "" }, { "dropping-particle" : "", "family" : "Hume", "given" : "Jennifer", "non-dropping-particle" : "", "parse-names" : false, "suffix" : "" }, { "dropping-particle" : "", "family" : "Jackson", "given" : "Laronda R.", "non-dropping-particle" : "", "parse-names" : false, "suffix" : "" }, { "dropping-particle" : "", "family" : "Kovar", "given" : "Christie", "non-dropping-particle" : "", "parse-names" : false, "suffix" : "" }, { "dropping-particle" : "", "family" : "Lee", "given" : "Sandra L.", "non-dropping-particle" : "", "parse-names" : false, "suffix" : "" }, { "dropping-particle" : "", "family" : "Lewis", "given" : "Lora R.", "non-dropping-particle" : "", "parse-names" : false, "suffix" : "" }, { "dropping-particle" : "", "family" : "Metzker", "given" : "Michael L.", "non-dropping-particle" : "", "parse-names" : false, "suffix" : "" }, { "dropping-particle" : "V.", "family" : "Narareth", "given" : "Lynne", "non-dropping-particle" : "", "parse-names" : false, "suffix" : "" }, { "dropping-particle" : "", "family" : "Sabo", "given" : "Aniko", "non-dropping-particle" : "", "parse-names" : false, "suffix" : "" }, { "dropping-particle" : "", "family" : "Sodergren", "given" : "Erica", "non-dropping-particle" : "", "parse-names" : false, "suffix" : "" }, { "dropping-particle" : "", "family" : "Gibbs", "given" : "Richard A.", "non-dropping-particle" : "", "parse-names" : false, "suffix" : "" }, { "dropping-particle" : "", "family" : "FitzGerald", "given" : "Michael", "non-dropping-particle" : "", "parse-names" : false, "suffix" : "" }, { "dropping-particle" : "", "family" : "Cook", "given" : "April", "non-dropping-particle" : "", "parse-names" : false, "suffix" : "" }, { "dropping-particle" : "", "family" : "Jaffe", "given" : "David B.", "non-dropping-particle" : "", "parse-names" : false, "suffix" : "" }, { "dropping-particle" : "", "family" : "Garber", "given" : "Manuel", "non-dropping-particle" : "", "parse-names" : false, "suffix" : "" }, { "dropping-particle" : "", "family" : "Zimmer", "given" : "Andrew R.", "non-dropping-particle" : "", "parse-names" : false, "suffix" : "" }, { "dropping-particle" : "", "family" : "Pirun", "given" : "Mono", "non-dropping-particle" : "", "parse-names" : false, "suffix" : "" }, { "dropping-particle" : "", "family" : "Russell", "given" : "Lyndsey", "non-dropping-particle" : "", "parse-names" : false, "suffix" : "" }, { "dropping-particle" : "", "family" : "Sharpe", "given" : "Ted", "non-dropping-particle" : "", "parse-names" : false, "suffix" : "" }, { "dropping-particle" : "", "family" : "Chaturvedi", "given" : "Michael Kamal Kabir", "non-dropping-particle" : "", "parse-names" : false, "suffix" : "" }, { "dropping-particle" : "", "family" : "Wilkinson", "given" : "Jane", "non-dropping-particle" : "", "parse-names" : false, "suffix" : "" }, { "dropping-particle" : "", "family" : "LaButti", "given" : "Kurt", "non-dropping-particle" : "", "parse-names" : false, "suffix" : "" }, { "dropping-particle" : "", "family" : "Yang", "given" : "Xiaoping", "non-dropping-particle" : "", "parse-names" : false, "suffix" : "" }, { "dropping-particle" : "", "family" : "Bessette", "given" : "Daniel", "non-dropping-particle" : "", "parse-names" : false, "suffix" : "" }, { "dropping-particle" : "", "family" : "Allen", "given" : "Nicole R.", "non-dropping-particle" : "", "parse-names" : false, "suffix" : "" }, { "dropping-particle" : "", "family" : "Nguyen", "given" : "Cindy", "non-dropping-particle" : "", "parse-names" : false, "suffix" : "" }, { "dropping-particle" : "", "family" : "Nguyen", "given" : "Thu", "non-dropping-particle" : "", "parse-names" : false, "suffix" : "" }, { "dropping-particle" : "", "family" : "Dunbar", "given" : "Chelsea", "non-dropping-particle" : "", "parse-names" : false, "suffix" : "" }, { "dropping-particle" : "", "family" : "Lubonja", "given" : "Rakela", "non-dropping-particle" : "", "parse-names" : false, "suffix" : "" }, { "dropping-particle" : "", "family" : "Matthews", "given" : "Charles", "non-dropping-particle" : "", "parse-names" : false, "suffix" : "" }, { "dropping-particle" : "", "family" : "Liu", "given" : "Xiaohong", "non-dropping-particle" : "", "parse-names" : false, "suffix" : "" }, { "dropping-particle" : "", "family" : "Benamara", "given" : "Mostafa", "non-dropping-particle" : "", "parse-names" : false, "suffix" : "" }, { "dropping-particle" : "", "family" : "Negash", "given" : "Tamrat", "non-dropping-particle" : "", "parse-names" : false, "suffix" : "" }, { "dropping-particle" : "", "family" : "Lokyitsang", "given" : "Tashi", "non-dropping-particle" : "", "parse-names" : false, "suffix" : "" }, { "dropping-particle" : "", "family" : "Decktor", "given" : "Karin", "non-dropping-particle" : "", "parse-names" : false, "suffix" : "" }, { "dropping-particle" : "", "family" : "Piqani", "given" : "Bruno", "non-dropping-particle" : "", "parse-names" : false, "suffix" : "" }, { "dropping-particle" : "", "family" : "Munson", "given" : "Glen", "non-dropping-particle" : "", "parse-names" : false, "suffix" : "" }, { "dropping-particle" : "", "family" : "Tenzin", "given" : "Pema", "non-dropping-particle" : "", "parse-names" : false, "suffix" : "" }, { "dropping-particle" : "", "family" : "Stone", "given" : "Sabrina", "non-dropping-particle" : "", "parse-names" : false, "suffix" : "" }, { "dropping-particle" : "", "family" : "Macdonald", "given" : "Pendexter", "non-dropping-particle" : "", "parse-names" : false, "suffix" : "" }, { "dropping-particle" : "", "family" : "Arachchi", "given" : "Harindra", "non-dropping-particle" : "", "parse-names" : false, "suffix" : "" }, { "dropping-particle" : "", "family" : "Abouelleil", "given" : "Amr", "non-dropping-particle" : "", "parse-names" : false, "suffix" : "" }, { "dropping-particle" : "", "family" : "Lui", "given" : "Annie", "non-dropping-particle" : "", "parse-names" : false, "suffix" : "" }, { "dropping-particle" : "", "family" : "Priest", "given" : "Margaret", "non-dropping-particle" : "", "parse-names" : false, "suffix" : "" }, { "dropping-particle" : "", "family" : "Gearin", "given" : "Gary", "non-dropping-particle" : "", "parse-names" : false, "suffix" : "" }, { "dropping-particle" : "", "family" : "Brown", "given" : "Adam", "non-dropping-particle" : "", "parse-names" : false, "suffix" : "" }, { "dropping-particle" : "", "family" : "Aftuck", "given" : "Lynne", "non-dropping-particle" : "", "parse-names" : false, "suffix" : "" }, { "dropping-particle" : "", "family" : "Shea", "given" : "Terrance", "non-dropping-particle" : "", "parse-names" : false, "suffix" : "" }, { "dropping-particle" : "", "family" : "Sykes", "given" : "Sean", "non-dropping-particle" : "", "parse-names" : false, "suffix" : "" }, { "dropping-particle" : "", "family" : "Berlin", "given" : "Aaron", "non-dropping-particle" : "", "parse-names" : false, "suffix" : "" }, { "dropping-particle" : "", "family" : "Chu", "given" : "Jeff", "non-dropping-particle" : "", "parse-names" : false, "suffix" : "" }, { "dropping-particle" : "", "family" : "Dooley", "given" : "Kathleen", "non-dropping-particle" : "", "parse-names" : false, "suffix" : "" }, { "dropping-particle" : "", "family" : "Hagopian", "given" : "Daniel", "non-dropping-particle" : "", "parse-names" : false, "suffix" : "" }, { "dropping-particle" : "", "family" : "Hall", "given" : "Jennifer", "non-dropping-particle" : "", "parse-names" : false, "suffix" : "" }, { "dropping-particle" : "", "family" : "Hafez", "given" : "Nabil", "non-dropping-particle" : "", "parse-names" : false, "suffix" : "" }, { "dropping-particle" : "", "family" : "Smith", "given" : "Cherylyn L.", "non-dropping-particle" : "", "parse-names" : false, "suffix" : "" }, { "dropping-particle" : "", "family" : "Olandt", "given" : "Peter", "non-dropping-particle" : "", "parse-names" : false, "suffix" : "" }, { "dropping-particle" : "", "family" : "Miller", "given" : "Karen", "non-dropping-particle" : "", "parse-names" : false, "suffix" : "" }, { "dropping-particle" : "", "family" : "Ventkataraman", "given" : "Vijay", "non-dropping-particle" : "", "parse-names" : false, "suffix" : "" }, { "dropping-particle" : "", "family" : "Rachupka", "given" : "Anthony", "non-dropping-particle" : "", "parse-names" : false, "suffix" : "" }, { "dropping-particle" : "", "family" : "Dorris", "given" : "Lester", "non-dropping-particle" : "", "parse-names" : false, "suffix" : "" }, { "dropping-particle" : "", "family" : "Ayotte", "given" : "Laura", "non-dropping-particle" : "", "parse-names" : false, "suffix" : "" }, { "dropping-particle" : "", "family" : "Mabbitt", "given" : "Richard", "non-dropping-particle" : "", "parse-names" : false, "suffix" : "" }, { "dropping-particle" : "", "family" : "Erickson", "given" : "Jeffrey", "non-dropping-particle" : "", "parse-names" : false, "suffix" : "" }, { "dropping-particle" : "", "family" : "Horn", "given" : "Andrea", "non-dropping-particle" : "", "parse-names" : false, "suffix" : "" }, { "dropping-particle" : "", "family" : "An", "given" : "Peter", "non-dropping-particle" : "", "parse-names" : false, "suffix" : "" }, { "dropping-particle" : "", "family" : "Naylor", "given" : "Jerome W.", "non-dropping-particle" : "", "parse-names" : false, "suffix" : "" }, { "dropping-particle" : "", "family" : "Settipalli", "given" : "Sampath", "non-dropping-particle" : "", "parse-names" : false, "suffix" : "" }, { "dropping-particle" : "", "family" : "Lander", "given" : "Eric S.", "non-dropping-particle" : "", "parse-names" : false, "suffix" : "" }, { "dropping-particle" : "", "family" : "Wilson", "given" : "Richard K.", "non-dropping-particle" : "", "parse-names" : false, "suffix" : "" }, { "dropping-particle" : "", "family" : "Graves", "given" : "Tina A.", "non-dropping-particle" : "", "parse-names" : false, "suffix" : "" }, { "dropping-particle" : "", "family" : "Fulton", "given" : "Robert S.", "non-dropping-particle" : "", "parse-names" : false, "suffix" : "" }, { "dropping-particle" : "", "family" : "Rock", "given" : "Susan M.", "non-dropping-particle" : "", "parse-names" : false, "suffix" : "" }, { "dropping-particle" : "", "family" : "Chinwalla", "given" : "Asif T.", "non-dropping-particle" : "", "parse-names" : false, "suffix" : "" }, { "dropping-particle" : "", "family" : "Bernard", "given" : "Kelly", "non-dropping-particle" : "", "parse-names" : false, "suffix" : "" }, { "dropping-particle" : "", "family" : "Courtney", "given" : "Laura P.", "non-dropping-particle" : "", "parse-names" : false, "suffix" : "" }, { "dropping-particle" : "", "family" : "Fronick", "given" : "Catrina", "non-dropping-particle" : "", "parse-names" : false, "suffix" : "" }, { "dropping-particle" : "", "family" : "Fulton", "given" : "Lucinda L.", "non-dropping-particle" : "", "parse-names" : false, "suffix" : "" }, { "dropping-particle" : "", "family" : "O'Laughlin", "given" : "Michelle", "non-dropping-particle" : "", "parse-names" : false, "suffix" : "" }, { "dropping-particle" : "", "family" : "Kremitzki", "given" : "Colin L.", "non-dropping-particle" : "", "parse-names" : false, "suffix" : "" }, { "dropping-particle" : "", "family" : "Minx", "given" : "Patrick J.", "non-dropping-particle" : "", "parse-names" : false, "suffix" : "" }, { "dropping-particle" : "", "family" : "Nelson", "given" : "Joanne O.", "non-dropping-particle" : "", "parse-names" : false, "suffix" : "" }, { "dropping-particle" : "", "family" : "Schatzkamer", "given" : "Kyriena L.", "non-dropping-particle" : "", "parse-names" : false, "suffix" : "" }, { "dropping-particle" : "", "family" : "Strong", "given" : "Cynthia", "non-dropping-particle" : "", "parse-names" : false, "suffix" : "" }, { "dropping-particle" : "", "family" : "Wollam", "given" : "Aye M.", "non-dropping-particle" : "", "parse-names" : false, "suffix" : "" }, { "dropping-particle" : "", "family" : "Weinstock", "given" : "George M.", "non-dropping-particle" : "", "parse-names" : false, "suffix" : "" }, { "dropping-particle" : "", "family" : "Yang", "given" : "Shiaw Pyng", "non-dropping-particle" : "", "parse-names" : false, "suffix" : "" }, { "dropping-particle" : "", "family" : "Rogers", "given" : "Jane", "non-dropping-particle" : "", "parse-names" : false, "suffix" : "" }, { "dropping-particle" : "", "family" : "Grafham", "given" : "Darren", "non-dropping-particle" : "", "parse-names" : false, "suffix" : "" }, { "dropping-particle" : "", "family" : "Humphray", "given" : "Sean", "non-dropping-particle" : "", "parse-names" : false, "suffix" : "" }, { "dropping-particle" : "", "family" : "Nicholson", "given" : "Christine", "non-dropping-particle" : "", "parse-names" : false, "suffix" : "" }, { "dropping-particle" : "", "family" : "Bird", "given" : "Christine", "non-dropping-particle" : "", "parse-names" : false, "suffix" : "" }, { "dropping-particle" : "", "family" : "Brown", "given" : "Andrew J.", "non-dropping-particle" : "", "parse-names" : false, "suffix" : "" }, { "dropping-particle" : "", "family" : "Burton", "given" : "John", "non-dropping-particle" : "", "parse-names" : false, "suffix" : "" }, { "dropping-particle" : "", "family" : "Clee", "given" : "Chris", "non-dropping-particle" : "", "parse-names" : false, "suffix" : "" }, { "dropping-particle" : "", "family" : "Hunt", "given" : "Adrienne", "non-dropping-particle" : "", "parse-names" : false, "suffix" : "" }, { "dropping-particle" : "", "family" : "Jones", "given" : "Matt C.", "non-dropping-particle" : "", "parse-names" : false, "suffix" : "" }, { "dropping-particle" : "", "family" : "Lloyd", "given" : "Christine", "non-dropping-particle" : "", "parse-names" : false, "suffix" : "" }, { "dropping-particle" : "", "family" : "Matthews", "given" : "Lucy", "non-dropping-particle" : "", "parse-names" : false, "suffix" : "" }, { "dropping-particle" : "", "family" : "Mclaren", "given" : "Karen", "non-dropping-particle" : "", "parse-names" : false, "suffix" : "" }, { "dropping-particle" : "", "family" : "Mclaren", "given" : "Stuart", "non-dropping-particle" : "", "parse-names" : false, "suffix" : "" }, { "dropping-particle" : "", "family" : "McLay", "given" : "Kirsten", "non-dropping-particle" : "", "parse-names" : false, "suffix" : "" }, { "dropping-particle" : "", "family" : "Palmer", "given" : "Sophie A.", "non-dropping-particle" : "", "parse-names" : false, "suffix" : "" }, { "dropping-particle" : "", "family" : "Plumb", "given" : "Robert", "non-dropping-particle" : "", "parse-names" : false, "suffix" : "" }, { "dropping-particle" : "", "family" : "Shownkeen", "given" : "Ratna", "non-dropping-particle" : "", "parse-names" : false, "suffix" : "" }, { "dropping-particle" : "", "family" : "Sims", "given" : "Sarah", "non-dropping-particle" : "", "parse-names" : false, "suffix" : "" }, { "dropping-particle" : "", "family" : "Quail", "given" : "Mike A.", "non-dropping-particle" : "", "parse-names" : false, "suffix" : "" }, { "dropping-particle" : "", "family" : "Whitehead", "given" : "Siobhan L.", "non-dropping-particle" : "", "parse-names" : false, "suffix" : "" }, { "dropping-particle" : "", "family" : "Willey", "given" : "David L.", "non-dropping-particle" : "", "parse-names" : false, "suffix" : "" }, { "dropping-particle" : "", "family" : "Deschamps", "given" : "Stephane", "non-dropping-particle" : "", "parse-names" : false, "suffix" : "" }, { "dropping-particle" : "", "family" : "Kenton", "given" : "Steven", "non-dropping-particle" : "", "parse-names" : false, "suffix" : "" }, { "dropping-particle" : "", "family" : "Song", "given" : "Lin", "non-dropping-particle" : "", "parse-names" : false, "suffix" : "" }, { "dropping-particle" : "", "family" : "Do", "given" : "Trang", "non-dropping-particle" : "", "parse-names" : false, "suffix" : "" }, { "dropping-particle" : "", "family" : "Roe", "given" : "Bruce", "non-dropping-particle" : "", "parse-names" : false, "suffix" : "" }, { "dropping-particle" : "", "family" : "Bouffard", "given" : "Gerard G.", "non-dropping-particle" : "", "parse-names" : false, "suffix" : "" }, { "dropping-particle" : "", "family" : "Blakesley", "given" : "Robert W.", "non-dropping-particle" : "", "parse-names" : false, "suffix" : "" }, { "dropping-particle" : "", "family" : "Green", "given" : "Eric D.", "non-dropping-particle" : "", "parse-names" : false, "suffix" : "" }, { "dropping-particle" : "", "family" : "Kucherlapati", "given" : "Raju", "non-dropping-particle" : "", "parse-names" : false, "suffix" : "" }, { "dropping-particle" : "", "family" : "Grills", "given" : "George", "non-dropping-particle" : "", "parse-names" : false, "suffix" : "" }, { "dropping-particle" : "", "family" : "Li", "given" : "Li", "non-dropping-particle" : "", "parse-names" : false, "suffix" : "" }, { "dropping-particle" : "", "family" : "Montgomery", "given" : "Kate T.", "non-dropping-particle" : "", "parse-names" : false, "suffix" : "" }, { "dropping-particle" : "", "family" : "Kramer", "given" : "Melissa", "non-dropping-particle" : "", "parse-names" : false, "suffix" : "" }, { "dropping-particle" : "", "family" : "Speigel", "given" : "Lori", "non-dropping-particle" : "", "parse-names" : false, "suffix" : "" }, { "dropping-particle" : "", "family" : "McCombie", "given" : "W. Richard", "non-dropping-particle" : "", "parse-names" : false, "suffix" : "" }, { "dropping-particle" : "", "family" : "Lucas", "given" : "Susan", "non-dropping-particle" : "", "parse-names" : false, "suffix" : "" }, { "dropping-particle" : "", "family" : "Terry", "given" : "Astrid", "non-dropping-particle" : "", "parse-names" : false, "suffix" : "" }, { "dropping-particle" : "", "family" : "Gordon", "given" : "Laurie", "non-dropping-particle" : "", "parse-names" : false, "suffix" : "" }, { "dropping-particle" : "", "family" : "Stubbs", "given" : "Lisa", "non-dropping-particle" : "", "parse-names" : false, "suffix" : "" }, { "dropping-particle" : "", "family" : "Denny", "given" : "Paul", "non-dropping-particle" : "", "parse-names" : false, "suffix" : "" }, { "dropping-particle" : "", "family" : "Brown", "given" : "Steve D.M.", "non-dropping-particle" : "", "parse-names" : false, "suffix" : "" }, { "dropping-particle" : "", "family" : "Mallon", "given" : "Anne Marie", "non-dropping-particle" : "", "parse-names" : false, "suffix" : "" }, { "dropping-particle" : "", "family" : "Campbell", "given" : "R. Duncan", "non-dropping-particle" : "", "parse-names" : false, "suffix" : "" }, { "dropping-particle" : "", "family" : "Botherby", "given" : "Marc R.M.", "non-dropping-particle" : "", "parse-names" : false, "suffix" : "" }, { "dropping-particle" : "", "family" : "Jackson", "given" : "Ian J.", "non-dropping-particle" : "", "parse-names" : false, "suffix" : "" }, { "dropping-particle" : "", "family" : "Rubenfield", "given" : "Marc J.", "non-dropping-particle" : "", "parse-names" : false, "suffix" : "" }, { "dropping-particle" : "", "family" : "Rogosin", "given" : "Andrea M.", "non-dropping-particle" : "", "parse-names" : false, "suffix" : "" }, { "dropping-particle" : "", "family" : "Smith", "given" : "Douglas R.", "non-dropping-particle" : "", "parse-names" : false, "suffix" : "" } ], "container-title" : "PLoS Biology", "editor" : [ { "dropping-particle" : "", "family" : "Roberts", "given" : "Richard J.", "non-dropping-particle" : "", "parse-names" : false, "suffix" : "" } ], "id" : "ITEM-1", "issue" : "5", "issued" : { "date-parts" : [ [ "2009", "5", "26" ] ] }, "page" : "e1000112", "publisher" : "Public Library of Science", "title" : "Lineage-specific biology revealed by a finished genome assembly of the mouse", "type" : "article-journal", "volume" : "7" }, "uris" : [ "http://www.mendeley.com/documents/?uuid=f4ddf824-f73a-3031-8b46-8cf3ac403c18" ] } ], "mendeley" : { "formattedCitation" : "(Church &lt;i&gt;et al.&lt;/i&gt;, 2009)", "plainTextFormattedCitation" : "(Church et al., 2009)", "previouslyFormattedCitation" : "(Church &lt;i&gt;et al.&lt;/i&gt;, 2009)" }, "properties" : {  }, "schema" : "https://github.com/citation-style-language/schema/raw/master/csl-citation.json" }</w:instrText>
      </w:r>
      <w:r w:rsidR="003B5368">
        <w:fldChar w:fldCharType="separate"/>
      </w:r>
      <w:r w:rsidR="00F71621" w:rsidRPr="00F71621">
        <w:rPr>
          <w:noProof/>
        </w:rPr>
        <w:t xml:space="preserve">(Church </w:t>
      </w:r>
      <w:r w:rsidR="00F71621" w:rsidRPr="00F71621">
        <w:rPr>
          <w:i/>
          <w:noProof/>
        </w:rPr>
        <w:t>et al.</w:t>
      </w:r>
      <w:r w:rsidR="00F71621" w:rsidRPr="00F71621">
        <w:rPr>
          <w:noProof/>
        </w:rPr>
        <w:t>, 2009)</w:t>
      </w:r>
      <w:r w:rsidR="003B5368">
        <w:fldChar w:fldCharType="end"/>
      </w:r>
      <w:r w:rsidR="002826B5">
        <w:t xml:space="preserve">. However, many promising pre-clinical trials conducted on mice </w:t>
      </w:r>
      <w:r w:rsidR="003A772A">
        <w:t xml:space="preserve">have </w:t>
      </w:r>
      <w:r w:rsidR="002826B5">
        <w:t>fail</w:t>
      </w:r>
      <w:r w:rsidR="00E402F6">
        <w:t>ed</w:t>
      </w:r>
      <w:r w:rsidR="002826B5">
        <w:t xml:space="preserve"> to translate into humans</w:t>
      </w:r>
      <w:r w:rsidR="007F466B">
        <w:t xml:space="preserve"> </w:t>
      </w:r>
      <w:r w:rsidR="007F466B">
        <w:fldChar w:fldCharType="begin" w:fldLock="1"/>
      </w:r>
      <w:r w:rsidR="00B145F9">
        <w:instrText>ADDIN CSL_CITATION { "citationItems" : [ { "id" : "ITEM-1", "itemData" : { "DOI" : "1943-8141/AJTR1312010", "ISBN" : "1943-8141 (Electronic)", "ISSN" : "19438141", "PMID" : "24489990", "abstract" : "Due to practical and ethical concerns associated with human experimentation, animal models have been essential in cancer research. However, the average rate of successful translation from animal models to clinical cancer trials is less than 8%. Animal models are limited in their ability to mimic the extremely complex process of human carcinogenesis, physiology and progression. Therefore the safety and efficacy identified in animal studies is generally not translated to human trials. Animal models can serve as an important source of in vivo information, but alternative translational approaches have emerged that may eventually replace the link between in vitro studies and clinical applications. This review summarizes the current state of animal model translation to clinical practice, and offers some explanations for the general lack of success in this process. In addition, some alternative strategies to the classic in vivo approach are discussed.", "author" : [ { "dropping-particle" : "", "family" : "Mak", "given" : "Isabella Wy", "non-dropping-particle" : "", "parse-names" : false, "suffix" : "" }, { "dropping-particle" : "", "family" : "Evaniew", "given" : "Nathan", "non-dropping-particle" : "", "parse-names" : false, "suffix" : "" }, { "dropping-particle" : "", "family" : "Ghert", "given" : "Michelle", "non-dropping-particle" : "", "parse-names" : false, "suffix" : "" } ], "container-title" : "American Journal of Translational Research", "id" : "ITEM-1", "issue" : "2", "issued" : { "date-parts" : [ [ "2014" ] ] }, "page" : "114-118", "publisher" : "e-Century Publishing Corporation", "title" : "Lost in translation: Animal models and clinical trials in cancer treatment", "type" : "article", "volume" : "6" }, "uris" : [ "http://www.mendeley.com/documents/?uuid=7977c2c4-0496-32c5-8407-8a479e49d73e" ] } ], "mendeley" : { "formattedCitation" : "(Mak, Evaniew and Ghert, 2014)", "plainTextFormattedCitation" : "(Mak, Evaniew and Ghert, 2014)", "previouslyFormattedCitation" : "(Mak, Evaniew and Ghert, 2014)" }, "properties" : {  }, "schema" : "https://github.com/citation-style-language/schema/raw/master/csl-citation.json" }</w:instrText>
      </w:r>
      <w:r w:rsidR="007F466B">
        <w:fldChar w:fldCharType="separate"/>
      </w:r>
      <w:r w:rsidR="00F71621" w:rsidRPr="00F71621">
        <w:rPr>
          <w:noProof/>
        </w:rPr>
        <w:t>(Mak, Evaniew and Ghert, 2014)</w:t>
      </w:r>
      <w:r w:rsidR="007F466B">
        <w:fldChar w:fldCharType="end"/>
      </w:r>
      <w:r w:rsidR="00E402F6">
        <w:t xml:space="preserve">, demonstrating that enough genetic </w:t>
      </w:r>
      <w:r w:rsidR="0027273F">
        <w:t xml:space="preserve">variation has occurred to cause difficulties in </w:t>
      </w:r>
      <w:r w:rsidR="007F3756">
        <w:t>comparison of immune responses between mice and humans.</w:t>
      </w:r>
      <w:r w:rsidR="00D327F2">
        <w:t xml:space="preserve"> One of the main difference</w:t>
      </w:r>
      <w:r w:rsidR="00D95495">
        <w:t>s</w:t>
      </w:r>
      <w:r w:rsidR="00D327F2">
        <w:t xml:space="preserve"> in immune response of mice is that their method of immune protection is </w:t>
      </w:r>
      <w:r w:rsidR="00705418">
        <w:t>control</w:t>
      </w:r>
      <w:r w:rsidR="00D327F2">
        <w:t xml:space="preserve">, rather than </w:t>
      </w:r>
      <w:r w:rsidR="00130B38">
        <w:t xml:space="preserve">eradication of the invading pathogen </w:t>
      </w:r>
      <w:r w:rsidR="00D95495">
        <w:t>as</w:t>
      </w:r>
      <w:r w:rsidR="00F17F9C">
        <w:t xml:space="preserve"> in humans </w:t>
      </w:r>
      <w:r w:rsidR="008806D7">
        <w:fldChar w:fldCharType="begin" w:fldLock="1"/>
      </w:r>
      <w:r w:rsidR="00B145F9">
        <w:instrText>ADDIN CSL_CITATION { "citationItems" : [ { "id" : "ITEM-1", "itemData" : { "DOI" : "10.1038/nri2432", "ISBN" : "1474-1741 (Electronic)\\r1474-1733 (Linking)", "ISSN" : "1474-1733", "PMID" : "18927577", "abstract" : "A host can evolve two types of defence mechanism to increase its fitness when challenged with a pathogen: resistance and tolerance. Immunology is a well-defined field in which the mechanisms behind resistance to infection are dissected. By contrast, the mechanisms behind the ability to tolerate infections are studied in a less methodical manner. In this Opinion, we provide evidence that animals have specific tolerance mechanisms and discuss their potential clinical impact. It is important to distinguish between these two defence mechanisms because they have different pathological and epidemiological effects. An increased understanding of tolerance to pathogen infection could lead to more efficient treatments for infectious diseases and a better description of host-pathogen interactions.", "author" : [ { "dropping-particle" : "", "family" : "Schneider", "given" : "David S", "non-dropping-particle" : "", "parse-names" : false, "suffix" : "" }, { "dropping-particle" : "", "family" : "Ayres", "given" : "Janelle S", "non-dropping-particle" : "", "parse-names" : false, "suffix" : "" } ], "container-title" : "Nature Reviews Immunology", "id" : "ITEM-1", "issue" : "11", "issued" : { "date-parts" : [ [ "2008" ] ] }, "page" : "889-895", "title" : "Two ways to survive infection: what resistance and tolerance can teach us about treating infectious diseases", "type" : "article-journal", "volume" : "8" }, "uris" : [ "http://www.mendeley.com/documents/?uuid=64e56bfe-752b-3a65-9782-5ebb460d3c64" ] } ], "mendeley" : { "formattedCitation" : "(Schneider and Ayres, 2008)", "plainTextFormattedCitation" : "(Schneider and Ayres, 2008)", "previouslyFormattedCitation" : "(Schneider and Ayres, 2008)" }, "properties" : {  }, "schema" : "https://github.com/citation-style-language/schema/raw/master/csl-citation.json" }</w:instrText>
      </w:r>
      <w:r w:rsidR="008806D7">
        <w:fldChar w:fldCharType="separate"/>
      </w:r>
      <w:r w:rsidR="00F71621" w:rsidRPr="00F71621">
        <w:rPr>
          <w:noProof/>
        </w:rPr>
        <w:t>(Schneider and Ayres, 2008)</w:t>
      </w:r>
      <w:r w:rsidR="008806D7">
        <w:fldChar w:fldCharType="end"/>
      </w:r>
      <w:r w:rsidR="008806D7">
        <w:t>. For instance humans rely on TLR signalling during</w:t>
      </w:r>
      <w:r w:rsidR="00CC752D">
        <w:t xml:space="preserve"> most infections</w:t>
      </w:r>
      <w:r w:rsidR="008806D7">
        <w:t>, as this triggers the process of eliminating the pathogen</w:t>
      </w:r>
      <w:r w:rsidR="00A41AFF">
        <w:t xml:space="preserve"> </w:t>
      </w:r>
      <w:r w:rsidR="00A41AFF">
        <w:fldChar w:fldCharType="begin" w:fldLock="1"/>
      </w:r>
      <w:r w:rsidR="00B145F9">
        <w:instrText>ADDIN CSL_CITATION { "citationItems" : [ { "id" : "ITEM-1", "itemData" : { "DOI" : "10.1038/nri1391", "ISBN" : "1474-1733", "ISSN" : "1474-1733", "PMID" : "15229469", "abstract" : "One of the mechanisms by which the innate immune system senses the invasion of pathogenic microorganisms is through the Toll-like receptors (TLRs), which recognize specific molecular patterns that are present in microbial components. Stimulation of different TLRs induces distinct patterns of gene expression, which not only leads to the activation of innate immunity but also instructs the development of antigen-specific acquired immunity. Here, we review the rapid progress that has recently improved our understanding of the molecular mechanisms that mediate TLR signalling.", "author" : [ { "dropping-particle" : "", "family" : "Akira", "given" : "Shizuo", "non-dropping-particle" : "", "parse-names" : false, "suffix" : "" }, { "dropping-particle" : "", "family" : "Takeda", "given" : "Kiyoshi", "non-dropping-particle" : "", "parse-names" : false, "suffix" : "" } ], "container-title" : "Nature Reviews Immunology", "id" : "ITEM-1", "issue" : "7", "issued" : { "date-parts" : [ [ "2004", "7", "1" ] ] }, "page" : "499-511", "publisher" : "Nature Publishing Group", "title" : "Toll-like receptor signalling", "type" : "article-journal", "volume" : "4" }, "uris" : [ "http://www.mendeley.com/documents/?uuid=db62e378-9978-3d1e-8c66-c6c28a7114d1" ] } ], "mendeley" : { "formattedCitation" : "(Akira and Takeda, 2004)", "plainTextFormattedCitation" : "(Akira and Takeda, 2004)", "previouslyFormattedCitation" : "(Akira and Takeda, 2004)" }, "properties" : {  }, "schema" : "https://github.com/citation-style-language/schema/raw/master/csl-citation.json" }</w:instrText>
      </w:r>
      <w:r w:rsidR="00A41AFF">
        <w:fldChar w:fldCharType="separate"/>
      </w:r>
      <w:r w:rsidR="00F71621" w:rsidRPr="00F71621">
        <w:rPr>
          <w:noProof/>
        </w:rPr>
        <w:t>(Akira and Takeda, 2004)</w:t>
      </w:r>
      <w:r w:rsidR="00A41AFF">
        <w:fldChar w:fldCharType="end"/>
      </w:r>
      <w:r w:rsidR="00CC752D">
        <w:t xml:space="preserve"> </w:t>
      </w:r>
      <w:r w:rsidR="00CC752D">
        <w:fldChar w:fldCharType="begin" w:fldLock="1"/>
      </w:r>
      <w:r w:rsidR="00B145F9">
        <w:instrText>ADDIN CSL_CITATION { "citationItems" : [ { "id" : "ITEM-1", "itemData" : { "DOI" : "10.1073/pnas.1222878110", "ISBN" : "1091-6490 (Electronic)\\n0027-8424 (Linking)", "ISSN" : "0027-8424", "PMID" : "23401516", "abstract" : "A cornerstone of modern biomedical research is the use of mouse models to explore basic pathophysiological mechanisms, evaluate new therapeutic approaches, and make go or no-go decisions to carry new drug candidates forward into clinical trials. Systematic studies evaluating how well murine models mimic human inflammatory diseases are nonexistent. Here, we show that, although acute inflammatory stresses from different etiologies result in highly similar genomic responses in humans, the responses in corresponding mouse models correlate poorly with the human conditions and also, one another. Among genes changed significantly in humans, the murine orthologs are close to random in matching their human counterparts (e.g., R(2) between 0.0 and 0.1). In addition to improvements in the current animal model systems, our study supports higher priority for translational medical research to focus on the more complex human conditions rather than relying on mouse models to study human inflammatory diseases.", "author" : [ { "dropping-particle" : "", "family" : "Seok", "given" : "Junhee", "non-dropping-particle" : "", "parse-names" : false, "suffix" : "" }, { "dropping-particle" : "", "family" : "Warren", "given" : "H Shaw", "non-dropping-particle" : "", "parse-names" : false, "suffix" : "" }, { "dropping-particle" : "", "family" : "Cuenca", "given" : "Alex G", "non-dropping-particle" : "", "parse-names" : false, "suffix" : "" }, { "dropping-particle" : "", "family" : "Mindrinos", "given" : "Michael N", "non-dropping-particle" : "", "parse-names" : false, "suffix" : "" }, { "dropping-particle" : "V", "family" : "Baker", "given" : "Henry", "non-dropping-particle" : "", "parse-names" : false, "suffix" : "" }, { "dropping-particle" : "", "family" : "Xu", "given" : "Weihong", "non-dropping-particle" : "", "parse-names" : false, "suffix" : "" }, { "dropping-particle" : "", "family" : "Richards", "given" : "Daniel R", "non-dropping-particle" : "", "parse-names" : false, "suffix" : "" }, { "dropping-particle" : "", "family" : "McDonald-Smith", "given" : "Grace P.", "non-dropping-particle" : "", "parse-names" : false, "suffix" : "" }, { "dropping-particle" : "", "family" : "Gao", "given" : "Hong", "non-dropping-particle" : "", "parse-names" : false, "suffix" : "" }, { "dropping-particle" : "", "family" : "Hennessy", "given" : "Laura", "non-dropping-particle" : "", "parse-names" : false, "suffix" : "" }, { "dropping-particle" : "", "family" : "Finnerty", "given" : "Celeste C", "non-dropping-particle" : "", "parse-names" : false, "suffix" : "" }, { "dropping-particle" : "", "family" : "L\u00f3pez", "given" : "Cecilia M", "non-dropping-particle" : "", "parse-names" : false, "suffix" : "" }, { "dropping-particle" : "", "family" : "Honari", "given" : "Shari", "non-dropping-particle" : "", "parse-names" : false, "suffix" : "" }, { "dropping-particle" : "", "family" : "Moore", "given" : "Ernest E", "non-dropping-particle" : "", "parse-names" : false, "suffix" : "" }, { "dropping-particle" : "", "family" : "Minei", "given" : "Joseph P", "non-dropping-particle" : "", "parse-names" : false, "suffix" : "" }, { "dropping-particle" : "", "family" : "Cuschieri", "given" : "Joseph", "non-dropping-particle" : "", "parse-names" : false, "suffix" : "" }, { "dropping-particle" : "", "family" : "Bankey", "given" : "Paul E", "non-dropping-particle" : "", "parse-names" : false, "suffix" : "" }, { "dropping-particle" : "", "family" : "Johnson", "given" : "Jeffrey L", "non-dropping-particle" : "", "parse-names" : false, "suffix" : "" }, { "dropping-particle" : "", "family" : "Sperry", "given" : "Jason", "non-dropping-particle" : "", "parse-names" : false, "suffix" : "" }, { "dropping-particle" : "", "family" : "Nathens", "given" : "Avery B", "non-dropping-particle" : "", "parse-names" : false, "suffix" : "" }, { "dropping-particle" : "", "family" : "Billiar", "given" : "Timothy R", "non-dropping-particle" : "", "parse-names" : false, "suffix" : "" }, { "dropping-particle" : "", "family" : "West", "given" : "Michael A", "non-dropping-particle" : "", "parse-names" : false, "suffix" : "" }, { "dropping-particle" : "", "family" : "Jeschke", "given" : "Marc G", "non-dropping-particle" : "", "parse-names" : false, "suffix" : "" }, { "dropping-particle" : "", "family" : "Klein", "given" : "Matthew B", "non-dropping-particle" : "", "parse-names" : false, "suffix" : "" }, { "dropping-particle" : "", "family" : "Gamelli", "given" : "Richard L", "non-dropping-particle" : "", "parse-names" : false, "suffix" : "" }, { "dropping-particle" : "", "family" : "Gibran", "given" : "Nicole S", "non-dropping-particle" : "", "parse-names" : false, "suffix" : "" }, { "dropping-particle" : "", "family" : "Brownstein", "given" : "Bernard H", "non-dropping-particle" : "", "parse-names" : false, "suffix" : "" }, { "dropping-particle" : "", "family" : "Miller-Graziano", "given" : "Carol", "non-dropping-particle" : "", "parse-names" : false, "suffix" : "" }, { "dropping-particle" : "", "family" : "Calvano", "given" : "Steve E", "non-dropping-particle" : "", "parse-names" : false, "suffix" : "" }, { "dropping-particle" : "", "family" : "Mason", "given" : "Philip H", "non-dropping-particle" : "", "parse-names" : false, "suffix" : "" }, { "dropping-particle" : "", "family" : "Cobb", "given" : "J Perren", "non-dropping-particle" : "", "parse-names" : false, "suffix" : "" }, { "dropping-particle" : "", "family" : "Rahme", "given" : "Laurence G", "non-dropping-particle" : "", "parse-names" : false, "suffix" : "" }, { "dropping-particle" : "", "family" : "Lowry", "given" : "Stephen F", "non-dropping-particle" : "", "parse-names" : false, "suffix" : "" }, { "dropping-particle" : "V", "family" : "Maier", "given" : "Ronald", "non-dropping-particle" : "", "parse-names" : false, "suffix" : "" }, { "dropping-particle" : "", "family" : "Moldawer", "given" : "Lyle L", "non-dropping-particle" : "", "parse-names" : false, "suffix" : "" }, { "dropping-particle" : "", "family" : "Herndon", "given" : "David N", "non-dropping-particle" : "", "parse-names" : false, "suffix" : "" }, { "dropping-particle" : "", "family" : "Davis", "given" : "Ronald W", "non-dropping-particle" : "", "parse-names" : false, "suffix" : "" }, { "dropping-particle" : "", "family" : "Xiao", "given" : "Wenzhong", "non-dropping-particle" : "", "parse-names" : false, "suffix" : "" }, { "dropping-particle" : "", "family" : "Tompkins", "given" : "Ronald G", "non-dropping-particle" : "", "parse-names" : false, "suffix" : "" } ], "container-title" : "Proceedings of the National Academy of Sciences", "id" : "ITEM-1", "issue" : "9", "issued" : { "date-parts" : [ [ "2013" ] ] }, "page" : "3507-3512", "title" : "Genomic responses in mouse models poorly mimic human inflammatory diseases", "type" : "article-journal", "volume" : "110" }, "uris" : [ "http://www.mendeley.com/documents/?uuid=d9c03c52-0ddb-365a-805d-ce7518376b13" ] } ], "mendeley" : { "formattedCitation" : "(Seok &lt;i&gt;et al.&lt;/i&gt;, 2013)", "plainTextFormattedCitation" : "(Seok et al., 2013)", "previouslyFormattedCitation" : "(Seok &lt;i&gt;et al.&lt;/i&gt;, 2013)" }, "properties" : {  }, "schema" : "https://github.com/citation-style-language/schema/raw/master/csl-citation.json" }</w:instrText>
      </w:r>
      <w:r w:rsidR="00CC752D">
        <w:fldChar w:fldCharType="separate"/>
      </w:r>
      <w:r w:rsidR="00F71621" w:rsidRPr="00F71621">
        <w:rPr>
          <w:noProof/>
        </w:rPr>
        <w:t xml:space="preserve">(Seok </w:t>
      </w:r>
      <w:r w:rsidR="00F71621" w:rsidRPr="00F71621">
        <w:rPr>
          <w:i/>
          <w:noProof/>
        </w:rPr>
        <w:t>et al.</w:t>
      </w:r>
      <w:r w:rsidR="00F71621" w:rsidRPr="00F71621">
        <w:rPr>
          <w:noProof/>
        </w:rPr>
        <w:t>, 2013)</w:t>
      </w:r>
      <w:r w:rsidR="00CC752D">
        <w:fldChar w:fldCharType="end"/>
      </w:r>
      <w:r w:rsidR="00A41AFF">
        <w:t xml:space="preserve">, while </w:t>
      </w:r>
      <w:r w:rsidR="003B2AC4">
        <w:t xml:space="preserve">mice are largely resistant to TLR stimulation, such as with LPS, compared to humans </w:t>
      </w:r>
      <w:r w:rsidR="009374CC">
        <w:fldChar w:fldCharType="begin" w:fldLock="1"/>
      </w:r>
      <w:r w:rsidR="00B145F9">
        <w:instrText>ADDIN CSL_CITATION { "citationItems" : [ { "id" : "ITEM-1", "itemData" : { "DOI" : "10.1056/NEJM199305203282005", "ISBN" : "0028-4793 (Print)", "ISSN" : "0028-4793", "PMID" : "8479465", "abstract" : "Endotoxin, a lipopolysaccharide component of the outer membrane of gram-negative bacteria, is involved in the pathogenesis of septic shock, but it is unclear whether endotoxin alone is capable of causing all the manifestations of the septic shock syndrome. In animals, endotoxin causes many of the clinical features1 but produces a low-cardiac-output form of shock that is unlike the hyperdynamic cardiovascular profile of septic shock in humans2,3. In humans, the administration of endotoxin (4 ng per kilogram of body weight) triggers the release of cytokines,4 activates the coagulation and fibrinolytic systems,5,6 and causes a decrease in systemic vascular . . .", "author" : [ { "dropping-particle" : "", "family" : "Silva", "given" : "Angelo M. Taveira", "non-dropping-particle" : "da", "parse-names" : false, "suffix" : "" }, { "dropping-particle" : "", "family" : "Kaulbach", "given" : "Helen C.", "non-dropping-particle" : "", "parse-names" : false, "suffix" : "" }, { "dropping-particle" : "", "family" : "Chuidian", "given" : "Francis S.", "non-dropping-particle" : "", "parse-names" : false, "suffix" : "" }, { "dropping-particle" : "", "family" : "Lambert", "given" : "David R.", "non-dropping-particle" : "", "parse-names" : false, "suffix" : "" }, { "dropping-particle" : "", "family" : "Suffredini", "given" : "Anthony F.", "non-dropping-particle" : "", "parse-names" : false, "suffix" : "" }, { "dropping-particle" : "", "family" : "Danner", "given" : "Robert L.", "non-dropping-particle" : "", "parse-names" : false, "suffix" : "" } ], "container-title" : "New England Journal of Medicine", "id" : "ITEM-1", "issue" : "20", "issued" : { "date-parts" : [ [ "1993", "5", "20" ] ] }, "page" : "1457-1460", "publisher" : "Massachusetts Medical Society", "title" : "Shock and Multiple-Organ Dysfunction after Self-Administration of Salmonella Endotoxin", "type" : "article-journal", "volume" : "328" }, "uris" : [ "http://www.mendeley.com/documents/?uuid=8a2ba6d3-2055-366d-a8d1-769a96046cd5" ] }, { "id" : "ITEM-2", "itemData" : { "ISSN" : "00199567", "PMID" : "965087", "abstract" : "Two closely related, histocompatible mouse strains that have marked differences in both in vitro and in vivo responses to endotoxin were used to evaluate the contribution of lymphoid cells to the lethal effect of endotoxin. C3H/HeJ mice are endotoxin resistant, whereas C3H/HeN mice are endotoxin sensitive. In vitro spleen cell mitogenic responses to endotoxin were similar in untreated mice and in mice that received sublethal irradiation (450 R) followed by reconstitution with autologous spleen cells. Reconstitution with spleen cells from the related strain produced chimeric animals with spleen cell mitogenic activity like that of the donor strain. When chimeric animals were subjected to a lethal challenge of endotoxin, their response was markedly altered by the transferred lymphoid cells. C3H/HeJ animals reconstituted with C3H/HeN cells became more endotoxin sensitive, whereas C3H/HeJ cells became more endotoxin resistant. These results indicate that spleen cells play a significant, detrimental role in endotoxin-induced lethality.", "author" : [ { "dropping-particle" : "", "family" : "Glode", "given" : "L M", "non-dropping-particle" : "", "parse-names" : false, "suffix" : "" }, { "dropping-particle" : "", "family" : "Mergenhagen", "given" : "S E", "non-dropping-particle" : "", "parse-names" : false, "suffix" : "" }, { "dropping-particle" : "", "family" : "Rosenstreich", "given" : "D L", "non-dropping-particle" : "", "parse-names" : false, "suffix" : "" } ], "container-title" : "Infection and Immunity", "id" : "ITEM-2", "issue" : "3", "issued" : { "date-parts" : [ [ "1976", "9" ] ] }, "page" : "626-630", "publisher" : "American Society for Microbiology (ASM)", "title" : "Significant contribution of spleen cells in mediating the lethal effects of endotoxin in vivo", "type" : "article-journal", "volume" : "14" }, "uris" : [ "http://www.mendeley.com/documents/?uuid=3de7867d-b663-3e26-be98-129852a4ab20" ] } ], "mendeley" : { "formattedCitation" : "(Glode, Mergenhagen and Rosenstreich, 1976; da Silva &lt;i&gt;et al.&lt;/i&gt;, 1993)", "plainTextFormattedCitation" : "(Glode, Mergenhagen and Rosenstreich, 1976; da Silva et al., 1993)", "previouslyFormattedCitation" : "(Glode, Mergenhagen and Rosenstreich, 1976; da Silva &lt;i&gt;et al.&lt;/i&gt;, 1993)" }, "properties" : {  }, "schema" : "https://github.com/citation-style-language/schema/raw/master/csl-citation.json" }</w:instrText>
      </w:r>
      <w:r w:rsidR="009374CC">
        <w:fldChar w:fldCharType="separate"/>
      </w:r>
      <w:r w:rsidR="00F71621" w:rsidRPr="00F71621">
        <w:rPr>
          <w:noProof/>
        </w:rPr>
        <w:t xml:space="preserve">(Glode, Mergenhagen and </w:t>
      </w:r>
      <w:r w:rsidR="00F71621" w:rsidRPr="00F71621">
        <w:rPr>
          <w:noProof/>
        </w:rPr>
        <w:lastRenderedPageBreak/>
        <w:t xml:space="preserve">Rosenstreich, 1976; da Silva </w:t>
      </w:r>
      <w:r w:rsidR="00F71621" w:rsidRPr="00F71621">
        <w:rPr>
          <w:i/>
          <w:noProof/>
        </w:rPr>
        <w:t>et al.</w:t>
      </w:r>
      <w:r w:rsidR="00F71621" w:rsidRPr="00F71621">
        <w:rPr>
          <w:noProof/>
        </w:rPr>
        <w:t>, 1993)</w:t>
      </w:r>
      <w:r w:rsidR="009374CC">
        <w:fldChar w:fldCharType="end"/>
      </w:r>
      <w:r w:rsidR="003B2AC4">
        <w:t xml:space="preserve">. </w:t>
      </w:r>
      <w:r w:rsidR="004B332F">
        <w:t xml:space="preserve">What is more, </w:t>
      </w:r>
      <w:r w:rsidR="00350581">
        <w:t xml:space="preserve">there are several discrepancies in the </w:t>
      </w:r>
      <w:r w:rsidR="00707FBC">
        <w:t xml:space="preserve">bacterial </w:t>
      </w:r>
      <w:r w:rsidR="00350581">
        <w:t xml:space="preserve">killing mechanisms between mice and humans, with human myeloperoxidase deficient neutrophils </w:t>
      </w:r>
      <w:r w:rsidR="00707FBC">
        <w:t xml:space="preserve">being completely </w:t>
      </w:r>
      <w:r w:rsidR="00C16C86">
        <w:t>ineffective</w:t>
      </w:r>
      <w:r w:rsidR="00B457C4">
        <w:t xml:space="preserve"> in killing </w:t>
      </w:r>
      <w:r w:rsidR="00B457C4">
        <w:rPr>
          <w:i/>
        </w:rPr>
        <w:t>C. albicans</w:t>
      </w:r>
      <w:r w:rsidR="00C16C86">
        <w:rPr>
          <w:i/>
        </w:rPr>
        <w:t xml:space="preserve"> </w:t>
      </w:r>
      <w:r w:rsidR="00C16C86">
        <w:fldChar w:fldCharType="begin" w:fldLock="1"/>
      </w:r>
      <w:r w:rsidR="00B145F9">
        <w:instrText>ADDIN CSL_CITATION { "citationItems" : [ { "id" : "ITEM-1", "itemData" : { "DOI" : "10.1172/JCI106114", "ISBN" : "0021-9738 (Print)\\n0021-9738 (Linking)", "ISSN" : "00219738", "PMID" : "5796360", "abstract" : "The neutrophils and monocytes of a patient with disseminated candidiasis were found to lack detectable levels of the lysosomal enzyme myeloperoxidase (MPO), although they had normal levels of other granule-associated enzymes. Leukocytes from one of the patient's sisters also lacked detectable MPO; leukocytes from his four sons contained approximately one-third of mean normal peroxidase levels. Neither the patient nor his affected relatives had experienced frequent or unusual bacterial infections. The phagocytic activity of the patient's MPO-deficient neutrophils was intact, and the cells displayed normal morphologic and metabolic responses to phagocytosis. In contrast to normal leukocytes which killed 30.5+/-7.3% of ingested Candida albicans in 1 hr, however, the patient's neutrophils killed virtually none. His leukocytes also failed to kill the strain of C. albicans recovered from his lesions, as well as other Candida species. These MPO-deficient neutrophils killed Serratia marcescens and Staphylococens aureus 502A at an abnormally slow rate, requiring 3-4 hr to achieve the bactericidal effect attained by normal leukocytes after 45 min. No other abnormalities in his cellular or humoral immune responses were demonstrated. These findings suggest that hereditary MPO deficiency is transmitted as an autosomal recessive characteristic, that the homozygous state conveys enhanced susceptibility to disseminated candidiasis, and that MPO is necessary for candidacidal activity in human neutrophils. Although lending support to the suggested bactericidal role of MPO in leukocytes, the data indicate that alternative bactericidal mechanisms, effective in the absence of MPO, are functionally dominant in the human neutrophil.", "author" : [ { "dropping-particle" : "", "family" : "Lehrer", "given" : "R I", "non-dropping-particle" : "", "parse-names" : false, "suffix" : "" }, { "dropping-particle" : "", "family" : "Cline", "given" : "M J", "non-dropping-particle" : "", "parse-names" : false, "suffix" : "" } ], "container-title" : "Journal of Clinical Investigation", "id" : "ITEM-1", "issue" : "8", "issued" : { "date-parts" : [ [ "1969", "8" ] ] }, "page" : "1478-1488", "publisher" : "American Society for Clinical Investigation", "title" : "Leukocyte myeloperoxidase deficiency and disseminated candidiasis: the role of myeloperoxidase in resistance to Candida infection.", "type" : "article-journal", "volume" : "48" }, "uris" : [ "http://www.mendeley.com/documents/?uuid=07628aab-567d-3c83-bfa4-57917e26a292" ] } ], "mendeley" : { "formattedCitation" : "(Lehrer and Cline, 1969)", "plainTextFormattedCitation" : "(Lehrer and Cline, 1969)", "previouslyFormattedCitation" : "(Lehrer and Cline, 1969)" }, "properties" : {  }, "schema" : "https://github.com/citation-style-language/schema/raw/master/csl-citation.json" }</w:instrText>
      </w:r>
      <w:r w:rsidR="00C16C86">
        <w:fldChar w:fldCharType="separate"/>
      </w:r>
      <w:r w:rsidR="00F71621" w:rsidRPr="00F71621">
        <w:rPr>
          <w:noProof/>
        </w:rPr>
        <w:t>(Lehrer and Cline, 1969)</w:t>
      </w:r>
      <w:r w:rsidR="00C16C86">
        <w:fldChar w:fldCharType="end"/>
      </w:r>
      <w:r w:rsidR="00AB3CB7">
        <w:rPr>
          <w:i/>
        </w:rPr>
        <w:t>,</w:t>
      </w:r>
      <w:r w:rsidR="00707FBC">
        <w:rPr>
          <w:i/>
        </w:rPr>
        <w:t xml:space="preserve"> </w:t>
      </w:r>
      <w:r w:rsidR="00707FBC">
        <w:t xml:space="preserve">while myeloperoxidase deficient mouse neutrophils </w:t>
      </w:r>
      <w:r w:rsidR="00615F38">
        <w:t xml:space="preserve">retained some </w:t>
      </w:r>
      <w:r w:rsidR="001B50AC">
        <w:t xml:space="preserve">ability to clear infection, with a 60% survival rate at 25 days post infection </w:t>
      </w:r>
      <w:r w:rsidR="001B50AC">
        <w:fldChar w:fldCharType="begin" w:fldLock="1"/>
      </w:r>
      <w:r w:rsidR="00B145F9">
        <w:instrText>ADDIN CSL_CITATION { "citationItems" : [ { "id" : "ITEM-1", "itemData" : { "DOI" : "10.1172/jci8797", "ISBN" : "0021-9738 (Print)\\r0021-9738 (Linking)", "ISSN" : "00219738", "PMID" : "11181641", "abstract" : "Myeloperoxidase (MPO), a heme enzyme secreted by activated phagocytes, generates an array of oxidants proposed to play critical roles in host defense and local tissue damage. Both MPO and its reaction products are present in human atherosclerotic plaque, and it has been proposed that MPO oxidatively modifies targets in the artery wall. We have now generated MPO-deficient mice, and show here that neutrophils from homozygous mutants lack peroxidase and chlorination activity in vitro and fail to generate chlorotyrosine or to kill Candida albicans in vivo. To examine the potential role of MPO in atherosclerosis, we subjected LDL receptor-deficient mice to lethal irradiation, repopulated their marrow with MPO-deficient or wild-type cells, and provided them a high-fat, high-cholesterol diet for 14 weeks. White cell counts and plasma lipoprotein profiles were similar between the two groups at sacrifice. Cross-sectional analysis of the aorta indicated that lesions in MPO-deficient mice were about 50% larger than controls. Similar results were obtained in a genetic cross with LDL receptor-deficient mice. In contrast to advanced human atherosclerotic lesions, the chlorotyrosine content of aortic lesions from wild-type as well as MPO-deficient mice was essentially undetectable. These data suggest an unexpected, protective role for MPO-generated reactive intermediates in murine atherosclerosis. They also identify an important distinction between murine and human atherosclerosis with regard to the potential involvement of MPO in protein oxidation.", "author" : [ { "dropping-particle" : "", "family" : "Brennan", "given" : "M L", "non-dropping-particle" : "", "parse-names" : false, "suffix" : "" }, { "dropping-particle" : "", "family" : "Anderson", "given" : "M M", "non-dropping-particle" : "", "parse-names" : false, "suffix" : "" }, { "dropping-particle" : "", "family" : "Shih", "given" : "D M", "non-dropping-particle" : "", "parse-names" : false, "suffix" : "" }, { "dropping-particle" : "", "family" : "Qu", "given" : "X D", "non-dropping-particle" : "", "parse-names" : false, "suffix" : "" }, { "dropping-particle" : "", "family" : "Wang", "given" : "X", "non-dropping-particle" : "", "parse-names" : false, "suffix" : "" }, { "dropping-particle" : "", "family" : "Mehta", "given" : "A C", "non-dropping-particle" : "", "parse-names" : false, "suffix" : "" }, { "dropping-particle" : "", "family" : "Lim", "given" : "L L", "non-dropping-particle" : "", "parse-names" : false, "suffix" : "" }, { "dropping-particle" : "", "family" : "Shi", "given" : "W", "non-dropping-particle" : "", "parse-names" : false, "suffix" : "" }, { "dropping-particle" : "", "family" : "Hazen", "given" : "S L", "non-dropping-particle" : "", "parse-names" : false, "suffix" : "" }, { "dropping-particle" : "", "family" : "Jacob", "given" : "J S", "non-dropping-particle" : "", "parse-names" : false, "suffix" : "" }, { "dropping-particle" : "", "family" : "Crowley", "given" : "J R", "non-dropping-particle" : "", "parse-names" : false, "suffix" : "" }, { "dropping-particle" : "", "family" : "Heinecke", "given" : "J W", "non-dropping-particle" : "", "parse-names" : false, "suffix" : "" }, { "dropping-particle" : "", "family" : "Lusis", "given" : "A J", "non-dropping-particle" : "", "parse-names" : false, "suffix" : "" } ], "container-title" : "Journal of Clinical Investigation", "id" : "ITEM-1", "issue" : "4", "issued" : { "date-parts" : [ [ "2001", "2" ] ] }, "page" : "419-430", "publisher" : "American Society for Clinical Investigation", "title" : "Increased atherosclerosis in myeloperoxidase-deficient mice", "type" : "article-journal", "volume" : "107" }, "uris" : [ "http://www.mendeley.com/documents/?uuid=3550c9c7-5d65-3531-a93e-e5589a585233" ] } ], "mendeley" : { "formattedCitation" : "(Brennan &lt;i&gt;et al.&lt;/i&gt;, 2001)", "plainTextFormattedCitation" : "(Brennan et al., 2001)", "previouslyFormattedCitation" : "(Brennan &lt;i&gt;et al.&lt;/i&gt;, 2001)" }, "properties" : {  }, "schema" : "https://github.com/citation-style-language/schema/raw/master/csl-citation.json" }</w:instrText>
      </w:r>
      <w:r w:rsidR="001B50AC">
        <w:fldChar w:fldCharType="separate"/>
      </w:r>
      <w:r w:rsidR="00F71621" w:rsidRPr="00F71621">
        <w:rPr>
          <w:noProof/>
        </w:rPr>
        <w:t xml:space="preserve">(Brennan </w:t>
      </w:r>
      <w:r w:rsidR="00F71621" w:rsidRPr="00F71621">
        <w:rPr>
          <w:i/>
          <w:noProof/>
        </w:rPr>
        <w:t>et al.</w:t>
      </w:r>
      <w:r w:rsidR="00F71621" w:rsidRPr="00F71621">
        <w:rPr>
          <w:noProof/>
        </w:rPr>
        <w:t>, 2001)</w:t>
      </w:r>
      <w:r w:rsidR="001B50AC">
        <w:fldChar w:fldCharType="end"/>
      </w:r>
      <w:r w:rsidR="00861950">
        <w:t>.</w:t>
      </w:r>
    </w:p>
    <w:p w14:paraId="1BA5F60C" w14:textId="77777777" w:rsidR="00453D2A" w:rsidRDefault="00453D2A" w:rsidP="0080344F"/>
    <w:p w14:paraId="3C8606C5" w14:textId="418ED2A5" w:rsidR="00453D2A" w:rsidRDefault="00453D2A" w:rsidP="0080344F">
      <w:r>
        <w:t>However, despite obvious differences in the immune response to pathogens, many successful models of bacterial pathogenesis have been established in the mouse.</w:t>
      </w:r>
      <w:r w:rsidR="00774117">
        <w:t xml:space="preserve"> Some examples include </w:t>
      </w:r>
      <w:r w:rsidR="001A4B35">
        <w:t xml:space="preserve">intravenous administration of </w:t>
      </w:r>
      <w:r w:rsidR="001A4B35">
        <w:rPr>
          <w:i/>
        </w:rPr>
        <w:t xml:space="preserve">E. faecalis, </w:t>
      </w:r>
      <w:r w:rsidR="001A4B35">
        <w:t>allowing t</w:t>
      </w:r>
      <w:r w:rsidR="00D95495">
        <w:t>he</w:t>
      </w:r>
      <w:r w:rsidR="001A4B35">
        <w:t xml:space="preserve"> investigat</w:t>
      </w:r>
      <w:r w:rsidR="00D95495">
        <w:t>ion of</w:t>
      </w:r>
      <w:r w:rsidR="001A4B35">
        <w:t xml:space="preserve"> bacterial dissemination in murine organs</w:t>
      </w:r>
      <w:r w:rsidR="0073580A" w:rsidRPr="0073580A">
        <w:rPr>
          <w:i/>
          <w:iCs/>
        </w:rPr>
        <w:t xml:space="preserve"> </w:t>
      </w:r>
      <w:r w:rsidR="001A4B35">
        <w:fldChar w:fldCharType="begin" w:fldLock="1"/>
      </w:r>
      <w:r w:rsidR="00B145F9">
        <w:instrText>ADDIN CSL_CITATION { "citationItems" : [ { "id" : "ITEM-1", "itemData" : { "DOI" : "10.1128/IAI.71.3.1434-1441.2003", "ISBN" : "0019-9567", "ISSN" : "00199567", "PMID" : "12595461", "abstract" : "An intravenous mouse infection model was used to compare the virulence of Enterococcus faecalis strains, to study bacterial localization and organ histopathology, and to examine the effects of Nrampl and gamma interferon (IFN-gamma) on the course of infection. Infection of BALB/c mice with 5 X 10(8) CFU of E.faecalis JH2-2, MGH-2,418, DS16C2, or OG1X revealed the following virulence ranking (from highest to lowest): MGH-2,418, DS16C2, JH2-2, and OG1X. Discernible differences in the number of MGH-2 and JH2-2 bacteria were observed at 7 days (168 h) in the blood (P = 0.037), at 72 It in the liver (P = 0.002), and at 8 It in the spleen (P = 0.036). At these time points, the number of MGH-2 bacteria was higher in the blood and liver while the number of JH2-2 bacteria was higher in the spleen. At 72 h, livers from MGH-2-infected mice had higher numbers of coalescing aggregates of leukocytes and a greater degree of caseous necrosis than those from JH2-2-infected mice. These results indicate a correlation between the virulence of the E. faecalis strain, the number of bacteria in the liver, and the degree of histopathology of the liver at 72 It postinfection. IFN-gamma was important in E. faecalis infection, since IFN-gamma gene knockout mice had reduced mortality and massive coagulative necrosis was observed in wild-type mice. The contribution of Nrampl was unclear, since Nramp1(-/-) mice and the respective control mice were innately resistant to E. faecalis. The mortality of mice in this model is probably due to induction of cytokine release and massive coagulative necrosis.", "author" : [ { "dropping-particle" : "", "family" : "Gentry-Weeks", "given" : "Claudia", "non-dropping-particle" : "", "parse-names" : false, "suffix" : "" }, { "dropping-particle" : "", "family" : "Estay", "given" : "Monica", "non-dropping-particle" : "", "parse-names" : false, "suffix" : "" }, { "dropping-particle" : "", "family" : "Loui", "given" : "Cindy", "non-dropping-particle" : "", "parse-names" : false, "suffix" : "" }, { "dropping-particle" : "", "family" : "Baker", "given" : "Dale", "non-dropping-particle" : "", "parse-names" : false, "suffix" : "" } ], "container-title" : "Infection and Immunity", "id" : "ITEM-1", "issue" : "3", "issued" : { "date-parts" : [ [ "2003", "3" ] ] }, "page" : "1434-1441", "publisher" : "American Society for Microbiology (ASM)", "title" : "Intravenous mouse infection model for studying the pathology of Enterococcus faecalis infections", "type" : "article-journal", "volume" : "71" }, "uris" : [ "http://www.mendeley.com/documents/?uuid=02262f2b-4fd2-3839-ac39-613b32fa0f73" ] } ], "mendeley" : { "formattedCitation" : "(Gentry-Weeks &lt;i&gt;et al.&lt;/i&gt;, 2003)", "plainTextFormattedCitation" : "(Gentry-Weeks et al., 2003)", "previouslyFormattedCitation" : "(Gentry-Weeks &lt;i&gt;et al.&lt;/i&gt;, 2003)" }, "properties" : {  }, "schema" : "https://github.com/citation-style-language/schema/raw/master/csl-citation.json" }</w:instrText>
      </w:r>
      <w:r w:rsidR="001A4B35">
        <w:fldChar w:fldCharType="separate"/>
      </w:r>
      <w:r w:rsidR="00F71621" w:rsidRPr="00F71621">
        <w:rPr>
          <w:noProof/>
        </w:rPr>
        <w:t xml:space="preserve">(Gentry-Weeks </w:t>
      </w:r>
      <w:r w:rsidR="00F71621" w:rsidRPr="00F71621">
        <w:rPr>
          <w:i/>
          <w:noProof/>
        </w:rPr>
        <w:t>et al.</w:t>
      </w:r>
      <w:r w:rsidR="00F71621" w:rsidRPr="00F71621">
        <w:rPr>
          <w:noProof/>
        </w:rPr>
        <w:t>, 2003)</w:t>
      </w:r>
      <w:r w:rsidR="001A4B35">
        <w:fldChar w:fldCharType="end"/>
      </w:r>
      <w:r w:rsidR="001A4B35">
        <w:t xml:space="preserve">; </w:t>
      </w:r>
      <w:r w:rsidR="00821735">
        <w:t xml:space="preserve">a subcutaneous model for </w:t>
      </w:r>
      <w:r w:rsidR="00F45958" w:rsidRPr="00F45958">
        <w:rPr>
          <w:i/>
          <w:iCs/>
        </w:rPr>
        <w:t>S. aureus</w:t>
      </w:r>
      <w:r w:rsidR="0073580A" w:rsidRPr="0073580A">
        <w:rPr>
          <w:i/>
          <w:iCs/>
        </w:rPr>
        <w:t xml:space="preserve"> </w:t>
      </w:r>
      <w:r w:rsidR="00821735">
        <w:t xml:space="preserve">skin and soft tissue infections allows </w:t>
      </w:r>
      <w:r w:rsidR="00D95495">
        <w:t xml:space="preserve">one </w:t>
      </w:r>
      <w:r w:rsidR="00821735">
        <w:t xml:space="preserve">to study </w:t>
      </w:r>
      <w:r w:rsidR="003A772A">
        <w:t xml:space="preserve">the </w:t>
      </w:r>
      <w:r w:rsidR="00821735">
        <w:t xml:space="preserve">interplay of virulence factors during this type of disease </w:t>
      </w:r>
      <w:r w:rsidR="00821735">
        <w:fldChar w:fldCharType="begin" w:fldLock="1"/>
      </w:r>
      <w:r w:rsidR="00B145F9">
        <w:instrText>ADDIN CSL_CITATION { "citationItems" : [ { "id" : "ITEM-1", "itemData" : { "DOI" : "10.1007/978-1-62703-481-4_14", "ISBN" : "9781627034807", "ISSN" : "10643745", "PMID" : "23824883", "abstract" : "Bacterial skin and soft tissue infections are abundant worldwide and many are caused by Staphylococcus aureus. Indeed, S. aureus is the leading cause of skin and soft tissue infections in the USA. Here, we describe a mouse model of skin and soft tissue infection induced by subcutaneous inoculation of S. aureus. This animal model can be used to investigate a number of factors related to the pathogenesis of skin and soft tissue infections, including strain virulence and the contribution of specific bacterial molecules to disease, and it can be employed to test the potential effectiveness of antibiotic therapies or vaccine candidates.", "author" : [ { "dropping-particle" : "", "family" : "Malachowa", "given" : "Natalia", "non-dropping-particle" : "", "parse-names" : false, "suffix" : "" }, { "dropping-particle" : "", "family" : "Kobayashi", "given" : "Scott D.", "non-dropping-particle" : "", "parse-names" : false, "suffix" : "" }, { "dropping-particle" : "", "family" : "Braughton", "given" : "Kevin R.", "non-dropping-particle" : "", "parse-names" : false, "suffix" : "" }, { "dropping-particle" : "", "family" : "DeLeo", "given" : "Frank R.", "non-dropping-particle" : "", "parse-names" : false, "suffix" : "" } ], "container-title" : "Methods in Molecular Biology", "id" : "ITEM-1", "issued" : { "date-parts" : [ [ "2013" ] ] }, "page" : "109-116", "title" : "Mouse model of Staphylococcus aureus skin infection", "type" : "article-journal", "volume" : "1031" }, "uris" : [ "http://www.mendeley.com/documents/?uuid=f2dff7c2-7168-3e3c-8c43-b29c81c19cf6" ] } ], "mendeley" : { "formattedCitation" : "(Malachowa &lt;i&gt;et al.&lt;/i&gt;, 2013)", "plainTextFormattedCitation" : "(Malachowa et al., 2013)", "previouslyFormattedCitation" : "(Malachowa &lt;i&gt;et al.&lt;/i&gt;, 2013)" }, "properties" : {  }, "schema" : "https://github.com/citation-style-language/schema/raw/master/csl-citation.json" }</w:instrText>
      </w:r>
      <w:r w:rsidR="00821735">
        <w:fldChar w:fldCharType="separate"/>
      </w:r>
      <w:r w:rsidR="00F71621" w:rsidRPr="00F71621">
        <w:rPr>
          <w:noProof/>
        </w:rPr>
        <w:t xml:space="preserve">(Malachowa </w:t>
      </w:r>
      <w:r w:rsidR="00F71621" w:rsidRPr="00F71621">
        <w:rPr>
          <w:i/>
          <w:noProof/>
        </w:rPr>
        <w:t>et al.</w:t>
      </w:r>
      <w:r w:rsidR="00F71621" w:rsidRPr="00F71621">
        <w:rPr>
          <w:noProof/>
        </w:rPr>
        <w:t>, 2013)</w:t>
      </w:r>
      <w:r w:rsidR="00821735">
        <w:fldChar w:fldCharType="end"/>
      </w:r>
      <w:r w:rsidR="00821735">
        <w:t>;</w:t>
      </w:r>
      <w:r w:rsidR="0066645E">
        <w:t xml:space="preserve"> administration of </w:t>
      </w:r>
      <w:r w:rsidR="0066645E">
        <w:rPr>
          <w:i/>
        </w:rPr>
        <w:t xml:space="preserve">S. pneumoniae </w:t>
      </w:r>
      <w:r w:rsidR="00E2590E">
        <w:t xml:space="preserve">intra-nasally allowed to mimic a human </w:t>
      </w:r>
      <w:r w:rsidR="00E70C8B">
        <w:t xml:space="preserve">pneumonia infection </w:t>
      </w:r>
      <w:r w:rsidR="00E70C8B">
        <w:fldChar w:fldCharType="begin" w:fldLock="1"/>
      </w:r>
      <w:r w:rsidR="00B145F9">
        <w:instrText>ADDIN CSL_CITATION { "citationItems" : [ { "id" : "ITEM-1", "itemData" : { "DOI" : "10.1099/jmm.0.043885-0", "ISBN" : "0022-2615", "ISSN" : "00222615", "PMID" : "22556325", "abstract" : "Streptococcus suis causes meningitis and various other diseases in pigs and humans. Healthy piglets carrying virulent Streptococcus suis strains on their mucosal surfaces are epidemiologically very important. The objective of this study was to establish an intranasal Streptococcus suis mouse model for invasion and colonization of the respiratory tract. CD1 mice were infected intranasally with a highly virulent Streptococcus suis serotype 2 strain under different conditions. Clinical, histological and bacteriological screenings revealed that invasion of host tissue occurred in the majority of mice only after predisposition with 12.5 \u00b5l 1 % acetic acid per nostril. Severe fibrinosuppurative or purulent necrotizing pneumonia associated with Streptococcus suis was a common manifestation. Furthermore, a novel model to study nasopharyngeal colonization was established by reducing the volume of 1 % acetic acid per nostril to 5 \u00b5l prior to Streptococcus suis application. This model mimics asymptomatic carriage in swine, as all mice carried Streptococcus suis on their respiratory mucosa at 7 days post-infection (p.i.) in moderate to high numbers without the development of pneumonia or any other invasive Streptococcus suis disease. This intranasal Streptococcus suis model was applied to investigate the function of suilysin (SLY) in colonization. Although an isogenic SLY mutant was isolated from the upper respiratory tract at a lower recovery rate than its wild-type parental strain at 14 days p.i., the differences were not significant and did not indicate severe attenuation in colonization. In conclusion, this work describes to the best of our knowledge the first intranasal mouse model to study colonization of the respiratory tract by a highly virulent Streptococcus suis pathotype.", "author" : [ { "dropping-particle" : "", "family" : "Seitz", "given" : "Maren", "non-dropping-particle" : "", "parse-names" : false, "suffix" : "" }, { "dropping-particle" : "", "family" : "Beineke", "given" : "Andreas", "non-dropping-particle" : "", "parse-names" : false, "suffix" : "" }, { "dropping-particle" : "", "family" : "Seele", "given" : "Jana", "non-dropping-particle" : "", "parse-names" : false, "suffix" : "" }, { "dropping-particle" : "", "family" : "Fulde", "given" : "Marcus", "non-dropping-particle" : "", "parse-names" : false, "suffix" : "" }, { "dropping-particle" : "", "family" : "Valentin-Weigand", "given" : "Peter", "non-dropping-particle" : "", "parse-names" : false, "suffix" : "" }, { "dropping-particle" : "", "family" : "Baums", "given" : "Christoph Georg", "non-dropping-particle" : "", "parse-names" : false, "suffix" : "" } ], "container-title" : "Journal of Medical Microbiology", "id" : "ITEM-1", "issue" : "PART 9", "issued" : { "date-parts" : [ [ "2012", "9", "1" ] ] }, "page" : "1311-1318", "title" : "A novel intranasal mouse model for mucosal colonization by Streptococcus suis serotype 2", "type" : "article-journal", "volume" : "61" }, "uris" : [ "http://www.mendeley.com/documents/?uuid=30696e04-d1f3-3f1a-a318-4ae06b0bf3f1" ] } ], "mendeley" : { "formattedCitation" : "(Seitz &lt;i&gt;et al.&lt;/i&gt;, 2012)", "plainTextFormattedCitation" : "(Seitz et al., 2012)", "previouslyFormattedCitation" : "(Seitz &lt;i&gt;et al.&lt;/i&gt;, 2012)" }, "properties" : {  }, "schema" : "https://github.com/citation-style-language/schema/raw/master/csl-citation.json" }</w:instrText>
      </w:r>
      <w:r w:rsidR="00E70C8B">
        <w:fldChar w:fldCharType="separate"/>
      </w:r>
      <w:r w:rsidR="00F71621" w:rsidRPr="00F71621">
        <w:rPr>
          <w:noProof/>
        </w:rPr>
        <w:t xml:space="preserve">(Seitz </w:t>
      </w:r>
      <w:r w:rsidR="00F71621" w:rsidRPr="00F71621">
        <w:rPr>
          <w:i/>
          <w:noProof/>
        </w:rPr>
        <w:t>et al.</w:t>
      </w:r>
      <w:r w:rsidR="00F71621" w:rsidRPr="00F71621">
        <w:rPr>
          <w:noProof/>
        </w:rPr>
        <w:t>, 2012)</w:t>
      </w:r>
      <w:r w:rsidR="00E70C8B">
        <w:fldChar w:fldCharType="end"/>
      </w:r>
      <w:r w:rsidR="00E70C8B">
        <w:t>;</w:t>
      </w:r>
      <w:r w:rsidR="00C41C24">
        <w:t xml:space="preserve"> </w:t>
      </w:r>
      <w:r w:rsidR="00D95495">
        <w:t>i</w:t>
      </w:r>
      <w:r w:rsidR="00C41C24">
        <w:t xml:space="preserve">ntraperitoneal injection of </w:t>
      </w:r>
      <w:r w:rsidR="00C41C24">
        <w:rPr>
          <w:i/>
        </w:rPr>
        <w:t xml:space="preserve">Shigella flexneri </w:t>
      </w:r>
      <w:r w:rsidR="00C41C24">
        <w:t>allowed for the creation of a robust assay to test possible vaccines against this bacteri</w:t>
      </w:r>
      <w:r w:rsidR="00D95495">
        <w:t>um</w:t>
      </w:r>
      <w:r w:rsidR="00C41C24">
        <w:t xml:space="preserve"> </w:t>
      </w:r>
      <w:r w:rsidR="00C41C24">
        <w:fldChar w:fldCharType="begin" w:fldLock="1"/>
      </w:r>
      <w:r w:rsidR="00B145F9">
        <w:instrText>ADDIN CSL_CITATION { "citationItems" : [ { "id" : "ITEM-1", "itemData" : { "DOI" : "10.1093/infdis/jit399", "ISBN" : "1537-6613 (Electronic)\\r0022-1899 (Linking)", "ISSN" : "00221899", "PMID" : "23904297", "abstract" : "In human and nonhuman primates, Shigella spp. cause bacillary dysentery by invading colon epithelium and promoting a strong inflammatory response; however, adult mice are resistant to oral Shigella infection. In this study, intraperitoneal challenge with virulent S. flexneri 2a (YSH6000) resulted in diarrhea and severe body weight loss in adult B6 mice. Of note, virulent S. flexneri 2a could invade and colonize not only systemic tissues but also the serosa and lamina propria region of the large intestine. In addition, epithelial shedding, barrier integrity, and goblet cell hyperplasia were found in the large intestine by 24 hours post-intraperitoneal Shigella infection. Of note, predominant expression of proinflammatory cytokines and chemokines were found in the large intestine after intraperitoneal challenge. Monocytes played a critical role in attenuating diarrhea and in providing protective efficacy against intraperitoneal Shigella infection. Most importantly, mice prevaccinated with attenuated S. flexneri 2a (SC602) strain were protected against intraperitoneal challenge with YSH6000. When taken together, these findings show that intraperitoneal challenge with virulent S. flexneri 2a can provoke bacillary dysentery and severe pathogenesis in adult mice. This model may be helpful for understanding the induction mechanism of bacillary dysentery and for evaluating Shigella vaccine candidates.", "author" : [ { "dropping-particle" : "", "family" : "Yang", "given" : "Jin Young", "non-dropping-particle" : "", "parse-names" : false, "suffix" : "" }, { "dropping-particle" : "", "family" : "Lee", "given" : "Se Na", "non-dropping-particle" : "", "parse-names" : false, "suffix" : "" }, { "dropping-particle" : "", "family" : "Chang", "given" : "Sun Young", "non-dropping-particle" : "", "parse-names" : false, "suffix" : "" }, { "dropping-particle" : "", "family" : "Ko", "given" : "Hyun Jeong", "non-dropping-particle" : "", "parse-names" : false, "suffix" : "" }, { "dropping-particle" : "", "family" : "Ryu", "given" : "Sangryeol", "non-dropping-particle" : "", "parse-names" : false, "suffix" : "" }, { "dropping-particle" : "", "family" : "Kweon", "given" : "Mi Na", "non-dropping-particle" : "", "parse-names" : false, "suffix" : "" } ], "container-title" : "Journal of Infectious Diseases", "id" : "ITEM-1", "issue" : "2", "issued" : { "date-parts" : [ [ "2014", "1", "15" ] ] }, "page" : "203-215", "publisher" : "Oxford University Press", "title" : "A mouse model of shigellosis by intraperitoneal infection", "type" : "article-journal", "volume" : "209" }, "uris" : [ "http://www.mendeley.com/documents/?uuid=0c007870-ca09-34b8-8c6d-34e41ed230cd" ] } ], "mendeley" : { "formattedCitation" : "(J. Y. Yang &lt;i&gt;et al.&lt;/i&gt;, 2014)", "plainTextFormattedCitation" : "(J. Y. Yang et al., 2014)", "previouslyFormattedCitation" : "(J. Y. Yang &lt;i&gt;et al.&lt;/i&gt;, 2014)" }, "properties" : {  }, "schema" : "https://github.com/citation-style-language/schema/raw/master/csl-citation.json" }</w:instrText>
      </w:r>
      <w:r w:rsidR="00C41C24">
        <w:fldChar w:fldCharType="separate"/>
      </w:r>
      <w:r w:rsidR="00F71621" w:rsidRPr="00F71621">
        <w:rPr>
          <w:noProof/>
        </w:rPr>
        <w:t xml:space="preserve">(J. Y. Yang </w:t>
      </w:r>
      <w:r w:rsidR="00F71621" w:rsidRPr="00F71621">
        <w:rPr>
          <w:i/>
          <w:noProof/>
        </w:rPr>
        <w:t>et al.</w:t>
      </w:r>
      <w:r w:rsidR="00F71621" w:rsidRPr="00F71621">
        <w:rPr>
          <w:noProof/>
        </w:rPr>
        <w:t>, 2014)</w:t>
      </w:r>
      <w:r w:rsidR="00C41C24">
        <w:fldChar w:fldCharType="end"/>
      </w:r>
      <w:r w:rsidR="00C41C24">
        <w:t>.</w:t>
      </w:r>
    </w:p>
    <w:p w14:paraId="1C8BB3A7" w14:textId="77777777" w:rsidR="00252784" w:rsidRDefault="00252784" w:rsidP="0080344F"/>
    <w:p w14:paraId="3417A445" w14:textId="7093ADA5" w:rsidR="00252784" w:rsidRDefault="00252784" w:rsidP="0080344F">
      <w:r>
        <w:t xml:space="preserve">While </w:t>
      </w:r>
      <w:r w:rsidR="00F45958" w:rsidRPr="00F45958">
        <w:rPr>
          <w:i/>
          <w:iCs/>
        </w:rPr>
        <w:t>S. aureus</w:t>
      </w:r>
      <w:r w:rsidR="0073580A" w:rsidRPr="0073580A">
        <w:rPr>
          <w:i/>
          <w:iCs/>
        </w:rPr>
        <w:t xml:space="preserve"> </w:t>
      </w:r>
      <w:r>
        <w:t xml:space="preserve">naturally infects mice, the doses required for </w:t>
      </w:r>
      <w:r w:rsidR="00266CBC">
        <w:t>initiation</w:t>
      </w:r>
      <w:r>
        <w:t xml:space="preserve"> and progression of pathogenesis are significantly higher than thought involved in human infection </w:t>
      </w:r>
      <w:r w:rsidR="00266CBC">
        <w:fldChar w:fldCharType="begin" w:fldLock="1"/>
      </w:r>
      <w:r w:rsidR="00B145F9">
        <w:instrText>ADDIN CSL_CITATION { "citationItems" : [ { "id" : "ITEM-1", "itemData" : { "DOI" : "10.3389/fcimb.2017.00152", "ISSN" : "2235-2988", "PMID" : "28512627", "abstract" : "Whether mice are an appropriate model for S. aureus infection and vaccination studies is a matter of debate, because they are not considered as natural hosts of S. aureus. We previously identified a mouse-adapted S. aureus strain, which caused infections in laboratory mice. This raised the question whether laboratory mice are commonly colonized with S. aureus and whether this might impact on infection experiments. Publicly available health reports from commercial vendors revealed that S. aureus colonization is rather frequent, with rates as high as 21% among specific-pathogen-free mice. In animal facilities, S. aureus was readily transmitted from parents to offspring, which became persistently colonized. Among 99 murine S. aureus isolates from Charles River Laboratories half belonged to the lineage CC88 (54.5%), followed by CC15, CC5, CC188, and CC8. A comparison of human and murine S. aureus isolates revealed features of host adaptation. In detail, murine strains lacked hlb-converting phages and superantigen-encoding mobile genetic elements, and were frequently ampicillin-sensitive. Moreover, murine CC88 isolates coagulated mouse plasma faster than human CC88 isolates. Importantly, S. aureus colonization clearly primed the murine immune system, inducing a systemic IgG response specific for numerous S. aureus proteins, including several vaccine candidates. Phospholipase C emerged as a promising test antigen for monitoring S. aureus colonization in laboratory mice. In conclusion, laboratory mice are natural hosts of S. aureus and therefore, could provide better infection models than previously assumed. Pre-exposure to the bacteria is a possible confounder in S. aureus infection and vaccination studies and should be monitored.", "author" : [ { "dropping-particle" : "", "family" : "Schulz", "given" : "Daniel", "non-dropping-particle" : "", "parse-names" : false, "suffix" : "" }, { "dropping-particle" : "", "family" : "Grumann", "given" : "Dorothee", "non-dropping-particle" : "", "parse-names" : false, "suffix" : "" }, { "dropping-particle" : "", "family" : "Tr\u00fcbe", "given" : "Patricia", "non-dropping-particle" : "", "parse-names" : false, "suffix" : "" }, { "dropping-particle" : "", "family" : "Pritchett-Corning", "given" : "Kathleen", "non-dropping-particle" : "", "parse-names" : false, "suffix" : "" }, { "dropping-particle" : "", "family" : "Johnson", "given" : "Sarah", "non-dropping-particle" : "", "parse-names" : false, "suffix" : "" }, { "dropping-particle" : "", "family" : "Reppschl\u00e4ger", "given" : "Kevin", "non-dropping-particle" : "", "parse-names" : false, "suffix" : "" }, { "dropping-particle" : "", "family" : "Gumz", "given" : "Janine", "non-dropping-particle" : "", "parse-names" : false, "suffix" : "" }, { "dropping-particle" : "", "family" : "Sundaramoorthy", "given" : "Nandakumar", "non-dropping-particle" : "", "parse-names" : false, "suffix" : "" }, { "dropping-particle" : "", "family" : "Michalik", "given" : "Stephan", "non-dropping-particle" : "", "parse-names" : false, "suffix" : "" }, { "dropping-particle" : "", "family" : "Berg", "given" : "Sabine", "non-dropping-particle" : "", "parse-names" : false, "suffix" : "" }, { "dropping-particle" : "", "family" : "Brandt", "given" : "Jens", "non-dropping-particle" : "van den", "parse-names" : false, "suffix" : "" }, { "dropping-particle" : "", "family" : "Fister", "given" : "Richard", "non-dropping-particle" : "", "parse-names" : false, "suffix" : "" }, { "dropping-particle" : "", "family" : "Monecke", "given" : "Stefan", "non-dropping-particle" : "", "parse-names" : false, "suffix" : "" }, { "dropping-particle" : "", "family" : "Uy", "given" : "Benedict", "non-dropping-particle" : "", "parse-names" : false, "suffix" : "" }, { "dropping-particle" : "", "family" : "Schmidt", "given" : "Frank", "non-dropping-particle" : "", "parse-names" : false, "suffix" : "" }, { "dropping-particle" : "", "family" : "Br\u00f6ker", "given" : "Barbara M", "non-dropping-particle" : "", "parse-names" : false, "suffix" : "" }, { "dropping-particle" : "", "family" : "Wiles", "given" : "Siouxsie", "non-dropping-particle" : "", "parse-names" : false, "suffix" : "" }, { "dropping-particle" : "", "family" : "Holtfreter", "given" : "Silva", "non-dropping-particle" : "", "parse-names" : false, "suffix" : "" } ], "container-title" : "Frontiers in Cellular and Infection Microbiology", "id" : "ITEM-1", "issued" : { "date-parts" : [ [ "2017" ] ] }, "page" : "152", "publisher" : "Frontiers Media SA", "title" : "Laboratory Mice Are Frequently Colonized with Staphylococcus aureus and Mount a Systemic Immune Response\u2014Note of Caution for In vivo Infection Experiments", "type" : "article-journal", "volume" : "7" }, "uris" : [ "http://www.mendeley.com/documents/?uuid=095a53f7-f838-3bbe-99ad-b1af7c18fc27" ] } ], "mendeley" : { "formattedCitation" : "(Schulz &lt;i&gt;et al.&lt;/i&gt;, 2017)", "plainTextFormattedCitation" : "(Schulz et al., 2017)", "previouslyFormattedCitation" : "(Schulz &lt;i&gt;et al.&lt;/i&gt;, 2017)" }, "properties" : {  }, "schema" : "https://github.com/citation-style-language/schema/raw/master/csl-citation.json" }</w:instrText>
      </w:r>
      <w:r w:rsidR="00266CBC">
        <w:fldChar w:fldCharType="separate"/>
      </w:r>
      <w:r w:rsidR="00F71621" w:rsidRPr="00F71621">
        <w:rPr>
          <w:noProof/>
        </w:rPr>
        <w:t xml:space="preserve">(Schulz </w:t>
      </w:r>
      <w:r w:rsidR="00F71621" w:rsidRPr="00F71621">
        <w:rPr>
          <w:i/>
          <w:noProof/>
        </w:rPr>
        <w:t>et al.</w:t>
      </w:r>
      <w:r w:rsidR="00F71621" w:rsidRPr="00F71621">
        <w:rPr>
          <w:noProof/>
        </w:rPr>
        <w:t>, 2017)</w:t>
      </w:r>
      <w:r w:rsidR="00266CBC">
        <w:fldChar w:fldCharType="end"/>
      </w:r>
      <w:r w:rsidR="00266CBC">
        <w:t xml:space="preserve">. What is more, mouse strains vary significantly in their response to </w:t>
      </w:r>
      <w:r w:rsidR="00F45958" w:rsidRPr="00F45958">
        <w:rPr>
          <w:i/>
          <w:iCs/>
        </w:rPr>
        <w:t>S. aureus</w:t>
      </w:r>
      <w:r w:rsidR="0073580A" w:rsidRPr="0073580A">
        <w:rPr>
          <w:i/>
          <w:iCs/>
        </w:rPr>
        <w:t xml:space="preserve"> </w:t>
      </w:r>
      <w:r w:rsidR="00266CBC">
        <w:t>infection</w:t>
      </w:r>
      <w:r w:rsidR="00ED5191">
        <w:t xml:space="preserve">, with C57BL/6 being the most resistant and A/J mice </w:t>
      </w:r>
      <w:r w:rsidR="001905CE">
        <w:t xml:space="preserve">completely succumbing to infection 24 </w:t>
      </w:r>
      <w:r w:rsidR="009303B5">
        <w:t>h</w:t>
      </w:r>
      <w:r w:rsidR="001905CE">
        <w:t xml:space="preserve"> post infection </w:t>
      </w:r>
      <w:r w:rsidR="001905CE">
        <w:fldChar w:fldCharType="begin" w:fldLock="1"/>
      </w:r>
      <w:r w:rsidR="00B145F9">
        <w:instrText>ADDIN CSL_CITATION { "citationItems" : [ { "id" : "ITEM-1", "itemData" : { "DOI" : "10.1073/pnas.1407616111", "ISSN" : "1091-6490", "PMID" : "25161283", "abstract" : "Neutrophils are indispensable for clearing infections with the prominent human pathogen Staphylococcus aureus. Here, we report that S. aureus secretes a family of proteins that potently inhibits the activity of neutrophil serine proteases (NSPs): neutrophil elastase (NE), proteinase 3, and cathepsin G. The NSPs, but not related serine proteases, are specifically blocked by the extracellular adherence protein (Eap) and the functionally orphan Eap homologs EapH1 and EapH2, with inhibitory-constant values in the low-nanomolar range. Eap proteins are together essential for NSP inhibition by S. aureus in vitro and promote staphylococcal infection in vivo. The crystal structure of the EapH1/NE complex showed that Eap molecules constitute a unique class of noncovalent protease inhibitors that occlude the catalytic cleft of NSPs. These findings increase our insights into the complex pathogenesis of S. aureus infections and create opportunities to design novel treatment strategies for inflammatory conditions related to excessive NSP activity.", "author" : [ { "dropping-particle" : "", "family" : "Stapels", "given" : "Daphne a C", "non-dropping-particle" : "", "parse-names" : false, "suffix" : "" }, { "dropping-particle" : "", "family" : "Ramyar", "given" : "Kasra X", "non-dropping-particle" : "", "parse-names" : false, "suffix" : "" }, { "dropping-particle" : "", "family" : "Bischoff", "given" : "Markus", "non-dropping-particle" : "", "parse-names" : false, "suffix" : "" }, { "dropping-particle" : "", "family" : "K\u00f6ckritz-Blickwede", "given" : "Maren", "non-dropping-particle" : "von", "parse-names" : false, "suffix" : "" }, { "dropping-particle" : "", "family" : "Milder", "given" : "Fin J", "non-dropping-particle" : "", "parse-names" : false, "suffix" : "" }, { "dropping-particle" : "", "family" : "Ruyken", "given" : "Maartje", "non-dropping-particle" : "", "parse-names" : false, "suffix" : "" }, { "dropping-particle" : "", "family" : "Eisenbeis", "given" : "Janina", "non-dropping-particle" : "", "parse-names" : false, "suffix" : "" }, { "dropping-particle" : "", "family" : "McWhorter", "given" : "William J", "non-dropping-particle" : "", "parse-names" : false, "suffix" : "" }, { "dropping-particle" : "", "family" : "Herrmann", "given" : "Mathias", "non-dropping-particle" : "", "parse-names" : false, "suffix" : "" }, { "dropping-particle" : "", "family" : "Kessel", "given" : "Kok P M", "non-dropping-particle" : "van", "parse-names" : false, "suffix" : "" }, { "dropping-particle" : "V", "family" : "Geisbrecht", "given" : "Brian", "non-dropping-particle" : "", "parse-names" : false, "suffix" : "" }, { "dropping-particle" : "", "family" : "Rooijakkers", "given" : "Suzan H M", "non-dropping-particle" : "", "parse-names" : false, "suffix" : "" } ], "container-title" : "Proceedings of the National Academy of Sciences of the United States of America", "id" : "ITEM-1", "issue" : "36", "issued" : { "date-parts" : [ [ "2014", "9" ] ] }, "note" : "Neutrophils regulate the spread of Staph via Neutrophil Serine Proteases ( NSP) that are prsent in azurophilic granules. \n\n\nStaph secretes Extracellular adherence proteins (EAP) and EAP-homologue 1 &amp;amp; 2, that are a non covalent class if NSP inhibitors\n\n\nIndividual EAP domains act as inhibitors", "page" : "13187-13192", "title" : "Staphylococcus aureus secretes a unique class of neutrophil serine protease inhibitors.", "type" : "article-journal", "volume" : "111" }, "uris" : [ "http://www.mendeley.com/documents/?uuid=1da169e4-3b5a-4321-b863-4913efe6afb6" ] } ], "mendeley" : { "formattedCitation" : "(Stapels &lt;i&gt;et al.&lt;/i&gt;, 2014)", "plainTextFormattedCitation" : "(Stapels et al., 2014)", "previouslyFormattedCitation" : "(Stapels &lt;i&gt;et al.&lt;/i&gt;, 2014)" }, "properties" : {  }, "schema" : "https://github.com/citation-style-language/schema/raw/master/csl-citation.json" }</w:instrText>
      </w:r>
      <w:r w:rsidR="001905CE">
        <w:fldChar w:fldCharType="separate"/>
      </w:r>
      <w:r w:rsidR="00F71621" w:rsidRPr="00F71621">
        <w:rPr>
          <w:noProof/>
        </w:rPr>
        <w:t xml:space="preserve">(Stapels </w:t>
      </w:r>
      <w:r w:rsidR="00F71621" w:rsidRPr="00F71621">
        <w:rPr>
          <w:i/>
          <w:noProof/>
        </w:rPr>
        <w:t>et al.</w:t>
      </w:r>
      <w:r w:rsidR="00F71621" w:rsidRPr="00F71621">
        <w:rPr>
          <w:noProof/>
        </w:rPr>
        <w:t>, 2014)</w:t>
      </w:r>
      <w:r w:rsidR="001905CE">
        <w:fldChar w:fldCharType="end"/>
      </w:r>
      <w:r w:rsidR="001905CE">
        <w:t xml:space="preserve">. On the other hand, </w:t>
      </w:r>
      <w:r w:rsidR="00BC3A56">
        <w:t xml:space="preserve">there is </w:t>
      </w:r>
      <w:r w:rsidR="00D95495">
        <w:t>a large amount of</w:t>
      </w:r>
      <w:r w:rsidR="00BC3A56">
        <w:t xml:space="preserve"> information available on various inbred mouse strains, allowing </w:t>
      </w:r>
      <w:r w:rsidR="00C1152B">
        <w:t xml:space="preserve">their molecular comparison </w:t>
      </w:r>
      <w:r w:rsidR="00820803">
        <w:fldChar w:fldCharType="begin" w:fldLock="1"/>
      </w:r>
      <w:r w:rsidR="00B145F9">
        <w:instrText>ADDIN CSL_CITATION { "citationItems" : [ { "id" : "ITEM-1", "itemData" : { "DOI" : "10.1093/nar/gkg047", "ISBN" : "0305-1048", "ISSN" : "03051048", "PMID" : "12519980", "abstract" : "The Mouse Genome Database (MGD) (http://www.informatics.jax.org) one component of a community database resource for the laboratory mouse, a key model organism for interpreting the human genome and for understanding human biology. MGD strives to provide an extensively integrated information resource with experimental details annotated from both literature and on-line genomic data sources. MGD curates and presents the consensus representation of genotype (sequence) to phenotype information including highly detailed information about genes and gene products. Primary foci of integration are through representations of relationships between genes, sequences and phenotypes. MGD collaborates with other bioinformatics groups to curate a definitive set of information about the laboratory mouse. Recent developments include a general implementation of database structures for controlled vocabularies and the integration of a phenotype classification system.", "author" : [ { "dropping-particle" : "", "family" : "Blake", "given" : "Judith A", "non-dropping-particle" : "", "parse-names" : false, "suffix" : "" }, { "dropping-particle" : "", "family" : "Richardson", "given" : "Joel E", "non-dropping-particle" : "", "parse-names" : false, "suffix" : "" }, { "dropping-particle" : "", "family" : "Bult", "given" : "Carol J", "non-dropping-particle" : "", "parse-names" : false, "suffix" : "" }, { "dropping-particle" : "", "family" : "Kadin", "given" : "Jim A", "non-dropping-particle" : "", "parse-names" : false, "suffix" : "" }, { "dropping-particle" : "", "family" : "Eppig", "given" : "Janan T", "non-dropping-particle" : "", "parse-names" : false, "suffix" : "" }, { "dropping-particle" : "", "family" : "Baldarelli", "given" : "R. M.", "non-dropping-particle" : "", "parse-names" : false, "suffix" : "" }, { "dropping-particle" : "", "family" : "Beal", "given" : "J. S.", "non-dropping-particle" : "", "parse-names" : false, "suffix" : "" }, { "dropping-particle" : "", "family" : "Bradt", "given" : "D. W.", "non-dropping-particle" : "", "parse-names" : false, "suffix" : "" }, { "dropping-particle" : "", "family" : "Burkart", "given" : "D. L.", "non-dropping-particle" : "", "parse-names" : false, "suffix" : "" }, { "dropping-particle" : "", "family" : "Butler", "given" : "N. E.", "non-dropping-particle" : "", "parse-names" : false, "suffix" : "" }, { "dropping-particle" : "", "family" : "Campbell", "given" : "J.", "non-dropping-particle" : "", "parse-names" : false, "suffix" : "" }, { "dropping-particle" : "", "family" : "Chu", "given" : "T.", "non-dropping-particle" : "", "parse-names" : false, "suffix" : "" }, { "dropping-particle" : "", "family" : "Corbani", "given" : "L. E.", "non-dropping-particle" : "", "parse-names" : false, "suffix" : "" }, { "dropping-particle" : "", "family" : "Cousins", "given" : "S.", "non-dropping-particle" : "", "parse-names" : false, "suffix" : "" }, { "dropping-particle" : "", "family" : "Drabkin", "given" : "H. J.", "non-dropping-particle" : "", "parse-names" : false, "suffix" : "" }, { "dropping-particle" : "", "family" : "Dahmen", "given" : "D.", "non-dropping-particle" : "", "parse-names" : false, "suffix" : "" }, { "dropping-particle" : "", "family" : "Frazer", "given" : "K.", "non-dropping-particle" : "", "parse-names" : false, "suffix" : "" }, { "dropping-particle" : "", "family" : "Garippa", "given" : "D. M.", "non-dropping-particle" : "", "parse-names" : false, "suffix" : "" }, { "dropping-particle" : "", "family" : "Goldsmith", "given" : "C. W.", "non-dropping-particle" : "", "parse-names" : false, "suffix" : "" }, { "dropping-particle" : "", "family" : "Grant", "given" : "P. L.", "non-dropping-particle" : "", "parse-names" : false, "suffix" : "" }, { "dropping-particle" : "", "family" : "Lennon-Pierce", "given" : "M.", "non-dropping-particle" : "", "parse-names" : false, "suffix" : "" }, { "dropping-particle" : "", "family" : "Lewis", "given" : "J.", "non-dropping-particle" : "", "parse-names" : false, "suffix" : "" }, { "dropping-particle" : "", "family" : "Lu", "given" : "I.", "non-dropping-particle" : "", "parse-names" : false, "suffix" : "" }, { "dropping-particle" : "", "family" : "Lutz", "given" : "C. M.", "non-dropping-particle" : "", "parse-names" : false, "suffix" : "" }, { "dropping-particle" : "", "family" : "Maltais", "given" : "L. J.", "non-dropping-particle" : "", "parse-names" : false, "suffix" : "" }, { "dropping-particle" : "", "family" : "Mani", "given" : "P.", "non-dropping-particle" : "", "parse-names" : false, "suffix" : "" }, { "dropping-particle" : "", "family" : "McKenzie", "given" : "L. M.", "non-dropping-particle" : "", "parse-names" : false, "suffix" : "" }, { "dropping-particle" : "", "family" : "Li", "given" : "N.", "non-dropping-particle" : "", "parse-names" : false, "suffix" : "" }, { "dropping-particle" : "", "family" : "Ormsby", "given" : "J. E.", "non-dropping-particle" : "", "parse-names" : false, "suffix" : "" }, { "dropping-particle" : "", "family" : "Planchart", "given" : "A.", "non-dropping-particle" : "", "parse-names" : false, "suffix" : "" }, { "dropping-particle" : "", "family" : "Ramachandran", "given" : "S.", "non-dropping-particle" : "", "parse-names" : false, "suffix" : "" }, { "dropping-particle" : "", "family" : "Reed", "given" : "D. J.", "non-dropping-particle" : "", "parse-names" : false, "suffix" : "" }, { "dropping-particle" : "", "family" : "Shaw", "given" : "D. R.", "non-dropping-particle" : "", "parse-names" : false, "suffix" : "" }, { "dropping-particle" : "", "family" : "Smith", "given" : "C. L.", "non-dropping-particle" : "", "parse-names" : false, "suffix" : "" }, { "dropping-particle" : "", "family" : "Szauter", "given" : "P.", "non-dropping-particle" : "", "parse-names" : false, "suffix" : "" }, { "dropping-particle" : "", "family" : "Borre", "given" : "P.", "non-dropping-particle" : "Vanden", "parse-names" : false, "suffix" : "" }, { "dropping-particle" : "", "family" : "Washburn", "given" : "L.", "non-dropping-particle" : "", "parse-names" : false, "suffix" : "" }, { "dropping-particle" : "", "family" : "Winslow", "given" : "J.", "non-dropping-particle" : "", "parse-names" : false, "suffix" : "" } ], "container-title" : "Nucleic Acids Research", "id" : "ITEM-1", "issue" : "1", "issued" : { "date-parts" : [ [ "2003", "1", "1" ] ] }, "page" : "193-195", "publisher" : "Oxford University Press", "title" : "MGD: The mouse genome database", "type" : "article", "volume" : "31" }, "uris" : [ "http://www.mendeley.com/documents/?uuid=78519dac-6fed-32bf-95a9-da23a4d23039" ] } ], "mendeley" : { "formattedCitation" : "(Blake &lt;i&gt;et al.&lt;/i&gt;, 2003)", "plainTextFormattedCitation" : "(Blake et al., 2003)", "previouslyFormattedCitation" : "(Blake &lt;i&gt;et al.&lt;/i&gt;, 2003)" }, "properties" : {  }, "schema" : "https://github.com/citation-style-language/schema/raw/master/csl-citation.json" }</w:instrText>
      </w:r>
      <w:r w:rsidR="00820803">
        <w:fldChar w:fldCharType="separate"/>
      </w:r>
      <w:r w:rsidR="00F71621" w:rsidRPr="00F71621">
        <w:rPr>
          <w:noProof/>
        </w:rPr>
        <w:t xml:space="preserve">(Blake </w:t>
      </w:r>
      <w:r w:rsidR="00F71621" w:rsidRPr="00F71621">
        <w:rPr>
          <w:i/>
          <w:noProof/>
        </w:rPr>
        <w:t>et al.</w:t>
      </w:r>
      <w:r w:rsidR="00F71621" w:rsidRPr="00F71621">
        <w:rPr>
          <w:noProof/>
        </w:rPr>
        <w:t>, 2003)</w:t>
      </w:r>
      <w:r w:rsidR="00820803">
        <w:fldChar w:fldCharType="end"/>
      </w:r>
      <w:r w:rsidR="00DA7808">
        <w:t xml:space="preserve">. Additionally, the recent development of successful </w:t>
      </w:r>
      <w:r w:rsidR="00DA7808">
        <w:lastRenderedPageBreak/>
        <w:t xml:space="preserve">humanized mouse strains </w:t>
      </w:r>
      <w:r w:rsidR="00021969">
        <w:t xml:space="preserve">will allow </w:t>
      </w:r>
      <w:r w:rsidR="00C1152B">
        <w:t>the</w:t>
      </w:r>
      <w:r w:rsidR="00021969">
        <w:t xml:space="preserve"> more precise</w:t>
      </w:r>
      <w:r w:rsidR="00C1152B">
        <w:t xml:space="preserve"> study of</w:t>
      </w:r>
      <w:r w:rsidR="00021969">
        <w:t xml:space="preserve"> disease progression </w:t>
      </w:r>
      <w:r w:rsidR="00CA1D98">
        <w:t xml:space="preserve">of </w:t>
      </w:r>
      <w:r w:rsidR="00C1152B">
        <w:t>pathogens</w:t>
      </w:r>
      <w:r w:rsidR="00CA1D98">
        <w:t xml:space="preserve"> that do not normally infect mice </w:t>
      </w:r>
      <w:r w:rsidR="00CA1D98">
        <w:fldChar w:fldCharType="begin" w:fldLock="1"/>
      </w:r>
      <w:r w:rsidR="00B145F9">
        <w:instrText>ADDIN CSL_CITATION { "citationItems" : [ { "id" : "ITEM-1", "itemData" : { "DOI" : "10.1038/icb.2010.151", "ISBN" : "0818-9641", "ISSN" : "08189641", "PMID" : "21301484", "abstract" : "Many pathogens relevant to human disease do not infect other animal species. Therefore, animal models that reconstitute or harbor human tissues are explored as hosts for these. In this review, we will summarize recent advances to utilize mice with human immune system components, reconstituted from hematopoietic progenitor cells in vivo. Such mice can be used to study human pathogens that replicate in leukocytes. In addition to studying the replication of these pathogens, the reconstituted human immune system components can also be analyzed for initiating immune responses and control against these infections. Moreover, these new animal models of human infectious disease should replicate the reactivity of the human immune system to vaccine candidates and, especially, the adjuvants contained in them, more faithfully.", "author" : [ { "dropping-particle" : "", "family" : "R\u00e4mer", "given" : "Patrick C", "non-dropping-particle" : "", "parse-names" : false, "suffix" : "" }, { "dropping-particle" : "", "family" : "Chijioke", "given" : "Obinna", "non-dropping-particle" : "", "parse-names" : false, "suffix" : "" }, { "dropping-particle" : "", "family" : "Meixlsperger", "given" : "Sonja", "non-dropping-particle" : "", "parse-names" : false, "suffix" : "" }, { "dropping-particle" : "", "family" : "Leung", "given" : "Carol S", "non-dropping-particle" : "", "parse-names" : false, "suffix" : "" }, { "dropping-particle" : "", "family" : "M\u00fcnz", "given" : "Christian", "non-dropping-particle" : "", "parse-names" : false, "suffix" : "" } ], "container-title" : "Immunology and Cell Biology", "id" : "ITEM-1", "issue" : "3", "issued" : { "date-parts" : [ [ "2011", "3", "8" ] ] }, "page" : "408-416", "publisher" : "Nature Publishing Group", "title" : "Mice with human immune system components as in vivo models for infections with human pathogens", "type" : "article", "volume" : "89" }, "uris" : [ "http://www.mendeley.com/documents/?uuid=47b98159-bb8f-3c5a-8d47-625dfb111593" ] } ], "mendeley" : { "formattedCitation" : "(R\u00e4mer &lt;i&gt;et al.&lt;/i&gt;, 2011)", "plainTextFormattedCitation" : "(R\u00e4mer et al., 2011)", "previouslyFormattedCitation" : "(R\u00e4mer &lt;i&gt;et al.&lt;/i&gt;, 2011)" }, "properties" : {  }, "schema" : "https://github.com/citation-style-language/schema/raw/master/csl-citation.json" }</w:instrText>
      </w:r>
      <w:r w:rsidR="00CA1D98">
        <w:fldChar w:fldCharType="separate"/>
      </w:r>
      <w:r w:rsidR="00F71621" w:rsidRPr="00F71621">
        <w:rPr>
          <w:noProof/>
        </w:rPr>
        <w:t xml:space="preserve">(Rämer </w:t>
      </w:r>
      <w:r w:rsidR="00F71621" w:rsidRPr="00F71621">
        <w:rPr>
          <w:i/>
          <w:noProof/>
        </w:rPr>
        <w:t>et al.</w:t>
      </w:r>
      <w:r w:rsidR="00F71621" w:rsidRPr="00F71621">
        <w:rPr>
          <w:noProof/>
        </w:rPr>
        <w:t>, 2011)</w:t>
      </w:r>
      <w:r w:rsidR="00CA1D98">
        <w:fldChar w:fldCharType="end"/>
      </w:r>
      <w:r w:rsidR="00CA1D98">
        <w:t xml:space="preserve">. </w:t>
      </w:r>
    </w:p>
    <w:p w14:paraId="3E627747" w14:textId="77777777" w:rsidR="001905CE" w:rsidRPr="00266CBC" w:rsidRDefault="001905CE" w:rsidP="0080344F"/>
    <w:p w14:paraId="7BD6E453" w14:textId="6C859770" w:rsidR="0091473B" w:rsidRDefault="003A772A" w:rsidP="0042099B">
      <w:pPr>
        <w:pStyle w:val="Heading3"/>
      </w:pPr>
      <w:r>
        <w:t xml:space="preserve"> </w:t>
      </w:r>
      <w:bookmarkStart w:id="92" w:name="_Toc505262735"/>
      <w:bookmarkStart w:id="93" w:name="_Toc521494755"/>
      <w:r w:rsidR="0091473B">
        <w:t>Other rodents</w:t>
      </w:r>
      <w:bookmarkEnd w:id="92"/>
      <w:bookmarkEnd w:id="93"/>
    </w:p>
    <w:p w14:paraId="4C698EE5" w14:textId="77777777" w:rsidR="003A772A" w:rsidRPr="003A772A" w:rsidRDefault="003A772A" w:rsidP="003A772A"/>
    <w:p w14:paraId="61223A37" w14:textId="67328198" w:rsidR="00022270" w:rsidRDefault="00F719F8" w:rsidP="00022270">
      <w:r>
        <w:t xml:space="preserve">In </w:t>
      </w:r>
      <w:r w:rsidR="005B3C0A">
        <w:t>some cases</w:t>
      </w:r>
      <w:r>
        <w:t>, the use of animal models</w:t>
      </w:r>
      <w:r w:rsidR="003A772A">
        <w:t xml:space="preserve"> as an</w:t>
      </w:r>
      <w:r>
        <w:t xml:space="preserve"> alternative to mice are required. This may be due to </w:t>
      </w:r>
      <w:r w:rsidR="005B3C0A">
        <w:t xml:space="preserve">desired structural similarities to a human organ or system, </w:t>
      </w:r>
      <w:r w:rsidR="00553CDD">
        <w:t xml:space="preserve">or simply a </w:t>
      </w:r>
      <w:r w:rsidR="00E402F6">
        <w:t>larger size of the animal allowing</w:t>
      </w:r>
      <w:r w:rsidR="00553CDD">
        <w:t xml:space="preserve"> easier surgical access. For </w:t>
      </w:r>
      <w:r w:rsidR="00164DA7">
        <w:t>instance</w:t>
      </w:r>
      <w:r w:rsidR="003A772A">
        <w:t>, the nose of cotton rats has</w:t>
      </w:r>
      <w:r w:rsidR="00553CDD">
        <w:t xml:space="preserve"> been shown to bear striking histologi</w:t>
      </w:r>
      <w:r w:rsidR="00164DA7">
        <w:t>cal similarities to human nasal tissues</w:t>
      </w:r>
      <w:r w:rsidR="00E47CC6">
        <w:t xml:space="preserve">, and adhesion strategies used by </w:t>
      </w:r>
      <w:r w:rsidR="00F45958" w:rsidRPr="00F45958">
        <w:rPr>
          <w:i/>
          <w:iCs/>
        </w:rPr>
        <w:t>S. aureus</w:t>
      </w:r>
      <w:r w:rsidR="0073580A" w:rsidRPr="0073580A">
        <w:rPr>
          <w:i/>
          <w:iCs/>
        </w:rPr>
        <w:t xml:space="preserve"> </w:t>
      </w:r>
      <w:r w:rsidR="00E47CC6">
        <w:t xml:space="preserve">are </w:t>
      </w:r>
      <w:r w:rsidR="000E6D64">
        <w:t>comparable</w:t>
      </w:r>
      <w:r w:rsidR="00164DA7">
        <w:t xml:space="preserve"> </w:t>
      </w:r>
      <w:r w:rsidR="00E47CC6">
        <w:fldChar w:fldCharType="begin" w:fldLock="1"/>
      </w:r>
      <w:r w:rsidR="00B145F9">
        <w:instrText>ADDIN CSL_CITATION { "citationItems" : [ { "id" : "ITEM-1", "itemData" : { "DOI" : "10.1086/651619", "ISSN" : "0022-1899", "PMID" : "20307206", "abstract" : "The human pathogen Staphylococcus aureus successfully colonizes its primary reservoir, the nasal cavity, most likely by regulatory adaptation to the nose environment. Cotton rats represent an excellent model for the study of bacterial gene expression in the initial phases of colonization. To gain insight into the expression profile necessary for the establishment of colonization, we performed direct transcript analysis by quantitative real-time reverse-transcription polymerase chain reaction on cotton rat noses removed from euthanized animals on days 1, 4, or 10 after instillation of 2 human S. aureus nose isolates. Global virulence regulators (agr, sae) were not active in this early phase, but the essential 2-component regulatory system WalKR seems to play an important role. Accordingly, an elevated expression of walKR target genes (sak, sceD) could be detected. In agreement with previous studies that demonstrated the essential role played by wall teichoic acid (WTA) polymers in nasal colonization, we detected a strongly increased expression of WTA-biosynthetic genes. The expression profile switched to production of the adhesive proteins ClfB and IsdA at later stages of the colonization process. These data underscore the temporal differences in the roles of WTA and surface proteins in nasal colonization, and they provide the first evidence for a regulation of WTA biosynthesis in vivo.", "author" : [ { "dropping-particle" : "", "family" : "Burian", "given" : "Marc", "non-dropping-particle" : "", "parse-names" : false, "suffix" : "" }, { "dropping-particle" : "", "family" : "Rautenberg", "given" : "Maren", "non-dropping-particle" : "", "parse-names" : false, "suffix" : "" }, { "dropping-particle" : "", "family" : "Kohler", "given" : "Thomas", "non-dropping-particle" : "", "parse-names" : false, "suffix" : "" }, { "dropping-particle" : "", "family" : "Fritz", "given" : "Michaela", "non-dropping-particle" : "", "parse-names" : false, "suffix" : "" }, { "dropping-particle" : "", "family" : "Krismer", "given" : "Bernhard", "non-dropping-particle" : "", "parse-names" : false, "suffix" : "" }, { "dropping-particle" : "", "family" : "Unger", "given" : "Clemens", "non-dropping-particle" : "", "parse-names" : false, "suffix" : "" }, { "dropping-particle" : "", "family" : "Hoffmann", "given" : "Wolfgang H.", "non-dropping-particle" : "", "parse-names" : false, "suffix" : "" }, { "dropping-particle" : "", "family" : "Peschel", "given" : "Andreas", "non-dropping-particle" : "", "parse-names" : false, "suffix" : "" }, { "dropping-particle" : "", "family" : "Wolz", "given" : "Christiane", "non-dropping-particle" : "", "parse-names" : false, "suffix" : "" }, { "dropping-particle" : "", "family" : "Goerke", "given" : "Christiane", "non-dropping-particle" : "", "parse-names" : false, "suffix" : "" } ], "container-title" : "The Journal of Infectious Diseases", "id" : "ITEM-1", "issue" : "9", "issued" : { "date-parts" : [ [ "2010", "5", "1" ] ] }, "page" : "1414-1421", "title" : "Temporal Expression of Adhesion Factors and Activity of Global Regulators during Establishment of Staphylococcus aureus Nasal Colonization", "type" : "article-journal", "volume" : "201" }, "uris" : [ "http://www.mendeley.com/documents/?uuid=ed0bbcb2-3b9f-3a42-863d-d5ff19d385bd" ] } ], "mendeley" : { "formattedCitation" : "(Burian &lt;i&gt;et al.&lt;/i&gt;, 2010)", "plainTextFormattedCitation" : "(Burian et al., 2010)", "previouslyFormattedCitation" : "(Burian &lt;i&gt;et al.&lt;/i&gt;, 2010)" }, "properties" : {  }, "schema" : "https://github.com/citation-style-language/schema/raw/master/csl-citation.json" }</w:instrText>
      </w:r>
      <w:r w:rsidR="00E47CC6">
        <w:fldChar w:fldCharType="separate"/>
      </w:r>
      <w:r w:rsidR="00F71621" w:rsidRPr="00F71621">
        <w:rPr>
          <w:noProof/>
        </w:rPr>
        <w:t xml:space="preserve">(Burian </w:t>
      </w:r>
      <w:r w:rsidR="00F71621" w:rsidRPr="00F71621">
        <w:rPr>
          <w:i/>
          <w:noProof/>
        </w:rPr>
        <w:t>et al.</w:t>
      </w:r>
      <w:r w:rsidR="00F71621" w:rsidRPr="00F71621">
        <w:rPr>
          <w:noProof/>
        </w:rPr>
        <w:t>, 2010)</w:t>
      </w:r>
      <w:r w:rsidR="00E47CC6">
        <w:fldChar w:fldCharType="end"/>
      </w:r>
      <w:r w:rsidR="000E6D64">
        <w:t>.</w:t>
      </w:r>
      <w:r w:rsidR="00315CDD">
        <w:t xml:space="preserve"> Moreover, WTA’s have been identified as the essential adhesion molecule during nasal colonisation</w:t>
      </w:r>
      <w:r w:rsidR="00560D29">
        <w:t xml:space="preserve"> </w:t>
      </w:r>
      <w:r w:rsidR="00560D29">
        <w:fldChar w:fldCharType="begin" w:fldLock="1"/>
      </w:r>
      <w:r w:rsidR="00B145F9">
        <w:instrText>ADDIN CSL_CITATION { "citationItems" : [ { "id" : "ITEM-1", "itemData" : { "DOI" : "10.1038/nm991", "ISBN" : "1078-8956 (Print)", "ISSN" : "10788956", "PMID" : "14758355", "abstract" : "Colonization of the anterior nares in approximately 37% of the population is a major risk factor for severe Staphylococcus aureus infections. Here we show that wall teichoic acid (WTA), a surface-exposed staphylococcal polymer, is essential for nasal colonization and mediates interaction with human nasal epithelial cells. WTA-deficient mutants were impaired in their adherence to nasal cells, and were completely unable to colonize cotton rat nares. This study describes the first essential factor for S. aureus nasal colonization.", "author" : [ { "dropping-particle" : "", "family" : "Weidenmaier", "given" : "Christopher", "non-dropping-particle" : "", "parse-names" : false, "suffix" : "" }, { "dropping-particle" : "", "family" : "Kokai-Kun", "given" : "John F", "non-dropping-particle" : "", "parse-names" : false, "suffix" : "" }, { "dropping-particle" : "", "family" : "Kristian", "given" : "Sascha A", "non-dropping-particle" : "", "parse-names" : false, "suffix" : "" }, { "dropping-particle" : "", "family" : "Chanturiya", "given" : "Tanya", "non-dropping-particle" : "", "parse-names" : false, "suffix" : "" }, { "dropping-particle" : "", "family" : "Kalbacher", "given" : "Hubert", "non-dropping-particle" : "", "parse-names" : false, "suffix" : "" }, { "dropping-particle" : "", "family" : "Gross", "given" : "Matthias", "non-dropping-particle" : "", "parse-names" : false, "suffix" : "" }, { "dropping-particle" : "", "family" : "Nicholson", "given" : "Graeme", "non-dropping-particle" : "", "parse-names" : false, "suffix" : "" }, { "dropping-particle" : "", "family" : "Neumeister", "given" : "Birgid", "non-dropping-particle" : "", "parse-names" : false, "suffix" : "" }, { "dropping-particle" : "", "family" : "Mond", "given" : "James J", "non-dropping-particle" : "", "parse-names" : false, "suffix" : "" }, { "dropping-particle" : "", "family" : "Peschel", "given" : "Andreas", "non-dropping-particle" : "", "parse-names" : false, "suffix" : "" } ], "container-title" : "Nature Medicine", "id" : "ITEM-1", "issue" : "3", "issued" : { "date-parts" : [ [ "2004", "3", "1" ] ] }, "page" : "243-245", "publisher" : "Nature Publishing Group", "title" : "Role of teichoic acids in Staphylococcus aureus nasal colonization, a major risk factor in nosocomial infections", "type" : "article-journal", "volume" : "10" }, "uris" : [ "http://www.mendeley.com/documents/?uuid=a244a6e3-daf6-3b89-8908-17f06c8990c8" ] } ], "mendeley" : { "formattedCitation" : "(Weidenmaier &lt;i&gt;et al.&lt;/i&gt;, 2004)", "plainTextFormattedCitation" : "(Weidenmaier et al., 2004)", "previouslyFormattedCitation" : "(Weidenmaier &lt;i&gt;et al.&lt;/i&gt;, 2004)" }, "properties" : {  }, "schema" : "https://github.com/citation-style-language/schema/raw/master/csl-citation.json" }</w:instrText>
      </w:r>
      <w:r w:rsidR="00560D29">
        <w:fldChar w:fldCharType="separate"/>
      </w:r>
      <w:r w:rsidR="00F71621" w:rsidRPr="00F71621">
        <w:rPr>
          <w:noProof/>
        </w:rPr>
        <w:t xml:space="preserve">(Weidenmaier </w:t>
      </w:r>
      <w:r w:rsidR="00F71621" w:rsidRPr="00F71621">
        <w:rPr>
          <w:i/>
          <w:noProof/>
        </w:rPr>
        <w:t>et al.</w:t>
      </w:r>
      <w:r w:rsidR="00F71621" w:rsidRPr="00F71621">
        <w:rPr>
          <w:noProof/>
        </w:rPr>
        <w:t>, 2004)</w:t>
      </w:r>
      <w:r w:rsidR="00560D29">
        <w:fldChar w:fldCharType="end"/>
      </w:r>
      <w:r w:rsidR="00560D29">
        <w:t>.</w:t>
      </w:r>
      <w:r w:rsidR="0073580A" w:rsidRPr="0073580A">
        <w:rPr>
          <w:i/>
          <w:iCs/>
        </w:rPr>
        <w:t xml:space="preserve"> </w:t>
      </w:r>
      <w:r w:rsidR="00C1152B">
        <w:t>T</w:t>
      </w:r>
      <w:r w:rsidR="000E6D64">
        <w:t xml:space="preserve">he mouse </w:t>
      </w:r>
      <w:r w:rsidR="0048623A">
        <w:t>nares</w:t>
      </w:r>
      <w:r w:rsidR="000E6D64">
        <w:t xml:space="preserve"> microbiome has been shown to significantly differ</w:t>
      </w:r>
      <w:r w:rsidR="0048623A">
        <w:t xml:space="preserve"> to that found in humans, </w:t>
      </w:r>
      <w:r w:rsidR="000E6D64">
        <w:t xml:space="preserve">suggesting that mechanisms of colonisation and invasion may be </w:t>
      </w:r>
      <w:r w:rsidR="0048623A">
        <w:t xml:space="preserve">affected differently depending on the bacterial environment </w:t>
      </w:r>
      <w:r w:rsidR="0048623A">
        <w:fldChar w:fldCharType="begin" w:fldLock="1"/>
      </w:r>
      <w:r w:rsidR="00B145F9">
        <w:instrText>ADDIN CSL_CITATION { "citationItems" : [ { "id" : "ITEM-1", "itemData" : { "DOI" : "10.1111/1758-2229.12334", "ISBN" : "4953161815", "ISSN" : "17582229", "PMID" : "26306992", "abstract" : "The cotton rat nose is commonly used as a model for Staphylococcus aureus colonization, as it is both physiologically and anatomically comparable to the human nares and can be easily colonized by this organism. However, while the colonization of the human anterior nares has been extensively studied, the microbial community structure of cotton rat noses has not been reported so far. We describe here the microbial community structure of the cotton rat (Sigmodon hispidus) nose through next-generation sequencing of 16S rRNA gene amplicons covering the V1-V2 region and the analysis of nearly full length 16S rRNA genes of the major phylotypes. Roughly half of the microbial community was composed of two undescribed species of the genus Campylobacter, with phylotypes belonging to the genera Catonella, Acholeplasma, Streptobacillus and Capnocytophaga constituting the predominant community members. Thus, the nasal community of the cotton rat is uniquely composed of several novel bacterial species and may not reflect the complex interactions that occur in human anterior nares. Mammalian airway microbiota may, however, be a rich source of hitherto unknown microbes.", "author" : [ { "dropping-particle" : "", "family" : "Chaves-Moreno", "given" : "Diego", "non-dropping-particle" : "", "parse-names" : false, "suffix" : "" }, { "dropping-particle" : "", "family" : "Plumeier", "given" : "Iris", "non-dropping-particle" : "", "parse-names" : false, "suffix" : "" }, { "dropping-particle" : "", "family" : "Kahl", "given" : "Silke", "non-dropping-particle" : "", "parse-names" : false, "suffix" : "" }, { "dropping-particle" : "", "family" : "Krismer", "given" : "Bernhard", "non-dropping-particle" : "", "parse-names" : false, "suffix" : "" }, { "dropping-particle" : "", "family" : "Peschel", "given" : "Andreas", "non-dropping-particle" : "", "parse-names" : false, "suffix" : "" }, { "dropping-particle" : "", "family" : "Oxley", "given" : "Andrew P.A.", "non-dropping-particle" : "", "parse-names" : false, "suffix" : "" }, { "dropping-particle" : "", "family" : "Jauregui", "given" : "Ruy", "non-dropping-particle" : "", "parse-names" : false, "suffix" : "" }, { "dropping-particle" : "", "family" : "Pieper", "given" : "Dietmar H.", "non-dropping-particle" : "", "parse-names" : false, "suffix" : "" } ], "container-title" : "Environmental Microbiology Reports", "id" : "ITEM-1", "issue" : "6", "issued" : { "date-parts" : [ [ "2015", "12", "1" ] ] }, "page" : "929-935", "title" : "The microbial community structure of the cotton rat nose", "type" : "article-journal", "volume" : "7" }, "uris" : [ "http://www.mendeley.com/documents/?uuid=7cd704f4-2bd3-3177-ab89-3cb4cadb7174" ] } ], "mendeley" : { "formattedCitation" : "(Chaves-Moreno &lt;i&gt;et al.&lt;/i&gt;, 2015)", "plainTextFormattedCitation" : "(Chaves-Moreno et al., 2015)", "previouslyFormattedCitation" : "(Chaves-Moreno &lt;i&gt;et al.&lt;/i&gt;, 2015)" }, "properties" : {  }, "schema" : "https://github.com/citation-style-language/schema/raw/master/csl-citation.json" }</w:instrText>
      </w:r>
      <w:r w:rsidR="0048623A">
        <w:fldChar w:fldCharType="separate"/>
      </w:r>
      <w:r w:rsidR="00F71621" w:rsidRPr="00F71621">
        <w:rPr>
          <w:noProof/>
        </w:rPr>
        <w:t xml:space="preserve">(Chaves-Moreno </w:t>
      </w:r>
      <w:r w:rsidR="00F71621" w:rsidRPr="00F71621">
        <w:rPr>
          <w:i/>
          <w:noProof/>
        </w:rPr>
        <w:t>et al.</w:t>
      </w:r>
      <w:r w:rsidR="00F71621" w:rsidRPr="00F71621">
        <w:rPr>
          <w:noProof/>
        </w:rPr>
        <w:t>, 2015)</w:t>
      </w:r>
      <w:r w:rsidR="0048623A">
        <w:fldChar w:fldCharType="end"/>
      </w:r>
      <w:r w:rsidR="0048623A">
        <w:t>.</w:t>
      </w:r>
      <w:r w:rsidR="0073580A" w:rsidRPr="0073580A">
        <w:rPr>
          <w:i/>
          <w:iCs/>
        </w:rPr>
        <w:t xml:space="preserve"> </w:t>
      </w:r>
    </w:p>
    <w:p w14:paraId="3560EF6F" w14:textId="77777777" w:rsidR="008C4EFF" w:rsidRDefault="008C4EFF" w:rsidP="00022270"/>
    <w:p w14:paraId="465371F4" w14:textId="12BA41EC" w:rsidR="00560D29" w:rsidRDefault="008B6B4B" w:rsidP="00022270">
      <w:r>
        <w:t xml:space="preserve">Studying </w:t>
      </w:r>
      <w:r w:rsidR="008C4EFF">
        <w:t>or</w:t>
      </w:r>
      <w:r>
        <w:t>thopaedic implant biofilm formation requir</w:t>
      </w:r>
      <w:r w:rsidR="00175FCA">
        <w:t>es</w:t>
      </w:r>
      <w:r>
        <w:t xml:space="preserve"> a large femur, and therefore Sprague-Dawley rats were chosen over mice </w:t>
      </w:r>
      <w:r w:rsidR="008C4EFF">
        <w:fldChar w:fldCharType="begin" w:fldLock="1"/>
      </w:r>
      <w:r w:rsidR="00B145F9">
        <w:instrText>ADDIN CSL_CITATION { "citationItems" : [ { "id" : "ITEM-1", "itemData" : { "DOI" : "10.1371/journal.pone.0187981", "ISSN" : "19326203", "PMID" : "29121106", "abstract" : "The matrix proteins of Staphylococcus aureus biofilm have not been well defined. Previous efforts to identify these proteins were performed using in vitro systems. Here we use a proteomic approach to identify biofilm matrix proteins directly from infected bone implants using a rat model of orthopedic implant-associated S. aureus infection. Despite heavy presence of host proteins, a total of 28 and 105 S. aureus proteins were identified during acute infection and chronic infection, respectively. Our results show that biofilm matrix contains mostly intracellular cytoplasmic proteins and, to a much less extent, extracellular and cell surface-associated proteins. Significantly, leukocidins were identified in the biofilm matrix during chronic infection, suggesting S. aureus is actively attacking the host immune system even though they are protected within the biofilm. The presence of two surface-associated proteins, Ebh and SasF, in the infected bone tissue during acute infection was confirmed by immunohistochemistry. In addition, a large number of host proteins were found differentially expressed in response to S. aureus biofilm formed on bone implants.", "author" : [ { "dropping-particle" : "", "family" : "Lei", "given" : "Mei G.", "non-dropping-particle" : "", "parse-names" : false, "suffix" : "" }, { "dropping-particle" : "", "family" : "Gupta", "given" : "Ravi Kr.", "non-dropping-particle" : "", "parse-names" : false, "suffix" : "" }, { "dropping-particle" : "", "family" : "Lee", "given" : "Chia Y.", "non-dropping-particle" : "", "parse-names" : false, "suffix" : "" } ], "container-title" : "PLoS ONE", "editor" : [ { "dropping-particle" : "", "family" : "Seleem", "given" : "Mohamed N.", "non-dropping-particle" : "", "parse-names" : false, "suffix" : "" } ], "id" : "ITEM-1", "issue" : "11", "issued" : { "date-parts" : [ [ "2017", "11", "9" ] ] }, "page" : "e0187981", "publisher" : "Public Library of Science", "title" : "Proteomics of Staphylococcus aureus biofilm matrix in a rat model of orthopedic implant-associated infection", "type" : "article-journal", "volume" : "12" }, "uris" : [ "http://www.mendeley.com/documents/?uuid=eb99353d-45d1-3578-9c61-4070d7144e59" ] } ], "mendeley" : { "formattedCitation" : "(Lei, Gupta and Lee, 2017)", "plainTextFormattedCitation" : "(Lei, Gupta and Lee, 2017)", "previouslyFormattedCitation" : "(Lei, Gupta and Lee, 2017)" }, "properties" : {  }, "schema" : "https://github.com/citation-style-language/schema/raw/master/csl-citation.json" }</w:instrText>
      </w:r>
      <w:r w:rsidR="008C4EFF">
        <w:fldChar w:fldCharType="separate"/>
      </w:r>
      <w:r w:rsidR="00F71621" w:rsidRPr="00F71621">
        <w:rPr>
          <w:noProof/>
        </w:rPr>
        <w:t>(Lei, Gupta and Lee, 2017)</w:t>
      </w:r>
      <w:r w:rsidR="008C4EFF">
        <w:fldChar w:fldCharType="end"/>
      </w:r>
      <w:r w:rsidR="008C4EFF">
        <w:t xml:space="preserve">. Larger animals allow for a bigger implant and therefore </w:t>
      </w:r>
      <w:r w:rsidR="00F94EE4">
        <w:t>a higher quantity of biofilm gener</w:t>
      </w:r>
      <w:r w:rsidR="008C4EFF">
        <w:t>ated and collected for analysis.</w:t>
      </w:r>
    </w:p>
    <w:p w14:paraId="4710E412" w14:textId="77777777" w:rsidR="00F94EE4" w:rsidRDefault="00F94EE4" w:rsidP="00022270"/>
    <w:p w14:paraId="62CE52D5" w14:textId="49F743EC" w:rsidR="008C4EFF" w:rsidRDefault="00212E08" w:rsidP="00022270">
      <w:r>
        <w:t>Guinea</w:t>
      </w:r>
      <w:r w:rsidR="003208B8">
        <w:t xml:space="preserve"> pigs are less often used as a model for </w:t>
      </w:r>
      <w:r w:rsidR="00F45958" w:rsidRPr="00F45958">
        <w:rPr>
          <w:i/>
          <w:iCs/>
        </w:rPr>
        <w:t>S. aureus</w:t>
      </w:r>
      <w:r w:rsidR="0073580A" w:rsidRPr="0073580A">
        <w:rPr>
          <w:i/>
          <w:iCs/>
        </w:rPr>
        <w:t xml:space="preserve"> </w:t>
      </w:r>
      <w:r w:rsidR="003208B8">
        <w:t xml:space="preserve">disease, despite having advantages </w:t>
      </w:r>
      <w:r w:rsidR="00175FCA">
        <w:t>over</w:t>
      </w:r>
      <w:r w:rsidR="003208B8">
        <w:t xml:space="preserve"> the mouse model.</w:t>
      </w:r>
      <w:r w:rsidR="00736872">
        <w:t xml:space="preserve"> In particular, </w:t>
      </w:r>
      <w:r w:rsidR="003445EA">
        <w:t xml:space="preserve">regeneration mechanisms </w:t>
      </w:r>
      <w:r w:rsidR="00175FCA">
        <w:t xml:space="preserve">underpinning </w:t>
      </w:r>
      <w:r w:rsidR="00736872">
        <w:lastRenderedPageBreak/>
        <w:t xml:space="preserve">the </w:t>
      </w:r>
      <w:r w:rsidR="00D5785F">
        <w:t>burn wound model</w:t>
      </w:r>
      <w:r w:rsidR="001A6377">
        <w:t>,</w:t>
      </w:r>
      <w:r w:rsidR="00D5785F">
        <w:t xml:space="preserve"> where an area of the skin is scalded with a hot metal plate </w:t>
      </w:r>
      <w:r>
        <w:t xml:space="preserve">and then infected with a dose of </w:t>
      </w:r>
      <w:r w:rsidR="00F45958" w:rsidRPr="00F45958">
        <w:rPr>
          <w:i/>
          <w:iCs/>
        </w:rPr>
        <w:t>S. aureus</w:t>
      </w:r>
      <w:r w:rsidR="00AB3CB7">
        <w:rPr>
          <w:i/>
          <w:iCs/>
        </w:rPr>
        <w:t>,</w:t>
      </w:r>
      <w:r w:rsidR="003445EA">
        <w:rPr>
          <w:i/>
        </w:rPr>
        <w:t xml:space="preserve"> </w:t>
      </w:r>
      <w:r w:rsidR="003445EA">
        <w:t xml:space="preserve">have been shown to bear strong similarities to </w:t>
      </w:r>
      <w:r w:rsidR="00D13663">
        <w:t xml:space="preserve">those observed in human infected burn wounds </w:t>
      </w:r>
      <w:r w:rsidR="00D13663">
        <w:fldChar w:fldCharType="begin" w:fldLock="1"/>
      </w:r>
      <w:r w:rsidR="00B145F9">
        <w:instrText>ADDIN CSL_CITATION { "citationItems" : [ { "id" : "ITEM-1", "itemData" : { "ISSN" : "0022-4804", "PMID" : "713539", "abstract" : "Growing guinea pigs and mature rats are good models of the human metabolic response to thermal injury demonstrating a dose-response relationship between burn size and metabolic rate, an eleva-tion in metabolic rate related to the stage of convalescence and hypermetabolism that may be altered but not abated by external heating. A 50% total body surface burn must be produced before reliable elevations in metabolic rate are observed. The mature rat is the best of the three animal models and is suitable for evaluation of the mediators and modulators of the hypermetabolic response to thermal injury.", "author" : [ { "dropping-particle" : "", "family" : "Herndon", "given" : "David N", "non-dropping-particle" : "", "parse-names" : false, "suffix" : "" }, { "dropping-particle" : "", "family" : "Wilmore", "given" : "Douglas W", "non-dropping-particle" : "", "parse-names" : false, "suffix" : "" }, { "dropping-particle" : "", "family" : "Mason", "given" : "Arthur D", "non-dropping-particle" : "", "parse-names" : false, "suffix" : "" } ], "container-title" : "J Surg Res", "id" : "ITEM-1", "issue" : "5", "issued" : { "date-parts" : [ [ "1978" ] ] }, "page" : "394-403", "title" : "Development and analysis of a small animal model simulating the human postburn hypermetabolic response.", "type" : "article-journal", "volume" : "25" }, "uris" : [ "http://www.mendeley.com/documents/?uuid=2c6e4c96-60a2-334c-8be9-5733917176dc" ] } ], "mendeley" : { "formattedCitation" : "(Herndon, Wilmore and Mason, 1978)", "plainTextFormattedCitation" : "(Herndon, Wilmore and Mason, 1978)", "previouslyFormattedCitation" : "(Herndon, Wilmore and Mason, 1978)" }, "properties" : {  }, "schema" : "https://github.com/citation-style-language/schema/raw/master/csl-citation.json" }</w:instrText>
      </w:r>
      <w:r w:rsidR="00D13663">
        <w:fldChar w:fldCharType="separate"/>
      </w:r>
      <w:r w:rsidR="00F71621" w:rsidRPr="00F71621">
        <w:rPr>
          <w:noProof/>
        </w:rPr>
        <w:t>(Herndon, Wilmore and Mason, 1978)</w:t>
      </w:r>
      <w:r w:rsidR="00D13663">
        <w:fldChar w:fldCharType="end"/>
      </w:r>
      <w:r w:rsidR="00D13663">
        <w:t>.</w:t>
      </w:r>
      <w:r w:rsidR="003445EA">
        <w:t xml:space="preserve"> </w:t>
      </w:r>
      <w:r w:rsidR="002141FA">
        <w:t xml:space="preserve">Moreover, </w:t>
      </w:r>
      <w:r w:rsidR="00F94EE4">
        <w:t>Guinea</w:t>
      </w:r>
      <w:r w:rsidR="002141FA">
        <w:t xml:space="preserve"> pigs have been successfully used in several vaccines studies, such as </w:t>
      </w:r>
      <w:r w:rsidR="00CD2F9D">
        <w:t xml:space="preserve">the </w:t>
      </w:r>
      <w:r w:rsidR="00175FCA">
        <w:t>B</w:t>
      </w:r>
      <w:r w:rsidR="00CD2F9D" w:rsidRPr="00CD2F9D">
        <w:t>acill</w:t>
      </w:r>
      <w:r w:rsidR="00130B38">
        <w:t>us</w:t>
      </w:r>
      <w:r w:rsidR="00CD2F9D">
        <w:rPr>
          <w:i/>
        </w:rPr>
        <w:t xml:space="preserve"> </w:t>
      </w:r>
      <w:r w:rsidR="00CD2F9D">
        <w:t xml:space="preserve">Calmette-Guerin (BCG) vaccine </w:t>
      </w:r>
      <w:r w:rsidR="0093433C">
        <w:fldChar w:fldCharType="begin" w:fldLock="1"/>
      </w:r>
      <w:r w:rsidR="00B145F9">
        <w:instrText>ADDIN CSL_CITATION { "citationItems" : [ { "id" : "ITEM-1", "itemData" : { "ISBN" : "0003-0805", "ISSN" : "00030805", "PMID" : "4991996", "abstract" : "Some aspects of the early development of tuberculous infection were compared in vaccinated and nonvaccinated guinea pigs after low dose, respiratory challenge with M. tuberculosis If37Rv. Changes with time of the logarithm of the number of viable mycobacteria recovered from the lungs of animals from both groups sacrificed at several intervals between /.oil{&gt;}{&gt;} and 35 days after challenge described a sigmoid curve with 3 phases: A lag phase, a phase of logarithmic growth, and a stationary or decline phase. The influence of vaccination on the rate of accumulation of the challenge organism was not detected before 10 to 14 days after infection. The significance of these results is discussed with reference to the important role a critical amount of antigen can play in any test system in which acquired cellular immunity is studied.", "author" : [ { "dropping-particle" : "", "family" : "D.W.", "given" : "Smith", "non-dropping-particle" : "", "parse-names" : false, "suffix" : "" }, { "dropping-particle" : "", "family" : "D.N.", "given" : "McMurray", "non-dropping-particle" : "", "parse-names" : false, "suffix" : "" }, { "dropping-particle" : "", "family" : "H", "given" : "Wiegeshaus E", "non-dropping-particle" : "", "parse-names" : false, "suffix" : "" } ], "container-title" : "American Review of Respiratory Disease", "id" : "ITEM-1", "issue" : "6", "issued" : { "date-parts" : [ [ "1970" ] ] }, "page" : "937-949", "title" : "Host parasite relationships in experimental airborne tuberculosis. iv. early events in the course of infection in vaccinated and nonvaccinated guinea pigs", "type" : "article", "volume" : "102" }, "uris" : [ "http://www.mendeley.com/documents/?uuid=dfca3815-15b2-3b2b-a56a-0c0628e7fea1" ] } ], "mendeley" : { "formattedCitation" : "(D.W., D.N. and H, 1970)", "plainTextFormattedCitation" : "(D.W., D.N. and H, 1970)", "previouslyFormattedCitation" : "(D.W., D.N. and H, 1970)" }, "properties" : {  }, "schema" : "https://github.com/citation-style-language/schema/raw/master/csl-citation.json" }</w:instrText>
      </w:r>
      <w:r w:rsidR="0093433C">
        <w:fldChar w:fldCharType="separate"/>
      </w:r>
      <w:r w:rsidR="00F71621" w:rsidRPr="00F71621">
        <w:rPr>
          <w:noProof/>
        </w:rPr>
        <w:t>(D.W., D.N. and H, 1970)</w:t>
      </w:r>
      <w:r w:rsidR="0093433C">
        <w:fldChar w:fldCharType="end"/>
      </w:r>
      <w:r w:rsidR="00C0733E">
        <w:t xml:space="preserve">, and this animal model has also been </w:t>
      </w:r>
      <w:r w:rsidR="005D0D9C">
        <w:t>used to develop potential new vaccines for Legionnaires disease</w:t>
      </w:r>
      <w:r w:rsidR="00C0733E">
        <w:t xml:space="preserve"> </w:t>
      </w:r>
      <w:r w:rsidR="00C0733E">
        <w:fldChar w:fldCharType="begin" w:fldLock="1"/>
      </w:r>
      <w:r w:rsidR="00B145F9">
        <w:instrText>ADDIN CSL_CITATION { "citationItems" : [ { "id" : "ITEM-1", "itemData" : { "author" : [ { "dropping-particle" : "", "family" : "Breiman", "given" : "Robert F", "non-dropping-particle" : "", "parse-names" : false, "suffix" : "" }, { "dropping-particle" : "", "family" : "Horwitz", "given" : "Marcus A", "non-dropping-particle" : "", "parse-names" : false, "suffix" : "" } ], "container-title" : "The Journal of Experimental Medicine", "id" : "ITEM-1", "issue" : "March", "issued" : { "date-parts" : [ [ "1987" ] ] }, "page" : "799-811", "title" : "Guinea pigs sublethally infected with aerosolized Legionella pneumophila develop humoral and cell-mediated immune responses and are protected against lethal aerosol challenge: A Model for studying host defense against lung infections caused by intr", "type" : "article-journal", "volume" : "164" }, "uris" : [ "http://www.mendeley.com/documents/?uuid=88d91e0b-091a-3c55-9ec8-c00269f56772" ] } ], "mendeley" : { "formattedCitation" : "(Breiman and Horwitz, 1987)", "plainTextFormattedCitation" : "(Breiman and Horwitz, 1987)", "previouslyFormattedCitation" : "(Breiman and Horwitz, 1987)" }, "properties" : {  }, "schema" : "https://github.com/citation-style-language/schema/raw/master/csl-citation.json" }</w:instrText>
      </w:r>
      <w:r w:rsidR="00C0733E">
        <w:fldChar w:fldCharType="separate"/>
      </w:r>
      <w:r w:rsidR="00F71621" w:rsidRPr="00F71621">
        <w:rPr>
          <w:noProof/>
        </w:rPr>
        <w:t>(Breiman and Horwitz, 1987)</w:t>
      </w:r>
      <w:r w:rsidR="00C0733E">
        <w:fldChar w:fldCharType="end"/>
      </w:r>
      <w:r w:rsidR="001A446A">
        <w:t xml:space="preserve"> and </w:t>
      </w:r>
      <w:r w:rsidR="00175FCA" w:rsidRPr="00130B38">
        <w:rPr>
          <w:i/>
        </w:rPr>
        <w:t>C</w:t>
      </w:r>
      <w:r w:rsidR="001A446A" w:rsidRPr="00130B38">
        <w:rPr>
          <w:i/>
        </w:rPr>
        <w:t>hlamydia</w:t>
      </w:r>
      <w:r w:rsidR="001A446A">
        <w:t xml:space="preserve"> </w:t>
      </w:r>
      <w:r w:rsidR="001A446A">
        <w:fldChar w:fldCharType="begin" w:fldLock="1"/>
      </w:r>
      <w:r w:rsidR="00B145F9">
        <w:instrText>ADDIN CSL_CITATION { "citationItems" : [ { "id" : "ITEM-1", "itemData" : { "DOI" : "10.1016/j.vaccine.2011.06.037", "ISSN" : "0264410X", "PMID" : "21718744", "abstract" : "Genital Chlamydia trachomatis infections often result in pelvic inflammatory disease and sequelae including infertility and ectopic pregnancies. In addition to the already established murine models, the development of other animal models is necessary to study the safety and efficacy of prototype vaccine candidates. The intravaginal infection of guinea pigs with C. trachomatis has been tested in three independent studies. The first two studies investigated the effect of hormonal treatment of the animals prior to infection with serovars D and E. The results showed that estradiol treatment was required for sustained infection. The third study conducted an immunization-challenge experiment to explore the feasibility of measuring protection in this guinea pig model. C. trachomatis bacteria were sampled using vaginal swabs and measured by qPCR. Using immunohistochemistry the bacteria were detected in the oviducts 19 days post-infection, indicating that the estradiol treatment resulted in ascending infection. Furthermore, immunization of guinea pigs with live EB formulated with ISCOM matrix led to reduction of cervico-vaginal shedding and diminished the severity of pathology. In this study we have developed a new guinea pig model of C. trachomatis female genital tract infection for the purpose of evaluating potential vaccine candidates. \u00a9 2011 Elsevier Ltd.", "author" : [ { "dropping-particle" : "", "family" : "Jonge", "given" : "Marien I.", "non-dropping-particle" : "de", "parse-names" : false, "suffix" : "" }, { "dropping-particle" : "", "family" : "Keizer", "given" : "Sander A.S.", "non-dropping-particle" : "", "parse-names" : false, "suffix" : "" }, { "dropping-particle" : "", "family" : "Moussaoui", "given" : "Hicham M.", "non-dropping-particle" : "el", "parse-names" : false, "suffix" : "" }, { "dropping-particle" : "", "family" : "Dorsten", "given" : "Lieke", "non-dropping-particle" : "van", "parse-names" : false, "suffix" : "" }, { "dropping-particle" : "", "family" : "Azzawi", "given" : "Rima", "non-dropping-particle" : "", "parse-names" : false, "suffix" : "" }, { "dropping-particle" : "", "family" : "Zuilekom", "given" : "Hanneke I.", "non-dropping-particle" : "van", "parse-names" : false, "suffix" : "" }, { "dropping-particle" : "", "family" : "Peters", "given" : "Patricia P.W.", "non-dropping-particle" : "", "parse-names" : false, "suffix" : "" }, { "dropping-particle" : "", "family" : "Opzeeland", "given" : "Fred J.H.", "non-dropping-particle" : "van", "parse-names" : false, "suffix" : "" }, { "dropping-particle" : "", "family" : "Dijk", "given" : "Laura", "non-dropping-particle" : "van", "parse-names" : false, "suffix" : "" }, { "dropping-particle" : "", "family" : "Nieuwland", "given" : "Rob", "non-dropping-particle" : "", "parse-names" : false, "suffix" : "" }, { "dropping-particle" : "", "family" : "Roosenboom-Theunissen", "given" : "Henri\u00ebtte W.M.", "non-dropping-particle" : "", "parse-names" : false, "suffix" : "" }, { "dropping-particle" : "", "family" : "Vrijenhoek", "given" : "Mieke P.", "non-dropping-particle" : "", "parse-names" : false, "suffix" : "" }, { "dropping-particle" : "", "family" : "Debyser", "given" : "Isolde", "non-dropping-particle" : "", "parse-names" : false, "suffix" : "" }, { "dropping-particle" : "", "family" : "Verweij", "given" : "Pierre J.M.", "non-dropping-particle" : "", "parse-names" : false, "suffix" : "" }, { "dropping-particle" : "", "family" : "Duijnhoven", "given" : "Wilbert G.F.", "non-dropping-particle" : "van", "parse-names" : false, "suffix" : "" }, { "dropping-particle" : "", "family" : "Bosch", "given" : "Johannes F.", "non-dropping-particle" : "van den", "parse-names" : false, "suffix" : "" }, { "dropping-particle" : "", "family" : "Nuijten", "given" : "Piet J.M.", "non-dropping-particle" : "", "parse-names" : false, "suffix" : "" } ], "container-title" : "Vaccine", "id" : "ITEM-1", "issue" : "35", "issued" : { "date-parts" : [ [ "2011", "8", "11" ] ] }, "page" : "5994-6001", "publisher" : "Elsevier", "title" : "A novel guinea pig model of Chlamydia trachomatis genital tract infection", "type" : "article-journal", "volume" : "29" }, "uris" : [ "http://www.mendeley.com/documents/?uuid=4b28d44b-e236-38dd-8a62-c7d50a2f5b62" ] } ], "mendeley" : { "formattedCitation" : "(de Jonge &lt;i&gt;et al.&lt;/i&gt;, 2011)", "plainTextFormattedCitation" : "(de Jonge et al., 2011)", "previouslyFormattedCitation" : "(de Jonge &lt;i&gt;et al.&lt;/i&gt;, 2011)" }, "properties" : {  }, "schema" : "https://github.com/citation-style-language/schema/raw/master/csl-citation.json" }</w:instrText>
      </w:r>
      <w:r w:rsidR="001A446A">
        <w:fldChar w:fldCharType="separate"/>
      </w:r>
      <w:r w:rsidR="00F71621" w:rsidRPr="00F71621">
        <w:rPr>
          <w:noProof/>
        </w:rPr>
        <w:t xml:space="preserve">(de Jonge </w:t>
      </w:r>
      <w:r w:rsidR="00F71621" w:rsidRPr="00F71621">
        <w:rPr>
          <w:i/>
          <w:noProof/>
        </w:rPr>
        <w:t>et al.</w:t>
      </w:r>
      <w:r w:rsidR="00F71621" w:rsidRPr="00F71621">
        <w:rPr>
          <w:noProof/>
        </w:rPr>
        <w:t>, 2011)</w:t>
      </w:r>
      <w:r w:rsidR="001A446A">
        <w:fldChar w:fldCharType="end"/>
      </w:r>
      <w:r w:rsidR="00D616E8">
        <w:t xml:space="preserve">. More wide-spread use of this model is currently hindered by a lack of </w:t>
      </w:r>
      <w:r w:rsidR="00C7354C">
        <w:t>a fully sequenced genome</w:t>
      </w:r>
      <w:r w:rsidR="00FA5505">
        <w:t>.</w:t>
      </w:r>
      <w:r w:rsidR="001A446A">
        <w:t xml:space="preserve"> </w:t>
      </w:r>
    </w:p>
    <w:p w14:paraId="101C6ACB" w14:textId="77777777" w:rsidR="00C7354C" w:rsidRPr="00CD2F9D" w:rsidRDefault="00C7354C" w:rsidP="00022270"/>
    <w:p w14:paraId="7E024D1E" w14:textId="7983E598" w:rsidR="0091473B" w:rsidRDefault="003A772A" w:rsidP="0042099B">
      <w:pPr>
        <w:pStyle w:val="Heading3"/>
      </w:pPr>
      <w:r>
        <w:t xml:space="preserve"> </w:t>
      </w:r>
      <w:bookmarkStart w:id="94" w:name="_Toc505262736"/>
      <w:bookmarkStart w:id="95" w:name="_Toc521494756"/>
      <w:r w:rsidR="0091473B">
        <w:t>Rabbits</w:t>
      </w:r>
      <w:bookmarkEnd w:id="94"/>
      <w:bookmarkEnd w:id="95"/>
    </w:p>
    <w:p w14:paraId="0FD24136" w14:textId="77777777" w:rsidR="00C7354C" w:rsidRPr="00C7354C" w:rsidRDefault="00C7354C" w:rsidP="00C7354C"/>
    <w:p w14:paraId="1D1D89C8" w14:textId="712EEC7D" w:rsidR="003531CC" w:rsidRDefault="00D26578" w:rsidP="003531CC">
      <w:r>
        <w:t xml:space="preserve">Rabbits have been shown to be natural hosts of </w:t>
      </w:r>
      <w:r w:rsidR="00F45958" w:rsidRPr="00F45958">
        <w:rPr>
          <w:i/>
          <w:iCs/>
        </w:rPr>
        <w:t>S. aureus</w:t>
      </w:r>
      <w:r w:rsidR="00AB3CB7">
        <w:rPr>
          <w:i/>
          <w:iCs/>
        </w:rPr>
        <w:t>,</w:t>
      </w:r>
      <w:r w:rsidR="00102FE5">
        <w:rPr>
          <w:i/>
        </w:rPr>
        <w:t xml:space="preserve"> </w:t>
      </w:r>
      <w:r w:rsidR="00102FE5">
        <w:t xml:space="preserve">often present as a commensal together with rabbit-specific microflora </w:t>
      </w:r>
      <w:r w:rsidR="001B708A">
        <w:fldChar w:fldCharType="begin" w:fldLock="1"/>
      </w:r>
      <w:r w:rsidR="00B145F9">
        <w:instrText>ADDIN CSL_CITATION { "citationItems" : [ { "id" : "ITEM-1", "itemData" : { "ISSN" : "00034193", "PMID" : "7344564", "abstract" : "Clumping factor- (slide coagulase-) and DNase-positive staphylococci isolated from lesions and carrier sites in rabbits in Belgium, France and the Netherlands all belonged to the species Staphylococcus aureus. Their biotype characteristics were heterogenic. The great majority of the strains could be allotted to 3 biotypes. One ground showed the characteristics of human S. aureus strains. Other strains belonged to a second group which cannot be associated with a specific host species and the features of most strains which belonged to the third group were similar to those of strains commonly found in pigs. The third group was associated which cutaneous staphylococcosis in young rabbits. Geographic differences in the prevalence of these groups were noted. Many strains were epidemiologically related or belonged to a single phage type which showed evidence of epidemic spread", "author" : [ { "dropping-particle" : "", "family" : "Devriese", "given" : "L A", "non-dropping-particle" : "", "parse-names" : false, "suffix" : "" }, { "dropping-particle" : "", "family" : "Godard", "given" : "C", "non-dropping-particle" : "", "parse-names" : false, "suffix" : "" }, { "dropping-particle" : "", "family" : "Okerman", "given" : "L", "non-dropping-particle" : "", "parse-names" : false, "suffix" : "" }, { "dropping-particle" : "", "family" : "Renault", "given" : "L", "non-dropping-particle" : "", "parse-names" : false, "suffix" : "" } ], "container-title" : "Ann.Rech.Vet.", "id" : "ITEM-1", "issue" : "3", "issued" : { "date-parts" : [ [ "1981" ] ] }, "page" : "327-332", "title" : "Characteristics of Staphylococcus aureus strains from rabbits", "type" : "article-journal", "volume" : "12" }, "uris" : [ "http://www.mendeley.com/documents/?uuid=f67a2958-1b98-3602-b0c3-1ee7792d5528" ] } ], "mendeley" : { "formattedCitation" : "(Devriese &lt;i&gt;et al.&lt;/i&gt;, 1981)", "plainTextFormattedCitation" : "(Devriese et al., 1981)", "previouslyFormattedCitation" : "(Devriese &lt;i&gt;et al.&lt;/i&gt;, 1981)" }, "properties" : {  }, "schema" : "https://github.com/citation-style-language/schema/raw/master/csl-citation.json" }</w:instrText>
      </w:r>
      <w:r w:rsidR="001B708A">
        <w:fldChar w:fldCharType="separate"/>
      </w:r>
      <w:r w:rsidR="00F71621" w:rsidRPr="00F71621">
        <w:rPr>
          <w:noProof/>
        </w:rPr>
        <w:t xml:space="preserve">(Devriese </w:t>
      </w:r>
      <w:r w:rsidR="00F71621" w:rsidRPr="00F71621">
        <w:rPr>
          <w:i/>
          <w:noProof/>
        </w:rPr>
        <w:t>et al.</w:t>
      </w:r>
      <w:r w:rsidR="00F71621" w:rsidRPr="00F71621">
        <w:rPr>
          <w:noProof/>
        </w:rPr>
        <w:t>, 1981)</w:t>
      </w:r>
      <w:r w:rsidR="001B708A">
        <w:fldChar w:fldCharType="end"/>
      </w:r>
      <w:r w:rsidR="000A62EC">
        <w:t>. Largely rabbits are used for the study of biofilm formation on the surfaces of imp</w:t>
      </w:r>
      <w:r w:rsidR="00FF1346">
        <w:t>l</w:t>
      </w:r>
      <w:r w:rsidR="000A62EC">
        <w:t>anted medical devices</w:t>
      </w:r>
      <w:r w:rsidR="00FF1346">
        <w:t xml:space="preserve"> </w:t>
      </w:r>
      <w:r w:rsidR="00FF1346">
        <w:fldChar w:fldCharType="begin" w:fldLock="1"/>
      </w:r>
      <w:r w:rsidR="00B145F9">
        <w:instrText>ADDIN CSL_CITATION { "citationItems" : [ { "id" : "ITEM-1", "itemData" : { "DOI" : "10.1177/0885328204040540", "ISBN" : "0885-3282 (Print) 0885-3282 (Linking)", "ISSN" : "08853282", "PMID" : "15070512", "abstract" : "Infection of implanted medical devices by Gram-positive organisms such as Staphylococcus ssp. is a serious concern in the biomaterial community. In this research the application of low frequency ultrasound to enhance the activity of vancomycin against implanted Staphylococcus epidermidis biofilms was examined. Polyethylene disks covered with a biofilm of S. epidermidis were implanted subcutaneously in rabbits on both sides of their spine. The rabbits received systemic vancomycin for the duration of the experiment. Following 24 h of recovery, one disk was insonated for 24 or 48 h while the other was a control. Disks were removed and viable bacteria counted. At 24 h of insonation, there was no difference in viable counts between control and insonated biofilms, while at 48 h of insonation there were statistically fewer viable bacteria in the insonated biofilm. The S. epidermidis biofilms responded favorably to combinations of ultrasound and vancomycin, but longer treatment times are required for this Gram-positive organism than was observed previously for a Gram-negative species.", "author" : [ { "dropping-particle" : "", "family" : "Carmen", "given" : "J C", "non-dropping-particle" : "", "parse-names" : false, "suffix" : "" }, { "dropping-particle" : "", "family" : "Roeder", "given" : "B L", "non-dropping-particle" : "", "parse-names" : false, "suffix" : "" }, { "dropping-particle" : "", "family" : "Nelson", "given" : "J L", "non-dropping-particle" : "", "parse-names" : false, "suffix" : "" }, { "dropping-particle" : "", "family" : "Beckstead", "given" : "B L", "non-dropping-particle" : "", "parse-names" : false, "suffix" : "" }, { "dropping-particle" : "", "family" : "Runyan", "given" : "C M", "non-dropping-particle" : "", "parse-names" : false, "suffix" : "" }, { "dropping-particle" : "", "family" : "Schaalje", "given" : "G B", "non-dropping-particle" : "", "parse-names" : false, "suffix" : "" }, { "dropping-particle" : "", "family" : "Robison", "given" : "R A", "non-dropping-particle" : "", "parse-names" : false, "suffix" : "" }, { "dropping-particle" : "", "family" : "Pitt", "given" : "W G", "non-dropping-particle" : "", "parse-names" : false, "suffix" : "" } ], "container-title" : "Journal of Biomaterials Applications", "id" : "ITEM-1", "issue" : "4", "issued" : { "date-parts" : [ [ "2004", "4" ] ] }, "page" : "237-245", "publisher" : "NIH Public Access", "title" : "Ultrasonically enhanced vancomycin activity against Staphylococcus epidermidis biofilms in vivo", "type" : "article-journal", "volume" : "18" }, "uris" : [ "http://www.mendeley.com/documents/?uuid=69ff6a41-9683-3b8a-b0c2-120702737131" ] } ], "mendeley" : { "formattedCitation" : "(Carmen &lt;i&gt;et al.&lt;/i&gt;, 2004)", "plainTextFormattedCitation" : "(Carmen et al., 2004)", "previouslyFormattedCitation" : "(Carmen &lt;i&gt;et al.&lt;/i&gt;, 2004)" }, "properties" : {  }, "schema" : "https://github.com/citation-style-language/schema/raw/master/csl-citation.json" }</w:instrText>
      </w:r>
      <w:r w:rsidR="00FF1346">
        <w:fldChar w:fldCharType="separate"/>
      </w:r>
      <w:r w:rsidR="00F71621" w:rsidRPr="00F71621">
        <w:rPr>
          <w:noProof/>
        </w:rPr>
        <w:t xml:space="preserve">(Carmen </w:t>
      </w:r>
      <w:r w:rsidR="00F71621" w:rsidRPr="00F71621">
        <w:rPr>
          <w:i/>
          <w:noProof/>
        </w:rPr>
        <w:t>et al.</w:t>
      </w:r>
      <w:r w:rsidR="00F71621" w:rsidRPr="00F71621">
        <w:rPr>
          <w:noProof/>
        </w:rPr>
        <w:t>, 2004)</w:t>
      </w:r>
      <w:r w:rsidR="00FF1346">
        <w:fldChar w:fldCharType="end"/>
      </w:r>
      <w:r w:rsidR="00EB0075">
        <w:t>. Moreover</w:t>
      </w:r>
      <w:r w:rsidR="00946B28">
        <w:t>, rabbits, unlike other animals</w:t>
      </w:r>
      <w:r w:rsidR="00EB0075">
        <w:t xml:space="preserve"> allowed for the creation of a robust </w:t>
      </w:r>
      <w:r w:rsidR="00176B6F">
        <w:t>knee implant infection model</w:t>
      </w:r>
      <w:r w:rsidR="00AB3CB7">
        <w:t>,</w:t>
      </w:r>
      <w:r w:rsidR="00176B6F">
        <w:t xml:space="preserve"> closely mimicking the infection development in human hosts </w:t>
      </w:r>
      <w:r w:rsidR="00176B6F">
        <w:fldChar w:fldCharType="begin" w:fldLock="1"/>
      </w:r>
      <w:r w:rsidR="00B145F9">
        <w:instrText>ADDIN CSL_CITATION { "citationItems" : [ { "id" : "ITEM-1", "itemData" : { "DOI" : "10.1007/s11706-016-0324-1", "ISBN" : "1170601603241", "ISSN" : "20950268", "abstract" : "This study is to establish a rabbit model for human prosthetic joint infection and biofilm formation. Thirty-two healthy adult rabbits were randomly divided into four groups and implanted with stainless steel screws and ultra-high molecular weight polyethylene (UHMWPE) washers in the non-articular surface of the femoral lateral condyle of the right hind knees. The rabbit knee joints were inoculated with 1 mL saline containing 0, 102, 103, 104 CFU of Staphylococcus epidermidis (S. epidermidis) isolated from the patient with total knee arthroplasty (TKA) infection, respectively. On the 14th postoperative day, the UHMWPE washers from the optimal 103 CFU group were further examined. The SEM examination showed a typical biofilm construction that circular S. epidermidis were embedded in a mucous-like matrix. In addition, the LCSM examination showed that the biofilm consisted of the polysaccharide stained bright green fluorescence and S. epidermidis radiating red fluorescence. Thus, we successfully create a rabbit model for prosthetic joint infection and biofilm formation, which should be valuable for biofilm studies.", "author" : [ { "dropping-particle" : "", "family" : "Chu", "given" : "Cheng Bing", "non-dropping-particle" : "", "parse-names" : false, "suffix" : "" }, { "dropping-particle" : "", "family" : "Zeng", "given" : "Hong", "non-dropping-particle" : "", "parse-names" : false, "suffix" : "" }, { "dropping-particle" : "", "family" : "Shen", "given" : "Ding Xia", "non-dropping-particle" : "", "parse-names" : false, "suffix" : "" }, { "dropping-particle" : "", "family" : "Wang", "given" : "Hui", "non-dropping-particle" : "", "parse-names" : false, "suffix" : "" }, { "dropping-particle" : "", "family" : "Wang", "given" : "Ji Fang", "non-dropping-particle" : "", "parse-names" : false, "suffix" : "" }, { "dropping-particle" : "", "family" : "Cui", "given" : "Fu Zhai", "non-dropping-particle" : "", "parse-names" : false, "suffix" : "" } ], "container-title" : "Frontiers of Materials Science", "id" : "ITEM-1", "issue" : "1", "issued" : { "date-parts" : [ [ "2016" ] ] }, "page" : "80-89", "title" : "A new rabbit model of implant-related biofilm infection: development and evaluation", "type" : "article-journal", "volume" : "10" }, "uris" : [ "http://www.mendeley.com/documents/?uuid=f634aee3-0c3d-33b2-8bb3-92c82eb42527" ] } ], "mendeley" : { "formattedCitation" : "(Chu &lt;i&gt;et al.&lt;/i&gt;, 2016)", "plainTextFormattedCitation" : "(Chu et al., 2016)", "previouslyFormattedCitation" : "(Chu &lt;i&gt;et al.&lt;/i&gt;, 2016)" }, "properties" : {  }, "schema" : "https://github.com/citation-style-language/schema/raw/master/csl-citation.json" }</w:instrText>
      </w:r>
      <w:r w:rsidR="00176B6F">
        <w:fldChar w:fldCharType="separate"/>
      </w:r>
      <w:r w:rsidR="00F71621" w:rsidRPr="00F71621">
        <w:rPr>
          <w:noProof/>
        </w:rPr>
        <w:t xml:space="preserve">(Chu </w:t>
      </w:r>
      <w:r w:rsidR="00F71621" w:rsidRPr="00F71621">
        <w:rPr>
          <w:i/>
          <w:noProof/>
        </w:rPr>
        <w:t>et al.</w:t>
      </w:r>
      <w:r w:rsidR="00F71621" w:rsidRPr="00F71621">
        <w:rPr>
          <w:noProof/>
        </w:rPr>
        <w:t>, 2016)</w:t>
      </w:r>
      <w:r w:rsidR="00176B6F">
        <w:fldChar w:fldCharType="end"/>
      </w:r>
      <w:r w:rsidR="00176B6F">
        <w:t>.</w:t>
      </w:r>
      <w:r w:rsidR="00B03303">
        <w:t xml:space="preserve"> Finally, due to similarities in immune signalling</w:t>
      </w:r>
      <w:r w:rsidR="005E1215">
        <w:t>,</w:t>
      </w:r>
      <w:r w:rsidR="00B03303">
        <w:t xml:space="preserve"> rabbits have been used in several </w:t>
      </w:r>
      <w:r w:rsidR="00F45958" w:rsidRPr="00F45958">
        <w:rPr>
          <w:i/>
          <w:iCs/>
        </w:rPr>
        <w:t>S. aureus</w:t>
      </w:r>
      <w:r w:rsidR="00B75B6A">
        <w:rPr>
          <w:i/>
          <w:iCs/>
        </w:rPr>
        <w:t xml:space="preserve"> </w:t>
      </w:r>
      <w:r w:rsidR="00B03303">
        <w:t>sepsis studies</w:t>
      </w:r>
      <w:r w:rsidR="00AB3CB7">
        <w:t>,</w:t>
      </w:r>
      <w:r w:rsidR="007E057E">
        <w:t xml:space="preserve"> showing that variation in virulence factor expression, such as cytolysins, between strains has an impact on progression and severity of pathogenesis </w:t>
      </w:r>
      <w:r w:rsidR="00946B28">
        <w:fldChar w:fldCharType="begin" w:fldLock="1"/>
      </w:r>
      <w:r w:rsidR="00B145F9">
        <w:instrText>ADDIN CSL_CITATION { "citationItems" : [ { "id" : "ITEM-1", "itemData" : { "DOI" : "10.3389/fcimb.2012.00018", "ISBN" : "2235-2988 (Electronic)\\r2235-2988 (Linking)", "ISSN" : "2235-2988", "PMID" : "22919610", "abstract" : "Staphylococcus aureus is a major cause of infective endocarditis (IE) and sepsis. Both methicillin-resistant (MRSA) and methicillin-sensitive (MSSA) strains cause these illnesses. Common S. aureus strains include pulsed-field gel electrophoresis (PFGE) types USA200, 300, and 400 types where we hypothesize that secreted virulence factors contribute to both IE and sepsis. Rabbit cardiac physiology is considered similar to humans, and rabbits exhibit susceptibility to S. aureus superantigens (SAgs) and cytolysins. As such, rabbits are an excellent model for studying IE and sepsis, which over the course of four days develop IE vegetations and/or fatal septicemia. We examined the ability of MRSA and MSSA strains (4 USA200, 2 USA300, 2 USA400, and three additional common strains, FRI1169, Newman, and COL) to cause vegetations and lethal sepsis in rabbits. USA200, TSST-1(+) strains that produce only low amounts of \u03b1-toxin, exhibited modest LD(50) in sepsis (1 \u00d7 10(8) - 5 \u00d7 10(8)) colony-forming units (CFUs), and 3/4 caused significant IE. USA200 strain MNPE, which produces high-levels of \u03b1-toxin, was both highly lethal (LD(50) 5 \u00d7 10(6) CFUs) and effective in causing IE. In contrast, USA300 strains were highly effective in causing lethal sepsis (LD(50)s 1 \u00d7 10(6) and 5 \u00d7 10(7) CFUs) but were minimally capable of causing IE. Strain Newman, which is phylogenetically related to USA300 strains, was not highly lethal (LD(50) of 2 \u00d7 10(9) CFUs) and was effective in causing IE. USA400 strains were both highly lethal (LD(50)s of 1 \u00d7 10(7) and 5 \u00d7 10(7) CFUs) and highly effective causes of IE. The menstrual TSS isolate FRI1169, that is TSST-1(+), produces high-levels of \u03b1-toxin, but is not USA200, was both highly lethal and effective in causing IE. Additional studies showed that phenol soluble modulins (PSMs) produced by FRI1169 were important for sepsis but did not contribute to IE. Our studies show that these clonal groups of S. aureus differ in abilities to cause IE and lethal sepsis and suggest that secreted virulence factors, including SAgs and cytolysins, account for some of these differences.", "author" : [ { "dropping-particle" : "", "family" : "Spaulding", "given" : "Adam R", "non-dropping-particle" : "", "parse-names" : false, "suffix" : "" }, { "dropping-particle" : "", "family" : "Satterwhite", "given" : "Erin A", "non-dropping-particle" : "", "parse-names" : false, "suffix" : "" }, { "dropping-particle" : "", "family" : "Lin", "given" : "Ying-Chi", "non-dropping-particle" : "", "parse-names" : false, "suffix" : "" }, { "dropping-particle" : "", "family" : "Chuang-Smith", "given" : "Olivia N", "non-dropping-particle" : "", "parse-names" : false, "suffix" : "" }, { "dropping-particle" : "", "family" : "Frank", "given" : "Kristi L", "non-dropping-particle" : "", "parse-names" : false, "suffix" : "" }, { "dropping-particle" : "", "family" : "Merriman", "given" : "Joseph A", "non-dropping-particle" : "", "parse-names" : false, "suffix" : "" }, { "dropping-particle" : "", "family" : "Schaefers", "given" : "Matthew M", "non-dropping-particle" : "", "parse-names" : false, "suffix" : "" }, { "dropping-particle" : "", "family" : "Yarwood", "given" : "Jeremy M", "non-dropping-particle" : "", "parse-names" : false, "suffix" : "" }, { "dropping-particle" : "", "family" : "Peterson", "given" : "Marnie L", "non-dropping-particle" : "", "parse-names" : false, "suffix" : "" }, { "dropping-particle" : "", "family" : "Schlievert", "given" : "Patrick M", "non-dropping-particle" : "", "parse-names" : false, "suffix" : "" } ], "container-title" : "Frontiers in Cellular and Infection Microbiology", "id" : "ITEM-1", "issued" : { "date-parts" : [ [ "2012" ] ] }, "page" : "18", "publisher" : "Frontiers Media SA", "title" : "Comparison of Staphylococcus aureus strains for ability to cause infective endocarditis and lethal sepsis in rabbits", "type" : "article-journal", "volume" : "2" }, "uris" : [ "http://www.mendeley.com/documents/?uuid=12c6cead-b45c-36f7-be85-1d41c7a9455d" ] } ], "mendeley" : { "formattedCitation" : "(Spaulding &lt;i&gt;et al.&lt;/i&gt;, 2012)", "plainTextFormattedCitation" : "(Spaulding et al., 2012)", "previouslyFormattedCitation" : "(Spaulding &lt;i&gt;et al.&lt;/i&gt;, 2012)" }, "properties" : {  }, "schema" : "https://github.com/citation-style-language/schema/raw/master/csl-citation.json" }</w:instrText>
      </w:r>
      <w:r w:rsidR="00946B28">
        <w:fldChar w:fldCharType="separate"/>
      </w:r>
      <w:r w:rsidR="00F71621" w:rsidRPr="00F71621">
        <w:rPr>
          <w:noProof/>
        </w:rPr>
        <w:t xml:space="preserve">(Spaulding </w:t>
      </w:r>
      <w:r w:rsidR="00F71621" w:rsidRPr="00F71621">
        <w:rPr>
          <w:i/>
          <w:noProof/>
        </w:rPr>
        <w:t>et al.</w:t>
      </w:r>
      <w:r w:rsidR="00F71621" w:rsidRPr="00F71621">
        <w:rPr>
          <w:noProof/>
        </w:rPr>
        <w:t>, 2012)</w:t>
      </w:r>
      <w:r w:rsidR="00946B28">
        <w:fldChar w:fldCharType="end"/>
      </w:r>
      <w:r w:rsidR="007E057E">
        <w:t>.</w:t>
      </w:r>
      <w:r w:rsidR="00946B28">
        <w:t xml:space="preserve"> However due to the </w:t>
      </w:r>
      <w:r w:rsidR="00C7354C">
        <w:t>relatively</w:t>
      </w:r>
      <w:r w:rsidR="00946B28">
        <w:t xml:space="preserve"> large size of the animal it is difficult to have many experimental groups within the same experiment, compared to using smaller rodents.</w:t>
      </w:r>
    </w:p>
    <w:p w14:paraId="2026769C" w14:textId="77777777" w:rsidR="00F94EE4" w:rsidRPr="00B03303" w:rsidRDefault="00F94EE4" w:rsidP="003531CC"/>
    <w:p w14:paraId="1F26CC9C" w14:textId="74CA3E9B" w:rsidR="0091473B" w:rsidRDefault="00934727" w:rsidP="0042099B">
      <w:pPr>
        <w:pStyle w:val="Heading3"/>
      </w:pPr>
      <w:r>
        <w:lastRenderedPageBreak/>
        <w:t xml:space="preserve"> </w:t>
      </w:r>
      <w:bookmarkStart w:id="96" w:name="_Toc505262737"/>
      <w:bookmarkStart w:id="97" w:name="_Toc521494757"/>
      <w:r w:rsidR="0091473B">
        <w:t xml:space="preserve">Large </w:t>
      </w:r>
      <w:r w:rsidR="00FC6EB5">
        <w:t>mamm</w:t>
      </w:r>
      <w:r w:rsidR="00A9756C">
        <w:t>al</w:t>
      </w:r>
      <w:r w:rsidR="00FC6EB5">
        <w:t>s</w:t>
      </w:r>
      <w:bookmarkEnd w:id="96"/>
      <w:bookmarkEnd w:id="97"/>
    </w:p>
    <w:p w14:paraId="6A57E639" w14:textId="77777777" w:rsidR="003A772A" w:rsidRPr="003A772A" w:rsidRDefault="003A772A" w:rsidP="003A772A"/>
    <w:p w14:paraId="1BABFE43" w14:textId="453B91EF" w:rsidR="00CD534B" w:rsidRDefault="000B3780" w:rsidP="00CD534B">
      <w:r>
        <w:t>Large mammals are most frequently used as models for o</w:t>
      </w:r>
      <w:r w:rsidR="00934727">
        <w:t>steomyelitis</w:t>
      </w:r>
      <w:r w:rsidR="007B4891">
        <w:t>,</w:t>
      </w:r>
      <w:r w:rsidR="004318BF">
        <w:t xml:space="preserve"> </w:t>
      </w:r>
      <w:r w:rsidR="007B4891">
        <w:t xml:space="preserve">as the surgical implants used are similar to </w:t>
      </w:r>
      <w:r w:rsidR="00E70F59">
        <w:t>ones u</w:t>
      </w:r>
      <w:r w:rsidR="008C62A7">
        <w:t xml:space="preserve">sed on human patients, allowing for not only more clinically relevant studies but also </w:t>
      </w:r>
      <w:r w:rsidR="00FE51D7">
        <w:t>enabling different groups to replicate and test the procedures in their own experiments</w:t>
      </w:r>
      <w:r w:rsidR="008D7D1C">
        <w:t>.</w:t>
      </w:r>
    </w:p>
    <w:p w14:paraId="3587905D" w14:textId="77777777" w:rsidR="004318BF" w:rsidRDefault="004318BF" w:rsidP="00CD534B"/>
    <w:p w14:paraId="1D25C9A2" w14:textId="603E7B8B" w:rsidR="000D7285" w:rsidRPr="00183C4A" w:rsidRDefault="000D7285" w:rsidP="00CD534B">
      <w:r>
        <w:t xml:space="preserve">Historically </w:t>
      </w:r>
      <w:r w:rsidR="00F45958" w:rsidRPr="00F45958">
        <w:rPr>
          <w:i/>
          <w:iCs/>
        </w:rPr>
        <w:t>S. aureus</w:t>
      </w:r>
      <w:r w:rsidR="0073580A" w:rsidRPr="0073580A">
        <w:rPr>
          <w:i/>
          <w:iCs/>
        </w:rPr>
        <w:t xml:space="preserve"> </w:t>
      </w:r>
      <w:r>
        <w:t>osteomyelitis h</w:t>
      </w:r>
      <w:r w:rsidR="00911762">
        <w:t>as been studied in canine models</w:t>
      </w:r>
      <w:r w:rsidR="0049077A">
        <w:t xml:space="preserve"> </w:t>
      </w:r>
      <w:r w:rsidR="0049077A">
        <w:fldChar w:fldCharType="begin" w:fldLock="1"/>
      </w:r>
      <w:r w:rsidR="00B145F9">
        <w:instrText>ADDIN CSL_CITATION { "citationItems" : [ { "id" : "ITEM-1", "itemData" : { "ISBN" : "0021-9355 (Print)", "ISSN" : "0021-9355", "PMID" : "6826600", "abstract" : "Osteomyelitis of the proximal portion of the tibia was consistently produced in the dog by the instillation of a suspension of Staphylococcus aureus about an intramedullary foreign body consisting of acrylic bone cement. The clinical, histological, and roentgenographic manifestations of the infectious process were consistent with those of subacute osteomyelitis, such as may be encountered in infections following total joint arthroplasty. The osteomyelitic process persisted in six of the seven tibiae even after removal of the acrylic bone cement. Using this model, gentamicin-impregnated acrylic bone cement (Palacos) prevented the development of osteomyelitis in nine of ten tibiae that were concomitantly exposed to Staphylococcus aureus in concentrations ranging from 1 x 10(3) to 1 x 10(9) organisms. However, Palacos in bulk form was ineffective in the treatment of three of five tibiae in which osteomyelitis caused by Staphylococcus aureus was already established. Clinical Relevance: A variety of new antimicrobial agents has been introduced, but evaluation of the value of these agents in infections of the musculoskeletal system has relied almost exclusively on clinical trials. Preclinical trials in an animal model could permit earlier detection of promising agents and proper dosage schedules. Newer surgical procedures utilized in the treatment of osteomyelitis, such as local muscle flaps and free vascularized flaps, could also be evaluated to determine how they influence the local blood supply and microbial persistence. In addition, the animal model might aid in the evaluation of newer and non-invasive diagnostic scanning techniques used in the study of infection", "author" : [ { "dropping-particle" : "", "family" : "Fitzgerald Jr.", "given" : "R H", "non-dropping-particle" : "", "parse-names" : false, "suffix" : "" } ], "container-title" : "J.Bone Joint Surg.Am.", "id" : "ITEM-1", "issue" : "0021-9355", "issued" : { "date-parts" : [ [ "1983", "3" ] ] }, "page" : "371-380", "title" : "Experimental osteomyelitis: description of a canine model and the role of depot administration of antibiotics in the prevention and treatment of sepsis", "type" : "article-journal", "volume" : "65" }, "uris" : [ "http://www.mendeley.com/documents/?uuid=32cfd361-80c7-3717-abe9-29971c307c22" ] } ], "mendeley" : { "formattedCitation" : "(Fitzgerald Jr., 1983)", "plainTextFormattedCitation" : "(Fitzgerald Jr., 1983)", "previouslyFormattedCitation" : "(Fitzgerald Jr., 1983)" }, "properties" : {  }, "schema" : "https://github.com/citation-style-language/schema/raw/master/csl-citation.json" }</w:instrText>
      </w:r>
      <w:r w:rsidR="0049077A">
        <w:fldChar w:fldCharType="separate"/>
      </w:r>
      <w:r w:rsidR="00F71621" w:rsidRPr="00F71621">
        <w:rPr>
          <w:noProof/>
        </w:rPr>
        <w:t>(Fitzgerald Jr., 1983)</w:t>
      </w:r>
      <w:r w:rsidR="0049077A">
        <w:fldChar w:fldCharType="end"/>
      </w:r>
      <w:r w:rsidR="0049077A">
        <w:t xml:space="preserve">, </w:t>
      </w:r>
      <w:r w:rsidR="006B1063">
        <w:t xml:space="preserve">and was used by other group to </w:t>
      </w:r>
      <w:r w:rsidR="00A1229A">
        <w:t>analyse</w:t>
      </w:r>
      <w:r w:rsidR="006B1063">
        <w:t xml:space="preserve"> progression of infection and bone damage in canines </w:t>
      </w:r>
      <w:r w:rsidR="00D42B91">
        <w:t xml:space="preserve">through injection of </w:t>
      </w:r>
      <w:r w:rsidR="00AF4E1B">
        <w:t xml:space="preserve">bacteria into the </w:t>
      </w:r>
      <w:r w:rsidR="00A1229A">
        <w:t xml:space="preserve">tibial nutrient artery </w:t>
      </w:r>
      <w:r w:rsidR="00A1229A">
        <w:fldChar w:fldCharType="begin" w:fldLock="1"/>
      </w:r>
      <w:r w:rsidR="00B145F9">
        <w:instrText>ADDIN CSL_CITATION { "citationItems" : [ { "id" : "ITEM-1", "itemData" : { "ISBN" : "0021-9355 (Print)", "ISSN" : "0021-9355", "PMID" : "6826600", "abstract" : "Osteomyelitis of the proximal portion of the tibia was consistently produced in the dog by the instillation of a suspension of Staphylococcus aureus about an intramedullary foreign body consisting of acrylic bone cement. The clinical, histological, and roentgenographic manifestations of the infectious process were consistent with those of subacute osteomyelitis, such as may be encountered in infections following total joint arthroplasty. The osteomyelitic process persisted in six of the seven tibiae even after removal of the acrylic bone cement. Using this model, gentamicin-impregnated acrylic bone cement (Palacos) prevented the development of osteomyelitis in nine of ten tibiae that were concomitantly exposed to Staphylococcus aureus in concentrations ranging from 1 x 10(3) to 1 x 10(9) organisms. However, Palacos in bulk form was ineffective in the treatment of three of five tibiae in which osteomyelitis caused by Staphylococcus aureus was already established. Clinical Relevance: A variety of new antimicrobial agents has been introduced, but evaluation of the value of these agents in infections of the musculoskeletal system has relied almost exclusively on clinical trials. Preclinical trials in an animal model could permit earlier detection of promising agents and proper dosage schedules. Newer surgical procedures utilized in the treatment of osteomyelitis, such as local muscle flaps and free vascularized flaps, could also be evaluated to determine how they influence the local blood supply and microbial persistence. In addition, the animal model might aid in the evaluation of newer and non-invasive diagnostic scanning techniques used in the study of infection", "author" : [ { "dropping-particle" : "", "family" : "Fitzgerald Jr.", "given" : "R H", "non-dropping-particle" : "", "parse-names" : false, "suffix" : "" } ], "container-title" : "J.Bone Joint Surg.Am.", "id" : "ITEM-1", "issue" : "0021-9355", "issued" : { "date-parts" : [ [ "1983", "3" ] ] }, "page" : "371-380", "title" : "Experimental osteomyelitis: description of a canine model and the role of depot administration of antibiotics in the prevention and treatment of sepsis", "type" : "article-journal", "volume" : "65" }, "uris" : [ "http://www.mendeley.com/documents/?uuid=32cfd361-80c7-3717-abe9-29971c307c22" ] } ], "mendeley" : { "formattedCitation" : "(Fitzgerald Jr., 1983)", "plainTextFormattedCitation" : "(Fitzgerald Jr., 1983)", "previouslyFormattedCitation" : "(Fitzgerald Jr., 1983)" }, "properties" : {  }, "schema" : "https://github.com/citation-style-language/schema/raw/master/csl-citation.json" }</w:instrText>
      </w:r>
      <w:r w:rsidR="00A1229A">
        <w:fldChar w:fldCharType="separate"/>
      </w:r>
      <w:r w:rsidR="00F71621" w:rsidRPr="00F71621">
        <w:rPr>
          <w:noProof/>
        </w:rPr>
        <w:t>(Fitzgerald Jr., 1983)</w:t>
      </w:r>
      <w:r w:rsidR="00A1229A">
        <w:fldChar w:fldCharType="end"/>
      </w:r>
      <w:r w:rsidR="00FD0C37">
        <w:t>. As implant medical devi</w:t>
      </w:r>
      <w:r w:rsidR="00FB3100">
        <w:t>c</w:t>
      </w:r>
      <w:r w:rsidR="00FD0C37">
        <w:t>e</w:t>
      </w:r>
      <w:r w:rsidR="00FB3100">
        <w:t>s</w:t>
      </w:r>
      <w:r w:rsidR="00FD0C37">
        <w:t xml:space="preserve"> became more accessible, the need to treat formation of </w:t>
      </w:r>
      <w:r w:rsidR="00F45958" w:rsidRPr="00F45958">
        <w:rPr>
          <w:i/>
          <w:iCs/>
        </w:rPr>
        <w:t>S. aureus</w:t>
      </w:r>
      <w:r w:rsidR="00B75B6A">
        <w:rPr>
          <w:i/>
          <w:iCs/>
        </w:rPr>
        <w:t xml:space="preserve"> </w:t>
      </w:r>
      <w:r w:rsidR="00FD0C37">
        <w:t xml:space="preserve">biofilms on these implants became crucial, as </w:t>
      </w:r>
      <w:r w:rsidR="003A6A5F">
        <w:t xml:space="preserve">up to 10% of patients experience life-threatening infections </w:t>
      </w:r>
      <w:r w:rsidR="001A37BB">
        <w:fldChar w:fldCharType="begin" w:fldLock="1"/>
      </w:r>
      <w:r w:rsidR="00B145F9">
        <w:instrText>ADDIN CSL_CITATION { "citationItems" : [ { "id" : "ITEM-1", "itemData" : { "DOI" : "10.1080/000164701753532745", "ISBN" : "0001-6470 (Print)\\r0001-6470 (Linking)", "ISSN" : "00016470", "PMID" : "11728068", "abstract" : "The Finnish Arthroplasty Register was established in 1980. Between 1980 and 1999, 62,841 primary and 12,224 revision total hip arthroplasties (THA) were recorded. The annual number of both primary and revision THA has increased: in 1999, the incidence of primary THAs was 93/100,000. 174 implant designs have been used, but the 6 commonest implants comprised 82% in 1999. Since the late 1980s, more than 40% of the hips were inserted without cement. Over 47% of the cementless primary hip prostheses were used in patients younger than 60 years and over 93% of the cemented primary hips were used in patients 60 years or older. The 10-year survival rate was 72 (95% CI 67-76)% in patients younger than 55 years and 90 (89-91)% in patients older than 70 years. The commonest reasons for revision were aseptic loosening (65%), dislocation (9%) and infection (7%). In revisions, the 5-year survival of the cementless hip prosthesis improved over time: it was 85 (82-87)% in 1985-1989, 89 (88-91)% in 1990-1994 and 92 (88-95)% in 1995-1999. There are striking differences between the Arthroplasty Registers of Scandinavia as regards the end-point definition of survival. The Finnish Arthroplasty Register considers all reasons for revisions as the end-point of survival, but the Swedish register takes into account only aseptic loosening, so direct comparisons between registers are not possible. Recent data from the Finnish Arthroplasty Register indicate that the results of total hip replacements are improving in Finland. With the civic registration number, one can link and match data files. For example, with use of the Finnish Cancer Register, we found no increase in the risk of cancer after a THA.", "author" : [ { "dropping-particle" : "", "family" : "Puolakka", "given" : "Timo J.S.", "non-dropping-particle" : "", "parse-names" : false, "suffix" : "" }, { "dropping-particle" : "", "family" : "Pajam\u00e4ki", "given" : "K Jorma J", "non-dropping-particle" : "", "parse-names" : false, "suffix" : "" }, { "dropping-particle" : "", "family" : "Halonen", "given" : "Pekka J", "non-dropping-particle" : "", "parse-names" : false, "suffix" : "" }, { "dropping-particle" : "", "family" : "Pulkkinen", "given" : "Pekka O", "non-dropping-particle" : "", "parse-names" : false, "suffix" : "" }, { "dropping-particle" : "", "family" : "Paavolainen", "given" : "Pekka", "non-dropping-particle" : "", "parse-names" : false, "suffix" : "" }, { "dropping-particle" : "", "family" : "Nevalainen", "given" : "Juha K", "non-dropping-particle" : "", "parse-names" : false, "suffix" : "" } ], "container-title" : "Acta Orthopaedica Scandinavica", "id" : "ITEM-1", "issue" : "5", "issued" : { "date-parts" : [ [ "2001", "1", "8" ] ] }, "page" : "433-441", "title" : "The Finnish Arthroplasty Register: Report of the hip register", "type" : "article-journal", "volume" : "72" }, "uris" : [ "http://www.mendeley.com/documents/?uuid=e89278ae-0058-3b60-a54c-32bac3775713" ] }, { "id" : "ITEM-2", "itemData" : { "DOI" : "10.1097/01.blo.0000030172.56585.c6", "ISBN" : "0009-921X", "ISSN" : "0009-921X", "PMID" : "12360001", "abstract" : "The outcomes of 50 consecutive patients with chronic periprosthetic total hip arthroplasty infections were evaluated based on a staging system developed at the authors' institution. The staging system includes three categories: infection type (acute versus chronic), systemic host grade, and local extremity grade. The initial treatment plan was a two-stage resection followed by reimplantation if clinically indicated. Treatment was modified for each patient according to how the patient responded to initial debridement. The average followup was 23.2 months (range, 0-74 months). Of the 50 patients, 29 had reimplantation with a total hip arthroplasty (58%), 17 patients had permanent resections (34%), and four patients had amputations (8%). Five patients died (10%). Fifteen patients had muscle flap transfers into the hip for soft tissue coverage. Significant correlations were seen with the staging system and outcome parameters. Patients who were very medically ill were far more likely to die or have their leg amputated. Conversely, healthier patients were more likely to have successful reimplantation. A strong correlation was seen with a compromised local wound and the need for muscle flap transfer. Complication rates were strongly related to worsening medical condition and a worsening local wound. Based on these results, a staging system for periprosthetic infection is a useful tool that with additional refinement will provide more objective evaluation of treatment methods for periprosthetic hip infection in the future.", "author" : [ { "dropping-particle" : "", "family" : "McPherson", "given" : "Edward J", "non-dropping-particle" : "", "parse-names" : false, "suffix" : "" }, { "dropping-particle" : "", "family" : "Woodson", "given" : "Chris", "non-dropping-particle" : "", "parse-names" : false, "suffix" : "" }, { "dropping-particle" : "", "family" : "Holtom", "given" : "Paul", "non-dropping-particle" : "", "parse-names" : false, "suffix" : "" }, { "dropping-particle" : "", "family" : "Roidis", "given" : "Nikolaos", "non-dropping-particle" : "", "parse-names" : false, "suffix" : "" }, { "dropping-particle" : "", "family" : "Shufelt", "given" : "Chrissandra", "non-dropping-particle" : "", "parse-names" : false, "suffix" : "" }, { "dropping-particle" : "", "family" : "Patzakis", "given" : "Michael", "non-dropping-particle" : "", "parse-names" : false, "suffix" : "" } ], "container-title" : "Clinical orthopaedics and related research", "id" : "ITEM-2", "issue" : "403", "issued" : { "date-parts" : [ [ "2002", "10" ] ] }, "page" : "8-15", "title" : "Periprosthetic total hip infection: outcomes using a staging system.", "type" : "article-journal" }, "uris" : [ "http://www.mendeley.com/documents/?uuid=5fb4993a-f6b0-383c-9152-2eeb9aaadc93" ] } ], "mendeley" : { "formattedCitation" : "(Puolakka &lt;i&gt;et al.&lt;/i&gt;, 2001; McPherson &lt;i&gt;et al.&lt;/i&gt;, 2002)", "plainTextFormattedCitation" : "(Puolakka et al., 2001; McPherson et al., 2002)", "previouslyFormattedCitation" : "(Puolakka &lt;i&gt;et al.&lt;/i&gt;, 2001; McPherson &lt;i&gt;et al.&lt;/i&gt;, 2002)" }, "properties" : {  }, "schema" : "https://github.com/citation-style-language/schema/raw/master/csl-citation.json" }</w:instrText>
      </w:r>
      <w:r w:rsidR="001A37BB">
        <w:fldChar w:fldCharType="separate"/>
      </w:r>
      <w:r w:rsidR="00F71621" w:rsidRPr="00F71621">
        <w:rPr>
          <w:noProof/>
        </w:rPr>
        <w:t xml:space="preserve">(Puolakka </w:t>
      </w:r>
      <w:r w:rsidR="00F71621" w:rsidRPr="00F71621">
        <w:rPr>
          <w:i/>
          <w:noProof/>
        </w:rPr>
        <w:t>et al.</w:t>
      </w:r>
      <w:r w:rsidR="00F71621" w:rsidRPr="00F71621">
        <w:rPr>
          <w:noProof/>
        </w:rPr>
        <w:t xml:space="preserve">, 2001; McPherson </w:t>
      </w:r>
      <w:r w:rsidR="00F71621" w:rsidRPr="00F71621">
        <w:rPr>
          <w:i/>
          <w:noProof/>
        </w:rPr>
        <w:t>et al.</w:t>
      </w:r>
      <w:r w:rsidR="00F71621" w:rsidRPr="00F71621">
        <w:rPr>
          <w:noProof/>
        </w:rPr>
        <w:t>, 2002)</w:t>
      </w:r>
      <w:r w:rsidR="001A37BB">
        <w:fldChar w:fldCharType="end"/>
      </w:r>
      <w:r w:rsidR="008C7D07">
        <w:t>.</w:t>
      </w:r>
      <w:r w:rsidR="0073580A" w:rsidRPr="0073580A">
        <w:rPr>
          <w:i/>
          <w:iCs/>
        </w:rPr>
        <w:t xml:space="preserve"> </w:t>
      </w:r>
      <w:r w:rsidR="00D1063E">
        <w:t xml:space="preserve">The use of sheep as a model for human orthopaedic trauma implant has been </w:t>
      </w:r>
      <w:r w:rsidR="00FB3100">
        <w:t>successful</w:t>
      </w:r>
      <w:r w:rsidR="00D1063E">
        <w:t>, the size of the animal allow</w:t>
      </w:r>
      <w:r w:rsidR="00FB3100">
        <w:t>ing</w:t>
      </w:r>
      <w:r w:rsidR="00D1063E">
        <w:t xml:space="preserve"> not only for the use of human-sized implants but also for increased blood sampling throughout the experiment</w:t>
      </w:r>
      <w:r w:rsidR="004318BF">
        <w:t xml:space="preserve"> </w:t>
      </w:r>
      <w:r w:rsidR="004318BF">
        <w:fldChar w:fldCharType="begin" w:fldLock="1"/>
      </w:r>
      <w:r w:rsidR="00B145F9">
        <w:instrText>ADDIN CSL_CITATION { "citationItems" : [ { "id" : "ITEM-1", "itemData" : { "DOI" : "10.2106/JBJS.K.00886", "ISBN" : "1535-1386 (Electronic)", "ISSN" : "15351386", "PMID" : "22854994", "abstract" : "BACKGROUND: Implant-associated infections contribute to patient morbidity and health care costs. We hypothesized that surface modification of titanium fracture hardware with vancomycin would support bone-healing and prevent bacterial colonization of the implant in a large-animal model. METHODS: A unilateral transverse mid-diaphyseal tibial osteotomy was performed and repaired with a titanium locking compression plate in nine sheep. Four control animals were treated with an unmodified plate and five experimental animals were treated with a vancomycin-modified plate. The osteotomy was inoculated with 2.5 x 106 colony-forming units of Staphylococcus aureus. The animals were killed at three months postoperatively, and implants were retrieved aseptically. Microbiologic and histologic analyses, scanning electron and confocal microscopy, and microcomputed tomography were performed. RESULTS: All animals completed the study. Compared with the treatment cohort, control animals exhibited protracted lameness in the operatively treated leg. Gross findings during necropsy were consistent with an infected osteotomy accompanied by a florid and lytic callus. Microcomputed tomography and histologic analysis of the tibiae further supported the presence of septic osteomyelitis in the control cohort. Thick biofilms were also evident, and bacterial cultures were positive for Staphylococcus aureus in three of four control animals. In contrast, animals treated with vancomycin-treated plates exhibited a healed osteotomy site with homogenous remodeling, there was no evidence of biofilm formation on the retrieved plate, and bacterial cultures from only one of five animals were positive for Staphylococcus aureus. CONCLUSIONS: Vancomycin-derivatized plate surfaces inhibited implant colonization with Staphylococcus aureus and supported bone-healing in an infected large-animal model.", "author" : [ { "dropping-particle" : "", "family" : "Stewart", "given" : "Suzanne", "non-dropping-particle" : "", "parse-names" : false, "suffix" : "" }, { "dropping-particle" : "", "family" : "Barr", "given" : "Stephanie", "non-dropping-particle" : "", "parse-names" : false, "suffix" : "" }, { "dropping-particle" : "", "family" : "Engiles", "given" : "Julie", "non-dropping-particle" : "", "parse-names" : false, "suffix" : "" }, { "dropping-particle" : "", "family" : "Hickok", "given" : "Noreen J", "non-dropping-particle" : "", "parse-names" : false, "suffix" : "" }, { "dropping-particle" : "", "family" : "Shapiro", "given" : "Irving M", "non-dropping-particle" : "", "parse-names" : false, "suffix" : "" }, { "dropping-particle" : "", "family" : "Richardson", "given" : "Dean W", "non-dropping-particle" : "", "parse-names" : false, "suffix" : "" }, { "dropping-particle" : "", "family" : "Parvizi", "given" : "Javad", "non-dropping-particle" : "", "parse-names" : false, "suffix" : "" }, { "dropping-particle" : "", "family" : "Schaer", "given" : "Thomas P", "non-dropping-particle" : "", "parse-names" : false, "suffix" : "" } ], "container-title" : "Journal of Bone and Joint Surgery - Series A", "id" : "ITEM-1", "issue" : "15", "issued" : { "date-parts" : [ [ "2012", "8", "1" ] ] }, "page" : "1406-1415", "publisher" : "Journal of Bone and Joint Surgery, Inc.", "title" : "Vancomycin-modified implant surface inhibits biofilm formation and supports bone-healing in an infected osteotomy model in sheep: A proof-of-concept study", "type" : "article-journal", "volume" : "94" }, "uris" : [ "http://www.mendeley.com/documents/?uuid=32f15f8b-a448-3360-8241-d3fec478b751" ] } ], "mendeley" : { "formattedCitation" : "(Stewart &lt;i&gt;et al.&lt;/i&gt;, 2012)", "plainTextFormattedCitation" : "(Stewart et al., 2012)", "previouslyFormattedCitation" : "(Stewart &lt;i&gt;et al.&lt;/i&gt;, 2012)" }, "properties" : {  }, "schema" : "https://github.com/citation-style-language/schema/raw/master/csl-citation.json" }</w:instrText>
      </w:r>
      <w:r w:rsidR="004318BF">
        <w:fldChar w:fldCharType="separate"/>
      </w:r>
      <w:r w:rsidR="00F71621" w:rsidRPr="00F71621">
        <w:rPr>
          <w:noProof/>
        </w:rPr>
        <w:t xml:space="preserve">(Stewart </w:t>
      </w:r>
      <w:r w:rsidR="00F71621" w:rsidRPr="00F71621">
        <w:rPr>
          <w:i/>
          <w:noProof/>
        </w:rPr>
        <w:t>et al.</w:t>
      </w:r>
      <w:r w:rsidR="00F71621" w:rsidRPr="00F71621">
        <w:rPr>
          <w:noProof/>
        </w:rPr>
        <w:t>, 2012)</w:t>
      </w:r>
      <w:r w:rsidR="004318BF">
        <w:fldChar w:fldCharType="end"/>
      </w:r>
      <w:r w:rsidR="004318BF">
        <w:t>. St</w:t>
      </w:r>
      <w:r w:rsidR="00FB3100">
        <w:t>e</w:t>
      </w:r>
      <w:r w:rsidR="004318BF">
        <w:t xml:space="preserve">wart </w:t>
      </w:r>
      <w:r w:rsidR="004318BF">
        <w:rPr>
          <w:i/>
        </w:rPr>
        <w:t>et al.</w:t>
      </w:r>
      <w:r w:rsidR="0073580A" w:rsidRPr="0073580A">
        <w:rPr>
          <w:i/>
          <w:iCs/>
        </w:rPr>
        <w:t xml:space="preserve"> </w:t>
      </w:r>
      <w:r w:rsidR="004318BF">
        <w:t>has developed a vancomycin implant coating with this model to aid bone regeneration and increase recovery speed</w:t>
      </w:r>
      <w:r w:rsidR="00FB3100">
        <w:t xml:space="preserve">, through prevention of </w:t>
      </w:r>
      <w:r w:rsidR="00F45958" w:rsidRPr="00F45958">
        <w:rPr>
          <w:i/>
          <w:iCs/>
        </w:rPr>
        <w:t>S. aureus</w:t>
      </w:r>
      <w:r w:rsidR="0073580A" w:rsidRPr="0073580A">
        <w:rPr>
          <w:i/>
          <w:iCs/>
        </w:rPr>
        <w:t xml:space="preserve"> </w:t>
      </w:r>
      <w:r w:rsidR="00FB3100">
        <w:t>biofilm formation on the implant</w:t>
      </w:r>
      <w:r w:rsidR="004318BF">
        <w:t>.</w:t>
      </w:r>
      <w:r w:rsidR="00D1063E">
        <w:t xml:space="preserve"> </w:t>
      </w:r>
      <w:r w:rsidR="003150E0">
        <w:t xml:space="preserve">Finally, porcine and goat models have been used to demonstrate </w:t>
      </w:r>
      <w:r w:rsidR="00021122">
        <w:t>contamination risks</w:t>
      </w:r>
      <w:r w:rsidR="00035B33">
        <w:t xml:space="preserve"> and infection management</w:t>
      </w:r>
      <w:r w:rsidR="00021122">
        <w:t xml:space="preserve"> of open fractures </w:t>
      </w:r>
      <w:r w:rsidR="00021122">
        <w:fldChar w:fldCharType="begin" w:fldLock="1"/>
      </w:r>
      <w:r w:rsidR="00B145F9">
        <w:instrText>ADDIN CSL_CITATION { "citationItems" : [ { "id" : "ITEM-1", "itemData" : { "DOI" : "10.1097/TA.0b013e318239caaf", "ISBN" : "2163-0763 (Electronic)", "ISSN" : "21630755", "PMID" : "22491562", "abstract" : "BACKGROUND: Treatment of open fractures demands rapid intervention consisting of intravenous antibiotics, aggressive debridement, fracture immobilization, and soft tissue management including additional debridements and soft tissue coverage. Despite this approach, infection, particularly osteomyelitis, after open fracture continues to be a source of significant morbidity. Recent literature has provided several studies that performed clinical trials in superficial wounds. These investigations compared sterile solutions with tap water for wound decontamination. The results suggest that tap water washouts are cost-effective for these specific wounds. MATERIAL: An established protocol using sterile porcine hind limb tibias, as reported by Bhandari et al., was applied with modification. There were then 15 specimens and 5 controls (no irrigation) for each condition. The conditions were potable water and sterile water. A representative bacterium of gram-positive, Staphylococcus aureus, or gram-negative, Escherichia coli, acted as the contaminant. Sectioned, sterile porcine hind limb tibias were inoculated with 1 mL of a known concentration (1 x 10(10)) of bacterium and incubated. Each specimen was then irrigated, with bulb irrigation at a standardized distance of 15 cm, with 500 mL of irrigation. The specimen, along with 0.5 mL of wash (irrigant collected after it was placed over the specimen), was placed in 5 mL of Brain Heart Infusion broth. All specimens were incubated in this broth at 37 degrees C for 2 hours. At 2 hours, a 100-muL supernatant was plated on blood agar plates and incubated for 24 hours. Colony counts for each specimen and controls were then performed. RESULTS: The number of colony forming units (CFUs) for each type of bacterium was different. The average CFUs from bone samples contaminated with E. coli was 5.18 x 10(8) after irrigation with sterile water and 6.24 x 10(8) after irrigation with tap water. The average CFUs from bone samples contaminated with S. aureus was 18 x 10(6) after irrigation with sterile water and 12 x 10(6) after irrigation with tap water. The average CFUs from the irrigation samples from E. coli contamination treated with sterile water was 1.3 x 10(6) and the CFUs from E. coli contamination treated with tap water was 2.2 x 10(6). The average CFUs from the irrigation samples from S. aureus contamination treated with sterile water was 1.57 x 10(6) and the CFUs from S. aureus contamination treated with tap water was 1.5\u2026", "author" : [ { "dropping-particle" : "", "family" : "Gaines", "given" : "Robert J.", "non-dropping-particle" : "", "parse-names" : false, "suffix" : "" }, { "dropping-particle" : "", "family" : "DeMaio", "given" : "Marlene", "non-dropping-particle" : "", "parse-names" : false, "suffix" : "" }, { "dropping-particle" : "", "family" : "Peters", "given" : "Darren", "non-dropping-particle" : "", "parse-names" : false, "suffix" : "" }, { "dropping-particle" : "", "family" : "Hasty", "given" : "Jacob", "non-dropping-particle" : "", "parse-names" : false, "suffix" : "" }, { "dropping-particle" : "", "family" : "Blanks", "given" : "James", "non-dropping-particle" : "", "parse-names" : false, "suffix" : "" } ], "container-title" : "Journal of Trauma and Acute Care Surgery", "id" : "ITEM-1", "issue" : "3", "issued" : { "date-parts" : [ [ "2012", "3" ] ] }, "page" : "733-736", "title" : "Management of contaminated open fractures: A comparison of two types of irrigation in a porcine model", "type" : "article-journal", "volume" : "72" }, "uris" : [ "http://www.mendeley.com/documents/?uuid=aa2e542a-0f81-3e86-a682-55baf66951f9" ] }, { "id" : "ITEM-2", "itemData" : { "DOI" : "10.1002/jor.1100130217", "ISSN" : "1554527X", "PMID" : "7722766", "abstract" : "External fixation is the current standard treatment for skeletal stabilization of open tibial fractures, but intramedullary fixation techniques have become increasingly popular. The aim of this study was to compare, in an animal model, the susceptibility to infection of contaminated fractures stabilized with external fixation with that of contaminated fractures fixed with intramedullary locking nails with or without reaming. A unilateral osteotomy of the tibia was performed in 15 goats under general anesthesia. Each osteotomy was stabilized with either (a) a unilateral biplanar external fixator, (b) an 8 mm diameter intramedullary rod inserted without reaming of the medullary cavity, or (c) a 10 mm diameter rod inserted after reaming. A standardized inoculum of Staphylococcus aureus, 10(3) colony forming units per milliliter, was placed at each osteotomy site on a piece of absorbable gelatin sponge, to simulate contamination of an open fracture. Antibiotics were not administered. The animals were allowed full activity after the procedure. Fourteen days postoperatively, the animals were killed, radiographs of the tibiae were taken, and the tibiae were harvested in a sterile manner. Multiple specimens for quantitative microbiological analysis were taken from the fracture site and from sites 3 cm distal and 6 cm proximal to the fracture. Additional specimens of bone were taken for histological study. Clinical, radiographic, and microbiological analysis demonstrated that, in this animal model, there were significantly fewer and less severe infections in fractures fixed with external fixation than in those fixed with an intramedullary nail with or without reaming. There was marked cortical necrosis in tibiae that had been fixed with nailing and reaming.", "author" : [ { "dropping-particle" : "", "family" : "Curtis", "given" : "Mark J.", "non-dropping-particle" : "", "parse-names" : false, "suffix" : "" }, { "dropping-particle" : "", "family" : "Brown", "given" : "Phillip R.", "non-dropping-particle" : "", "parse-names" : false, "suffix" : "" }, { "dropping-particle" : "", "family" : "Dick", "given" : "James D.", "non-dropping-particle" : "", "parse-names" : false, "suffix" : "" }, { "dropping-particle" : "", "family" : "Jinnah", "given" : "Riyaz H.", "non-dropping-particle" : "", "parse-names" : false, "suffix" : "" } ], "container-title" : "Journal of Orthopaedic Research", "id" : "ITEM-2", "issue" : "2", "issued" : { "date-parts" : [ [ "1995", "3" ] ] }, "page" : "286-295", "title" : "Contaminated fractures of the tibia: A comparison of treatment modalities in an animal model", "type" : "article-journal", "volume" : "13" }, "uris" : [ "http://www.mendeley.com/documents/?uuid=9c2650bc-faf4-3b49-a8c2-a62342e8c222" ] } ], "mendeley" : { "formattedCitation" : "(Curtis &lt;i&gt;et al.&lt;/i&gt;, 1995; Gaines &lt;i&gt;et al.&lt;/i&gt;, 2012)", "plainTextFormattedCitation" : "(Curtis et al., 1995; Gaines et al., 2012)", "previouslyFormattedCitation" : "(Curtis &lt;i&gt;et al.&lt;/i&gt;, 1995; Gaines &lt;i&gt;et al.&lt;/i&gt;, 2012)" }, "properties" : {  }, "schema" : "https://github.com/citation-style-language/schema/raw/master/csl-citation.json" }</w:instrText>
      </w:r>
      <w:r w:rsidR="00021122">
        <w:fldChar w:fldCharType="separate"/>
      </w:r>
      <w:r w:rsidR="00F71621" w:rsidRPr="00F71621">
        <w:rPr>
          <w:noProof/>
        </w:rPr>
        <w:t xml:space="preserve">(Curtis </w:t>
      </w:r>
      <w:r w:rsidR="00F71621" w:rsidRPr="00F71621">
        <w:rPr>
          <w:i/>
          <w:noProof/>
        </w:rPr>
        <w:t>et al.</w:t>
      </w:r>
      <w:r w:rsidR="00F71621" w:rsidRPr="00F71621">
        <w:rPr>
          <w:noProof/>
        </w:rPr>
        <w:t xml:space="preserve">, 1995; Gaines </w:t>
      </w:r>
      <w:r w:rsidR="00F71621" w:rsidRPr="00F71621">
        <w:rPr>
          <w:i/>
          <w:noProof/>
        </w:rPr>
        <w:t>et al.</w:t>
      </w:r>
      <w:r w:rsidR="00F71621" w:rsidRPr="00F71621">
        <w:rPr>
          <w:noProof/>
        </w:rPr>
        <w:t>, 2012)</w:t>
      </w:r>
      <w:r w:rsidR="00021122">
        <w:fldChar w:fldCharType="end"/>
      </w:r>
      <w:r w:rsidR="008714D0">
        <w:t>.</w:t>
      </w:r>
      <w:r w:rsidR="000A360F">
        <w:t xml:space="preserve"> Importantly, mastitis cause by </w:t>
      </w:r>
      <w:r w:rsidR="00F45958" w:rsidRPr="00F45958">
        <w:rPr>
          <w:i/>
          <w:iCs/>
        </w:rPr>
        <w:t>S. aureus</w:t>
      </w:r>
      <w:r w:rsidR="0073580A" w:rsidRPr="0073580A">
        <w:rPr>
          <w:i/>
          <w:iCs/>
        </w:rPr>
        <w:t xml:space="preserve"> </w:t>
      </w:r>
      <w:r w:rsidR="000A360F">
        <w:t>in dairy cows constitutes 30% of all mastitis cases, causing significant economic losses as there is currently no vaccine</w:t>
      </w:r>
      <w:r w:rsidR="008C35B7">
        <w:t xml:space="preserve"> </w:t>
      </w:r>
      <w:r w:rsidR="008C35B7">
        <w:fldChar w:fldCharType="begin" w:fldLock="1"/>
      </w:r>
      <w:r w:rsidR="00B145F9">
        <w:instrText>ADDIN CSL_CITATION { "citationItems" : [ { "id" : "ITEM-1", "itemData" : { "DOI" : "10.3168/jds.S0022-0302(98)75657-7", "ISBN" : "0022-0302", "ISSN" : "00220302", "PMID" : "9594385", "abstract" : "The effect of seven diseases on culling was measured in 7523 Holstein cows in New York State. The cows were from 14 herds and had calved between January 1, 1994 and December 31, 1994; all cows were followed until September 30, 1995. Survival analysis was performed using the Cox proportional hazards model to incorporate time-dependent covariates for diseases. Different intervals representing stages of lactation were considered for effects of the diseases. Five models were fitted to test how milk yield and conception status modified the effect of diseases on culling. Covariates in the models included parity, calving season, and time-dependent covariates measuring diseases, milk yield of the current lactation, and conception status. Data were stratified by herd. The seven diseases and lactational risks under consideration were milk fever (0.9%), retained placenta (9.5%), displaced abomasum (5.3%), ketosis (5.0%), metritis (4.2%), ovarian cysts (10.6%), and mastitis (14.5%). Older cows were at a much higher risk of being culled. Calving season had no effect on culling. Higher milk yield was protective against culling. Once a cow had conceived again, her risk of culling dropped sharply. In all models, mastitis was an important risk factor throughout lactation. Milk fever, retained placenta, displaced abomasum, ketosis, and ovarian cysts also significantly affected culling at different stages of lactation. Metritis had no effect on culling. The magnitude of the effects of the diseases decreased, but remained important, when milk yield and conception status were included as covariates. These results indicated that diseases have an important impact on the actual decision to cull and the timing of culling. Parity, milk yield, and conception status are also important factors in culling decisions.", "author" : [ { "dropping-particle" : "", "family" : "Gr\u00f6hn", "given" : "Y.T.", "non-dropping-particle" : "", "parse-names" : false, "suffix" : "" }, { "dropping-particle" : "", "family" : "Eicker", "given" : "S.W.", "non-dropping-particle" : "", "parse-names" : false, "suffix" : "" }, { "dropping-particle" : "", "family" : "Ducrocq", "given" : "V.", "non-dropping-particle" : "", "parse-names" : false, "suffix" : "" }, { "dropping-particle" : "", "family" : "Hertl", "given" : "J.A.", "non-dropping-particle" : "", "parse-names" : false, "suffix" : "" } ], "container-title" : "Journal of Dairy Science", "id" : "ITEM-1", "issue" : "4", "issued" : { "date-parts" : [ [ "1998", "4" ] ] }, "page" : "966-978", "title" : "Effect of Diseases on the Culling of Holstein Dairy Cows in New York State", "type" : "article-journal", "volume" : "81" }, "uris" : [ "http://www.mendeley.com/documents/?uuid=271474a5-ae77-38e7-b950-799ec8ed75b4" ] } ], "mendeley" : { "formattedCitation" : "(Gr\u00f6hn &lt;i&gt;et al.&lt;/i&gt;, 1998)", "plainTextFormattedCitation" : "(Gr\u00f6hn et al., 1998)", "previouslyFormattedCitation" : "(Gr\u00f6hn &lt;i&gt;et al.&lt;/i&gt;, 1998)" }, "properties" : {  }, "schema" : "https://github.com/citation-style-language/schema/raw/master/csl-citation.json" }</w:instrText>
      </w:r>
      <w:r w:rsidR="008C35B7">
        <w:fldChar w:fldCharType="separate"/>
      </w:r>
      <w:r w:rsidR="00F71621" w:rsidRPr="00F71621">
        <w:rPr>
          <w:noProof/>
        </w:rPr>
        <w:t xml:space="preserve">(Gröhn </w:t>
      </w:r>
      <w:r w:rsidR="00F71621" w:rsidRPr="00F71621">
        <w:rPr>
          <w:i/>
          <w:noProof/>
        </w:rPr>
        <w:t>et al.</w:t>
      </w:r>
      <w:r w:rsidR="00F71621" w:rsidRPr="00F71621">
        <w:rPr>
          <w:noProof/>
        </w:rPr>
        <w:t>, 1998)</w:t>
      </w:r>
      <w:r w:rsidR="008C35B7">
        <w:fldChar w:fldCharType="end"/>
      </w:r>
      <w:r w:rsidR="00183C4A">
        <w:t xml:space="preserve">. </w:t>
      </w:r>
      <w:r w:rsidR="00183C4A">
        <w:lastRenderedPageBreak/>
        <w:t xml:space="preserve">Ovines have also been successfully used as model for the development of various therapies for </w:t>
      </w:r>
      <w:r w:rsidR="00F45958" w:rsidRPr="00F45958">
        <w:rPr>
          <w:i/>
          <w:iCs/>
        </w:rPr>
        <w:t>S. aureus</w:t>
      </w:r>
      <w:r w:rsidR="0073580A" w:rsidRPr="0073580A">
        <w:rPr>
          <w:i/>
          <w:iCs/>
        </w:rPr>
        <w:t xml:space="preserve"> </w:t>
      </w:r>
      <w:r w:rsidR="00183C4A">
        <w:t>mastitis</w:t>
      </w:r>
      <w:r w:rsidR="001D2623">
        <w:t xml:space="preserve"> </w:t>
      </w:r>
      <w:r w:rsidR="001D2623">
        <w:fldChar w:fldCharType="begin" w:fldLock="1"/>
      </w:r>
      <w:r w:rsidR="00B145F9">
        <w:instrText>ADDIN CSL_CITATION { "citationItems" : [ { "id" : "ITEM-1", "itemData" : { "DOI" : "10.1136/vetreco-2016-000179", "ISSN" : "2052-6113", "PMID" : "28761665", "abstract" : "Staphylococcus aureus is the most common contagious mastitis pathogen of dairy cattle. Antimicrobial treatment of infected cattle results in variable cure rates. Epidermal growth factor (EGF) plays an important role in the modulation of host innate immune responses and the regulation of mammary epithelial regeneration, indicating that EGF may be useful as a treatment for mastitis. A pilot study was conducted to evaluate the efficacy of recombinant bovine EGF (rbEGF) for the treatment of S aureus intramammary infection (IMI) using an ovine model. Each ewe was experimentally infected with S aureus in both udder halves. One udder half of each ewe received one of two treatments: EGF (n=13) or pirlimycin (n=13). The contralateral udder half of each ewe received sterile saline as a control. The bacteriological cure rate following rbEGF was significantly lower (15 per cent) than that attained with pirlimycin hydrochloride (61 per cent) and did not differ from that following treatment with sterile saline. Cure rates following treatment with rbEGF were not significantly different to those following sterile saline. Given that EGF is associated with modulation of host immunity and wound healing, future studies into EGF should not focus on whether EGF increases cure rates of S aureus IMI.", "author" : [ { "dropping-particle" : "", "family" : "Gabadage", "given" : "Kamal", "non-dropping-particle" : "", "parse-names" : false, "suffix" : "" }, { "dropping-particle" : "", "family" : "Chirino-Trejo", "given" : "Manuel", "non-dropping-particle" : "", "parse-names" : false, "suffix" : "" }, { "dropping-particle" : "", "family" : "Campbell", "given" : "John", "non-dropping-particle" : "", "parse-names" : false, "suffix" : "" }, { "dropping-particle" : "", "family" : "Luby", "given" : "Christopher", "non-dropping-particle" : "", "parse-names" : false, "suffix" : "" } ], "container-title" : "Veterinary Record Open", "id" : "ITEM-1", "issue" : "1", "issued" : { "date-parts" : [ [ "2017", "4", "1" ] ] }, "page" : "e000179", "title" : "Efficacy of recombinant bovine epidermal growth factor in the treatment of experimental subclinical Staphylococcus aureus mastitis in a ewe model", "type" : "article-journal", "volume" : "4" }, "uris" : [ "http://www.mendeley.com/documents/?uuid=35205ad3-00a7-3436-b015-739c36ebf56f" ] } ], "mendeley" : { "formattedCitation" : "(Gabadage &lt;i&gt;et al.&lt;/i&gt;, 2017)", "plainTextFormattedCitation" : "(Gabadage et al., 2017)", "previouslyFormattedCitation" : "(Gabadage &lt;i&gt;et al.&lt;/i&gt;, 2017)" }, "properties" : {  }, "schema" : "https://github.com/citation-style-language/schema/raw/master/csl-citation.json" }</w:instrText>
      </w:r>
      <w:r w:rsidR="001D2623">
        <w:fldChar w:fldCharType="separate"/>
      </w:r>
      <w:r w:rsidR="00F71621" w:rsidRPr="00F71621">
        <w:rPr>
          <w:noProof/>
        </w:rPr>
        <w:t xml:space="preserve">(Gabadage </w:t>
      </w:r>
      <w:r w:rsidR="00F71621" w:rsidRPr="00F71621">
        <w:rPr>
          <w:i/>
          <w:noProof/>
        </w:rPr>
        <w:t>et al.</w:t>
      </w:r>
      <w:r w:rsidR="00F71621" w:rsidRPr="00F71621">
        <w:rPr>
          <w:noProof/>
        </w:rPr>
        <w:t>, 2017)</w:t>
      </w:r>
      <w:r w:rsidR="001D2623">
        <w:fldChar w:fldCharType="end"/>
      </w:r>
      <w:r w:rsidR="00183C4A">
        <w:t>.</w:t>
      </w:r>
    </w:p>
    <w:p w14:paraId="3BFD5511" w14:textId="77777777" w:rsidR="008714D0" w:rsidRDefault="008714D0" w:rsidP="00CD534B"/>
    <w:p w14:paraId="141EE75E" w14:textId="4B86E248" w:rsidR="00A43648" w:rsidRDefault="008714D0" w:rsidP="00FD3205">
      <w:r>
        <w:t xml:space="preserve">Evidently, no one animal model of </w:t>
      </w:r>
      <w:r w:rsidR="00F45958" w:rsidRPr="00F45958">
        <w:rPr>
          <w:i/>
          <w:iCs/>
        </w:rPr>
        <w:t>S. aureus</w:t>
      </w:r>
      <w:r w:rsidR="0073580A" w:rsidRPr="0073580A">
        <w:rPr>
          <w:i/>
          <w:iCs/>
        </w:rPr>
        <w:t xml:space="preserve"> </w:t>
      </w:r>
      <w:r>
        <w:t xml:space="preserve">disease is sufficient for a comprehensive understanding of pathogenesis and ideally </w:t>
      </w:r>
      <w:r w:rsidR="002E11C6">
        <w:t>various models should be used to get a deeper understanding of disease</w:t>
      </w:r>
      <w:r w:rsidR="00FA7C17">
        <w:t xml:space="preserve">, with </w:t>
      </w:r>
      <w:r w:rsidR="00FA7C17" w:rsidRPr="00013CD2">
        <w:rPr>
          <w:i/>
        </w:rPr>
        <w:t>in</w:t>
      </w:r>
      <w:r w:rsidR="00A0793A" w:rsidRPr="00013CD2">
        <w:rPr>
          <w:i/>
        </w:rPr>
        <w:t xml:space="preserve"> </w:t>
      </w:r>
      <w:r w:rsidR="00FA7C17" w:rsidRPr="00013CD2">
        <w:rPr>
          <w:i/>
        </w:rPr>
        <w:t>vitro</w:t>
      </w:r>
      <w:r w:rsidR="00AB3CB7">
        <w:t xml:space="preserve"> assays</w:t>
      </w:r>
      <w:r w:rsidR="00511118">
        <w:t>. Understanding the differences</w:t>
      </w:r>
      <w:r w:rsidR="002E11C6">
        <w:t xml:space="preserve">, drawbacks and benefits of each model will help design the required experiment. It is also important to note that not all </w:t>
      </w:r>
      <w:r w:rsidR="00F45958" w:rsidRPr="00F45958">
        <w:rPr>
          <w:i/>
          <w:iCs/>
        </w:rPr>
        <w:t>S. aureus</w:t>
      </w:r>
      <w:r w:rsidR="00B75B6A">
        <w:rPr>
          <w:i/>
          <w:iCs/>
        </w:rPr>
        <w:t xml:space="preserve"> </w:t>
      </w:r>
      <w:r w:rsidR="002E11C6">
        <w:t>strains are equally pathogenic across all animal models</w:t>
      </w:r>
      <w:r w:rsidR="00903719">
        <w:t xml:space="preserve"> </w:t>
      </w:r>
      <w:r w:rsidR="00395EAE">
        <w:fldChar w:fldCharType="begin" w:fldLock="1"/>
      </w:r>
      <w:r w:rsidR="00B145F9">
        <w:instrText>ADDIN CSL_CITATION { "citationItems" : [ { "id" : "ITEM-1", "itemData" : { "DOI" : "10.1046/j.1365-2958.1998.01075.x", "ISBN" : "0950-382X", "ISSN" : "0950382X", "PMID" : "9791183", "abstract" : "The Gram-positive bacterium Staphylococcus aureus infects diverse tissues and causes a wide spectrum of diseases, suggesting that it possesses a repertoire of distinct molecular mechanisms promoting bacterial survival in disparate in vivo environments. Signature-tag transposon mutagenesis screening of a 1520-member library identified numerous S. aureus genetic loci affecting growth and survival in four complementary animal infection models including mouse abscess, bacteraemia and wound and rabbit endocarditis. Of a total of 237 in vivo attenuated mutants identified by the murine models, less than 10% showed attenuation in all three models, emphasizing the advantage of screening in diverse disease environments. The largest gene class identified by these analyses encoded peptide and amino acid transporters, some of which were important for S. aureus survival in all animal infection models tested. The identification of staphylococcal loci affecting growth, persistence and virulence in multiple tissue environments provides insight into the complexities of human infection and on the molecular mechanisms that could be targeted by new antibacterial therapies.", "author" : [ { "dropping-particle" : "", "family" : "Coulter", "given" : "Silvija N.", "non-dropping-particle" : "", "parse-names" : false, "suffix" : "" }, { "dropping-particle" : "", "family" : "Schwan", "given" : "William R.", "non-dropping-particle" : "", "parse-names" : false, "suffix" : "" }, { "dropping-particle" : "", "family" : "Ng", "given" : "Eva Y. W.", "non-dropping-particle" : "", "parse-names" : false, "suffix" : "" }, { "dropping-particle" : "", "family" : "Langhorne", "given" : "Michael H.", "non-dropping-particle" : "", "parse-names" : false, "suffix" : "" }, { "dropping-particle" : "", "family" : "Ritchie", "given" : "Heather D.", "non-dropping-particle" : "", "parse-names" : false, "suffix" : "" }, { "dropping-particle" : "", "family" : "Westbrock-Wadman", "given" : "Shannon", "non-dropping-particle" : "", "parse-names" : false, "suffix" : "" }, { "dropping-particle" : "", "family" : "Hufnagle", "given" : "Wendy O.", "non-dropping-particle" : "", "parse-names" : false, "suffix" : "" }, { "dropping-particle" : "", "family" : "Folger", "given" : "Kim R.", "non-dropping-particle" : "", "parse-names" : false, "suffix" : "" }, { "dropping-particle" : "", "family" : "Bayer", "given" : "Arnold S.", "non-dropping-particle" : "", "parse-names" : false, "suffix" : "" }, { "dropping-particle" : "", "family" : "Stover", "given" : "C. Kendall", "non-dropping-particle" : "", "parse-names" : false, "suffix" : "" } ], "container-title" : "Molecular Microbiology", "id" : "ITEM-1", "issue" : "2", "issued" : { "date-parts" : [ [ "1998", "10", "1" ] ] }, "page" : "393-404", "publisher" : "Blackwell Science Ltd, UK", "title" : "Staphylococcus aureus genetic loci impacting growth and survival in multiple infection environments", "type" : "article-journal", "volume" : "30" }, "uris" : [ "http://www.mendeley.com/documents/?uuid=139230cd-a84e-3a09-9ab9-c178fe1c5027" ] } ], "mendeley" : { "formattedCitation" : "(Coulter &lt;i&gt;et al.&lt;/i&gt;, 1998)", "plainTextFormattedCitation" : "(Coulter et al., 1998)", "previouslyFormattedCitation" : "(Coulter &lt;i&gt;et al.&lt;/i&gt;, 1998)" }, "properties" : {  }, "schema" : "https://github.com/citation-style-language/schema/raw/master/csl-citation.json" }</w:instrText>
      </w:r>
      <w:r w:rsidR="00395EAE">
        <w:fldChar w:fldCharType="separate"/>
      </w:r>
      <w:r w:rsidR="00F71621" w:rsidRPr="00F71621">
        <w:rPr>
          <w:noProof/>
        </w:rPr>
        <w:t xml:space="preserve">(Coulter </w:t>
      </w:r>
      <w:r w:rsidR="00F71621" w:rsidRPr="00F71621">
        <w:rPr>
          <w:i/>
          <w:noProof/>
        </w:rPr>
        <w:t>et al.</w:t>
      </w:r>
      <w:r w:rsidR="00F71621" w:rsidRPr="00F71621">
        <w:rPr>
          <w:noProof/>
        </w:rPr>
        <w:t>, 1998)</w:t>
      </w:r>
      <w:r w:rsidR="00395EAE">
        <w:fldChar w:fldCharType="end"/>
      </w:r>
      <w:r w:rsidR="002C06BD">
        <w:t>.</w:t>
      </w:r>
    </w:p>
    <w:p w14:paraId="0A08C4C0" w14:textId="77777777" w:rsidR="00B22C7B" w:rsidRDefault="00B22C7B" w:rsidP="00FD3205"/>
    <w:p w14:paraId="32A27B34" w14:textId="14FB74E3" w:rsidR="00B22C7B" w:rsidRDefault="00B22C7B" w:rsidP="00B22C7B">
      <w:pPr>
        <w:pStyle w:val="Heading2"/>
      </w:pPr>
      <w:r>
        <w:t xml:space="preserve"> </w:t>
      </w:r>
      <w:bookmarkStart w:id="98" w:name="_Toc521494758"/>
      <w:r>
        <w:t>Initiation of infection in humans and animal models</w:t>
      </w:r>
      <w:bookmarkEnd w:id="98"/>
    </w:p>
    <w:p w14:paraId="1DFA028C" w14:textId="77777777" w:rsidR="00B22C7B" w:rsidRDefault="00B22C7B" w:rsidP="00FD3205"/>
    <w:p w14:paraId="300B9636" w14:textId="194DA761" w:rsidR="00B22C7B" w:rsidRPr="0039739C" w:rsidRDefault="00B22C7B" w:rsidP="00B22C7B">
      <w:r w:rsidRPr="0039739C">
        <w:t xml:space="preserve">The exact mechanism whereby </w:t>
      </w:r>
      <w:r w:rsidRPr="00F45958">
        <w:rPr>
          <w:i/>
          <w:iCs/>
        </w:rPr>
        <w:t xml:space="preserve">S. aureus </w:t>
      </w:r>
      <w:r w:rsidRPr="0039739C">
        <w:t xml:space="preserve">initiates infection is yet uncharacterised. The required human inoculum is difficult to establish in clinical practice, as patients often present at hospital with progressive bacteraemia or other established infections. Moreover, the current animal models of </w:t>
      </w:r>
      <w:r w:rsidRPr="00F45958">
        <w:rPr>
          <w:i/>
          <w:iCs/>
        </w:rPr>
        <w:t>S. aureus</w:t>
      </w:r>
      <w:r w:rsidRPr="0073580A">
        <w:rPr>
          <w:i/>
          <w:iCs/>
        </w:rPr>
        <w:t xml:space="preserve"> </w:t>
      </w:r>
      <w:r w:rsidRPr="0039739C">
        <w:t xml:space="preserve">infection, such as zebrafish, rodents, rabbits, canines, pigs and goats, vary greatly in virulence, with different doses of inoculum mediating disease dissemination </w:t>
      </w:r>
      <w:r w:rsidRPr="0039739C">
        <w:fldChar w:fldCharType="begin" w:fldLock="1"/>
      </w:r>
      <w:r>
        <w:instrText>ADDIN CSL_CITATION { "citationItems" : [ { "id" : "ITEM-1", "itemData" : { "ISSN" : "14732262", "PMID" : "24668594", "abstract" : "Staphylococcus aureus (S. aureus) osteomyelitis is a significant complication for orthopaedic patients undergoing surgery, particularly with fracture fixation and arthroplasty. Given the difficulty in studying S. aureus infections in human subjects, animal models serve an integral role in exploring the pathogenesis of osteomyelitis, and aid in determining the efficacy of prophylactic and therapeutic treatments. Animal models should mimic the clinical scenarios seen in patients as closely as possible to permit the experimental results to be translated to the corresponding clinical care. To help understand existing animal models of S. aureus, we conducted a systematic search of PubMed and Ovid MEDLINE to identify in vivo animal experiments that have investigated the management of S. aureus osteomyelitis in the context of fractures and metallic implants. In this review, experimental studies are categorised by animal species and are further classified by the setting of the infection. Study methods are summarised and the relevant advantages and disadvantages of each species and model are discussed. While no ideal animal model exists, the understanding of a model's strengths and limitations should assist clinicians and researchers to appropriately select an animal model to translate the conclusions to the clinical setting.", "author" : [ { "dropping-particle" : "", "family" : "Reizner", "given" : "W", "non-dropping-particle" : "", "parse-names" : false, "suffix" : "" }, { "dropping-particle" : "", "family" : "Hunter", "given" : "J G", "non-dropping-particle" : "", "parse-names" : false, "suffix" : "" }, { "dropping-particle" : "", "family" : "O'Malley", "given" : "N T", "non-dropping-particle" : "", "parse-names" : false, "suffix" : "" }, { "dropping-particle" : "", "family" : "Southgate", "given" : "R D", "non-dropping-particle" : "", "parse-names" : false, "suffix" : "" }, { "dropping-particle" : "", "family" : "Schwarz", "given" : "E M", "non-dropping-particle" : "", "parse-names" : false, "suffix" : "" }, { "dropping-particle" : "", "family" : "Kates", "given" : "Stephen L", "non-dropping-particle" : "", "parse-names" : false, "suffix" : "" } ], "container-title" : "European Cells and Materials", "id" : "ITEM-1", "issued" : { "date-parts" : [ [ "2014", "3", "25" ] ] }, "page" : "196-212", "publisher" : "NIH Public Access", "title" : "A systematic review of animal models for Staphylococcus aureus osteomyelitis", "type" : "article", "volume" : "27" }, "uris" : [ "http://www.mendeley.com/documents/?uuid=e9927d10-5785-3b35-9fd6-7f6c896a90dd" ] }, { "id" : "ITEM-2", "itemData" : { "DOI" : "10.1016/j.femsim.2004.11.003", "ISBN" : "0928-8244 (Print)\\r0928-8244 (Linking)", "ISSN" : "09288244", "PMID" : "15708304", "abstract" : "Recently, the use of invertebrate models of infection has given exciting insights into host-pathogen interaction for a number of bacteria. In particular, this has revealed important factors of the host response with remarkable parallels in higher organisms. Here, we review the advances attained in the elucidation of virulence determinants of a major human pathogen, Staphylococcus aureus, in relation to the invertebrate models thus far applied, the silkworm (Bombyx mori), the fruit fly (Drosophila melanogaster) and the roundworm (Caenorhabditis elegans). Also, the major pathways of host defence are covered in light of the response to S. aureus and the similarities and divergences in innate immunity of vertebrates and invertebrates. Consequently, we comparatively consider pathogen recognition receptors, signal transduction pathways (including Toll, Imd and others), and the humoral and cellular antimicrobial effectors. The technically convenient and ethically acceptable invertebrates appear as a valuable first tool to discriminate molecules participating from both sides of the host-S. aureus interaction as well as a high throughput method for antimicrobial screening. \u00a9 2004 Federation of European Microbiological Societies. Published by Elsevier B.V. All rights reserved.", "author" : [ { "dropping-particle" : "", "family" : "Garc\u00eda-Lara", "given" : "Jorge", "non-dropping-particle" : "", "parse-names" : false, "suffix" : "" }, { "dropping-particle" : "", "family" : "Needham", "given" : "Andrew J.", "non-dropping-particle" : "", "parse-names" : false, "suffix" : "" }, { "dropping-particle" : "", "family" : "Foster", "given" : "Simon J.", "non-dropping-particle" : "", "parse-names" : false, "suffix" : "" } ], "container-title" : "FEMS Immunology and Medical Microbiology", "id" : "ITEM-2", "issue" : "3", "issued" : { "date-parts" : [ [ "2005", "3", "1" ] ] }, "page" : "311-323", "publisher" : "Oxford University Press", "title" : "Invertebrates as animal models for Staphylococcus aureus pathogenesis: A window into host-pathogen interaction", "type" : "article", "volume" : "43" }, "uris" : [ "http://www.mendeley.com/documents/?uuid=ecfb6bcc-7ab3-3e92-843a-963cf04fe468" ] } ], "mendeley" : { "formattedCitation" : "(Garc\u00eda-Lara, Needham and Foster, 2005; Reizner &lt;i&gt;et al.&lt;/i&gt;, 2014)", "plainTextFormattedCitation" : "(Garc\u00eda-Lara, Needham and Foster, 2005; Reizner et al., 2014)", "previouslyFormattedCitation" : "(Garc\u00eda-Lara, Needham and Foster, 2005; Reizner &lt;i&gt;et al.&lt;/i&gt;, 2014)" }, "properties" : {  }, "schema" : "https://github.com/citation-style-language/schema/raw/master/csl-citation.json" }</w:instrText>
      </w:r>
      <w:r w:rsidRPr="0039739C">
        <w:fldChar w:fldCharType="separate"/>
      </w:r>
      <w:r w:rsidRPr="00F71621">
        <w:rPr>
          <w:noProof/>
        </w:rPr>
        <w:t xml:space="preserve">(García-Lara, Needham and Foster, 2005; Reizner </w:t>
      </w:r>
      <w:r w:rsidRPr="00F71621">
        <w:rPr>
          <w:i/>
          <w:noProof/>
        </w:rPr>
        <w:t>et al.</w:t>
      </w:r>
      <w:r w:rsidRPr="00F71621">
        <w:rPr>
          <w:noProof/>
        </w:rPr>
        <w:t>, 2014)</w:t>
      </w:r>
      <w:r w:rsidRPr="0039739C">
        <w:fldChar w:fldCharType="end"/>
      </w:r>
      <w:r w:rsidRPr="0039739C">
        <w:t xml:space="preserve">. Anecdotally, it has been suggested that the actual dose necessary for initial human </w:t>
      </w:r>
      <w:r w:rsidRPr="00F45958">
        <w:rPr>
          <w:i/>
          <w:iCs/>
        </w:rPr>
        <w:t>S. aureus</w:t>
      </w:r>
      <w:r w:rsidRPr="0073580A">
        <w:rPr>
          <w:i/>
          <w:iCs/>
        </w:rPr>
        <w:t xml:space="preserve"> </w:t>
      </w:r>
      <w:r w:rsidRPr="0039739C">
        <w:t>infection is relatively low</w:t>
      </w:r>
      <w:r w:rsidRPr="0039739C">
        <w:rPr>
          <w:i/>
        </w:rPr>
        <w:t xml:space="preserve">, </w:t>
      </w:r>
      <w:r w:rsidRPr="0039739C">
        <w:t xml:space="preserve">given that surgical wounds are unlikely to contain large doses of bacteria </w:t>
      </w:r>
      <w:r w:rsidRPr="0039739C">
        <w:fldChar w:fldCharType="begin" w:fldLock="1"/>
      </w:r>
      <w:r>
        <w:instrText>ADDIN CSL_CITATION { "citationItems" : [ { "id" : "ITEM-1", "itemData" : { "DOI" : "10.1093/ofid/ofu071", "abstract" : "Background. An unmet need to prevent Staphylococcus aureus (SA) infections after cardiothoracic surgery per-sists despite current practices. Cost-effective implementation of preventive strategies requires contemporary knowl-edge about modifiable risk factors. Methods. From 2007 to 2011, an international, double-blind, randomized placebo-controlled trial of a novel SA vaccine (V710) was conducted in 7664 adults scheduled for median sternotomy at 164 sites. We analyzed SA infec-tions developing up to 360 days postoperatively in 3832 placebo recipients. Results. Coronary artery bypass grafting was performed in 80.8% (3096 of 3832) of placebo recipients. The over-all incidence of any postoperative SA infection was 3.1% (120 of 3832). Invasive SA infections (including bacteremia and deep sternal-wound infections) developed in 1.0%. Methicillin-resistant SA (MRSA) accounted for 19% (23 of 120) of SA infections, with 57% (13 of 23) of the MRSA infections occurring in diabetic patients. All-cause mortality was 4.1% (153 of 3712) in patients without SA infection, 7.2% (7 of 97) in methicillin-susceptible SA (MSSA) in-fections, and 17.3% (4 of 23) in MRSA infections (P &lt; .01). Staphylococcus aureus nasal carriage was detected pre-operatively in 18.3% (701 of 3096) patients, including 1.6% colonized with MRSA. Postoperative SA infections occurred in 7.0% (49 of 701) of colonized patients versus 2.3% (71 of 3131) of patients without colonization (relative risk = 3.1 [95% confidence interval, 2.2\u20134.4]). Conclusions. In this large international cohort of patients undergoing cardiac surgery and observed prospec-tively, invasive postoperative SA infections occurred in 1% of adult patients despite modern perioperative manage-ment. The attributable mortality rates were 3% for MSSA and 13% for MRSA infections. Preoperative nasal colonization with SA increased the risk of postoperative infection threefold. The utility of strategies to reduce this incidence warrants continued investigation. Postoperative Staphylococcus aureus (SA) infections continue to cause substantial morbidity and mortality [1\u20133]. Invasive infections such as mediastinitis negative-ly impact both short-and long-term survival after heart operations [4]. Active surveillance and selective decolo-nization, universal decontamination, perioperative in-terventions (including the choice and duration of antibiotic prophylaxis), and targeted immunization have all been used to reduce the incidence of SA", "author" : [ { "dropping-particle" : "", "family" : "Allen", "given" : "Keith B", "non-dropping-particle" : "", "parse-names" : false, "suffix" : "" }, { "dropping-particle" : "", "family" : "Fowler", "given" : "Vance G", "non-dropping-particle" : "", "parse-names" : false, "suffix" : "" }, { "dropping-particle" : "", "family" : "Gammie", "given" : "James S", "non-dropping-particle" : "", "parse-names" : false, "suffix" : "" }, { "dropping-particle" : "", "family" : "Hartzel", "given" : "Jonathan S", "non-dropping-particle" : "", "parse-names" : false, "suffix" : "" }, { "dropping-particle" : "", "family" : "Onorato", "given" : "Matthew T", "non-dropping-particle" : "", "parse-names" : false, "suffix" : "" }, { "dropping-particle" : "", "family" : "Dinubile", "given" : "Mark J", "non-dropping-particle" : "", "parse-names" : false, "suffix" : "" }, { "dropping-particle" : "", "family" : "Sobanjo-Ter Meulen", "given" : "Ajoke", "non-dropping-particle" : "", "parse-names" : false, "suffix" : "" } ], "container-title" : "Open forum infectuos diseases", "id" : "ITEM-1", "issued" : { "date-parts" : [ [ "2014" ] ] }, "page" : "1-7", "title" : "Staphylococcus aureus Infections After Elective Cardiothoracic Surgery: Observations From an International Randomized Placebo-Controlled Trial of an Investigational S aureus Vaccine", "type" : "article-journal" }, "uris" : [ "http://www.mendeley.com/documents/?uuid=750d301a-58f3-33a5-8607-8e64006a4c86" ] } ], "mendeley" : { "formattedCitation" : "(Allen &lt;i&gt;et al.&lt;/i&gt;, 2014)", "plainTextFormattedCitation" : "(Allen et al., 2014)", "previouslyFormattedCitation" : "(Allen &lt;i&gt;et al.&lt;/i&gt;, 2014)" }, "properties" : {  }, "schema" : "https://github.com/citation-style-language/schema/raw/master/csl-citation.json" }</w:instrText>
      </w:r>
      <w:r w:rsidRPr="0039739C">
        <w:fldChar w:fldCharType="separate"/>
      </w:r>
      <w:r w:rsidRPr="00F71621">
        <w:rPr>
          <w:noProof/>
        </w:rPr>
        <w:t xml:space="preserve">(Allen </w:t>
      </w:r>
      <w:r w:rsidRPr="00F71621">
        <w:rPr>
          <w:i/>
          <w:noProof/>
        </w:rPr>
        <w:t>et al.</w:t>
      </w:r>
      <w:r w:rsidRPr="00F71621">
        <w:rPr>
          <w:noProof/>
        </w:rPr>
        <w:t>, 2014)</w:t>
      </w:r>
      <w:r w:rsidRPr="0039739C">
        <w:fldChar w:fldCharType="end"/>
      </w:r>
      <w:r w:rsidRPr="0039739C">
        <w:t xml:space="preserve">. Furthermore, the amount of </w:t>
      </w:r>
      <w:r w:rsidRPr="00F45958">
        <w:rPr>
          <w:i/>
          <w:iCs/>
        </w:rPr>
        <w:t>S. aureus</w:t>
      </w:r>
      <w:r w:rsidR="00B75B6A">
        <w:rPr>
          <w:i/>
          <w:iCs/>
        </w:rPr>
        <w:t xml:space="preserve"> </w:t>
      </w:r>
      <w:r w:rsidRPr="0039739C">
        <w:t>bacteria required to form pus in human subdermal infections has been shown to be in the area of 1-2x10</w:t>
      </w:r>
      <w:r w:rsidRPr="0039739C">
        <w:rPr>
          <w:vertAlign w:val="superscript"/>
        </w:rPr>
        <w:t>6</w:t>
      </w:r>
      <w:r w:rsidRPr="0039739C">
        <w:t xml:space="preserve"> CFU per 100</w:t>
      </w:r>
      <w:r w:rsidRPr="0039739C">
        <w:rPr>
          <w:rFonts w:eastAsia="Helvetica" w:cs="Helvetica"/>
        </w:rPr>
        <w:t xml:space="preserve"> µl</w:t>
      </w:r>
      <w:r>
        <w:rPr>
          <w:rFonts w:eastAsia="Helvetica" w:cs="Helvetica"/>
        </w:rPr>
        <w:t xml:space="preserve"> collected</w:t>
      </w:r>
      <w:r w:rsidRPr="0039739C">
        <w:rPr>
          <w:rFonts w:eastAsia="Helvetica" w:cs="Helvetica"/>
        </w:rPr>
        <w:t xml:space="preserve"> </w:t>
      </w:r>
      <w:r w:rsidRPr="0039739C">
        <w:rPr>
          <w:rFonts w:eastAsia="Helvetica" w:cs="Helvetica"/>
        </w:rPr>
        <w:fldChar w:fldCharType="begin" w:fldLock="1"/>
      </w:r>
      <w:r>
        <w:rPr>
          <w:rFonts w:eastAsia="Helvetica" w:cs="Helvetica"/>
        </w:rPr>
        <w:instrText>ADDIN CSL_CITATION { "citationItems" : [ { "id" : "ITEM-1", "itemData" : { "ISBN" : "0007-1021 (Print)\\r0007-1021 (Linking)", "ISSN" : "0007-1021", "PMID" : "13499821", "abstract" : "LITTLE direct evidence is available about the virulence of strains of Staph. pyogenes to man. Garre (1885) infected himself with a strain obtained from a fatal case of osteomyelitis by rubbing a whole slope culture into the skin of the left forearm. Small pustules appeared around the hair follicles within a few hours, which enlarged and eventually coalesced into a large carbuncle, which took three weeks to heal with much scar formation. Similar experiments were carried out subsequently by Buiimm (1885) and by Bockhart (1887). In this early work the dosage was not stated with accuracy as the aim was to prove that staphylococci were the true cause of carbuncles and wound infections, rather than an attempt to compare the virulence of different strains. It is noteworthy that both Garre and Bockhart failed to produce lesions in some of their experiments, and similar failures by other early workers were referred to by Neisser (1928). No quantitative information is available at present on the susceptibility of different individuals and the relative virulence to man of different strainis. The virulence of a microbe always relates to a given animal species. The mere fact that lesions may be set up in one experimental animal gives little if any indication of virulence for another species. In staphylococcal infection, the", "author" : [ { "dropping-particle" : "", "family" : "Elek", "given" : "S D", "non-dropping-particle" : "", "parse-names" : false, "suffix" : "" }, { "dropping-particle" : "", "family" : "Conen", "given" : "P E", "non-dropping-particle" : "", "parse-names" : false, "suffix" : "" } ], "container-title" : "British journal of experimental pathology", "id" : "ITEM-1", "issue" : "6", "issued" : { "date-parts" : [ [ "1957" ] ] }, "page" : "573-86", "title" : "The virulence of Staphylococcus pyogenes for man; a study of the problems of wound infection.", "type" : "article-journal", "volume" : "38" }, "uris" : [ "http://www.mendeley.com/documents/?uuid=2d4dcfef-1cb1-36cb-ad81-3d981a3ea514" ] } ], "mendeley" : { "formattedCitation" : "(Elek and Conen, 1957)", "plainTextFormattedCitation" : "(Elek and Conen, 1957)", "previouslyFormattedCitation" : "(ELEK and CONEN, 1957)" }, "properties" : {  }, "schema" : "https://github.com/citation-style-language/schema/raw/master/csl-citation.json" }</w:instrText>
      </w:r>
      <w:r w:rsidRPr="0039739C">
        <w:rPr>
          <w:rFonts w:eastAsia="Helvetica" w:cs="Helvetica"/>
        </w:rPr>
        <w:fldChar w:fldCharType="separate"/>
      </w:r>
      <w:r w:rsidRPr="00870ABA">
        <w:rPr>
          <w:rFonts w:eastAsia="Helvetica" w:cs="Helvetica"/>
          <w:noProof/>
        </w:rPr>
        <w:t>(Elek and Conen, 1957)</w:t>
      </w:r>
      <w:r w:rsidRPr="0039739C">
        <w:rPr>
          <w:rFonts w:eastAsia="Helvetica" w:cs="Helvetica"/>
        </w:rPr>
        <w:fldChar w:fldCharType="end"/>
      </w:r>
      <w:r w:rsidRPr="0039739C">
        <w:rPr>
          <w:rFonts w:eastAsia="Helvetica" w:cs="Helvetica"/>
        </w:rPr>
        <w:t xml:space="preserve">. Conversely, further variables </w:t>
      </w:r>
      <w:r w:rsidRPr="0039739C">
        <w:rPr>
          <w:rFonts w:eastAsia="Helvetica" w:cs="Helvetica"/>
        </w:rPr>
        <w:lastRenderedPageBreak/>
        <w:t xml:space="preserve">within </w:t>
      </w:r>
      <w:r w:rsidRPr="00F45958">
        <w:rPr>
          <w:rFonts w:eastAsia="Helvetica" w:cs="Helvetica"/>
          <w:i/>
          <w:iCs/>
        </w:rPr>
        <w:t>S. aureus</w:t>
      </w:r>
      <w:r w:rsidRPr="0073580A">
        <w:rPr>
          <w:rFonts w:eastAsia="Helvetica" w:cs="Helvetica"/>
          <w:i/>
          <w:iCs/>
        </w:rPr>
        <w:t xml:space="preserve"> </w:t>
      </w:r>
      <w:r w:rsidRPr="0039739C">
        <w:rPr>
          <w:rFonts w:eastAsia="Helvetica" w:cs="Helvetica"/>
        </w:rPr>
        <w:t xml:space="preserve">pathogenesis, such as microbial exposure, mode of host invasion, and a history of previous colonization by </w:t>
      </w:r>
      <w:r w:rsidRPr="00F45958">
        <w:rPr>
          <w:rFonts w:eastAsia="Helvetica" w:cs="Helvetica"/>
          <w:i/>
          <w:iCs/>
        </w:rPr>
        <w:t>S. aureus</w:t>
      </w:r>
      <w:r w:rsidR="00AB3CB7">
        <w:rPr>
          <w:rFonts w:eastAsia="Helvetica" w:cs="Helvetica"/>
          <w:i/>
          <w:iCs/>
        </w:rPr>
        <w:t>,</w:t>
      </w:r>
      <w:r w:rsidRPr="0039739C">
        <w:rPr>
          <w:rFonts w:eastAsia="Helvetica" w:cs="Helvetica"/>
          <w:i/>
        </w:rPr>
        <w:t xml:space="preserve"> </w:t>
      </w:r>
      <w:r w:rsidRPr="0039739C">
        <w:rPr>
          <w:rFonts w:eastAsia="Helvetica" w:cs="Helvetica"/>
        </w:rPr>
        <w:t xml:space="preserve">impact on the amount of bacteria considered necessary to establish infection </w:t>
      </w:r>
      <w:r w:rsidRPr="0039739C">
        <w:rPr>
          <w:rFonts w:eastAsia="Helvetica" w:cs="Helvetica"/>
        </w:rPr>
        <w:fldChar w:fldCharType="begin" w:fldLock="1"/>
      </w:r>
      <w:r>
        <w:rPr>
          <w:rFonts w:eastAsia="Helvetica" w:cs="Helvetica"/>
        </w:rPr>
        <w:instrText>ADDIN CSL_CITATION { "citationItems" : [ { "id" : "ITEM-1", "itemData" : { "author" : [ { "dropping-particle" : "", "family" : "Eiff", "given" : "Christof", "non-dropping-particle" : "Von", "parse-names" : false, "suffix" : "" }, { "dropping-particle" : "", "family" : "Becker Karsten", "given" : "", "non-dropping-particle" : "", "parse-names" : false, "suffix" : "" }, { "dropping-particle" : "", "family" : "Machka", "given" : "Konstanze", "non-dropping-particle" : "", "parse-names" : false, "suffix" : "" }, { "dropping-particle" : "", "family" : "Stammer", "given" : "Holger", "non-dropping-particle" : "", "parse-names" : false, "suffix" : "" }, { "dropping-particle" : "", "family" : "Peters", "given" : "Georg", "non-dropping-particle" : "", "parse-names" : false, "suffix" : "" } ], "container-title" : "New England Journal of Medicine", "id" : "ITEM-1", "issue" : "1", "issued" : { "date-parts" : [ [ "2001" ] ] }, "page" : "11-16", "title" : "Nasal Carriage as a source of Staphylococcus aureus Bacteremia", "type" : "article-journal", "volume" : "344" }, "uris" : [ "http://www.mendeley.com/documents/?uuid=ba049e77-ea26-381a-9bc7-a5cbd4d9fadb" ] } ], "mendeley" : { "formattedCitation" : "(Von Eiff &lt;i&gt;et al.&lt;/i&gt;, 2001)", "plainTextFormattedCitation" : "(Von Eiff et al., 2001)", "previouslyFormattedCitation" : "(Von Eiff &lt;i&gt;et al.&lt;/i&gt;, 2001)" }, "properties" : {  }, "schema" : "https://github.com/citation-style-language/schema/raw/master/csl-citation.json" }</w:instrText>
      </w:r>
      <w:r w:rsidRPr="0039739C">
        <w:rPr>
          <w:rFonts w:eastAsia="Helvetica" w:cs="Helvetica"/>
        </w:rPr>
        <w:fldChar w:fldCharType="separate"/>
      </w:r>
      <w:r w:rsidRPr="00F71621">
        <w:rPr>
          <w:rFonts w:eastAsia="Helvetica" w:cs="Helvetica"/>
          <w:noProof/>
        </w:rPr>
        <w:t xml:space="preserve">(Von Eiff </w:t>
      </w:r>
      <w:r w:rsidRPr="00F71621">
        <w:rPr>
          <w:rFonts w:eastAsia="Helvetica" w:cs="Helvetica"/>
          <w:i/>
          <w:noProof/>
        </w:rPr>
        <w:t>et al.</w:t>
      </w:r>
      <w:r w:rsidRPr="00F71621">
        <w:rPr>
          <w:rFonts w:eastAsia="Helvetica" w:cs="Helvetica"/>
          <w:noProof/>
        </w:rPr>
        <w:t>, 2001)</w:t>
      </w:r>
      <w:r w:rsidRPr="0039739C">
        <w:rPr>
          <w:rFonts w:eastAsia="Helvetica" w:cs="Helvetica"/>
        </w:rPr>
        <w:fldChar w:fldCharType="end"/>
      </w:r>
      <w:r w:rsidRPr="0039739C">
        <w:t>.</w:t>
      </w:r>
    </w:p>
    <w:p w14:paraId="478E60D8" w14:textId="77777777" w:rsidR="00B22C7B" w:rsidRPr="0039739C" w:rsidRDefault="00B22C7B" w:rsidP="00B22C7B"/>
    <w:p w14:paraId="42FB36ED" w14:textId="7D971FAF" w:rsidR="00B22C7B" w:rsidRDefault="00B22C7B" w:rsidP="00D31562">
      <w:r w:rsidRPr="0039739C">
        <w:t xml:space="preserve">Initially, </w:t>
      </w:r>
      <w:r w:rsidRPr="00F45958">
        <w:rPr>
          <w:i/>
          <w:iCs/>
        </w:rPr>
        <w:t>S. aureus</w:t>
      </w:r>
      <w:r w:rsidRPr="0073580A">
        <w:rPr>
          <w:i/>
          <w:iCs/>
        </w:rPr>
        <w:t xml:space="preserve"> </w:t>
      </w:r>
      <w:r w:rsidRPr="0039739C">
        <w:t xml:space="preserve">was considered an extracellular pathogen, predominantly found in localised abscesses, which would destroy the tissue surrounding colonized sites with exotoxins and enzymes </w:t>
      </w:r>
      <w:r w:rsidRPr="0039739C">
        <w:fldChar w:fldCharType="begin" w:fldLock="1"/>
      </w:r>
      <w:r>
        <w:instrText>ADDIN CSL_CITATION { "citationItems" : [ { "id" : "ITEM-1", "itemData" : { "DOI" : "10.1126/science.276.5313.718", "ISBN" : "00368075", "ISSN" : "00368075", "PMID" : "9115192", "abstract" : "Interest in bacterial pathogenesis has recently increased because of antibiotic resistance, the emergence of new pathogens and the resurgence of old ones, and the lack of effective therapeutics. The molecular and cellular mechanisms of microbial pathogenesis are currently being defined, with precise knowledge of both the common strategies used by multiple pathogenic bacteria and the unique tactics evolved by individual species to help establish infection. What is emerging is a new appreciation of how bacterial pathogens interact with host cells. Many host cell functions, including signal transduction pathways, cytoskeletal rearrangements, and vacuolar trafficking, are exploited, and these are the focus of this review. A bonus of this work is that bacterial virulence factors are providing new tools to study various aspects of mammalian cell functions, in addition to mechanisms of bacterial disease. Together these developments may lead to new therapeutic strategies.", "author" : [ { "dropping-particle" : "", "family" : "Finlay", "given" : "B. B.", "non-dropping-particle" : "", "parse-names" : false, "suffix" : "" } ], "container-title" : "Science", "id" : "ITEM-1", "issue" : "5313", "issued" : { "date-parts" : [ [ "1997" ] ] }, "page" : "718-725", "title" : "Exploitation of Mammalian Host Cell Functions by Bacterial Pathogens", "type" : "article-journal", "volume" : "276" }, "uris" : [ "http://www.mendeley.com/documents/?uuid=57a87bbe-e61c-363a-b6ee-c48752f85c60" ] } ], "mendeley" : { "formattedCitation" : "(Finlay, 1997)", "plainTextFormattedCitation" : "(Finlay, 1997)", "previouslyFormattedCitation" : "(Finlay, 1997)" }, "properties" : {  }, "schema" : "https://github.com/citation-style-language/schema/raw/master/csl-citation.json" }</w:instrText>
      </w:r>
      <w:r w:rsidRPr="0039739C">
        <w:fldChar w:fldCharType="separate"/>
      </w:r>
      <w:r w:rsidRPr="00F71621">
        <w:rPr>
          <w:noProof/>
        </w:rPr>
        <w:t>(Finlay, 1997)</w:t>
      </w:r>
      <w:r w:rsidRPr="0039739C">
        <w:fldChar w:fldCharType="end"/>
      </w:r>
      <w:r w:rsidRPr="0039739C">
        <w:t xml:space="preserve">. It has since been shown how </w:t>
      </w:r>
      <w:r>
        <w:rPr>
          <w:i/>
          <w:iCs/>
        </w:rPr>
        <w:t>S. aureus</w:t>
      </w:r>
      <w:r w:rsidRPr="0039739C">
        <w:rPr>
          <w:i/>
        </w:rPr>
        <w:t xml:space="preserve"> </w:t>
      </w:r>
      <w:r w:rsidRPr="0039739C">
        <w:t xml:space="preserve">infiltrates host cells and launches multiple different survival mechanisms. One important example is its ability to downregulate the expression of secreted virulence factors and slow down growth rate </w:t>
      </w:r>
      <w:r w:rsidRPr="0039739C">
        <w:fldChar w:fldCharType="begin" w:fldLock="1"/>
      </w:r>
      <w:r>
        <w:instrText>ADDIN CSL_CITATION { "citationItems" : [ { "id" : "ITEM-1", "itemData" : { "DOI" : "10.1016/j.ijmm.2013.11.011", "ISBN" : "1618-0607 (Electronic)\\r1438-4221 (Linking)", "ISSN" : "14384221", "PMID" : "24365645", "abstract" : "S. aureus is a frequent cause of chronic and therapy-refractory infections. The ability of S. aureus to invade different types of non-professional phagocytes, to escape from the host lysosomal degradation machinery and to persist within the intracellular location for long time periods are most likely essential steps in pathogenesis. During the course from acute to chronic infection the bacteria need to dynamically react to the environmental changes and to adapt to the intracellular environment. In this context the bacteria change to SCV-like phenotypes that exhibit some characteristics of stable SCV-mutants, like upregulation of adhesins and downregulation of toxins. The exact formation mechanism and further typical features of these dynamically forming SCVs are largely unknown. In this review, recent data on the essential steps to establish chronic infections will be summarized and the clinical consequences of the dynamic bacterial adaptation mechanisms will be discussed. ?? 2013 Elsevier GmbH.", "author" : [ { "dropping-particle" : "", "family" : "L\u00f6ffler", "given" : "Bettina", "non-dropping-particle" : "", "parse-names" : false, "suffix" : "" }, { "dropping-particle" : "", "family" : "Tuchscherr", "given" : "Lorena", "non-dropping-particle" : "", "parse-names" : false, "suffix" : "" }, { "dropping-particle" : "", "family" : "Niemann", "given" : "Silke", "non-dropping-particle" : "", "parse-names" : false, "suffix" : "" }, { "dropping-particle" : "", "family" : "Peters", "given" : "Georg", "non-dropping-particle" : "", "parse-names" : false, "suffix" : "" } ], "container-title" : "International Journal of Medical Microbiology", "id" : "ITEM-1", "issue" : "2", "issued" : { "date-parts" : [ [ "2014", "3", "1" ] ] }, "page" : "170-176", "publisher" : "Urban &amp; Fischer", "title" : "Staphylococcus aureus persistence in non-professional phagocytes", "type" : "article", "volume" : "304" }, "uris" : [ "http://www.mendeley.com/documents/?uuid=59b2543f-66ef-35ff-bbd5-76da924478e2" ] }, { "id" : "ITEM-2", "itemData" : { "DOI" : "10.1038/nrmicro1384", "ISBN" : "1740-1526 (Print)\\r1740-1526 (Linking)", "ISSN" : "17401526", "PMID" : "16541137", "abstract" : "Small colony variants constitute a slow-growing subpopulation of bacteria with distinctive phenotypic and pathogenic traits. Phenotypically, small colony variants have a slow growth rate, atypical colony morphology and unusual biochemical characteristics, making them a challenge for clinical microbiologists to identify. Clinically, small colony variants are better able to persist in mammalian cells and are less susceptible to antibiotics than their wild-type counterparts, and can cause latent or recurrent infections on emergence from the protective environment of the host cell. This Review covers the phenotypic, genetic and clinical picture associated with small colony variants, with an emphasis on staphylococci, for which the greatest amount of information is available", "author" : [ { "dropping-particle" : "", "family" : "Proctor", "given" : "Richard A.", "non-dropping-particle" : "", "parse-names" : false, "suffix" : "" }, { "dropping-particle" : "", "family" : "Eiff", "given" : "Christof", "non-dropping-particle" : "von", "parse-names" : false, "suffix" : "" }, { "dropping-particle" : "", "family" : "Kahl", "given" : "Barbara C.", "non-dropping-particle" : "", "parse-names" : false, "suffix" : "" }, { "dropping-particle" : "", "family" : "Becker", "given" : "Karsten", "non-dropping-particle" : "", "parse-names" : false, "suffix" : "" }, { "dropping-particle" : "", "family" : "McNamara", "given" : "Peter", "non-dropping-particle" : "", "parse-names" : false, "suffix" : "" }, { "dropping-particle" : "", "family" : "Herrmann", "given" : "Mathias", "non-dropping-particle" : "", "parse-names" : false, "suffix" : "" }, { "dropping-particle" : "", "family" : "Peters", "given" : "Georg", "non-dropping-particle" : "", "parse-names" : false, "suffix" : "" } ], "container-title" : "Nature Reviews Microbiology", "id" : "ITEM-2", "issue" : "4", "issued" : { "date-parts" : [ [ "2006" ] ] }, "page" : "295-305", "title" : "Small colony variants: A pathogenic form of bacteria that facilitates persistent and recurrent infections", "type" : "article-journal", "volume" : "4" }, "uris" : [ "http://www.mendeley.com/documents/?uuid=a6ce8126-c6af-4ef4-8ff9-d3356d41be9e" ] } ], "mendeley" : { "formattedCitation" : "(Proctor &lt;i&gt;et al.&lt;/i&gt;, 2006; L\u00f6ffler &lt;i&gt;et al.&lt;/i&gt;, 2014)", "plainTextFormattedCitation" : "(Proctor et al., 2006; L\u00f6ffler et al., 2014)", "previouslyFormattedCitation" : "(Proctor &lt;i&gt;et al.&lt;/i&gt;, 2006; L\u00f6ffler &lt;i&gt;et al.&lt;/i&gt;, 2014)" }, "properties" : {  }, "schema" : "https://github.com/citation-style-language/schema/raw/master/csl-citation.json" }</w:instrText>
      </w:r>
      <w:r w:rsidRPr="0039739C">
        <w:fldChar w:fldCharType="separate"/>
      </w:r>
      <w:r w:rsidRPr="00F71621">
        <w:rPr>
          <w:noProof/>
        </w:rPr>
        <w:t xml:space="preserve">(Proctor </w:t>
      </w:r>
      <w:r w:rsidRPr="00F71621">
        <w:rPr>
          <w:i/>
          <w:noProof/>
        </w:rPr>
        <w:t>et al.</w:t>
      </w:r>
      <w:r w:rsidRPr="00F71621">
        <w:rPr>
          <w:noProof/>
        </w:rPr>
        <w:t xml:space="preserve">, 2006; Löffler </w:t>
      </w:r>
      <w:r w:rsidRPr="00F71621">
        <w:rPr>
          <w:i/>
          <w:noProof/>
        </w:rPr>
        <w:t>et al.</w:t>
      </w:r>
      <w:r w:rsidRPr="00F71621">
        <w:rPr>
          <w:noProof/>
        </w:rPr>
        <w:t>, 2014)</w:t>
      </w:r>
      <w:r w:rsidRPr="0039739C">
        <w:fldChar w:fldCharType="end"/>
      </w:r>
      <w:r>
        <w:t xml:space="preserve">. </w:t>
      </w:r>
      <w:r w:rsidRPr="0039739C">
        <w:t xml:space="preserve">Furthermore, recent </w:t>
      </w:r>
      <w:r w:rsidRPr="0039739C">
        <w:rPr>
          <w:i/>
        </w:rPr>
        <w:t xml:space="preserve">in-vitro </w:t>
      </w:r>
      <w:r w:rsidRPr="0039739C">
        <w:t xml:space="preserve">studies have highlighted that </w:t>
      </w:r>
      <w:r w:rsidRPr="00F45958">
        <w:rPr>
          <w:i/>
          <w:iCs/>
        </w:rPr>
        <w:t>S. aureus</w:t>
      </w:r>
      <w:r w:rsidRPr="0073580A">
        <w:rPr>
          <w:i/>
          <w:iCs/>
        </w:rPr>
        <w:t xml:space="preserve"> </w:t>
      </w:r>
      <w:r w:rsidRPr="0039739C">
        <w:t xml:space="preserve">can evade killing within macrophages because of reduced phagolysosome acidification, suggesting that </w:t>
      </w:r>
      <w:r w:rsidRPr="00F45958">
        <w:rPr>
          <w:i/>
          <w:iCs/>
        </w:rPr>
        <w:t>S. aureus</w:t>
      </w:r>
      <w:r w:rsidRPr="0073580A">
        <w:rPr>
          <w:i/>
          <w:iCs/>
        </w:rPr>
        <w:t xml:space="preserve"> </w:t>
      </w:r>
      <w:r w:rsidRPr="0039739C">
        <w:t xml:space="preserve">can modulate phagosome maturation by intervening with cathepsin D activation </w:t>
      </w:r>
      <w:r w:rsidRPr="0039739C">
        <w:fldChar w:fldCharType="begin" w:fldLock="1"/>
      </w:r>
      <w:r>
        <w:instrText>ADDIN CSL_CITATION { "citationItems" : [ { "id" : "ITEM-1", "itemData" : { "DOI" : "10.1111/cmi.12485", "ISSN" : "1462-5822", "PMID" : "26248337", "abstract" : "Macrophages are critical effectors of the early innate response to bacteria in tissues. Phagocytosis and killing of bacteria are interrelated functions essential for bacterial clearance but the rate-limiting step when macrophages are challenged with large numbers of the major medical pathogen Staphylococcus aureus is unknown. We show that macrophages have a finite capacity for intracellular killing and fail to match sustained phagocytosis with sustained microbial killing when exposed to large inocula of S. aureus (Newman, SH1000 and USA300 strains). S. aureus ingestion by macrophages is associated with a rapid decline in bacterial viability immediately after phagocytosis. However, not all bacteria are killed in the phagolysosome, and we demonstrate reduced acidification of the phagolysosome, associated with failure of phagolysosomal maturation and reduced activation of cathepsin D. This results in accumulation of viable intracellular bacteria in macrophages. We show macrophages fail to engage apoptosis-associated bacterial killing. Ultittop mately macrophages with viable bacteria undergo cell lysis, and viable bacteria are released and can be internalized by other macrophages. We show that cycles of lysis and reuptake maintain a pool of viable intracellular bacteria over time when killing is overwhelmed and demonstrate intracellular persistence in alveolar macrophages in the lungs in a murine model.", "author" : [ { "dropping-particle" : "", "family" : "Jubrail", "given" : "Jamil", "non-dropping-particle" : "", "parse-names" : false, "suffix" : "" }, { "dropping-particle" : "", "family" : "Morris", "given" : "Paul", "non-dropping-particle" : "", "parse-names" : false, "suffix" : "" }, { "dropping-particle" : "", "family" : "Bewley", "given" : "Martin A", "non-dropping-particle" : "", "parse-names" : false, "suffix" : "" }, { "dropping-particle" : "", "family" : "Stoneham", "given" : "Simon", "non-dropping-particle" : "", "parse-names" : false, "suffix" : "" }, { "dropping-particle" : "", "family" : "Johnston", "given" : "Simon A", "non-dropping-particle" : "", "parse-names" : false, "suffix" : "" }, { "dropping-particle" : "", "family" : "Foster", "given" : "Simon J", "non-dropping-particle" : "", "parse-names" : false, "suffix" : "" }, { "dropping-particle" : "", "family" : "Peden", "given" : "Andrew A", "non-dropping-particle" : "", "parse-names" : false, "suffix" : "" }, { "dropping-particle" : "", "family" : "Read", "given" : "Robert C", "non-dropping-particle" : "", "parse-names" : false, "suffix" : "" }, { "dropping-particle" : "", "family" : "Marriott", "given" : "Helen M", "non-dropping-particle" : "", "parse-names" : false, "suffix" : "" }, { "dropping-particle" : "", "family" : "Dockrell", "given" : "David H", "non-dropping-particle" : "", "parse-names" : false, "suffix" : "" } ], "container-title" : "Cellular microbiology", "id" : "ITEM-1", "issue" : "1", "issued" : { "date-parts" : [ [ "2016", "1" ] ] }, "page" : "80-96", "publisher" : "Blackwell Publishing Ltd", "title" : "Inability to sustain intraphagolysosomal killing of Staphylococcus aureus predisposes to bacterial persistence in macrophages.", "type" : "article-journal", "volume" : "18" }, "uris" : [ "http://www.mendeley.com/documents/?uuid=35c01f1f-f151-4043-860e-f8713806cbfa" ] } ], "mendeley" : { "formattedCitation" : "(Jubrail &lt;i&gt;et al.&lt;/i&gt;, 2016a)", "plainTextFormattedCitation" : "(Jubrail et al., 2016a)", "previouslyFormattedCitation" : "(Jubrail &lt;i&gt;et al.&lt;/i&gt;, 2016a)" }, "properties" : {  }, "schema" : "https://github.com/citation-style-language/schema/raw/master/csl-citation.json" }</w:instrText>
      </w:r>
      <w:r w:rsidRPr="0039739C">
        <w:fldChar w:fldCharType="separate"/>
      </w:r>
      <w:r w:rsidRPr="00F71621">
        <w:rPr>
          <w:noProof/>
        </w:rPr>
        <w:t xml:space="preserve">(Jubrail </w:t>
      </w:r>
      <w:r w:rsidRPr="00F71621">
        <w:rPr>
          <w:i/>
          <w:noProof/>
        </w:rPr>
        <w:t>et al.</w:t>
      </w:r>
      <w:r w:rsidRPr="00F71621">
        <w:rPr>
          <w:noProof/>
        </w:rPr>
        <w:t>, 2016a)</w:t>
      </w:r>
      <w:r w:rsidRPr="0039739C">
        <w:fldChar w:fldCharType="end"/>
      </w:r>
      <w:r w:rsidRPr="0039739C">
        <w:t>.</w:t>
      </w:r>
      <w:r w:rsidR="00B75B6A">
        <w:t xml:space="preserve"> </w:t>
      </w:r>
      <w:r>
        <w:t>Therefore it is of utmost importance to</w:t>
      </w:r>
      <w:r w:rsidR="00D31562">
        <w:t xml:space="preserve"> </w:t>
      </w:r>
      <w:r>
        <w:t xml:space="preserve">explore the interactions between </w:t>
      </w:r>
      <w:r w:rsidRPr="00F45958">
        <w:rPr>
          <w:i/>
          <w:iCs/>
        </w:rPr>
        <w:t xml:space="preserve">S. aureus </w:t>
      </w:r>
      <w:r>
        <w:t xml:space="preserve">and the host immune system </w:t>
      </w:r>
      <w:r w:rsidR="00D31562">
        <w:t>as well as</w:t>
      </w:r>
      <w:r>
        <w:t xml:space="preserve"> study the importance of commensal bacteria and their components in initiation of </w:t>
      </w:r>
      <w:r w:rsidRPr="00F45958">
        <w:rPr>
          <w:i/>
          <w:iCs/>
        </w:rPr>
        <w:t xml:space="preserve">S. aureus </w:t>
      </w:r>
      <w:r>
        <w:t>infection.</w:t>
      </w:r>
    </w:p>
    <w:p w14:paraId="19D17BE2" w14:textId="48C984D7" w:rsidR="00A43648" w:rsidRDefault="00A43648" w:rsidP="00CD534B"/>
    <w:p w14:paraId="75F9FB27" w14:textId="7EB2D3AC" w:rsidR="00D31562" w:rsidRDefault="00D31562" w:rsidP="00CD534B"/>
    <w:p w14:paraId="2D6F7482" w14:textId="6AA7DE76" w:rsidR="00D31562" w:rsidRDefault="00D31562" w:rsidP="00CD534B"/>
    <w:p w14:paraId="450E342D" w14:textId="74A8A967" w:rsidR="00EA20B7" w:rsidRDefault="00EA20B7" w:rsidP="00CD534B"/>
    <w:p w14:paraId="0577CA82" w14:textId="77777777" w:rsidR="00EA20B7" w:rsidRDefault="00EA20B7" w:rsidP="00CD534B"/>
    <w:p w14:paraId="432AAA45" w14:textId="77777777" w:rsidR="00D31562" w:rsidRPr="008714D0" w:rsidRDefault="00D31562" w:rsidP="00CD534B"/>
    <w:p w14:paraId="76ED12A2" w14:textId="107B666D" w:rsidR="00FC6EB5" w:rsidRDefault="00B22C7B" w:rsidP="0042099B">
      <w:pPr>
        <w:pStyle w:val="Heading2"/>
      </w:pPr>
      <w:bookmarkStart w:id="99" w:name="_Toc505262738"/>
      <w:r>
        <w:lastRenderedPageBreak/>
        <w:t xml:space="preserve"> </w:t>
      </w:r>
      <w:bookmarkStart w:id="100" w:name="_Toc521494759"/>
      <w:r w:rsidR="00FC6EB5">
        <w:t>Aims of this project</w:t>
      </w:r>
      <w:bookmarkEnd w:id="99"/>
      <w:bookmarkEnd w:id="100"/>
    </w:p>
    <w:p w14:paraId="7FD21A88" w14:textId="77777777" w:rsidR="00A60B41" w:rsidRPr="00A60B41" w:rsidRDefault="00A60B41" w:rsidP="00A60B41"/>
    <w:p w14:paraId="56F99255" w14:textId="2C06EF61" w:rsidR="00861B9E" w:rsidRDefault="00A60B41" w:rsidP="00861B9E">
      <w:r>
        <w:t>The project aims t</w:t>
      </w:r>
      <w:r w:rsidR="00861B9E">
        <w:t xml:space="preserve">o identify the interaction between </w:t>
      </w:r>
      <w:r w:rsidR="00F45958" w:rsidRPr="00F45958">
        <w:rPr>
          <w:i/>
          <w:iCs/>
        </w:rPr>
        <w:t>S. aureus</w:t>
      </w:r>
      <w:r w:rsidR="0073580A" w:rsidRPr="0073580A">
        <w:rPr>
          <w:i/>
          <w:iCs/>
        </w:rPr>
        <w:t xml:space="preserve"> </w:t>
      </w:r>
      <w:r>
        <w:t>and the host by</w:t>
      </w:r>
      <w:r w:rsidR="00861B9E">
        <w:t>:</w:t>
      </w:r>
    </w:p>
    <w:p w14:paraId="590F8131" w14:textId="015ADFD4" w:rsidR="00861B9E" w:rsidRDefault="00861B9E" w:rsidP="003E628F">
      <w:pPr>
        <w:pStyle w:val="ListParagraph"/>
        <w:numPr>
          <w:ilvl w:val="0"/>
          <w:numId w:val="2"/>
        </w:numPr>
      </w:pPr>
      <w:r>
        <w:t xml:space="preserve">Using zebrafish and mouse models </w:t>
      </w:r>
      <w:r w:rsidR="00C52038">
        <w:t xml:space="preserve">to </w:t>
      </w:r>
      <w:r>
        <w:t xml:space="preserve">identify </w:t>
      </w:r>
      <w:r w:rsidR="00FF33A5">
        <w:t xml:space="preserve">the </w:t>
      </w:r>
      <w:r>
        <w:t>role of commensal bacteria</w:t>
      </w:r>
      <w:r w:rsidR="00A0793A">
        <w:t xml:space="preserve"> in the initiation of </w:t>
      </w:r>
      <w:r w:rsidR="00F45958" w:rsidRPr="00F45958">
        <w:rPr>
          <w:i/>
          <w:iCs/>
        </w:rPr>
        <w:t>S. aureus</w:t>
      </w:r>
      <w:r w:rsidR="0073580A" w:rsidRPr="0073580A">
        <w:rPr>
          <w:i/>
          <w:iCs/>
        </w:rPr>
        <w:t xml:space="preserve"> </w:t>
      </w:r>
      <w:r w:rsidR="00A0793A">
        <w:t>infection</w:t>
      </w:r>
      <w:r>
        <w:t xml:space="preserve"> </w:t>
      </w:r>
    </w:p>
    <w:p w14:paraId="447B1E68" w14:textId="19BD7D59" w:rsidR="00861B9E" w:rsidRDefault="008D5A19" w:rsidP="003E628F">
      <w:pPr>
        <w:pStyle w:val="ListParagraph"/>
        <w:numPr>
          <w:ilvl w:val="0"/>
          <w:numId w:val="2"/>
        </w:numPr>
      </w:pPr>
      <w:r>
        <w:t xml:space="preserve">Using human cells, zebrafish and mouse models to determine impact of bacterial cell wall components on </w:t>
      </w:r>
      <w:r w:rsidR="00F45958" w:rsidRPr="00F45958">
        <w:rPr>
          <w:i/>
          <w:iCs/>
        </w:rPr>
        <w:t>S. aureus</w:t>
      </w:r>
      <w:r w:rsidR="0073580A" w:rsidRPr="0073580A">
        <w:rPr>
          <w:i/>
          <w:iCs/>
        </w:rPr>
        <w:t xml:space="preserve"> </w:t>
      </w:r>
      <w:r>
        <w:t>disease progression and</w:t>
      </w:r>
      <w:r w:rsidR="00A0793A">
        <w:t xml:space="preserve"> the</w:t>
      </w:r>
      <w:r>
        <w:t xml:space="preserve"> host immune system.</w:t>
      </w:r>
    </w:p>
    <w:p w14:paraId="6784FBA3" w14:textId="7E7B8173" w:rsidR="00FB00CC" w:rsidRDefault="00FB00CC" w:rsidP="00FB00CC">
      <w:pPr>
        <w:spacing w:line="240" w:lineRule="auto"/>
      </w:pPr>
    </w:p>
    <w:p w14:paraId="6322123C" w14:textId="77777777" w:rsidR="00FB00CC" w:rsidRDefault="00FB00CC">
      <w:pPr>
        <w:spacing w:line="240" w:lineRule="auto"/>
      </w:pPr>
      <w:r>
        <w:br w:type="page"/>
      </w:r>
    </w:p>
    <w:p w14:paraId="1B4A3452" w14:textId="6E82F1D1" w:rsidR="0005096F" w:rsidRPr="00E316FD" w:rsidRDefault="00B72F49" w:rsidP="0042099B">
      <w:pPr>
        <w:pStyle w:val="Heading1"/>
      </w:pPr>
      <w:bookmarkStart w:id="101" w:name="_Toc505262739"/>
      <w:bookmarkStart w:id="102" w:name="_Toc521494760"/>
      <w:r>
        <w:lastRenderedPageBreak/>
        <w:t xml:space="preserve">Chapter 2. </w:t>
      </w:r>
      <w:r w:rsidR="0005096F" w:rsidRPr="00B75C77">
        <w:t>Materials and Methods</w:t>
      </w:r>
      <w:bookmarkEnd w:id="101"/>
      <w:bookmarkEnd w:id="102"/>
    </w:p>
    <w:p w14:paraId="08C5F400" w14:textId="008E2733" w:rsidR="0005096F" w:rsidRPr="008415A6" w:rsidRDefault="0005096F" w:rsidP="0042099B">
      <w:pPr>
        <w:pStyle w:val="Heading2"/>
      </w:pPr>
      <w:bookmarkStart w:id="103" w:name="_Ref504141329"/>
      <w:bookmarkStart w:id="104" w:name="_Toc505262740"/>
      <w:bookmarkStart w:id="105" w:name="_Toc521494761"/>
      <w:r w:rsidRPr="00B75C77">
        <w:t>Media</w:t>
      </w:r>
      <w:bookmarkEnd w:id="103"/>
      <w:bookmarkEnd w:id="104"/>
      <w:bookmarkEnd w:id="105"/>
    </w:p>
    <w:p w14:paraId="2D2E5F0C" w14:textId="16D5445B" w:rsidR="0005096F" w:rsidRDefault="0005096F" w:rsidP="0005096F">
      <w:r w:rsidRPr="00B75C77">
        <w:t>All media used was made with distilled water (dH</w:t>
      </w:r>
      <w:r w:rsidRPr="00B75C77">
        <w:rPr>
          <w:vertAlign w:val="subscript"/>
        </w:rPr>
        <w:t>2</w:t>
      </w:r>
      <w:r>
        <w:t>O) unless otherwise stated</w:t>
      </w:r>
      <w:r w:rsidRPr="00B75C77">
        <w:t>, and sterilized by autoclaving at 121</w:t>
      </w:r>
      <w:r w:rsidRPr="00B75C77">
        <w:sym w:font="Symbol" w:char="F0B0"/>
      </w:r>
      <w:r w:rsidRPr="00B75C77">
        <w:t xml:space="preserve">C for 20 </w:t>
      </w:r>
      <w:r w:rsidR="009303B5">
        <w:t>min</w:t>
      </w:r>
      <w:r w:rsidRPr="00B75C77">
        <w:t>, 15psi.</w:t>
      </w:r>
    </w:p>
    <w:p w14:paraId="670107EE" w14:textId="77777777" w:rsidR="0005096F" w:rsidRPr="00B75C77" w:rsidRDefault="0005096F" w:rsidP="0005096F"/>
    <w:p w14:paraId="2D9A149F" w14:textId="7745D337" w:rsidR="0005096F" w:rsidRPr="00B75C77" w:rsidRDefault="0005096F" w:rsidP="0042099B">
      <w:pPr>
        <w:pStyle w:val="Heading3"/>
      </w:pPr>
      <w:bookmarkStart w:id="106" w:name="_Toc505262741"/>
      <w:bookmarkStart w:id="107" w:name="_Toc521494762"/>
      <w:r w:rsidRPr="00B75C77">
        <w:t>Brain Heart Infusion Broth (BHI)</w:t>
      </w:r>
      <w:bookmarkEnd w:id="106"/>
      <w:bookmarkEnd w:id="107"/>
    </w:p>
    <w:p w14:paraId="0B15E577" w14:textId="77777777" w:rsidR="0005096F" w:rsidRPr="00B75C77" w:rsidRDefault="0005096F" w:rsidP="0005096F">
      <w:pPr>
        <w:rPr>
          <w:rFonts w:cs="Times"/>
        </w:rPr>
      </w:pPr>
      <w:r w:rsidRPr="00B75C77">
        <w:t>Brain Heart Infusion (Oxoid)</w:t>
      </w:r>
      <w:r w:rsidRPr="00B75C77">
        <w:tab/>
      </w:r>
      <w:r w:rsidRPr="00B75C77">
        <w:tab/>
      </w:r>
      <w:r w:rsidRPr="00B75C77">
        <w:tab/>
        <w:t xml:space="preserve"> 37 g l</w:t>
      </w:r>
      <w:r w:rsidRPr="00B75C77">
        <w:rPr>
          <w:vertAlign w:val="superscript"/>
        </w:rPr>
        <w:t>-1</w:t>
      </w:r>
      <w:r w:rsidRPr="00B75C77">
        <w:rPr>
          <w:position w:val="16"/>
        </w:rPr>
        <w:t xml:space="preserve"> </w:t>
      </w:r>
    </w:p>
    <w:p w14:paraId="6210C791" w14:textId="77777777" w:rsidR="0005096F" w:rsidRDefault="0005096F" w:rsidP="0005096F">
      <w:r w:rsidRPr="00B75C77">
        <w:t xml:space="preserve">Together with above ingredients 1.5% (w/v) Oxoid No. 1 agar was added to make BHI agar, a highly nutritious general purpose growth media. </w:t>
      </w:r>
    </w:p>
    <w:p w14:paraId="38C4EE80" w14:textId="77777777" w:rsidR="0005096F" w:rsidRPr="00B75C77" w:rsidRDefault="0005096F" w:rsidP="0005096F"/>
    <w:p w14:paraId="75FE82C2" w14:textId="386F3C65" w:rsidR="0005096F" w:rsidRPr="00B75C77" w:rsidRDefault="0005096F" w:rsidP="0042099B">
      <w:pPr>
        <w:pStyle w:val="Heading3"/>
      </w:pPr>
      <w:bookmarkStart w:id="108" w:name="_Toc505262742"/>
      <w:bookmarkStart w:id="109" w:name="_Toc521494763"/>
      <w:r w:rsidRPr="00B75C77">
        <w:t>Luria-Bertani Broth (LB)</w:t>
      </w:r>
      <w:bookmarkEnd w:id="108"/>
      <w:bookmarkEnd w:id="109"/>
    </w:p>
    <w:p w14:paraId="3FEB39A6" w14:textId="77777777" w:rsidR="0005096F" w:rsidRPr="00B75C77" w:rsidRDefault="0005096F" w:rsidP="0005096F">
      <w:r w:rsidRPr="00B75C77">
        <w:t xml:space="preserve">Tryptone (Oxoid) </w:t>
      </w:r>
      <w:r w:rsidRPr="00B75C77">
        <w:tab/>
      </w:r>
      <w:r w:rsidRPr="00B75C77">
        <w:tab/>
      </w:r>
      <w:r w:rsidRPr="00B75C77">
        <w:tab/>
      </w:r>
      <w:r w:rsidRPr="00B75C77">
        <w:tab/>
        <w:t>10 g l</w:t>
      </w:r>
      <w:r w:rsidRPr="00B75C77">
        <w:rPr>
          <w:vertAlign w:val="superscript"/>
        </w:rPr>
        <w:t>-1</w:t>
      </w:r>
      <w:r w:rsidRPr="00B75C77">
        <w:t xml:space="preserve"> </w:t>
      </w:r>
    </w:p>
    <w:p w14:paraId="3E0F61CF" w14:textId="77777777" w:rsidR="0005096F" w:rsidRPr="00B75C77" w:rsidRDefault="0005096F" w:rsidP="0005096F">
      <w:pPr>
        <w:rPr>
          <w:rFonts w:cs="Times"/>
          <w:color w:val="000000"/>
        </w:rPr>
      </w:pPr>
      <w:r w:rsidRPr="00B75C77">
        <w:t xml:space="preserve">Yeast extract (Oxoid) </w:t>
      </w:r>
      <w:r w:rsidRPr="00B75C77">
        <w:tab/>
      </w:r>
      <w:r w:rsidRPr="00B75C77">
        <w:tab/>
      </w:r>
      <w:r w:rsidRPr="00B75C77">
        <w:tab/>
      </w:r>
      <w:r w:rsidRPr="00B75C77">
        <w:tab/>
        <w:t>5 g l</w:t>
      </w:r>
      <w:r w:rsidRPr="00B75C77">
        <w:rPr>
          <w:vertAlign w:val="superscript"/>
        </w:rPr>
        <w:t>-1</w:t>
      </w:r>
      <w:r w:rsidRPr="00B75C77">
        <w:rPr>
          <w:rFonts w:cs="Times New Roman"/>
          <w:color w:val="000000"/>
          <w:sz w:val="21"/>
          <w:szCs w:val="21"/>
        </w:rPr>
        <w:t xml:space="preserve"> </w:t>
      </w:r>
    </w:p>
    <w:p w14:paraId="6F280721" w14:textId="243C0C2A" w:rsidR="0005096F" w:rsidRPr="00B75C77" w:rsidRDefault="0005096F" w:rsidP="00B75B6A">
      <w:r w:rsidRPr="00B75C77">
        <w:rPr>
          <w:rFonts w:cs="Times"/>
        </w:rPr>
        <w:t>NaCl</w:t>
      </w:r>
      <w:r w:rsidRPr="00B75C77">
        <w:rPr>
          <w:rFonts w:cs="Times"/>
        </w:rPr>
        <w:tab/>
      </w:r>
      <w:r w:rsidRPr="00B75C77">
        <w:rPr>
          <w:rFonts w:cs="Times"/>
        </w:rPr>
        <w:tab/>
      </w:r>
      <w:r w:rsidRPr="00B75C77">
        <w:rPr>
          <w:rFonts w:cs="Times"/>
        </w:rPr>
        <w:tab/>
      </w:r>
      <w:r w:rsidRPr="00B75C77">
        <w:rPr>
          <w:rFonts w:cs="Times"/>
        </w:rPr>
        <w:tab/>
      </w:r>
      <w:r w:rsidR="00B75B6A">
        <w:rPr>
          <w:rFonts w:cs="Times"/>
          <w:i/>
          <w:iCs/>
        </w:rPr>
        <w:t xml:space="preserve"> </w:t>
      </w:r>
      <w:r w:rsidR="00B75B6A">
        <w:rPr>
          <w:rFonts w:cs="Times"/>
          <w:i/>
          <w:iCs/>
        </w:rPr>
        <w:tab/>
        <w:t xml:space="preserve">   </w:t>
      </w:r>
      <w:r w:rsidR="0073580A" w:rsidRPr="0073580A">
        <w:rPr>
          <w:rFonts w:cs="Times"/>
          <w:i/>
          <w:iCs/>
        </w:rPr>
        <w:t xml:space="preserve">         </w:t>
      </w:r>
      <w:r w:rsidR="009C682D">
        <w:rPr>
          <w:rFonts w:cs="Times"/>
        </w:rPr>
        <w:t xml:space="preserve"> </w:t>
      </w:r>
      <w:r w:rsidRPr="00B75C77">
        <w:t>5 g l</w:t>
      </w:r>
      <w:r w:rsidRPr="00B75C77">
        <w:rPr>
          <w:vertAlign w:val="superscript"/>
        </w:rPr>
        <w:t>-1</w:t>
      </w:r>
      <w:r w:rsidRPr="00B75C77">
        <w:t xml:space="preserve"> </w:t>
      </w:r>
    </w:p>
    <w:p w14:paraId="6DA68162" w14:textId="77777777" w:rsidR="0005096F" w:rsidRDefault="0005096F" w:rsidP="0005096F">
      <w:r w:rsidRPr="00B75C77">
        <w:t xml:space="preserve">Together with above ingredients 1.5% (w/v) Oxoid No. 1 agar was added to make LB agar, preferable for </w:t>
      </w:r>
      <w:r w:rsidRPr="00B75C77">
        <w:rPr>
          <w:i/>
        </w:rPr>
        <w:t xml:space="preserve">E. coli </w:t>
      </w:r>
      <w:r w:rsidRPr="00B75C77">
        <w:t>growth.</w:t>
      </w:r>
    </w:p>
    <w:p w14:paraId="27BE8B4F" w14:textId="77777777" w:rsidR="0005096F" w:rsidRPr="00B75C77" w:rsidRDefault="0005096F" w:rsidP="0005096F"/>
    <w:p w14:paraId="53F30F2B" w14:textId="7FFA6D6D" w:rsidR="0005096F" w:rsidRPr="00B75C77" w:rsidRDefault="0005096F" w:rsidP="0042099B">
      <w:pPr>
        <w:pStyle w:val="Heading3"/>
      </w:pPr>
      <w:bookmarkStart w:id="110" w:name="_Toc505262743"/>
      <w:bookmarkStart w:id="111" w:name="_Toc521494764"/>
      <w:r w:rsidRPr="00B75C77">
        <w:t>R2A broth</w:t>
      </w:r>
      <w:bookmarkEnd w:id="110"/>
      <w:bookmarkEnd w:id="111"/>
      <w:r w:rsidRPr="00B75C77">
        <w:t xml:space="preserve"> </w:t>
      </w:r>
    </w:p>
    <w:p w14:paraId="2E99CAAD" w14:textId="77777777" w:rsidR="0005096F" w:rsidRPr="00236F57" w:rsidRDefault="0005096F" w:rsidP="0005096F">
      <w:pPr>
        <w:rPr>
          <w:vertAlign w:val="superscript"/>
          <w:lang w:val="pt-PT"/>
        </w:rPr>
      </w:pPr>
      <w:r w:rsidRPr="00236F57">
        <w:rPr>
          <w:lang w:val="pt-PT"/>
        </w:rPr>
        <w:t>R2A pre-mix (Oxoid)</w:t>
      </w:r>
      <w:r w:rsidRPr="00236F57">
        <w:rPr>
          <w:lang w:val="pt-PT"/>
        </w:rPr>
        <w:tab/>
      </w:r>
      <w:r w:rsidRPr="00236F57">
        <w:rPr>
          <w:lang w:val="pt-PT"/>
        </w:rPr>
        <w:tab/>
      </w:r>
      <w:r w:rsidRPr="00236F57">
        <w:rPr>
          <w:lang w:val="pt-PT"/>
        </w:rPr>
        <w:tab/>
      </w:r>
      <w:r w:rsidRPr="00236F57">
        <w:rPr>
          <w:lang w:val="pt-PT"/>
        </w:rPr>
        <w:tab/>
        <w:t>4 g l</w:t>
      </w:r>
      <w:r w:rsidRPr="00236F57">
        <w:rPr>
          <w:vertAlign w:val="superscript"/>
          <w:lang w:val="pt-PT"/>
        </w:rPr>
        <w:t>-1</w:t>
      </w:r>
    </w:p>
    <w:p w14:paraId="5D011175" w14:textId="77777777" w:rsidR="0005096F" w:rsidRPr="00B75C77" w:rsidRDefault="0005096F" w:rsidP="0005096F">
      <w:pPr>
        <w:rPr>
          <w:i/>
        </w:rPr>
      </w:pPr>
      <w:r w:rsidRPr="00B75C77">
        <w:t xml:space="preserve">Media used preferably for the growth of </w:t>
      </w:r>
      <w:r w:rsidRPr="00B75C77">
        <w:rPr>
          <w:i/>
        </w:rPr>
        <w:t>R. mucosa.</w:t>
      </w:r>
      <w:r w:rsidRPr="00B75C77">
        <w:t xml:space="preserve"> 1.5% (w/v) Oxoid No. 1 agar was added to make R2A agar</w:t>
      </w:r>
    </w:p>
    <w:p w14:paraId="0D07A1B4" w14:textId="7E4C9889" w:rsidR="0005096F" w:rsidRPr="00B75C77" w:rsidRDefault="0005096F" w:rsidP="0042099B">
      <w:pPr>
        <w:pStyle w:val="Heading2"/>
      </w:pPr>
      <w:bookmarkStart w:id="112" w:name="_Toc505262744"/>
      <w:bookmarkStart w:id="113" w:name="_Toc521494765"/>
      <w:r w:rsidRPr="00B75C77">
        <w:lastRenderedPageBreak/>
        <w:t>Human blood</w:t>
      </w:r>
      <w:bookmarkEnd w:id="112"/>
      <w:bookmarkEnd w:id="113"/>
      <w:r w:rsidRPr="00B75C77">
        <w:t xml:space="preserve"> </w:t>
      </w:r>
    </w:p>
    <w:p w14:paraId="78D334F4" w14:textId="2F267961" w:rsidR="0005096F" w:rsidRPr="00B75C77" w:rsidRDefault="0005096F" w:rsidP="0042099B">
      <w:pPr>
        <w:pStyle w:val="Heading3"/>
      </w:pPr>
      <w:bookmarkStart w:id="114" w:name="_Toc505262745"/>
      <w:bookmarkStart w:id="115" w:name="_Toc521494766"/>
      <w:r w:rsidRPr="00B75C77">
        <w:t>Collection</w:t>
      </w:r>
      <w:bookmarkEnd w:id="114"/>
      <w:bookmarkEnd w:id="115"/>
    </w:p>
    <w:p w14:paraId="59A3682E" w14:textId="77777777" w:rsidR="0005096F" w:rsidRDefault="0005096F" w:rsidP="0005096F">
      <w:r w:rsidRPr="00B75C77">
        <w:t>After informed consent, venous blood was taken from healthy volunteers and University Medical Centre Utrecht</w:t>
      </w:r>
      <w:r>
        <w:t>, in accordance to ethical regulations</w:t>
      </w:r>
      <w:r w:rsidRPr="00B75C77">
        <w:t>. Blood was collected into 50 ml standard tubes</w:t>
      </w:r>
      <w:r>
        <w:t xml:space="preserve"> containing citric acid</w:t>
      </w:r>
      <w:r w:rsidRPr="00B75C77">
        <w:t xml:space="preserve"> and used immediately.</w:t>
      </w:r>
    </w:p>
    <w:p w14:paraId="6CE08A25" w14:textId="77777777" w:rsidR="0005096F" w:rsidRPr="00B75C77" w:rsidRDefault="0005096F" w:rsidP="0005096F"/>
    <w:p w14:paraId="7D209AAF" w14:textId="1E4EBD2B" w:rsidR="0005096F" w:rsidRDefault="0005096F" w:rsidP="0042099B">
      <w:pPr>
        <w:pStyle w:val="Heading2"/>
      </w:pPr>
      <w:bookmarkStart w:id="116" w:name="_Ref504161309"/>
      <w:bookmarkStart w:id="117" w:name="_Toc505262746"/>
      <w:bookmarkStart w:id="118" w:name="_Toc521494767"/>
      <w:r>
        <w:t>Reagents used in ELISA cytokine analysis</w:t>
      </w:r>
      <w:bookmarkEnd w:id="116"/>
      <w:bookmarkEnd w:id="117"/>
      <w:bookmarkEnd w:id="118"/>
    </w:p>
    <w:p w14:paraId="66DB257B" w14:textId="37CE1785" w:rsidR="0005096F" w:rsidRDefault="0005096F" w:rsidP="0042099B">
      <w:pPr>
        <w:pStyle w:val="Heading3"/>
      </w:pPr>
      <w:bookmarkStart w:id="119" w:name="_Ref505175018"/>
      <w:bookmarkStart w:id="120" w:name="_Toc505262747"/>
      <w:bookmarkStart w:id="121" w:name="_Toc521494768"/>
      <w:r>
        <w:t>Blocking buffer</w:t>
      </w:r>
      <w:bookmarkEnd w:id="119"/>
      <w:bookmarkEnd w:id="120"/>
      <w:bookmarkEnd w:id="121"/>
      <w:r>
        <w:t xml:space="preserve"> </w:t>
      </w:r>
    </w:p>
    <w:p w14:paraId="0039CDE8" w14:textId="77777777" w:rsidR="0005096F" w:rsidRPr="00236F57" w:rsidRDefault="0005096F" w:rsidP="0005096F">
      <w:pPr>
        <w:rPr>
          <w:lang w:val="nl-NL"/>
        </w:rPr>
      </w:pPr>
      <w:r w:rsidRPr="00236F57">
        <w:rPr>
          <w:lang w:val="nl-NL"/>
        </w:rPr>
        <w:t>Milk proteins (ELK, Utrecht)</w:t>
      </w:r>
      <w:r w:rsidRPr="00236F57">
        <w:rPr>
          <w:lang w:val="nl-NL"/>
        </w:rPr>
        <w:tab/>
      </w:r>
      <w:r w:rsidRPr="00236F57">
        <w:rPr>
          <w:lang w:val="nl-NL"/>
        </w:rPr>
        <w:tab/>
      </w:r>
      <w:r w:rsidRPr="00236F57">
        <w:rPr>
          <w:lang w:val="nl-NL"/>
        </w:rPr>
        <w:tab/>
      </w:r>
      <w:r w:rsidRPr="00236F57">
        <w:rPr>
          <w:lang w:val="nl-NL"/>
        </w:rPr>
        <w:tab/>
        <w:t>40 mg/ml</w:t>
      </w:r>
    </w:p>
    <w:p w14:paraId="449CF82D" w14:textId="77777777" w:rsidR="0005096F" w:rsidRDefault="0005096F" w:rsidP="0005096F">
      <w:r>
        <w:t>ELK was topped off with PBS to desired volume to a final concentration of 4% (w/v).</w:t>
      </w:r>
    </w:p>
    <w:p w14:paraId="54E9A758" w14:textId="77777777" w:rsidR="0005096F" w:rsidRDefault="0005096F" w:rsidP="0005096F"/>
    <w:p w14:paraId="22C5D0C2" w14:textId="2822A559" w:rsidR="0005096F" w:rsidRDefault="0005096F" w:rsidP="0042099B">
      <w:pPr>
        <w:pStyle w:val="Heading3"/>
      </w:pPr>
      <w:bookmarkStart w:id="122" w:name="_Toc505262748"/>
      <w:bookmarkStart w:id="123" w:name="_Toc521494769"/>
      <w:r>
        <w:t>Coating Buffer</w:t>
      </w:r>
      <w:bookmarkEnd w:id="122"/>
      <w:bookmarkEnd w:id="123"/>
      <w:r>
        <w:t xml:space="preserve"> </w:t>
      </w:r>
    </w:p>
    <w:p w14:paraId="19E66AA3" w14:textId="77777777" w:rsidR="0005096F" w:rsidRDefault="0005096F" w:rsidP="0005096F">
      <w:r>
        <w:t>100mM Carbonate buffer made up to pH 9.6 (from PeliKine Toolset Cat.No.M1980).</w:t>
      </w:r>
    </w:p>
    <w:p w14:paraId="37959F9F" w14:textId="77777777" w:rsidR="0005096F" w:rsidRDefault="0005096F" w:rsidP="0005096F"/>
    <w:p w14:paraId="02195747" w14:textId="7149B5AE" w:rsidR="0005096F" w:rsidRDefault="0005096F" w:rsidP="0042099B">
      <w:pPr>
        <w:pStyle w:val="Heading3"/>
      </w:pPr>
      <w:bookmarkStart w:id="124" w:name="_Ref505175134"/>
      <w:bookmarkStart w:id="125" w:name="_Ref505175418"/>
      <w:bookmarkStart w:id="126" w:name="_Ref505175450"/>
      <w:bookmarkStart w:id="127" w:name="_Toc505262749"/>
      <w:bookmarkStart w:id="128" w:name="_Toc521494770"/>
      <w:r>
        <w:t>Dilution buffer</w:t>
      </w:r>
      <w:bookmarkEnd w:id="124"/>
      <w:bookmarkEnd w:id="125"/>
      <w:bookmarkEnd w:id="126"/>
      <w:bookmarkEnd w:id="127"/>
      <w:bookmarkEnd w:id="128"/>
      <w:r>
        <w:t xml:space="preserve"> </w:t>
      </w:r>
    </w:p>
    <w:p w14:paraId="21360155" w14:textId="77777777" w:rsidR="0005096F" w:rsidRDefault="0005096F" w:rsidP="0005096F">
      <w:r>
        <w:t>High performance ELISA buffer (HPE) (from PeliKine Toolset Cat.No.M1940).</w:t>
      </w:r>
    </w:p>
    <w:p w14:paraId="2FDDD8BF" w14:textId="77777777" w:rsidR="0005096F" w:rsidRDefault="0005096F" w:rsidP="0005096F"/>
    <w:p w14:paraId="6CD0F113" w14:textId="5A7E7EB4" w:rsidR="0005096F" w:rsidRDefault="0005096F" w:rsidP="0042099B">
      <w:pPr>
        <w:pStyle w:val="Heading3"/>
      </w:pPr>
      <w:bookmarkStart w:id="129" w:name="_Toc505262750"/>
      <w:bookmarkStart w:id="130" w:name="_Toc521494771"/>
      <w:r>
        <w:t>Standard</w:t>
      </w:r>
      <w:bookmarkEnd w:id="129"/>
      <w:bookmarkEnd w:id="130"/>
    </w:p>
    <w:p w14:paraId="26BD5001" w14:textId="77777777" w:rsidR="0005096F" w:rsidRDefault="0005096F" w:rsidP="0005096F">
      <w:r>
        <w:t>Stock standard of appropriate cytokine (from PeliKine Toolset Cat.No.M1980).</w:t>
      </w:r>
    </w:p>
    <w:p w14:paraId="47B2F1A2" w14:textId="77777777" w:rsidR="0005096F" w:rsidRDefault="0005096F" w:rsidP="0005096F"/>
    <w:p w14:paraId="36ECA154" w14:textId="71FE4F58" w:rsidR="0005096F" w:rsidRDefault="0005096F" w:rsidP="0042099B">
      <w:pPr>
        <w:pStyle w:val="Heading3"/>
      </w:pPr>
      <w:bookmarkStart w:id="131" w:name="_Toc505262751"/>
      <w:bookmarkStart w:id="132" w:name="_Toc521494772"/>
      <w:r>
        <w:t>Streptavidin-HRP conjugate</w:t>
      </w:r>
      <w:bookmarkEnd w:id="131"/>
      <w:bookmarkEnd w:id="132"/>
      <w:r>
        <w:t xml:space="preserve"> </w:t>
      </w:r>
    </w:p>
    <w:p w14:paraId="2EF5E650" w14:textId="77777777" w:rsidR="0005096F" w:rsidRDefault="0005096F" w:rsidP="0005096F">
      <w:r>
        <w:t>Stock supplied (PeliKine Toolset Cat.No.M2032) diluted 1:5000 for working concentration.</w:t>
      </w:r>
    </w:p>
    <w:p w14:paraId="2A9159E4" w14:textId="77777777" w:rsidR="0005096F" w:rsidRDefault="0005096F" w:rsidP="0005096F"/>
    <w:p w14:paraId="2532369A" w14:textId="32282F13" w:rsidR="0005096F" w:rsidRDefault="0005096F" w:rsidP="0042099B">
      <w:pPr>
        <w:pStyle w:val="Heading3"/>
      </w:pPr>
      <w:bookmarkStart w:id="133" w:name="_Ref504165128"/>
      <w:bookmarkStart w:id="134" w:name="_Toc505262752"/>
      <w:bookmarkStart w:id="135" w:name="_Toc521494773"/>
      <w:r>
        <w:lastRenderedPageBreak/>
        <w:t>Substrate solution (TMB) (detection buffer)</w:t>
      </w:r>
      <w:bookmarkEnd w:id="133"/>
      <w:bookmarkEnd w:id="134"/>
      <w:bookmarkEnd w:id="135"/>
      <w:r>
        <w:t xml:space="preserve"> </w:t>
      </w:r>
    </w:p>
    <w:p w14:paraId="12658352" w14:textId="77777777" w:rsidR="0005096F" w:rsidRPr="00BA2876" w:rsidRDefault="0005096F" w:rsidP="0005096F"/>
    <w:p w14:paraId="5B6B9E4E" w14:textId="77777777" w:rsidR="0005096F" w:rsidRDefault="0005096F" w:rsidP="0005096F">
      <w:r>
        <w:t>MQ</w:t>
      </w:r>
      <w:r>
        <w:tab/>
      </w:r>
      <w:r>
        <w:tab/>
      </w:r>
      <w:r>
        <w:tab/>
      </w:r>
      <w:r>
        <w:tab/>
        <w:t>5.4 ml</w:t>
      </w:r>
    </w:p>
    <w:p w14:paraId="4AA4F50C" w14:textId="77777777" w:rsidR="0005096F" w:rsidRDefault="0005096F" w:rsidP="0005096F">
      <w:r>
        <w:t>Na Acetate buffer</w:t>
      </w:r>
      <w:r>
        <w:tab/>
      </w:r>
      <w:r>
        <w:tab/>
        <w:t>0.6 ml</w:t>
      </w:r>
    </w:p>
    <w:p w14:paraId="3559979D" w14:textId="77777777" w:rsidR="0005096F" w:rsidRDefault="0005096F" w:rsidP="0005096F">
      <w:r>
        <w:t>TMB</w:t>
      </w:r>
      <w:r>
        <w:tab/>
      </w:r>
      <w:r>
        <w:tab/>
      </w:r>
      <w:r>
        <w:tab/>
      </w:r>
      <w:r>
        <w:tab/>
        <w:t>100 µl</w:t>
      </w:r>
    </w:p>
    <w:p w14:paraId="491A3C19" w14:textId="77777777" w:rsidR="0005096F" w:rsidRDefault="0005096F" w:rsidP="0005096F">
      <w:r>
        <w:t>Ureumperoxidase</w:t>
      </w:r>
      <w:r>
        <w:tab/>
      </w:r>
      <w:r>
        <w:tab/>
        <w:t>50 µl</w:t>
      </w:r>
    </w:p>
    <w:p w14:paraId="0E8071AA" w14:textId="77777777" w:rsidR="0005096F" w:rsidRDefault="0005096F" w:rsidP="0005096F"/>
    <w:p w14:paraId="70952D6B" w14:textId="0473A564" w:rsidR="0005096F" w:rsidRDefault="0005096F" w:rsidP="0042099B">
      <w:pPr>
        <w:pStyle w:val="Heading3"/>
      </w:pPr>
      <w:bookmarkStart w:id="136" w:name="_Toc505262753"/>
      <w:bookmarkStart w:id="137" w:name="_Toc521494774"/>
      <w:r>
        <w:t>Stop solution</w:t>
      </w:r>
      <w:bookmarkEnd w:id="136"/>
      <w:bookmarkEnd w:id="137"/>
      <w:r>
        <w:t xml:space="preserve"> </w:t>
      </w:r>
    </w:p>
    <w:p w14:paraId="25FC5796" w14:textId="77777777" w:rsidR="0005096F" w:rsidRDefault="0005096F" w:rsidP="0005096F">
      <w:r>
        <w:t>1M H</w:t>
      </w:r>
      <w:r>
        <w:rPr>
          <w:vertAlign w:val="subscript"/>
        </w:rPr>
        <w:t>2</w:t>
      </w:r>
      <w:r>
        <w:t>SO</w:t>
      </w:r>
      <w:r>
        <w:rPr>
          <w:vertAlign w:val="subscript"/>
        </w:rPr>
        <w:t>4</w:t>
      </w:r>
    </w:p>
    <w:p w14:paraId="5CB8D6C1" w14:textId="77777777" w:rsidR="0005096F" w:rsidRPr="00002B2E" w:rsidRDefault="0005096F" w:rsidP="0005096F"/>
    <w:p w14:paraId="3A138BF8" w14:textId="5E31386E" w:rsidR="0005096F" w:rsidRDefault="0005096F" w:rsidP="0042099B">
      <w:pPr>
        <w:pStyle w:val="Heading3"/>
      </w:pPr>
      <w:bookmarkStart w:id="138" w:name="_Toc505262754"/>
      <w:bookmarkStart w:id="139" w:name="_Toc521494775"/>
      <w:r>
        <w:t>Veronal (VBS) x5 pH 7.4</w:t>
      </w:r>
      <w:bookmarkEnd w:id="138"/>
      <w:bookmarkEnd w:id="139"/>
    </w:p>
    <w:p w14:paraId="1AED8B7A" w14:textId="77777777" w:rsidR="0005096F" w:rsidRDefault="0005096F" w:rsidP="0005096F">
      <w:r>
        <w:t>NaCl</w:t>
      </w:r>
      <w:r>
        <w:tab/>
      </w:r>
      <w:r>
        <w:tab/>
      </w:r>
      <w:r>
        <w:tab/>
      </w:r>
      <w:r>
        <w:tab/>
        <w:t>42.5 g</w:t>
      </w:r>
    </w:p>
    <w:p w14:paraId="260C8DC1" w14:textId="77777777" w:rsidR="0005096F" w:rsidRDefault="0005096F" w:rsidP="0005096F">
      <w:r>
        <w:t>Diethylbarbital</w:t>
      </w:r>
      <w:r>
        <w:tab/>
      </w:r>
      <w:r>
        <w:tab/>
        <w:t>1.875 ml</w:t>
      </w:r>
    </w:p>
    <w:p w14:paraId="4AA6F510" w14:textId="77777777" w:rsidR="0005096F" w:rsidRDefault="0005096F" w:rsidP="0005096F">
      <w:r>
        <w:t>Diethylbarbitiuric acid</w:t>
      </w:r>
      <w:r>
        <w:tab/>
      </w:r>
      <w:r>
        <w:tab/>
        <w:t>1.875 ml</w:t>
      </w:r>
    </w:p>
    <w:p w14:paraId="02143963" w14:textId="77777777" w:rsidR="0005096F" w:rsidRDefault="0005096F" w:rsidP="0005096F"/>
    <w:p w14:paraId="5CEA44E2" w14:textId="2123162E" w:rsidR="0005096F" w:rsidRDefault="0005096F" w:rsidP="0042099B">
      <w:pPr>
        <w:pStyle w:val="Heading3"/>
      </w:pPr>
      <w:bookmarkStart w:id="140" w:name="_Ref504165145"/>
      <w:bookmarkStart w:id="141" w:name="_Toc505262755"/>
      <w:bookmarkStart w:id="142" w:name="_Toc521494776"/>
      <w:r>
        <w:t>GVBS</w:t>
      </w:r>
      <w:bookmarkEnd w:id="140"/>
      <w:bookmarkEnd w:id="141"/>
      <w:bookmarkEnd w:id="142"/>
    </w:p>
    <w:p w14:paraId="22617B9B" w14:textId="77777777" w:rsidR="0005096F" w:rsidRDefault="0005096F" w:rsidP="0005096F">
      <w:r>
        <w:t>VBS x 5</w:t>
      </w:r>
      <w:r>
        <w:tab/>
      </w:r>
      <w:r>
        <w:tab/>
      </w:r>
      <w:r>
        <w:tab/>
      </w:r>
      <w:r>
        <w:tab/>
        <w:t>10 ml</w:t>
      </w:r>
    </w:p>
    <w:p w14:paraId="10CFAA33" w14:textId="77777777" w:rsidR="0005096F" w:rsidRDefault="0005096F" w:rsidP="0005096F">
      <w:r>
        <w:t>10% w/v gelatine</w:t>
      </w:r>
      <w:r>
        <w:tab/>
      </w:r>
      <w:r>
        <w:tab/>
      </w:r>
      <w:r>
        <w:tab/>
        <w:t>0.5 ml</w:t>
      </w:r>
    </w:p>
    <w:p w14:paraId="09C1258C" w14:textId="77777777" w:rsidR="0005096F" w:rsidRDefault="0005096F" w:rsidP="0005096F">
      <w:r>
        <w:t>1M CaCl</w:t>
      </w:r>
      <w:r>
        <w:rPr>
          <w:vertAlign w:val="subscript"/>
        </w:rPr>
        <w:t>2</w:t>
      </w:r>
      <w:r>
        <w:tab/>
      </w:r>
      <w:r>
        <w:tab/>
      </w:r>
      <w:r>
        <w:tab/>
        <w:t>25 µl</w:t>
      </w:r>
    </w:p>
    <w:p w14:paraId="51CA161E" w14:textId="77777777" w:rsidR="0005096F" w:rsidRDefault="0005096F" w:rsidP="0005096F">
      <w:r>
        <w:t>1M MgCl</w:t>
      </w:r>
      <w:r>
        <w:rPr>
          <w:vertAlign w:val="subscript"/>
        </w:rPr>
        <w:t>2</w:t>
      </w:r>
      <w:r>
        <w:tab/>
      </w:r>
      <w:r>
        <w:tab/>
      </w:r>
      <w:r>
        <w:tab/>
        <w:t>12.5 µl</w:t>
      </w:r>
    </w:p>
    <w:p w14:paraId="50BF67D2" w14:textId="77777777" w:rsidR="0005096F" w:rsidRPr="003401A2" w:rsidRDefault="0005096F" w:rsidP="0005096F"/>
    <w:p w14:paraId="59FEC4D8" w14:textId="065B6805" w:rsidR="0005096F" w:rsidRPr="00B75C77" w:rsidRDefault="0005096F" w:rsidP="0042099B">
      <w:pPr>
        <w:pStyle w:val="Heading2"/>
      </w:pPr>
      <w:bookmarkStart w:id="143" w:name="_Toc505262756"/>
      <w:bookmarkStart w:id="144" w:name="_Toc521494777"/>
      <w:r w:rsidRPr="00B75C77">
        <w:lastRenderedPageBreak/>
        <w:t>Antibiotics</w:t>
      </w:r>
      <w:bookmarkEnd w:id="143"/>
      <w:bookmarkEnd w:id="144"/>
    </w:p>
    <w:p w14:paraId="1DD27F58" w14:textId="47BC1085" w:rsidR="0005096F" w:rsidRPr="00B75C77" w:rsidRDefault="0005096F" w:rsidP="000722C7">
      <w:r w:rsidRPr="00B75C77">
        <w:t xml:space="preserve">Antibiotics used in this </w:t>
      </w:r>
      <w:r w:rsidR="000722C7">
        <w:t>study</w:t>
      </w:r>
      <w:r w:rsidRPr="00B75C77">
        <w:t xml:space="preserve"> can be found in </w:t>
      </w:r>
      <w:r w:rsidRPr="00B75C77">
        <w:fldChar w:fldCharType="begin"/>
      </w:r>
      <w:r w:rsidRPr="00B75C77">
        <w:instrText xml:space="preserve"> REF _Ref504129163 \h </w:instrText>
      </w:r>
      <w:r>
        <w:instrText xml:space="preserve"> \* MERGEFORMAT </w:instrText>
      </w:r>
      <w:r w:rsidRPr="00B75C77">
        <w:fldChar w:fldCharType="separate"/>
      </w:r>
      <w:r w:rsidR="00BA1790" w:rsidRPr="00B75C77">
        <w:t xml:space="preserve">Table </w:t>
      </w:r>
      <w:r w:rsidR="00BA1790">
        <w:rPr>
          <w:noProof/>
        </w:rPr>
        <w:t>2.1</w:t>
      </w:r>
      <w:r w:rsidRPr="00B75C77">
        <w:fldChar w:fldCharType="end"/>
      </w:r>
      <w:r w:rsidR="00AB3CB7">
        <w:t>.</w:t>
      </w:r>
      <w:r w:rsidRPr="00B75C77">
        <w:t xml:space="preserve"> Stock solutions were prepared by dissolving the appropriate amount in suitable solvent, then filter sterilized through 0.22 µm filters and stored in -20</w:t>
      </w:r>
      <w:r w:rsidRPr="00B75C77">
        <w:sym w:font="Symbol" w:char="F0B0"/>
      </w:r>
      <w:r w:rsidRPr="00B75C77">
        <w:t>C. When antibiotics were added to liquid media or molten agar, the temperature was always 55</w:t>
      </w:r>
      <w:r w:rsidRPr="00B75C77">
        <w:sym w:font="Symbol" w:char="F0B0"/>
      </w:r>
      <w:r w:rsidRPr="00B75C77">
        <w:t>C or lower.</w:t>
      </w:r>
    </w:p>
    <w:p w14:paraId="2F6C0386" w14:textId="77777777" w:rsidR="0005096F" w:rsidRPr="00B75C77" w:rsidRDefault="0005096F" w:rsidP="0005096F">
      <w:pPr>
        <w:pStyle w:val="Caption"/>
        <w:keepNext/>
      </w:pPr>
    </w:p>
    <w:tbl>
      <w:tblPr>
        <w:tblStyle w:val="TableGrid"/>
        <w:tblW w:w="0" w:type="auto"/>
        <w:tblLook w:val="04A0" w:firstRow="1" w:lastRow="0" w:firstColumn="1" w:lastColumn="0" w:noHBand="0" w:noVBand="1"/>
      </w:tblPr>
      <w:tblGrid>
        <w:gridCol w:w="1746"/>
        <w:gridCol w:w="1763"/>
        <w:gridCol w:w="1461"/>
        <w:gridCol w:w="1759"/>
        <w:gridCol w:w="1759"/>
      </w:tblGrid>
      <w:tr w:rsidR="0005096F" w:rsidRPr="00B75C77" w14:paraId="03AD035C" w14:textId="77777777" w:rsidTr="0005096F">
        <w:tc>
          <w:tcPr>
            <w:tcW w:w="1746" w:type="dxa"/>
            <w:vAlign w:val="center"/>
          </w:tcPr>
          <w:p w14:paraId="5DCFFA21" w14:textId="77777777" w:rsidR="0005096F" w:rsidRPr="00B75C77" w:rsidRDefault="0005096F" w:rsidP="0005096F">
            <w:pPr>
              <w:jc w:val="center"/>
            </w:pPr>
            <w:r w:rsidRPr="00B75C77">
              <w:t>Antibiotic</w:t>
            </w:r>
          </w:p>
        </w:tc>
        <w:tc>
          <w:tcPr>
            <w:tcW w:w="1763" w:type="dxa"/>
            <w:vAlign w:val="center"/>
          </w:tcPr>
          <w:p w14:paraId="0EBBA4A6" w14:textId="77777777" w:rsidR="0005096F" w:rsidRPr="00B75C77" w:rsidRDefault="0005096F" w:rsidP="0005096F">
            <w:pPr>
              <w:jc w:val="center"/>
            </w:pPr>
            <w:r w:rsidRPr="00B75C77">
              <w:t>Stock (mg ml</w:t>
            </w:r>
            <w:r w:rsidRPr="00B75C77">
              <w:rPr>
                <w:vertAlign w:val="superscript"/>
              </w:rPr>
              <w:t>-1</w:t>
            </w:r>
            <w:r w:rsidRPr="00B75C77">
              <w:t>)</w:t>
            </w:r>
          </w:p>
        </w:tc>
        <w:tc>
          <w:tcPr>
            <w:tcW w:w="1461" w:type="dxa"/>
            <w:vAlign w:val="center"/>
          </w:tcPr>
          <w:p w14:paraId="4FA833EB" w14:textId="77777777" w:rsidR="0005096F" w:rsidRPr="00B75C77" w:rsidRDefault="0005096F" w:rsidP="0005096F">
            <w:pPr>
              <w:jc w:val="center"/>
            </w:pPr>
            <w:r w:rsidRPr="00B75C77">
              <w:t>Solvent</w:t>
            </w:r>
          </w:p>
        </w:tc>
        <w:tc>
          <w:tcPr>
            <w:tcW w:w="1759" w:type="dxa"/>
            <w:vAlign w:val="center"/>
          </w:tcPr>
          <w:p w14:paraId="02DCA062" w14:textId="77777777" w:rsidR="0005096F" w:rsidRPr="00B75C77" w:rsidRDefault="0005096F" w:rsidP="0005096F">
            <w:pPr>
              <w:spacing w:line="240" w:lineRule="auto"/>
              <w:jc w:val="center"/>
            </w:pPr>
            <w:r w:rsidRPr="00B75C77">
              <w:rPr>
                <w:i/>
              </w:rPr>
              <w:t xml:space="preserve">E. coli </w:t>
            </w:r>
            <w:r w:rsidRPr="00B75C77">
              <w:t>working concentration (µg ml</w:t>
            </w:r>
            <w:r w:rsidRPr="00B75C77">
              <w:rPr>
                <w:vertAlign w:val="superscript"/>
              </w:rPr>
              <w:t>-1</w:t>
            </w:r>
            <w:r w:rsidRPr="00B75C77">
              <w:t>)</w:t>
            </w:r>
          </w:p>
        </w:tc>
        <w:tc>
          <w:tcPr>
            <w:tcW w:w="1759" w:type="dxa"/>
            <w:vAlign w:val="center"/>
          </w:tcPr>
          <w:p w14:paraId="65017331" w14:textId="26827D01" w:rsidR="0005096F" w:rsidRPr="00B75C77" w:rsidRDefault="00F45958" w:rsidP="0005096F">
            <w:pPr>
              <w:spacing w:line="240" w:lineRule="auto"/>
              <w:jc w:val="center"/>
            </w:pPr>
            <w:r w:rsidRPr="00F45958">
              <w:rPr>
                <w:i/>
                <w:iCs/>
              </w:rPr>
              <w:t>S. aureus</w:t>
            </w:r>
            <w:r w:rsidR="0073580A" w:rsidRPr="0073580A">
              <w:rPr>
                <w:i/>
                <w:iCs/>
              </w:rPr>
              <w:t xml:space="preserve"> </w:t>
            </w:r>
            <w:r w:rsidR="0005096F" w:rsidRPr="00B75C77">
              <w:t>working concentration (µg ml</w:t>
            </w:r>
            <w:r w:rsidR="0005096F" w:rsidRPr="00B75C77">
              <w:rPr>
                <w:vertAlign w:val="superscript"/>
              </w:rPr>
              <w:t>-1</w:t>
            </w:r>
            <w:r w:rsidR="0005096F" w:rsidRPr="00B75C77">
              <w:t>)</w:t>
            </w:r>
          </w:p>
        </w:tc>
      </w:tr>
      <w:tr w:rsidR="0005096F" w:rsidRPr="00B75C77" w14:paraId="022A22A1" w14:textId="77777777" w:rsidTr="0005096F">
        <w:tc>
          <w:tcPr>
            <w:tcW w:w="1746" w:type="dxa"/>
          </w:tcPr>
          <w:p w14:paraId="1F66A1C3" w14:textId="77777777" w:rsidR="0005096F" w:rsidRPr="00B75C77" w:rsidRDefault="0005096F" w:rsidP="0005096F">
            <w:pPr>
              <w:spacing w:line="240" w:lineRule="auto"/>
              <w:rPr>
                <w:rFonts w:cs="Times"/>
              </w:rPr>
            </w:pPr>
            <w:r w:rsidRPr="00B75C77">
              <w:t xml:space="preserve">Ampicillin (Amp) </w:t>
            </w:r>
          </w:p>
        </w:tc>
        <w:tc>
          <w:tcPr>
            <w:tcW w:w="1763" w:type="dxa"/>
          </w:tcPr>
          <w:p w14:paraId="3F58784D" w14:textId="77777777" w:rsidR="0005096F" w:rsidRPr="00B75C77" w:rsidRDefault="0005096F" w:rsidP="0005096F">
            <w:pPr>
              <w:jc w:val="center"/>
            </w:pPr>
            <w:r w:rsidRPr="00B75C77">
              <w:t>100</w:t>
            </w:r>
          </w:p>
        </w:tc>
        <w:tc>
          <w:tcPr>
            <w:tcW w:w="1461" w:type="dxa"/>
          </w:tcPr>
          <w:p w14:paraId="400C003C" w14:textId="77777777" w:rsidR="0005096F" w:rsidRPr="00B75C77" w:rsidRDefault="0005096F" w:rsidP="0005096F">
            <w:pPr>
              <w:jc w:val="center"/>
            </w:pPr>
            <w:r w:rsidRPr="00B75C77">
              <w:t>dH</w:t>
            </w:r>
            <w:r w:rsidRPr="00B75C77">
              <w:rPr>
                <w:vertAlign w:val="subscript"/>
              </w:rPr>
              <w:t>2</w:t>
            </w:r>
            <w:r w:rsidRPr="00B75C77">
              <w:t>O</w:t>
            </w:r>
          </w:p>
        </w:tc>
        <w:tc>
          <w:tcPr>
            <w:tcW w:w="1759" w:type="dxa"/>
          </w:tcPr>
          <w:p w14:paraId="2771C49B" w14:textId="77777777" w:rsidR="0005096F" w:rsidRPr="00B75C77" w:rsidRDefault="0005096F" w:rsidP="0005096F">
            <w:pPr>
              <w:jc w:val="center"/>
            </w:pPr>
            <w:r w:rsidRPr="00B75C77">
              <w:t>100</w:t>
            </w:r>
          </w:p>
        </w:tc>
        <w:tc>
          <w:tcPr>
            <w:tcW w:w="1759" w:type="dxa"/>
          </w:tcPr>
          <w:p w14:paraId="52903ABC" w14:textId="77777777" w:rsidR="0005096F" w:rsidRPr="00B75C77" w:rsidRDefault="0005096F" w:rsidP="0005096F">
            <w:pPr>
              <w:jc w:val="center"/>
            </w:pPr>
            <w:r w:rsidRPr="00B75C77">
              <w:rPr>
                <w:i/>
              </w:rPr>
              <w:t>n/a</w:t>
            </w:r>
          </w:p>
        </w:tc>
      </w:tr>
      <w:tr w:rsidR="0005096F" w:rsidRPr="00B75C77" w14:paraId="47981789" w14:textId="77777777" w:rsidTr="0005096F">
        <w:tc>
          <w:tcPr>
            <w:tcW w:w="1746" w:type="dxa"/>
          </w:tcPr>
          <w:p w14:paraId="257F3648" w14:textId="77777777" w:rsidR="0005096F" w:rsidRPr="00B75C77" w:rsidRDefault="0005096F" w:rsidP="0005096F">
            <w:pPr>
              <w:spacing w:line="240" w:lineRule="auto"/>
              <w:rPr>
                <w:rFonts w:cs="Times"/>
              </w:rPr>
            </w:pPr>
            <w:r w:rsidRPr="00B75C77">
              <w:t xml:space="preserve">Erythromycin (Ery) </w:t>
            </w:r>
          </w:p>
        </w:tc>
        <w:tc>
          <w:tcPr>
            <w:tcW w:w="1763" w:type="dxa"/>
          </w:tcPr>
          <w:p w14:paraId="1C52400D" w14:textId="77777777" w:rsidR="0005096F" w:rsidRPr="00B75C77" w:rsidRDefault="0005096F" w:rsidP="0005096F">
            <w:pPr>
              <w:jc w:val="center"/>
            </w:pPr>
            <w:r w:rsidRPr="00B75C77">
              <w:t>5</w:t>
            </w:r>
          </w:p>
        </w:tc>
        <w:tc>
          <w:tcPr>
            <w:tcW w:w="1461" w:type="dxa"/>
          </w:tcPr>
          <w:p w14:paraId="1A6FFFAD" w14:textId="77777777" w:rsidR="0005096F" w:rsidRPr="00B75C77" w:rsidRDefault="0005096F" w:rsidP="0005096F">
            <w:pPr>
              <w:spacing w:line="240" w:lineRule="auto"/>
              <w:jc w:val="center"/>
            </w:pPr>
            <w:r w:rsidRPr="00B75C77">
              <w:t>100% v/v ethanol</w:t>
            </w:r>
          </w:p>
        </w:tc>
        <w:tc>
          <w:tcPr>
            <w:tcW w:w="1759" w:type="dxa"/>
          </w:tcPr>
          <w:p w14:paraId="55B0583A" w14:textId="77777777" w:rsidR="0005096F" w:rsidRPr="00B75C77" w:rsidRDefault="0005096F" w:rsidP="0005096F">
            <w:pPr>
              <w:jc w:val="center"/>
              <w:rPr>
                <w:i/>
              </w:rPr>
            </w:pPr>
            <w:r w:rsidRPr="00B75C77">
              <w:rPr>
                <w:i/>
              </w:rPr>
              <w:t>n/a</w:t>
            </w:r>
          </w:p>
        </w:tc>
        <w:tc>
          <w:tcPr>
            <w:tcW w:w="1759" w:type="dxa"/>
          </w:tcPr>
          <w:p w14:paraId="693594BD" w14:textId="77777777" w:rsidR="0005096F" w:rsidRPr="00B75C77" w:rsidRDefault="0005096F" w:rsidP="0005096F">
            <w:pPr>
              <w:jc w:val="center"/>
            </w:pPr>
            <w:r w:rsidRPr="00B75C77">
              <w:t>5</w:t>
            </w:r>
          </w:p>
        </w:tc>
      </w:tr>
      <w:tr w:rsidR="0005096F" w:rsidRPr="00B75C77" w14:paraId="0CCC9539" w14:textId="77777777" w:rsidTr="0005096F">
        <w:tc>
          <w:tcPr>
            <w:tcW w:w="1746" w:type="dxa"/>
          </w:tcPr>
          <w:p w14:paraId="30CBCCCB" w14:textId="77777777" w:rsidR="0005096F" w:rsidRPr="00B75C77" w:rsidRDefault="0005096F" w:rsidP="0005096F">
            <w:pPr>
              <w:spacing w:line="240" w:lineRule="auto"/>
              <w:rPr>
                <w:rFonts w:cs="Times"/>
              </w:rPr>
            </w:pPr>
            <w:r w:rsidRPr="00B75C77">
              <w:t xml:space="preserve">Kanamycin (Kan) </w:t>
            </w:r>
          </w:p>
        </w:tc>
        <w:tc>
          <w:tcPr>
            <w:tcW w:w="1763" w:type="dxa"/>
          </w:tcPr>
          <w:p w14:paraId="157C626A" w14:textId="77777777" w:rsidR="0005096F" w:rsidRPr="00B75C77" w:rsidRDefault="0005096F" w:rsidP="0005096F">
            <w:pPr>
              <w:jc w:val="center"/>
            </w:pPr>
            <w:r w:rsidRPr="00B75C77">
              <w:t>50</w:t>
            </w:r>
          </w:p>
        </w:tc>
        <w:tc>
          <w:tcPr>
            <w:tcW w:w="1461" w:type="dxa"/>
          </w:tcPr>
          <w:p w14:paraId="5FD827BD" w14:textId="77777777" w:rsidR="0005096F" w:rsidRPr="00B75C77" w:rsidRDefault="0005096F" w:rsidP="0005096F">
            <w:pPr>
              <w:jc w:val="center"/>
            </w:pPr>
            <w:r w:rsidRPr="00B75C77">
              <w:t>dH</w:t>
            </w:r>
            <w:r w:rsidRPr="00B75C77">
              <w:rPr>
                <w:vertAlign w:val="subscript"/>
              </w:rPr>
              <w:t>2</w:t>
            </w:r>
            <w:r w:rsidRPr="00B75C77">
              <w:t>O</w:t>
            </w:r>
          </w:p>
        </w:tc>
        <w:tc>
          <w:tcPr>
            <w:tcW w:w="1759" w:type="dxa"/>
          </w:tcPr>
          <w:p w14:paraId="02797673" w14:textId="77777777" w:rsidR="0005096F" w:rsidRPr="00B75C77" w:rsidRDefault="0005096F" w:rsidP="0005096F">
            <w:pPr>
              <w:jc w:val="center"/>
            </w:pPr>
            <w:r w:rsidRPr="00B75C77">
              <w:rPr>
                <w:i/>
              </w:rPr>
              <w:t>n/a</w:t>
            </w:r>
          </w:p>
        </w:tc>
        <w:tc>
          <w:tcPr>
            <w:tcW w:w="1759" w:type="dxa"/>
          </w:tcPr>
          <w:p w14:paraId="08C1C5C4" w14:textId="77777777" w:rsidR="0005096F" w:rsidRPr="00B75C77" w:rsidRDefault="0005096F" w:rsidP="0005096F">
            <w:pPr>
              <w:jc w:val="center"/>
            </w:pPr>
            <w:r w:rsidRPr="00B75C77">
              <w:t>50</w:t>
            </w:r>
          </w:p>
        </w:tc>
      </w:tr>
      <w:tr w:rsidR="0005096F" w:rsidRPr="00B75C77" w14:paraId="118C845F" w14:textId="77777777" w:rsidTr="0005096F">
        <w:tc>
          <w:tcPr>
            <w:tcW w:w="1746" w:type="dxa"/>
          </w:tcPr>
          <w:p w14:paraId="1F856BD7" w14:textId="77777777" w:rsidR="0005096F" w:rsidRPr="00B75C77" w:rsidRDefault="0005096F" w:rsidP="0005096F">
            <w:pPr>
              <w:spacing w:line="240" w:lineRule="auto"/>
              <w:rPr>
                <w:rFonts w:cs="Times"/>
              </w:rPr>
            </w:pPr>
            <w:r w:rsidRPr="00B75C77">
              <w:t xml:space="preserve">Lincomycin (Lin) </w:t>
            </w:r>
          </w:p>
        </w:tc>
        <w:tc>
          <w:tcPr>
            <w:tcW w:w="1763" w:type="dxa"/>
          </w:tcPr>
          <w:p w14:paraId="5C86CDE8" w14:textId="77777777" w:rsidR="0005096F" w:rsidRPr="00B75C77" w:rsidRDefault="0005096F" w:rsidP="0005096F">
            <w:pPr>
              <w:jc w:val="center"/>
            </w:pPr>
            <w:r w:rsidRPr="00B75C77">
              <w:t>25</w:t>
            </w:r>
          </w:p>
        </w:tc>
        <w:tc>
          <w:tcPr>
            <w:tcW w:w="1461" w:type="dxa"/>
          </w:tcPr>
          <w:p w14:paraId="3A961612" w14:textId="77777777" w:rsidR="0005096F" w:rsidRPr="00B75C77" w:rsidRDefault="0005096F" w:rsidP="0005096F">
            <w:pPr>
              <w:spacing w:line="240" w:lineRule="auto"/>
              <w:jc w:val="center"/>
            </w:pPr>
            <w:r w:rsidRPr="00B75C77">
              <w:t>50% v/v ethanol</w:t>
            </w:r>
          </w:p>
        </w:tc>
        <w:tc>
          <w:tcPr>
            <w:tcW w:w="1759" w:type="dxa"/>
          </w:tcPr>
          <w:p w14:paraId="2AD993BF" w14:textId="77777777" w:rsidR="0005096F" w:rsidRPr="00B75C77" w:rsidRDefault="0005096F" w:rsidP="0005096F">
            <w:pPr>
              <w:jc w:val="center"/>
            </w:pPr>
            <w:r w:rsidRPr="00B75C77">
              <w:rPr>
                <w:i/>
              </w:rPr>
              <w:t>n/a</w:t>
            </w:r>
          </w:p>
        </w:tc>
        <w:tc>
          <w:tcPr>
            <w:tcW w:w="1759" w:type="dxa"/>
          </w:tcPr>
          <w:p w14:paraId="7805CCBE" w14:textId="77777777" w:rsidR="0005096F" w:rsidRPr="00B75C77" w:rsidRDefault="0005096F" w:rsidP="0005096F">
            <w:pPr>
              <w:jc w:val="center"/>
            </w:pPr>
            <w:r w:rsidRPr="00B75C77">
              <w:t>25</w:t>
            </w:r>
          </w:p>
        </w:tc>
      </w:tr>
      <w:tr w:rsidR="0005096F" w:rsidRPr="00B75C77" w14:paraId="2CC4C7DD" w14:textId="77777777" w:rsidTr="0005096F">
        <w:tc>
          <w:tcPr>
            <w:tcW w:w="1746" w:type="dxa"/>
          </w:tcPr>
          <w:p w14:paraId="56BEE0FD" w14:textId="77777777" w:rsidR="0005096F" w:rsidRPr="00B75C77" w:rsidRDefault="0005096F" w:rsidP="0005096F">
            <w:pPr>
              <w:spacing w:line="240" w:lineRule="auto"/>
              <w:rPr>
                <w:rFonts w:cs="Times"/>
              </w:rPr>
            </w:pPr>
            <w:r w:rsidRPr="00B75C77">
              <w:t xml:space="preserve">Tetracycline (Tet) </w:t>
            </w:r>
          </w:p>
        </w:tc>
        <w:tc>
          <w:tcPr>
            <w:tcW w:w="1763" w:type="dxa"/>
          </w:tcPr>
          <w:p w14:paraId="73CA37C1" w14:textId="77777777" w:rsidR="0005096F" w:rsidRPr="00B75C77" w:rsidRDefault="0005096F" w:rsidP="0005096F">
            <w:pPr>
              <w:jc w:val="center"/>
            </w:pPr>
            <w:r w:rsidRPr="00B75C77">
              <w:t>5</w:t>
            </w:r>
          </w:p>
        </w:tc>
        <w:tc>
          <w:tcPr>
            <w:tcW w:w="1461" w:type="dxa"/>
          </w:tcPr>
          <w:p w14:paraId="2FC9CBE5" w14:textId="77777777" w:rsidR="0005096F" w:rsidRPr="00B75C77" w:rsidRDefault="0005096F" w:rsidP="0005096F">
            <w:pPr>
              <w:spacing w:line="240" w:lineRule="auto"/>
              <w:jc w:val="center"/>
            </w:pPr>
            <w:r w:rsidRPr="00B75C77">
              <w:t>100% v/v ethanol</w:t>
            </w:r>
          </w:p>
        </w:tc>
        <w:tc>
          <w:tcPr>
            <w:tcW w:w="1759" w:type="dxa"/>
          </w:tcPr>
          <w:p w14:paraId="6B9FCF81" w14:textId="77777777" w:rsidR="0005096F" w:rsidRPr="00B75C77" w:rsidRDefault="0005096F" w:rsidP="0005096F">
            <w:pPr>
              <w:jc w:val="center"/>
            </w:pPr>
            <w:r w:rsidRPr="00B75C77">
              <w:rPr>
                <w:i/>
              </w:rPr>
              <w:t>n/a</w:t>
            </w:r>
          </w:p>
        </w:tc>
        <w:tc>
          <w:tcPr>
            <w:tcW w:w="1759" w:type="dxa"/>
          </w:tcPr>
          <w:p w14:paraId="6CE8745B" w14:textId="77777777" w:rsidR="0005096F" w:rsidRPr="00B75C77" w:rsidRDefault="0005096F" w:rsidP="0005096F">
            <w:pPr>
              <w:jc w:val="center"/>
            </w:pPr>
            <w:r w:rsidRPr="00B75C77">
              <w:t>5</w:t>
            </w:r>
          </w:p>
        </w:tc>
      </w:tr>
    </w:tbl>
    <w:p w14:paraId="1434260E" w14:textId="77777777" w:rsidR="0005096F" w:rsidRPr="00B75C77" w:rsidRDefault="0005096F" w:rsidP="0005096F">
      <w:pPr>
        <w:pStyle w:val="NoSpacing"/>
      </w:pPr>
      <w:bookmarkStart w:id="145" w:name="_Ref504129163"/>
      <w:bookmarkStart w:id="146" w:name="_Toc505354542"/>
      <w:r w:rsidRPr="00B75C77">
        <w:t xml:space="preserve">Table </w:t>
      </w:r>
      <w:r w:rsidR="00AE6915">
        <w:rPr>
          <w:noProof/>
        </w:rPr>
        <w:fldChar w:fldCharType="begin"/>
      </w:r>
      <w:r w:rsidR="00AE6915">
        <w:rPr>
          <w:noProof/>
        </w:rPr>
        <w:instrText xml:space="preserve"> STYLEREF 1 \s </w:instrText>
      </w:r>
      <w:r w:rsidR="00AE6915">
        <w:rPr>
          <w:noProof/>
        </w:rPr>
        <w:fldChar w:fldCharType="separate"/>
      </w:r>
      <w:r w:rsidR="00BA1790">
        <w:rPr>
          <w:noProof/>
        </w:rPr>
        <w:t>2</w:t>
      </w:r>
      <w:r w:rsidR="00AE6915">
        <w:rPr>
          <w:noProof/>
        </w:rPr>
        <w:fldChar w:fldCharType="end"/>
      </w:r>
      <w:r>
        <w:t>.</w:t>
      </w:r>
      <w:r w:rsidR="00AE6915">
        <w:rPr>
          <w:noProof/>
        </w:rPr>
        <w:fldChar w:fldCharType="begin"/>
      </w:r>
      <w:r w:rsidR="00AE6915">
        <w:rPr>
          <w:noProof/>
        </w:rPr>
        <w:instrText xml:space="preserve"> SEQ Table \* ARABIC \s 1 </w:instrText>
      </w:r>
      <w:r w:rsidR="00AE6915">
        <w:rPr>
          <w:noProof/>
        </w:rPr>
        <w:fldChar w:fldCharType="separate"/>
      </w:r>
      <w:r w:rsidR="00BA1790">
        <w:rPr>
          <w:noProof/>
        </w:rPr>
        <w:t>1</w:t>
      </w:r>
      <w:r w:rsidR="00AE6915">
        <w:rPr>
          <w:noProof/>
        </w:rPr>
        <w:fldChar w:fldCharType="end"/>
      </w:r>
      <w:bookmarkEnd w:id="145"/>
      <w:r w:rsidRPr="00B75C77">
        <w:t xml:space="preserve"> Stock solutions and concentrations for antibiotics</w:t>
      </w:r>
      <w:bookmarkEnd w:id="146"/>
    </w:p>
    <w:p w14:paraId="2FA4A67A" w14:textId="77777777" w:rsidR="0005096F" w:rsidRPr="00B75C77" w:rsidRDefault="0005096F" w:rsidP="0005096F"/>
    <w:p w14:paraId="5A93636C" w14:textId="54F30F23" w:rsidR="0005096F" w:rsidRDefault="0005096F" w:rsidP="0042099B">
      <w:pPr>
        <w:pStyle w:val="Heading2"/>
      </w:pPr>
      <w:bookmarkStart w:id="147" w:name="_Ref504137360"/>
      <w:bookmarkStart w:id="148" w:name="_Toc505262757"/>
      <w:bookmarkStart w:id="149" w:name="_Toc521494778"/>
      <w:r w:rsidRPr="00B75C77">
        <w:t>Bacterial Strains</w:t>
      </w:r>
      <w:bookmarkEnd w:id="147"/>
      <w:bookmarkEnd w:id="148"/>
      <w:bookmarkEnd w:id="149"/>
    </w:p>
    <w:p w14:paraId="6359FC8D" w14:textId="77777777" w:rsidR="0005096F" w:rsidRPr="00E12BFD" w:rsidRDefault="0005096F" w:rsidP="0005096F"/>
    <w:p w14:paraId="0E3A90A8" w14:textId="2F9103D6" w:rsidR="0005096F" w:rsidRDefault="00DA65D3" w:rsidP="0042099B">
      <w:pPr>
        <w:pStyle w:val="Heading3"/>
      </w:pPr>
      <w:bookmarkStart w:id="150" w:name="_Toc505262758"/>
      <w:bookmarkStart w:id="151" w:name="_Toc521494779"/>
      <w:r>
        <w:rPr>
          <w:i/>
          <w:iCs/>
        </w:rPr>
        <w:t>Staphylococcus</w:t>
      </w:r>
      <w:r w:rsidR="00F45958" w:rsidRPr="00F45958">
        <w:rPr>
          <w:i/>
          <w:iCs/>
        </w:rPr>
        <w:t xml:space="preserve"> aureus</w:t>
      </w:r>
      <w:r w:rsidR="0073580A" w:rsidRPr="0073580A">
        <w:rPr>
          <w:i/>
          <w:iCs/>
        </w:rPr>
        <w:t xml:space="preserve"> </w:t>
      </w:r>
      <w:r w:rsidR="0005096F" w:rsidRPr="00B75C77">
        <w:t>strains</w:t>
      </w:r>
      <w:bookmarkEnd w:id="150"/>
      <w:bookmarkEnd w:id="151"/>
    </w:p>
    <w:p w14:paraId="77CC31ED" w14:textId="77777777" w:rsidR="0005096F" w:rsidRPr="00E12BFD" w:rsidRDefault="0005096F" w:rsidP="0005096F"/>
    <w:p w14:paraId="6FA45A70" w14:textId="7FEAEBC3" w:rsidR="0005096F" w:rsidRDefault="0005096F" w:rsidP="000722C7">
      <w:r w:rsidRPr="00B75C77">
        <w:t xml:space="preserve"> All</w:t>
      </w:r>
      <w:r w:rsidR="0073580A" w:rsidRPr="0073580A">
        <w:rPr>
          <w:i/>
          <w:iCs/>
        </w:rPr>
        <w:t xml:space="preserve"> </w:t>
      </w:r>
      <w:r w:rsidR="00DA65D3" w:rsidRPr="00DA65D3">
        <w:rPr>
          <w:i/>
          <w:iCs/>
        </w:rPr>
        <w:t>S</w:t>
      </w:r>
      <w:r w:rsidR="00DA65D3">
        <w:rPr>
          <w:i/>
          <w:iCs/>
        </w:rPr>
        <w:t>taphylococcus aureus (</w:t>
      </w:r>
      <w:r w:rsidR="00F45958" w:rsidRPr="00DA65D3">
        <w:rPr>
          <w:i/>
          <w:iCs/>
        </w:rPr>
        <w:t>S</w:t>
      </w:r>
      <w:r w:rsidR="00F45958" w:rsidRPr="00F45958">
        <w:rPr>
          <w:i/>
          <w:iCs/>
        </w:rPr>
        <w:t>. aureus</w:t>
      </w:r>
      <w:r w:rsidR="00DA65D3">
        <w:rPr>
          <w:i/>
          <w:iCs/>
        </w:rPr>
        <w:t>)</w:t>
      </w:r>
      <w:r w:rsidR="0073580A" w:rsidRPr="0073580A">
        <w:rPr>
          <w:i/>
          <w:iCs/>
        </w:rPr>
        <w:t xml:space="preserve"> </w:t>
      </w:r>
      <w:r w:rsidRPr="00B75C77">
        <w:t xml:space="preserve">strains that were used are listed in </w:t>
      </w:r>
      <w:r w:rsidR="000722C7">
        <w:t>Table 2.2</w:t>
      </w:r>
      <w:r w:rsidRPr="00B75C77">
        <w:t>. All strains were grown from</w:t>
      </w:r>
      <w:r>
        <w:t xml:space="preserve"> bacterial storage beads</w:t>
      </w:r>
      <w:r w:rsidRPr="00B75C77">
        <w:t xml:space="preserve"> </w:t>
      </w:r>
      <w:r>
        <w:t xml:space="preserve">(Fisher Scientific) </w:t>
      </w:r>
      <w:r w:rsidRPr="00B75C77">
        <w:t>stored at -80</w:t>
      </w:r>
      <w:r w:rsidRPr="00B75C77">
        <w:sym w:font="Symbol" w:char="F0B0"/>
      </w:r>
      <w:r w:rsidRPr="00B75C77">
        <w:t>C and cultured in either normal BHI plates or plates made with appropriate antibiotics to retain specific strain resistance markers. Before each animal experiment, a fresh plate was grown, else it was stored wrapped in Parafilm® at 4</w:t>
      </w:r>
      <w:r w:rsidRPr="00B75C77">
        <w:sym w:font="Symbol" w:char="F0B0"/>
      </w:r>
      <w:r>
        <w:t>C</w:t>
      </w:r>
      <w:r w:rsidRPr="00B75C77">
        <w:t>,</w:t>
      </w:r>
      <w:r>
        <w:t xml:space="preserve"> </w:t>
      </w:r>
      <w:r w:rsidRPr="00B75C77">
        <w:t>no more than 2 weeks.</w:t>
      </w:r>
    </w:p>
    <w:p w14:paraId="0F2E78F2" w14:textId="77777777" w:rsidR="0005096F" w:rsidRPr="00B75C77" w:rsidRDefault="0005096F" w:rsidP="0005096F"/>
    <w:p w14:paraId="04E291F1" w14:textId="2B955F63" w:rsidR="0005096F" w:rsidRPr="00B75C77" w:rsidRDefault="0005096F" w:rsidP="0005096F">
      <w:r w:rsidRPr="00B75C77">
        <w:t>Bacteria are grown aerobically in liquid media at 37</w:t>
      </w:r>
      <w:r w:rsidRPr="00B75C77">
        <w:sym w:font="Symbol" w:char="F0B0"/>
      </w:r>
      <w:r w:rsidRPr="00B75C77">
        <w:t xml:space="preserve">C. An overnight culture was created by inoculating 5ml of BHI broth with a single colony and placing it on a rotary shaker at 250 rpm. Exponential phase growth was achieved by inoculating 50ml BHI broth with 0.5 ml of overnight broth in 250 ml conical flask and incubated for around 2 </w:t>
      </w:r>
      <w:r w:rsidR="009303B5">
        <w:t>h</w:t>
      </w:r>
      <w:r w:rsidRPr="00B75C77">
        <w:t xml:space="preserve"> </w:t>
      </w:r>
      <w:r>
        <w:t>on a rotating shaker at 250 rpm</w:t>
      </w:r>
      <w:r w:rsidRPr="00B75C77">
        <w:t>, 37</w:t>
      </w:r>
      <w:r w:rsidRPr="00B75C77">
        <w:sym w:font="Symbol" w:char="F0B0"/>
      </w:r>
      <w:r w:rsidRPr="00B75C77">
        <w:t>C.</w:t>
      </w:r>
    </w:p>
    <w:tbl>
      <w:tblPr>
        <w:tblStyle w:val="TableGrid"/>
        <w:tblW w:w="0" w:type="auto"/>
        <w:tblInd w:w="-5" w:type="dxa"/>
        <w:tblLook w:val="04A0" w:firstRow="1" w:lastRow="0" w:firstColumn="1" w:lastColumn="0" w:noHBand="0" w:noVBand="1"/>
      </w:tblPr>
      <w:tblGrid>
        <w:gridCol w:w="2783"/>
        <w:gridCol w:w="2893"/>
        <w:gridCol w:w="2817"/>
      </w:tblGrid>
      <w:tr w:rsidR="0005096F" w:rsidRPr="00B75C77" w14:paraId="24D94CE1" w14:textId="77777777" w:rsidTr="0005096F">
        <w:tc>
          <w:tcPr>
            <w:tcW w:w="2783" w:type="dxa"/>
          </w:tcPr>
          <w:p w14:paraId="03057C9B" w14:textId="77777777" w:rsidR="0005096F" w:rsidRPr="00285927" w:rsidRDefault="0005096F" w:rsidP="0005096F">
            <w:pPr>
              <w:rPr>
                <w:b/>
              </w:rPr>
            </w:pPr>
            <w:r w:rsidRPr="00285927">
              <w:rPr>
                <w:b/>
              </w:rPr>
              <w:t>Strain</w:t>
            </w:r>
          </w:p>
        </w:tc>
        <w:tc>
          <w:tcPr>
            <w:tcW w:w="2893" w:type="dxa"/>
          </w:tcPr>
          <w:p w14:paraId="048A06AD" w14:textId="77777777" w:rsidR="0005096F" w:rsidRPr="00285927" w:rsidRDefault="0005096F" w:rsidP="0005096F">
            <w:pPr>
              <w:rPr>
                <w:b/>
              </w:rPr>
            </w:pPr>
            <w:r w:rsidRPr="00285927">
              <w:rPr>
                <w:b/>
              </w:rPr>
              <w:t xml:space="preserve">Description </w:t>
            </w:r>
          </w:p>
        </w:tc>
        <w:tc>
          <w:tcPr>
            <w:tcW w:w="2817" w:type="dxa"/>
          </w:tcPr>
          <w:p w14:paraId="3E2ECF73" w14:textId="77777777" w:rsidR="0005096F" w:rsidRPr="00285927" w:rsidRDefault="0005096F" w:rsidP="0005096F">
            <w:pPr>
              <w:rPr>
                <w:b/>
              </w:rPr>
            </w:pPr>
            <w:r w:rsidRPr="00285927">
              <w:rPr>
                <w:b/>
              </w:rPr>
              <w:t>Reference</w:t>
            </w:r>
          </w:p>
        </w:tc>
      </w:tr>
      <w:tr w:rsidR="0005096F" w:rsidRPr="00B75C77" w14:paraId="7C6F64CC" w14:textId="77777777" w:rsidTr="0005096F">
        <w:tc>
          <w:tcPr>
            <w:tcW w:w="2783" w:type="dxa"/>
          </w:tcPr>
          <w:p w14:paraId="3F6723B0" w14:textId="77777777" w:rsidR="0005096F" w:rsidRPr="00B75C77" w:rsidRDefault="0005096F" w:rsidP="0005096F">
            <w:r w:rsidRPr="00B75C77">
              <w:t>SH1000</w:t>
            </w:r>
          </w:p>
        </w:tc>
        <w:tc>
          <w:tcPr>
            <w:tcW w:w="2893" w:type="dxa"/>
          </w:tcPr>
          <w:p w14:paraId="72D0E981" w14:textId="77777777" w:rsidR="0005096F" w:rsidRPr="00B75C77" w:rsidRDefault="0005096F" w:rsidP="0005096F">
            <w:pPr>
              <w:spacing w:line="240" w:lineRule="auto"/>
              <w:rPr>
                <w:rFonts w:cs="Times"/>
              </w:rPr>
            </w:pPr>
            <w:r w:rsidRPr="00B75C77">
              <w:t xml:space="preserve">Functional </w:t>
            </w:r>
            <w:r w:rsidRPr="00B75C77">
              <w:rPr>
                <w:rFonts w:cs="Times"/>
                <w:i/>
                <w:iCs/>
              </w:rPr>
              <w:t>rsbU</w:t>
            </w:r>
            <w:r w:rsidRPr="00B75C77">
              <w:rPr>
                <w:position w:val="16"/>
                <w:sz w:val="21"/>
                <w:szCs w:val="21"/>
              </w:rPr>
              <w:t xml:space="preserve">+ </w:t>
            </w:r>
            <w:r w:rsidRPr="00B75C77">
              <w:t xml:space="preserve">derivative of 8325-4 </w:t>
            </w:r>
          </w:p>
        </w:tc>
        <w:tc>
          <w:tcPr>
            <w:tcW w:w="2817" w:type="dxa"/>
          </w:tcPr>
          <w:p w14:paraId="539B0082" w14:textId="40EB118E" w:rsidR="0005096F" w:rsidRPr="00B75C77" w:rsidRDefault="0005096F" w:rsidP="00F71621">
            <w:r w:rsidRPr="00B75C77">
              <w:fldChar w:fldCharType="begin" w:fldLock="1"/>
            </w:r>
            <w:r w:rsidR="00B145F9">
              <w:instrText>ADDIN CSL_CITATION { "citationItems" : [ { "id" : "ITEM-1", "itemData" : { "DOI" : "10.1128/JB.184.19.5457-5467.2002", "ISBN" : "0021-9193 (Print)$\\$n0021-9193 (Linking)", "ISSN" : "00219193", "PMID" : "12218034", "abstract" : "The accessory sigma factor sigmaB controls a general stress response that is thought to be important for Staphylococcus aureus survival and may contribute to virulence. The strain of choice for genetic studies, 8325-4, carries a small deletion in rsbU, which encodes a positive regulator of sigmaB activity. Consequently, to enable the role of sigmaB in virulence to be addressed, we constructed an rsbU(+) derivative, SH1000, using a method that does not leave behind an antibiotic resistance marker. The phenotypic properties of SH1000 (8325-4 rsbU(+)) were characterized and compared to those of 8325-4, the rsbU mutant, parent strain. A recognition site for sigmaB was located in the promoter region of katA, the gene encoding the sole catalase of S. aureus, by primer extension analysis. However, catalase expression and activity were similar in SH1000 (8325-4 rsbU(+)), suggesting that this promoter may have a minor role in catalase expression under normal conditions. Restoration of sigmaB activity in SH1000 (8325-4 rsbU(+)) resulted in a marked decrease in the levels of the exoproteins SspA and Hla, and this is likely to be mediated by reduced expression of agr in this strain. By using Western blotting and a sarA-lacZ reporter assay, the levels of SarA were found to be similar in strains 8325-4 and SH1000 (8325-4 rsbU(+)) and sigB mutant derivatives of these strains. This finding contrasts with previous reports that suggested that SarA expression levels are altered when they are measured transcriptionally. Inactivation of sarA in each of these strains resulted in an expected decrease in agr expression; however, the relative level of agr in SH1000 (8325-4 rsbU(+)) remained less than the relative levels in 8325-4 and the sigB mutant derivatives. We suggest that SarA is not likely to be the effector in the overall sigmaB-mediated effect on agr expression.", "author" : [ { "dropping-particle" : "", "family" : "Horsburgh", "given" : "Malcolm J", "non-dropping-particle" : "", "parse-names" : false, "suffix" : "" }, { "dropping-particle" : "", "family" : "Aish", "given" : "Joanne L", "non-dropping-particle" : "", "parse-names" : false, "suffix" : "" }, { "dropping-particle" : "", "family" : "White", "given" : "Ian J", "non-dropping-particle" : "", "parse-names" : false, "suffix" : "" }, { "dropping-particle" : "", "family" : "Shaw", "given" : "Les", "non-dropping-particle" : "", "parse-names" : false, "suffix" : "" }, { "dropping-particle" : "", "family" : "Lithgow", "given" : "James K", "non-dropping-particle" : "", "parse-names" : false, "suffix" : "" }, { "dropping-particle" : "", "family" : "Foster", "given" : "Simon J", "non-dropping-particle" : "", "parse-names" : false, "suffix" : "" } ], "container-title" : "Journal of Bacteriology", "id" : "ITEM-1", "issue" : "19", "issued" : { "date-parts" : [ [ "2002" ] ] }, "page" : "5457-5467", "title" : "\u03b4bmodulates virulence determinant expression and stress resistance: Characterization of a functional rsbU strain derived from Staphylococcus aureus 8325-4", "type" : "article-journal", "volume" : "184" }, "uris" : [ "http://www.mendeley.com/documents/?uuid=aec7ee9b-365d-4832-ae84-40eb15d553a3" ] } ], "mendeley" : { "formattedCitation" : "(Horsburgh &lt;i&gt;et al.&lt;/i&gt;, 2002)", "plainTextFormattedCitation" : "(Horsburgh et al., 2002)", "previouslyFormattedCitation" : "(Horsburgh &lt;i&gt;et al.&lt;/i&gt;, 2002)" }, "properties" : {  }, "schema" : "https://github.com/citation-style-language/schema/raw/master/csl-citation.json" }</w:instrText>
            </w:r>
            <w:r w:rsidRPr="00B75C77">
              <w:fldChar w:fldCharType="separate"/>
            </w:r>
            <w:r w:rsidR="00F71621" w:rsidRPr="00F71621">
              <w:rPr>
                <w:noProof/>
              </w:rPr>
              <w:t xml:space="preserve">(Horsburgh </w:t>
            </w:r>
            <w:r w:rsidR="00F71621" w:rsidRPr="00F71621">
              <w:rPr>
                <w:i/>
                <w:noProof/>
              </w:rPr>
              <w:t>et al.</w:t>
            </w:r>
            <w:r w:rsidR="00F71621" w:rsidRPr="00F71621">
              <w:rPr>
                <w:noProof/>
              </w:rPr>
              <w:t>, 2002)</w:t>
            </w:r>
            <w:r w:rsidRPr="00B75C77">
              <w:fldChar w:fldCharType="end"/>
            </w:r>
          </w:p>
        </w:tc>
      </w:tr>
      <w:tr w:rsidR="0005096F" w:rsidRPr="00B75C77" w14:paraId="35034437" w14:textId="77777777" w:rsidTr="0005096F">
        <w:tc>
          <w:tcPr>
            <w:tcW w:w="2783" w:type="dxa"/>
          </w:tcPr>
          <w:p w14:paraId="587AE3B0" w14:textId="77777777" w:rsidR="0005096F" w:rsidRPr="00B75C77" w:rsidRDefault="0005096F" w:rsidP="0005096F">
            <w:r w:rsidRPr="00B75C77">
              <w:t>USA300 JE2</w:t>
            </w:r>
          </w:p>
        </w:tc>
        <w:tc>
          <w:tcPr>
            <w:tcW w:w="2893" w:type="dxa"/>
          </w:tcPr>
          <w:p w14:paraId="7D7DC142" w14:textId="77777777" w:rsidR="0005096F" w:rsidRPr="00B75C77" w:rsidRDefault="0005096F" w:rsidP="0005096F">
            <w:pPr>
              <w:spacing w:line="240" w:lineRule="auto"/>
              <w:rPr>
                <w:rFonts w:cs="Times"/>
              </w:rPr>
            </w:pPr>
            <w:r w:rsidRPr="00B75C77">
              <w:t>Plasmid cured USA300_FPR3757, Met</w:t>
            </w:r>
            <w:r w:rsidRPr="00B75C77">
              <w:rPr>
                <w:vertAlign w:val="superscript"/>
              </w:rPr>
              <w:t>R</w:t>
            </w:r>
            <w:r w:rsidRPr="00B75C77">
              <w:rPr>
                <w:position w:val="16"/>
                <w:sz w:val="21"/>
                <w:szCs w:val="21"/>
              </w:rPr>
              <w:t xml:space="preserve"> </w:t>
            </w:r>
          </w:p>
        </w:tc>
        <w:tc>
          <w:tcPr>
            <w:tcW w:w="2817" w:type="dxa"/>
          </w:tcPr>
          <w:p w14:paraId="5C6BF783" w14:textId="531E24B1" w:rsidR="0005096F" w:rsidRPr="00B75C77" w:rsidRDefault="0005096F" w:rsidP="00F71621">
            <w:r w:rsidRPr="00B75C77">
              <w:fldChar w:fldCharType="begin" w:fldLock="1"/>
            </w:r>
            <w:r w:rsidR="00B145F9">
              <w:instrText>ADDIN CSL_CITATION { "citationItems" : [ { "id" : "ITEM-1", "itemData" : { "DOI" : "10.1128/mBio.00537-12", "ISBN" : "2150-7511 (Electronic)", "ISSN" : "21507511", "PMID" : "23404398", "abstract" : "UNLABELLED: To enhance the research capabilities of investigators interested in Staphylococcus aureus, the Nebraska Center for Staphylococcal Research (CSR) has generated a sequence-defined transposon mutant library consisting of 1,952 strains, each containing a single mutation within a nonessential gene of the epidemic community-associated methicillin-resistant S. aureus (CA-MRSA) isolate USA300. To demonstrate the utility of this library for large-scale screening of phenotypic alterations, we spotted the library on indicator plates to assess hemolytic potential, protease production, pigmentation, and mannitol utilization. As expected, we identified many genes known to function in these processes, thus validating the utility of this approach. Importantly, we also identified genes not previously associated with these phenotypes. In total, 71 mutants displayed differential hemolysis activities, the majority of which were not previously known to influence hemolysin production. Furthermore, 62 mutants were defective in protease activity, with only 14 previously demonstrated to be involved in the production of extracellular proteases. In addition, 38 mutations affected pigment formation, while only 7 influenced mannitol fermentation, underscoring the sensitivity of this approach to identify rare phenotypes. Finally, 579 open reading frames were not interrupted by a transposon, thus providing potentially new essential gene targets for subsequent antibacterial discovery. Overall, the Nebraska Transposon Mutant Library represents a valuable new resource for the research community that should greatly enhance investigations of this important human pathogen.\\n\\nIMPORTANCE: Infections caused by Staphylococcus aureus cause significant morbidity and mortality in both community and hospital environments. Specific-allelic-replacement mutants are required to study the biology of this organism; however, this process is costly and time-consuming. We describe the construction and validation of a sequence-defined transposon mutant library available for use by the scientific community through the Network on Antimicrobial Resistance in Staphylococcus aureus (NARSA) strain repository. In addition, complementary resources, including a website (http://app1.unmc.edu/fgx/) and genetic tools that expedite the allelic replacement of the transposon in the mutants with useful selectable markers and fluorescent reporter fusions, have been generated. Overall, this library and associate\u2026", "author" : [ { "dropping-particle" : "", "family" : "Fey", "given" : "Paul D", "non-dropping-particle" : "", "parse-names" : false, "suffix" : "" }, { "dropping-particle" : "", "family" : "Endres", "given" : "Jennifer L", "non-dropping-particle" : "", "parse-names" : false, "suffix" : "" }, { "dropping-particle" : "", "family" : "Yajjala", "given" : "Vijaya Kumar", "non-dropping-particle" : "", "parse-names" : false, "suffix" : "" }, { "dropping-particle" : "", "family" : "Widhelm", "given" : "Todd J", "non-dropping-particle" : "", "parse-names" : false, "suffix" : "" }, { "dropping-particle" : "", "family" : "Boissy", "given" : "Robert J", "non-dropping-particle" : "", "parse-names" : false, "suffix" : "" }, { "dropping-particle" : "", "family" : "Bose", "given" : "Jeffrey L", "non-dropping-particle" : "", "parse-names" : false, "suffix" : "" }, { "dropping-particle" : "", "family" : "Bayles", "given" : "Kenneth W", "non-dropping-particle" : "", "parse-names" : false, "suffix" : "" } ], "container-title" : "mBio", "id" : "ITEM-1", "issue" : "1", "issued" : { "date-parts" : [ [ "2013" ] ] }, "title" : "A genetic resource for rapid and comprehensive phenotype screening of nonessential Staphylococcus aureus genes.", "type" : "article-journal", "volume" : "4" }, "uris" : [ "http://www.mendeley.com/documents/?uuid=cc188b09-edfe-3486-848c-aa208be8a59f" ] } ], "mendeley" : { "formattedCitation" : "(Fey &lt;i&gt;et al.&lt;/i&gt;, 2013)", "plainTextFormattedCitation" : "(Fey et al., 2013)", "previouslyFormattedCitation" : "(Fey &lt;i&gt;et al.&lt;/i&gt;, 2013)" }, "properties" : {  }, "schema" : "https://github.com/citation-style-language/schema/raw/master/csl-citation.json" }</w:instrText>
            </w:r>
            <w:r w:rsidRPr="00B75C77">
              <w:fldChar w:fldCharType="separate"/>
            </w:r>
            <w:r w:rsidR="00F71621" w:rsidRPr="00F71621">
              <w:rPr>
                <w:noProof/>
              </w:rPr>
              <w:t xml:space="preserve">(Fey </w:t>
            </w:r>
            <w:r w:rsidR="00F71621" w:rsidRPr="00F71621">
              <w:rPr>
                <w:i/>
                <w:noProof/>
              </w:rPr>
              <w:t>et al.</w:t>
            </w:r>
            <w:r w:rsidR="00F71621" w:rsidRPr="00F71621">
              <w:rPr>
                <w:noProof/>
              </w:rPr>
              <w:t>, 2013)</w:t>
            </w:r>
            <w:r w:rsidRPr="00B75C77">
              <w:fldChar w:fldCharType="end"/>
            </w:r>
          </w:p>
        </w:tc>
      </w:tr>
      <w:tr w:rsidR="0005096F" w:rsidRPr="00B75C77" w14:paraId="4B34CC66" w14:textId="77777777" w:rsidTr="0005096F">
        <w:tc>
          <w:tcPr>
            <w:tcW w:w="2783" w:type="dxa"/>
          </w:tcPr>
          <w:p w14:paraId="595CD3D6" w14:textId="77777777" w:rsidR="0005096F" w:rsidRPr="00B75C77" w:rsidRDefault="0005096F" w:rsidP="0005096F">
            <w:r w:rsidRPr="00B75C77">
              <w:t>NewHG</w:t>
            </w:r>
          </w:p>
        </w:tc>
        <w:tc>
          <w:tcPr>
            <w:tcW w:w="2893" w:type="dxa"/>
          </w:tcPr>
          <w:p w14:paraId="59379B1F" w14:textId="77777777" w:rsidR="0005096F" w:rsidRPr="00B75C77" w:rsidRDefault="0005096F" w:rsidP="0005096F">
            <w:pPr>
              <w:rPr>
                <w:rFonts w:cs="Times"/>
              </w:rPr>
            </w:pPr>
            <w:r w:rsidRPr="00B75C77">
              <w:t xml:space="preserve">Newman, repaired </w:t>
            </w:r>
            <w:r w:rsidRPr="00B75C77">
              <w:rPr>
                <w:rFonts w:cs="Times"/>
                <w:i/>
                <w:iCs/>
              </w:rPr>
              <w:t xml:space="preserve">saeS </w:t>
            </w:r>
          </w:p>
        </w:tc>
        <w:tc>
          <w:tcPr>
            <w:tcW w:w="2817" w:type="dxa"/>
          </w:tcPr>
          <w:p w14:paraId="4546E10F" w14:textId="1D8C35D0" w:rsidR="0005096F" w:rsidRPr="00B75C77" w:rsidRDefault="0005096F" w:rsidP="00F71621">
            <w:r w:rsidRPr="00B75C77">
              <w:fldChar w:fldCharType="begin" w:fldLock="1"/>
            </w:r>
            <w:r w:rsidR="00B145F9">
              <w:instrText>ADDIN CSL_CITATION { "citationItems" : [ { "id" : "ITEM-1", "itemData" : { "DOI" : "10.1128/JB.01242-09", "ISBN" : "4970712980", "ISSN" : "00219193", "PMID" : "19933357", "abstract" : "The saePQRS system of Staphylococcus aureus controls the expression of major virulence factors and encodes a histidine kinase (SaeS), a response regulator (SaeR), a membrane protein (SaeQ), and a lipoprotein (SaeP). The widely used strain Newman is characterized by a single amino acid change in the sensory domain of SaeS (Pro18 in strain Newman [SaeS(P)], compared with Leu18 in other strains [SaeS(L)]). SaeS(P) determines activation of the class I sae target genes (coa, fnbA, eap, sib, efb, fib, sae), which are highly expressed in strain Newman. In contrast, class II target genes (hla, hlb, cap) are not sensitive to the SaeS polymorphism. The SaeS(L) allele (saeS(L)) is dominant over the SaeS(P) allele, as shown by single-copy integration of saePQRS(L) in strain Newman, which results in severe repression of class I target genes. The differential effect on target gene expression is explained by different requirements for SaeR phosphorylation. From an analysis of saeS deletion strains and strains with mutated SaeR phosphorylation sites, we concluded that a high level of SaeR phosphorylation is required for activation of class I target genes. However, a low level of SaeR phosphorylation, which can occur independent of SaeS, is sufficient to activate class II target genes. Using inducible saeRS constructs, we showed that the expression of both types of target genes is independent of the saeRS dosage and that the typical growth phase-dependent gene expression pattern is not driven by SaeRS.", "author" : [ { "dropping-particle" : "", "family" : "Mainiero", "given" : "Markus", "non-dropping-particle" : "", "parse-names" : false, "suffix" : "" }, { "dropping-particle" : "", "family" : "Goerke", "given" : "Christiane", "non-dropping-particle" : "", "parse-names" : false, "suffix" : "" }, { "dropping-particle" : "", "family" : "Geiger", "given" : "Tobias", "non-dropping-particle" : "", "parse-names" : false, "suffix" : "" }, { "dropping-particle" : "", "family" : "Gonser", "given" : "Christoph", "non-dropping-particle" : "", "parse-names" : false, "suffix" : "" }, { "dropping-particle" : "", "family" : "Herbert", "given" : "Silvia", "non-dropping-particle" : "", "parse-names" : false, "suffix" : "" }, { "dropping-particle" : "", "family" : "Wolz", "given" : "Christiane", "non-dropping-particle" : "", "parse-names" : false, "suffix" : "" } ], "container-title" : "Journal of Bacteriology", "id" : "ITEM-1", "issue" : "3", "issued" : { "date-parts" : [ [ "2010" ] ] }, "page" : "613-623", "title" : "Differential target gene activation by the Staphylococcus aureus two-component system saeRS", "type" : "article-journal", "volume" : "192" }, "uris" : [ "http://www.mendeley.com/documents/?uuid=a7d112ab-b534-3ac5-bf3a-211b03937eb1" ] } ], "mendeley" : { "formattedCitation" : "(Mainiero &lt;i&gt;et al.&lt;/i&gt;, 2010)", "plainTextFormattedCitation" : "(Mainiero et al., 2010)", "previouslyFormattedCitation" : "(Mainiero &lt;i&gt;et al.&lt;/i&gt;, 2010)" }, "properties" : {  }, "schema" : "https://github.com/citation-style-language/schema/raw/master/csl-citation.json" }</w:instrText>
            </w:r>
            <w:r w:rsidRPr="00B75C77">
              <w:fldChar w:fldCharType="separate"/>
            </w:r>
            <w:r w:rsidR="00F71621" w:rsidRPr="00F71621">
              <w:rPr>
                <w:noProof/>
              </w:rPr>
              <w:t xml:space="preserve">(Mainiero </w:t>
            </w:r>
            <w:r w:rsidR="00F71621" w:rsidRPr="00F71621">
              <w:rPr>
                <w:i/>
                <w:noProof/>
              </w:rPr>
              <w:t>et al.</w:t>
            </w:r>
            <w:r w:rsidR="00F71621" w:rsidRPr="00F71621">
              <w:rPr>
                <w:noProof/>
              </w:rPr>
              <w:t>, 2010)</w:t>
            </w:r>
            <w:r w:rsidRPr="00B75C77">
              <w:fldChar w:fldCharType="end"/>
            </w:r>
          </w:p>
        </w:tc>
      </w:tr>
      <w:tr w:rsidR="0005096F" w:rsidRPr="00B75C77" w14:paraId="3BFFFA68" w14:textId="77777777" w:rsidTr="0005096F">
        <w:tc>
          <w:tcPr>
            <w:tcW w:w="2783" w:type="dxa"/>
          </w:tcPr>
          <w:p w14:paraId="439237A0" w14:textId="77777777" w:rsidR="0005096F" w:rsidRPr="00B75C77" w:rsidRDefault="0005096F" w:rsidP="0005096F">
            <w:r w:rsidRPr="00B75C77">
              <w:t>SJF 4308</w:t>
            </w:r>
          </w:p>
        </w:tc>
        <w:tc>
          <w:tcPr>
            <w:tcW w:w="2893" w:type="dxa"/>
          </w:tcPr>
          <w:p w14:paraId="5B6CD568" w14:textId="77777777" w:rsidR="0005096F" w:rsidRPr="00B75C77" w:rsidRDefault="0005096F" w:rsidP="0005096F">
            <w:pPr>
              <w:spacing w:line="240" w:lineRule="auto"/>
              <w:rPr>
                <w:i/>
              </w:rPr>
            </w:pPr>
            <w:r w:rsidRPr="00B75C77">
              <w:t>SH1000 carrying pMV158-</w:t>
            </w:r>
            <w:r w:rsidRPr="00B75C77">
              <w:rPr>
                <w:i/>
              </w:rPr>
              <w:t>mCherry</w:t>
            </w:r>
          </w:p>
        </w:tc>
        <w:tc>
          <w:tcPr>
            <w:tcW w:w="2817" w:type="dxa"/>
          </w:tcPr>
          <w:p w14:paraId="7943E047" w14:textId="77777777" w:rsidR="0005096F" w:rsidRPr="00B75C77" w:rsidRDefault="0005096F" w:rsidP="0005096F">
            <w:pPr>
              <w:spacing w:line="240" w:lineRule="auto"/>
            </w:pPr>
            <w:r>
              <w:t>This study</w:t>
            </w:r>
          </w:p>
        </w:tc>
      </w:tr>
      <w:tr w:rsidR="0005096F" w:rsidRPr="00B75C77" w14:paraId="3833CBDB" w14:textId="77777777" w:rsidTr="0005096F">
        <w:tc>
          <w:tcPr>
            <w:tcW w:w="2783" w:type="dxa"/>
          </w:tcPr>
          <w:p w14:paraId="66362FEF" w14:textId="77777777" w:rsidR="0005096F" w:rsidRPr="00B75C77" w:rsidRDefault="0005096F" w:rsidP="0005096F">
            <w:r w:rsidRPr="00B75C77">
              <w:t>SJF 4405</w:t>
            </w:r>
          </w:p>
        </w:tc>
        <w:tc>
          <w:tcPr>
            <w:tcW w:w="2893" w:type="dxa"/>
          </w:tcPr>
          <w:p w14:paraId="47D9E0F4" w14:textId="77777777" w:rsidR="0005096F" w:rsidRPr="00B75C77" w:rsidRDefault="0005096F" w:rsidP="0005096F">
            <w:pPr>
              <w:spacing w:line="240" w:lineRule="auto"/>
            </w:pPr>
            <w:r w:rsidRPr="00B75C77">
              <w:t>SH1000 carrying pMV158-</w:t>
            </w:r>
            <w:r w:rsidRPr="00B75C77">
              <w:rPr>
                <w:i/>
              </w:rPr>
              <w:t>gfp</w:t>
            </w:r>
          </w:p>
        </w:tc>
        <w:tc>
          <w:tcPr>
            <w:tcW w:w="2817" w:type="dxa"/>
          </w:tcPr>
          <w:p w14:paraId="0C97D785" w14:textId="77777777" w:rsidR="0005096F" w:rsidRPr="00B75C77" w:rsidRDefault="0005096F" w:rsidP="0005096F">
            <w:pPr>
              <w:spacing w:line="240" w:lineRule="auto"/>
            </w:pPr>
            <w:r>
              <w:t>This study</w:t>
            </w:r>
          </w:p>
        </w:tc>
      </w:tr>
      <w:tr w:rsidR="0005096F" w:rsidRPr="00B75C77" w14:paraId="0EB0369A" w14:textId="77777777" w:rsidTr="0005096F">
        <w:tc>
          <w:tcPr>
            <w:tcW w:w="2783" w:type="dxa"/>
          </w:tcPr>
          <w:p w14:paraId="36204F6D" w14:textId="77777777" w:rsidR="0005096F" w:rsidRPr="00B75C77" w:rsidRDefault="0005096F" w:rsidP="0005096F">
            <w:r w:rsidRPr="00B75C77">
              <w:t>SJF 4591</w:t>
            </w:r>
          </w:p>
        </w:tc>
        <w:tc>
          <w:tcPr>
            <w:tcW w:w="2893" w:type="dxa"/>
          </w:tcPr>
          <w:p w14:paraId="1093CB49" w14:textId="77777777" w:rsidR="0005096F" w:rsidRPr="00B75C77" w:rsidRDefault="0005096F" w:rsidP="0005096F">
            <w:pPr>
              <w:spacing w:line="240" w:lineRule="auto"/>
            </w:pPr>
            <w:r w:rsidRPr="00B75C77">
              <w:t>SH1000</w:t>
            </w:r>
            <w:r>
              <w:t xml:space="preserve"> </w:t>
            </w:r>
            <w:r w:rsidRPr="00285927">
              <w:rPr>
                <w:i/>
              </w:rPr>
              <w:t>lgt</w:t>
            </w:r>
            <w:r w:rsidRPr="00B75C77">
              <w:t xml:space="preserve"> Ery</w:t>
            </w:r>
            <w:r w:rsidRPr="00B75C77">
              <w:rPr>
                <w:vertAlign w:val="superscript"/>
              </w:rPr>
              <w:t>R</w:t>
            </w:r>
          </w:p>
        </w:tc>
        <w:tc>
          <w:tcPr>
            <w:tcW w:w="2817" w:type="dxa"/>
          </w:tcPr>
          <w:p w14:paraId="10EA7C53" w14:textId="77777777" w:rsidR="0005096F" w:rsidRPr="00B75C77" w:rsidRDefault="0005096F" w:rsidP="0005096F">
            <w:pPr>
              <w:spacing w:line="240" w:lineRule="auto"/>
            </w:pPr>
            <w:r>
              <w:t>This study</w:t>
            </w:r>
          </w:p>
        </w:tc>
      </w:tr>
    </w:tbl>
    <w:p w14:paraId="192B5923" w14:textId="6C25F626" w:rsidR="0005096F" w:rsidRPr="00B75C77" w:rsidRDefault="0005096F" w:rsidP="0005096F">
      <w:pPr>
        <w:pStyle w:val="NoSpacing"/>
      </w:pPr>
      <w:bookmarkStart w:id="152" w:name="_Toc505354543"/>
      <w:r w:rsidRPr="00B75C77">
        <w:t xml:space="preserve">Table </w:t>
      </w:r>
      <w:r w:rsidR="00AE6915">
        <w:rPr>
          <w:noProof/>
        </w:rPr>
        <w:fldChar w:fldCharType="begin"/>
      </w:r>
      <w:r w:rsidR="00AE6915">
        <w:rPr>
          <w:noProof/>
        </w:rPr>
        <w:instrText xml:space="preserve"> STYLEREF 1 \s </w:instrText>
      </w:r>
      <w:r w:rsidR="00AE6915">
        <w:rPr>
          <w:noProof/>
        </w:rPr>
        <w:fldChar w:fldCharType="separate"/>
      </w:r>
      <w:r w:rsidR="00BA1790">
        <w:rPr>
          <w:noProof/>
        </w:rPr>
        <w:t>2</w:t>
      </w:r>
      <w:r w:rsidR="00AE6915">
        <w:rPr>
          <w:noProof/>
        </w:rPr>
        <w:fldChar w:fldCharType="end"/>
      </w:r>
      <w:r>
        <w:t>.</w:t>
      </w:r>
      <w:r w:rsidR="00AE6915">
        <w:rPr>
          <w:noProof/>
        </w:rPr>
        <w:fldChar w:fldCharType="begin"/>
      </w:r>
      <w:r w:rsidR="00AE6915">
        <w:rPr>
          <w:noProof/>
        </w:rPr>
        <w:instrText xml:space="preserve"> SEQ Table \* ARABIC \s 1 </w:instrText>
      </w:r>
      <w:r w:rsidR="00AE6915">
        <w:rPr>
          <w:noProof/>
        </w:rPr>
        <w:fldChar w:fldCharType="separate"/>
      </w:r>
      <w:r w:rsidR="00BA1790">
        <w:rPr>
          <w:noProof/>
        </w:rPr>
        <w:t>2</w:t>
      </w:r>
      <w:r w:rsidR="00AE6915">
        <w:rPr>
          <w:noProof/>
        </w:rPr>
        <w:fldChar w:fldCharType="end"/>
      </w:r>
      <w:r w:rsidR="0073580A" w:rsidRPr="0073580A">
        <w:rPr>
          <w:i/>
          <w:iCs/>
        </w:rPr>
        <w:t xml:space="preserve"> </w:t>
      </w:r>
      <w:r w:rsidR="00F45958" w:rsidRPr="00F45958">
        <w:rPr>
          <w:i/>
          <w:iCs/>
        </w:rPr>
        <w:t>S. aureus</w:t>
      </w:r>
      <w:r w:rsidR="0073580A" w:rsidRPr="0073580A">
        <w:rPr>
          <w:i/>
          <w:iCs/>
        </w:rPr>
        <w:t xml:space="preserve"> </w:t>
      </w:r>
      <w:r w:rsidRPr="00B75C77">
        <w:t>strains used</w:t>
      </w:r>
      <w:bookmarkEnd w:id="152"/>
      <w:r w:rsidRPr="00B75C77">
        <w:t xml:space="preserve"> </w:t>
      </w:r>
    </w:p>
    <w:p w14:paraId="2F07471E" w14:textId="77777777" w:rsidR="0005096F" w:rsidRDefault="0005096F" w:rsidP="0005096F">
      <w:r w:rsidRPr="00B75C77">
        <w:t>Ery</w:t>
      </w:r>
      <w:r w:rsidRPr="00B75C77">
        <w:rPr>
          <w:vertAlign w:val="superscript"/>
        </w:rPr>
        <w:t>R</w:t>
      </w:r>
      <w:r w:rsidRPr="00B75C77">
        <w:t xml:space="preserve"> – erythromycin resistant, Met</w:t>
      </w:r>
      <w:r w:rsidRPr="00B75C77">
        <w:rPr>
          <w:vertAlign w:val="superscript"/>
        </w:rPr>
        <w:t>R</w:t>
      </w:r>
      <w:r w:rsidRPr="00B75C77">
        <w:t xml:space="preserve"> -methicillin resistant </w:t>
      </w:r>
    </w:p>
    <w:p w14:paraId="4B489676" w14:textId="77777777" w:rsidR="0005096F" w:rsidRDefault="0005096F" w:rsidP="0005096F"/>
    <w:p w14:paraId="0EBD2571" w14:textId="77777777" w:rsidR="009C682D" w:rsidRDefault="009C682D" w:rsidP="0005096F"/>
    <w:p w14:paraId="09522523" w14:textId="77777777" w:rsidR="009C682D" w:rsidRDefault="009C682D" w:rsidP="0005096F"/>
    <w:p w14:paraId="2F677553" w14:textId="77777777" w:rsidR="009C682D" w:rsidRDefault="009C682D" w:rsidP="0005096F"/>
    <w:p w14:paraId="2F0CC12D" w14:textId="77777777" w:rsidR="009C682D" w:rsidRDefault="009C682D" w:rsidP="0005096F"/>
    <w:p w14:paraId="175BB4E4" w14:textId="77777777" w:rsidR="009C682D" w:rsidRPr="00B75C77" w:rsidRDefault="009C682D" w:rsidP="0005096F"/>
    <w:p w14:paraId="3AC10BE1" w14:textId="537D3AC3" w:rsidR="0005096F" w:rsidRPr="00B75C77" w:rsidRDefault="00AE6915" w:rsidP="0042099B">
      <w:pPr>
        <w:pStyle w:val="Heading3"/>
      </w:pPr>
      <w:bookmarkStart w:id="153" w:name="_Toc505262759"/>
      <w:bookmarkStart w:id="154" w:name="_Toc521494780"/>
      <w:r w:rsidRPr="00AE6915">
        <w:lastRenderedPageBreak/>
        <w:t>Gram-</w:t>
      </w:r>
      <w:r w:rsidR="0005096F" w:rsidRPr="00B75C77">
        <w:t>positive s</w:t>
      </w:r>
      <w:bookmarkEnd w:id="153"/>
      <w:r w:rsidR="00F61DC4">
        <w:t>pecies</w:t>
      </w:r>
      <w:bookmarkEnd w:id="154"/>
    </w:p>
    <w:p w14:paraId="1AF18D82" w14:textId="0416C2F1" w:rsidR="0005096F" w:rsidRPr="00B75C77" w:rsidRDefault="00DA65D3" w:rsidP="0005096F">
      <w:r>
        <w:rPr>
          <w:i/>
        </w:rPr>
        <w:t>Micrococcus</w:t>
      </w:r>
      <w:r w:rsidR="0005096F" w:rsidRPr="00B75C77">
        <w:rPr>
          <w:i/>
        </w:rPr>
        <w:t xml:space="preserve"> luteus </w:t>
      </w:r>
      <w:r>
        <w:rPr>
          <w:i/>
        </w:rPr>
        <w:t xml:space="preserve">(M. luteus) </w:t>
      </w:r>
      <w:r w:rsidR="0005096F" w:rsidRPr="00B75C77">
        <w:t xml:space="preserve">and </w:t>
      </w:r>
      <w:r>
        <w:rPr>
          <w:i/>
        </w:rPr>
        <w:t>Curtobacterium</w:t>
      </w:r>
      <w:r w:rsidR="0005096F" w:rsidRPr="00B75C77">
        <w:rPr>
          <w:i/>
        </w:rPr>
        <w:t xml:space="preserve"> flaccumfaciens</w:t>
      </w:r>
      <w:r>
        <w:rPr>
          <w:i/>
        </w:rPr>
        <w:t xml:space="preserve"> (C. flaccumfaciens)</w:t>
      </w:r>
      <w:r w:rsidR="0073580A" w:rsidRPr="0073580A">
        <w:rPr>
          <w:i/>
          <w:iCs/>
        </w:rPr>
        <w:t xml:space="preserve"> </w:t>
      </w:r>
      <w:r w:rsidR="0005096F" w:rsidRPr="00B75C77">
        <w:t>were grown at 30</w:t>
      </w:r>
      <w:r w:rsidR="0005096F" w:rsidRPr="00B75C77">
        <w:sym w:font="Symbol" w:char="F0B0"/>
      </w:r>
      <w:r w:rsidR="0005096F" w:rsidRPr="00B75C77">
        <w:t>C</w:t>
      </w:r>
      <w:r w:rsidR="00AB3CB7">
        <w:t>,</w:t>
      </w:r>
      <w:r w:rsidR="0005096F" w:rsidRPr="00B75C77">
        <w:t xml:space="preserve"> </w:t>
      </w:r>
      <w:r>
        <w:rPr>
          <w:i/>
        </w:rPr>
        <w:t>Staphylococcus</w:t>
      </w:r>
      <w:r w:rsidR="0005096F" w:rsidRPr="00B75C77">
        <w:rPr>
          <w:i/>
        </w:rPr>
        <w:t xml:space="preserve"> epidermidis</w:t>
      </w:r>
      <w:r>
        <w:rPr>
          <w:i/>
        </w:rPr>
        <w:t xml:space="preserve"> (S. epidermidis)</w:t>
      </w:r>
      <w:r w:rsidR="0073580A" w:rsidRPr="0073580A">
        <w:rPr>
          <w:i/>
          <w:iCs/>
        </w:rPr>
        <w:t xml:space="preserve"> </w:t>
      </w:r>
      <w:r w:rsidR="0005096F" w:rsidRPr="00B75C77">
        <w:t>was grown at 37</w:t>
      </w:r>
      <w:r w:rsidR="0005096F" w:rsidRPr="00B75C77">
        <w:sym w:font="Symbol" w:char="F0B0"/>
      </w:r>
      <w:r w:rsidR="0005096F" w:rsidRPr="00B75C77">
        <w:t xml:space="preserve">C, all were grown aerobically in BHI broth. Storage conditions same as </w:t>
      </w:r>
      <w:r>
        <w:rPr>
          <w:i/>
          <w:iCs/>
        </w:rPr>
        <w:t>S. aureus</w:t>
      </w:r>
      <w:r w:rsidR="0005096F" w:rsidRPr="00B75C77">
        <w:t>.</w:t>
      </w:r>
    </w:p>
    <w:tbl>
      <w:tblPr>
        <w:tblStyle w:val="TableGrid"/>
        <w:tblW w:w="0" w:type="auto"/>
        <w:tblLook w:val="04A0" w:firstRow="1" w:lastRow="0" w:firstColumn="1" w:lastColumn="0" w:noHBand="0" w:noVBand="1"/>
      </w:tblPr>
      <w:tblGrid>
        <w:gridCol w:w="2931"/>
        <w:gridCol w:w="2962"/>
        <w:gridCol w:w="2935"/>
      </w:tblGrid>
      <w:tr w:rsidR="0005096F" w:rsidRPr="00B75C77" w14:paraId="7D746578" w14:textId="77777777" w:rsidTr="0005096F">
        <w:tc>
          <w:tcPr>
            <w:tcW w:w="3003" w:type="dxa"/>
          </w:tcPr>
          <w:p w14:paraId="3FCE74BD" w14:textId="77777777" w:rsidR="0005096F" w:rsidRPr="00B75C77" w:rsidRDefault="0005096F" w:rsidP="0005096F">
            <w:r w:rsidRPr="00B75C77">
              <w:t>Strain</w:t>
            </w:r>
          </w:p>
        </w:tc>
        <w:tc>
          <w:tcPr>
            <w:tcW w:w="3003" w:type="dxa"/>
          </w:tcPr>
          <w:p w14:paraId="6E615F8F" w14:textId="77777777" w:rsidR="0005096F" w:rsidRPr="00B75C77" w:rsidRDefault="0005096F" w:rsidP="0005096F">
            <w:r w:rsidRPr="00B75C77">
              <w:t>Description</w:t>
            </w:r>
          </w:p>
        </w:tc>
        <w:tc>
          <w:tcPr>
            <w:tcW w:w="3004" w:type="dxa"/>
          </w:tcPr>
          <w:p w14:paraId="289BD62E" w14:textId="77777777" w:rsidR="0005096F" w:rsidRPr="00B75C77" w:rsidRDefault="0005096F" w:rsidP="0005096F">
            <w:r w:rsidRPr="00B75C77">
              <w:t>Source</w:t>
            </w:r>
          </w:p>
        </w:tc>
      </w:tr>
      <w:tr w:rsidR="0005096F" w:rsidRPr="00B75C77" w14:paraId="5C575AA7" w14:textId="77777777" w:rsidTr="0005096F">
        <w:tc>
          <w:tcPr>
            <w:tcW w:w="3003" w:type="dxa"/>
          </w:tcPr>
          <w:p w14:paraId="7565A6B9" w14:textId="77777777" w:rsidR="0005096F" w:rsidRPr="00B75C77" w:rsidRDefault="0005096F" w:rsidP="0005096F">
            <w:r w:rsidRPr="00B75C77">
              <w:t>SJF 4393</w:t>
            </w:r>
          </w:p>
        </w:tc>
        <w:tc>
          <w:tcPr>
            <w:tcW w:w="3003" w:type="dxa"/>
          </w:tcPr>
          <w:p w14:paraId="57BA0A68" w14:textId="1BA0ECE6" w:rsidR="0005096F" w:rsidRPr="00B75C77" w:rsidRDefault="007753A5" w:rsidP="0005096F">
            <w:pPr>
              <w:rPr>
                <w:vertAlign w:val="superscript"/>
              </w:rPr>
            </w:pPr>
            <w:r>
              <w:rPr>
                <w:i/>
              </w:rPr>
              <w:t>Micrococcus</w:t>
            </w:r>
            <w:r w:rsidRPr="00B75C77">
              <w:rPr>
                <w:i/>
              </w:rPr>
              <w:t xml:space="preserve"> luteus</w:t>
            </w:r>
            <w:r w:rsidR="0005096F" w:rsidRPr="00B75C77">
              <w:rPr>
                <w:i/>
              </w:rPr>
              <w:t xml:space="preserve">, </w:t>
            </w:r>
            <w:r w:rsidR="0005096F" w:rsidRPr="00B75C77">
              <w:t>Rif</w:t>
            </w:r>
            <w:r w:rsidR="0005096F" w:rsidRPr="00B75C77">
              <w:rPr>
                <w:vertAlign w:val="superscript"/>
              </w:rPr>
              <w:t>R</w:t>
            </w:r>
          </w:p>
        </w:tc>
        <w:tc>
          <w:tcPr>
            <w:tcW w:w="3004" w:type="dxa"/>
            <w:vMerge w:val="restart"/>
            <w:vAlign w:val="center"/>
          </w:tcPr>
          <w:p w14:paraId="172E13B9" w14:textId="77777777" w:rsidR="0005096F" w:rsidRPr="00B75C77" w:rsidRDefault="0005096F" w:rsidP="0005096F">
            <w:pPr>
              <w:spacing w:line="240" w:lineRule="auto"/>
              <w:jc w:val="center"/>
            </w:pPr>
            <w:r>
              <w:t>Lab stock</w:t>
            </w:r>
          </w:p>
          <w:p w14:paraId="5DB74ED0" w14:textId="77777777" w:rsidR="0005096F" w:rsidRPr="00B75C77" w:rsidRDefault="0005096F" w:rsidP="0005096F">
            <w:pPr>
              <w:jc w:val="center"/>
            </w:pPr>
          </w:p>
        </w:tc>
      </w:tr>
      <w:tr w:rsidR="0005096F" w:rsidRPr="00B75C77" w14:paraId="2F83F519" w14:textId="77777777" w:rsidTr="0005096F">
        <w:tc>
          <w:tcPr>
            <w:tcW w:w="3003" w:type="dxa"/>
          </w:tcPr>
          <w:p w14:paraId="1E3D9163" w14:textId="77777777" w:rsidR="0005096F" w:rsidRPr="00B75C77" w:rsidRDefault="0005096F" w:rsidP="0005096F">
            <w:r w:rsidRPr="00B75C77">
              <w:t>SJF 449</w:t>
            </w:r>
          </w:p>
        </w:tc>
        <w:tc>
          <w:tcPr>
            <w:tcW w:w="3003" w:type="dxa"/>
          </w:tcPr>
          <w:p w14:paraId="3AFF38D7" w14:textId="24C468A0" w:rsidR="0005096F" w:rsidRPr="00B75C77" w:rsidRDefault="007753A5" w:rsidP="0005096F">
            <w:r>
              <w:rPr>
                <w:i/>
              </w:rPr>
              <w:t>Curtobacterium</w:t>
            </w:r>
            <w:r w:rsidRPr="00B75C77">
              <w:rPr>
                <w:i/>
              </w:rPr>
              <w:t xml:space="preserve"> flaccumfaciens</w:t>
            </w:r>
          </w:p>
        </w:tc>
        <w:tc>
          <w:tcPr>
            <w:tcW w:w="3004" w:type="dxa"/>
            <w:vMerge/>
          </w:tcPr>
          <w:p w14:paraId="6C345A95" w14:textId="77777777" w:rsidR="0005096F" w:rsidRPr="00B75C77" w:rsidRDefault="0005096F" w:rsidP="0005096F"/>
        </w:tc>
      </w:tr>
      <w:tr w:rsidR="0005096F" w:rsidRPr="00B75C77" w14:paraId="05947E81" w14:textId="77777777" w:rsidTr="0005096F">
        <w:tc>
          <w:tcPr>
            <w:tcW w:w="3003" w:type="dxa"/>
          </w:tcPr>
          <w:p w14:paraId="745E9A5E" w14:textId="77777777" w:rsidR="0005096F" w:rsidRPr="00B75C77" w:rsidRDefault="0005096F" w:rsidP="0005096F">
            <w:r w:rsidRPr="00B75C77">
              <w:t>SJF 4381</w:t>
            </w:r>
          </w:p>
        </w:tc>
        <w:tc>
          <w:tcPr>
            <w:tcW w:w="3003" w:type="dxa"/>
          </w:tcPr>
          <w:p w14:paraId="6C5503A1" w14:textId="6D6A2D7A" w:rsidR="0005096F" w:rsidRPr="00B75C77" w:rsidRDefault="007753A5" w:rsidP="0005096F">
            <w:pPr>
              <w:spacing w:line="240" w:lineRule="auto"/>
            </w:pPr>
            <w:r>
              <w:rPr>
                <w:i/>
              </w:rPr>
              <w:t>Staphylococcus</w:t>
            </w:r>
            <w:r w:rsidRPr="00B75C77">
              <w:rPr>
                <w:i/>
              </w:rPr>
              <w:t xml:space="preserve"> epidermidis</w:t>
            </w:r>
            <w:r>
              <w:rPr>
                <w:i/>
              </w:rPr>
              <w:t xml:space="preserve"> </w:t>
            </w:r>
            <w:r w:rsidR="0005096F" w:rsidRPr="00B75C77">
              <w:t>strain 138, Rif</w:t>
            </w:r>
            <w:r w:rsidR="0005096F" w:rsidRPr="00B75C77">
              <w:rPr>
                <w:vertAlign w:val="superscript"/>
              </w:rPr>
              <w:t>R</w:t>
            </w:r>
          </w:p>
        </w:tc>
        <w:tc>
          <w:tcPr>
            <w:tcW w:w="3004" w:type="dxa"/>
            <w:vMerge/>
          </w:tcPr>
          <w:p w14:paraId="14791E85" w14:textId="77777777" w:rsidR="0005096F" w:rsidRPr="00B75C77" w:rsidRDefault="0005096F" w:rsidP="0005096F"/>
        </w:tc>
      </w:tr>
      <w:tr w:rsidR="0005096F" w:rsidRPr="00B75C77" w14:paraId="223186AD" w14:textId="77777777" w:rsidTr="0005096F">
        <w:tc>
          <w:tcPr>
            <w:tcW w:w="3003" w:type="dxa"/>
          </w:tcPr>
          <w:p w14:paraId="2CC5D875" w14:textId="77777777" w:rsidR="0005096F" w:rsidRPr="00B75C77" w:rsidRDefault="0005096F" w:rsidP="0005096F">
            <w:r w:rsidRPr="00B75C77">
              <w:t xml:space="preserve">SJF 1 </w:t>
            </w:r>
          </w:p>
        </w:tc>
        <w:tc>
          <w:tcPr>
            <w:tcW w:w="3003" w:type="dxa"/>
          </w:tcPr>
          <w:p w14:paraId="3D0DBFD2" w14:textId="2702631A" w:rsidR="0005096F" w:rsidRPr="00B75C77" w:rsidRDefault="00DA65D3" w:rsidP="0005096F">
            <w:pPr>
              <w:spacing w:line="240" w:lineRule="auto"/>
            </w:pPr>
            <w:r>
              <w:rPr>
                <w:i/>
              </w:rPr>
              <w:t>Bacillus</w:t>
            </w:r>
            <w:r w:rsidR="0005096F" w:rsidRPr="00B75C77">
              <w:rPr>
                <w:i/>
              </w:rPr>
              <w:t xml:space="preserve"> subtilis </w:t>
            </w:r>
            <w:r w:rsidR="0005096F" w:rsidRPr="00B75C77">
              <w:t>168</w:t>
            </w:r>
          </w:p>
        </w:tc>
        <w:tc>
          <w:tcPr>
            <w:tcW w:w="3004" w:type="dxa"/>
            <w:vMerge/>
          </w:tcPr>
          <w:p w14:paraId="5384A16C" w14:textId="77777777" w:rsidR="0005096F" w:rsidRPr="00B75C77" w:rsidRDefault="0005096F" w:rsidP="0005096F">
            <w:pPr>
              <w:keepNext/>
              <w:spacing w:line="240" w:lineRule="auto"/>
            </w:pPr>
          </w:p>
        </w:tc>
      </w:tr>
    </w:tbl>
    <w:p w14:paraId="6108578A" w14:textId="155B036C" w:rsidR="0005096F" w:rsidRPr="00B75C77" w:rsidRDefault="0005096F" w:rsidP="0005096F">
      <w:pPr>
        <w:pStyle w:val="NoSpacing"/>
      </w:pPr>
      <w:bookmarkStart w:id="155" w:name="_Toc505354544"/>
      <w:r w:rsidRPr="00B75C77">
        <w:t xml:space="preserve">Table </w:t>
      </w:r>
      <w:r w:rsidR="00AE6915">
        <w:rPr>
          <w:noProof/>
        </w:rPr>
        <w:fldChar w:fldCharType="begin"/>
      </w:r>
      <w:r w:rsidR="00AE6915">
        <w:rPr>
          <w:noProof/>
        </w:rPr>
        <w:instrText xml:space="preserve"> STYLEREF 1 \s </w:instrText>
      </w:r>
      <w:r w:rsidR="00AE6915">
        <w:rPr>
          <w:noProof/>
        </w:rPr>
        <w:fldChar w:fldCharType="separate"/>
      </w:r>
      <w:r w:rsidR="00BA1790">
        <w:rPr>
          <w:noProof/>
        </w:rPr>
        <w:t>2</w:t>
      </w:r>
      <w:r w:rsidR="00AE6915">
        <w:rPr>
          <w:noProof/>
        </w:rPr>
        <w:fldChar w:fldCharType="end"/>
      </w:r>
      <w:r>
        <w:t>.</w:t>
      </w:r>
      <w:r w:rsidR="00AE6915">
        <w:rPr>
          <w:noProof/>
        </w:rPr>
        <w:fldChar w:fldCharType="begin"/>
      </w:r>
      <w:r w:rsidR="00AE6915">
        <w:rPr>
          <w:noProof/>
        </w:rPr>
        <w:instrText xml:space="preserve"> SEQ Table \* ARABIC \s 1 </w:instrText>
      </w:r>
      <w:r w:rsidR="00AE6915">
        <w:rPr>
          <w:noProof/>
        </w:rPr>
        <w:fldChar w:fldCharType="separate"/>
      </w:r>
      <w:r w:rsidR="00BA1790">
        <w:rPr>
          <w:noProof/>
        </w:rPr>
        <w:t>3</w:t>
      </w:r>
      <w:r w:rsidR="00AE6915">
        <w:rPr>
          <w:noProof/>
        </w:rPr>
        <w:fldChar w:fldCharType="end"/>
      </w:r>
      <w:r w:rsidRPr="00B75C77">
        <w:t xml:space="preserve"> </w:t>
      </w:r>
      <w:r w:rsidR="00AE6915" w:rsidRPr="00AE6915">
        <w:t>Gram-</w:t>
      </w:r>
      <w:r w:rsidRPr="00B75C77">
        <w:t>positive s</w:t>
      </w:r>
      <w:r w:rsidR="003F6295">
        <w:t>pecies</w:t>
      </w:r>
      <w:r w:rsidRPr="00B75C77">
        <w:t xml:space="preserve"> used</w:t>
      </w:r>
      <w:bookmarkEnd w:id="155"/>
    </w:p>
    <w:p w14:paraId="181327EB" w14:textId="77777777" w:rsidR="0005096F" w:rsidRPr="00B75C77" w:rsidRDefault="0005096F" w:rsidP="0005096F"/>
    <w:p w14:paraId="31EF3398" w14:textId="3115760E" w:rsidR="0005096F" w:rsidRDefault="00AE6915" w:rsidP="0042099B">
      <w:pPr>
        <w:pStyle w:val="Heading2"/>
      </w:pPr>
      <w:bookmarkStart w:id="156" w:name="_Toc505262760"/>
      <w:bookmarkStart w:id="157" w:name="_Toc521494781"/>
      <w:r w:rsidRPr="00AE6915">
        <w:t>Gram-</w:t>
      </w:r>
      <w:r w:rsidR="0005096F">
        <w:t>negative specie</w:t>
      </w:r>
      <w:r w:rsidR="0005096F" w:rsidRPr="00B75C77">
        <w:t>s used</w:t>
      </w:r>
      <w:bookmarkEnd w:id="156"/>
      <w:bookmarkEnd w:id="157"/>
    </w:p>
    <w:p w14:paraId="409B2429" w14:textId="77777777" w:rsidR="0005096F" w:rsidRPr="00674B74" w:rsidRDefault="0005096F" w:rsidP="0005096F"/>
    <w:p w14:paraId="1AC71FD9" w14:textId="107725C8" w:rsidR="0005096F" w:rsidRPr="00B75C77" w:rsidRDefault="00DA65D3" w:rsidP="00DA65D3">
      <w:pPr>
        <w:spacing w:before="240"/>
        <w:rPr>
          <w:i/>
        </w:rPr>
      </w:pPr>
      <w:r>
        <w:rPr>
          <w:i/>
        </w:rPr>
        <w:t>Escherichia</w:t>
      </w:r>
      <w:r w:rsidR="0005096F" w:rsidRPr="00B75C77">
        <w:rPr>
          <w:i/>
        </w:rPr>
        <w:t xml:space="preserve"> coli</w:t>
      </w:r>
      <w:r>
        <w:rPr>
          <w:i/>
        </w:rPr>
        <w:t xml:space="preserve"> (E. coli</w:t>
      </w:r>
      <w:r w:rsidR="00B75B6A">
        <w:rPr>
          <w:i/>
        </w:rPr>
        <w:t>)</w:t>
      </w:r>
      <w:r>
        <w:rPr>
          <w:i/>
        </w:rPr>
        <w:t xml:space="preserve"> </w:t>
      </w:r>
      <w:r w:rsidR="0005096F" w:rsidRPr="00B75C77">
        <w:t>grown at 37</w:t>
      </w:r>
      <w:r w:rsidR="0005096F" w:rsidRPr="00B75C77">
        <w:sym w:font="Symbol" w:char="F0B0"/>
      </w:r>
      <w:r w:rsidR="0005096F" w:rsidRPr="00B75C77">
        <w:t xml:space="preserve">C using LB broth, </w:t>
      </w:r>
      <w:r>
        <w:rPr>
          <w:i/>
        </w:rPr>
        <w:t>Roseomonas</w:t>
      </w:r>
      <w:r w:rsidR="0005096F" w:rsidRPr="00B75C77">
        <w:rPr>
          <w:i/>
        </w:rPr>
        <w:t xml:space="preserve"> mucosa</w:t>
      </w:r>
      <w:r>
        <w:rPr>
          <w:i/>
        </w:rPr>
        <w:t xml:space="preserve"> (</w:t>
      </w:r>
      <w:r w:rsidRPr="00B75C77">
        <w:rPr>
          <w:i/>
        </w:rPr>
        <w:t>R. mucosa</w:t>
      </w:r>
      <w:r>
        <w:t xml:space="preserve">) </w:t>
      </w:r>
      <w:r w:rsidR="0005096F" w:rsidRPr="00B75C77">
        <w:t>grown at 32</w:t>
      </w:r>
      <w:r w:rsidR="0005096F" w:rsidRPr="00B75C77">
        <w:sym w:font="Symbol" w:char="F0B0"/>
      </w:r>
      <w:r w:rsidR="0005096F" w:rsidRPr="00B75C77">
        <w:t xml:space="preserve">C on R2A broth. Storage conditions same to </w:t>
      </w:r>
      <w:r w:rsidR="00F45958" w:rsidRPr="00F45958">
        <w:rPr>
          <w:i/>
          <w:iCs/>
        </w:rPr>
        <w:t>S. aureus</w:t>
      </w:r>
      <w:r w:rsidR="0073580A" w:rsidRPr="0073580A">
        <w:rPr>
          <w:i/>
          <w:iCs/>
        </w:rPr>
        <w:t xml:space="preserve"> </w:t>
      </w:r>
    </w:p>
    <w:tbl>
      <w:tblPr>
        <w:tblStyle w:val="TableGrid"/>
        <w:tblW w:w="0" w:type="auto"/>
        <w:tblLook w:val="04A0" w:firstRow="1" w:lastRow="0" w:firstColumn="1" w:lastColumn="0" w:noHBand="0" w:noVBand="1"/>
      </w:tblPr>
      <w:tblGrid>
        <w:gridCol w:w="2948"/>
        <w:gridCol w:w="2944"/>
        <w:gridCol w:w="2936"/>
      </w:tblGrid>
      <w:tr w:rsidR="0005096F" w:rsidRPr="00B75C77" w14:paraId="72D777C1" w14:textId="77777777" w:rsidTr="0005096F">
        <w:tc>
          <w:tcPr>
            <w:tcW w:w="3003" w:type="dxa"/>
            <w:vAlign w:val="bottom"/>
          </w:tcPr>
          <w:p w14:paraId="641D9156" w14:textId="77777777" w:rsidR="0005096F" w:rsidRPr="00B75C77" w:rsidRDefault="0005096F" w:rsidP="0005096F">
            <w:pPr>
              <w:jc w:val="center"/>
              <w:rPr>
                <w:b/>
              </w:rPr>
            </w:pPr>
            <w:r w:rsidRPr="00B75C77">
              <w:rPr>
                <w:b/>
              </w:rPr>
              <w:t>Strain</w:t>
            </w:r>
          </w:p>
        </w:tc>
        <w:tc>
          <w:tcPr>
            <w:tcW w:w="3003" w:type="dxa"/>
            <w:vAlign w:val="bottom"/>
          </w:tcPr>
          <w:p w14:paraId="5D5D7159" w14:textId="77777777" w:rsidR="0005096F" w:rsidRPr="00B75C77" w:rsidRDefault="0005096F" w:rsidP="0005096F">
            <w:pPr>
              <w:jc w:val="center"/>
              <w:rPr>
                <w:b/>
              </w:rPr>
            </w:pPr>
            <w:r w:rsidRPr="00B75C77">
              <w:rPr>
                <w:b/>
              </w:rPr>
              <w:t>Description</w:t>
            </w:r>
          </w:p>
        </w:tc>
        <w:tc>
          <w:tcPr>
            <w:tcW w:w="3004" w:type="dxa"/>
            <w:vAlign w:val="bottom"/>
          </w:tcPr>
          <w:p w14:paraId="64D24CC1" w14:textId="77777777" w:rsidR="0005096F" w:rsidRPr="00B75C77" w:rsidRDefault="0005096F" w:rsidP="0005096F">
            <w:pPr>
              <w:jc w:val="center"/>
              <w:rPr>
                <w:b/>
              </w:rPr>
            </w:pPr>
            <w:r w:rsidRPr="00B75C77">
              <w:rPr>
                <w:b/>
              </w:rPr>
              <w:t>Source</w:t>
            </w:r>
          </w:p>
        </w:tc>
      </w:tr>
      <w:tr w:rsidR="0005096F" w:rsidRPr="00B75C77" w14:paraId="1A2FAD2C" w14:textId="77777777" w:rsidTr="0005096F">
        <w:tc>
          <w:tcPr>
            <w:tcW w:w="3003" w:type="dxa"/>
            <w:vAlign w:val="center"/>
          </w:tcPr>
          <w:p w14:paraId="4F1A19AE" w14:textId="6F37283F" w:rsidR="0005096F" w:rsidRPr="00B75C77" w:rsidRDefault="007753A5" w:rsidP="0005096F">
            <w:pPr>
              <w:jc w:val="center"/>
            </w:pPr>
            <w:r>
              <w:rPr>
                <w:i/>
              </w:rPr>
              <w:t>Escherichia</w:t>
            </w:r>
            <w:r w:rsidRPr="00B75C77">
              <w:rPr>
                <w:i/>
              </w:rPr>
              <w:t xml:space="preserve"> coli</w:t>
            </w:r>
            <w:r>
              <w:rPr>
                <w:i/>
              </w:rPr>
              <w:t xml:space="preserve"> </w:t>
            </w:r>
            <w:r w:rsidR="0005096F" w:rsidRPr="00B75C77">
              <w:t>SJF 4060</w:t>
            </w:r>
          </w:p>
        </w:tc>
        <w:tc>
          <w:tcPr>
            <w:tcW w:w="3003" w:type="dxa"/>
            <w:vAlign w:val="center"/>
          </w:tcPr>
          <w:p w14:paraId="3757F7B6" w14:textId="77777777" w:rsidR="0005096F" w:rsidRPr="00B75C77" w:rsidRDefault="0005096F" w:rsidP="0005096F">
            <w:pPr>
              <w:jc w:val="center"/>
            </w:pPr>
            <w:r w:rsidRPr="00B75C77">
              <w:rPr>
                <w:i/>
              </w:rPr>
              <w:t xml:space="preserve">E. coli </w:t>
            </w:r>
            <w:r>
              <w:t>strain W311</w:t>
            </w:r>
          </w:p>
        </w:tc>
        <w:tc>
          <w:tcPr>
            <w:tcW w:w="3004" w:type="dxa"/>
            <w:vAlign w:val="center"/>
          </w:tcPr>
          <w:p w14:paraId="44C6D03E" w14:textId="77777777" w:rsidR="0005096F" w:rsidRPr="00B75C77" w:rsidRDefault="0005096F" w:rsidP="0005096F">
            <w:pPr>
              <w:spacing w:line="240" w:lineRule="auto"/>
              <w:jc w:val="center"/>
            </w:pPr>
            <w:r>
              <w:t>Lab stock</w:t>
            </w:r>
          </w:p>
        </w:tc>
      </w:tr>
      <w:tr w:rsidR="0005096F" w:rsidRPr="00B75C77" w14:paraId="28A73634" w14:textId="77777777" w:rsidTr="0005096F">
        <w:tc>
          <w:tcPr>
            <w:tcW w:w="3003" w:type="dxa"/>
            <w:vAlign w:val="center"/>
          </w:tcPr>
          <w:p w14:paraId="4A17C776" w14:textId="77777777" w:rsidR="0005096F" w:rsidRDefault="007753A5" w:rsidP="0005096F">
            <w:pPr>
              <w:jc w:val="center"/>
            </w:pPr>
            <w:r>
              <w:rPr>
                <w:i/>
              </w:rPr>
              <w:t>Roseomonas</w:t>
            </w:r>
            <w:r w:rsidRPr="00B75C77">
              <w:rPr>
                <w:i/>
              </w:rPr>
              <w:t xml:space="preserve"> mucosa</w:t>
            </w:r>
            <w:r w:rsidR="0005096F" w:rsidRPr="00B75C77">
              <w:rPr>
                <w:i/>
              </w:rPr>
              <w:t xml:space="preserve"> </w:t>
            </w:r>
          </w:p>
          <w:p w14:paraId="321331E0" w14:textId="0B2017F7" w:rsidR="007753A5" w:rsidRPr="00B75C77" w:rsidRDefault="007753A5" w:rsidP="0005096F">
            <w:pPr>
              <w:jc w:val="center"/>
            </w:pPr>
            <w:r>
              <w:t>Atypical Dermititis (AD)</w:t>
            </w:r>
          </w:p>
        </w:tc>
        <w:tc>
          <w:tcPr>
            <w:tcW w:w="3003" w:type="dxa"/>
            <w:vAlign w:val="center"/>
          </w:tcPr>
          <w:p w14:paraId="256D1D64" w14:textId="77777777" w:rsidR="0005096F" w:rsidRPr="00B75C77" w:rsidRDefault="0005096F" w:rsidP="0005096F">
            <w:pPr>
              <w:spacing w:line="240" w:lineRule="auto"/>
              <w:jc w:val="center"/>
            </w:pPr>
            <w:r w:rsidRPr="00B75C77">
              <w:t xml:space="preserve">Clinical isolate of </w:t>
            </w:r>
            <w:r w:rsidRPr="00B75C77">
              <w:rPr>
                <w:i/>
              </w:rPr>
              <w:t xml:space="preserve">R. mucosa </w:t>
            </w:r>
            <w:r w:rsidRPr="00B75C77">
              <w:t>from patient with atypical dermatitis</w:t>
            </w:r>
          </w:p>
        </w:tc>
        <w:tc>
          <w:tcPr>
            <w:tcW w:w="3004" w:type="dxa"/>
            <w:vAlign w:val="center"/>
          </w:tcPr>
          <w:p w14:paraId="660D55F3" w14:textId="77777777" w:rsidR="0005096F" w:rsidRPr="00B75C77" w:rsidRDefault="0005096F" w:rsidP="0005096F">
            <w:pPr>
              <w:spacing w:line="240" w:lineRule="auto"/>
              <w:jc w:val="center"/>
            </w:pPr>
            <w:r w:rsidRPr="00B75C77">
              <w:t>Supplied by Ian Myles (National Institute of Health)</w:t>
            </w:r>
          </w:p>
        </w:tc>
      </w:tr>
      <w:tr w:rsidR="0005096F" w:rsidRPr="00B75C77" w14:paraId="7AB87E51" w14:textId="77777777" w:rsidTr="0005096F">
        <w:tc>
          <w:tcPr>
            <w:tcW w:w="3003" w:type="dxa"/>
            <w:vAlign w:val="center"/>
          </w:tcPr>
          <w:p w14:paraId="7461339E" w14:textId="77777777" w:rsidR="0005096F" w:rsidRDefault="007753A5" w:rsidP="0005096F">
            <w:pPr>
              <w:jc w:val="center"/>
            </w:pPr>
            <w:r>
              <w:rPr>
                <w:i/>
              </w:rPr>
              <w:t>Roseomonas</w:t>
            </w:r>
            <w:r w:rsidRPr="00B75C77">
              <w:rPr>
                <w:i/>
              </w:rPr>
              <w:t xml:space="preserve"> mucosa</w:t>
            </w:r>
            <w:r>
              <w:rPr>
                <w:i/>
              </w:rPr>
              <w:t xml:space="preserve"> </w:t>
            </w:r>
          </w:p>
          <w:p w14:paraId="31D72416" w14:textId="511EEB3C" w:rsidR="007753A5" w:rsidRPr="00B75C77" w:rsidRDefault="007753A5" w:rsidP="0005096F">
            <w:pPr>
              <w:jc w:val="center"/>
              <w:rPr>
                <w:i/>
              </w:rPr>
            </w:pPr>
            <w:r>
              <w:t>Healthy volunteer (HV)</w:t>
            </w:r>
          </w:p>
        </w:tc>
        <w:tc>
          <w:tcPr>
            <w:tcW w:w="3003" w:type="dxa"/>
            <w:vAlign w:val="center"/>
          </w:tcPr>
          <w:p w14:paraId="25902680" w14:textId="77777777" w:rsidR="0005096F" w:rsidRPr="00B75C77" w:rsidRDefault="0005096F" w:rsidP="0005096F">
            <w:pPr>
              <w:spacing w:line="240" w:lineRule="auto"/>
              <w:jc w:val="center"/>
            </w:pPr>
            <w:r w:rsidRPr="00B75C77">
              <w:t xml:space="preserve">Human isolate of </w:t>
            </w:r>
            <w:r w:rsidRPr="00B75C77">
              <w:rPr>
                <w:i/>
              </w:rPr>
              <w:t xml:space="preserve">R. mucosa </w:t>
            </w:r>
            <w:r w:rsidRPr="00B75C77">
              <w:t>from healthy volunteer</w:t>
            </w:r>
          </w:p>
        </w:tc>
        <w:tc>
          <w:tcPr>
            <w:tcW w:w="3004" w:type="dxa"/>
            <w:vAlign w:val="center"/>
          </w:tcPr>
          <w:p w14:paraId="2621D36B" w14:textId="77777777" w:rsidR="0005096F" w:rsidRPr="00B75C77" w:rsidRDefault="0005096F" w:rsidP="0005096F">
            <w:pPr>
              <w:keepNext/>
              <w:spacing w:line="240" w:lineRule="auto"/>
              <w:jc w:val="center"/>
            </w:pPr>
            <w:r w:rsidRPr="00B75C77">
              <w:t>Supplied by Ian Myles (National Institute of Health)</w:t>
            </w:r>
          </w:p>
        </w:tc>
      </w:tr>
    </w:tbl>
    <w:p w14:paraId="12D2F073" w14:textId="234ADE0F" w:rsidR="0005096F" w:rsidRPr="00B75C77" w:rsidRDefault="0005096F" w:rsidP="0005096F">
      <w:pPr>
        <w:pStyle w:val="NoSpacing"/>
      </w:pPr>
      <w:bookmarkStart w:id="158" w:name="_Toc505354545"/>
      <w:r w:rsidRPr="00B75C77">
        <w:t xml:space="preserve">Table </w:t>
      </w:r>
      <w:r w:rsidR="00AE6915">
        <w:rPr>
          <w:noProof/>
        </w:rPr>
        <w:fldChar w:fldCharType="begin"/>
      </w:r>
      <w:r w:rsidR="00AE6915">
        <w:rPr>
          <w:noProof/>
        </w:rPr>
        <w:instrText xml:space="preserve"> STYLEREF 1 \s </w:instrText>
      </w:r>
      <w:r w:rsidR="00AE6915">
        <w:rPr>
          <w:noProof/>
        </w:rPr>
        <w:fldChar w:fldCharType="separate"/>
      </w:r>
      <w:r w:rsidR="00BA1790">
        <w:rPr>
          <w:noProof/>
        </w:rPr>
        <w:t>2</w:t>
      </w:r>
      <w:r w:rsidR="00AE6915">
        <w:rPr>
          <w:noProof/>
        </w:rPr>
        <w:fldChar w:fldCharType="end"/>
      </w:r>
      <w:r>
        <w:t>.</w:t>
      </w:r>
      <w:r w:rsidR="00AE6915">
        <w:rPr>
          <w:noProof/>
        </w:rPr>
        <w:fldChar w:fldCharType="begin"/>
      </w:r>
      <w:r w:rsidR="00AE6915">
        <w:rPr>
          <w:noProof/>
        </w:rPr>
        <w:instrText xml:space="preserve"> SEQ Table \* ARABIC \s 1 </w:instrText>
      </w:r>
      <w:r w:rsidR="00AE6915">
        <w:rPr>
          <w:noProof/>
        </w:rPr>
        <w:fldChar w:fldCharType="separate"/>
      </w:r>
      <w:r w:rsidR="00BA1790">
        <w:rPr>
          <w:noProof/>
        </w:rPr>
        <w:t>4</w:t>
      </w:r>
      <w:r w:rsidR="00AE6915">
        <w:rPr>
          <w:noProof/>
        </w:rPr>
        <w:fldChar w:fldCharType="end"/>
      </w:r>
      <w:r w:rsidRPr="00B75C77">
        <w:t xml:space="preserve"> </w:t>
      </w:r>
      <w:r w:rsidR="00AE6915" w:rsidRPr="00AE6915">
        <w:t>Gram-</w:t>
      </w:r>
      <w:r w:rsidRPr="00B75C77">
        <w:t>negative s</w:t>
      </w:r>
      <w:r>
        <w:t>pecies</w:t>
      </w:r>
      <w:r w:rsidRPr="00B75C77">
        <w:t xml:space="preserve"> used</w:t>
      </w:r>
      <w:bookmarkEnd w:id="158"/>
    </w:p>
    <w:p w14:paraId="243CD227" w14:textId="43932DA8" w:rsidR="0005096F" w:rsidRPr="00B75C77" w:rsidRDefault="0005096F" w:rsidP="0005096F"/>
    <w:p w14:paraId="4C56E6BA" w14:textId="6741F170" w:rsidR="0005096F" w:rsidRDefault="0005096F" w:rsidP="0042099B">
      <w:pPr>
        <w:pStyle w:val="Heading2"/>
      </w:pPr>
      <w:bookmarkStart w:id="159" w:name="_Toc505262761"/>
      <w:bookmarkStart w:id="160" w:name="_Toc521494782"/>
      <w:r w:rsidRPr="00B75C77">
        <w:lastRenderedPageBreak/>
        <w:t>Buffers and solutions</w:t>
      </w:r>
      <w:bookmarkEnd w:id="159"/>
      <w:bookmarkEnd w:id="160"/>
    </w:p>
    <w:p w14:paraId="3CDE4F21" w14:textId="77777777" w:rsidR="0005096F" w:rsidRPr="00674B74" w:rsidRDefault="0005096F" w:rsidP="0005096F"/>
    <w:p w14:paraId="6DBEBE0D" w14:textId="343744A1" w:rsidR="0005096F" w:rsidRDefault="0005096F" w:rsidP="0005096F">
      <w:r w:rsidRPr="00B75C77">
        <w:t>All buffers were made with dH</w:t>
      </w:r>
      <w:r w:rsidRPr="00B75C77">
        <w:rPr>
          <w:vertAlign w:val="subscript"/>
        </w:rPr>
        <w:t>2</w:t>
      </w:r>
      <w:r w:rsidRPr="00B75C77">
        <w:t>O unless otherwise stated and stored at 4</w:t>
      </w:r>
      <w:r w:rsidRPr="00B75C77">
        <w:sym w:font="Symbol" w:char="F0B0"/>
      </w:r>
      <w:r w:rsidRPr="00B75C77">
        <w:t>C when applicable.</w:t>
      </w:r>
    </w:p>
    <w:p w14:paraId="498DED89" w14:textId="77777777" w:rsidR="0005096F" w:rsidRPr="00B75C77" w:rsidRDefault="0005096F" w:rsidP="0005096F"/>
    <w:p w14:paraId="64DE8180" w14:textId="5CB7F6AA" w:rsidR="0005096F" w:rsidRPr="00B75C77" w:rsidRDefault="0005096F" w:rsidP="0042099B">
      <w:pPr>
        <w:pStyle w:val="Heading3"/>
      </w:pPr>
      <w:bookmarkStart w:id="161" w:name="_Toc505262762"/>
      <w:bookmarkStart w:id="162" w:name="_Toc521494783"/>
      <w:r w:rsidRPr="00B75C77">
        <w:t>Phosphate buffered saline (PBS)</w:t>
      </w:r>
      <w:bookmarkEnd w:id="161"/>
      <w:bookmarkEnd w:id="162"/>
    </w:p>
    <w:p w14:paraId="471AF872" w14:textId="77777777" w:rsidR="0005096F" w:rsidRPr="00B75C77" w:rsidRDefault="0005096F" w:rsidP="0005096F">
      <w:pPr>
        <w:widowControl w:val="0"/>
        <w:autoSpaceDE w:val="0"/>
        <w:autoSpaceDN w:val="0"/>
        <w:adjustRightInd w:val="0"/>
        <w:spacing w:after="240" w:line="360" w:lineRule="atLeast"/>
        <w:rPr>
          <w:rFonts w:cs="Times New Roman"/>
          <w:color w:val="000000"/>
          <w:sz w:val="21"/>
          <w:szCs w:val="21"/>
        </w:rPr>
      </w:pPr>
      <w:r w:rsidRPr="00B75C77">
        <w:t>NaCl</w:t>
      </w:r>
      <w:r w:rsidRPr="00B75C77">
        <w:tab/>
      </w:r>
      <w:r w:rsidRPr="00B75C77">
        <w:tab/>
      </w:r>
      <w:r w:rsidRPr="00B75C77">
        <w:tab/>
      </w:r>
      <w:r w:rsidRPr="00B75C77">
        <w:tab/>
      </w:r>
      <w:r w:rsidRPr="00B75C77">
        <w:tab/>
        <w:t>8 g l</w:t>
      </w:r>
      <w:r w:rsidRPr="00B75C77">
        <w:rPr>
          <w:vertAlign w:val="superscript"/>
        </w:rPr>
        <w:t>-1</w:t>
      </w:r>
      <w:r w:rsidRPr="00B75C77">
        <w:rPr>
          <w:rFonts w:cs="Times New Roman"/>
          <w:color w:val="000000"/>
          <w:sz w:val="21"/>
          <w:szCs w:val="21"/>
        </w:rPr>
        <w:t xml:space="preserve"> </w:t>
      </w:r>
    </w:p>
    <w:p w14:paraId="70BA0B4C" w14:textId="77777777" w:rsidR="0005096F" w:rsidRPr="00B75C77" w:rsidRDefault="0005096F" w:rsidP="0005096F">
      <w:pPr>
        <w:widowControl w:val="0"/>
        <w:autoSpaceDE w:val="0"/>
        <w:autoSpaceDN w:val="0"/>
        <w:adjustRightInd w:val="0"/>
        <w:spacing w:after="240" w:line="360" w:lineRule="atLeast"/>
        <w:rPr>
          <w:rFonts w:cs="Times New Roman"/>
          <w:color w:val="000000"/>
          <w:position w:val="16"/>
          <w:sz w:val="21"/>
          <w:szCs w:val="21"/>
        </w:rPr>
      </w:pPr>
      <w:r w:rsidRPr="00B75C77">
        <w:t>Na</w:t>
      </w:r>
      <w:r w:rsidRPr="00CF7E37">
        <w:rPr>
          <w:position w:val="-3"/>
          <w:sz w:val="21"/>
          <w:szCs w:val="21"/>
          <w:vertAlign w:val="subscript"/>
        </w:rPr>
        <w:t>2</w:t>
      </w:r>
      <w:r w:rsidRPr="00B75C77">
        <w:t>HPO</w:t>
      </w:r>
      <w:r w:rsidRPr="00CF7E37">
        <w:rPr>
          <w:position w:val="-3"/>
          <w:sz w:val="21"/>
          <w:szCs w:val="21"/>
          <w:vertAlign w:val="subscript"/>
        </w:rPr>
        <w:t>4</w:t>
      </w:r>
      <w:r w:rsidRPr="00B75C77">
        <w:rPr>
          <w:position w:val="-3"/>
          <w:sz w:val="21"/>
          <w:szCs w:val="21"/>
        </w:rPr>
        <w:t xml:space="preserve"> </w:t>
      </w:r>
      <w:r w:rsidRPr="00B75C77">
        <w:rPr>
          <w:position w:val="-3"/>
          <w:sz w:val="21"/>
          <w:szCs w:val="21"/>
        </w:rPr>
        <w:tab/>
      </w:r>
      <w:r w:rsidRPr="00B75C77">
        <w:rPr>
          <w:position w:val="-3"/>
          <w:sz w:val="21"/>
          <w:szCs w:val="21"/>
        </w:rPr>
        <w:tab/>
      </w:r>
      <w:r w:rsidRPr="00B75C77">
        <w:rPr>
          <w:position w:val="-3"/>
          <w:sz w:val="21"/>
          <w:szCs w:val="21"/>
        </w:rPr>
        <w:tab/>
      </w:r>
      <w:r w:rsidRPr="00B75C77">
        <w:rPr>
          <w:position w:val="-3"/>
          <w:sz w:val="21"/>
          <w:szCs w:val="21"/>
        </w:rPr>
        <w:tab/>
      </w:r>
      <w:r w:rsidRPr="00B75C77">
        <w:t>1.4 g l</w:t>
      </w:r>
      <w:r w:rsidRPr="00B75C77">
        <w:rPr>
          <w:vertAlign w:val="superscript"/>
        </w:rPr>
        <w:t>-1</w:t>
      </w:r>
      <w:r w:rsidRPr="00B75C77">
        <w:rPr>
          <w:rFonts w:cs="Times New Roman"/>
          <w:color w:val="000000"/>
          <w:position w:val="16"/>
          <w:sz w:val="21"/>
          <w:szCs w:val="21"/>
        </w:rPr>
        <w:t xml:space="preserve"> </w:t>
      </w:r>
    </w:p>
    <w:p w14:paraId="2C50534E" w14:textId="77777777" w:rsidR="0005096F" w:rsidRPr="00236F57" w:rsidRDefault="0005096F" w:rsidP="0005096F">
      <w:pPr>
        <w:widowControl w:val="0"/>
        <w:autoSpaceDE w:val="0"/>
        <w:autoSpaceDN w:val="0"/>
        <w:adjustRightInd w:val="0"/>
        <w:spacing w:after="240" w:line="360" w:lineRule="atLeast"/>
        <w:rPr>
          <w:rFonts w:cs="Times New Roman"/>
          <w:color w:val="000000"/>
          <w:position w:val="16"/>
          <w:sz w:val="21"/>
          <w:szCs w:val="21"/>
          <w:lang w:val="pl-PL"/>
        </w:rPr>
      </w:pPr>
      <w:r w:rsidRPr="00236F57">
        <w:rPr>
          <w:lang w:val="pl-PL"/>
        </w:rPr>
        <w:t xml:space="preserve">KCl </w:t>
      </w:r>
      <w:r w:rsidRPr="00236F57">
        <w:rPr>
          <w:lang w:val="pl-PL"/>
        </w:rPr>
        <w:tab/>
      </w:r>
      <w:r w:rsidRPr="00236F57">
        <w:rPr>
          <w:lang w:val="pl-PL"/>
        </w:rPr>
        <w:tab/>
      </w:r>
      <w:r w:rsidRPr="00236F57">
        <w:rPr>
          <w:lang w:val="pl-PL"/>
        </w:rPr>
        <w:tab/>
      </w:r>
      <w:r w:rsidRPr="00236F57">
        <w:rPr>
          <w:lang w:val="pl-PL"/>
        </w:rPr>
        <w:tab/>
      </w:r>
      <w:r w:rsidRPr="00236F57">
        <w:rPr>
          <w:lang w:val="pl-PL"/>
        </w:rPr>
        <w:tab/>
        <w:t>0.2 g l</w:t>
      </w:r>
      <w:r w:rsidRPr="00236F57">
        <w:rPr>
          <w:vertAlign w:val="superscript"/>
          <w:lang w:val="pl-PL"/>
        </w:rPr>
        <w:t>-1</w:t>
      </w:r>
      <w:r w:rsidRPr="00236F57">
        <w:rPr>
          <w:rFonts w:cs="Times New Roman"/>
          <w:color w:val="000000"/>
          <w:position w:val="16"/>
          <w:sz w:val="21"/>
          <w:szCs w:val="21"/>
          <w:lang w:val="pl-PL"/>
        </w:rPr>
        <w:t xml:space="preserve"> </w:t>
      </w:r>
    </w:p>
    <w:p w14:paraId="20989202" w14:textId="77777777" w:rsidR="0005096F" w:rsidRPr="00236F57" w:rsidRDefault="0005096F" w:rsidP="0005096F">
      <w:pPr>
        <w:widowControl w:val="0"/>
        <w:autoSpaceDE w:val="0"/>
        <w:autoSpaceDN w:val="0"/>
        <w:adjustRightInd w:val="0"/>
        <w:spacing w:after="240" w:line="360" w:lineRule="atLeast"/>
        <w:rPr>
          <w:rFonts w:cs="Times"/>
          <w:color w:val="000000"/>
          <w:vertAlign w:val="superscript"/>
          <w:lang w:val="pl-PL"/>
        </w:rPr>
      </w:pPr>
      <w:r w:rsidRPr="00236F57">
        <w:rPr>
          <w:lang w:val="pl-PL"/>
        </w:rPr>
        <w:t>KH</w:t>
      </w:r>
      <w:r w:rsidRPr="00236F57">
        <w:rPr>
          <w:position w:val="-3"/>
          <w:sz w:val="21"/>
          <w:szCs w:val="21"/>
          <w:vertAlign w:val="subscript"/>
          <w:lang w:val="pl-PL"/>
        </w:rPr>
        <w:t>2</w:t>
      </w:r>
      <w:r w:rsidRPr="00236F57">
        <w:rPr>
          <w:lang w:val="pl-PL"/>
        </w:rPr>
        <w:t>PO</w:t>
      </w:r>
      <w:r w:rsidRPr="00236F57">
        <w:rPr>
          <w:position w:val="-3"/>
          <w:sz w:val="21"/>
          <w:szCs w:val="21"/>
          <w:vertAlign w:val="subscript"/>
          <w:lang w:val="pl-PL"/>
        </w:rPr>
        <w:t xml:space="preserve">4 </w:t>
      </w:r>
      <w:r w:rsidRPr="00236F57">
        <w:rPr>
          <w:position w:val="-3"/>
          <w:sz w:val="21"/>
          <w:szCs w:val="21"/>
          <w:lang w:val="pl-PL"/>
        </w:rPr>
        <w:tab/>
      </w:r>
      <w:r w:rsidRPr="00236F57">
        <w:rPr>
          <w:position w:val="-3"/>
          <w:sz w:val="21"/>
          <w:szCs w:val="21"/>
          <w:lang w:val="pl-PL"/>
        </w:rPr>
        <w:tab/>
      </w:r>
      <w:r w:rsidRPr="00236F57">
        <w:rPr>
          <w:position w:val="-3"/>
          <w:sz w:val="21"/>
          <w:szCs w:val="21"/>
          <w:lang w:val="pl-PL"/>
        </w:rPr>
        <w:tab/>
      </w:r>
      <w:r w:rsidRPr="00236F57">
        <w:rPr>
          <w:position w:val="-3"/>
          <w:sz w:val="21"/>
          <w:szCs w:val="21"/>
          <w:lang w:val="pl-PL"/>
        </w:rPr>
        <w:tab/>
      </w:r>
      <w:r w:rsidRPr="00236F57">
        <w:rPr>
          <w:lang w:val="pl-PL"/>
        </w:rPr>
        <w:t>0.2 g l</w:t>
      </w:r>
      <w:r w:rsidRPr="00236F57">
        <w:rPr>
          <w:vertAlign w:val="superscript"/>
          <w:lang w:val="pl-PL"/>
        </w:rPr>
        <w:t>-1</w:t>
      </w:r>
      <w:r w:rsidRPr="00236F57">
        <w:rPr>
          <w:rFonts w:cs="Times New Roman"/>
          <w:color w:val="000000"/>
          <w:position w:val="16"/>
          <w:sz w:val="21"/>
          <w:szCs w:val="21"/>
          <w:lang w:val="pl-PL"/>
        </w:rPr>
        <w:t xml:space="preserve"> </w:t>
      </w:r>
    </w:p>
    <w:p w14:paraId="182612D2" w14:textId="77777777" w:rsidR="0005096F" w:rsidRPr="00236F57" w:rsidRDefault="0005096F" w:rsidP="0005096F">
      <w:pPr>
        <w:rPr>
          <w:rFonts w:cs="Times"/>
          <w:lang w:val="pl-PL"/>
        </w:rPr>
      </w:pPr>
    </w:p>
    <w:p w14:paraId="07ACCFB2" w14:textId="5375C930" w:rsidR="0005096F" w:rsidRPr="00B75C77" w:rsidRDefault="0005096F" w:rsidP="0042099B">
      <w:pPr>
        <w:pStyle w:val="Heading3"/>
      </w:pPr>
      <w:bookmarkStart w:id="163" w:name="_Toc505262763"/>
      <w:bookmarkStart w:id="164" w:name="_Toc521494784"/>
      <w:r w:rsidRPr="00B75C77">
        <w:t>50 mM Tris-HCl pH 7.5</w:t>
      </w:r>
      <w:bookmarkEnd w:id="163"/>
      <w:bookmarkEnd w:id="164"/>
      <w:r w:rsidRPr="00B75C77">
        <w:t xml:space="preserve"> </w:t>
      </w:r>
    </w:p>
    <w:p w14:paraId="0BA88522" w14:textId="77777777" w:rsidR="0005096F" w:rsidRPr="00B75C77" w:rsidRDefault="0005096F" w:rsidP="0005096F">
      <w:pPr>
        <w:rPr>
          <w:vertAlign w:val="superscript"/>
        </w:rPr>
      </w:pPr>
      <w:r w:rsidRPr="00B75C77">
        <w:t xml:space="preserve">Tris base </w:t>
      </w:r>
      <w:r w:rsidRPr="00B75C77">
        <w:tab/>
      </w:r>
      <w:r w:rsidRPr="00B75C77">
        <w:tab/>
      </w:r>
      <w:r w:rsidRPr="00B75C77">
        <w:tab/>
      </w:r>
      <w:r w:rsidRPr="00B75C77">
        <w:tab/>
        <w:t xml:space="preserve">6.05 g l </w:t>
      </w:r>
      <w:r w:rsidRPr="00B75C77">
        <w:rPr>
          <w:vertAlign w:val="superscript"/>
        </w:rPr>
        <w:t>-1</w:t>
      </w:r>
    </w:p>
    <w:p w14:paraId="5B0815EF" w14:textId="5B3F86CD" w:rsidR="0005096F" w:rsidRDefault="0005096F" w:rsidP="0005096F">
      <w:r w:rsidRPr="00B75C77">
        <w:t>7.5</w:t>
      </w:r>
      <w:r w:rsidR="0073580A" w:rsidRPr="0073580A">
        <w:rPr>
          <w:i/>
          <w:iCs/>
        </w:rPr>
        <w:t xml:space="preserve"> </w:t>
      </w:r>
      <w:r w:rsidRPr="00B75C77">
        <w:t>pH reached by addition of HCl before autoclaving.</w:t>
      </w:r>
    </w:p>
    <w:p w14:paraId="603E4E95" w14:textId="77777777" w:rsidR="0005096F" w:rsidRPr="00B75C77" w:rsidRDefault="0005096F" w:rsidP="0005096F"/>
    <w:p w14:paraId="5159A563" w14:textId="74476CB5" w:rsidR="0005096F" w:rsidRPr="00236F57" w:rsidRDefault="0005096F" w:rsidP="0042099B">
      <w:pPr>
        <w:pStyle w:val="Heading3"/>
        <w:rPr>
          <w:lang w:val="fr-FR"/>
        </w:rPr>
      </w:pPr>
      <w:bookmarkStart w:id="165" w:name="_Toc505262764"/>
      <w:bookmarkStart w:id="166" w:name="_Toc521494785"/>
      <w:r w:rsidRPr="00236F57">
        <w:rPr>
          <w:lang w:val="fr-FR"/>
        </w:rPr>
        <w:t>Tris/EDTA/NaCl buffer (TES) pH 8.0</w:t>
      </w:r>
      <w:bookmarkEnd w:id="165"/>
      <w:bookmarkEnd w:id="166"/>
    </w:p>
    <w:p w14:paraId="772A9915" w14:textId="77777777" w:rsidR="0005096F" w:rsidRPr="00B75C77" w:rsidRDefault="0005096F" w:rsidP="0005096F">
      <w:r w:rsidRPr="00B75C77">
        <w:t>Tris base</w:t>
      </w:r>
      <w:r w:rsidRPr="00B75C77">
        <w:tab/>
      </w:r>
      <w:r w:rsidRPr="00B75C77">
        <w:tab/>
      </w:r>
      <w:r w:rsidRPr="00B75C77">
        <w:tab/>
      </w:r>
      <w:r w:rsidRPr="00B75C77">
        <w:tab/>
        <w:t>2.42 g l</w:t>
      </w:r>
      <w:r w:rsidRPr="00B75C77">
        <w:rPr>
          <w:vertAlign w:val="superscript"/>
        </w:rPr>
        <w:t>-1</w:t>
      </w:r>
    </w:p>
    <w:p w14:paraId="383FBDD4" w14:textId="77777777" w:rsidR="0005096F" w:rsidRPr="00B75C77" w:rsidRDefault="0005096F" w:rsidP="0005096F">
      <w:r w:rsidRPr="00B75C77">
        <w:t>EDTA</w:t>
      </w:r>
      <w:r w:rsidRPr="00B75C77">
        <w:tab/>
      </w:r>
      <w:r w:rsidRPr="00B75C77">
        <w:tab/>
      </w:r>
      <w:r w:rsidRPr="00B75C77">
        <w:tab/>
      </w:r>
      <w:r w:rsidRPr="00B75C77">
        <w:tab/>
      </w:r>
      <w:r w:rsidRPr="00B75C77">
        <w:tab/>
        <w:t>1.86 g l</w:t>
      </w:r>
      <w:r w:rsidRPr="00B75C77">
        <w:rPr>
          <w:vertAlign w:val="superscript"/>
        </w:rPr>
        <w:t>-1</w:t>
      </w:r>
    </w:p>
    <w:p w14:paraId="006249F5" w14:textId="77777777" w:rsidR="0005096F" w:rsidRPr="00B75C77" w:rsidRDefault="0005096F" w:rsidP="0005096F">
      <w:pPr>
        <w:widowControl w:val="0"/>
        <w:autoSpaceDE w:val="0"/>
        <w:autoSpaceDN w:val="0"/>
        <w:adjustRightInd w:val="0"/>
        <w:spacing w:after="240" w:line="360" w:lineRule="atLeast"/>
        <w:rPr>
          <w:rFonts w:cs="Times"/>
          <w:color w:val="000000"/>
        </w:rPr>
      </w:pPr>
      <w:r w:rsidRPr="00B75C77">
        <w:rPr>
          <w:rFonts w:cs="Times"/>
          <w:color w:val="000000"/>
        </w:rPr>
        <w:t>NaCl</w:t>
      </w:r>
      <w:r w:rsidRPr="00B75C77">
        <w:rPr>
          <w:rFonts w:cs="Times"/>
          <w:color w:val="000000"/>
        </w:rPr>
        <w:tab/>
      </w:r>
      <w:r w:rsidRPr="00B75C77">
        <w:rPr>
          <w:rFonts w:cs="Times"/>
          <w:color w:val="000000"/>
        </w:rPr>
        <w:tab/>
      </w:r>
      <w:r w:rsidRPr="00B75C77">
        <w:rPr>
          <w:rFonts w:cs="Times"/>
          <w:color w:val="000000"/>
        </w:rPr>
        <w:tab/>
      </w:r>
      <w:r w:rsidRPr="00B75C77">
        <w:rPr>
          <w:rFonts w:cs="Times"/>
          <w:color w:val="000000"/>
        </w:rPr>
        <w:tab/>
      </w:r>
      <w:r w:rsidRPr="00B75C77">
        <w:rPr>
          <w:rFonts w:cs="Times"/>
          <w:color w:val="000000"/>
        </w:rPr>
        <w:tab/>
        <w:t xml:space="preserve">5.84 </w:t>
      </w:r>
      <w:r w:rsidRPr="00B75C77">
        <w:t>g l</w:t>
      </w:r>
      <w:r w:rsidRPr="00B75C77">
        <w:rPr>
          <w:vertAlign w:val="superscript"/>
        </w:rPr>
        <w:t>-1</w:t>
      </w:r>
    </w:p>
    <w:p w14:paraId="55BBEA9C" w14:textId="78979583" w:rsidR="0005096F" w:rsidRDefault="0005096F" w:rsidP="0005096F">
      <w:r w:rsidRPr="00B75C77">
        <w:t>8.0</w:t>
      </w:r>
      <w:r w:rsidR="0073580A" w:rsidRPr="0073580A">
        <w:rPr>
          <w:i/>
          <w:iCs/>
        </w:rPr>
        <w:t xml:space="preserve"> </w:t>
      </w:r>
      <w:r w:rsidRPr="00B75C77">
        <w:t>pH reached by addition of HCl before autoclaving</w:t>
      </w:r>
      <w:r>
        <w:t>.</w:t>
      </w:r>
    </w:p>
    <w:p w14:paraId="25243BC4" w14:textId="77777777" w:rsidR="0005096F" w:rsidRPr="00B75C77" w:rsidRDefault="0005096F" w:rsidP="0005096F"/>
    <w:p w14:paraId="7A158EF0" w14:textId="7723628C" w:rsidR="0005096F" w:rsidRPr="00B75C77" w:rsidRDefault="0005096F" w:rsidP="0042099B">
      <w:pPr>
        <w:pStyle w:val="Heading3"/>
      </w:pPr>
      <w:bookmarkStart w:id="167" w:name="_Toc505262765"/>
      <w:bookmarkStart w:id="168" w:name="_Toc521494786"/>
      <w:r w:rsidRPr="00B75C77">
        <w:t>0.1 M Sodium phosphate buffer pH 5.5</w:t>
      </w:r>
      <w:bookmarkEnd w:id="167"/>
      <w:bookmarkEnd w:id="168"/>
    </w:p>
    <w:p w14:paraId="28198AFE" w14:textId="77777777" w:rsidR="0005096F" w:rsidRPr="00B75C77" w:rsidRDefault="0005096F" w:rsidP="0005096F">
      <w:pPr>
        <w:rPr>
          <w:rFonts w:cs="Times"/>
        </w:rPr>
      </w:pPr>
      <w:r w:rsidRPr="00B75C77">
        <w:t>Na</w:t>
      </w:r>
      <w:r w:rsidRPr="00CF7E37">
        <w:rPr>
          <w:position w:val="-3"/>
          <w:sz w:val="21"/>
          <w:szCs w:val="21"/>
          <w:vertAlign w:val="subscript"/>
        </w:rPr>
        <w:t>2</w:t>
      </w:r>
      <w:r w:rsidRPr="00B75C77">
        <w:t>HPO</w:t>
      </w:r>
      <w:r w:rsidRPr="00CF7E37">
        <w:rPr>
          <w:position w:val="-3"/>
          <w:sz w:val="21"/>
          <w:szCs w:val="21"/>
          <w:vertAlign w:val="subscript"/>
        </w:rPr>
        <w:t>4</w:t>
      </w:r>
      <w:r w:rsidRPr="00B75C77">
        <w:rPr>
          <w:position w:val="-3"/>
          <w:sz w:val="21"/>
          <w:szCs w:val="21"/>
        </w:rPr>
        <w:t xml:space="preserve"> </w:t>
      </w:r>
      <w:r w:rsidRPr="00B75C77">
        <w:t xml:space="preserve">(1.0 M) </w:t>
      </w:r>
      <w:r w:rsidRPr="00B75C77">
        <w:tab/>
      </w:r>
      <w:r w:rsidRPr="00B75C77">
        <w:tab/>
      </w:r>
      <w:r w:rsidRPr="00B75C77">
        <w:tab/>
        <w:t>93 ml</w:t>
      </w:r>
    </w:p>
    <w:p w14:paraId="76F60B36" w14:textId="77777777" w:rsidR="0005096F" w:rsidRPr="00B75C77" w:rsidRDefault="0005096F" w:rsidP="0005096F">
      <w:r w:rsidRPr="00B75C77">
        <w:lastRenderedPageBreak/>
        <w:t>NaH</w:t>
      </w:r>
      <w:r w:rsidRPr="00CF7E37">
        <w:rPr>
          <w:position w:val="-3"/>
          <w:sz w:val="21"/>
          <w:szCs w:val="21"/>
          <w:vertAlign w:val="subscript"/>
        </w:rPr>
        <w:t>2</w:t>
      </w:r>
      <w:r w:rsidRPr="00B75C77">
        <w:t>PO</w:t>
      </w:r>
      <w:r w:rsidRPr="00B75C77">
        <w:rPr>
          <w:position w:val="-3"/>
          <w:sz w:val="21"/>
          <w:szCs w:val="21"/>
        </w:rPr>
        <w:t xml:space="preserve">4 </w:t>
      </w:r>
      <w:r w:rsidRPr="00B75C77">
        <w:t xml:space="preserve">(1.0 M) </w:t>
      </w:r>
      <w:r w:rsidRPr="00B75C77">
        <w:tab/>
      </w:r>
      <w:r w:rsidRPr="00B75C77">
        <w:tab/>
      </w:r>
      <w:r w:rsidRPr="00B75C77">
        <w:tab/>
        <w:t>7 ml</w:t>
      </w:r>
    </w:p>
    <w:p w14:paraId="581907C2" w14:textId="77777777" w:rsidR="0005096F" w:rsidRPr="00B75C77" w:rsidRDefault="0005096F" w:rsidP="0005096F">
      <w:r w:rsidRPr="00B75C77">
        <w:t>pH adjusted until reaching 5.5 and volume increased to 1 L dH</w:t>
      </w:r>
      <w:r w:rsidRPr="00B75C77">
        <w:rPr>
          <w:vertAlign w:val="subscript"/>
        </w:rPr>
        <w:t>2</w:t>
      </w:r>
      <w:r w:rsidRPr="00B75C77">
        <w:t>O before autoclaving.</w:t>
      </w:r>
    </w:p>
    <w:p w14:paraId="534B821B" w14:textId="77777777" w:rsidR="0005096F" w:rsidRPr="00B75C77" w:rsidRDefault="0005096F" w:rsidP="0005096F"/>
    <w:p w14:paraId="12CB1D7A" w14:textId="54B5BB63" w:rsidR="0005096F" w:rsidRPr="00B75C77" w:rsidRDefault="0005096F" w:rsidP="0042099B">
      <w:pPr>
        <w:pStyle w:val="Heading2"/>
      </w:pPr>
      <w:bookmarkStart w:id="169" w:name="_Toc505262766"/>
      <w:bookmarkStart w:id="170" w:name="_Toc521494787"/>
      <w:r w:rsidRPr="00B75C77">
        <w:t>Centrifugation</w:t>
      </w:r>
      <w:bookmarkEnd w:id="169"/>
      <w:bookmarkEnd w:id="170"/>
      <w:r w:rsidRPr="00B75C77">
        <w:t xml:space="preserve"> </w:t>
      </w:r>
    </w:p>
    <w:tbl>
      <w:tblPr>
        <w:tblStyle w:val="TableGrid"/>
        <w:tblW w:w="0" w:type="auto"/>
        <w:tblLook w:val="04A0" w:firstRow="1" w:lastRow="0" w:firstColumn="1" w:lastColumn="0" w:noHBand="0" w:noVBand="1"/>
      </w:tblPr>
      <w:tblGrid>
        <w:gridCol w:w="2945"/>
        <w:gridCol w:w="2941"/>
        <w:gridCol w:w="2942"/>
      </w:tblGrid>
      <w:tr w:rsidR="0005096F" w:rsidRPr="00B75C77" w14:paraId="496C8985" w14:textId="77777777" w:rsidTr="0005096F">
        <w:tc>
          <w:tcPr>
            <w:tcW w:w="3003" w:type="dxa"/>
            <w:vAlign w:val="center"/>
          </w:tcPr>
          <w:p w14:paraId="153698BB" w14:textId="77777777" w:rsidR="0005096F" w:rsidRPr="00B75C77" w:rsidRDefault="0005096F" w:rsidP="0005096F">
            <w:pPr>
              <w:jc w:val="center"/>
              <w:rPr>
                <w:b/>
              </w:rPr>
            </w:pPr>
            <w:r w:rsidRPr="00B75C77">
              <w:rPr>
                <w:b/>
              </w:rPr>
              <w:t>Make</w:t>
            </w:r>
          </w:p>
        </w:tc>
        <w:tc>
          <w:tcPr>
            <w:tcW w:w="3003" w:type="dxa"/>
            <w:vAlign w:val="center"/>
          </w:tcPr>
          <w:p w14:paraId="6A8DF561" w14:textId="77777777" w:rsidR="0005096F" w:rsidRPr="00B75C77" w:rsidRDefault="0005096F" w:rsidP="0005096F">
            <w:pPr>
              <w:jc w:val="center"/>
              <w:rPr>
                <w:b/>
              </w:rPr>
            </w:pPr>
            <w:r w:rsidRPr="00B75C77">
              <w:rPr>
                <w:b/>
              </w:rPr>
              <w:t>Maximum volume</w:t>
            </w:r>
          </w:p>
        </w:tc>
        <w:tc>
          <w:tcPr>
            <w:tcW w:w="3004" w:type="dxa"/>
            <w:vAlign w:val="center"/>
          </w:tcPr>
          <w:p w14:paraId="630B73F6" w14:textId="77777777" w:rsidR="0005096F" w:rsidRPr="00B75C77" w:rsidRDefault="0005096F" w:rsidP="0005096F">
            <w:pPr>
              <w:jc w:val="center"/>
              <w:rPr>
                <w:b/>
              </w:rPr>
            </w:pPr>
            <w:r w:rsidRPr="00B75C77">
              <w:rPr>
                <w:b/>
              </w:rPr>
              <w:t>Maximum Speed</w:t>
            </w:r>
          </w:p>
        </w:tc>
      </w:tr>
      <w:tr w:rsidR="0005096F" w:rsidRPr="00B75C77" w14:paraId="7AADB3AF" w14:textId="77777777" w:rsidTr="0005096F">
        <w:trPr>
          <w:trHeight w:val="602"/>
        </w:trPr>
        <w:tc>
          <w:tcPr>
            <w:tcW w:w="3003" w:type="dxa"/>
            <w:vAlign w:val="center"/>
          </w:tcPr>
          <w:p w14:paraId="63E49565" w14:textId="77777777" w:rsidR="0005096F" w:rsidRPr="00B75C77" w:rsidRDefault="0005096F" w:rsidP="0005096F">
            <w:pPr>
              <w:jc w:val="center"/>
            </w:pPr>
            <w:r w:rsidRPr="00B75C77">
              <w:t>Eppendorf microfuge 5415D</w:t>
            </w:r>
          </w:p>
        </w:tc>
        <w:tc>
          <w:tcPr>
            <w:tcW w:w="3003" w:type="dxa"/>
            <w:vAlign w:val="center"/>
          </w:tcPr>
          <w:p w14:paraId="53443AFA" w14:textId="77777777" w:rsidR="0005096F" w:rsidRPr="00B75C77" w:rsidRDefault="0005096F" w:rsidP="0005096F">
            <w:pPr>
              <w:jc w:val="center"/>
            </w:pPr>
            <w:r w:rsidRPr="00B75C77">
              <w:t>2 ml</w:t>
            </w:r>
          </w:p>
        </w:tc>
        <w:tc>
          <w:tcPr>
            <w:tcW w:w="3004" w:type="dxa"/>
            <w:vAlign w:val="center"/>
          </w:tcPr>
          <w:p w14:paraId="7B976940" w14:textId="77777777" w:rsidR="0005096F" w:rsidRPr="00B75C77" w:rsidRDefault="0005096F" w:rsidP="0005096F">
            <w:pPr>
              <w:jc w:val="center"/>
            </w:pPr>
            <w:r w:rsidRPr="00B75C77">
              <w:t>13,200 rpm (10,000 x g)</w:t>
            </w:r>
          </w:p>
        </w:tc>
      </w:tr>
      <w:tr w:rsidR="0005096F" w:rsidRPr="00B75C77" w14:paraId="44DD5165" w14:textId="77777777" w:rsidTr="0005096F">
        <w:tc>
          <w:tcPr>
            <w:tcW w:w="3003" w:type="dxa"/>
            <w:vAlign w:val="center"/>
          </w:tcPr>
          <w:p w14:paraId="74D32F17" w14:textId="77777777" w:rsidR="0005096F" w:rsidRPr="00B75C77" w:rsidRDefault="0005096F" w:rsidP="0005096F">
            <w:pPr>
              <w:jc w:val="center"/>
            </w:pPr>
            <w:r w:rsidRPr="00B75C77">
              <w:t>Sigma centrifuge 4K14C</w:t>
            </w:r>
          </w:p>
        </w:tc>
        <w:tc>
          <w:tcPr>
            <w:tcW w:w="3003" w:type="dxa"/>
            <w:vAlign w:val="center"/>
          </w:tcPr>
          <w:p w14:paraId="64C2828F" w14:textId="77777777" w:rsidR="0005096F" w:rsidRPr="00B75C77" w:rsidRDefault="0005096F" w:rsidP="0005096F">
            <w:pPr>
              <w:jc w:val="center"/>
            </w:pPr>
            <w:r w:rsidRPr="00B75C77">
              <w:t>50 ml</w:t>
            </w:r>
          </w:p>
        </w:tc>
        <w:tc>
          <w:tcPr>
            <w:tcW w:w="3004" w:type="dxa"/>
            <w:vAlign w:val="center"/>
          </w:tcPr>
          <w:p w14:paraId="151795DF" w14:textId="77777777" w:rsidR="0005096F" w:rsidRPr="00B75C77" w:rsidRDefault="0005096F" w:rsidP="0005096F">
            <w:pPr>
              <w:jc w:val="center"/>
            </w:pPr>
            <w:r w:rsidRPr="00B75C77">
              <w:t>5,100 rpm (5525 x g)</w:t>
            </w:r>
          </w:p>
        </w:tc>
      </w:tr>
      <w:tr w:rsidR="0005096F" w:rsidRPr="00B75C77" w14:paraId="143E155F" w14:textId="77777777" w:rsidTr="0005096F">
        <w:tc>
          <w:tcPr>
            <w:tcW w:w="3003" w:type="dxa"/>
            <w:vAlign w:val="center"/>
          </w:tcPr>
          <w:p w14:paraId="7988712C" w14:textId="77777777" w:rsidR="0005096F" w:rsidRPr="00B75C77" w:rsidRDefault="0005096F" w:rsidP="0005096F">
            <w:pPr>
              <w:spacing w:line="240" w:lineRule="auto"/>
              <w:jc w:val="center"/>
            </w:pPr>
            <w:r w:rsidRPr="00B75C77">
              <w:t>Avanti</w:t>
            </w:r>
            <w:r w:rsidRPr="00B75C77">
              <w:rPr>
                <w:vertAlign w:val="superscript"/>
              </w:rPr>
              <w:t>TM</w:t>
            </w:r>
            <w:r w:rsidRPr="00B75C77">
              <w:t xml:space="preserve"> J-251 (Beckman)</w:t>
            </w:r>
          </w:p>
          <w:p w14:paraId="026A8AE4" w14:textId="77777777" w:rsidR="0005096F" w:rsidRPr="00B75C77" w:rsidRDefault="0005096F" w:rsidP="0005096F">
            <w:pPr>
              <w:spacing w:line="240" w:lineRule="auto"/>
              <w:jc w:val="center"/>
            </w:pPr>
            <w:r w:rsidRPr="00B75C77">
              <w:t>JA-25,50</w:t>
            </w:r>
          </w:p>
        </w:tc>
        <w:tc>
          <w:tcPr>
            <w:tcW w:w="3003" w:type="dxa"/>
            <w:vAlign w:val="center"/>
          </w:tcPr>
          <w:p w14:paraId="4C5F0181" w14:textId="77777777" w:rsidR="0005096F" w:rsidRPr="00B75C77" w:rsidRDefault="0005096F" w:rsidP="0005096F">
            <w:pPr>
              <w:jc w:val="center"/>
            </w:pPr>
            <w:r w:rsidRPr="00B75C77">
              <w:t>6 x 50 ml</w:t>
            </w:r>
          </w:p>
        </w:tc>
        <w:tc>
          <w:tcPr>
            <w:tcW w:w="3004" w:type="dxa"/>
            <w:vAlign w:val="center"/>
          </w:tcPr>
          <w:p w14:paraId="73C97FF0" w14:textId="77777777" w:rsidR="0005096F" w:rsidRPr="00B75C77" w:rsidRDefault="0005096F" w:rsidP="0005096F">
            <w:pPr>
              <w:jc w:val="center"/>
            </w:pPr>
            <w:r w:rsidRPr="00B75C77">
              <w:t>25,000 rpm (75,600 x g)</w:t>
            </w:r>
          </w:p>
        </w:tc>
      </w:tr>
      <w:tr w:rsidR="0005096F" w:rsidRPr="00B75C77" w14:paraId="177050DB" w14:textId="77777777" w:rsidTr="0005096F">
        <w:tc>
          <w:tcPr>
            <w:tcW w:w="3003" w:type="dxa"/>
            <w:vAlign w:val="center"/>
          </w:tcPr>
          <w:p w14:paraId="2CC6A8AB" w14:textId="77777777" w:rsidR="0005096F" w:rsidRPr="00B75C77" w:rsidRDefault="0005096F" w:rsidP="0005096F">
            <w:pPr>
              <w:spacing w:line="240" w:lineRule="auto"/>
              <w:jc w:val="center"/>
            </w:pPr>
            <w:r w:rsidRPr="00B75C77">
              <w:t>Avanti</w:t>
            </w:r>
            <w:r w:rsidRPr="00B75C77">
              <w:rPr>
                <w:vertAlign w:val="superscript"/>
              </w:rPr>
              <w:t>TM</w:t>
            </w:r>
            <w:r w:rsidRPr="00B75C77">
              <w:t xml:space="preserve"> J-26XP (Beckman);</w:t>
            </w:r>
          </w:p>
          <w:p w14:paraId="5C4162B7" w14:textId="77777777" w:rsidR="0005096F" w:rsidRPr="00B75C77" w:rsidRDefault="0005096F" w:rsidP="0005096F">
            <w:pPr>
              <w:spacing w:line="240" w:lineRule="auto"/>
              <w:jc w:val="center"/>
            </w:pPr>
            <w:r w:rsidRPr="00B75C77">
              <w:t>JLA 8.1000</w:t>
            </w:r>
          </w:p>
        </w:tc>
        <w:tc>
          <w:tcPr>
            <w:tcW w:w="3003" w:type="dxa"/>
            <w:vAlign w:val="center"/>
          </w:tcPr>
          <w:p w14:paraId="5374E1F8" w14:textId="77777777" w:rsidR="0005096F" w:rsidRPr="00B75C77" w:rsidRDefault="0005096F" w:rsidP="0005096F">
            <w:pPr>
              <w:jc w:val="center"/>
            </w:pPr>
            <w:r w:rsidRPr="00B75C77">
              <w:t>6 x 1000 ml</w:t>
            </w:r>
          </w:p>
        </w:tc>
        <w:tc>
          <w:tcPr>
            <w:tcW w:w="3004" w:type="dxa"/>
            <w:vAlign w:val="center"/>
          </w:tcPr>
          <w:p w14:paraId="460DB89E" w14:textId="77777777" w:rsidR="0005096F" w:rsidRPr="00B75C77" w:rsidRDefault="0005096F" w:rsidP="0005096F">
            <w:pPr>
              <w:keepNext/>
              <w:jc w:val="center"/>
            </w:pPr>
            <w:r w:rsidRPr="00B75C77">
              <w:t>8,000 rpm (15,950 x g)</w:t>
            </w:r>
          </w:p>
        </w:tc>
      </w:tr>
    </w:tbl>
    <w:p w14:paraId="4ADA91AA" w14:textId="77777777" w:rsidR="0005096F" w:rsidRPr="00B75C77" w:rsidRDefault="0005096F" w:rsidP="0005096F">
      <w:pPr>
        <w:pStyle w:val="NoSpacing"/>
      </w:pPr>
      <w:bookmarkStart w:id="171" w:name="_Toc505354546"/>
      <w:r w:rsidRPr="00B75C77">
        <w:t xml:space="preserve">Table </w:t>
      </w:r>
      <w:r w:rsidR="00AE6915">
        <w:rPr>
          <w:noProof/>
        </w:rPr>
        <w:fldChar w:fldCharType="begin"/>
      </w:r>
      <w:r w:rsidR="00AE6915">
        <w:rPr>
          <w:noProof/>
        </w:rPr>
        <w:instrText xml:space="preserve"> STYLEREF 1 \s </w:instrText>
      </w:r>
      <w:r w:rsidR="00AE6915">
        <w:rPr>
          <w:noProof/>
        </w:rPr>
        <w:fldChar w:fldCharType="separate"/>
      </w:r>
      <w:r w:rsidR="00BA1790">
        <w:rPr>
          <w:noProof/>
        </w:rPr>
        <w:t>2</w:t>
      </w:r>
      <w:r w:rsidR="00AE6915">
        <w:rPr>
          <w:noProof/>
        </w:rPr>
        <w:fldChar w:fldCharType="end"/>
      </w:r>
      <w:r>
        <w:t>.</w:t>
      </w:r>
      <w:r w:rsidR="00AE6915">
        <w:rPr>
          <w:noProof/>
        </w:rPr>
        <w:fldChar w:fldCharType="begin"/>
      </w:r>
      <w:r w:rsidR="00AE6915">
        <w:rPr>
          <w:noProof/>
        </w:rPr>
        <w:instrText xml:space="preserve"> SEQ Table \* ARABIC \s 1 </w:instrText>
      </w:r>
      <w:r w:rsidR="00AE6915">
        <w:rPr>
          <w:noProof/>
        </w:rPr>
        <w:fldChar w:fldCharType="separate"/>
      </w:r>
      <w:r w:rsidR="00BA1790">
        <w:rPr>
          <w:noProof/>
        </w:rPr>
        <w:t>5</w:t>
      </w:r>
      <w:r w:rsidR="00AE6915">
        <w:rPr>
          <w:noProof/>
        </w:rPr>
        <w:fldChar w:fldCharType="end"/>
      </w:r>
      <w:r w:rsidRPr="00B75C77">
        <w:t xml:space="preserve"> Centrifuges used in this study</w:t>
      </w:r>
      <w:bookmarkEnd w:id="171"/>
    </w:p>
    <w:p w14:paraId="3E12F1C3" w14:textId="77777777" w:rsidR="0005096F" w:rsidRPr="00B75C77" w:rsidRDefault="0005096F" w:rsidP="0005096F"/>
    <w:p w14:paraId="77D198DB" w14:textId="71A900DB" w:rsidR="0005096F" w:rsidRDefault="0005096F" w:rsidP="0042099B">
      <w:pPr>
        <w:pStyle w:val="Heading2"/>
      </w:pPr>
      <w:bookmarkStart w:id="172" w:name="_Ref504142189"/>
      <w:bookmarkStart w:id="173" w:name="_Toc505262767"/>
      <w:bookmarkStart w:id="174" w:name="_Toc521494788"/>
      <w:r w:rsidRPr="00B75C77">
        <w:t>Growth curves</w:t>
      </w:r>
      <w:bookmarkEnd w:id="172"/>
      <w:bookmarkEnd w:id="173"/>
      <w:bookmarkEnd w:id="174"/>
    </w:p>
    <w:p w14:paraId="3EE213A7" w14:textId="77777777" w:rsidR="0005096F" w:rsidRPr="00E80E33" w:rsidRDefault="0005096F" w:rsidP="0005096F"/>
    <w:p w14:paraId="0218BE85" w14:textId="2B2B4B59" w:rsidR="0005096F" w:rsidRDefault="0005096F" w:rsidP="0005096F">
      <w:r w:rsidRPr="00B75C77">
        <w:t xml:space="preserve">After growing overnight cultures (Section </w:t>
      </w:r>
      <w:r w:rsidRPr="00B75C77">
        <w:fldChar w:fldCharType="begin"/>
      </w:r>
      <w:r w:rsidRPr="00B75C77">
        <w:instrText xml:space="preserve"> REF _Ref504137360 \r \h </w:instrText>
      </w:r>
      <w:r>
        <w:instrText xml:space="preserve"> \* MERGEFORMAT </w:instrText>
      </w:r>
      <w:r w:rsidRPr="00B75C77">
        <w:fldChar w:fldCharType="separate"/>
      </w:r>
      <w:r w:rsidR="00BA1790">
        <w:t>2.5</w:t>
      </w:r>
      <w:r w:rsidRPr="00B75C77">
        <w:fldChar w:fldCharType="end"/>
      </w:r>
      <w:r w:rsidRPr="00B75C77">
        <w:t>)</w:t>
      </w:r>
      <w:r w:rsidR="00AB3CB7">
        <w:t>,</w:t>
      </w:r>
      <w:r w:rsidRPr="00B75C77">
        <w:t xml:space="preserve"> 50 ml BHI was inoculated to an OD</w:t>
      </w:r>
      <w:r w:rsidRPr="00B75C77">
        <w:rPr>
          <w:vertAlign w:val="subscript"/>
        </w:rPr>
        <w:t>600</w:t>
      </w:r>
      <w:r w:rsidRPr="00B75C77">
        <w:rPr>
          <w:vertAlign w:val="superscript"/>
        </w:rPr>
        <w:t xml:space="preserve"> </w:t>
      </w:r>
      <w:r w:rsidRPr="00B75C77">
        <w:t>of 0.01. Cultures were grown in triplicate in a Gra</w:t>
      </w:r>
      <w:r>
        <w:t>nt OLS 200 water-bath at 250 rpm</w:t>
      </w:r>
      <w:r w:rsidRPr="00B75C77">
        <w:t>, 37</w:t>
      </w:r>
      <w:r w:rsidRPr="00B75C77">
        <w:sym w:font="Symbol" w:char="F0B0"/>
      </w:r>
      <w:r w:rsidRPr="00B75C77">
        <w:t>C, with serial OD</w:t>
      </w:r>
      <w:r w:rsidRPr="00B75C77">
        <w:rPr>
          <w:vertAlign w:val="subscript"/>
        </w:rPr>
        <w:t>600</w:t>
      </w:r>
      <w:r w:rsidRPr="00B75C77">
        <w:t xml:space="preserve"> measurements and direct cell counts at appropriate times.</w:t>
      </w:r>
    </w:p>
    <w:p w14:paraId="0A51A76C" w14:textId="77777777" w:rsidR="0005096F" w:rsidRDefault="0005096F" w:rsidP="0005096F"/>
    <w:p w14:paraId="6491260A" w14:textId="77777777" w:rsidR="000C7590" w:rsidRDefault="000C7590" w:rsidP="0005096F"/>
    <w:p w14:paraId="099B9E1D" w14:textId="373FCC89" w:rsidR="000C7590" w:rsidRDefault="000C7590" w:rsidP="0005096F"/>
    <w:p w14:paraId="25967FA2" w14:textId="2D3B6E6A" w:rsidR="00EA20B7" w:rsidRDefault="00EA20B7" w:rsidP="0005096F"/>
    <w:p w14:paraId="5C079546" w14:textId="77777777" w:rsidR="00EA20B7" w:rsidRPr="00B75C77" w:rsidRDefault="00EA20B7" w:rsidP="0005096F"/>
    <w:p w14:paraId="79908910" w14:textId="0DC4608A" w:rsidR="0005096F" w:rsidRDefault="0005096F" w:rsidP="00DB40F5">
      <w:pPr>
        <w:pStyle w:val="Heading2"/>
      </w:pPr>
      <w:r>
        <w:lastRenderedPageBreak/>
        <w:t xml:space="preserve"> </w:t>
      </w:r>
      <w:bookmarkStart w:id="175" w:name="_Toc521494789"/>
      <w:r w:rsidR="00DB40F5">
        <w:t>Measurement of bacterial numbers</w:t>
      </w:r>
      <w:bookmarkEnd w:id="175"/>
    </w:p>
    <w:p w14:paraId="38E72FCD" w14:textId="77777777" w:rsidR="0005096F" w:rsidRPr="00E80E33" w:rsidRDefault="0005096F" w:rsidP="0005096F"/>
    <w:p w14:paraId="1821A5EA" w14:textId="46F7646E" w:rsidR="0005096F" w:rsidRPr="00B75C77" w:rsidRDefault="0005096F" w:rsidP="0042099B">
      <w:pPr>
        <w:pStyle w:val="Heading3"/>
      </w:pPr>
      <w:r>
        <w:t xml:space="preserve"> </w:t>
      </w:r>
      <w:bookmarkStart w:id="176" w:name="_Toc505262769"/>
      <w:bookmarkStart w:id="177" w:name="_Toc521494790"/>
      <w:r w:rsidRPr="00B75C77">
        <w:t>Spectrophotometry</w:t>
      </w:r>
      <w:bookmarkEnd w:id="176"/>
      <w:bookmarkEnd w:id="177"/>
      <w:r w:rsidRPr="00B75C77">
        <w:t xml:space="preserve"> </w:t>
      </w:r>
    </w:p>
    <w:p w14:paraId="5DE6BEB3" w14:textId="77777777" w:rsidR="0005096F" w:rsidRDefault="0005096F" w:rsidP="0005096F">
      <w:r>
        <w:t xml:space="preserve">A </w:t>
      </w:r>
      <w:r w:rsidRPr="00B75C77">
        <w:t xml:space="preserve">Jenway 6100 spectrophotometer </w:t>
      </w:r>
      <w:r>
        <w:t>was used</w:t>
      </w:r>
      <w:r w:rsidRPr="00B75C77">
        <w:t xml:space="preserve"> to quantify bacterial </w:t>
      </w:r>
      <w:r>
        <w:t>growth</w:t>
      </w:r>
      <w:r w:rsidRPr="00B75C77">
        <w:t xml:space="preserve"> in liquid broth at OD</w:t>
      </w:r>
      <w:r w:rsidRPr="00B75C77">
        <w:rPr>
          <w:vertAlign w:val="subscript"/>
        </w:rPr>
        <w:t>600</w:t>
      </w:r>
      <w:r w:rsidRPr="00B75C77">
        <w:t xml:space="preserve">. </w:t>
      </w:r>
    </w:p>
    <w:p w14:paraId="782EB7CF" w14:textId="77777777" w:rsidR="0005096F" w:rsidRPr="00B75C77" w:rsidRDefault="0005096F" w:rsidP="0005096F"/>
    <w:p w14:paraId="334E77C9" w14:textId="22ACA82B" w:rsidR="0005096F" w:rsidRPr="00B75C77" w:rsidRDefault="0005096F" w:rsidP="0042099B">
      <w:pPr>
        <w:pStyle w:val="Heading3"/>
      </w:pPr>
      <w:r>
        <w:t xml:space="preserve"> </w:t>
      </w:r>
      <w:bookmarkStart w:id="178" w:name="_Toc505262770"/>
      <w:bookmarkStart w:id="179" w:name="_Toc521494791"/>
      <w:r w:rsidRPr="00B75C77">
        <w:t>Direct cell counts</w:t>
      </w:r>
      <w:bookmarkEnd w:id="178"/>
      <w:bookmarkEnd w:id="179"/>
    </w:p>
    <w:p w14:paraId="64562FF6" w14:textId="77777777" w:rsidR="0005096F" w:rsidRDefault="0005096F" w:rsidP="0005096F">
      <w:pPr>
        <w:rPr>
          <w:rFonts w:cs="Times"/>
        </w:rPr>
      </w:pPr>
      <w:r w:rsidRPr="00B75C77">
        <w:rPr>
          <w:rFonts w:cs="Times"/>
        </w:rPr>
        <w:t xml:space="preserve">Direct cells counts allow </w:t>
      </w:r>
      <w:r>
        <w:rPr>
          <w:rFonts w:cs="Times"/>
        </w:rPr>
        <w:t>the</w:t>
      </w:r>
      <w:r w:rsidRPr="00B75C77">
        <w:rPr>
          <w:rFonts w:cs="Times"/>
        </w:rPr>
        <w:t xml:space="preserve"> </w:t>
      </w:r>
      <w:r>
        <w:rPr>
          <w:rFonts w:cs="Times"/>
        </w:rPr>
        <w:t xml:space="preserve">quantification of viable bacteria (CFU ml </w:t>
      </w:r>
      <w:r>
        <w:rPr>
          <w:rFonts w:cs="Times"/>
          <w:vertAlign w:val="superscript"/>
        </w:rPr>
        <w:t>-1</w:t>
      </w:r>
      <w:r>
        <w:rPr>
          <w:rFonts w:cs="Times"/>
        </w:rPr>
        <w:t>). This is done by plating out 10 µl in triplicates of serially diluted bacterial suspensions (1:10) in PBS, and incubation at an appropriate temperature overnight or longer. Number of formed colony units (CFU) was counted following incubation.</w:t>
      </w:r>
    </w:p>
    <w:p w14:paraId="597AD751" w14:textId="77777777" w:rsidR="0005096F" w:rsidRDefault="0005096F" w:rsidP="0005096F">
      <w:pPr>
        <w:rPr>
          <w:rFonts w:cs="Times"/>
        </w:rPr>
      </w:pPr>
    </w:p>
    <w:p w14:paraId="58A32E4B" w14:textId="112D14B5" w:rsidR="0005096F" w:rsidRDefault="0005096F" w:rsidP="0042099B">
      <w:pPr>
        <w:pStyle w:val="Heading2"/>
      </w:pPr>
      <w:r>
        <w:t xml:space="preserve"> </w:t>
      </w:r>
      <w:bookmarkStart w:id="180" w:name="_Toc505262771"/>
      <w:bookmarkStart w:id="181" w:name="_Toc521494792"/>
      <w:r>
        <w:t>Zebrafish techniques</w:t>
      </w:r>
      <w:bookmarkEnd w:id="180"/>
      <w:bookmarkEnd w:id="181"/>
      <w:r w:rsidR="0073580A" w:rsidRPr="0073580A">
        <w:rPr>
          <w:i/>
          <w:iCs/>
        </w:rPr>
        <w:t xml:space="preserve"> </w:t>
      </w:r>
    </w:p>
    <w:p w14:paraId="0733D45B" w14:textId="77777777" w:rsidR="0005096F" w:rsidRPr="000071FF" w:rsidRDefault="0005096F" w:rsidP="0005096F"/>
    <w:p w14:paraId="6A666A1E" w14:textId="17653B10" w:rsidR="0005096F" w:rsidRPr="000071FF" w:rsidRDefault="0005096F" w:rsidP="0042099B">
      <w:pPr>
        <w:pStyle w:val="Heading3"/>
      </w:pPr>
      <w:r>
        <w:t xml:space="preserve"> </w:t>
      </w:r>
      <w:bookmarkStart w:id="182" w:name="_Toc505262772"/>
      <w:bookmarkStart w:id="183" w:name="_Toc521494793"/>
      <w:r>
        <w:t>Zebrafish strains</w:t>
      </w:r>
      <w:bookmarkEnd w:id="182"/>
      <w:bookmarkEnd w:id="183"/>
    </w:p>
    <w:p w14:paraId="7601F08A" w14:textId="77777777" w:rsidR="0005096F" w:rsidRDefault="0005096F" w:rsidP="0005096F">
      <w:pPr>
        <w:tabs>
          <w:tab w:val="left" w:pos="7101"/>
        </w:tabs>
      </w:pPr>
      <w:r>
        <w:t>London Wild Type (LWT) zebrafish were used in all studies.</w:t>
      </w:r>
      <w:r>
        <w:tab/>
      </w:r>
    </w:p>
    <w:p w14:paraId="4375D0B3" w14:textId="77777777" w:rsidR="0005096F" w:rsidRDefault="0005096F" w:rsidP="0005096F">
      <w:pPr>
        <w:tabs>
          <w:tab w:val="left" w:pos="7101"/>
        </w:tabs>
      </w:pPr>
    </w:p>
    <w:p w14:paraId="19D43287" w14:textId="47B41BCE" w:rsidR="0005096F" w:rsidRPr="003C1763" w:rsidRDefault="0005096F" w:rsidP="0042099B">
      <w:pPr>
        <w:pStyle w:val="Heading3"/>
      </w:pPr>
      <w:r>
        <w:t xml:space="preserve"> </w:t>
      </w:r>
      <w:bookmarkStart w:id="184" w:name="_Toc505262773"/>
      <w:bookmarkStart w:id="185" w:name="_Toc521494794"/>
      <w:r>
        <w:t>Zebrafish husbandry</w:t>
      </w:r>
      <w:bookmarkEnd w:id="184"/>
      <w:bookmarkEnd w:id="185"/>
      <w:r>
        <w:t xml:space="preserve"> </w:t>
      </w:r>
    </w:p>
    <w:p w14:paraId="7CA3342A" w14:textId="3CE22A9C" w:rsidR="0005096F" w:rsidRDefault="0005096F" w:rsidP="0005096F">
      <w:r>
        <w:t>All adult zebrafish were maintained in a re-circulating closed system of aquarium water at a constant temperature of 28</w:t>
      </w:r>
      <w:r>
        <w:sym w:font="Symbol" w:char="F0B0"/>
      </w:r>
      <w:r>
        <w:t xml:space="preserve">C. The light/dark cycle lasts for 14/10 </w:t>
      </w:r>
      <w:r w:rsidR="009303B5">
        <w:t>h</w:t>
      </w:r>
      <w:r>
        <w:t xml:space="preserve"> respectively. LWT zebrafish embryos were maintained in E3 medium for duration of the experiment (28.5 </w:t>
      </w:r>
      <w:r>
        <w:sym w:font="Symbol" w:char="F0B0"/>
      </w:r>
      <w:r>
        <w:t>C).</w:t>
      </w:r>
    </w:p>
    <w:p w14:paraId="1C152845" w14:textId="77777777" w:rsidR="0005096F" w:rsidRDefault="0005096F" w:rsidP="0005096F"/>
    <w:p w14:paraId="72B6A007" w14:textId="093A15A8" w:rsidR="0005096F" w:rsidRDefault="0005096F" w:rsidP="0042099B">
      <w:pPr>
        <w:pStyle w:val="Heading3"/>
      </w:pPr>
      <w:r>
        <w:lastRenderedPageBreak/>
        <w:t xml:space="preserve"> </w:t>
      </w:r>
      <w:bookmarkStart w:id="186" w:name="_Toc505262774"/>
      <w:bookmarkStart w:id="187" w:name="_Toc521494795"/>
      <w:r>
        <w:t>Zebrafish E3 medium (x10 concentration)</w:t>
      </w:r>
      <w:bookmarkEnd w:id="186"/>
      <w:bookmarkEnd w:id="187"/>
    </w:p>
    <w:p w14:paraId="632618E3" w14:textId="77777777" w:rsidR="0005096F" w:rsidRDefault="0005096F" w:rsidP="0005096F">
      <w:r>
        <w:t>NaCl</w:t>
      </w:r>
      <w:r>
        <w:tab/>
      </w:r>
      <w:r>
        <w:tab/>
      </w:r>
      <w:r>
        <w:tab/>
      </w:r>
      <w:r>
        <w:tab/>
        <w:t>50 mM</w:t>
      </w:r>
    </w:p>
    <w:p w14:paraId="4795AF7B" w14:textId="77777777" w:rsidR="0005096F" w:rsidRDefault="0005096F" w:rsidP="0005096F">
      <w:r>
        <w:t>KCl</w:t>
      </w:r>
      <w:r>
        <w:tab/>
      </w:r>
      <w:r>
        <w:tab/>
      </w:r>
      <w:r>
        <w:tab/>
      </w:r>
      <w:r>
        <w:tab/>
        <w:t>1.7 mM</w:t>
      </w:r>
    </w:p>
    <w:p w14:paraId="5479D48E" w14:textId="77777777" w:rsidR="0005096F" w:rsidRDefault="0005096F" w:rsidP="0005096F">
      <w:r>
        <w:t>CaCl</w:t>
      </w:r>
      <w:r>
        <w:rPr>
          <w:vertAlign w:val="subscript"/>
        </w:rPr>
        <w:t>2</w:t>
      </w:r>
      <w:r>
        <w:tab/>
      </w:r>
      <w:r>
        <w:tab/>
      </w:r>
      <w:r>
        <w:tab/>
      </w:r>
      <w:r>
        <w:tab/>
        <w:t>3.3 mM</w:t>
      </w:r>
    </w:p>
    <w:p w14:paraId="60DC2161" w14:textId="77777777" w:rsidR="0005096F" w:rsidRDefault="0005096F" w:rsidP="0005096F">
      <w:r>
        <w:t>MgSO</w:t>
      </w:r>
      <w:r>
        <w:rPr>
          <w:vertAlign w:val="subscript"/>
        </w:rPr>
        <w:t>4</w:t>
      </w:r>
      <w:r>
        <w:tab/>
      </w:r>
      <w:r>
        <w:tab/>
      </w:r>
      <w:r>
        <w:tab/>
      </w:r>
      <w:r>
        <w:tab/>
        <w:t>3.3 mM</w:t>
      </w:r>
    </w:p>
    <w:p w14:paraId="77F95F40" w14:textId="1FE7CA74" w:rsidR="0005096F" w:rsidRDefault="0005096F" w:rsidP="0005096F">
      <w:r>
        <w:t>E3 stock solution was kept at room temperature. Working solution was made by diluting to x1 concentration with dH</w:t>
      </w:r>
      <w:r>
        <w:rPr>
          <w:vertAlign w:val="subscript"/>
        </w:rPr>
        <w:t>2</w:t>
      </w:r>
      <w:r>
        <w:t>O and adding methylene blue (final concentration 1x10</w:t>
      </w:r>
      <w:r>
        <w:rPr>
          <w:vertAlign w:val="superscript"/>
        </w:rPr>
        <w:t xml:space="preserve">-5 </w:t>
      </w:r>
      <w:r>
        <w:t xml:space="preserve">%) to prevent fungal growth </w:t>
      </w:r>
      <w:r>
        <w:fldChar w:fldCharType="begin" w:fldLock="1"/>
      </w:r>
      <w:r w:rsidR="00B145F9">
        <w:instrText>ADDIN CSL_CITATION { "citationItems" : [ { "id" : "ITEM-1", "itemData" : { "ISBN" : "019963808X", "abstract" : "1st ed. Introduction: zebrafish as a system to study development and organogenesis / Christiane Nu\u0308sslein-Volhard -- Keeping and raising zebrafish / Michael Brand -- Looking at embryos / Stefan Schulte-Merker -- The morphology of larval and adult zebrafish / Thomas F. Schilling -- Cell labelling and transplantation techniques / Donald A. Kane -- Manipulating gene expression in the zebrafish / Darren T. Gilmour -- Mutagenesis / Francisco Pelegri -- Mapping and cloning / Robert Geisler.", "author" : [ { "dropping-particle" : "", "family" : "Nu\u0308sslein-Volhard", "given" : "C. (Christiane)", "non-dropping-particle" : "", "parse-names" : false, "suffix" : "" }, { "dropping-particle" : "", "family" : "Dahm", "given" : "Ralf.", "non-dropping-particle" : "", "parse-names" : false, "suffix" : "" } ], "id" : "ITEM-1", "issued" : { "date-parts" : [ [ "2002" ] ] }, "number-of-pages" : "303", "publisher" : "Oxford University Press", "title" : "Zebrafish : a practical approach", "type" : "book" }, "uris" : [ "http://www.mendeley.com/documents/?uuid=120f7a28-b78d-37ca-bbef-b28189095720" ] } ], "mendeley" : { "formattedCitation" : "(Nu\u0308sslein-Volhard and Dahm, 2002)", "plainTextFormattedCitation" : "(Nu\u0308sslein-Volhard and Dahm, 2002)", "previouslyFormattedCitation" : "(Nu\u0308sslein-Volhard and Dahm, 2002)" }, "properties" : {  }, "schema" : "https://github.com/citation-style-language/schema/raw/master/csl-citation.json" }</w:instrText>
      </w:r>
      <w:r>
        <w:fldChar w:fldCharType="separate"/>
      </w:r>
      <w:r w:rsidR="00F71621" w:rsidRPr="00F71621">
        <w:rPr>
          <w:noProof/>
        </w:rPr>
        <w:t>(Nüsslein-Volhard and Dahm, 2002)</w:t>
      </w:r>
      <w:r>
        <w:fldChar w:fldCharType="end"/>
      </w:r>
      <w:r>
        <w:t>. 1x E3 media sterilized as usual</w:t>
      </w:r>
      <w:r w:rsidR="0073580A" w:rsidRPr="0073580A">
        <w:rPr>
          <w:i/>
          <w:iCs/>
        </w:rPr>
        <w:t xml:space="preserve"> </w:t>
      </w:r>
      <w:r>
        <w:t xml:space="preserve">(section </w:t>
      </w:r>
      <w:r>
        <w:fldChar w:fldCharType="begin"/>
      </w:r>
      <w:r>
        <w:instrText xml:space="preserve"> REF _Ref504141329 \r \h </w:instrText>
      </w:r>
      <w:r>
        <w:fldChar w:fldCharType="separate"/>
      </w:r>
      <w:r w:rsidR="00BA1790">
        <w:t>2.1</w:t>
      </w:r>
      <w:r>
        <w:fldChar w:fldCharType="end"/>
      </w:r>
      <w:r>
        <w:t>)</w:t>
      </w:r>
      <w:r w:rsidR="00AB3CB7">
        <w:t>.</w:t>
      </w:r>
    </w:p>
    <w:p w14:paraId="34C8125C" w14:textId="77777777" w:rsidR="0005096F" w:rsidRDefault="0005096F" w:rsidP="0005096F"/>
    <w:p w14:paraId="7A7533DA" w14:textId="06992F8F" w:rsidR="0005096F" w:rsidRDefault="0005096F" w:rsidP="0042099B">
      <w:pPr>
        <w:pStyle w:val="Heading3"/>
      </w:pPr>
      <w:r>
        <w:t xml:space="preserve"> </w:t>
      </w:r>
      <w:bookmarkStart w:id="188" w:name="_Toc505262775"/>
      <w:bookmarkStart w:id="189" w:name="_Toc521494796"/>
      <w:r>
        <w:t>Methylcellulose</w:t>
      </w:r>
      <w:bookmarkEnd w:id="188"/>
      <w:bookmarkEnd w:id="189"/>
      <w:r>
        <w:t xml:space="preserve"> </w:t>
      </w:r>
    </w:p>
    <w:p w14:paraId="7D5329A1" w14:textId="5A79EE6C" w:rsidR="0005096F" w:rsidRDefault="0005096F" w:rsidP="0005096F">
      <w:r>
        <w:t xml:space="preserve">3.0% (w/v) methylcellulose was dissolved in E3 medium. For complete solubilisation, the solution was stirred, frozen and defrosted in several cycles </w:t>
      </w:r>
      <w:r>
        <w:fldChar w:fldCharType="begin" w:fldLock="1"/>
      </w:r>
      <w:r w:rsidR="00B145F9">
        <w:instrText>ADDIN CSL_CITATION { "citationItems" : [ { "id" : "ITEM-1", "itemData" : { "ISBN" : "019963808X", "abstract" : "1st ed. Introduction: zebrafish as a system to study development and organogenesis / Christiane Nu\u0308sslein-Volhard -- Keeping and raising zebrafish / Michael Brand -- Looking at embryos / Stefan Schulte-Merker -- The morphology of larval and adult zebrafish / Thomas F. Schilling -- Cell labelling and transplantation techniques / Donald A. Kane -- Manipulating gene expression in the zebrafish / Darren T. Gilmour -- Mutagenesis / Francisco Pelegri -- Mapping and cloning / Robert Geisler.", "author" : [ { "dropping-particle" : "", "family" : "Nu\u0308sslein-Volhard", "given" : "C. (Christiane)", "non-dropping-particle" : "", "parse-names" : false, "suffix" : "" }, { "dropping-particle" : "", "family" : "Dahm", "given" : "Ralf.", "non-dropping-particle" : "", "parse-names" : false, "suffix" : "" } ], "id" : "ITEM-1", "issued" : { "date-parts" : [ [ "2002" ] ] }, "number-of-pages" : "303", "publisher" : "Oxford University Press", "title" : "Zebrafish : a practical approach", "type" : "book" }, "uris" : [ "http://www.mendeley.com/documents/?uuid=120f7a28-b78d-37ca-bbef-b28189095720" ] } ], "mendeley" : { "formattedCitation" : "(Nu\u0308sslein-Volhard and Dahm, 2002)", "plainTextFormattedCitation" : "(Nu\u0308sslein-Volhard and Dahm, 2002)", "previouslyFormattedCitation" : "(Nu\u0308sslein-Volhard and Dahm, 2002)" }, "properties" : {  }, "schema" : "https://github.com/citation-style-language/schema/raw/master/csl-citation.json" }</w:instrText>
      </w:r>
      <w:r>
        <w:fldChar w:fldCharType="separate"/>
      </w:r>
      <w:r w:rsidR="00F71621" w:rsidRPr="00F71621">
        <w:rPr>
          <w:noProof/>
        </w:rPr>
        <w:t>(Nüsslein-Volhard and Dahm, 2002)</w:t>
      </w:r>
      <w:r>
        <w:fldChar w:fldCharType="end"/>
      </w:r>
      <w:r>
        <w:t>. Upon completion, the methylcellulose was aliquoted into 20 ml syringes and stored at -20</w:t>
      </w:r>
      <w:r>
        <w:sym w:font="Symbol" w:char="F0B0"/>
      </w:r>
      <w:r>
        <w:t>C. Before use, each syringe was thawed at 28.5</w:t>
      </w:r>
      <w:r>
        <w:sym w:font="Symbol" w:char="F0B0"/>
      </w:r>
      <w:r>
        <w:t>C overnight.</w:t>
      </w:r>
    </w:p>
    <w:p w14:paraId="7A70F401" w14:textId="77777777" w:rsidR="0005096F" w:rsidRDefault="0005096F" w:rsidP="0005096F"/>
    <w:p w14:paraId="5A4DC791" w14:textId="0299017E" w:rsidR="0005096F" w:rsidRDefault="0005096F" w:rsidP="0042099B">
      <w:pPr>
        <w:pStyle w:val="Heading3"/>
      </w:pPr>
      <w:r>
        <w:t xml:space="preserve"> </w:t>
      </w:r>
      <w:bookmarkStart w:id="190" w:name="_Toc505262776"/>
      <w:bookmarkStart w:id="191" w:name="_Toc521494797"/>
      <w:r>
        <w:t>Zebrafish embryo anaesthesia</w:t>
      </w:r>
      <w:bookmarkEnd w:id="190"/>
      <w:bookmarkEnd w:id="191"/>
    </w:p>
    <w:p w14:paraId="74EDF398" w14:textId="2EEBEBE7" w:rsidR="0005096F" w:rsidRDefault="0005096F" w:rsidP="0005096F">
      <w:r>
        <w:t>Tricaine (MS322, Sigma) was kept as a stock solution (0.4% w/v</w:t>
      </w:r>
      <w:r w:rsidR="00B75B6A">
        <w:t>)</w:t>
      </w:r>
      <w:r>
        <w:t xml:space="preserve"> at -20</w:t>
      </w:r>
      <w:r>
        <w:sym w:font="Symbol" w:char="F0B0"/>
      </w:r>
      <w:r>
        <w:t>C</w:t>
      </w:r>
      <w:r w:rsidR="00AB3CB7">
        <w:t>.</w:t>
      </w:r>
      <w:r>
        <w:t xml:space="preserve"> Working solution was made up to</w:t>
      </w:r>
      <w:r w:rsidR="0073580A" w:rsidRPr="0073580A">
        <w:rPr>
          <w:i/>
          <w:iCs/>
        </w:rPr>
        <w:t xml:space="preserve"> </w:t>
      </w:r>
      <w:r>
        <w:t>0.02% (w/v) and kept at 4</w:t>
      </w:r>
      <w:r>
        <w:sym w:font="Symbol" w:char="F0B0"/>
      </w:r>
      <w:r>
        <w:t>C in the dark. For anaesthesia 1.5 ml working solution was added to an E3 petri dish containing zebrafish embryos.</w:t>
      </w:r>
    </w:p>
    <w:p w14:paraId="67A6F9F7" w14:textId="77777777" w:rsidR="0005096F" w:rsidRDefault="0005096F" w:rsidP="0005096F"/>
    <w:p w14:paraId="0BD05A5E" w14:textId="0BAAB782" w:rsidR="0005096F" w:rsidRDefault="0005096F" w:rsidP="0042099B">
      <w:pPr>
        <w:pStyle w:val="Heading3"/>
      </w:pPr>
      <w:r>
        <w:lastRenderedPageBreak/>
        <w:t xml:space="preserve"> </w:t>
      </w:r>
      <w:bookmarkStart w:id="192" w:name="_Toc505262777"/>
      <w:bookmarkStart w:id="193" w:name="_Toc521494798"/>
      <w:r>
        <w:t>Microinjection needles</w:t>
      </w:r>
      <w:bookmarkEnd w:id="192"/>
      <w:bookmarkEnd w:id="193"/>
    </w:p>
    <w:p w14:paraId="53276F43" w14:textId="77777777" w:rsidR="0005096F" w:rsidRDefault="0005096F" w:rsidP="0005096F">
      <w:r>
        <w:t>Non-filament glass capillary tubes (World Precision Instruments, WPI) were heated and pulled in an electrode puller to produce hollow fine needles.</w:t>
      </w:r>
    </w:p>
    <w:p w14:paraId="2AE43023" w14:textId="77777777" w:rsidR="0005096F" w:rsidRPr="000033B3" w:rsidRDefault="0005096F" w:rsidP="0005096F"/>
    <w:p w14:paraId="0F177D8B" w14:textId="11533C32" w:rsidR="0005096F" w:rsidRDefault="0005096F" w:rsidP="0042099B">
      <w:pPr>
        <w:pStyle w:val="Heading3"/>
      </w:pPr>
      <w:bookmarkStart w:id="194" w:name="_Ref504144541"/>
      <w:r>
        <w:t xml:space="preserve"> </w:t>
      </w:r>
      <w:bookmarkStart w:id="195" w:name="_Toc505262778"/>
      <w:bookmarkStart w:id="196" w:name="_Toc521494799"/>
      <w:r>
        <w:t xml:space="preserve">Microinjecion of </w:t>
      </w:r>
      <w:r w:rsidRPr="00B573CE">
        <w:t>bacteria</w:t>
      </w:r>
      <w:r>
        <w:rPr>
          <w:i/>
        </w:rPr>
        <w:t xml:space="preserve"> </w:t>
      </w:r>
      <w:r>
        <w:t>into zebrafish embryos</w:t>
      </w:r>
      <w:bookmarkEnd w:id="194"/>
      <w:bookmarkEnd w:id="195"/>
      <w:bookmarkEnd w:id="196"/>
    </w:p>
    <w:p w14:paraId="1337F446" w14:textId="4A727457" w:rsidR="0005096F" w:rsidRDefault="0005096F" w:rsidP="0005096F">
      <w:r>
        <w:t xml:space="preserve">Bacteria were grown from an overnight culture until reaching exponential phase (Chapter </w:t>
      </w:r>
      <w:r>
        <w:fldChar w:fldCharType="begin"/>
      </w:r>
      <w:r>
        <w:instrText xml:space="preserve"> REF _Ref504142189 \r \h </w:instrText>
      </w:r>
      <w:r>
        <w:fldChar w:fldCharType="separate"/>
      </w:r>
      <w:r w:rsidR="00BA1790">
        <w:t>2.9</w:t>
      </w:r>
      <w:r>
        <w:fldChar w:fldCharType="end"/>
      </w:r>
      <w:r>
        <w:t xml:space="preserve">). Then 40 ml of culture was centrifuged for 10 </w:t>
      </w:r>
      <w:r w:rsidR="009303B5">
        <w:t>min</w:t>
      </w:r>
      <w:r>
        <w:t xml:space="preserve"> at 5100 rpm, 4</w:t>
      </w:r>
      <w:r>
        <w:sym w:font="Symbol" w:char="F0B0"/>
      </w:r>
      <w:r>
        <w:t>C, supernatant discarded and pellet resuspended in 40 ml PBS and centrifuged as before. The washed pellet was then resuspended in PBS to a required concentration. Quantification of bacteria was achieved by 1:4 dilution of the sample in PBS</w:t>
      </w:r>
      <w:r w:rsidR="00AB3CB7">
        <w:t>,</w:t>
      </w:r>
      <w:r>
        <w:t xml:space="preserve"> with 10 µl plated in duplicate on agar plates and incubated for the appropriate time and temperature. </w:t>
      </w:r>
    </w:p>
    <w:p w14:paraId="64A2CC70" w14:textId="77777777" w:rsidR="0005096F" w:rsidRDefault="0005096F" w:rsidP="0005096F"/>
    <w:p w14:paraId="5489C891" w14:textId="44DCE3DF" w:rsidR="0005096F" w:rsidRDefault="0005096F" w:rsidP="0005096F">
      <w:r>
        <w:t xml:space="preserve">Dechorionation of zebrafish embryos was performed 2-4 </w:t>
      </w:r>
      <w:r w:rsidR="009303B5">
        <w:t>h</w:t>
      </w:r>
      <w:r>
        <w:t xml:space="preserve"> prior to injection. At the beginning of experiment zebrafish embryos were immersed in E3 tricaine working solution before being transferred onto 3% (w/v) methylcellulose for immobilization. 10 µl of bacterial suspension was loaded into microcapillary needles and inserted into a micromanipulator (WPI) attached to a pneumatic micropump (WPI, PV820). Calibration was achieved using a graticule slide to produce 1 nl drops. Immobilized zebrafish embryos were placed under a light microscope (Leica) and injected into the circulation valley.</w:t>
      </w:r>
    </w:p>
    <w:p w14:paraId="6A393D37" w14:textId="35F6198F" w:rsidR="0005096F" w:rsidRDefault="0005096F" w:rsidP="0005096F">
      <w:r>
        <w:t>Following injection, zebrafish embryos were removed from methylcellulose and placed back into petri dishes containing 30 ml fresh E3 in an incubator with a constant temperature of 28.5</w:t>
      </w:r>
      <w:r>
        <w:sym w:font="Symbol" w:char="F0B0"/>
      </w:r>
      <w:r>
        <w:t xml:space="preserve">C for 1 </w:t>
      </w:r>
      <w:r w:rsidR="009303B5">
        <w:t>h</w:t>
      </w:r>
      <w:r>
        <w:t>, allowing the methylcellulose to dissolve from embryos. At the end of the experiment zebrafish were placed in individual wells of a 96-well plate.</w:t>
      </w:r>
    </w:p>
    <w:p w14:paraId="30EE6769" w14:textId="5409470B" w:rsidR="0005096F" w:rsidRDefault="0005096F" w:rsidP="0042099B">
      <w:pPr>
        <w:pStyle w:val="Heading3"/>
      </w:pPr>
      <w:r>
        <w:lastRenderedPageBreak/>
        <w:t xml:space="preserve"> </w:t>
      </w:r>
      <w:bookmarkStart w:id="197" w:name="_Toc505262779"/>
      <w:bookmarkStart w:id="198" w:name="_Toc521494800"/>
      <w:r>
        <w:t>Microinjection of morpholino</w:t>
      </w:r>
      <w:r w:rsidR="0021690A">
        <w:t xml:space="preserve"> oligonucleotides</w:t>
      </w:r>
      <w:r>
        <w:t xml:space="preserve"> into the zebrafish embryo</w:t>
      </w:r>
      <w:bookmarkEnd w:id="197"/>
      <w:bookmarkEnd w:id="198"/>
    </w:p>
    <w:p w14:paraId="4501E75C" w14:textId="216D9B34" w:rsidR="0005096F" w:rsidRPr="0095166B" w:rsidRDefault="0005096F" w:rsidP="00EE19F9">
      <w:pPr>
        <w:pStyle w:val="Heading4"/>
      </w:pPr>
      <w:bookmarkStart w:id="199" w:name="_Toc505262780"/>
      <w:bookmarkStart w:id="200" w:name="_Toc521494801"/>
      <w:r>
        <w:t>Morpholinos</w:t>
      </w:r>
      <w:bookmarkEnd w:id="199"/>
      <w:bookmarkEnd w:id="200"/>
    </w:p>
    <w:p w14:paraId="75158172" w14:textId="3B1C3447" w:rsidR="0005096F" w:rsidRDefault="0021690A" w:rsidP="0005096F">
      <w:r>
        <w:t xml:space="preserve">Morpholino oligonucleotides are used to inhibit translation of RNA transcripts </w:t>
      </w:r>
      <w:r>
        <w:rPr>
          <w:i/>
          <w:iCs/>
        </w:rPr>
        <w:t>in vivo.</w:t>
      </w:r>
      <w:r>
        <w:t xml:space="preserve"> </w:t>
      </w:r>
      <w:r w:rsidR="0005096F">
        <w:t>PU.1 morpholino was purchased from Gene tools.</w:t>
      </w:r>
    </w:p>
    <w:tbl>
      <w:tblPr>
        <w:tblStyle w:val="TableGrid"/>
        <w:tblW w:w="0" w:type="auto"/>
        <w:tblLook w:val="04A0" w:firstRow="1" w:lastRow="0" w:firstColumn="1" w:lastColumn="0" w:noHBand="0" w:noVBand="1"/>
      </w:tblPr>
      <w:tblGrid>
        <w:gridCol w:w="2112"/>
        <w:gridCol w:w="2566"/>
        <w:gridCol w:w="2064"/>
        <w:gridCol w:w="2086"/>
      </w:tblGrid>
      <w:tr w:rsidR="0005096F" w14:paraId="72573BF9" w14:textId="77777777" w:rsidTr="0005096F">
        <w:tc>
          <w:tcPr>
            <w:tcW w:w="2252" w:type="dxa"/>
          </w:tcPr>
          <w:p w14:paraId="5513E820" w14:textId="77777777" w:rsidR="0005096F" w:rsidRDefault="0005096F" w:rsidP="0005096F">
            <w:r>
              <w:t xml:space="preserve">Morpholino target </w:t>
            </w:r>
          </w:p>
        </w:tc>
        <w:tc>
          <w:tcPr>
            <w:tcW w:w="2252" w:type="dxa"/>
          </w:tcPr>
          <w:p w14:paraId="77BCFB3F" w14:textId="77777777" w:rsidR="0005096F" w:rsidRDefault="0005096F" w:rsidP="0005096F">
            <w:r>
              <w:t>Sequence 5’-3’</w:t>
            </w:r>
          </w:p>
        </w:tc>
        <w:tc>
          <w:tcPr>
            <w:tcW w:w="2253" w:type="dxa"/>
          </w:tcPr>
          <w:p w14:paraId="27FFA81C" w14:textId="77777777" w:rsidR="0005096F" w:rsidRDefault="0005096F" w:rsidP="0005096F">
            <w:r>
              <w:t xml:space="preserve">Quantity </w:t>
            </w:r>
          </w:p>
        </w:tc>
        <w:tc>
          <w:tcPr>
            <w:tcW w:w="2253" w:type="dxa"/>
          </w:tcPr>
          <w:p w14:paraId="15E0F658" w14:textId="77777777" w:rsidR="0005096F" w:rsidRDefault="0005096F" w:rsidP="0005096F">
            <w:r>
              <w:t>Reference</w:t>
            </w:r>
          </w:p>
        </w:tc>
      </w:tr>
      <w:tr w:rsidR="0005096F" w14:paraId="17D27F94" w14:textId="77777777" w:rsidTr="0005096F">
        <w:tc>
          <w:tcPr>
            <w:tcW w:w="2252" w:type="dxa"/>
          </w:tcPr>
          <w:p w14:paraId="17A4AD88" w14:textId="77777777" w:rsidR="0005096F" w:rsidRPr="005B3296" w:rsidRDefault="0005096F" w:rsidP="0005096F">
            <w:r>
              <w:rPr>
                <w:i/>
              </w:rPr>
              <w:t>pu.</w:t>
            </w:r>
            <w:r>
              <w:t>1</w:t>
            </w:r>
          </w:p>
        </w:tc>
        <w:tc>
          <w:tcPr>
            <w:tcW w:w="2252" w:type="dxa"/>
          </w:tcPr>
          <w:p w14:paraId="23A1E771" w14:textId="77777777" w:rsidR="0005096F" w:rsidRPr="00823C95" w:rsidRDefault="0005096F" w:rsidP="0005096F">
            <w:pPr>
              <w:spacing w:line="240" w:lineRule="auto"/>
              <w:rPr>
                <w:rFonts w:ascii="Times" w:hAnsi="Times" w:cs="Times"/>
              </w:rPr>
            </w:pPr>
            <w:r>
              <w:t xml:space="preserve">GATATACTGATACTCCAT TGGTGGT </w:t>
            </w:r>
          </w:p>
        </w:tc>
        <w:tc>
          <w:tcPr>
            <w:tcW w:w="2253" w:type="dxa"/>
          </w:tcPr>
          <w:p w14:paraId="153893E6" w14:textId="77777777" w:rsidR="0005096F" w:rsidRDefault="0005096F" w:rsidP="0005096F">
            <w:r>
              <w:t>0.5 pmole</w:t>
            </w:r>
          </w:p>
        </w:tc>
        <w:tc>
          <w:tcPr>
            <w:tcW w:w="2253" w:type="dxa"/>
          </w:tcPr>
          <w:p w14:paraId="368E9AB9" w14:textId="69944362" w:rsidR="0005096F" w:rsidRDefault="0005096F" w:rsidP="00F71621">
            <w:pPr>
              <w:keepNext/>
              <w:spacing w:line="240" w:lineRule="auto"/>
            </w:pPr>
            <w:r>
              <w:fldChar w:fldCharType="begin" w:fldLock="1"/>
            </w:r>
            <w:r w:rsidR="00B145F9">
              <w:instrText>ADDIN CSL_CITATION { "citationItems" : [ { "id" : "ITEM-1", "itemData" : { "DOI" : "10.1016/j.devcel.2004.11.014", "ISBN" : "1534-5807 (Print)\\r1534-5807 (Linking)", "ISSN" : "15345807", "PMID" : "15621533", "abstract" : "The zebrafish is a powerful model system for investigating embryonic vertebrate hematopoiesis, allowing for the critical in vivo analysis of cell lineage determination. In this study, we identify zebrafish myeloerythroid progenitor cells (MPCs) that are likely to represent the functional equivalent of mammalian common myeloid progenitors. Utilizing transgenic pu.1 -GFP fish, real-time MPC differentiation was correlated with dynamic changes in cell motility, morphology, and gene expression. Unlike mammalian hematopoiesis, embryonic zebrafish myelopoiesis and erythropoiesis occur in anatomically separate locations. Gene knockdown experiments and transplantation assays demonstrated the reciprocal negative regulation of pu.1 and gata1 and their non-cell-autonomous regulation that determines myeloid versus erythroid MPC fate in the distinct blood-forming regions. Furthermore, forced expression of pu.1 in the bloodless mutant cloche resulted in myelopoietic rescue, providing intriguing evidence that this gene can function in the absence of some stem cell genes, such as scl, in governing myelopoiesis. Copyright ?? 2005 by Elsevier Inc.", "author" : [ { "dropping-particle" : "", "family" : "Rhodes", "given" : "Jennifer", "non-dropping-particle" : "", "parse-names" : false, "suffix" : "" }, { "dropping-particle" : "", "family" : "Hagen", "given" : "Andreas", "non-dropping-particle" : "", "parse-names" : false, "suffix" : "" }, { "dropping-particle" : "", "family" : "Hsu", "given" : "Karl", "non-dropping-particle" : "", "parse-names" : false, "suffix" : "" }, { "dropping-particle" : "", "family" : "Deng", "given" : "Min", "non-dropping-particle" : "", "parse-names" : false, "suffix" : "" }, { "dropping-particle" : "", "family" : "Liu", "given" : "Ting Xi", "non-dropping-particle" : "", "parse-names" : false, "suffix" : "" }, { "dropping-particle" : "", "family" : "Look", "given" : "A. Thomas", "non-dropping-particle" : "", "parse-names" : false, "suffix" : "" }, { "dropping-particle" : "", "family" : "Kanki", "given" : "John P.", "non-dropping-particle" : "", "parse-names" : false, "suffix" : "" } ], "container-title" : "Developmental Cell", "id" : "ITEM-1", "issue" : "1", "issued" : { "date-parts" : [ [ "2005", "1" ] ] }, "page" : "97-108", "title" : "Interplay of pu.1 and Gata1 determines myelo-erythroid progenitor cell fate in zebrafish", "type" : "article-journal", "volume" : "8" }, "uris" : [ "http://www.mendeley.com/documents/?uuid=30995c28-1d03-3804-b496-59397383a449" ] } ], "mendeley" : { "formattedCitation" : "(Rhodes &lt;i&gt;et al.&lt;/i&gt;, 2005)", "plainTextFormattedCitation" : "(Rhodes et al., 2005)", "previouslyFormattedCitation" : "(Rhodes &lt;i&gt;et al.&lt;/i&gt;, 2005)" }, "properties" : {  }, "schema" : "https://github.com/citation-style-language/schema/raw/master/csl-citation.json" }</w:instrText>
            </w:r>
            <w:r>
              <w:fldChar w:fldCharType="separate"/>
            </w:r>
            <w:r w:rsidR="00F71621" w:rsidRPr="00F71621">
              <w:rPr>
                <w:noProof/>
              </w:rPr>
              <w:t xml:space="preserve">(Rhodes </w:t>
            </w:r>
            <w:r w:rsidR="00F71621" w:rsidRPr="00F71621">
              <w:rPr>
                <w:i/>
                <w:noProof/>
              </w:rPr>
              <w:t>et al.</w:t>
            </w:r>
            <w:r w:rsidR="00F71621" w:rsidRPr="00F71621">
              <w:rPr>
                <w:noProof/>
              </w:rPr>
              <w:t>, 2005)</w:t>
            </w:r>
            <w:r>
              <w:fldChar w:fldCharType="end"/>
            </w:r>
          </w:p>
        </w:tc>
      </w:tr>
    </w:tbl>
    <w:p w14:paraId="0175187A" w14:textId="77777777" w:rsidR="0005096F" w:rsidRDefault="0005096F" w:rsidP="0005096F">
      <w:pPr>
        <w:pStyle w:val="NoSpacing"/>
      </w:pPr>
      <w:bookmarkStart w:id="201" w:name="_Toc505354547"/>
      <w:r>
        <w:t xml:space="preserve">Table </w:t>
      </w:r>
      <w:r w:rsidR="00AE6915">
        <w:rPr>
          <w:noProof/>
        </w:rPr>
        <w:fldChar w:fldCharType="begin"/>
      </w:r>
      <w:r w:rsidR="00AE6915">
        <w:rPr>
          <w:noProof/>
        </w:rPr>
        <w:instrText xml:space="preserve"> STYLEREF 1 \s </w:instrText>
      </w:r>
      <w:r w:rsidR="00AE6915">
        <w:rPr>
          <w:noProof/>
        </w:rPr>
        <w:fldChar w:fldCharType="separate"/>
      </w:r>
      <w:r w:rsidR="00BA1790">
        <w:rPr>
          <w:noProof/>
        </w:rPr>
        <w:t>2</w:t>
      </w:r>
      <w:r w:rsidR="00AE6915">
        <w:rPr>
          <w:noProof/>
        </w:rPr>
        <w:fldChar w:fldCharType="end"/>
      </w:r>
      <w:r>
        <w:t>.</w:t>
      </w:r>
      <w:r w:rsidR="00AE6915">
        <w:rPr>
          <w:noProof/>
        </w:rPr>
        <w:fldChar w:fldCharType="begin"/>
      </w:r>
      <w:r w:rsidR="00AE6915">
        <w:rPr>
          <w:noProof/>
        </w:rPr>
        <w:instrText xml:space="preserve"> SEQ Table \* ARABIC \s 1 </w:instrText>
      </w:r>
      <w:r w:rsidR="00AE6915">
        <w:rPr>
          <w:noProof/>
        </w:rPr>
        <w:fldChar w:fldCharType="separate"/>
      </w:r>
      <w:r w:rsidR="00BA1790">
        <w:rPr>
          <w:noProof/>
        </w:rPr>
        <w:t>6</w:t>
      </w:r>
      <w:r w:rsidR="00AE6915">
        <w:rPr>
          <w:noProof/>
        </w:rPr>
        <w:fldChar w:fldCharType="end"/>
      </w:r>
      <w:r>
        <w:t xml:space="preserve"> Morpholino used for zebrafish work</w:t>
      </w:r>
      <w:bookmarkEnd w:id="201"/>
    </w:p>
    <w:p w14:paraId="0438AD48" w14:textId="77777777" w:rsidR="0005096F" w:rsidRDefault="0005096F" w:rsidP="0005096F"/>
    <w:p w14:paraId="0D5C560A" w14:textId="580BB33B" w:rsidR="0005096F" w:rsidRDefault="0005096F" w:rsidP="00EE19F9">
      <w:pPr>
        <w:pStyle w:val="Heading4"/>
      </w:pPr>
      <w:bookmarkStart w:id="202" w:name="_Toc505262781"/>
      <w:bookmarkStart w:id="203" w:name="_Toc521494802"/>
      <w:r>
        <w:t>Injection of morpholinos into zebrafish embryos</w:t>
      </w:r>
      <w:bookmarkEnd w:id="202"/>
      <w:bookmarkEnd w:id="203"/>
    </w:p>
    <w:p w14:paraId="2A5D630E" w14:textId="77777777" w:rsidR="0005096F" w:rsidRPr="00754BFA" w:rsidRDefault="0005096F" w:rsidP="0005096F"/>
    <w:p w14:paraId="5BADEB1B" w14:textId="77777777" w:rsidR="0005096F" w:rsidRDefault="0005096F" w:rsidP="0005096F">
      <w:r>
        <w:t xml:space="preserve">1 mM concentration of </w:t>
      </w:r>
      <w:r>
        <w:rPr>
          <w:i/>
        </w:rPr>
        <w:t>pu.</w:t>
      </w:r>
      <w:r>
        <w:t>1 morpholino (in dH</w:t>
      </w:r>
      <w:r>
        <w:rPr>
          <w:vertAlign w:val="subscript"/>
        </w:rPr>
        <w:t>2</w:t>
      </w:r>
      <w:r>
        <w:t xml:space="preserve">O) was injected into yolk sac of 1-4 stage embryos using the same method as above (section </w:t>
      </w:r>
      <w:r>
        <w:fldChar w:fldCharType="begin"/>
      </w:r>
      <w:r>
        <w:instrText xml:space="preserve"> REF _Ref504144541 \r \h </w:instrText>
      </w:r>
      <w:r>
        <w:fldChar w:fldCharType="separate"/>
      </w:r>
      <w:r w:rsidR="00BA1790">
        <w:t>2.11.7</w:t>
      </w:r>
      <w:r>
        <w:fldChar w:fldCharType="end"/>
      </w:r>
      <w:r>
        <w:t>)</w:t>
      </w:r>
    </w:p>
    <w:p w14:paraId="3A2140C1" w14:textId="77777777" w:rsidR="0005096F" w:rsidRPr="00E8616E" w:rsidRDefault="0005096F" w:rsidP="0005096F"/>
    <w:p w14:paraId="28BDECB4" w14:textId="27AF5A01" w:rsidR="0005096F" w:rsidRDefault="0005096F" w:rsidP="0042099B">
      <w:pPr>
        <w:pStyle w:val="Heading2"/>
      </w:pPr>
      <w:r>
        <w:t xml:space="preserve"> </w:t>
      </w:r>
      <w:bookmarkStart w:id="204" w:name="_Toc505262782"/>
      <w:bookmarkStart w:id="205" w:name="_Toc521494803"/>
      <w:r>
        <w:t>M</w:t>
      </w:r>
      <w:r w:rsidRPr="00384DBB">
        <w:t>urine sepsis model</w:t>
      </w:r>
      <w:bookmarkEnd w:id="204"/>
      <w:bookmarkEnd w:id="205"/>
    </w:p>
    <w:p w14:paraId="192E7EE6" w14:textId="77777777" w:rsidR="0005096F" w:rsidRPr="00754BFA" w:rsidRDefault="0005096F" w:rsidP="0005096F"/>
    <w:p w14:paraId="27C6F84D" w14:textId="77777777" w:rsidR="0005096F" w:rsidRDefault="0005096F" w:rsidP="0005096F">
      <w:r>
        <w:t>In this study female Balb/c or C57BL/6J mice were purchased from Charles River (Margate, UK) or Envigo (Cambridgeshire, UK) at the age of 6-7 weeks and maintained at Biological Services (University of Sheffield) in accordance to Home Office husbandry techniques.</w:t>
      </w:r>
    </w:p>
    <w:p w14:paraId="17306509" w14:textId="77777777" w:rsidR="0005096F" w:rsidRPr="00384DBB" w:rsidRDefault="0005096F" w:rsidP="0005096F"/>
    <w:p w14:paraId="36A0D38D" w14:textId="445A10AC" w:rsidR="0005096F" w:rsidRDefault="0005096F" w:rsidP="0042099B">
      <w:pPr>
        <w:pStyle w:val="Heading3"/>
      </w:pPr>
      <w:bookmarkStart w:id="206" w:name="_Ref504158830"/>
      <w:r>
        <w:t xml:space="preserve"> </w:t>
      </w:r>
      <w:bookmarkStart w:id="207" w:name="_Toc505262783"/>
      <w:bookmarkStart w:id="208" w:name="_Toc521494804"/>
      <w:r>
        <w:t>Injection of material and bacteria into murine model</w:t>
      </w:r>
      <w:bookmarkEnd w:id="206"/>
      <w:bookmarkEnd w:id="207"/>
      <w:bookmarkEnd w:id="208"/>
    </w:p>
    <w:p w14:paraId="52E0946D" w14:textId="77777777" w:rsidR="0005096F" w:rsidRPr="00DB00D1" w:rsidRDefault="0005096F" w:rsidP="0005096F"/>
    <w:p w14:paraId="0CAAE906" w14:textId="27E0E60A" w:rsidR="0005096F" w:rsidRDefault="0005096F" w:rsidP="0005096F">
      <w:r>
        <w:t>1 µm unmodified polystyrene beads were obtained from Sigma. Beads were diluted in PBS to necessary concentration from stock (1.8x 10</w:t>
      </w:r>
      <w:r>
        <w:rPr>
          <w:vertAlign w:val="superscript"/>
        </w:rPr>
        <w:t xml:space="preserve">11 </w:t>
      </w:r>
      <w:r>
        <w:t>beads ml</w:t>
      </w:r>
      <w:r w:rsidRPr="007F0151">
        <w:rPr>
          <w:vertAlign w:val="superscript"/>
        </w:rPr>
        <w:t>-1</w:t>
      </w:r>
      <w:r w:rsidR="00B75B6A">
        <w:rPr>
          <w:vertAlign w:val="superscript"/>
        </w:rPr>
        <w:t>)</w:t>
      </w:r>
      <w:r>
        <w:t xml:space="preserve"> and sonicated to avoid </w:t>
      </w:r>
      <w:r>
        <w:lastRenderedPageBreak/>
        <w:t>clumping (Soniprep 150, MSE, UK). Bacterial stocks for injection were made by growing bacteria to exponential phase in BHI broth, washing and resuspending to required dose in endotoxin-free PBS with 10% (w/v) bovine serum albumin (BSA) and aliquots stored at -80</w:t>
      </w:r>
      <w:r>
        <w:sym w:font="Symbol" w:char="F0B0"/>
      </w:r>
      <w:r>
        <w:t>C. Prior to injection, aliquots of the bacterial suspension were thawed and appropriate bacterial doses made up. Mice were injected with 100 µl of bacterial suspension into the tail vein.</w:t>
      </w:r>
      <w:r w:rsidRPr="00306911">
        <w:t xml:space="preserve"> </w:t>
      </w:r>
      <w:r>
        <w:t xml:space="preserve">Serial dilutions and plating out of the bacteria suspension allowed for quantification of viable bacterial numbers. In cases where purified peptidoglycan was used, prior to being resuspended in endotoxin-free PBS, peptidoglycan was sonicated for 30 </w:t>
      </w:r>
      <w:r w:rsidR="009303B5">
        <w:t>sec</w:t>
      </w:r>
      <w:r>
        <w:t xml:space="preserve"> with 1 min chilling on ice, three times. </w:t>
      </w:r>
    </w:p>
    <w:p w14:paraId="13BA5357" w14:textId="77777777" w:rsidR="0005096F" w:rsidRDefault="0005096F" w:rsidP="0005096F"/>
    <w:p w14:paraId="6E1BE102" w14:textId="313D87F7" w:rsidR="0005096F" w:rsidRDefault="0005096F" w:rsidP="0005096F">
      <w:r>
        <w:t>Following injection daily weight checks were performed and recorded for all mice. They were also checked twice daily for well-being and any sign of discomfort noted for the duration of 72-</w:t>
      </w:r>
      <w:r w:rsidR="009303B5">
        <w:t>h</w:t>
      </w:r>
      <w:r>
        <w:t xml:space="preserve"> experiment. Mice were sacrificed in accordance to Schedule 1 via anaesthetic overdose or concussion, followed by cervical dislocation if mouse severity limits were reached or at the end of the experiment. Immediately following Schedule 1, mice were dissected and organs harvested.</w:t>
      </w:r>
    </w:p>
    <w:p w14:paraId="3E93F09B" w14:textId="77777777" w:rsidR="0005096F" w:rsidRDefault="0005096F" w:rsidP="0005096F"/>
    <w:p w14:paraId="4C822CEB" w14:textId="4B6FBF9E" w:rsidR="0005096F" w:rsidRDefault="0005096F" w:rsidP="0005096F">
      <w:r>
        <w:t>Bacterial numbers present in the organs were quantified by serial dilutions of homogenized organs onto agar plates, incubated for an appropriate amount of time and temperature.</w:t>
      </w:r>
    </w:p>
    <w:p w14:paraId="1916E3CC" w14:textId="77777777" w:rsidR="00211617" w:rsidRDefault="00211617" w:rsidP="0005096F"/>
    <w:p w14:paraId="39021F91" w14:textId="77777777" w:rsidR="0005096F" w:rsidRDefault="0005096F" w:rsidP="0005096F"/>
    <w:p w14:paraId="2181E29B" w14:textId="57E72DFE" w:rsidR="0005096F" w:rsidRDefault="0005096F" w:rsidP="0042099B">
      <w:pPr>
        <w:pStyle w:val="Heading3"/>
      </w:pPr>
      <w:r>
        <w:lastRenderedPageBreak/>
        <w:t xml:space="preserve"> </w:t>
      </w:r>
      <w:bookmarkStart w:id="209" w:name="_Toc505262784"/>
      <w:bookmarkStart w:id="210" w:name="_Toc521494805"/>
      <w:r>
        <w:t>Histological preparations of murine organs</w:t>
      </w:r>
      <w:bookmarkEnd w:id="209"/>
      <w:bookmarkEnd w:id="210"/>
      <w:r>
        <w:t xml:space="preserve"> </w:t>
      </w:r>
    </w:p>
    <w:p w14:paraId="0EDF217D" w14:textId="77777777" w:rsidR="0005096F" w:rsidRPr="00DB00D1" w:rsidRDefault="0005096F" w:rsidP="0005096F"/>
    <w:p w14:paraId="21146F56" w14:textId="77777777" w:rsidR="0005096F" w:rsidRDefault="0005096F" w:rsidP="0005096F">
      <w:pPr>
        <w:rPr>
          <w:rFonts w:cs="Times"/>
        </w:rPr>
      </w:pPr>
      <w:r>
        <w:rPr>
          <w:rFonts w:cs="Times"/>
        </w:rPr>
        <w:t>Following Schedule 1, murine organs were placed in embedding cubes filled with 5mm of optimal cutting temperature (OCT) medium, then topped up with OCT medium to cover the organ. Liquid nitrogen was added until the organs were completely frozen and stored at -80</w:t>
      </w:r>
      <w:r>
        <w:rPr>
          <w:rFonts w:cs="Times"/>
        </w:rPr>
        <w:sym w:font="Symbol" w:char="F0B0"/>
      </w:r>
      <w:r>
        <w:rPr>
          <w:rFonts w:cs="Times"/>
        </w:rPr>
        <w:t>C. Sectioning was performed by Histology Core Facility (University of Sheffield). Organs sections were prepared in 200 µm cuts and stained with hematoxylin and eosin (H&amp;E) stain.</w:t>
      </w:r>
    </w:p>
    <w:p w14:paraId="27FFEF31" w14:textId="77777777" w:rsidR="0005096F" w:rsidRDefault="0005096F" w:rsidP="0005096F">
      <w:pPr>
        <w:rPr>
          <w:rFonts w:cs="Times"/>
        </w:rPr>
      </w:pPr>
    </w:p>
    <w:p w14:paraId="2087E014" w14:textId="01978B32" w:rsidR="0005096F" w:rsidRDefault="0005096F" w:rsidP="0042099B">
      <w:pPr>
        <w:pStyle w:val="Heading3"/>
      </w:pPr>
      <w:r>
        <w:t xml:space="preserve"> </w:t>
      </w:r>
      <w:bookmarkStart w:id="211" w:name="_Toc505262785"/>
      <w:bookmarkStart w:id="212" w:name="_Toc521494806"/>
      <w:r>
        <w:t>Murine serum cytokine level determination</w:t>
      </w:r>
      <w:bookmarkEnd w:id="211"/>
      <w:bookmarkEnd w:id="212"/>
      <w:r>
        <w:t xml:space="preserve"> </w:t>
      </w:r>
    </w:p>
    <w:p w14:paraId="17AC185D" w14:textId="77777777" w:rsidR="0005096F" w:rsidRPr="00DB00D1" w:rsidRDefault="0005096F" w:rsidP="0005096F"/>
    <w:p w14:paraId="402F6AFF" w14:textId="53BA6D77" w:rsidR="0005096F" w:rsidRDefault="0005096F" w:rsidP="0005096F">
      <w:r>
        <w:t xml:space="preserve">At different time points defined by experimental protocol, a small amount of blood was taken from the mouse tail vein by venesection, not exceeding 15% blood volume over 4 weeks. Microcentrifuge tubes containing collected blood were left 2 </w:t>
      </w:r>
      <w:r w:rsidR="009303B5">
        <w:t>h</w:t>
      </w:r>
      <w:r>
        <w:t xml:space="preserve">, allowing blood samples to clot. Following this, samples were centrifuged for 10 </w:t>
      </w:r>
      <w:r w:rsidR="009303B5">
        <w:t>min</w:t>
      </w:r>
      <w:r>
        <w:t xml:space="preserve"> at 5000 x g</w:t>
      </w:r>
      <w:r w:rsidR="00AB3CB7">
        <w:t>,</w:t>
      </w:r>
      <w:r>
        <w:t xml:space="preserve"> separating clotted blood from serum</w:t>
      </w:r>
      <w:r w:rsidR="00AB3CB7">
        <w:t>.</w:t>
      </w:r>
      <w:r>
        <w:t xml:space="preserve"> Serum was then carefully removed and stored at -20</w:t>
      </w:r>
      <w:r>
        <w:sym w:font="Symbol" w:char="F0B0"/>
      </w:r>
      <w:r>
        <w:t>C until FACS analysis by technical staff at University of Sheffield (cytometric bead assay on FACSArray Bioanalyzer).</w:t>
      </w:r>
    </w:p>
    <w:p w14:paraId="0D238886" w14:textId="107658BE" w:rsidR="0005096F" w:rsidRDefault="0005096F" w:rsidP="0005096F"/>
    <w:p w14:paraId="273719DD" w14:textId="78F3FE96" w:rsidR="00211617" w:rsidRDefault="00211617" w:rsidP="0005096F"/>
    <w:p w14:paraId="437AC723" w14:textId="08646C5F" w:rsidR="00211617" w:rsidRDefault="00211617" w:rsidP="0005096F"/>
    <w:p w14:paraId="0F9E246C" w14:textId="77777777" w:rsidR="00211617" w:rsidRDefault="00211617" w:rsidP="0005096F"/>
    <w:p w14:paraId="27392691" w14:textId="56060A02" w:rsidR="0005096F" w:rsidRDefault="0005096F" w:rsidP="0042099B">
      <w:pPr>
        <w:pStyle w:val="Heading2"/>
      </w:pPr>
      <w:r>
        <w:lastRenderedPageBreak/>
        <w:t xml:space="preserve"> </w:t>
      </w:r>
      <w:bookmarkStart w:id="213" w:name="_Toc505262786"/>
      <w:bookmarkStart w:id="214" w:name="_Toc521494807"/>
      <w:r>
        <w:t>Pe</w:t>
      </w:r>
      <w:r w:rsidRPr="002E1746">
        <w:t>ptidoglycan purification</w:t>
      </w:r>
      <w:bookmarkEnd w:id="213"/>
      <w:bookmarkEnd w:id="214"/>
      <w:r w:rsidRPr="002E1746">
        <w:t xml:space="preserve"> </w:t>
      </w:r>
    </w:p>
    <w:p w14:paraId="568950C1" w14:textId="77777777" w:rsidR="0005096F" w:rsidRPr="00002B2E" w:rsidRDefault="0005096F" w:rsidP="0005096F"/>
    <w:p w14:paraId="6CEBF246" w14:textId="63E667D8" w:rsidR="0005096F" w:rsidRDefault="0005096F" w:rsidP="0042099B">
      <w:pPr>
        <w:pStyle w:val="Heading3"/>
      </w:pPr>
      <w:r>
        <w:t xml:space="preserve"> </w:t>
      </w:r>
      <w:bookmarkStart w:id="215" w:name="_Toc505262787"/>
      <w:bookmarkStart w:id="216" w:name="_Toc521494808"/>
      <w:r>
        <w:t>Breakage of cell walls</w:t>
      </w:r>
      <w:bookmarkEnd w:id="215"/>
      <w:bookmarkEnd w:id="216"/>
      <w:r>
        <w:t xml:space="preserve"> </w:t>
      </w:r>
    </w:p>
    <w:p w14:paraId="32BA526E" w14:textId="77777777" w:rsidR="0005096F" w:rsidRPr="00DB00D1" w:rsidRDefault="0005096F" w:rsidP="0005096F"/>
    <w:p w14:paraId="30F90820" w14:textId="7B8579D0" w:rsidR="0005096F" w:rsidRDefault="0005096F" w:rsidP="0005096F">
      <w:r>
        <w:t>10 litres of the required bacterial strain was grown to a mid exponential phase in BHI broth and centri</w:t>
      </w:r>
      <w:r w:rsidR="009303B5">
        <w:t>fuged at 1100 x g for 10 min</w:t>
      </w:r>
      <w:r>
        <w:t xml:space="preserve"> at 4</w:t>
      </w:r>
      <w:r>
        <w:sym w:font="Symbol" w:char="F0B0"/>
      </w:r>
      <w:r>
        <w:t>C, with the supernatant discarded and bacterial pellet resuspended in a minimally possible amount of 50mM ice-cold Tris-HCl at pH 7.5. This was then boiled at 100</w:t>
      </w:r>
      <w:r>
        <w:sym w:font="Symbol" w:char="F0B0"/>
      </w:r>
      <w:r>
        <w:t xml:space="preserve">C for 10 </w:t>
      </w:r>
      <w:r w:rsidR="009303B5">
        <w:t>min</w:t>
      </w:r>
      <w:r>
        <w:t xml:space="preserve"> and the cells broken using the Braun homogenizer (Braun, Germany) by homogenizing in Braun bottles filled with 50 g of sterile glass beads and around 7 ml bacterial resuspension. Each bottle was shaken for 1</w:t>
      </w:r>
      <w:r w:rsidR="00211617">
        <w:t xml:space="preserve"> </w:t>
      </w:r>
      <w:r>
        <w:t>minute 6 times with intermittent bursts of liquid CO</w:t>
      </w:r>
      <w:r>
        <w:rPr>
          <w:vertAlign w:val="subscript"/>
        </w:rPr>
        <w:t>2</w:t>
      </w:r>
      <w:r>
        <w:t xml:space="preserve">. A vacuum sintered glass filter was used to separate beads from broken cells, with the cell debris centrifuged at 18000 rpm for 10 </w:t>
      </w:r>
      <w:r w:rsidR="009303B5">
        <w:t>min</w:t>
      </w:r>
      <w:r>
        <w:t xml:space="preserve"> at 18</w:t>
      </w:r>
      <w:r>
        <w:sym w:font="Symbol" w:char="F0B0"/>
      </w:r>
      <w:r>
        <w:t>C and the supernatant discarded.</w:t>
      </w:r>
    </w:p>
    <w:p w14:paraId="5CB97603" w14:textId="77777777" w:rsidR="0005096F" w:rsidRDefault="0005096F" w:rsidP="0005096F"/>
    <w:p w14:paraId="51F12861" w14:textId="52561117" w:rsidR="0005096F" w:rsidRDefault="0005096F" w:rsidP="0042099B">
      <w:pPr>
        <w:pStyle w:val="Heading3"/>
      </w:pPr>
      <w:r>
        <w:t xml:space="preserve"> </w:t>
      </w:r>
      <w:bookmarkStart w:id="217" w:name="_Toc505262788"/>
      <w:bookmarkStart w:id="218" w:name="_Toc521494809"/>
      <w:r>
        <w:t>Extraction of cell wall peptidoglycan</w:t>
      </w:r>
      <w:bookmarkEnd w:id="217"/>
      <w:bookmarkEnd w:id="218"/>
      <w:r>
        <w:t xml:space="preserve"> </w:t>
      </w:r>
    </w:p>
    <w:p w14:paraId="2BA70288" w14:textId="77777777" w:rsidR="0005096F" w:rsidRPr="00DB00D1" w:rsidRDefault="0005096F" w:rsidP="0005096F"/>
    <w:p w14:paraId="4118E775" w14:textId="01F56515" w:rsidR="0005096F" w:rsidRDefault="0005096F" w:rsidP="0005096F">
      <w:r>
        <w:t>Following centrifugation the pellet was resuspended in 30 ml of 50mM Tris-HCl (pH 7.5) with 2% (w/v) SDS and incubated at 50</w:t>
      </w:r>
      <w:r>
        <w:sym w:font="Symbol" w:char="F0B0"/>
      </w:r>
      <w:r w:rsidR="009303B5">
        <w:t>C for 15 min</w:t>
      </w:r>
      <w:r>
        <w:t>, centrifuged as above each time re-suspending and washing pellet with water. Pronase (2 mg ml</w:t>
      </w:r>
      <w:r>
        <w:rPr>
          <w:vertAlign w:val="superscript"/>
        </w:rPr>
        <w:t>-1</w:t>
      </w:r>
      <w:r>
        <w:t>) in TES was added</w:t>
      </w:r>
      <w:r w:rsidR="009303B5">
        <w:t xml:space="preserve"> to the washed pellet for 1 h</w:t>
      </w:r>
      <w:r>
        <w:t xml:space="preserve"> at 60</w:t>
      </w:r>
      <w:r>
        <w:sym w:font="Symbol" w:char="F0B0"/>
      </w:r>
      <w:r>
        <w:t>C to remove any covalently attached proteins. Following centrifugation under the same conditions as before, the washed pellet was resuspended in 30 ml of 50mM Tris-HCl (pH 7.5) with 3% (w/v) SDS, 50 mM dithiothreitol (DTT) and</w:t>
      </w:r>
      <w:r w:rsidR="009303B5">
        <w:t xml:space="preserve"> 1mM EDTA, boiled for 10 min</w:t>
      </w:r>
      <w:r>
        <w:t xml:space="preserve">, centrifuged as before and repeated again. Following the </w:t>
      </w:r>
      <w:r>
        <w:lastRenderedPageBreak/>
        <w:t>last centrifugation step, the pellet was resuspended and washed five times in dH</w:t>
      </w:r>
      <w:r>
        <w:rPr>
          <w:vertAlign w:val="subscript"/>
        </w:rPr>
        <w:t>2</w:t>
      </w:r>
      <w:r>
        <w:t>O. Hydrofluoric acid (HF) was added to the pellet (10 ml of 48% v/v HF) and incubated at 2</w:t>
      </w:r>
      <w:r>
        <w:sym w:font="Symbol" w:char="F0B0"/>
      </w:r>
      <w:r>
        <w:t xml:space="preserve">C for 24 </w:t>
      </w:r>
      <w:r w:rsidR="009303B5">
        <w:t>h</w:t>
      </w:r>
      <w:r>
        <w:t>. Following incubation, the suspensi</w:t>
      </w:r>
      <w:r w:rsidR="009303B5">
        <w:t>on was centrifuged for 5 min</w:t>
      </w:r>
      <w:r>
        <w:t xml:space="preserve"> at 18000 rpm, 18</w:t>
      </w:r>
      <w:r>
        <w:sym w:font="Symbol" w:char="F0B0"/>
      </w:r>
      <w:r>
        <w:t>C and pellet resuspended and washed with alternating</w:t>
      </w:r>
      <w:r w:rsidR="0073580A" w:rsidRPr="0073580A">
        <w:rPr>
          <w:i/>
          <w:iCs/>
        </w:rPr>
        <w:t xml:space="preserve"> </w:t>
      </w:r>
      <w:r>
        <w:t>50 mM Tris-HCl buffer (pH 7) and ice-cold dH</w:t>
      </w:r>
      <w:r>
        <w:rPr>
          <w:vertAlign w:val="subscript"/>
        </w:rPr>
        <w:t>2</w:t>
      </w:r>
      <w:r>
        <w:t>O until pH reached neutral. Peptidoglycan was resuspended in endotoxin-free PBS</w:t>
      </w:r>
      <w:r w:rsidR="00AB3CB7">
        <w:t>,</w:t>
      </w:r>
      <w:r>
        <w:t xml:space="preserve"> aliquoted into Eppendorf tubes, autoclaved and stored at -20</w:t>
      </w:r>
      <w:r>
        <w:sym w:font="Symbol" w:char="F0B0"/>
      </w:r>
      <w:r>
        <w:t>C.</w:t>
      </w:r>
    </w:p>
    <w:p w14:paraId="73745B5A" w14:textId="77777777" w:rsidR="0005096F" w:rsidRDefault="0005096F" w:rsidP="0005096F"/>
    <w:p w14:paraId="51E18275" w14:textId="54981A7F" w:rsidR="0005096F" w:rsidRDefault="0005096F" w:rsidP="0042099B">
      <w:pPr>
        <w:pStyle w:val="Heading3"/>
      </w:pPr>
      <w:r>
        <w:t xml:space="preserve"> </w:t>
      </w:r>
      <w:bookmarkStart w:id="219" w:name="_Toc505262789"/>
      <w:bookmarkStart w:id="220" w:name="_Toc521494810"/>
      <w:r>
        <w:t>Hydrolysis of peptidoglycan</w:t>
      </w:r>
      <w:bookmarkEnd w:id="219"/>
      <w:bookmarkEnd w:id="220"/>
      <w:r>
        <w:t xml:space="preserve"> </w:t>
      </w:r>
    </w:p>
    <w:p w14:paraId="53569898" w14:textId="77777777" w:rsidR="0005096F" w:rsidRPr="00DB00D1" w:rsidRDefault="0005096F" w:rsidP="0005096F"/>
    <w:p w14:paraId="3C28F41C" w14:textId="77777777" w:rsidR="0005096F" w:rsidRDefault="0005096F" w:rsidP="0005096F">
      <w:r>
        <w:t>Mutanolysin was made up to a stock concentration of 250 µg ml</w:t>
      </w:r>
      <w:r>
        <w:rPr>
          <w:vertAlign w:val="superscript"/>
        </w:rPr>
        <w:t>-1</w:t>
      </w:r>
      <w:r>
        <w:t xml:space="preserve"> in 50 mM sodium phosphate buffer (pH 5.5) </w:t>
      </w:r>
    </w:p>
    <w:p w14:paraId="0A299770" w14:textId="77777777" w:rsidR="0005096F" w:rsidRDefault="0005096F" w:rsidP="0005096F"/>
    <w:p w14:paraId="78A35F2D" w14:textId="4DA4E7F3" w:rsidR="0005096F" w:rsidRDefault="0005096F" w:rsidP="0042099B">
      <w:pPr>
        <w:pStyle w:val="Heading3"/>
      </w:pPr>
      <w:r>
        <w:t xml:space="preserve"> </w:t>
      </w:r>
      <w:bookmarkStart w:id="221" w:name="_Toc505262790"/>
      <w:bookmarkStart w:id="222" w:name="_Toc521494811"/>
      <w:r>
        <w:t>Quantification of peptidoglycan</w:t>
      </w:r>
      <w:bookmarkEnd w:id="221"/>
      <w:bookmarkEnd w:id="222"/>
      <w:r>
        <w:t xml:space="preserve"> </w:t>
      </w:r>
    </w:p>
    <w:p w14:paraId="2E874A18" w14:textId="77777777" w:rsidR="0005096F" w:rsidRPr="00DB00D1" w:rsidRDefault="0005096F" w:rsidP="0005096F"/>
    <w:p w14:paraId="1732413B" w14:textId="0DBC9FA8" w:rsidR="0005096F" w:rsidRDefault="0005096F" w:rsidP="0005096F">
      <w:r>
        <w:t xml:space="preserve">It is considered that 1x10 </w:t>
      </w:r>
      <w:r>
        <w:rPr>
          <w:vertAlign w:val="superscript"/>
        </w:rPr>
        <w:t>7</w:t>
      </w:r>
      <w:r>
        <w:t xml:space="preserve"> </w:t>
      </w:r>
      <w:r w:rsidR="00F45958" w:rsidRPr="00F45958">
        <w:rPr>
          <w:i/>
          <w:iCs/>
        </w:rPr>
        <w:t>S. aureus</w:t>
      </w:r>
      <w:r w:rsidR="0073580A" w:rsidRPr="0073580A">
        <w:rPr>
          <w:i/>
          <w:iCs/>
        </w:rPr>
        <w:t xml:space="preserve"> </w:t>
      </w:r>
      <w:r>
        <w:t xml:space="preserve"> bacterial cells contain 0.1 µg of peptidoglycan </w:t>
      </w:r>
      <w:r>
        <w:fldChar w:fldCharType="begin" w:fldLock="1"/>
      </w:r>
      <w:r w:rsidR="00B145F9">
        <w:instrText>ADDIN CSL_CITATION { "citationItems" : [ { "id" : "ITEM-1", "itemData" : { "ISSN" : "00199567", "PMID" : "8406805", "abstract" : "The role of cytokines in gram-positive infections is still relatively poorly defined. The purpose of this study was to establish whether or not intact staphylococci and purified peptidoglycans and peptidoglycan components derived from staphylococci are capable of stimulating the release of tumor necrosis factor (TNF) by human monocytes. We show here that intact staphylococci and purified peptidoglycans, isolated from three Staphylococcus epidermidis and three S. aureus strains, were indeed able to induce secretion of TNF by human monocytes in a concentration-dependent fashion. TNF release was detected by both enzyme immunoassay and the L929 fibroblast bioassay. In the enzyme immunoassay, a minimal concentration of peptidoglycan of 1 micrograms/ml was required to detect TNF release by monocytes, whereas in the bioassay a peptidoglycan concentration of 10 micrograms/ml was needed to detect a similar amount of TNF release. Peptidoglycan components such as the stem peptide, tetra- and pentaglycine, and muramyl dipeptide were unable to induce TNF release from human monocytes.", "author" : [ { "dropping-particle" : "", "family" : "Timmerman", "given" : "C P", "non-dropping-particle" : "", "parse-names" : false, "suffix" : "" }, { "dropping-particle" : "", "family" : "Mattsson", "given" : "E", "non-dropping-particle" : "", "parse-names" : false, "suffix" : "" }, { "dropping-particle" : "", "family" : "Martinez-Martinez", "given" : "L", "non-dropping-particle" : "", "parse-names" : false, "suffix" : "" }, { "dropping-particle" : "", "family" : "Graaf", "given" : "L", "non-dropping-particle" : "De", "parse-names" : false, "suffix" : "" }, { "dropping-particle" : "", "family" : "Strijp", "given" : "J A.G.", "non-dropping-particle" : "Van", "parse-names" : false, "suffix" : "" }, { "dropping-particle" : "", "family" : "Verbrugh", "given" : "H A", "non-dropping-particle" : "", "parse-names" : false, "suffix" : "" }, { "dropping-particle" : "", "family" : "Verhoef", "given" : "J", "non-dropping-particle" : "", "parse-names" : false, "suffix" : "" }, { "dropping-particle" : "", "family" : "Fleer", "given" : "A", "non-dropping-particle" : "", "parse-names" : false, "suffix" : "" } ], "container-title" : "Infection and Immunity", "id" : "ITEM-1", "issue" : "10", "issued" : { "date-parts" : [ [ "1993", "10" ] ] }, "page" : "4167-4172", "publisher" : "American Society for Microbiology (ASM)", "title" : "Induction of release of tumor necrosis factor from human monocytes by staphylococci and staphylococcal peptidoglycans", "type" : "article-journal", "volume" : "61" }, "uris" : [ "http://www.mendeley.com/documents/?uuid=aaa7396c-382b-39b7-a589-56462ee49033" ] } ], "mendeley" : { "formattedCitation" : "(Timmerman &lt;i&gt;et al.&lt;/i&gt;, 1993)", "plainTextFormattedCitation" : "(Timmerman et al., 1993)", "previouslyFormattedCitation" : "(Timmerman &lt;i&gt;et al.&lt;/i&gt;, 1993)" }, "properties" : {  }, "schema" : "https://github.com/citation-style-language/schema/raw/master/csl-citation.json" }</w:instrText>
      </w:r>
      <w:r>
        <w:fldChar w:fldCharType="separate"/>
      </w:r>
      <w:r w:rsidR="00F71621" w:rsidRPr="00F71621">
        <w:rPr>
          <w:noProof/>
        </w:rPr>
        <w:t xml:space="preserve">(Timmerman </w:t>
      </w:r>
      <w:r w:rsidR="00F71621" w:rsidRPr="00F71621">
        <w:rPr>
          <w:i/>
          <w:noProof/>
        </w:rPr>
        <w:t>et al.</w:t>
      </w:r>
      <w:r w:rsidR="00F71621" w:rsidRPr="00F71621">
        <w:rPr>
          <w:noProof/>
        </w:rPr>
        <w:t>, 1993)</w:t>
      </w:r>
      <w:r>
        <w:fldChar w:fldCharType="end"/>
      </w:r>
      <w:r>
        <w:t>.</w:t>
      </w:r>
    </w:p>
    <w:p w14:paraId="7DFD24FC" w14:textId="4425FA2D" w:rsidR="0005096F" w:rsidRDefault="00F45958" w:rsidP="0005096F">
      <w:r w:rsidRPr="00F45958">
        <w:rPr>
          <w:i/>
          <w:iCs/>
        </w:rPr>
        <w:t>S. aureus</w:t>
      </w:r>
      <w:r w:rsidR="0073580A" w:rsidRPr="0073580A">
        <w:rPr>
          <w:i/>
          <w:iCs/>
        </w:rPr>
        <w:t xml:space="preserve"> </w:t>
      </w:r>
      <w:r w:rsidR="0005096F">
        <w:t>was grown to an OD</w:t>
      </w:r>
      <w:r w:rsidR="0005096F">
        <w:rPr>
          <w:vertAlign w:val="subscript"/>
        </w:rPr>
        <w:t>600</w:t>
      </w:r>
      <w:r w:rsidR="0005096F">
        <w:t xml:space="preserve"> of 1 from an overnight culture as described in Chapter </w:t>
      </w:r>
      <w:r w:rsidR="0005096F">
        <w:fldChar w:fldCharType="begin"/>
      </w:r>
      <w:r w:rsidR="0005096F">
        <w:instrText xml:space="preserve"> REF _Ref504142189 \r \h </w:instrText>
      </w:r>
      <w:r w:rsidR="0005096F">
        <w:fldChar w:fldCharType="separate"/>
      </w:r>
      <w:r w:rsidR="00BA1790">
        <w:t>2.9</w:t>
      </w:r>
      <w:r w:rsidR="0005096F">
        <w:fldChar w:fldCharType="end"/>
      </w:r>
      <w:r w:rsidR="0005096F">
        <w:t>. At reaching the required OD, 1 ml of culture was added to a microcentrifuge tube, ha</w:t>
      </w:r>
      <w:r w:rsidR="009303B5">
        <w:t>rvested at 13,000 rpm for 2 min</w:t>
      </w:r>
      <w:r w:rsidR="0005096F">
        <w:t>, 4°C and supernatant discarded. This was repeated until 10 ml of culture were spun down in the same microcentrifuge tube. The pellet was then frozen by immersion of the tub into liquid nitrogen and placed in a freeze-dryer (ScanVac Cool Safe 55-4 Pro 3800) overnight, sublimating any liquid present in the sample. Having weighed the microcentrifuge tube before adding bacterial solution, the tube was re-</w:t>
      </w:r>
      <w:r w:rsidR="0005096F">
        <w:lastRenderedPageBreak/>
        <w:t>weighed with the sample inside.</w:t>
      </w:r>
      <w:r w:rsidR="0073580A" w:rsidRPr="0073580A">
        <w:rPr>
          <w:i/>
          <w:iCs/>
        </w:rPr>
        <w:t xml:space="preserve"> </w:t>
      </w:r>
      <w:r w:rsidR="0005096F">
        <w:t>As the amount of bacteria in the tube was known to be 2 x 10</w:t>
      </w:r>
      <w:r w:rsidR="0005096F">
        <w:rPr>
          <w:vertAlign w:val="superscript"/>
        </w:rPr>
        <w:t>8</w:t>
      </w:r>
      <w:r w:rsidR="0005096F">
        <w:t xml:space="preserve"> CFU ml</w:t>
      </w:r>
      <w:r w:rsidR="0005096F">
        <w:rPr>
          <w:vertAlign w:val="superscript"/>
        </w:rPr>
        <w:t>-1</w:t>
      </w:r>
      <w:r w:rsidR="0005096F">
        <w:t xml:space="preserve">, and it is estimated that peptidoglycan makes up 10% w/v of the cell mass </w:t>
      </w:r>
      <w:r w:rsidR="00B75B6A">
        <w:t>(</w:t>
      </w:r>
      <w:r w:rsidR="0005096F">
        <w:t>personal communication</w:t>
      </w:r>
      <w:r w:rsidR="00AB3CB7">
        <w:t>,</w:t>
      </w:r>
      <w:r w:rsidR="0005096F">
        <w:t xml:space="preserve"> Dr. Stephane Mesnage)</w:t>
      </w:r>
      <w:r w:rsidR="00AB3CB7">
        <w:t>,</w:t>
      </w:r>
      <w:r w:rsidR="0005096F">
        <w:t xml:space="preserve"> it was calculated that 0.026 mg of peptidoglycan per ml of culture was isolated, therefore 26 µg of peptidoglycan was isolated from 2x10</w:t>
      </w:r>
      <w:r w:rsidR="0005096F">
        <w:rPr>
          <w:vertAlign w:val="superscript"/>
        </w:rPr>
        <w:t>8</w:t>
      </w:r>
      <w:r w:rsidR="0005096F">
        <w:t xml:space="preserve"> CFU.</w:t>
      </w:r>
    </w:p>
    <w:p w14:paraId="7380CC5B" w14:textId="77777777" w:rsidR="0005096F" w:rsidRDefault="0005096F" w:rsidP="0005096F"/>
    <w:p w14:paraId="2F2CC628" w14:textId="73B6672F" w:rsidR="0005096F" w:rsidRDefault="0005096F" w:rsidP="0042099B">
      <w:pPr>
        <w:pStyle w:val="Heading2"/>
      </w:pPr>
      <w:bookmarkStart w:id="223" w:name="_Ref504157505"/>
      <w:r>
        <w:t xml:space="preserve"> </w:t>
      </w:r>
      <w:bookmarkStart w:id="224" w:name="_Toc505262791"/>
      <w:bookmarkStart w:id="225" w:name="_Toc521494812"/>
      <w:r>
        <w:t>Isolating human polymorphonuclear (PMN) and mononuclear (MNC) cells from whole human blood.</w:t>
      </w:r>
      <w:bookmarkEnd w:id="223"/>
      <w:bookmarkEnd w:id="224"/>
      <w:bookmarkEnd w:id="225"/>
    </w:p>
    <w:p w14:paraId="63BAB330" w14:textId="77777777" w:rsidR="0005096F" w:rsidRPr="007168DF" w:rsidRDefault="0005096F" w:rsidP="0005096F"/>
    <w:p w14:paraId="0C791D4B" w14:textId="389D2A36" w:rsidR="0005096F" w:rsidRDefault="0005096F" w:rsidP="0005096F">
      <w:r>
        <w:t>10 ml of Ficoll-paque was layered on top of 12 ml Histopaque in a 50ml Falcon tube. Blood was anti-coagulated after being collected from healthy human volunteers by on-site phlebotomist and gently layered on top of Ficoll-paque, then PBS was added in equal proportion to blood. The tube was then ce</w:t>
      </w:r>
      <w:r w:rsidR="009303B5">
        <w:t>ntrifuged 400 x g for 20 min</w:t>
      </w:r>
      <w:r>
        <w:t>. Following centrifugation the top plasma layer was removed and MNC layer collected with a Pasteur pipette and transferred to a tube containing RPMI 1640 with albumin. The Ficoll faction was then removed to access PMC cells, transferred to a tube containing same RPMI buffer as above. Both MNC and PMC containing tubes</w:t>
      </w:r>
      <w:r w:rsidR="009303B5">
        <w:t xml:space="preserve"> were centrifuged for 10 min</w:t>
      </w:r>
      <w:r>
        <w:t xml:space="preserve"> at 400 x g, 4°C, supernatant removed and cells re-suspended in RPMI buffer as above. Cell counts were performed using Luna-II</w:t>
      </w:r>
      <w:r>
        <w:rPr>
          <w:vertAlign w:val="superscript"/>
        </w:rPr>
        <w:t xml:space="preserve">TM </w:t>
      </w:r>
      <w:r>
        <w:t>fully automated cell counter (Logos Biosystems). All the above was performed aseptically.</w:t>
      </w:r>
    </w:p>
    <w:p w14:paraId="00693DBA" w14:textId="77777777" w:rsidR="00211617" w:rsidRDefault="00211617" w:rsidP="0005096F"/>
    <w:p w14:paraId="1D658C75" w14:textId="77777777" w:rsidR="0005096F" w:rsidRDefault="0005096F" w:rsidP="0005096F"/>
    <w:p w14:paraId="5BCA1F8C" w14:textId="45008D49" w:rsidR="0005096F" w:rsidRDefault="0005096F" w:rsidP="0042099B">
      <w:pPr>
        <w:pStyle w:val="Heading2"/>
      </w:pPr>
      <w:bookmarkStart w:id="226" w:name="_Ref504163781"/>
      <w:r>
        <w:lastRenderedPageBreak/>
        <w:t xml:space="preserve"> </w:t>
      </w:r>
      <w:bookmarkStart w:id="227" w:name="_Ref505175100"/>
      <w:bookmarkStart w:id="228" w:name="_Toc505262792"/>
      <w:bookmarkStart w:id="229" w:name="_Toc521494813"/>
      <w:r>
        <w:t>Stimulation of MNC cells by peptidoglycan</w:t>
      </w:r>
      <w:bookmarkEnd w:id="226"/>
      <w:bookmarkEnd w:id="227"/>
      <w:bookmarkEnd w:id="228"/>
      <w:bookmarkEnd w:id="229"/>
      <w:r>
        <w:t xml:space="preserve"> </w:t>
      </w:r>
    </w:p>
    <w:p w14:paraId="74291CCA" w14:textId="77777777" w:rsidR="0005096F" w:rsidRPr="00A420C6" w:rsidRDefault="0005096F" w:rsidP="0005096F"/>
    <w:p w14:paraId="684276E7" w14:textId="2F009B4A" w:rsidR="0005096F" w:rsidRDefault="0005096F" w:rsidP="0005096F">
      <w:r>
        <w:t xml:space="preserve">Human MNC cells isolated as per Chapter </w:t>
      </w:r>
      <w:r>
        <w:fldChar w:fldCharType="begin"/>
      </w:r>
      <w:r>
        <w:instrText xml:space="preserve"> REF _Ref504157505 \r \h </w:instrText>
      </w:r>
      <w:r>
        <w:fldChar w:fldCharType="separate"/>
      </w:r>
      <w:r w:rsidR="00BA1790">
        <w:t>2.14</w:t>
      </w:r>
      <w:r>
        <w:fldChar w:fldCharType="end"/>
      </w:r>
      <w:r>
        <w:t xml:space="preserve"> and made up to 3 x 10</w:t>
      </w:r>
      <w:r>
        <w:rPr>
          <w:vertAlign w:val="superscript"/>
        </w:rPr>
        <w:t>6</w:t>
      </w:r>
      <w:r>
        <w:t xml:space="preserve"> cells/ml in RPMI albumin buffer. 100 µl of cells per well were then put into 96 flat-bottom NUNC</w:t>
      </w:r>
      <w:r w:rsidR="009303B5">
        <w:t xml:space="preserve"> plates and incubated for 1 h</w:t>
      </w:r>
      <w:r w:rsidR="00AB3CB7">
        <w:t>,</w:t>
      </w:r>
      <w:r>
        <w:t>37</w:t>
      </w:r>
      <w:r>
        <w:sym w:font="Symbol" w:char="F0B0"/>
      </w:r>
      <w:r>
        <w:t>C, 5% v/v CO</w:t>
      </w:r>
      <w:r>
        <w:rPr>
          <w:vertAlign w:val="subscript"/>
        </w:rPr>
        <w:t>2</w:t>
      </w:r>
      <w:r>
        <w:t>. Following incubation cells washed with buffer to remove non-adherent cells and 300 µl of peptidoglycan made up with buffer at 30 µg/ml added to cells and diluted to 0.234 µg/ml. MNC cells with peptidoglycan were left to incubate overnight 37</w:t>
      </w:r>
      <w:r>
        <w:sym w:font="Symbol" w:char="F0B0"/>
      </w:r>
      <w:r>
        <w:t>C, 5% v/v CO</w:t>
      </w:r>
      <w:r>
        <w:rPr>
          <w:vertAlign w:val="subscript"/>
        </w:rPr>
        <w:t>2</w:t>
      </w:r>
      <w:r>
        <w:t xml:space="preserve">. Following incubation plates were centrifuged for 10 </w:t>
      </w:r>
      <w:r w:rsidR="009303B5">
        <w:t>min</w:t>
      </w:r>
      <w:r>
        <w:t xml:space="preserve"> at 400 x g, supernatant collected and stored at -20</w:t>
      </w:r>
      <w:r>
        <w:sym w:font="Symbol" w:char="F0B0"/>
      </w:r>
      <w:r>
        <w:t xml:space="preserve">C. Prior to use peptidoglycan samples were sonicated as described in Chapter </w:t>
      </w:r>
      <w:r>
        <w:fldChar w:fldCharType="begin"/>
      </w:r>
      <w:r>
        <w:instrText xml:space="preserve"> REF _Ref504158830 \r \h </w:instrText>
      </w:r>
      <w:r>
        <w:fldChar w:fldCharType="separate"/>
      </w:r>
      <w:r w:rsidR="00BA1790">
        <w:t>2.12.1</w:t>
      </w:r>
      <w:r>
        <w:fldChar w:fldCharType="end"/>
      </w:r>
      <w:r>
        <w:t>.</w:t>
      </w:r>
    </w:p>
    <w:p w14:paraId="58D87021" w14:textId="77777777" w:rsidR="0005096F" w:rsidRDefault="0005096F" w:rsidP="0005096F"/>
    <w:p w14:paraId="025297A1" w14:textId="475AACB4" w:rsidR="0005096F" w:rsidRDefault="0005096F" w:rsidP="0042099B">
      <w:pPr>
        <w:pStyle w:val="Heading2"/>
      </w:pPr>
      <w:r>
        <w:t xml:space="preserve"> </w:t>
      </w:r>
      <w:bookmarkStart w:id="230" w:name="_Toc505262793"/>
      <w:bookmarkStart w:id="231" w:name="_Toc521494814"/>
      <w:r>
        <w:t>Determination of IL-8 and TNF-</w:t>
      </w:r>
      <w:r>
        <w:sym w:font="Symbol" w:char="F061"/>
      </w:r>
      <w:r>
        <w:t xml:space="preserve"> production by human mononuclear cells in response to peptidoglycan stimulation</w:t>
      </w:r>
      <w:bookmarkEnd w:id="230"/>
      <w:bookmarkEnd w:id="231"/>
    </w:p>
    <w:p w14:paraId="358FB5B5" w14:textId="77777777" w:rsidR="0005096F" w:rsidRPr="00A420C6" w:rsidRDefault="0005096F" w:rsidP="0005096F"/>
    <w:p w14:paraId="653ABFC3" w14:textId="13BCF5E4" w:rsidR="0005096F" w:rsidRDefault="0005096F" w:rsidP="00211617">
      <w:r>
        <w:t>This assay was done in accordance to PeliPair</w:t>
      </w:r>
      <w:r>
        <w:rPr>
          <w:vertAlign w:val="superscript"/>
        </w:rPr>
        <w:t>TM</w:t>
      </w:r>
      <w:r w:rsidR="000C7590">
        <w:t xml:space="preserve"> </w:t>
      </w:r>
      <w:r>
        <w:t xml:space="preserve">human cytokine </w:t>
      </w:r>
      <w:r w:rsidR="00211617">
        <w:t>ELISA</w:t>
      </w:r>
      <w:r>
        <w:t xml:space="preserve"> reagent set. Nunc maxisorp microtiter plates were coated with 50 µl of appropriate coating antibody diluted 1 : 100 in coating buffer (for this buffer and all below see Chapter </w:t>
      </w:r>
      <w:r>
        <w:fldChar w:fldCharType="begin"/>
      </w:r>
      <w:r>
        <w:instrText xml:space="preserve"> REF _Ref504161309 \r \h </w:instrText>
      </w:r>
      <w:r>
        <w:fldChar w:fldCharType="separate"/>
      </w:r>
      <w:r w:rsidR="00BA1790">
        <w:t>2.3</w:t>
      </w:r>
      <w:r>
        <w:fldChar w:fldCharType="end"/>
      </w:r>
      <w:r>
        <w:t>), plate covered with plastic sealer (included by Elisa kit provider) and incubated overnight at 2-8</w:t>
      </w:r>
      <w:r>
        <w:sym w:font="Symbol" w:char="F0B0"/>
      </w:r>
      <w:r>
        <w:t>C.</w:t>
      </w:r>
      <w:r w:rsidR="0073580A" w:rsidRPr="0073580A">
        <w:rPr>
          <w:i/>
          <w:iCs/>
        </w:rPr>
        <w:t xml:space="preserve"> </w:t>
      </w:r>
      <w:r>
        <w:t xml:space="preserve">Plate was then washed three times with PBS + 0.05 % Tween20 and then blocked with 100 µl blocking buffer (Chapter </w:t>
      </w:r>
      <w:r>
        <w:fldChar w:fldCharType="begin"/>
      </w:r>
      <w:r>
        <w:instrText xml:space="preserve"> REF _Ref505175018 \n \h </w:instrText>
      </w:r>
      <w:r>
        <w:fldChar w:fldCharType="separate"/>
      </w:r>
      <w:r w:rsidR="00BA1790">
        <w:t>2.3.1</w:t>
      </w:r>
      <w:r>
        <w:fldChar w:fldCharType="end"/>
      </w:r>
      <w:r>
        <w:t xml:space="preserve">) per well, covered and incubated 1 </w:t>
      </w:r>
      <w:r w:rsidR="009303B5">
        <w:t>h</w:t>
      </w:r>
      <w:r>
        <w:t xml:space="preserve"> at room temperature (T</w:t>
      </w:r>
      <w:r>
        <w:rPr>
          <w:vertAlign w:val="superscript"/>
        </w:rPr>
        <w:t>RM</w:t>
      </w:r>
      <w:r>
        <w:t xml:space="preserve">). Washing was repeated as above. Previously stimulated plasma by peptidoglycan (Chapter </w:t>
      </w:r>
      <w:r>
        <w:fldChar w:fldCharType="begin"/>
      </w:r>
      <w:r>
        <w:instrText xml:space="preserve"> REF _Ref505175100 \n \h </w:instrText>
      </w:r>
      <w:r>
        <w:fldChar w:fldCharType="separate"/>
      </w:r>
      <w:r w:rsidR="00BA1790">
        <w:t>2.15</w:t>
      </w:r>
      <w:r>
        <w:fldChar w:fldCharType="end"/>
      </w:r>
      <w:r>
        <w:t xml:space="preserve">) was thawed and diluted in dilution buffer (Chapter </w:t>
      </w:r>
      <w:r>
        <w:fldChar w:fldCharType="begin"/>
      </w:r>
      <w:r>
        <w:instrText xml:space="preserve"> REF _Ref505175134 \n \h </w:instrText>
      </w:r>
      <w:r>
        <w:fldChar w:fldCharType="separate"/>
      </w:r>
      <w:r w:rsidR="00BA1790">
        <w:t>2.3.3</w:t>
      </w:r>
      <w:r>
        <w:fldChar w:fldCharType="end"/>
      </w:r>
      <w:r>
        <w:t xml:space="preserve">), specific to the cytokine standard sample was also diluted in dilution buffer. 50 µl of samples were then </w:t>
      </w:r>
      <w:r>
        <w:lastRenderedPageBreak/>
        <w:t xml:space="preserve">transferred into duplicate wells, plate sealed and incubated 1 </w:t>
      </w:r>
      <w:r w:rsidR="009303B5">
        <w:t>h</w:t>
      </w:r>
      <w:r>
        <w:t xml:space="preserve"> at T</w:t>
      </w:r>
      <w:r>
        <w:rPr>
          <w:vertAlign w:val="superscript"/>
        </w:rPr>
        <w:t>RM</w:t>
      </w:r>
      <w:r>
        <w:t xml:space="preserve">. Biotinylated antibody (included by Elisa kit provider) was diluted 1:100 in dilution buffer and 50 µl transferred to appropriate duplicate wells, plate sealed and incubated 1 </w:t>
      </w:r>
      <w:r w:rsidR="009303B5">
        <w:t>h</w:t>
      </w:r>
      <w:r>
        <w:t xml:space="preserve"> at T</w:t>
      </w:r>
      <w:r>
        <w:rPr>
          <w:vertAlign w:val="superscript"/>
        </w:rPr>
        <w:t>RM</w:t>
      </w:r>
      <w:r>
        <w:t xml:space="preserve">. The plate was then washed as above and 50 µl of streptavidin-HRP conjugate added to appropriate wells, and the plate sealed and incubated 30 </w:t>
      </w:r>
      <w:r w:rsidR="009303B5">
        <w:t>min</w:t>
      </w:r>
      <w:r>
        <w:t xml:space="preserve"> at T</w:t>
      </w:r>
      <w:r>
        <w:rPr>
          <w:vertAlign w:val="superscript"/>
        </w:rPr>
        <w:t>RM</w:t>
      </w:r>
      <w:r>
        <w:t xml:space="preserve">. The plate was washed as above. 50 µl of substrate solution (Chapter </w:t>
      </w:r>
      <w:r>
        <w:fldChar w:fldCharType="begin"/>
      </w:r>
      <w:r>
        <w:instrText xml:space="preserve"> REF _Ref504165128 \n \h </w:instrText>
      </w:r>
      <w:r>
        <w:fldChar w:fldCharType="separate"/>
      </w:r>
      <w:r w:rsidR="00BA1790">
        <w:t>2.3.6</w:t>
      </w:r>
      <w:r>
        <w:fldChar w:fldCharType="end"/>
      </w:r>
      <w:r>
        <w:t xml:space="preserve">) transferred to all wells and plate sealed and incubated 30 </w:t>
      </w:r>
      <w:r w:rsidR="009303B5">
        <w:t>min</w:t>
      </w:r>
      <w:r>
        <w:t xml:space="preserve"> at T</w:t>
      </w:r>
      <w:r>
        <w:rPr>
          <w:vertAlign w:val="superscript"/>
        </w:rPr>
        <w:t>RM</w:t>
      </w:r>
      <w:r>
        <w:t xml:space="preserve"> in the dark. The enzymatic reaction was then stopped by 100 µl of stop solution and OD</w:t>
      </w:r>
      <w:r>
        <w:rPr>
          <w:vertAlign w:val="subscript"/>
        </w:rPr>
        <w:t xml:space="preserve">450 </w:t>
      </w:r>
      <w:r>
        <w:t xml:space="preserve">measured. HPE dilution buffer (Chapter </w:t>
      </w:r>
      <w:r>
        <w:fldChar w:fldCharType="begin"/>
      </w:r>
      <w:r>
        <w:instrText xml:space="preserve"> REF _Ref505175418 \n \h </w:instrText>
      </w:r>
      <w:r>
        <w:fldChar w:fldCharType="separate"/>
      </w:r>
      <w:r w:rsidR="00BA1790">
        <w:t>2.3.3</w:t>
      </w:r>
      <w:r>
        <w:fldChar w:fldCharType="end"/>
      </w:r>
      <w:r>
        <w:t xml:space="preserve">) was used as negative control and standard dilution buffer (Chapter </w:t>
      </w:r>
      <w:r>
        <w:fldChar w:fldCharType="begin"/>
      </w:r>
      <w:r>
        <w:instrText xml:space="preserve"> REF _Ref505175450 \n \h </w:instrText>
      </w:r>
      <w:r>
        <w:fldChar w:fldCharType="separate"/>
      </w:r>
      <w:r w:rsidR="00BA1790">
        <w:t>2.3.3</w:t>
      </w:r>
      <w:r>
        <w:fldChar w:fldCharType="end"/>
      </w:r>
      <w:r>
        <w:t>) as positive control.</w:t>
      </w:r>
    </w:p>
    <w:p w14:paraId="19DB98F9" w14:textId="77777777" w:rsidR="0005096F" w:rsidRDefault="0005096F" w:rsidP="0005096F"/>
    <w:p w14:paraId="188848F9" w14:textId="5D53B7C1" w:rsidR="0005096F" w:rsidRDefault="0005096F" w:rsidP="0042099B">
      <w:pPr>
        <w:pStyle w:val="Heading2"/>
      </w:pPr>
      <w:r>
        <w:t xml:space="preserve"> </w:t>
      </w:r>
      <w:bookmarkStart w:id="232" w:name="_Toc505262794"/>
      <w:bookmarkStart w:id="233" w:name="_Toc521494815"/>
      <w:r>
        <w:t>C3b complement activation by MNC cells stimulated with peptidoglycan</w:t>
      </w:r>
      <w:bookmarkEnd w:id="232"/>
      <w:bookmarkEnd w:id="233"/>
      <w:r>
        <w:t xml:space="preserve"> </w:t>
      </w:r>
    </w:p>
    <w:p w14:paraId="3F643AFE" w14:textId="77777777" w:rsidR="0005096F" w:rsidRPr="00756067" w:rsidRDefault="0005096F" w:rsidP="0005096F"/>
    <w:p w14:paraId="03380781" w14:textId="712D9C3D" w:rsidR="0005096F" w:rsidRDefault="0005096F" w:rsidP="0005096F">
      <w:r>
        <w:t xml:space="preserve">This assay was designed in the University Medical Centre (UMC) Utrecht (The Netherlands) and carried out under the supervision of Dr. Kok van Kessel (UMC Utrecht). Plates for this assay were prepared by diluting mannan (from </w:t>
      </w:r>
      <w:r>
        <w:rPr>
          <w:i/>
        </w:rPr>
        <w:t>Sacchsromyces cerevisiae</w:t>
      </w:r>
      <w:r>
        <w:t>) (stock concentration 10 mg ml</w:t>
      </w:r>
      <w:r>
        <w:rPr>
          <w:vertAlign w:val="superscript"/>
        </w:rPr>
        <w:t>-1</w:t>
      </w:r>
      <w:r>
        <w:t>) to working concentration 20 µg ml</w:t>
      </w:r>
      <w:r>
        <w:rPr>
          <w:vertAlign w:val="superscript"/>
        </w:rPr>
        <w:t>-1</w:t>
      </w:r>
      <w:r>
        <w:t xml:space="preserve"> in 0.1M Na-carbonate buffer (pH 9.6) and adding 50 µl to the wells of a Nunc maxisorp microtiter plate and incubation overnight at T</w:t>
      </w:r>
      <w:r>
        <w:rPr>
          <w:vertAlign w:val="superscript"/>
        </w:rPr>
        <w:t>RM</w:t>
      </w:r>
      <w:r>
        <w:t xml:space="preserve">. Wells were left empty to check for nonspecific complement activation. Following incubation, the plate was washed with washing buffer (PBS + 0.05% Tween-20), and plate was blocked with 1% w/v BSA dissolved in washing buffer, 80 µl per well for 1 </w:t>
      </w:r>
      <w:r w:rsidR="009303B5">
        <w:t>h</w:t>
      </w:r>
      <w:r>
        <w:t xml:space="preserve"> at 37</w:t>
      </w:r>
      <w:r>
        <w:sym w:font="Symbol" w:char="F0B0"/>
      </w:r>
      <w:r>
        <w:t xml:space="preserve">C. The plate was then washed three times as above and </w:t>
      </w:r>
      <w:r>
        <w:lastRenderedPageBreak/>
        <w:t xml:space="preserve">human serum (Chapter </w:t>
      </w:r>
      <w:r>
        <w:fldChar w:fldCharType="begin"/>
      </w:r>
      <w:r>
        <w:instrText xml:space="preserve"> REF _Ref504163781 \r \h </w:instrText>
      </w:r>
      <w:r>
        <w:fldChar w:fldCharType="separate"/>
      </w:r>
      <w:r w:rsidR="00BA1790">
        <w:t>2.15</w:t>
      </w:r>
      <w:r>
        <w:fldChar w:fldCharType="end"/>
      </w:r>
      <w:r>
        <w:t xml:space="preserve">) was diluted to concentrations of 4, 3, 2, 1, 0.8, 0.6, 0.4 and 0% v/v serum in GVBS (Chapter </w:t>
      </w:r>
      <w:r>
        <w:fldChar w:fldCharType="begin"/>
      </w:r>
      <w:r>
        <w:instrText xml:space="preserve"> REF _Ref504165145 \r \h </w:instrText>
      </w:r>
      <w:r>
        <w:fldChar w:fldCharType="separate"/>
      </w:r>
      <w:r w:rsidR="00BA1790">
        <w:t>2.3.9</w:t>
      </w:r>
      <w:r>
        <w:fldChar w:fldCharType="end"/>
      </w:r>
      <w:r>
        <w:t xml:space="preserve">). 50 µl of each dilution was added to Nunc wells and incubated for 1 </w:t>
      </w:r>
      <w:r w:rsidR="009303B5">
        <w:t>h</w:t>
      </w:r>
      <w:r>
        <w:t xml:space="preserve"> at 37</w:t>
      </w:r>
      <w:r>
        <w:sym w:font="Symbol" w:char="F0B0"/>
      </w:r>
      <w:r>
        <w:t>C. The plate was then washed three times as above. Mouse anti C3 antibody (‘WM-1’ DIG, provided by UMC) diluted to 0.1 µg ml</w:t>
      </w:r>
      <w:r>
        <w:rPr>
          <w:vertAlign w:val="superscript"/>
        </w:rPr>
        <w:t>-1</w:t>
      </w:r>
      <w:r>
        <w:t xml:space="preserve"> in washing buffer with 1% w/v BSA, and 50 µl added to each Nunc plate well, incubated as above. The plate was then washed thrice as above. Anti-DIG-PO (for C3dig detection) was diluted as above, 50 µl added to each well and incubated as above. After washing as above, detection was carried out by addition of 50 µl of fresh substrate solution (Section </w:t>
      </w:r>
      <w:r>
        <w:fldChar w:fldCharType="begin"/>
      </w:r>
      <w:r>
        <w:instrText xml:space="preserve"> REF _Ref504165128 \r \h </w:instrText>
      </w:r>
      <w:r>
        <w:fldChar w:fldCharType="separate"/>
      </w:r>
      <w:r w:rsidR="00BA1790">
        <w:t>2.3.6</w:t>
      </w:r>
      <w:r>
        <w:fldChar w:fldCharType="end"/>
      </w:r>
      <w:r>
        <w:t>) and the colour reaction stopped by adding 50µl 1M H</w:t>
      </w:r>
      <w:r>
        <w:rPr>
          <w:vertAlign w:val="subscript"/>
        </w:rPr>
        <w:t>2</w:t>
      </w:r>
      <w:r>
        <w:t>SO</w:t>
      </w:r>
      <w:r>
        <w:rPr>
          <w:vertAlign w:val="subscript"/>
        </w:rPr>
        <w:t xml:space="preserve">4. </w:t>
      </w:r>
      <w:r>
        <w:t>Samples were measured at OD</w:t>
      </w:r>
      <w:r>
        <w:rPr>
          <w:vertAlign w:val="subscript"/>
        </w:rPr>
        <w:t>450</w:t>
      </w:r>
      <w:r>
        <w:t>.</w:t>
      </w:r>
    </w:p>
    <w:p w14:paraId="1784A28D" w14:textId="77777777" w:rsidR="0005096F" w:rsidRDefault="0005096F" w:rsidP="0005096F"/>
    <w:p w14:paraId="565CC807" w14:textId="7534FE15" w:rsidR="0005096F" w:rsidRDefault="0005096F" w:rsidP="0042099B">
      <w:pPr>
        <w:pStyle w:val="Heading2"/>
      </w:pPr>
      <w:r>
        <w:t xml:space="preserve"> </w:t>
      </w:r>
      <w:bookmarkStart w:id="234" w:name="_Toc505262795"/>
      <w:bookmarkStart w:id="235" w:name="_Ref505354185"/>
      <w:bookmarkStart w:id="236" w:name="_Ref505354195"/>
      <w:bookmarkStart w:id="237" w:name="_Toc521494816"/>
      <w:r>
        <w:t>Tri-colour flow cytometry assay</w:t>
      </w:r>
      <w:bookmarkEnd w:id="234"/>
      <w:bookmarkEnd w:id="235"/>
      <w:bookmarkEnd w:id="236"/>
      <w:bookmarkEnd w:id="237"/>
      <w:r>
        <w:t xml:space="preserve"> </w:t>
      </w:r>
    </w:p>
    <w:p w14:paraId="407285FE" w14:textId="77777777" w:rsidR="0005096F" w:rsidRPr="00754BFA" w:rsidRDefault="0005096F" w:rsidP="0005096F"/>
    <w:p w14:paraId="048B25C3" w14:textId="4450F453" w:rsidR="0005096F" w:rsidRDefault="0005096F" w:rsidP="0005096F">
      <w:r>
        <w:t>Flow cytometry is used for the measurement of a given parameter on a large number of cells, over a relatively short amount of time. The Tri-colour assay allows for three different antibodies with varying fluorescence markers to be present at the same time, allowing to observe 57 different cell-surface receptor dynamics in a single experiment.</w:t>
      </w:r>
      <w:r w:rsidR="00211617">
        <w:t xml:space="preserve"> Fluorescent intensities must be calibrated to avoid over-spilling of readings and ultimately incorrect results. </w:t>
      </w:r>
    </w:p>
    <w:p w14:paraId="69345E10" w14:textId="77777777" w:rsidR="0005096F" w:rsidRPr="00235B4C" w:rsidRDefault="0005096F" w:rsidP="0005096F"/>
    <w:p w14:paraId="19097CCF" w14:textId="2968A8F8" w:rsidR="0005096F" w:rsidRDefault="0005096F" w:rsidP="0042099B">
      <w:pPr>
        <w:pStyle w:val="Heading3"/>
      </w:pPr>
      <w:r>
        <w:t xml:space="preserve"> </w:t>
      </w:r>
      <w:bookmarkStart w:id="238" w:name="_Toc505262796"/>
      <w:bookmarkStart w:id="239" w:name="_Toc521494817"/>
      <w:r>
        <w:t>List of monoclonal antibodies and their fluorescence channels.</w:t>
      </w:r>
      <w:bookmarkEnd w:id="238"/>
      <w:bookmarkEnd w:id="239"/>
    </w:p>
    <w:p w14:paraId="1C05C161" w14:textId="77777777" w:rsidR="0005096F" w:rsidRPr="00DB00D1" w:rsidRDefault="0005096F" w:rsidP="0005096F"/>
    <w:p w14:paraId="23D87836" w14:textId="77777777" w:rsidR="0005096F" w:rsidRDefault="0005096F" w:rsidP="0005096F">
      <w:r>
        <w:t xml:space="preserve">Monoclonal antibodies were kindly provided by UMC (Utrecht, The Netherlands) and this assay was done with the help of Dr. Kok van Kessel (UMC, Utrecht, The Netherlands). </w:t>
      </w:r>
      <w:r>
        <w:lastRenderedPageBreak/>
        <w:fldChar w:fldCharType="begin"/>
      </w:r>
      <w:r>
        <w:instrText xml:space="preserve"> REF _Ref504219658 \h </w:instrText>
      </w:r>
      <w:r>
        <w:fldChar w:fldCharType="separate"/>
      </w:r>
      <w:r w:rsidR="00BA1790">
        <w:t xml:space="preserve">Table </w:t>
      </w:r>
      <w:r w:rsidR="00BA1790">
        <w:rPr>
          <w:noProof/>
        </w:rPr>
        <w:t>2</w:t>
      </w:r>
      <w:r w:rsidR="00BA1790">
        <w:t>.</w:t>
      </w:r>
      <w:r w:rsidR="00BA1790">
        <w:rPr>
          <w:noProof/>
        </w:rPr>
        <w:t>8</w:t>
      </w:r>
      <w:r>
        <w:fldChar w:fldCharType="end"/>
      </w:r>
      <w:r>
        <w:t xml:space="preserve"> lists all the monoclonal antibodies used and their respective fluorescence channels.</w:t>
      </w:r>
    </w:p>
    <w:p w14:paraId="42887E84" w14:textId="77777777" w:rsidR="0005096F" w:rsidRDefault="0005096F" w:rsidP="0005096F"/>
    <w:p w14:paraId="096A7210" w14:textId="05FEA76C" w:rsidR="0005096F" w:rsidRDefault="0005096F" w:rsidP="0042099B">
      <w:pPr>
        <w:pStyle w:val="Heading3"/>
      </w:pPr>
      <w:r>
        <w:t xml:space="preserve"> </w:t>
      </w:r>
      <w:bookmarkStart w:id="240" w:name="_Toc505262797"/>
      <w:bookmarkStart w:id="241" w:name="_Toc521494818"/>
      <w:r>
        <w:t>Activation of cells for Tri-colour assay</w:t>
      </w:r>
      <w:bookmarkEnd w:id="240"/>
      <w:bookmarkEnd w:id="241"/>
      <w:r>
        <w:t xml:space="preserve"> </w:t>
      </w:r>
    </w:p>
    <w:p w14:paraId="53A676B3" w14:textId="77777777" w:rsidR="0005096F" w:rsidRPr="00DB00D1" w:rsidRDefault="0005096F" w:rsidP="0005096F"/>
    <w:p w14:paraId="34249548" w14:textId="77777777" w:rsidR="0005096F" w:rsidRPr="006C5263" w:rsidRDefault="0005096F" w:rsidP="0005096F">
      <w:pPr>
        <w:spacing w:line="240" w:lineRule="auto"/>
        <w:rPr>
          <w:rFonts w:ascii="Times New Roman" w:eastAsia="Times New Roman" w:hAnsi="Times New Roman" w:cs="Times New Roman"/>
          <w:lang w:eastAsia="en-GB"/>
        </w:rPr>
      </w:pPr>
    </w:p>
    <w:p w14:paraId="7A7FC657" w14:textId="193B59CA" w:rsidR="0005096F" w:rsidRDefault="0005096F" w:rsidP="0005096F">
      <w:pPr>
        <w:rPr>
          <w:lang w:eastAsia="en-GB"/>
        </w:rPr>
      </w:pPr>
      <w:r>
        <w:rPr>
          <w:lang w:eastAsia="en-GB"/>
        </w:rPr>
        <w:t xml:space="preserve">Antibody mixes were added to 96 well plate on ice in accordance to </w:t>
      </w:r>
      <w:r>
        <w:rPr>
          <w:lang w:eastAsia="en-GB"/>
        </w:rPr>
        <w:fldChar w:fldCharType="begin"/>
      </w:r>
      <w:r>
        <w:rPr>
          <w:lang w:eastAsia="en-GB"/>
        </w:rPr>
        <w:instrText xml:space="preserve"> REF _Ref504129163 \h </w:instrText>
      </w:r>
      <w:r>
        <w:rPr>
          <w:lang w:eastAsia="en-GB"/>
        </w:rPr>
      </w:r>
      <w:r>
        <w:rPr>
          <w:lang w:eastAsia="en-GB"/>
        </w:rPr>
        <w:fldChar w:fldCharType="separate"/>
      </w:r>
      <w:r w:rsidR="00BA1790" w:rsidRPr="00B75C77">
        <w:t xml:space="preserve">Table </w:t>
      </w:r>
      <w:r w:rsidR="00BA1790">
        <w:rPr>
          <w:noProof/>
        </w:rPr>
        <w:t>2</w:t>
      </w:r>
      <w:r w:rsidR="00BA1790">
        <w:t>.</w:t>
      </w:r>
      <w:r w:rsidR="00BA1790">
        <w:rPr>
          <w:noProof/>
        </w:rPr>
        <w:t>1</w:t>
      </w:r>
      <w:r>
        <w:rPr>
          <w:lang w:eastAsia="en-GB"/>
        </w:rPr>
        <w:fldChar w:fldCharType="end"/>
      </w:r>
      <w:r>
        <w:rPr>
          <w:lang w:eastAsia="en-GB"/>
        </w:rPr>
        <w:t xml:space="preserve"> and incubated in 4</w:t>
      </w:r>
      <w:r>
        <w:rPr>
          <w:lang w:eastAsia="en-GB"/>
        </w:rPr>
        <w:sym w:font="Symbol" w:char="F0B0"/>
      </w:r>
      <w:r>
        <w:rPr>
          <w:lang w:eastAsia="en-GB"/>
        </w:rPr>
        <w:t xml:space="preserve">C room on shaking platform at 250 rpm. PMC and MNC cells were isolated as described in Section </w:t>
      </w:r>
      <w:r>
        <w:rPr>
          <w:lang w:eastAsia="en-GB"/>
        </w:rPr>
        <w:fldChar w:fldCharType="begin"/>
      </w:r>
      <w:r>
        <w:rPr>
          <w:lang w:eastAsia="en-GB"/>
        </w:rPr>
        <w:instrText xml:space="preserve"> REF _Ref504157505 \r \h  \* MERGEFORMAT </w:instrText>
      </w:r>
      <w:r>
        <w:rPr>
          <w:lang w:eastAsia="en-GB"/>
        </w:rPr>
      </w:r>
      <w:r>
        <w:rPr>
          <w:lang w:eastAsia="en-GB"/>
        </w:rPr>
        <w:fldChar w:fldCharType="separate"/>
      </w:r>
      <w:r w:rsidR="00BA1790">
        <w:rPr>
          <w:lang w:eastAsia="en-GB"/>
        </w:rPr>
        <w:t>2.14</w:t>
      </w:r>
      <w:r>
        <w:rPr>
          <w:lang w:eastAsia="en-GB"/>
        </w:rPr>
        <w:fldChar w:fldCharType="end"/>
      </w:r>
      <w:r>
        <w:rPr>
          <w:lang w:eastAsia="en-GB"/>
        </w:rPr>
        <w:t>. MNC and PMN cells were diluted to a concentration of 5 x 10</w:t>
      </w:r>
      <w:r>
        <w:rPr>
          <w:vertAlign w:val="superscript"/>
          <w:lang w:eastAsia="en-GB"/>
        </w:rPr>
        <w:t>6</w:t>
      </w:r>
      <w:r>
        <w:rPr>
          <w:lang w:eastAsia="en-GB"/>
        </w:rPr>
        <w:t xml:space="preserve"> cells/ml in PBS and combined. A peptidoglycan sample was sonicated as before and added to the tube containing MNC and PMN cells at a concentration of 3 µg/ml and the mixture was incubated 30 </w:t>
      </w:r>
      <w:r w:rsidR="009303B5">
        <w:rPr>
          <w:lang w:eastAsia="en-GB"/>
        </w:rPr>
        <w:t>min</w:t>
      </w:r>
      <w:r>
        <w:rPr>
          <w:lang w:eastAsia="en-GB"/>
        </w:rPr>
        <w:t xml:space="preserve"> at 37</w:t>
      </w:r>
      <w:r>
        <w:rPr>
          <w:lang w:eastAsia="en-GB"/>
        </w:rPr>
        <w:sym w:font="Symbol" w:char="F0B0"/>
      </w:r>
      <w:r>
        <w:rPr>
          <w:lang w:eastAsia="en-GB"/>
        </w:rPr>
        <w:t>C, 5% CO</w:t>
      </w:r>
      <w:r>
        <w:rPr>
          <w:vertAlign w:val="subscript"/>
          <w:lang w:eastAsia="en-GB"/>
        </w:rPr>
        <w:t>2</w:t>
      </w:r>
      <w:r>
        <w:rPr>
          <w:lang w:eastAsia="en-GB"/>
        </w:rPr>
        <w:t xml:space="preserve">. The mixture was then transferred to the plate containing antibodies and incubated a further 45 </w:t>
      </w:r>
      <w:r w:rsidR="009303B5">
        <w:rPr>
          <w:lang w:eastAsia="en-GB"/>
        </w:rPr>
        <w:t>min</w:t>
      </w:r>
      <w:r>
        <w:rPr>
          <w:lang w:eastAsia="en-GB"/>
        </w:rPr>
        <w:t xml:space="preserve"> at 4</w:t>
      </w:r>
      <w:r>
        <w:rPr>
          <w:lang w:eastAsia="en-GB"/>
        </w:rPr>
        <w:sym w:font="Symbol" w:char="F0B0"/>
      </w:r>
      <w:r>
        <w:rPr>
          <w:lang w:eastAsia="en-GB"/>
        </w:rPr>
        <w:t xml:space="preserve">C, on a shaking platform at 250 rpm. Following incubation, 200 µl/well PBS was added and plate centrifuged for 8 </w:t>
      </w:r>
      <w:r w:rsidR="009303B5">
        <w:rPr>
          <w:lang w:eastAsia="en-GB"/>
        </w:rPr>
        <w:t>min</w:t>
      </w:r>
      <w:r>
        <w:rPr>
          <w:lang w:eastAsia="en-GB"/>
        </w:rPr>
        <w:t xml:space="preserve"> at 320 x g, 4</w:t>
      </w:r>
      <w:r>
        <w:rPr>
          <w:lang w:eastAsia="en-GB"/>
        </w:rPr>
        <w:sym w:font="Symbol" w:char="F0B0"/>
      </w:r>
      <w:r>
        <w:rPr>
          <w:lang w:eastAsia="en-GB"/>
        </w:rPr>
        <w:t xml:space="preserve">C. Supernatant was discarded from the plates and 150 µl of 1% v/v paraformaldehyde added to each well and plate incubated for 30 </w:t>
      </w:r>
      <w:r w:rsidR="009303B5">
        <w:rPr>
          <w:lang w:eastAsia="en-GB"/>
        </w:rPr>
        <w:t>min</w:t>
      </w:r>
      <w:r>
        <w:rPr>
          <w:lang w:eastAsia="en-GB"/>
        </w:rPr>
        <w:t xml:space="preserve"> at 4</w:t>
      </w:r>
      <w:r>
        <w:rPr>
          <w:lang w:eastAsia="en-GB"/>
        </w:rPr>
        <w:sym w:font="Symbol" w:char="F0B0"/>
      </w:r>
      <w:r>
        <w:rPr>
          <w:lang w:eastAsia="en-GB"/>
        </w:rPr>
        <w:t>C. Unstimulated cells were used as a control. Data was analysed using FACS canto II (BD Biosciences) and data collected using BD FACSDiva software (BD Biosciences).</w:t>
      </w:r>
    </w:p>
    <w:p w14:paraId="12E8F9FC" w14:textId="77777777" w:rsidR="0005096F" w:rsidRDefault="0005096F" w:rsidP="0005096F">
      <w:pPr>
        <w:rPr>
          <w:lang w:eastAsia="en-GB"/>
        </w:rPr>
      </w:pPr>
    </w:p>
    <w:p w14:paraId="0ECAEE20" w14:textId="4689E821" w:rsidR="0005096F" w:rsidRDefault="0005096F" w:rsidP="0042099B">
      <w:pPr>
        <w:pStyle w:val="Heading3"/>
        <w:rPr>
          <w:lang w:eastAsia="en-GB"/>
        </w:rPr>
      </w:pPr>
      <w:r>
        <w:rPr>
          <w:lang w:eastAsia="en-GB"/>
        </w:rPr>
        <w:t xml:space="preserve"> </w:t>
      </w:r>
      <w:bookmarkStart w:id="242" w:name="_Toc505262798"/>
      <w:bookmarkStart w:id="243" w:name="_Toc521494819"/>
      <w:r>
        <w:rPr>
          <w:lang w:eastAsia="en-GB"/>
        </w:rPr>
        <w:t>Gating strategy</w:t>
      </w:r>
      <w:bookmarkEnd w:id="242"/>
      <w:bookmarkEnd w:id="243"/>
      <w:r>
        <w:rPr>
          <w:lang w:eastAsia="en-GB"/>
        </w:rPr>
        <w:t xml:space="preserve"> </w:t>
      </w:r>
    </w:p>
    <w:p w14:paraId="1A1DF03C" w14:textId="77777777" w:rsidR="0005096F" w:rsidRPr="00DB00D1" w:rsidRDefault="0005096F" w:rsidP="0005096F">
      <w:pPr>
        <w:rPr>
          <w:lang w:eastAsia="en-GB"/>
        </w:rPr>
      </w:pPr>
    </w:p>
    <w:p w14:paraId="0995E087" w14:textId="77777777" w:rsidR="0005096F" w:rsidRDefault="0005096F" w:rsidP="0005096F">
      <w:r>
        <w:rPr>
          <w:lang w:eastAsia="en-GB"/>
        </w:rPr>
        <w:t>Neutrophils, lymphocytes and monocytes were gated based on their forward and side scatter (</w:t>
      </w:r>
      <w:r>
        <w:rPr>
          <w:lang w:eastAsia="en-GB"/>
        </w:rPr>
        <w:fldChar w:fldCharType="begin"/>
      </w:r>
      <w:r>
        <w:rPr>
          <w:lang w:eastAsia="en-GB"/>
        </w:rPr>
        <w:instrText xml:space="preserve"> REF _Ref504226490 \h </w:instrText>
      </w:r>
      <w:r>
        <w:rPr>
          <w:lang w:eastAsia="en-GB"/>
        </w:rPr>
      </w:r>
      <w:r>
        <w:rPr>
          <w:lang w:eastAsia="en-GB"/>
        </w:rPr>
        <w:fldChar w:fldCharType="separate"/>
      </w:r>
      <w:r w:rsidR="00BA1790">
        <w:t xml:space="preserve">Table </w:t>
      </w:r>
      <w:r w:rsidR="00BA1790">
        <w:rPr>
          <w:noProof/>
        </w:rPr>
        <w:t>2</w:t>
      </w:r>
      <w:r w:rsidR="00BA1790">
        <w:t>.</w:t>
      </w:r>
      <w:r w:rsidR="00BA1790">
        <w:rPr>
          <w:noProof/>
        </w:rPr>
        <w:t>7</w:t>
      </w:r>
      <w:r>
        <w:rPr>
          <w:lang w:eastAsia="en-GB"/>
        </w:rPr>
        <w:fldChar w:fldCharType="end"/>
      </w:r>
      <w:r>
        <w:rPr>
          <w:lang w:eastAsia="en-GB"/>
        </w:rPr>
        <w:t xml:space="preserve">). </w:t>
      </w:r>
      <w:r>
        <w:t xml:space="preserve">FlowJo 10.4.1 software was used to gate cell populations in all samples. </w:t>
      </w:r>
    </w:p>
    <w:p w14:paraId="55D34D65" w14:textId="77777777" w:rsidR="0005096F" w:rsidRPr="00A1780F" w:rsidRDefault="0005096F" w:rsidP="0005096F"/>
    <w:p w14:paraId="264CF7EE" w14:textId="77777777" w:rsidR="0005096F" w:rsidRPr="006C6CDA" w:rsidRDefault="0005096F" w:rsidP="0005096F">
      <w:pPr>
        <w:spacing w:line="240" w:lineRule="auto"/>
        <w:rPr>
          <w:rFonts w:ascii="Times New Roman" w:eastAsia="Times New Roman" w:hAnsi="Times New Roman" w:cs="Times New Roman"/>
          <w:lang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05096F" w14:paraId="5ACBF928" w14:textId="77777777" w:rsidTr="0005096F">
        <w:trPr>
          <w:trHeight w:val="7731"/>
        </w:trPr>
        <w:tc>
          <w:tcPr>
            <w:tcW w:w="9010" w:type="dxa"/>
          </w:tcPr>
          <w:p w14:paraId="71D02FF0" w14:textId="77777777" w:rsidR="0005096F" w:rsidRDefault="0005096F" w:rsidP="0005096F">
            <w:r>
              <w:rPr>
                <w:noProof/>
                <w:lang w:eastAsia="zh-CN"/>
              </w:rPr>
              <w:drawing>
                <wp:inline distT="0" distB="0" distL="0" distR="0" wp14:anchorId="0372454B" wp14:editId="51D90804">
                  <wp:extent cx="4902200" cy="4699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1-20 at 15.27.47.png"/>
                          <pic:cNvPicPr/>
                        </pic:nvPicPr>
                        <pic:blipFill>
                          <a:blip r:embed="rId23">
                            <a:extLst>
                              <a:ext uri="{28A0092B-C50C-407E-A947-70E740481C1C}">
                                <a14:useLocalDpi xmlns:a14="http://schemas.microsoft.com/office/drawing/2010/main" val="0"/>
                              </a:ext>
                            </a:extLst>
                          </a:blip>
                          <a:stretch>
                            <a:fillRect/>
                          </a:stretch>
                        </pic:blipFill>
                        <pic:spPr>
                          <a:xfrm>
                            <a:off x="0" y="0"/>
                            <a:ext cx="4902200" cy="4699000"/>
                          </a:xfrm>
                          <a:prstGeom prst="rect">
                            <a:avLst/>
                          </a:prstGeom>
                        </pic:spPr>
                      </pic:pic>
                    </a:graphicData>
                  </a:graphic>
                </wp:inline>
              </w:drawing>
            </w:r>
          </w:p>
        </w:tc>
      </w:tr>
      <w:tr w:rsidR="0005096F" w14:paraId="329BBE79" w14:textId="77777777" w:rsidTr="0005096F">
        <w:tc>
          <w:tcPr>
            <w:tcW w:w="9010" w:type="dxa"/>
          </w:tcPr>
          <w:p w14:paraId="5E224DD1" w14:textId="77777777" w:rsidR="0005096F" w:rsidRDefault="0005096F" w:rsidP="0005096F">
            <w:pPr>
              <w:pStyle w:val="NoSpacing"/>
            </w:pPr>
            <w:bookmarkStart w:id="244" w:name="_Ref504226490"/>
            <w:bookmarkStart w:id="245" w:name="_Toc505354548"/>
            <w:r>
              <w:t xml:space="preserve">Table </w:t>
            </w:r>
            <w:r w:rsidR="00AE6915">
              <w:rPr>
                <w:noProof/>
              </w:rPr>
              <w:fldChar w:fldCharType="begin"/>
            </w:r>
            <w:r w:rsidR="00AE6915">
              <w:rPr>
                <w:noProof/>
              </w:rPr>
              <w:instrText xml:space="preserve"> STYLEREF 1 \s </w:instrText>
            </w:r>
            <w:r w:rsidR="00AE6915">
              <w:rPr>
                <w:noProof/>
              </w:rPr>
              <w:fldChar w:fldCharType="separate"/>
            </w:r>
            <w:r w:rsidR="00BA1790">
              <w:rPr>
                <w:noProof/>
              </w:rPr>
              <w:t>2</w:t>
            </w:r>
            <w:r w:rsidR="00AE6915">
              <w:rPr>
                <w:noProof/>
              </w:rPr>
              <w:fldChar w:fldCharType="end"/>
            </w:r>
            <w:r>
              <w:t>.</w:t>
            </w:r>
            <w:r w:rsidR="00AE6915">
              <w:rPr>
                <w:noProof/>
              </w:rPr>
              <w:fldChar w:fldCharType="begin"/>
            </w:r>
            <w:r w:rsidR="00AE6915">
              <w:rPr>
                <w:noProof/>
              </w:rPr>
              <w:instrText xml:space="preserve"> SEQ Table \* ARABIC \s 1 </w:instrText>
            </w:r>
            <w:r w:rsidR="00AE6915">
              <w:rPr>
                <w:noProof/>
              </w:rPr>
              <w:fldChar w:fldCharType="separate"/>
            </w:r>
            <w:r w:rsidR="00BA1790">
              <w:rPr>
                <w:noProof/>
              </w:rPr>
              <w:t>7</w:t>
            </w:r>
            <w:r w:rsidR="00AE6915">
              <w:rPr>
                <w:noProof/>
              </w:rPr>
              <w:fldChar w:fldCharType="end"/>
            </w:r>
            <w:bookmarkEnd w:id="244"/>
            <w:r>
              <w:t xml:space="preserve"> Gating strategy for Tri-colour assay</w:t>
            </w:r>
            <w:bookmarkEnd w:id="245"/>
          </w:p>
          <w:p w14:paraId="65104668" w14:textId="77777777" w:rsidR="0005096F" w:rsidRPr="005430FA" w:rsidRDefault="0005096F" w:rsidP="0005096F"/>
          <w:p w14:paraId="3C69EACF" w14:textId="57BD1900" w:rsidR="0005096F" w:rsidRPr="00BF748C" w:rsidRDefault="0005096F" w:rsidP="0005096F">
            <w:pPr>
              <w:pStyle w:val="Figurebody"/>
            </w:pPr>
            <w:r>
              <w:t xml:space="preserve">Flow cytometric analysis of human blood collected from healthy volunteers; </w:t>
            </w:r>
            <w:r w:rsidRPr="00342A66">
              <w:rPr>
                <w:b/>
              </w:rPr>
              <w:t>SSC</w:t>
            </w:r>
            <w:r>
              <w:t xml:space="preserve">- side scatter; </w:t>
            </w:r>
            <w:r w:rsidR="006E071A">
              <w:rPr>
                <w:b/>
              </w:rPr>
              <w:t>FSC</w:t>
            </w:r>
            <w:r>
              <w:t xml:space="preserve"> – forward scatter. Number beside each gate represents percentage of specific cells out of total number of leukocytes</w:t>
            </w:r>
          </w:p>
          <w:p w14:paraId="4661D7AC" w14:textId="77777777" w:rsidR="0005096F" w:rsidRDefault="0005096F" w:rsidP="0005096F">
            <w:pPr>
              <w:keepNext/>
            </w:pPr>
          </w:p>
        </w:tc>
      </w:tr>
    </w:tbl>
    <w:p w14:paraId="1BE6EB65" w14:textId="36D17506" w:rsidR="000C7590" w:rsidRDefault="000C7590" w:rsidP="0005096F"/>
    <w:p w14:paraId="57BE33AE" w14:textId="733CA4A8" w:rsidR="0005096F" w:rsidRPr="002E2DDE" w:rsidRDefault="000C7590" w:rsidP="000C7590">
      <w:pPr>
        <w:spacing w:line="240" w:lineRule="auto"/>
      </w:pPr>
      <w:r>
        <w:br w:type="page"/>
      </w:r>
    </w:p>
    <w:p w14:paraId="04E14774" w14:textId="049278DB" w:rsidR="0005096F" w:rsidRDefault="0005096F" w:rsidP="0042099B">
      <w:pPr>
        <w:pStyle w:val="Heading3"/>
      </w:pPr>
      <w:r>
        <w:lastRenderedPageBreak/>
        <w:t xml:space="preserve"> </w:t>
      </w:r>
      <w:bookmarkStart w:id="246" w:name="_Toc505262799"/>
      <w:bookmarkStart w:id="247" w:name="_Toc521494820"/>
      <w:r>
        <w:t>Analysis of results</w:t>
      </w:r>
      <w:bookmarkEnd w:id="246"/>
      <w:bookmarkEnd w:id="247"/>
    </w:p>
    <w:p w14:paraId="517EE4BD" w14:textId="77777777" w:rsidR="0005096F" w:rsidRPr="00DB00D1" w:rsidRDefault="0005096F" w:rsidP="0005096F"/>
    <w:p w14:paraId="0C19F7F6" w14:textId="77777777" w:rsidR="0005096F" w:rsidRDefault="0005096F" w:rsidP="0005096F">
      <w:r>
        <w:t xml:space="preserve">FlowJo 10.4.1 software was used to calculate mean fluorescence intensity (MFI) for all samples. Due to inaccurate setup of 2 repeats (by UMC technical staff), statistical analysis was not possible and therefore differences between MFI of non-stimulated and stimulated cells were used as a suggestion for further experiments. Example of data acquisition is shown in </w:t>
      </w:r>
      <w:r>
        <w:fldChar w:fldCharType="begin"/>
      </w:r>
      <w:r>
        <w:instrText xml:space="preserve"> REF _Ref504229242 \h </w:instrText>
      </w:r>
      <w:r>
        <w:fldChar w:fldCharType="separate"/>
      </w:r>
      <w:r w:rsidR="00BA1790">
        <w:t xml:space="preserve">Figure </w:t>
      </w:r>
      <w:r w:rsidR="00BA1790">
        <w:rPr>
          <w:noProof/>
        </w:rPr>
        <w:t>2</w:t>
      </w:r>
      <w:r w:rsidR="00BA1790">
        <w:t>.</w:t>
      </w:r>
      <w:r w:rsidR="00BA1790">
        <w:rPr>
          <w:noProof/>
        </w:rPr>
        <w:t>1</w:t>
      </w:r>
      <w:r>
        <w:fldChar w:fldCharType="end"/>
      </w:r>
      <w:r>
        <w:t>.</w:t>
      </w:r>
    </w:p>
    <w:p w14:paraId="5B4A4EEA" w14:textId="77777777" w:rsidR="0005096F" w:rsidRDefault="0005096F" w:rsidP="0005096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05096F" w14:paraId="549786FC" w14:textId="77777777" w:rsidTr="0005096F">
        <w:tc>
          <w:tcPr>
            <w:tcW w:w="9010" w:type="dxa"/>
          </w:tcPr>
          <w:p w14:paraId="4CC249D6" w14:textId="77777777" w:rsidR="0005096F" w:rsidRDefault="0005096F" w:rsidP="0005096F">
            <w:r w:rsidRPr="005856CC">
              <w:rPr>
                <w:noProof/>
                <w:lang w:eastAsia="zh-CN"/>
              </w:rPr>
              <mc:AlternateContent>
                <mc:Choice Requires="wpg">
                  <w:drawing>
                    <wp:inline distT="0" distB="0" distL="0" distR="0" wp14:anchorId="0E155D05" wp14:editId="649E3AF1">
                      <wp:extent cx="5489575" cy="3044195"/>
                      <wp:effectExtent l="0" t="0" r="0" b="3810"/>
                      <wp:docPr id="14" name="Group 1"/>
                      <wp:cNvGraphicFramePr/>
                      <a:graphic xmlns:a="http://schemas.openxmlformats.org/drawingml/2006/main">
                        <a:graphicData uri="http://schemas.microsoft.com/office/word/2010/wordprocessingGroup">
                          <wpg:wgp>
                            <wpg:cNvGrpSpPr/>
                            <wpg:grpSpPr>
                              <a:xfrm>
                                <a:off x="0" y="0"/>
                                <a:ext cx="5489575" cy="3044195"/>
                                <a:chOff x="0" y="-117780"/>
                                <a:chExt cx="7713082" cy="4277546"/>
                              </a:xfrm>
                            </wpg:grpSpPr>
                            <wpg:grpSp>
                              <wpg:cNvPr id="15" name="Group 15"/>
                              <wpg:cNvGrpSpPr/>
                              <wpg:grpSpPr>
                                <a:xfrm>
                                  <a:off x="0" y="-117780"/>
                                  <a:ext cx="7391400" cy="4277546"/>
                                  <a:chOff x="0" y="-117780"/>
                                  <a:chExt cx="7391400" cy="4277546"/>
                                </a:xfrm>
                              </wpg:grpSpPr>
                              <pic:pic xmlns:pic="http://schemas.openxmlformats.org/drawingml/2006/picture">
                                <pic:nvPicPr>
                                  <pic:cNvPr id="16" name="Picture 16"/>
                                  <pic:cNvPicPr>
                                    <a:picLocks noChangeAspect="1"/>
                                  </pic:cNvPicPr>
                                </pic:nvPicPr>
                                <pic:blipFill>
                                  <a:blip r:embed="rId24"/>
                                  <a:stretch>
                                    <a:fillRect/>
                                  </a:stretch>
                                </pic:blipFill>
                                <pic:spPr>
                                  <a:xfrm>
                                    <a:off x="0" y="184666"/>
                                    <a:ext cx="7391400" cy="3975100"/>
                                  </a:xfrm>
                                  <a:prstGeom prst="rect">
                                    <a:avLst/>
                                  </a:prstGeom>
                                </pic:spPr>
                              </pic:pic>
                              <wps:wsp>
                                <wps:cNvPr id="17" name="Text Box 17"/>
                                <wps:cNvSpPr txBox="1"/>
                                <wps:spPr>
                                  <a:xfrm>
                                    <a:off x="768185" y="-117780"/>
                                    <a:ext cx="3640182" cy="442566"/>
                                  </a:xfrm>
                                  <a:prstGeom prst="rect">
                                    <a:avLst/>
                                  </a:prstGeom>
                                  <a:noFill/>
                                </wps:spPr>
                                <wps:txbx>
                                  <w:txbxContent>
                                    <w:p w14:paraId="521D502F" w14:textId="77777777" w:rsidR="00AB3CB7" w:rsidRPr="005856CC" w:rsidRDefault="00AB3CB7" w:rsidP="0005096F">
                                      <w:pPr>
                                        <w:pStyle w:val="NormalWeb"/>
                                        <w:spacing w:before="0" w:beforeAutospacing="0" w:after="0" w:afterAutospacing="0"/>
                                        <w:rPr>
                                          <w:sz w:val="28"/>
                                          <w:szCs w:val="28"/>
                                        </w:rPr>
                                      </w:pPr>
                                      <w:r w:rsidRPr="005856CC">
                                        <w:rPr>
                                          <w:rFonts w:asciiTheme="minorHAnsi" w:hAnsi="Calibri" w:cstheme="minorBidi"/>
                                          <w:color w:val="000000" w:themeColor="text1"/>
                                          <w:kern w:val="24"/>
                                          <w:sz w:val="28"/>
                                          <w:szCs w:val="28"/>
                                          <w:lang w:val="en-US"/>
                                        </w:rPr>
                                        <w:t>CD11b gated on Neutrophils</w:t>
                                      </w:r>
                                    </w:p>
                                  </w:txbxContent>
                                </wps:txbx>
                                <wps:bodyPr wrap="square" rtlCol="0">
                                  <a:noAutofit/>
                                </wps:bodyPr>
                              </wps:wsp>
                            </wpg:grpSp>
                            <pic:pic xmlns:pic="http://schemas.openxmlformats.org/drawingml/2006/picture">
                              <pic:nvPicPr>
                                <pic:cNvPr id="18" name="Picture 18"/>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4317610" y="1526283"/>
                                  <a:ext cx="3395472" cy="1463040"/>
                                </a:xfrm>
                                <a:prstGeom prst="rect">
                                  <a:avLst/>
                                </a:prstGeom>
                              </pic:spPr>
                            </pic:pic>
                          </wpg:wgp>
                        </a:graphicData>
                      </a:graphic>
                    </wp:inline>
                  </w:drawing>
                </mc:Choice>
                <mc:Fallback>
                  <w:pict>
                    <v:group w14:anchorId="0E155D05" id="Group 1" o:spid="_x0000_s1026" style="width:432.25pt;height:239.7pt;mso-position-horizontal-relative:char;mso-position-vertical-relative:line" coordorigin=",-1177" coordsize="77130,427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AAAAAAAAAAAAAA&#10;AAAAAAAAAAAAAAAAAAAAAAAAAAAAAAAAAAAAAAAAAAAAAAAAAAAAAAAAAAAAAAAAAAAAAAAAAAAA&#10;AAAAAAAAAAAAAAAAAAAAAAAAAAAAAA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10;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10;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10;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10;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10;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10;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10;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10;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10;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10;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10;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10;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10;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10;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10;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10;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10;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10;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10;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10;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10;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10;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10;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10;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10;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10;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10;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10;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10;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10;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10;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10;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10;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10;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10;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10;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10;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10;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10;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10;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10;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10;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10;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10;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10;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10;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10;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10;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&#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10;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10;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10;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10;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10;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10;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10;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10;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&#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10;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10;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10;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10;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10;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10;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10;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10;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10;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10;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10;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10;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10;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10;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10;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10;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10;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10;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10;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&#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10;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10;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10;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10;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10;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10;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10;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10;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10;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10;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10;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10;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10;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10;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10;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10;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10;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&#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10;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10;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10;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10;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10;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10;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10;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10;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10;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10;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10;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AAAAAAAAAAAAAAAAAA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10;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&#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AAAA&#10;AAAAAAAAAAAAAA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10;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AAAAAAAAAAAAAAAA&#10;AA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10;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10;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10;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10;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AAAAAAAAAAAAAAAAAAAAAAAAAAAAA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10;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AAAAAAAAAAA&#10;AAAAAAAAAAAAAAAAAA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10;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AAAAAAAAAAAAAAAAAAAAAAA&#10;AAAAAAAAAP8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10;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AAAAAAAAAAAAAAAAAAAAAAAAAAAAA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10;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AAAAAAAAAAAAAAAAAA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10;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10;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10;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10;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10;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10;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10;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10;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10;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10;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&#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10;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10;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10;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10;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10;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10;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10;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10;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10;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10;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&#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10;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10;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10;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10;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10;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10;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10;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10;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10;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10;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10;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10;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10;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10;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10;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10;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10;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10;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10;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&#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10;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10;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10;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10;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10;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10;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10;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10;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10;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10;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10;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10;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10;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10;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10;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&#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10;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10;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10;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10;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10;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10;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10;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10;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10;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10;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10;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10;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10;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10;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&#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10;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10;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10;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10;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10;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10;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10;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10;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10;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10;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10;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10;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10;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10;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10;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10;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10;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10;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10;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&#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10;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MAAAAV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MA&#10;AAA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M4AAACeAAAAxgAAAB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M4AAACeAAAAxgAA&#10;AB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gAAAOIAAAA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gAAAOAAAADgAAAAb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QAAAG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QAAAG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mAAAANIAAAA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JAAAArAAA&#10;AD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JAAAArAAAAD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DAAAAmgAAAI0AAAA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wAAAAY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EwAAADkAAAAkgAAAA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EwAAADkAAAAkgAAAA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sAAAC9AAAADQAAAI0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AAAALIAAACkAAAAB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AAAAH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jAAAAH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kAAADIAAAAmwAAANMAAACvAAAAC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LAAAAX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YAAAAWQAAAIYAAAAA&#10;AAAAAAAAAAEAAADFAAAABQAAACkAAACi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AAAAFkAAACGAAAAAAAAAAAAAAABAAAAxQAAAAUAAAApAAAAogAAAAAAAAAAAAAAEgAAAB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AIYAAAAAAAAAAAAAACoA&#10;AACpAAAAAAAAAAAAAADR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gA&#10;AACGAAAAAAAAAAAAAAAqAAAAqQAAAAAAAAAAAAAA0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AIYAAAAAAAAAAAAAAF0AAACIAAAAAAAA&#10;AAAAAADVAAAAD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gAAACGAAAAAAAA&#10;AAAAAABdAAAAiAAAAAAAAAAAAAAA1QAAAA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AIYAAAAAAAAAAAAAADkAAACfAAAAAAAAAAAAAADY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gAAACGAAAAAAAAAAAAAAA5AAAA&#10;nwAAAAAAAAAAAAAA2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AIYAAAAAAAAAAAAAAAUAAADCAAAAAQAAAB4AAACs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gAAACGAAAAAAAAAAAAAAAFAAAAwgAAAAEAAAAe&#10;AAAAr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t&#10;AAAAxgAAANYAAACLAAAAAAAAAAAAAAB+AAAAvAAAANUAAAA7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QAAAMYAAADWAAAAiwAAAAAAAAAAAAAAfgAAALwAAADVAAAAO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EwAAAA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MAAAAH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">
                      <v:group id="Group 15" o:spid="_x0000_s1027" style="position:absolute;top:-1177;width:73914;height:42774" coordorigin=",-1177" coordsize="73914,42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8" type="#_x0000_t75" style="position:absolute;top:1846;width:73914;height:39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">
                          <v:imagedata r:id="rId26" o:title=""/>
                          <v:path arrowok="t"/>
                        </v:shape>
                        <v:shapetype id="_x0000_t202" coordsize="21600,21600" o:spt="202" path="m,l,21600r21600,l21600,xe">
                          <v:stroke joinstyle="miter"/>
                          <v:path gradientshapeok="t" o:connecttype="rect"/>
                        </v:shapetype>
                        <v:shape id="Text Box 17" o:spid="_x0000_s1029" type="#_x0000_t202" style="position:absolute;left:7681;top:-1177;width:36402;height:4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521D502F" w14:textId="77777777" w:rsidR="00AB3CB7" w:rsidRPr="005856CC" w:rsidRDefault="00AB3CB7" w:rsidP="0005096F">
                                <w:pPr>
                                  <w:pStyle w:val="NormalWeb"/>
                                  <w:spacing w:before="0" w:beforeAutospacing="0" w:after="0" w:afterAutospacing="0"/>
                                  <w:rPr>
                                    <w:sz w:val="28"/>
                                    <w:szCs w:val="28"/>
                                  </w:rPr>
                                </w:pPr>
                                <w:r w:rsidRPr="005856CC">
                                  <w:rPr>
                                    <w:rFonts w:asciiTheme="minorHAnsi" w:hAnsi="Calibri" w:cstheme="minorBidi"/>
                                    <w:color w:val="000000" w:themeColor="text1"/>
                                    <w:kern w:val="24"/>
                                    <w:sz w:val="28"/>
                                    <w:szCs w:val="28"/>
                                    <w:lang w:val="en-US"/>
                                  </w:rPr>
                                  <w:t>CD11b gated on Neutrophils</w:t>
                                </w:r>
                              </w:p>
                            </w:txbxContent>
                          </v:textbox>
                        </v:shape>
                      </v:group>
                      <v:shape id="Picture 18" o:spid="_x0000_s1030" type="#_x0000_t75" style="position:absolute;left:43176;top:15262;width:33954;height:146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">
                        <v:imagedata r:id="rId27" o:title=""/>
                        <v:path arrowok="t"/>
                      </v:shape>
                      <w10:anchorlock/>
                    </v:group>
                  </w:pict>
                </mc:Fallback>
              </mc:AlternateContent>
            </w:r>
          </w:p>
        </w:tc>
      </w:tr>
      <w:tr w:rsidR="0005096F" w14:paraId="4DF2C01F" w14:textId="77777777" w:rsidTr="0005096F">
        <w:tc>
          <w:tcPr>
            <w:tcW w:w="9010" w:type="dxa"/>
          </w:tcPr>
          <w:p w14:paraId="54224F22" w14:textId="77777777" w:rsidR="0005096F" w:rsidRDefault="0005096F" w:rsidP="0005096F">
            <w:pPr>
              <w:pStyle w:val="NoSpacing"/>
            </w:pPr>
            <w:bookmarkStart w:id="248" w:name="_Ref504229242"/>
            <w:bookmarkStart w:id="249" w:name="_Toc505531047"/>
            <w:r>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2</w:t>
            </w:r>
            <w:r w:rsidR="00AE6915">
              <w:rPr>
                <w:noProof/>
              </w:rPr>
              <w:fldChar w:fldCharType="end"/>
            </w:r>
            <w:r>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1</w:t>
            </w:r>
            <w:r w:rsidR="00AE6915">
              <w:rPr>
                <w:noProof/>
              </w:rPr>
              <w:fldChar w:fldCharType="end"/>
            </w:r>
            <w:bookmarkEnd w:id="248"/>
            <w:r>
              <w:t xml:space="preserve"> Example of MFI applied to Flow cytometry data</w:t>
            </w:r>
            <w:bookmarkEnd w:id="249"/>
          </w:p>
          <w:p w14:paraId="4342A02C" w14:textId="77777777" w:rsidR="0005096F" w:rsidRPr="00881ED3" w:rsidRDefault="0005096F" w:rsidP="0005096F"/>
          <w:p w14:paraId="6E078323" w14:textId="77777777" w:rsidR="0005096F" w:rsidRPr="009F26CA" w:rsidRDefault="0005096F" w:rsidP="0005096F">
            <w:pPr>
              <w:pStyle w:val="Figurebody"/>
            </w:pPr>
            <w:r>
              <w:t xml:space="preserve">Changes in Cd11b expression in human neutrophils stimulated by peptidoglycan from </w:t>
            </w:r>
            <w:r w:rsidRPr="00857273">
              <w:t>SH1000</w:t>
            </w:r>
            <w:r w:rsidRPr="00857273">
              <w:rPr>
                <w:rFonts w:ascii="Cambria Math" w:eastAsia="Cambria Math" w:hAnsi="Cambria Math" w:cs="Cambria Math"/>
              </w:rPr>
              <w:t>𝛥</w:t>
            </w:r>
            <w:r w:rsidRPr="00857273">
              <w:rPr>
                <w:i/>
              </w:rPr>
              <w:t>tarO</w:t>
            </w:r>
            <w:r>
              <w:rPr>
                <w:i/>
              </w:rPr>
              <w:t xml:space="preserve"> </w:t>
            </w:r>
            <w:r>
              <w:t xml:space="preserve">and </w:t>
            </w:r>
            <w:r w:rsidRPr="00857273">
              <w:t>SH1000</w:t>
            </w:r>
            <w:r w:rsidRPr="00857273">
              <w:rPr>
                <w:rFonts w:ascii="Cambria Math" w:eastAsia="Cambria Math" w:hAnsi="Cambria Math" w:cs="Cambria Math"/>
              </w:rPr>
              <w:t>𝛥</w:t>
            </w:r>
            <w:r w:rsidRPr="00857273">
              <w:rPr>
                <w:i/>
              </w:rPr>
              <w:t>tarO</w:t>
            </w:r>
            <w:r>
              <w:rPr>
                <w:i/>
              </w:rPr>
              <w:t xml:space="preserve"> </w:t>
            </w:r>
            <w:r>
              <w:t xml:space="preserve">digested by mutanolysin. Unstimulated cells were used as control (buffer). MFI calculated for each sample is shown. Analysis was performed using flow cytometry FlowJo software. </w:t>
            </w:r>
          </w:p>
          <w:p w14:paraId="313EB6AC" w14:textId="77777777" w:rsidR="0005096F" w:rsidRDefault="0005096F" w:rsidP="0005096F">
            <w:pPr>
              <w:keepNext/>
            </w:pPr>
          </w:p>
        </w:tc>
      </w:tr>
    </w:tbl>
    <w:p w14:paraId="74C144B8" w14:textId="77777777" w:rsidR="0005096F" w:rsidRDefault="0005096F">
      <w:pPr>
        <w:spacing w:line="240" w:lineRule="auto"/>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1"/>
        <w:gridCol w:w="5947"/>
      </w:tblGrid>
      <w:tr w:rsidR="0005096F" w14:paraId="0D470C6C" w14:textId="77777777" w:rsidTr="0005096F">
        <w:trPr>
          <w:cantSplit/>
          <w:trHeight w:val="12789"/>
        </w:trPr>
        <w:tc>
          <w:tcPr>
            <w:tcW w:w="3063" w:type="dxa"/>
            <w:textDirection w:val="tbRl"/>
          </w:tcPr>
          <w:p w14:paraId="3576306B" w14:textId="77777777" w:rsidR="0005096F" w:rsidRDefault="0005096F" w:rsidP="0005096F">
            <w:pPr>
              <w:pStyle w:val="NoSpacing"/>
            </w:pPr>
            <w:bookmarkStart w:id="250" w:name="_Ref504219658"/>
            <w:bookmarkStart w:id="251" w:name="_Ref504222270"/>
            <w:bookmarkStart w:id="252" w:name="_Toc505354549"/>
            <w:r>
              <w:lastRenderedPageBreak/>
              <w:t xml:space="preserve">Table </w:t>
            </w:r>
            <w:r w:rsidR="00AE6915">
              <w:rPr>
                <w:noProof/>
              </w:rPr>
              <w:fldChar w:fldCharType="begin"/>
            </w:r>
            <w:r w:rsidR="00AE6915">
              <w:rPr>
                <w:noProof/>
              </w:rPr>
              <w:instrText xml:space="preserve"> STYLEREF 1 \s </w:instrText>
            </w:r>
            <w:r w:rsidR="00AE6915">
              <w:rPr>
                <w:noProof/>
              </w:rPr>
              <w:fldChar w:fldCharType="separate"/>
            </w:r>
            <w:r w:rsidR="00BA1790">
              <w:rPr>
                <w:noProof/>
              </w:rPr>
              <w:t>2</w:t>
            </w:r>
            <w:r w:rsidR="00AE6915">
              <w:rPr>
                <w:noProof/>
              </w:rPr>
              <w:fldChar w:fldCharType="end"/>
            </w:r>
            <w:r>
              <w:t>.</w:t>
            </w:r>
            <w:r w:rsidR="00AE6915">
              <w:rPr>
                <w:noProof/>
              </w:rPr>
              <w:fldChar w:fldCharType="begin"/>
            </w:r>
            <w:r w:rsidR="00AE6915">
              <w:rPr>
                <w:noProof/>
              </w:rPr>
              <w:instrText xml:space="preserve"> SEQ Table \* ARABIC \s 1 </w:instrText>
            </w:r>
            <w:r w:rsidR="00AE6915">
              <w:rPr>
                <w:noProof/>
              </w:rPr>
              <w:fldChar w:fldCharType="separate"/>
            </w:r>
            <w:r w:rsidR="00BA1790">
              <w:rPr>
                <w:noProof/>
              </w:rPr>
              <w:t>8</w:t>
            </w:r>
            <w:r w:rsidR="00AE6915">
              <w:rPr>
                <w:noProof/>
              </w:rPr>
              <w:fldChar w:fldCharType="end"/>
            </w:r>
            <w:bookmarkEnd w:id="250"/>
            <w:r>
              <w:t xml:space="preserve"> Monoclonal antibodies used in Tri-colour assay.</w:t>
            </w:r>
            <w:bookmarkEnd w:id="251"/>
            <w:bookmarkEnd w:id="252"/>
          </w:p>
          <w:p w14:paraId="122C502A" w14:textId="77777777" w:rsidR="0005096F" w:rsidRPr="005430FA" w:rsidRDefault="0005096F" w:rsidP="0005096F"/>
          <w:p w14:paraId="490C2630" w14:textId="30C8F2E4" w:rsidR="0005096F" w:rsidRPr="005430FA" w:rsidRDefault="0005096F" w:rsidP="0005096F">
            <w:pPr>
              <w:pStyle w:val="Figurebody"/>
            </w:pPr>
            <w:r w:rsidRPr="005430FA">
              <w:t>Allophycocyanin (APC)</w:t>
            </w:r>
            <w:r>
              <w:t xml:space="preserve"> (blue heading)</w:t>
            </w:r>
            <w:r w:rsidRPr="005430FA">
              <w:t xml:space="preserve"> has far-red fluorescence, excitation maximum of 650, emission peak at 660 nm </w:t>
            </w:r>
            <w:r w:rsidRPr="005430FA">
              <w:fldChar w:fldCharType="begin" w:fldLock="1"/>
            </w:r>
            <w:r w:rsidR="00B145F9">
              <w:instrText>ADDIN CSL_CITATION { "citationItems" : [ { "id" : "ITEM-1", "itemData" : { "URL" : "https://www.thermofisher.com/uk/en/home/life-science/cell-analysis/fluorophores/allophycocyanin.html", "accessed" : { "date-parts" : [ [ "2018", "1", "20" ] ] }, "author" : [ { "dropping-particle" : "", "family" : "ThermoFisher", "given" : "", "non-dropping-particle" : "", "parse-names" : false, "suffix" : "" } ], "id" : "ITEM-1", "issued" : { "date-parts" : [ [ "2013" ] ] }, "page" : "8-9", "title" : "Allophycocyanin (APC)", "type" : "webpage" }, "uris" : [ "http://www.mendeley.com/documents/?uuid=07af9499-8099-3e51-950e-75c5301c4c7f" ] } ], "mendeley" : { "formattedCitation" : "(ThermoFisher, 2013)", "plainTextFormattedCitation" : "(ThermoFisher, 2013)", "previouslyFormattedCitation" : "(ThermoFisher, 2013)" }, "properties" : {  }, "schema" : "https://github.com/citation-style-language/schema/raw/master/csl-citation.json" }</w:instrText>
            </w:r>
            <w:r w:rsidRPr="005430FA">
              <w:fldChar w:fldCharType="separate"/>
            </w:r>
            <w:r w:rsidR="00F71621" w:rsidRPr="00F71621">
              <w:rPr>
                <w:noProof/>
              </w:rPr>
              <w:t>(ThermoFisher, 2013)</w:t>
            </w:r>
            <w:r w:rsidRPr="005430FA">
              <w:fldChar w:fldCharType="end"/>
            </w:r>
            <w:r w:rsidRPr="005430FA">
              <w:t>; Fluorescein isothiocyanate (FITC)</w:t>
            </w:r>
            <w:r>
              <w:t xml:space="preserve"> (green heading)</w:t>
            </w:r>
            <w:r w:rsidRPr="005430FA">
              <w:t xml:space="preserve"> has a broad</w:t>
            </w:r>
            <w:r w:rsidR="0073580A" w:rsidRPr="0073580A">
              <w:rPr>
                <w:i/>
              </w:rPr>
              <w:t xml:space="preserve"> </w:t>
            </w:r>
            <w:r w:rsidRPr="005430FA">
              <w:t xml:space="preserve">fluorescence emission range, emission peak at 525 nm, excitation maximum of 490 nm </w:t>
            </w:r>
            <w:r w:rsidRPr="005430FA">
              <w:fldChar w:fldCharType="begin" w:fldLock="1"/>
            </w:r>
            <w:r w:rsidR="00B145F9">
              <w:instrText>ADDIN CSL_CITATION { "citationItems" : [ { "id" : "ITEM-1", "itemData" : { "URL" : "http://www.thermofisher.com/uk/en/home/life-science/cell-analysis/fluorophores/fluorescein.html", "accessed" : { "date-parts" : [ [ "2018", "1", "20" ] ] }, "author" : [ { "dropping-particle" : "", "family" : "ThermoFisher", "given" : "", "non-dropping-particle" : "", "parse-names" : false, "suffix" : "" } ], "id" : "ITEM-1", "issued" : { "date-parts" : [ [ "2018" ] ] }, "title" : "Fluorescein (FITC)", "type" : "webpage" }, "uris" : [ "http://www.mendeley.com/documents/?uuid=a11ef0e2-74fc-372f-a2be-961d742299de" ] } ], "mendeley" : { "formattedCitation" : "(ThermoFisher, 2018a)", "plainTextFormattedCitation" : "(ThermoFisher, 2018a)", "previouslyFormattedCitation" : "(ThermoFisher, 2018a)" }, "properties" : {  }, "schema" : "https://github.com/citation-style-language/schema/raw/master/csl-citation.json" }</w:instrText>
            </w:r>
            <w:r w:rsidRPr="005430FA">
              <w:fldChar w:fldCharType="separate"/>
            </w:r>
            <w:r w:rsidR="00F71621" w:rsidRPr="00F71621">
              <w:rPr>
                <w:noProof/>
              </w:rPr>
              <w:t>(ThermoFisher, 2018a)</w:t>
            </w:r>
            <w:r w:rsidRPr="005430FA">
              <w:fldChar w:fldCharType="end"/>
            </w:r>
            <w:r w:rsidRPr="005430FA">
              <w:t>; R-phycoerythrin (PE)</w:t>
            </w:r>
            <w:r>
              <w:t xml:space="preserve"> (red heading)</w:t>
            </w:r>
            <w:r w:rsidRPr="005430FA">
              <w:t xml:space="preserve"> has an excitation maximum of 496</w:t>
            </w:r>
            <w:r w:rsidR="0073580A" w:rsidRPr="0073580A">
              <w:rPr>
                <w:i/>
              </w:rPr>
              <w:t xml:space="preserve"> </w:t>
            </w:r>
            <w:r w:rsidRPr="005430FA">
              <w:t xml:space="preserve">and emission maximum of 578 </w:t>
            </w:r>
            <w:r w:rsidRPr="005430FA">
              <w:fldChar w:fldCharType="begin" w:fldLock="1"/>
            </w:r>
            <w:r w:rsidR="00B145F9">
              <w:instrText>ADDIN CSL_CITATION { "citationItems" : [ { "id" : "ITEM-1", "itemData" : { "URL" : "https://www.thermofisher.com/uk/en/home/life-science/cell-analysis/fluorophores/r-phycoerythrin.html", "accessed" : { "date-parts" : [ [ "2018", "1", "20" ] ] }, "author" : [ { "dropping-particle" : "", "family" : "ThermoFisher", "given" : "", "non-dropping-particle" : "", "parse-names" : false, "suffix" : "" } ], "id" : "ITEM-1", "issued" : { "date-parts" : [ [ "2018" ] ] }, "title" : "R-phycoerythrin (R-PE)", "type" : "webpage" }, "uris" : [ "http://www.mendeley.com/documents/?uuid=7b58470d-4830-3c16-9a60-e6d47a2f5f55" ] } ], "mendeley" : { "formattedCitation" : "(ThermoFisher, 2018b)", "plainTextFormattedCitation" : "(ThermoFisher, 2018b)", "previouslyFormattedCitation" : "(ThermoFisher, 2018b)" }, "properties" : {  }, "schema" : "https://github.com/citation-style-language/schema/raw/master/csl-citation.json" }</w:instrText>
            </w:r>
            <w:r w:rsidRPr="005430FA">
              <w:fldChar w:fldCharType="separate"/>
            </w:r>
            <w:r w:rsidR="00F71621" w:rsidRPr="00F71621">
              <w:rPr>
                <w:noProof/>
              </w:rPr>
              <w:t>(ThermoFisher, 2018b)</w:t>
            </w:r>
            <w:r w:rsidRPr="005430FA">
              <w:fldChar w:fldCharType="end"/>
            </w:r>
          </w:p>
          <w:p w14:paraId="7221CB7D" w14:textId="77777777" w:rsidR="0005096F" w:rsidRPr="00107581" w:rsidRDefault="0005096F" w:rsidP="0005096F"/>
          <w:p w14:paraId="15886244" w14:textId="77777777" w:rsidR="0005096F" w:rsidRDefault="0005096F" w:rsidP="0005096F">
            <w:pPr>
              <w:pStyle w:val="Caption"/>
              <w:ind w:left="113" w:right="113"/>
            </w:pPr>
          </w:p>
        </w:tc>
        <w:tc>
          <w:tcPr>
            <w:tcW w:w="5947" w:type="dxa"/>
          </w:tcPr>
          <w:p w14:paraId="2C2E74E4" w14:textId="77777777" w:rsidR="0005096F" w:rsidRDefault="0005096F" w:rsidP="0005096F">
            <w:pPr>
              <w:keepNext/>
              <w:spacing w:line="240" w:lineRule="auto"/>
              <w:jc w:val="right"/>
            </w:pPr>
            <w:r>
              <w:rPr>
                <w:noProof/>
                <w:lang w:eastAsia="zh-CN"/>
              </w:rPr>
              <w:drawing>
                <wp:inline distT="0" distB="0" distL="0" distR="0" wp14:anchorId="25481D3F" wp14:editId="5A96D0BA">
                  <wp:extent cx="8121422" cy="3627629"/>
                  <wp:effectExtent l="11748"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1-19 at 23.06.43.png"/>
                          <pic:cNvPicPr/>
                        </pic:nvPicPr>
                        <pic:blipFill>
                          <a:blip r:embed="rId28">
                            <a:extLst>
                              <a:ext uri="{28A0092B-C50C-407E-A947-70E740481C1C}">
                                <a14:useLocalDpi xmlns:a14="http://schemas.microsoft.com/office/drawing/2010/main" val="0"/>
                              </a:ext>
                            </a:extLst>
                          </a:blip>
                          <a:stretch>
                            <a:fillRect/>
                          </a:stretch>
                        </pic:blipFill>
                        <pic:spPr>
                          <a:xfrm rot="5400000">
                            <a:off x="0" y="0"/>
                            <a:ext cx="8185238" cy="3656134"/>
                          </a:xfrm>
                          <a:prstGeom prst="rect">
                            <a:avLst/>
                          </a:prstGeom>
                        </pic:spPr>
                      </pic:pic>
                    </a:graphicData>
                  </a:graphic>
                </wp:inline>
              </w:drawing>
            </w:r>
          </w:p>
        </w:tc>
      </w:tr>
    </w:tbl>
    <w:p w14:paraId="5DE5827F" w14:textId="7885BA7D" w:rsidR="0005096F" w:rsidRPr="00A5019F" w:rsidRDefault="0005096F" w:rsidP="000C7590">
      <w:pPr>
        <w:spacing w:line="240" w:lineRule="auto"/>
        <w:jc w:val="right"/>
      </w:pPr>
      <w:r>
        <w:br w:type="page"/>
      </w:r>
    </w:p>
    <w:p w14:paraId="48CC2531" w14:textId="77BC408A" w:rsidR="0005096F" w:rsidRDefault="0005096F" w:rsidP="0042099B">
      <w:pPr>
        <w:pStyle w:val="Heading2"/>
      </w:pPr>
      <w:r>
        <w:lastRenderedPageBreak/>
        <w:t xml:space="preserve"> </w:t>
      </w:r>
      <w:bookmarkStart w:id="253" w:name="_Toc505262800"/>
      <w:bookmarkStart w:id="254" w:name="_Toc521494821"/>
      <w:r>
        <w:t>Ethical permissions</w:t>
      </w:r>
      <w:bookmarkEnd w:id="253"/>
      <w:bookmarkEnd w:id="254"/>
    </w:p>
    <w:p w14:paraId="5ABBA795" w14:textId="77777777" w:rsidR="0005096F" w:rsidRPr="00DB00D1" w:rsidRDefault="0005096F" w:rsidP="0005096F"/>
    <w:p w14:paraId="6C18F6B6" w14:textId="6129F51B" w:rsidR="0005096F" w:rsidRDefault="0005096F" w:rsidP="0005096F">
      <w:r>
        <w:t>Murine work was carried out according to UK law in the Animals (Scientific Pro</w:t>
      </w:r>
      <w:r w:rsidR="000C7590">
        <w:t>cedures) Act 1986</w:t>
      </w:r>
      <w:r>
        <w:t>, under project licence PPL 40/3699 (</w:t>
      </w:r>
      <w:r w:rsidRPr="00792746">
        <w:rPr>
          <w:i/>
        </w:rPr>
        <w:t>Staphylococcus aureus</w:t>
      </w:r>
      <w:r>
        <w:rPr>
          <w:i/>
        </w:rPr>
        <w:t xml:space="preserve">, </w:t>
      </w:r>
      <w:r>
        <w:t xml:space="preserve">pathogenesis to therapy). An amendment was granted to this licence on 12.02.16, allowing to include other </w:t>
      </w:r>
      <w:r w:rsidR="00AE6915" w:rsidRPr="00AE6915">
        <w:t>Gram-</w:t>
      </w:r>
      <w:r>
        <w:t>positive species. Personal licence PIL (</w:t>
      </w:r>
      <w:r w:rsidR="00B95544">
        <w:t>SAB/SCT-W13/66)</w:t>
      </w:r>
      <w:r>
        <w:rPr>
          <w:color w:val="FF0000"/>
        </w:rPr>
        <w:t xml:space="preserve"> </w:t>
      </w:r>
      <w:r>
        <w:t>(Categories A, B, C)</w:t>
      </w:r>
      <w:r w:rsidR="00AB3CB7">
        <w:t>.</w:t>
      </w:r>
    </w:p>
    <w:p w14:paraId="14BDA06D" w14:textId="77777777" w:rsidR="0005096F" w:rsidRDefault="0005096F" w:rsidP="0005096F"/>
    <w:p w14:paraId="49C03643" w14:textId="5BCB337A" w:rsidR="0005096F" w:rsidRDefault="0005096F" w:rsidP="0005096F">
      <w:r>
        <w:t>Zebrafish embryos used were under 5 days post fertilization and therefore are</w:t>
      </w:r>
      <w:r w:rsidR="000C7590">
        <w:t xml:space="preserve"> not protected by the Animals (Scientific Procedures</w:t>
      </w:r>
      <w:r>
        <w:t>) act 1986 as they are not capable of independent feeding and therefore do not require a personal licence. However, all zebrafish work was carried out under Project Licence PPL 40/3574.</w:t>
      </w:r>
    </w:p>
    <w:p w14:paraId="6DEE78CF" w14:textId="77777777" w:rsidR="0005096F" w:rsidRDefault="0005096F" w:rsidP="0005096F"/>
    <w:p w14:paraId="709DA08C" w14:textId="7D20BC35" w:rsidR="0005096F" w:rsidRDefault="0005096F" w:rsidP="0042099B">
      <w:pPr>
        <w:pStyle w:val="Heading2"/>
      </w:pPr>
      <w:r>
        <w:t xml:space="preserve"> </w:t>
      </w:r>
      <w:bookmarkStart w:id="255" w:name="_Toc505262801"/>
      <w:bookmarkStart w:id="256" w:name="_Toc521494822"/>
      <w:r>
        <w:t>Data and statistical analysis</w:t>
      </w:r>
      <w:bookmarkEnd w:id="255"/>
      <w:bookmarkEnd w:id="256"/>
      <w:r>
        <w:t xml:space="preserve"> </w:t>
      </w:r>
    </w:p>
    <w:p w14:paraId="6A2504BB" w14:textId="77777777" w:rsidR="0005096F" w:rsidRPr="00DB00D1" w:rsidRDefault="0005096F" w:rsidP="0005096F"/>
    <w:p w14:paraId="29336D1A" w14:textId="77777777" w:rsidR="0005096F" w:rsidRDefault="0005096F" w:rsidP="0005096F">
      <w:r>
        <w:t>The Kaplan- Meier method was used in zebrafish embryo survival experiments, with the log-rank (Mantel Cox) test performed to compare significance between survival curves.</w:t>
      </w:r>
    </w:p>
    <w:p w14:paraId="34ED38E4" w14:textId="77777777" w:rsidR="0005096F" w:rsidRDefault="0005096F" w:rsidP="0005096F"/>
    <w:p w14:paraId="0BAC5062" w14:textId="2B4BB2EB" w:rsidR="0005096F" w:rsidRDefault="0005096F" w:rsidP="0005096F">
      <w:r>
        <w:t>All statistical analysis was performed using GraphPad Prism version 7.0.</w:t>
      </w:r>
      <w:r w:rsidR="0073580A" w:rsidRPr="0073580A">
        <w:rPr>
          <w:i/>
          <w:iCs/>
        </w:rPr>
        <w:t xml:space="preserve"> </w:t>
      </w:r>
      <w:r>
        <w:t>All zebrafish experiments are representative of no less than 3 repeats, as data cannot be combined due to variation in each group.</w:t>
      </w:r>
    </w:p>
    <w:p w14:paraId="6C947300" w14:textId="77777777" w:rsidR="0005096F" w:rsidRDefault="0005096F" w:rsidP="0005096F"/>
    <w:p w14:paraId="160CB812" w14:textId="77777777" w:rsidR="0005096F" w:rsidRDefault="0005096F" w:rsidP="0005096F">
      <w:r>
        <w:t xml:space="preserve">Mouse bacterial counts were analysed using Mann-Whitney U test or chi-square test with Yates correction. Non-parametric samples were compared using Kruskal Wallis test </w:t>
      </w:r>
      <w:r>
        <w:lastRenderedPageBreak/>
        <w:t>applied with Dunns’s multiple comparison test. Species evenness was analysed by the Shannon diversity index.</w:t>
      </w:r>
    </w:p>
    <w:p w14:paraId="00FE41C4" w14:textId="5490FCE0" w:rsidR="0005096F" w:rsidRDefault="0005096F" w:rsidP="0005096F">
      <w:r>
        <w:t xml:space="preserve"> Chapter 4 – murine work</w:t>
      </w:r>
      <w:r w:rsidR="00211617">
        <w:t xml:space="preserve"> involving peptidoglycan</w:t>
      </w:r>
      <w:r>
        <w:t xml:space="preserve"> was conducted in collaboration with Dr. Emma Boldock. </w:t>
      </w:r>
    </w:p>
    <w:p w14:paraId="03B2D3FF" w14:textId="040B01B3" w:rsidR="001A0AF5" w:rsidRDefault="001A0AF5" w:rsidP="00FB00CC">
      <w:pPr>
        <w:spacing w:line="240" w:lineRule="auto"/>
      </w:pPr>
    </w:p>
    <w:p w14:paraId="354CEAFF" w14:textId="02BBDE94" w:rsidR="001A0AF5" w:rsidRDefault="001A0AF5">
      <w:pPr>
        <w:spacing w:line="240" w:lineRule="auto"/>
      </w:pPr>
    </w:p>
    <w:p w14:paraId="09CEC6C0" w14:textId="48778B80" w:rsidR="001A0AF5" w:rsidRPr="00887A4B" w:rsidRDefault="00B72F49" w:rsidP="0042099B">
      <w:pPr>
        <w:pStyle w:val="Heading1"/>
      </w:pPr>
      <w:bookmarkStart w:id="257" w:name="_Toc505262802"/>
      <w:bookmarkStart w:id="258" w:name="_Toc521494823"/>
      <w:r>
        <w:t>Chapter</w:t>
      </w:r>
      <w:r w:rsidR="001A0AF5" w:rsidRPr="00887A4B">
        <w:t xml:space="preserve"> 3</w:t>
      </w:r>
      <w:r>
        <w:t>.</w:t>
      </w:r>
      <w:r w:rsidR="001A0AF5" w:rsidRPr="00887A4B">
        <w:t xml:space="preserve"> Live commensal bacteria augment </w:t>
      </w:r>
      <w:r w:rsidR="00F45958" w:rsidRPr="00F45958">
        <w:rPr>
          <w:i/>
          <w:iCs/>
        </w:rPr>
        <w:t>S. aureus</w:t>
      </w:r>
      <w:r w:rsidR="0073580A" w:rsidRPr="0073580A">
        <w:rPr>
          <w:i/>
          <w:iCs/>
        </w:rPr>
        <w:t xml:space="preserve"> </w:t>
      </w:r>
      <w:r w:rsidR="001A0AF5" w:rsidRPr="00887A4B">
        <w:t>pathogenesis in zebrafish and murine models of infection.</w:t>
      </w:r>
      <w:bookmarkEnd w:id="257"/>
      <w:bookmarkEnd w:id="258"/>
    </w:p>
    <w:p w14:paraId="5CAB5E9C" w14:textId="039FD280" w:rsidR="001A0AF5" w:rsidRPr="00887A4B" w:rsidRDefault="001A0AF5" w:rsidP="0042099B">
      <w:pPr>
        <w:pStyle w:val="Heading2"/>
      </w:pPr>
      <w:bookmarkStart w:id="259" w:name="_Toc505262803"/>
      <w:bookmarkStart w:id="260" w:name="_Toc521494824"/>
      <w:r w:rsidRPr="00887A4B">
        <w:t>Introduction</w:t>
      </w:r>
      <w:bookmarkEnd w:id="259"/>
      <w:bookmarkEnd w:id="260"/>
    </w:p>
    <w:p w14:paraId="35595C9E" w14:textId="77777777" w:rsidR="001A0AF5" w:rsidRPr="00887A4B" w:rsidRDefault="001A0AF5" w:rsidP="001A0AF5"/>
    <w:p w14:paraId="4042D9FD" w14:textId="09BCB55D" w:rsidR="001A0AF5" w:rsidRPr="00887A4B" w:rsidRDefault="001A0AF5" w:rsidP="001A0AF5">
      <w:r w:rsidRPr="00887A4B">
        <w:t xml:space="preserve">As humans we heavily rely on the vast array of </w:t>
      </w:r>
      <w:r>
        <w:t>commensal</w:t>
      </w:r>
      <w:r w:rsidRPr="00887A4B">
        <w:t xml:space="preserve"> microorganisms that reside on our skin (microbiome)</w:t>
      </w:r>
      <w:r>
        <w:t>,</w:t>
      </w:r>
      <w:r w:rsidRPr="00887A4B">
        <w:t xml:space="preserve"> and</w:t>
      </w:r>
      <w:r>
        <w:t xml:space="preserve"> those</w:t>
      </w:r>
      <w:r w:rsidRPr="00887A4B">
        <w:t xml:space="preserve"> inside of us m</w:t>
      </w:r>
      <w:r>
        <w:t>ainly found</w:t>
      </w:r>
      <w:r w:rsidRPr="00887A4B">
        <w:t xml:space="preserve"> in the gastrointestinal tract (microbiota) </w:t>
      </w:r>
      <w:r w:rsidRPr="00887A4B">
        <w:fldChar w:fldCharType="begin" w:fldLock="1"/>
      </w:r>
      <w:r w:rsidR="00B145F9">
        <w:instrText>ADDIN CSL_CITATION { "citationItems" : [ { "id" : "ITEM-1", "itemData" : { "DOI" : "10.1038/nature06244", "ISSN" : "1476-4687", "PMID" : "17943116", "abstract" : "A strategy to understand the microbial components of the human genetic and metabolic landscape and how they contribute to normal physiology and predisposition to disease.", "author" : [ { "dropping-particle" : "", "family" : "Turnbaugh", "given" : "Peter J", "non-dropping-particle" : "", "parse-names" : false, "suffix" : "" }, { "dropping-particle" : "", "family" : "Ley", "given" : "Ruth E", "non-dropping-particle" : "", "parse-names" : false, "suffix" : "" }, { "dropping-particle" : "", "family" : "Hamady", "given" : "Micah", "non-dropping-particle" : "", "parse-names" : false, "suffix" : "" }, { "dropping-particle" : "", "family" : "Fraser-Liggett", "given" : "Claire M", "non-dropping-particle" : "", "parse-names" : false, "suffix" : "" }, { "dropping-particle" : "", "family" : "Knight", "given" : "Rob", "non-dropping-particle" : "", "parse-names" : false, "suffix" : "" }, { "dropping-particle" : "", "family" : "Gordon", "given" : "Jeffrey I", "non-dropping-particle" : "", "parse-names" : false, "suffix" : "" } ], "container-title" : "Nature", "id" : "ITEM-1", "issue" : "7164", "issued" : { "date-parts" : [ [ "2007", "10" ] ] }, "page" : "804-810", "publisher" : "NIH Public Access", "title" : "The human microbiome project.", "type" : "article-journal", "volume" : "449" }, "uris" : [ "http://www.mendeley.com/documents/?uuid=5ae62cdb-937d-44c2-a327-66482fcb8428" ] } ], "mendeley" : { "formattedCitation" : "(Turnbaugh &lt;i&gt;et al.&lt;/i&gt;, 2007)", "plainTextFormattedCitation" : "(Turnbaugh et al., 2007)", "previouslyFormattedCitation" : "(Turnbaugh &lt;i&gt;et al.&lt;/i&gt;, 2007)" }, "properties" : {  }, "schema" : "https://github.com/citation-style-language/schema/raw/master/csl-citation.json" }</w:instrText>
      </w:r>
      <w:r w:rsidRPr="00887A4B">
        <w:fldChar w:fldCharType="separate"/>
      </w:r>
      <w:r w:rsidR="00F71621" w:rsidRPr="00F71621">
        <w:rPr>
          <w:noProof/>
        </w:rPr>
        <w:t xml:space="preserve">(Turnbaugh </w:t>
      </w:r>
      <w:r w:rsidR="00F71621" w:rsidRPr="00F71621">
        <w:rPr>
          <w:i/>
          <w:noProof/>
        </w:rPr>
        <w:t>et al.</w:t>
      </w:r>
      <w:r w:rsidR="00F71621" w:rsidRPr="00F71621">
        <w:rPr>
          <w:noProof/>
        </w:rPr>
        <w:t>, 2007)</w:t>
      </w:r>
      <w:r w:rsidRPr="00887A4B">
        <w:fldChar w:fldCharType="end"/>
      </w:r>
      <w:r w:rsidRPr="00887A4B">
        <w:t xml:space="preserve">. It is therefore not surprising that a number of human diseases are caused by the dysregulation of the immune response to the microbiome or microbiota. For instance, inflammatory bowel disease (IBD) in humans is thought to be triggered by an altered intestinal microbiome leading to chronic inflammation </w:t>
      </w:r>
      <w:r w:rsidRPr="00887A4B">
        <w:fldChar w:fldCharType="begin" w:fldLock="1"/>
      </w:r>
      <w:r w:rsidR="00B145F9">
        <w:instrText>ADDIN CSL_CITATION { "citationItems" : [ { "id" : "ITEM-1", "itemData" : { "DOI" : "10.2147/JIR.S116088", "ISBN" : "2066858684", "ISSN" : "11787031", "PMID" : "28652796", "abstract" : "Inflammatory bowel disease is a heterogeneous group of chronic disorders that result from the interaction of the intestinal immune system with the gut microbiome. Until recently, most investigative efforts and therapeutic breakthroughs were centered on understanding and manipulating the altered mucosal immune response that characterizes these diseases. However, more recent studies have highlighted the important role of environmental factors, and in particular the microbiota, in disease onset and disease exacerbation. Advances in genomic sequencing technology and bioinformatics have facilitated an explosion of investigative inquiries into the composition and function of the intestinal microbiome in health and disease and have advanced our understanding of the interplay between the gut microbiota and the host immune system. The gut microbiome is dynamic and changes with age and in response to diet, antibiotics and other environmental factors, and these alterations in the microbiome contribute to disease onset and exacerbation. Strategies to manipulate the microbiome through diet, probiotics, antibiotics or fecal microbiota transplantation may potentially be used therapeutically to influence modulate disease activity. This review will characterize the factors involved in the development of the intestinal microbiome and will describe the typical alterations in the microbiota that are characteristic of inflammatory bowel disease. Additionally, this manuscript will summarize the early but promising literature on the role of the gut microbiota in the pathogenesis of inflammatory bowel disease with implications for utilizing this data for diagnostic or therapeutic application in the clinical management of patients with these diseases.", "author" : [ { "dropping-particle" : "", "family" : "Lane", "given" : "Erin R", "non-dropping-particle" : "", "parse-names" : false, "suffix" : "" }, { "dropping-particle" : "", "family" : "Zisman", "given" : "Timothy L", "non-dropping-particle" : "", "parse-names" : false, "suffix" : "" }, { "dropping-particle" : "", "family" : "Suskind", "given" : "David L", "non-dropping-particle" : "", "parse-names" : false, "suffix" : "" } ], "container-title" : "Journal of Inflammation Research", "id" : "ITEM-1", "issued" : { "date-parts" : [ [ "2017" ] ] }, "page" : "63-73", "publisher" : "Dove Press", "title" : "The microbiota in inflammatory bowel disease: Current and therapeutic insights", "type" : "article", "volume" : "10" }, "uris" : [ "http://www.mendeley.com/documents/?uuid=42237895-8e9b-3925-b414-671fc65d5096" ] } ], "mendeley" : { "formattedCitation" : "(Lane, Zisman and Suskind, 2017)", "plainTextFormattedCitation" : "(Lane, Zisman and Suskind, 2017)", "previouslyFormattedCitation" : "(Lane, Zisman and Suskind, 2017)" }, "properties" : {  }, "schema" : "https://github.com/citation-style-language/schema/raw/master/csl-citation.json" }</w:instrText>
      </w:r>
      <w:r w:rsidRPr="00887A4B">
        <w:fldChar w:fldCharType="separate"/>
      </w:r>
      <w:r w:rsidR="00F71621" w:rsidRPr="00F71621">
        <w:rPr>
          <w:noProof/>
        </w:rPr>
        <w:t>(Lane, Zisman and Suskind, 2017)</w:t>
      </w:r>
      <w:r w:rsidRPr="00887A4B">
        <w:fldChar w:fldCharType="end"/>
      </w:r>
      <w:r w:rsidRPr="00887A4B">
        <w:t>. Particular interest is</w:t>
      </w:r>
      <w:r>
        <w:t xml:space="preserve"> also</w:t>
      </w:r>
      <w:r w:rsidRPr="00887A4B">
        <w:t xml:space="preserve"> paid</w:t>
      </w:r>
      <w:r w:rsidR="0073580A" w:rsidRPr="0073580A">
        <w:rPr>
          <w:i/>
          <w:iCs/>
        </w:rPr>
        <w:t xml:space="preserve"> </w:t>
      </w:r>
      <w:r w:rsidRPr="00887A4B">
        <w:t>to the skin microbiome, as it provides a provides a wide range of niches with diverse</w:t>
      </w:r>
      <w:r w:rsidR="0073580A" w:rsidRPr="0073580A">
        <w:rPr>
          <w:i/>
          <w:iCs/>
        </w:rPr>
        <w:t xml:space="preserve"> </w:t>
      </w:r>
      <w:r w:rsidRPr="00887A4B">
        <w:t>chemical and physical attributes, allowing</w:t>
      </w:r>
      <w:r w:rsidR="0073580A" w:rsidRPr="0073580A">
        <w:rPr>
          <w:i/>
          <w:iCs/>
        </w:rPr>
        <w:t xml:space="preserve"> </w:t>
      </w:r>
      <w:r w:rsidRPr="00887A4B">
        <w:t xml:space="preserve">for colonization by a vast </w:t>
      </w:r>
      <w:r>
        <w:t>array</w:t>
      </w:r>
      <w:r w:rsidRPr="00887A4B">
        <w:t xml:space="preserve"> of microorganisms </w:t>
      </w:r>
      <w:r w:rsidRPr="00887A4B">
        <w:fldChar w:fldCharType="begin" w:fldLock="1"/>
      </w:r>
      <w:r w:rsidR="00B145F9">
        <w:instrText>ADDIN CSL_CITATION { "citationItems" : [ { "id" : "ITEM-1", "itemData" : { "DOI" : "10.1038/nrmicro2537", "ISBN" : "1740-1534 (Electronic) 1740-1526 (Linking)", "ISSN" : "17401526", "PMID" : "21407241", "abstract" : "The skin is the human body's largest organ, colonized by a diverse milieu of microorganisms, most of which are harmless or even beneficial to their host. Colonization is driven by the ecology of the skin surface, which is highly variable depending on topographical location, endogenous host factors and exogenous environmental factors. The cutaneous innate and adaptive immune responses can modulate the skin microbiota, but the microbiota also functions in educating the immune system. The development of molecular methods to identify microorganisms has led to an emerging view of the resident skin bacteria as highly diverse and variable. An enhanced understanding of the skin microbiome is necessary to gain insight into microbial involvement in human skin disorders and to enable novel promicrobial and antimicrobial therapeutic approaches for their treatment.", "author" : [ { "dropping-particle" : "", "family" : "Grice", "given" : "Elizabeth A", "non-dropping-particle" : "", "parse-names" : false, "suffix" : "" }, { "dropping-particle" : "", "family" : "Segre", "given" : "Julia A", "non-dropping-particle" : "", "parse-names" : false, "suffix" : "" } ], "container-title" : "Nature Reviews Microbiology", "id" : "ITEM-1", "issue" : "4", "issued" : { "date-parts" : [ [ "2011" ] ] }, "page" : "244-253", "title" : "The skin microbiome", "type" : "article", "volume" : "9" }, "uris" : [ "http://www.mendeley.com/documents/?uuid=46604717-25b1-35c4-a164-719380e14b75" ] } ], "mendeley" : { "formattedCitation" : "(Grice and Segre, 2011a)", "plainTextFormattedCitation" : "(Grice and Segre, 2011a)", "previouslyFormattedCitation" : "(Grice and Segre, 2011a)" }, "properties" : {  }, "schema" : "https://github.com/citation-style-language/schema/raw/master/csl-citation.json" }</w:instrText>
      </w:r>
      <w:r w:rsidRPr="00887A4B">
        <w:fldChar w:fldCharType="separate"/>
      </w:r>
      <w:r w:rsidR="00F71621" w:rsidRPr="00F71621">
        <w:rPr>
          <w:noProof/>
        </w:rPr>
        <w:t>(Grice and Segre, 2011a)</w:t>
      </w:r>
      <w:r w:rsidRPr="00887A4B">
        <w:fldChar w:fldCharType="end"/>
      </w:r>
      <w:r w:rsidRPr="00887A4B">
        <w:t xml:space="preserve">. For instance, </w:t>
      </w:r>
      <w:r w:rsidRPr="00887A4B">
        <w:rPr>
          <w:i/>
        </w:rPr>
        <w:t>P</w:t>
      </w:r>
      <w:r>
        <w:rPr>
          <w:i/>
        </w:rPr>
        <w:t>ropionibacterium</w:t>
      </w:r>
      <w:r w:rsidRPr="00887A4B">
        <w:rPr>
          <w:i/>
        </w:rPr>
        <w:t xml:space="preserve"> acnes </w:t>
      </w:r>
      <w:r w:rsidRPr="00887A4B">
        <w:t xml:space="preserve">colonizes the sebaceous glands of the skin by making use of the fatty acids present </w:t>
      </w:r>
      <w:r w:rsidRPr="00887A4B">
        <w:fldChar w:fldCharType="begin" w:fldLock="1"/>
      </w:r>
      <w:r w:rsidR="00B145F9">
        <w:instrText>ADDIN CSL_CITATION { "citationItems" : [ { "id" : "ITEM-1", "itemData" : { "DOI" : "10.1111/1523-1747.ep12260695", "ISBN" : "0022-202X", "ISSN" : "0022202X", "PMID" : "4997367", "abstract" : "Aerobic bacteria were excluded as a major source of lipases when it was found, in a previous study, that their virtual eradication by topical neomycin did not lower the free fatty acids (FFA) in scalp lipids. We now report the reciprocal experiment in which an oral tetracycline was used to suppress the anaerobic organisms. Nine healthy adults received 600 mgm of demethylchlortetracycline (DMCT) daily for 6 weeks. During this time we followed the composition of scalp lipid by thin layer chromatography and the densities of C. acnes, aerobes and yeasts on scalp and forehead. Six subjects had high initial levels of C. acnes. In these the FFA fell from 43% to 23% with a more than 99% reduction in the density of C. acnes. In three who initially had insignificant quantities of C. acnes the FFA were at the start only 25% and did not decline with treatment. The density of the aerobic population was not affected by DMCT owing to development of resistance. Yeasts were also unaffected. The finding that the FFA were proportional to the level of C. acnes suggests that these organisms are the chief source of lipolytic enzymes. The FFA levels began to decline earlier than the density of C. acnes. This might be explained either by enzyme inhibition or by bacteriostatic effect.", "author" : [ { "dropping-particle" : "", "family" : "Marples", "given" : "Richard R.", "non-dropping-particle" : "", "parse-names" : false, "suffix" : "" }, { "dropping-particle" : "", "family" : "Downing", "given" : "Donald T.", "non-dropping-particle" : "", "parse-names" : false, "suffix" : "" }, { "dropping-particle" : "", "family" : "Kligman", "given" : "Albert M.", "non-dropping-particle" : "", "parse-names" : false, "suffix" : "" } ], "container-title" : "The Journal of investigative dermatology", "id" : "ITEM-1", "issue" : "2", "issued" : { "date-parts" : [ [ "1971", "2", "1" ] ] }, "page" : "127-131", "publisher" : "Elsevier", "title" : "Control of free fatty acids in human surface lipids by Corynebacterium acnes.", "type" : "article-journal", "volume" : "56" }, "uris" : [ "http://www.mendeley.com/documents/?uuid=91e2a62f-df60-3a5d-85b8-5a38a01e9531" ] } ], "mendeley" : { "formattedCitation" : "(Marples, Downing and Kligman, 1971)", "plainTextFormattedCitation" : "(Marples, Downing and Kligman, 1971)", "previouslyFormattedCitation" : "(Marples, Downing and Kligman, 1971)" }, "properties" : {  }, "schema" : "https://github.com/citation-style-language/schema/raw/master/csl-citation.json" }</w:instrText>
      </w:r>
      <w:r w:rsidRPr="00887A4B">
        <w:fldChar w:fldCharType="separate"/>
      </w:r>
      <w:r w:rsidR="00F71621" w:rsidRPr="00F71621">
        <w:rPr>
          <w:noProof/>
        </w:rPr>
        <w:t>(Marples, Downing and Kligman, 1971)</w:t>
      </w:r>
      <w:r w:rsidRPr="00887A4B">
        <w:fldChar w:fldCharType="end"/>
      </w:r>
      <w:r w:rsidRPr="00887A4B">
        <w:t xml:space="preserve">. However the skin serves not only as a physical barrier, but also an immunological one, </w:t>
      </w:r>
      <w:r w:rsidRPr="00887A4B">
        <w:lastRenderedPageBreak/>
        <w:t xml:space="preserve">with tolerance mechanisms to commensal bacteria developed, such as desensitization of epithelial cell TLRs to the constant presence of certain bacteria </w:t>
      </w:r>
      <w:r w:rsidRPr="00887A4B">
        <w:fldChar w:fldCharType="begin" w:fldLock="1"/>
      </w:r>
      <w:r w:rsidR="00B145F9">
        <w:instrText>ADDIN CSL_CITATION { "citationItems" : [ { "id" : "ITEM-1", "itemData" : { "DOI" : "10.1016/S1471-4906(03)00139-X", "ISBN" : "1471-4906", "ISSN" : "14714906", "PMID" : "12860525", "abstract" : "Excessive immune responses are detrimental to the host and negative feedback regulation is crucial for the maintenance of immune-system integrity. Recent studies have shown that phosphoinositide 3-kinase (PI3K) is an endogenous suppressor of interleukin-12 (IL-12) production triggered by Toll-like receptor (TLR) signaling and limits excessive Th1 polarization. Unlike IRAK-M (IL-1 receptor-associated kinase-M) and SOCS-1 (suppressor of cytokine signaling-1) that are induced by TLR signaling and function during the second or continuous exposure to stimulation, PI3K functions at the early phase of TLR signaling and modulates the magnitude of the primary activation. Thus, PI3K, IRAK-M and SOCS-1 have unique roles in the gate-keeping system, preventing excessive innate immune responses.", "author" : [ { "dropping-particle" : "", "family" : "Fukao", "given" : "Taro", "non-dropping-particle" : "", "parse-names" : false, "suffix" : "" }, { "dropping-particle" : "", "family" : "Koyasu", "given" : "Shigeo", "non-dropping-particle" : "", "parse-names" : false, "suffix" : "" } ], "container-title" : "Trends in Immunology", "id" : "ITEM-1", "issue" : "7", "issued" : { "date-parts" : [ [ "2003", "7", "1" ] ] }, "page" : "358-363", "publisher" : "Elsevier Current Trends", "title" : "PI3K and negative regulation of TLR signaling", "type" : "article", "volume" : "24" }, "uris" : [ "http://www.mendeley.com/documents/?uuid=ccb63be7-4c4b-3c3e-bd9a-86fa3da2fcbf" ] } ], "mendeley" : { "formattedCitation" : "(Fukao and Koyasu, 2003)", "plainTextFormattedCitation" : "(Fukao and Koyasu, 2003)", "previouslyFormattedCitation" : "(Fukao and Koyasu, 2003)" }, "properties" : {  }, "schema" : "https://github.com/citation-style-language/schema/raw/master/csl-citation.json" }</w:instrText>
      </w:r>
      <w:r w:rsidRPr="00887A4B">
        <w:fldChar w:fldCharType="separate"/>
      </w:r>
      <w:r w:rsidR="00F71621" w:rsidRPr="00F71621">
        <w:rPr>
          <w:noProof/>
        </w:rPr>
        <w:t>(Fukao and Koyasu, 2003)</w:t>
      </w:r>
      <w:r w:rsidRPr="00887A4B">
        <w:fldChar w:fldCharType="end"/>
      </w:r>
      <w:r w:rsidRPr="00887A4B">
        <w:t>.</w:t>
      </w:r>
    </w:p>
    <w:p w14:paraId="5FB1886A" w14:textId="77777777" w:rsidR="001A0AF5" w:rsidRPr="00887A4B" w:rsidRDefault="001A0AF5" w:rsidP="001A0AF5"/>
    <w:p w14:paraId="38CB2B9E" w14:textId="3D46BBFA" w:rsidR="001A0AF5" w:rsidRDefault="001A0AF5" w:rsidP="001A0AF5">
      <w:r w:rsidRPr="00887A4B">
        <w:t xml:space="preserve">Many skin commensal organisms such as </w:t>
      </w:r>
      <w:r w:rsidRPr="00887A4B">
        <w:rPr>
          <w:i/>
        </w:rPr>
        <w:t>S. epidermidis</w:t>
      </w:r>
      <w:r w:rsidRPr="00887A4B">
        <w:t xml:space="preserve"> provide an additional layer of protection against pathogenic bacteria by producing antimicrobial peptides </w:t>
      </w:r>
      <w:r w:rsidRPr="00887A4B">
        <w:fldChar w:fldCharType="begin" w:fldLock="1"/>
      </w:r>
      <w:r w:rsidR="00B145F9">
        <w:instrText>ADDIN CSL_CITATION { "citationItems" : [ { "id" : "ITEM-1", "itemData" : { "DOI" : "10.1038/jid.2009.243", "ISBN" : "0022-202X", "ISSN" : "0022202X", "PMID" : "19710683", "abstract" : "Antimicrobial peptides serve as a first line of innate immune defense against invading organisms such as bacteria and viruses. In this study, we hypothesized that peptides produced by a normal microbial resident of human skin, Staphylococcus epidermidis, might also act as an antimicrobial shield and contribute to normal defense at the epidermal interface. We show by circular dichroism and tryptophan spectroscopy that phenol-soluble modulins (PSMs) gamma and delta produced by S. epidermidis have an alpha-helical character and a strong lipid membrane interaction similar to mammalian AMPs such as LL-37. Both PSMs directly induced lipid vesicle leakage and exerted selective antimicrobial action against skin pathogens such as Staphylococcus aureus. PSMs functionally cooperated with each other and LL-37 to enhance antimicrobial action. Moreover, PSMs reduced Group A Streptococcus (GAS) but not the survival of S. epidermidis on mouse skin. Thus, these data suggest that the production of PSMgamma and PSMdelta by S. epidermidis can benefit cutaneous immune defense by selectively inhibiting the survival of skin pathogens while maintaining the normal skin microbiome.", "author" : [ { "dropping-particle" : "", "family" : "Cogen", "given" : "Anna L", "non-dropping-particle" : "", "parse-names" : false, "suffix" : "" }, { "dropping-particle" : "", "family" : "Yamasaki", "given" : "Kenshi", "non-dropping-particle" : "", "parse-names" : false, "suffix" : "" }, { "dropping-particle" : "", "family" : "Sanchez", "given" : "Katheryn M", "non-dropping-particle" : "", "parse-names" : false, "suffix" : "" }, { "dropping-particle" : "", "family" : "Dorschner", "given" : "Robert A", "non-dropping-particle" : "", "parse-names" : false, "suffix" : "" }, { "dropping-particle" : "", "family" : "Lai", "given" : "Yuping", "non-dropping-particle" : "", "parse-names" : false, "suffix" : "" }, { "dropping-particle" : "", "family" : "MacLeod", "given" : "Daniel T", "non-dropping-particle" : "", "parse-names" : false, "suffix" : "" }, { "dropping-particle" : "", "family" : "Torpey", "given" : "Justin W", "non-dropping-particle" : "", "parse-names" : false, "suffix" : "" }, { "dropping-particle" : "", "family" : "Otto", "given" : "Michael", "non-dropping-particle" : "", "parse-names" : false, "suffix" : "" }, { "dropping-particle" : "", "family" : "Nizet", "given" : "Victor", "non-dropping-particle" : "", "parse-names" : false, "suffix" : "" }, { "dropping-particle" : "", "family" : "Kim", "given" : "Judy E", "non-dropping-particle" : "", "parse-names" : false, "suffix" : "" }, { "dropping-particle" : "", "family" : "Gallo", "given" : "Richard L", "non-dropping-particle" : "", "parse-names" : false, "suffix" : "" } ], "container-title" : "Journal of Investigative Dermatology", "id" : "ITEM-1", "issue" : "1", "issued" : { "date-parts" : [ [ "2010", "1" ] ] }, "page" : "192-200", "publisher" : "NIH Public Access", "title" : "Selective antimicrobial action is provided by phenol-soluble modulins derived from staphylococcus epidermidis, a normal resident of the skin", "type" : "article-journal", "volume" : "130" }, "uris" : [ "http://www.mendeley.com/documents/?uuid=cea6c4a4-ee77-3dff-ab7f-0ed661f7af58" ] } ], "mendeley" : { "formattedCitation" : "(Cogen &lt;i&gt;et al.&lt;/i&gt;, 2010)", "plainTextFormattedCitation" : "(Cogen et al., 2010)", "previouslyFormattedCitation" : "(Cogen &lt;i&gt;et al.&lt;/i&gt;, 2010)" }, "properties" : {  }, "schema" : "https://github.com/citation-style-language/schema/raw/master/csl-citation.json" }</w:instrText>
      </w:r>
      <w:r w:rsidRPr="00887A4B">
        <w:fldChar w:fldCharType="separate"/>
      </w:r>
      <w:r w:rsidR="00F71621" w:rsidRPr="00F71621">
        <w:rPr>
          <w:noProof/>
        </w:rPr>
        <w:t xml:space="preserve">(Cogen </w:t>
      </w:r>
      <w:r w:rsidR="00F71621" w:rsidRPr="00F71621">
        <w:rPr>
          <w:i/>
          <w:noProof/>
        </w:rPr>
        <w:t>et al.</w:t>
      </w:r>
      <w:r w:rsidR="00F71621" w:rsidRPr="00F71621">
        <w:rPr>
          <w:noProof/>
        </w:rPr>
        <w:t>, 2010)</w:t>
      </w:r>
      <w:r w:rsidRPr="00887A4B">
        <w:fldChar w:fldCharType="end"/>
      </w:r>
      <w:r w:rsidRPr="00887A4B">
        <w:t>.</w:t>
      </w:r>
      <w:r>
        <w:t xml:space="preserve"> </w:t>
      </w:r>
      <w:r w:rsidRPr="00887A4B">
        <w:t xml:space="preserve">However, when the skin barrier is breached </w:t>
      </w:r>
      <w:r>
        <w:t>such as</w:t>
      </w:r>
      <w:r w:rsidRPr="00887A4B">
        <w:t xml:space="preserve"> during a wound or surgical intervention, commensal bacteria can invade and</w:t>
      </w:r>
      <w:r>
        <w:t xml:space="preserve"> on occasion</w:t>
      </w:r>
      <w:r w:rsidRPr="00887A4B">
        <w:t xml:space="preserve"> cause severe disease </w:t>
      </w:r>
      <w:r w:rsidRPr="00887A4B">
        <w:fldChar w:fldCharType="begin" w:fldLock="1"/>
      </w:r>
      <w:r w:rsidR="00B145F9">
        <w:instrText>ADDIN CSL_CITATION { "citationItems" : [ { "id" : "ITEM-1", "itemData" : { "DOI" : "10.1111/j.1524-475X.2009.00472.x", "ISBN" : "1067-1927", "ISSN" : "10671927", "PMID" : "19320883", "abstract" : "... Amand, AL, Pace, NR and Trent, JD (2009), Microbial diversity in chronic open wounds . Wound Repair and Regeneration, 17: 163\u2013172. doi: 10.1111/j.1524-475X.2009.00472.x. ... 5 St. Patrick Hospital Wound Care Center, Missoula, Montana,. 6 ... Publication History . ... \\n", "author" : [ { "dropping-particle" : "", "family" : "Frank", "given" : "Daniel N.", "non-dropping-particle" : "", "parse-names" : false, "suffix" : "" }, { "dropping-particle" : "", "family" : "Wysocki", "given" : "Annette", "non-dropping-particle" : "", "parse-names" : false, "suffix" : "" }, { "dropping-particle" : "", "family" : "Specht-Glick", "given" : "Dee Dee", "non-dropping-particle" : "", "parse-names" : false, "suffix" : "" }, { "dropping-particle" : "", "family" : "Rooney", "given" : "Alejandro", "non-dropping-particle" : "", "parse-names" : false, "suffix" : "" }, { "dropping-particle" : "", "family" : "Feldman", "given" : "Robert A.", "non-dropping-particle" : "", "parse-names" : false, "suffix" : "" }, { "dropping-particle" : "", "family" : "Amand", "given" : "Allison L.", "non-dropping-particle" : "St.", "parse-names" : false, "suffix" : "" }, { "dropping-particle" : "", "family" : "Pace", "given" : "Norman R.", "non-dropping-particle" : "", "parse-names" : false, "suffix" : "" }, { "dropping-particle" : "", "family" : "Trent", "given" : "Jonathan D.", "non-dropping-particle" : "", "parse-names" : false, "suffix" : "" } ], "container-title" : "Wound Repair and Regeneration", "id" : "ITEM-1", "issue" : "2", "issued" : { "date-parts" : [ [ "2009", "3" ] ] }, "page" : "163-172", "title" : "Microbial diversity in chronic open wounds", "type" : "article-journal", "volume" : "17" }, "uris" : [ "http://www.mendeley.com/documents/?uuid=75463c4e-d476-3664-9410-141473451637" ] } ], "mendeley" : { "formattedCitation" : "(Frank &lt;i&gt;et al.&lt;/i&gt;, 2009)", "plainTextFormattedCitation" : "(Frank et al., 2009)", "previouslyFormattedCitation" : "(Frank &lt;i&gt;et al.&lt;/i&gt;, 2009)" }, "properties" : {  }, "schema" : "https://github.com/citation-style-language/schema/raw/master/csl-citation.json" }</w:instrText>
      </w:r>
      <w:r w:rsidRPr="00887A4B">
        <w:fldChar w:fldCharType="separate"/>
      </w:r>
      <w:r w:rsidR="00F71621" w:rsidRPr="00F71621">
        <w:rPr>
          <w:noProof/>
        </w:rPr>
        <w:t xml:space="preserve">(Frank </w:t>
      </w:r>
      <w:r w:rsidR="00F71621" w:rsidRPr="00F71621">
        <w:rPr>
          <w:i/>
          <w:noProof/>
        </w:rPr>
        <w:t>et al.</w:t>
      </w:r>
      <w:r w:rsidR="00F71621" w:rsidRPr="00F71621">
        <w:rPr>
          <w:noProof/>
        </w:rPr>
        <w:t>, 2009)</w:t>
      </w:r>
      <w:r w:rsidRPr="00887A4B">
        <w:fldChar w:fldCharType="end"/>
      </w:r>
      <w:r w:rsidRPr="00887A4B">
        <w:t>.</w:t>
      </w:r>
    </w:p>
    <w:p w14:paraId="65550F75" w14:textId="77777777" w:rsidR="001A0AF5" w:rsidRPr="00887A4B" w:rsidRDefault="001A0AF5" w:rsidP="001A0AF5"/>
    <w:p w14:paraId="0B3EEB27" w14:textId="5781B102" w:rsidR="001A0AF5" w:rsidRPr="00A42A3B" w:rsidRDefault="0073580A" w:rsidP="001A0AF5">
      <w:r w:rsidRPr="0073580A">
        <w:rPr>
          <w:i/>
          <w:iCs/>
        </w:rPr>
        <w:t xml:space="preserve"> </w:t>
      </w:r>
      <w:r w:rsidR="00F45958" w:rsidRPr="00F45958">
        <w:rPr>
          <w:i/>
          <w:iCs/>
          <w:lang w:val="en-US"/>
        </w:rPr>
        <w:t>S. aureus</w:t>
      </w:r>
      <w:r w:rsidR="00B75B6A">
        <w:rPr>
          <w:i/>
          <w:iCs/>
          <w:lang w:val="en-US"/>
        </w:rPr>
        <w:t xml:space="preserve"> </w:t>
      </w:r>
      <w:r w:rsidR="001A0AF5" w:rsidRPr="00A42A3B">
        <w:rPr>
          <w:lang w:val="en-US"/>
        </w:rPr>
        <w:t>is</w:t>
      </w:r>
      <w:r w:rsidR="001A0AF5">
        <w:rPr>
          <w:lang w:val="en-US"/>
        </w:rPr>
        <w:t xml:space="preserve"> an</w:t>
      </w:r>
      <w:r w:rsidR="001A0AF5" w:rsidRPr="00A42A3B">
        <w:rPr>
          <w:lang w:val="en-US"/>
        </w:rPr>
        <w:t xml:space="preserve"> opportunist pathogen</w:t>
      </w:r>
      <w:r w:rsidR="001A0AF5">
        <w:rPr>
          <w:lang w:val="en-US"/>
        </w:rPr>
        <w:t xml:space="preserve"> </w:t>
      </w:r>
      <w:r w:rsidR="001A0AF5" w:rsidRPr="00887A4B">
        <w:fldChar w:fldCharType="begin" w:fldLock="1"/>
      </w:r>
      <w:r w:rsidR="00B145F9">
        <w:instrText>ADDIN CSL_CITATION { "citationItems" : [ { "id" : "ITEM-1", "itemData" : { "DOI" : "10.1016/S1473-3099(05)70295-4", "ISBN" : "1473-3099 (Print) 1473-3099 (Linking)", "ISSN" : "14733099", "PMID" : "16310147", "abstract" : "Staphylococcus aureus is a frequent cause of infections in both the community and hospital. Worldwide, the increasing resistance of this pathogen to various antibiotics complicates treatment of S aureus infections. Effective measures to prevent S aureus infections are therefore urgently needed. It has been shown that nasal carriers of S aureus have an increased risk of acquiring an infection with this pathogen. The nose is the main ecological niche where S aureus resides in human beings, but the determinants of the carrier state are incompletely understood. Eradication of S aureus from nasal carriers prevents infection in specific patient categories - eg, haemodialysis and general surgery patients. However, recent randomised clinical trials in orthopaedic and non-surgical patients failed to show the efficacy of eliminating S aureus from the nose to prevent subsequent infection. Thus we must elucidate the mechanisms behind S aureus nasal carriage and infection to be able to develop new preventive strategies. We present an overview of the current knowledge of the determinants (both human and bacterial) and risks of S aureus nasal carriage. Studies on the population dynamics of S aureus are also summarised.", "author" : [ { "dropping-particle" : "", "family" : "Wertheim", "given" : "Heiman FL", "non-dropping-particle" : "", "parse-names" : false, "suffix" : "" }, { "dropping-particle" : "", "family" : "Melles", "given" : "Damian C", "non-dropping-particle" : "", "parse-names" : false, "suffix" : "" }, { "dropping-particle" : "", "family" : "Vos", "given" : "Margreet C", "non-dropping-particle" : "", "parse-names" : false, "suffix" : "" }, { "dropping-particle" : "", "family" : "Leeuwen", "given" : "Willem", "non-dropping-particle" : "Van", "parse-names" : false, "suffix" : "" }, { "dropping-particle" : "", "family" : "Belkum", "given" : "Alex", "non-dropping-particle" : "Van", "parse-names" : false, "suffix" : "" }, { "dropping-particle" : "", "family" : "Verbrugh", "given" : "Henri A", "non-dropping-particle" : "", "parse-names" : false, "suffix" : "" }, { "dropping-particle" : "", "family" : "Nouwen", "given" : "Jan L", "non-dropping-particle" : "", "parse-names" : false, "suffix" : "" } ], "container-title" : "Lancet Infectious Diseases", "id" : "ITEM-1", "issue" : "12", "issued" : { "date-parts" : [ [ "2005", "12", "1" ] ] }, "page" : "751-762", "publisher" : "Elsevier", "title" : "The role of nasal carriage in Staphylococcus aureus infections", "type" : "article", "volume" : "5" }, "uris" : [ "http://www.mendeley.com/documents/?uuid=25aa5e0b-0b9f-3e31-8619-d1425ac94513" ] } ], "mendeley" : { "formattedCitation" : "(Wertheim &lt;i&gt;et al.&lt;/i&gt;, 2005)", "plainTextFormattedCitation" : "(Wertheim et al., 2005)", "previouslyFormattedCitation" : "(Wertheim &lt;i&gt;et al.&lt;/i&gt;, 2005)" }, "properties" : {  }, "schema" : "https://github.com/citation-style-language/schema/raw/master/csl-citation.json" }</w:instrText>
      </w:r>
      <w:r w:rsidR="001A0AF5" w:rsidRPr="00887A4B">
        <w:fldChar w:fldCharType="separate"/>
      </w:r>
      <w:r w:rsidR="00F71621" w:rsidRPr="00F71621">
        <w:rPr>
          <w:noProof/>
        </w:rPr>
        <w:t xml:space="preserve">(Wertheim </w:t>
      </w:r>
      <w:r w:rsidR="00F71621" w:rsidRPr="00F71621">
        <w:rPr>
          <w:i/>
          <w:noProof/>
        </w:rPr>
        <w:t>et al.</w:t>
      </w:r>
      <w:r w:rsidR="00F71621" w:rsidRPr="00F71621">
        <w:rPr>
          <w:noProof/>
        </w:rPr>
        <w:t>, 2005)</w:t>
      </w:r>
      <w:r w:rsidR="001A0AF5" w:rsidRPr="00887A4B">
        <w:fldChar w:fldCharType="end"/>
      </w:r>
      <w:r w:rsidR="001A0AF5" w:rsidRPr="00A42A3B">
        <w:rPr>
          <w:lang w:val="en-US"/>
        </w:rPr>
        <w:t>, causing various life-threatening diseases. Currently, there is a large range of animal models available.</w:t>
      </w:r>
      <w:r w:rsidRPr="0073580A">
        <w:rPr>
          <w:i/>
          <w:iCs/>
          <w:lang w:val="en-US"/>
        </w:rPr>
        <w:t xml:space="preserve"> </w:t>
      </w:r>
      <w:r w:rsidR="001A0AF5" w:rsidRPr="00A42A3B">
        <w:rPr>
          <w:lang w:val="en-US"/>
        </w:rPr>
        <w:t>However</w:t>
      </w:r>
      <w:r w:rsidR="001A0AF5">
        <w:rPr>
          <w:lang w:val="en-US"/>
        </w:rPr>
        <w:t>,</w:t>
      </w:r>
      <w:r w:rsidR="001A0AF5" w:rsidRPr="00A42A3B">
        <w:rPr>
          <w:lang w:val="en-US"/>
        </w:rPr>
        <w:t xml:space="preserve"> do these reflect human infection? This is important when one considers prophyla</w:t>
      </w:r>
      <w:r w:rsidR="001A0AF5">
        <w:rPr>
          <w:lang w:val="en-US"/>
        </w:rPr>
        <w:t>xis such as vaccine development</w:t>
      </w:r>
      <w:r w:rsidR="001A0AF5" w:rsidRPr="00A42A3B">
        <w:rPr>
          <w:lang w:val="en-US"/>
        </w:rPr>
        <w:t>, where current approaches have failed in phase III clinical trials, despite promising animal data.</w:t>
      </w:r>
      <w:r w:rsidRPr="0073580A">
        <w:rPr>
          <w:i/>
          <w:iCs/>
          <w:lang w:val="en-US"/>
        </w:rPr>
        <w:t xml:space="preserve"> </w:t>
      </w:r>
      <w:r w:rsidR="001A0AF5" w:rsidRPr="00A42A3B">
        <w:rPr>
          <w:lang w:val="en-US"/>
        </w:rPr>
        <w:t xml:space="preserve">It must be remembered that within any environment </w:t>
      </w:r>
      <w:r w:rsidR="00F45958" w:rsidRPr="00F45958">
        <w:rPr>
          <w:i/>
          <w:iCs/>
          <w:lang w:val="en-US"/>
        </w:rPr>
        <w:t>S. aureus</w:t>
      </w:r>
      <w:r w:rsidRPr="0073580A">
        <w:rPr>
          <w:i/>
          <w:iCs/>
          <w:lang w:val="en-US"/>
        </w:rPr>
        <w:t xml:space="preserve"> </w:t>
      </w:r>
      <w:r w:rsidR="001A0AF5" w:rsidRPr="00A42A3B">
        <w:rPr>
          <w:lang w:val="en-US"/>
        </w:rPr>
        <w:t xml:space="preserve">is likely only a small proportion of the microbiome and thus initial infection will intuitively occur with a mixture of </w:t>
      </w:r>
      <w:r w:rsidR="00F45958" w:rsidRPr="00F45958">
        <w:rPr>
          <w:i/>
          <w:iCs/>
          <w:lang w:val="en-US"/>
        </w:rPr>
        <w:t>S. aureus</w:t>
      </w:r>
      <w:r w:rsidRPr="0073580A">
        <w:rPr>
          <w:i/>
          <w:iCs/>
          <w:lang w:val="en-US"/>
        </w:rPr>
        <w:t xml:space="preserve"> </w:t>
      </w:r>
      <w:r w:rsidR="001A0AF5" w:rsidRPr="00A42A3B">
        <w:rPr>
          <w:lang w:val="en-US"/>
        </w:rPr>
        <w:t>and other, likely commensal, flora.</w:t>
      </w:r>
      <w:r w:rsidR="001A0AF5">
        <w:t xml:space="preserve"> </w:t>
      </w:r>
      <w:r w:rsidR="001A0AF5" w:rsidRPr="00887A4B">
        <w:t xml:space="preserve">It was therefore of interest to explore the role of other commensal bacteria in a polymicrobial infection with </w:t>
      </w:r>
      <w:r w:rsidR="00F45958" w:rsidRPr="00F45958">
        <w:rPr>
          <w:i/>
          <w:iCs/>
        </w:rPr>
        <w:t>S. aureus</w:t>
      </w:r>
      <w:r w:rsidR="00AB3CB7">
        <w:rPr>
          <w:i/>
          <w:iCs/>
        </w:rPr>
        <w:t>.</w:t>
      </w:r>
    </w:p>
    <w:p w14:paraId="07CFDD03" w14:textId="77777777" w:rsidR="001A0AF5" w:rsidRPr="00887A4B" w:rsidRDefault="001A0AF5" w:rsidP="001A0AF5"/>
    <w:p w14:paraId="4C5E6526" w14:textId="002EFDCE" w:rsidR="001A0AF5" w:rsidRPr="00887A4B" w:rsidRDefault="001A0AF5" w:rsidP="001A0AF5">
      <w:r>
        <w:t xml:space="preserve">Initial exciting results suggested commensal </w:t>
      </w:r>
      <w:r w:rsidR="00AE6915" w:rsidRPr="00AE6915">
        <w:t>Gram-</w:t>
      </w:r>
      <w:r>
        <w:t xml:space="preserve">positive organisms are able to augment </w:t>
      </w:r>
      <w:r w:rsidR="007753A5">
        <w:rPr>
          <w:i/>
          <w:iCs/>
        </w:rPr>
        <w:t xml:space="preserve">S. aureus </w:t>
      </w:r>
      <w:r w:rsidR="007753A5">
        <w:t xml:space="preserve">pathogenesis </w:t>
      </w:r>
      <w:r>
        <w:t xml:space="preserve">in the zebrafish model of infection, and that low dose </w:t>
      </w:r>
      <w:r w:rsidR="00F45958" w:rsidRPr="00F45958">
        <w:rPr>
          <w:i/>
          <w:iCs/>
        </w:rPr>
        <w:t>S. aureus</w:t>
      </w:r>
      <w:r w:rsidR="0073580A" w:rsidRPr="0073580A">
        <w:rPr>
          <w:i/>
          <w:iCs/>
        </w:rPr>
        <w:t xml:space="preserve"> </w:t>
      </w:r>
      <w:r>
        <w:t xml:space="preserve">together with commensals lead to death. These findings set the scene for further work. </w:t>
      </w:r>
      <w:r w:rsidRPr="00887A4B">
        <w:t xml:space="preserve">To define the possible role of </w:t>
      </w:r>
      <w:r>
        <w:t xml:space="preserve">other </w:t>
      </w:r>
      <w:r w:rsidRPr="00887A4B">
        <w:t>commensal organism</w:t>
      </w:r>
      <w:r>
        <w:t>s</w:t>
      </w:r>
      <w:r w:rsidRPr="00887A4B">
        <w:t xml:space="preserve"> during </w:t>
      </w:r>
      <w:r w:rsidR="00F45958" w:rsidRPr="00F45958">
        <w:rPr>
          <w:i/>
          <w:iCs/>
        </w:rPr>
        <w:t>S. aureus</w:t>
      </w:r>
      <w:r w:rsidR="0073580A" w:rsidRPr="0073580A">
        <w:rPr>
          <w:i/>
          <w:iCs/>
        </w:rPr>
        <w:t xml:space="preserve"> </w:t>
      </w:r>
      <w:r w:rsidRPr="00887A4B">
        <w:t xml:space="preserve">infection, a range </w:t>
      </w:r>
      <w:r w:rsidRPr="00887A4B">
        <w:lastRenderedPageBreak/>
        <w:t xml:space="preserve">of common </w:t>
      </w:r>
      <w:r w:rsidR="00AE6915" w:rsidRPr="00AE6915">
        <w:t>Gram-</w:t>
      </w:r>
      <w:r w:rsidRPr="00887A4B">
        <w:t xml:space="preserve">positive and </w:t>
      </w:r>
      <w:r w:rsidR="00AE6915" w:rsidRPr="00AE6915">
        <w:t>Gram-</w:t>
      </w:r>
      <w:r w:rsidRPr="00887A4B">
        <w:t xml:space="preserve"> negative bacteria were chosen. </w:t>
      </w:r>
      <w:r w:rsidRPr="00887A4B">
        <w:rPr>
          <w:i/>
        </w:rPr>
        <w:t>Roseomonas mucosa</w:t>
      </w:r>
      <w:r w:rsidR="0073580A" w:rsidRPr="0073580A">
        <w:rPr>
          <w:i/>
          <w:iCs/>
        </w:rPr>
        <w:t xml:space="preserve"> </w:t>
      </w:r>
      <w:r w:rsidRPr="00887A4B">
        <w:t xml:space="preserve">is a </w:t>
      </w:r>
      <w:r w:rsidR="00AE6915" w:rsidRPr="00AE6915">
        <w:t>Gram-</w:t>
      </w:r>
      <w:r w:rsidRPr="00887A4B">
        <w:t xml:space="preserve">negative commensal present on the skin of most individuals </w:t>
      </w:r>
      <w:r w:rsidRPr="00887A4B">
        <w:fldChar w:fldCharType="begin" w:fldLock="1"/>
      </w:r>
      <w:r w:rsidR="00B145F9">
        <w:instrText>ADDIN CSL_CITATION { "citationItems" : [ { "id" : "ITEM-1", "itemData" : { "DOI" : "10.1016/j.cmi.2016.05.024", "ISSN" : "14690691", "PMID" : "27269884", "abstract" : "Roseomonas spp. are increasingly involved in human infectious diseases. The environmental source for infection is generally admitted in published cases owing to the origin of most Roseomonas species and to their affiliation to the family Acetobacteraceae in Rhodospirillales, which mainly groups environmental bacteria. For a better delineation of Roseomonas habitat and infectious reservoir, we related phenotype, phylotype (16S rRNA gene), genomotype (pulsed-field gel electrophoresis) and origin of 33 strains isolated from humans, hospital environment and natural environment. Genetic and metagenomic databases were also surveyed. The population structure of the genus showed clades associated with humans, whereas others grouped environmental strains only. Roseomonas mucosa is the main human-associated species and the study supported the idea that opportunistic infections due to this species are related to the patient skin microbiota rather than to the environment. In contrast, some strains belonging to other species isolated from patients with cystic fibrosis were related to environmental clades, suggesting an exogenous source for patient colonization. Accurate knowledge about the reservoirs of opportunistic pathogens that have long been considered of environmental origin is still needed and would be helpful to improve infection control and epidemiological survey of emerging human pathogens.", "author" : [ { "dropping-particle" : "", "family" : "Romano-Bertrand", "given" : "S.", "non-dropping-particle" : "", "parse-names" : false, "suffix" : "" }, { "dropping-particle" : "", "family" : "Bourdier", "given" : "A.", "non-dropping-particle" : "", "parse-names" : false, "suffix" : "" }, { "dropping-particle" : "", "family" : "Aujoulat", "given" : "F.", "non-dropping-particle" : "", "parse-names" : false, "suffix" : "" }, { "dropping-particle" : "", "family" : "Michon", "given" : "A. L.", "non-dropping-particle" : "", "parse-names" : false, "suffix" : "" }, { "dropping-particle" : "", "family" : "Masnou", "given" : "A.", "non-dropping-particle" : "", "parse-names" : false, "suffix" : "" }, { "dropping-particle" : "", "family" : "Parer", "given" : "S.", "non-dropping-particle" : "", "parse-names" : false, "suffix" : "" }, { "dropping-particle" : "", "family" : "Marchandin", "given" : "H.", "non-dropping-particle" : "", "parse-names" : false, "suffix" : "" }, { "dropping-particle" : "", "family" : "Jumas-Bilak", "given" : "E.", "non-dropping-particle" : "", "parse-names" : false, "suffix" : "" } ], "container-title" : "Clinical Microbiology and Infection", "id" : "ITEM-1", "issue" : "8", "issued" : { "date-parts" : [ [ "2016", "8", "1" ] ] }, "page" : "737.e1-737.e7", "publisher" : "Elsevier", "title" : "Skin microbiota is the main reservoir of Roseomonas mucosa, an emerging opportunistic pathogen so far assumed to be environmental", "type" : "article-journal", "volume" : "22" }, "uris" : [ "http://www.mendeley.com/documents/?uuid=09f122c3-8737-3c60-ac47-0e2ef2a4ffef" ] }, { "id" : "ITEM-2", "itemData" : { "DOI" : "10.1309/731VVGVCKK351Y4J", "abstract" : "A b s t r a c t We used a polyphasic approach (sequencing analysis of the 16S ribosomal RNA gene and phenotypic analyses) to characterize 36 strains of Roseomonas species isolated from blood. Five strains, represented by strain MDA5176 (M.D. Anderson Cancer Center), were identified as Roseomonas gilardii. One strain belonged to Roseomonas genomospecies 4. The 22 strains represented by strain MDA5527 showed significant differences genotypically and phenotypically with R gilardii and other Roseomonas species and represented a new Roseomonas species; Roseomonas mucosa sp nov was proposed to denote its prominent mucoid, almost runny colonies. Eight strains, represented by strain MDA5605, had minor differences with R gilardii and displayed obvious pink to red colonies; Roseomonas gilardii subsp rosea subsp nov was proposed. For subspecies differentiation, R gilardii was proposed to be R gilardii subsp gilardii subsp nov. Unique patterns of biochemical reactions were established for these Roseomonas species, which may assist routine identification of these organisms. All 36 strains and 2 American Type Culture Collection strains were susceptible to amikacin and ciprofloxacin but resistant to cefepime and ceftazidime. They also were frequently susceptible to imipenem and ticarcillin-clavulanate but far less susceptible to ceftriaxone, trimethoprim-sulfamethoxazole, and ampicillin. R mucosa strains were most resistant, whereas R gilardii subsp gilardii strains were most susceptible.", "author" : [ { "dropping-particle" : "", "family" : "Han", "given" : "Xiang Y", "non-dropping-particle" : "", "parse-names" : false, "suffix" : "" }, { "dropping-particle" : "", "family" : "Pham", "given" : "Audrey S", "non-dropping-particle" : "", "parse-names" : false, "suffix" : "" }, { "dropping-particle" : "", "family" : "Tarrand", "given" : "Jeffrey J", "non-dropping-particle" : "", "parse-names" : false, "suffix" : "" }, { "dropping-particle" : "V", "family" : "Rolston", "given" : "Kenneth", "non-dropping-particle" : "", "parse-names" : false, "suffix" : "" }, { "dropping-particle" : "", "family" : "Helsel", "given" : "Leta O", "non-dropping-particle" : "", "parse-names" : false, "suffix" : "" }, { "dropping-particle" : "", "family" : "Levett", "given" : "Paul N", "non-dropping-particle" : "", "parse-names" : false, "suffix" : "" } ], "container-title" : "Am J Clin Pathol", "id" : "ITEM-2", "issued" : { "date-parts" : [ [ "2003" ] ] }, "page" : "256-264", "title" : "Bacteriologic Characterization of 36 Strains of Roseomonas Species and Proposal of Roseomonas mucosa sp nov and Roseomonas gilardii subsp rosea subsp nov", "type" : "article-journal", "volume" : "120" }, "uris" : [ "http://www.mendeley.com/documents/?uuid=21b806a1-29cb-4e37-9f1b-8357b1020b6f" ] } ], "mendeley" : { "formattedCitation" : "(Han &lt;i&gt;et al.&lt;/i&gt;, 2003; Romano-Bertrand &lt;i&gt;et al.&lt;/i&gt;, 2016)", "plainTextFormattedCitation" : "(Han et al., 2003; Romano-Bertrand et al., 2016)", "previouslyFormattedCitation" : "(Han &lt;i&gt;et al.&lt;/i&gt;, 2003; Romano-Bertrand &lt;i&gt;et al.&lt;/i&gt;, 2016)" }, "properties" : {  }, "schema" : "https://github.com/citation-style-language/schema/raw/master/csl-citation.json" }</w:instrText>
      </w:r>
      <w:r w:rsidRPr="00887A4B">
        <w:fldChar w:fldCharType="separate"/>
      </w:r>
      <w:r w:rsidR="00F71621" w:rsidRPr="00F71621">
        <w:rPr>
          <w:noProof/>
        </w:rPr>
        <w:t xml:space="preserve">(Han </w:t>
      </w:r>
      <w:r w:rsidR="00F71621" w:rsidRPr="00F71621">
        <w:rPr>
          <w:i/>
          <w:noProof/>
        </w:rPr>
        <w:t>et al.</w:t>
      </w:r>
      <w:r w:rsidR="00F71621" w:rsidRPr="00F71621">
        <w:rPr>
          <w:noProof/>
        </w:rPr>
        <w:t xml:space="preserve">, 2003; Romano-Bertrand </w:t>
      </w:r>
      <w:r w:rsidR="00F71621" w:rsidRPr="00F71621">
        <w:rPr>
          <w:i/>
          <w:noProof/>
        </w:rPr>
        <w:t>et al.</w:t>
      </w:r>
      <w:r w:rsidR="00F71621" w:rsidRPr="00F71621">
        <w:rPr>
          <w:noProof/>
        </w:rPr>
        <w:t>, 2016)</w:t>
      </w:r>
      <w:r w:rsidRPr="00887A4B">
        <w:fldChar w:fldCharType="end"/>
      </w:r>
      <w:r>
        <w:t>. H</w:t>
      </w:r>
      <w:r w:rsidRPr="00887A4B">
        <w:t>owever</w:t>
      </w:r>
      <w:r>
        <w:t>,</w:t>
      </w:r>
      <w:r w:rsidRPr="00887A4B">
        <w:t xml:space="preserve"> it has recently been found in several cases of catheter infections, as well as reports of </w:t>
      </w:r>
      <w:r w:rsidRPr="00887A4B">
        <w:rPr>
          <w:i/>
        </w:rPr>
        <w:t xml:space="preserve">Roseomonas </w:t>
      </w:r>
      <w:r w:rsidRPr="00887A4B">
        <w:t>spp. involved in</w:t>
      </w:r>
      <w:r w:rsidR="0073580A" w:rsidRPr="0073580A">
        <w:rPr>
          <w:i/>
          <w:iCs/>
        </w:rPr>
        <w:t xml:space="preserve"> </w:t>
      </w:r>
      <w:r w:rsidRPr="00887A4B">
        <w:t xml:space="preserve">arthritis and peritonitis </w:t>
      </w:r>
      <w:r w:rsidRPr="00887A4B">
        <w:fldChar w:fldCharType="begin" w:fldLock="1"/>
      </w:r>
      <w:r w:rsidR="00B145F9">
        <w:instrText>ADDIN CSL_CITATION { "citationItems" : [ { "id" : "ITEM-1", "itemData" : { "ISBN" : "0095-1137 (Print)\\r0095-1137 (Linking)", "PMID" : "10618142", "abstract" : "Roseomonas is a newly described genus of pink-pigmented, nonfermentative, gram-negative bacteria that have been recognized as a cause of human infections. Roseomonas fauriae is a species rarely isolated from clinical specimens. We report the first known case of peritonitis caused by R. fauriae in a patient receiving continuous ambulatory peritoneal dialysis.", "author" : [ { "dropping-particle" : "", "family" : "Bibashi", "given" : "Evangelia", "non-dropping-particle" : "", "parse-names" : false, "suffix" : "" }, { "dropping-particle" : "", "family" : "Sofianou", "given" : "Danai", "non-dropping-particle" : "", "parse-names" : false, "suffix" : "" }, { "dropping-particle" : "", "family" : "Kontopoulou", "given" : "Konstantina", "non-dropping-particle" : "", "parse-names" : false, "suffix" : "" }, { "dropping-particle" : "", "family" : "Mitsopoulos", "given" : "Efstathios", "non-dropping-particle" : "", "parse-names" : false, "suffix" : "" }, { "dropping-particle" : "", "family" : "Kokolina", "given" : "Elisabeth", "non-dropping-particle" : "", "parse-names" : false, "suffix" : "" } ], "container-title" : "J Clin Microbiol", "id" : "ITEM-1", "issue" : "1", "issued" : { "date-parts" : [ [ "2000" ] ] }, "page" : "456-457", "title" : "Peritonitis due to Roseomonas fauriae in a patient undergoing continuous ambulatory peritoneal dialysis", "type" : "article-journal", "volume" : "38" }, "uris" : [ "http://www.mendeley.com/documents/?uuid=53c15ba8-ef70-3b78-ab95-32142674e998" ] }, { "id" : "ITEM-2", "itemData" : { "DOI" : "10.1099/jmm.0.011106-0", "ISSN" : "00222615", "PMID" : "19574413", "abstract" : "The genus Roseomonas comprises groups of slow-growing, Gram-negative coccobacilli, which only infrequently cause infection in humans. When identified, they are associated with immunocompromised adults, often causing bacteraemia. Due to their rarity, members of this genus can be overlooked or misidentified using automated laboratory identification systems. We report on an immunocompetent adolescent patient who developed septic arthritis due to Roseomonas gilardii following surgery for a sports injury. The isolate was initially misidentified as Bordetella bronchiseptica using the Vitek 2 system, but confirmed as R. gilardii based on 16S rRNA gene sequencing. To the best of our knowledge, this is the first case of a healthy paediatric patient with septic arthritis due to R. gilardii.", "author" : [ { "dropping-particle" : "", "family" : "Fanella", "given" : "Sergio", "non-dropping-particle" : "", "parse-names" : false, "suffix" : "" }, { "dropping-particle" : "", "family" : "Schantz", "given" : "Daryl", "non-dropping-particle" : "", "parse-names" : false, "suffix" : "" }, { "dropping-particle" : "", "family" : "Karlowsky", "given" : "James", "non-dropping-particle" : "", "parse-names" : false, "suffix" : "" }, { "dropping-particle" : "", "family" : "Rubinstein", "given" : "Ethan", "non-dropping-particle" : "", "parse-names" : false, "suffix" : "" } ], "container-title" : "Journal of Medical Microbiology", "id" : "ITEM-2", "issue" : "11", "issued" : { "date-parts" : [ [ "2009" ] ] }, "page" : "1514-1516", "title" : "Septic arthritis due to Roseomonas gilardii in an immunocompetent adolescent", "type" : "article-journal", "volume" : "58" }, "uris" : [ "http://www.mendeley.com/documents/?uuid=6f75878b-dc3c-37bb-b432-e0ee17313ce9" ] } ], "mendeley" : { "formattedCitation" : "(Bibashi &lt;i&gt;et al.&lt;/i&gt;, 2000; Fanella &lt;i&gt;et al.&lt;/i&gt;, 2009)", "plainTextFormattedCitation" : "(Bibashi et al., 2000; Fanella et al., 2009)", "previouslyFormattedCitation" : "(Bibashi &lt;i&gt;et al.&lt;/i&gt;, 2000; Fanella &lt;i&gt;et al.&lt;/i&gt;, 2009)" }, "properties" : {  }, "schema" : "https://github.com/citation-style-language/schema/raw/master/csl-citation.json" }</w:instrText>
      </w:r>
      <w:r w:rsidRPr="00887A4B">
        <w:fldChar w:fldCharType="separate"/>
      </w:r>
      <w:r w:rsidR="00F71621" w:rsidRPr="00F71621">
        <w:rPr>
          <w:noProof/>
        </w:rPr>
        <w:t xml:space="preserve">(Bibashi </w:t>
      </w:r>
      <w:r w:rsidR="00F71621" w:rsidRPr="00F71621">
        <w:rPr>
          <w:i/>
          <w:noProof/>
        </w:rPr>
        <w:t>et al.</w:t>
      </w:r>
      <w:r w:rsidR="00F71621" w:rsidRPr="00F71621">
        <w:rPr>
          <w:noProof/>
        </w:rPr>
        <w:t xml:space="preserve">, 2000; Fanella </w:t>
      </w:r>
      <w:r w:rsidR="00F71621" w:rsidRPr="00F71621">
        <w:rPr>
          <w:i/>
          <w:noProof/>
        </w:rPr>
        <w:t>et al.</w:t>
      </w:r>
      <w:r w:rsidR="00F71621" w:rsidRPr="00F71621">
        <w:rPr>
          <w:noProof/>
        </w:rPr>
        <w:t>, 2009)</w:t>
      </w:r>
      <w:r w:rsidRPr="00887A4B">
        <w:fldChar w:fldCharType="end"/>
      </w:r>
      <w:r w:rsidRPr="00887A4B">
        <w:t xml:space="preserve">. </w:t>
      </w:r>
    </w:p>
    <w:p w14:paraId="5C5B5153" w14:textId="77777777" w:rsidR="001A0AF5" w:rsidRPr="00887A4B" w:rsidRDefault="001A0AF5" w:rsidP="001A0AF5"/>
    <w:p w14:paraId="364BB3EC" w14:textId="10B4D2BD" w:rsidR="001A0AF5" w:rsidRPr="00887A4B" w:rsidRDefault="001A0AF5" w:rsidP="001A0AF5">
      <w:r w:rsidRPr="00887A4B">
        <w:t xml:space="preserve">While </w:t>
      </w:r>
      <w:r w:rsidRPr="00887A4B">
        <w:rPr>
          <w:i/>
        </w:rPr>
        <w:t xml:space="preserve">R. mucosa </w:t>
      </w:r>
      <w:r w:rsidRPr="00887A4B">
        <w:t xml:space="preserve">is mostly a human </w:t>
      </w:r>
      <w:r>
        <w:t>organism</w:t>
      </w:r>
      <w:r w:rsidRPr="00887A4B">
        <w:t xml:space="preserve"> and is not normally found in zebrafish, most animals including fish are colonised </w:t>
      </w:r>
      <w:r>
        <w:t xml:space="preserve">with </w:t>
      </w:r>
      <w:r w:rsidRPr="00887A4B">
        <w:rPr>
          <w:i/>
        </w:rPr>
        <w:t xml:space="preserve">E. coli, </w:t>
      </w:r>
      <w:r w:rsidRPr="00887A4B">
        <w:t>a common human gastrointestinal commensal</w:t>
      </w:r>
      <w:r w:rsidRPr="00887A4B">
        <w:rPr>
          <w:i/>
        </w:rPr>
        <w:t xml:space="preserve"> </w:t>
      </w:r>
      <w:r w:rsidRPr="00887A4B">
        <w:t>and arc</w:t>
      </w:r>
      <w:r>
        <w:t xml:space="preserve">hetypical </w:t>
      </w:r>
      <w:r w:rsidR="00AE6915" w:rsidRPr="00AE6915">
        <w:t>Gram-</w:t>
      </w:r>
      <w:r>
        <w:t>negative bacterium</w:t>
      </w:r>
      <w:r w:rsidRPr="00887A4B">
        <w:t xml:space="preserve"> </w:t>
      </w:r>
      <w:r w:rsidRPr="00887A4B">
        <w:rPr>
          <w:i/>
        </w:rPr>
        <w:fldChar w:fldCharType="begin" w:fldLock="1"/>
      </w:r>
      <w:r w:rsidR="00B145F9">
        <w:rPr>
          <w:i/>
        </w:rPr>
        <w:instrText>ADDIN CSL_CITATION { "citationItems" : [ { "id" : "ITEM-1", "itemData" : { "ISSN" : "00219193", "PMID" : "13955523", "author" : [ { "dropping-particle" : "", "family" : "Huggins", "given" : "C.", "non-dropping-particle" : "", "parse-names" : false, "suffix" : "" }, { "dropping-particle" : "V.", "family" : "Rast", "given" : "H.", "non-dropping-particle" : "", "parse-names" : false, "suffix" : "" } ], "container-title" : "Journal of bacteriology", "id" : "ITEM-1", "issued" : { "date-parts" : [ [ "1963" ] ] }, "page" : "489-490", "title" : "Incidence of coliform bacteria in the intestinal tract of Gambusia affinis holbrooki (Girard) and in their habitat water.", "type" : "article-journal", "volume" : "85" }, "uris" : [ "http://www.mendeley.com/documents/?uuid=73a53bf5-0bf4-33b2-a999-301806b5e1cf" ] }, { "id" : "ITEM-2", "itemData" : { "DOI" : "10.1371/journal.pbio", "abstract" : "Almost immediately after a human being is born, so too is a new microbial ecosystem, one that resides in that person's gastrointestinal tract. Although it is a universal and integral part of human biology, the temporal progression of this process, the sources of the microbes that make up the ecosystem, how and why it varies from one infant to another, and how the composition of this ecosystem influences human physiology, development, and disease are still poorly understood. As a step toward systematically investigating these questions, we designed a microarray to detect and quantitate the small subunit ribosomal RNA (SSU rRNA) gene sequences of most currently recognized species and taxonomic groups of bacteria. We used this microarray, along with sequencing of cloned libraries of PCR-amplified SSU rDNA, to profile the microbial communities in an average of 26 stool samples each from 14 healthy, full-term human infants, including a pair of dizygotic twins, beginning with the first stool after birth and continuing at defined intervals throughout the first year of life. To investigate possible origins of the infant microbiota, we also profiled vaginal and milk samples from most of the mothers, and stool samples from all of the mothers, most of the fathers, and two siblings. The composition and temporal patterns of the microbial communities varied widely from baby to baby. Despite considerable temporal variation, the distinct features of each baby's microbial community were recognizable for intervals of weeks to months. The strikingly parallel temporal patterns of the twins suggested that incidental environmental exposures play a major role in determining the distinctive characteristics of the microbial community in each baby. By the end of the first year of life, the idiosyncratic microbial ecosystems in each baby, although still distinct, had converged toward a profile characteristic of the adult gastrointestinal tract.", "author" : [ { "dropping-particle" : "", "family" : "Palmer", "given" : "Chana", "non-dropping-particle" : "", "parse-names" : false, "suffix" : "" }, { "dropping-particle" : "", "family" : "Bik", "given" : "Elisabeth M", "non-dropping-particle" : "", "parse-names" : false, "suffix" : "" }, { "dropping-particle" : "", "family" : "Digiulio", "given" : "Daniel B", "non-dropping-particle" : "", "parse-names" : false, "suffix" : "" }, { "dropping-particle" : "", "family" : "Relman", "given" : "David A", "non-dropping-particle" : "", "parse-names" : false, "suffix" : "" }, { "dropping-particle" : "", "family" : "Brown", "given" : "Patrick O", "non-dropping-particle" : "", "parse-names" : false, "suffix" : "" } ], "container-title" : "PLoS Biol", "id" : "ITEM-2", "issue" : "7", "issued" : { "date-parts" : [ [ "2007" ] ] }, "title" : "Development of the Human Infant Intestinal Microbiota", "type" : "article-journal", "volume" : "5" }, "uris" : [ "http://www.mendeley.com/documents/?uuid=5976923c-00f1-3e01-8b48-ff6f4aadc58c" ] } ], "mendeley" : { "formattedCitation" : "(Huggins and Rast, 1963; Palmer &lt;i&gt;et al.&lt;/i&gt;, 2007)", "plainTextFormattedCitation" : "(Huggins and Rast, 1963; Palmer et al., 2007)", "previouslyFormattedCitation" : "(Huggins and Rast, 1963; Palmer &lt;i&gt;et al.&lt;/i&gt;, 2007)" }, "properties" : {  }, "schema" : "https://github.com/citation-style-language/schema/raw/master/csl-citation.json" }</w:instrText>
      </w:r>
      <w:r w:rsidRPr="00887A4B">
        <w:rPr>
          <w:i/>
        </w:rPr>
        <w:fldChar w:fldCharType="separate"/>
      </w:r>
      <w:r w:rsidR="00F71621" w:rsidRPr="00F71621">
        <w:rPr>
          <w:noProof/>
        </w:rPr>
        <w:t xml:space="preserve">(Huggins and Rast, 1963; Palmer </w:t>
      </w:r>
      <w:r w:rsidR="00F71621" w:rsidRPr="00F71621">
        <w:rPr>
          <w:i/>
          <w:noProof/>
        </w:rPr>
        <w:t>et al.</w:t>
      </w:r>
      <w:r w:rsidR="00F71621" w:rsidRPr="00F71621">
        <w:rPr>
          <w:noProof/>
        </w:rPr>
        <w:t>, 2007)</w:t>
      </w:r>
      <w:r w:rsidRPr="00887A4B">
        <w:rPr>
          <w:i/>
        </w:rPr>
        <w:fldChar w:fldCharType="end"/>
      </w:r>
      <w:r w:rsidRPr="00887A4B">
        <w:rPr>
          <w:i/>
        </w:rPr>
        <w:t xml:space="preserve">. </w:t>
      </w:r>
      <w:r w:rsidRPr="00887A4B">
        <w:t xml:space="preserve">Interestingly, some studies have shown that </w:t>
      </w:r>
      <w:r w:rsidRPr="00887A4B">
        <w:rPr>
          <w:i/>
        </w:rPr>
        <w:t>in-vitro</w:t>
      </w:r>
      <w:r w:rsidRPr="00887A4B">
        <w:t xml:space="preserve"> there is a reduced uptake of </w:t>
      </w:r>
      <w:r w:rsidRPr="00887A4B">
        <w:rPr>
          <w:i/>
        </w:rPr>
        <w:t xml:space="preserve">E. coli </w:t>
      </w:r>
      <w:r w:rsidRPr="00887A4B">
        <w:t xml:space="preserve">by human granulocytes in the presence of </w:t>
      </w:r>
      <w:r w:rsidR="00F45958" w:rsidRPr="00F45958">
        <w:rPr>
          <w:i/>
          <w:iCs/>
        </w:rPr>
        <w:t>S. aureus</w:t>
      </w:r>
      <w:r w:rsidR="00AB3CB7">
        <w:rPr>
          <w:i/>
          <w:iCs/>
        </w:rPr>
        <w:t>,</w:t>
      </w:r>
      <w:r w:rsidRPr="00887A4B">
        <w:rPr>
          <w:i/>
        </w:rPr>
        <w:t xml:space="preserve"> </w:t>
      </w:r>
      <w:r w:rsidRPr="00887A4B">
        <w:t xml:space="preserve">due to opsonin depletion in the serum, moreover, granulocytes that had already ingested </w:t>
      </w:r>
      <w:r w:rsidR="00F45958" w:rsidRPr="00F45958">
        <w:rPr>
          <w:i/>
          <w:iCs/>
        </w:rPr>
        <w:t>S. aureus</w:t>
      </w:r>
      <w:r w:rsidR="0073580A" w:rsidRPr="0073580A">
        <w:rPr>
          <w:i/>
          <w:iCs/>
        </w:rPr>
        <w:t xml:space="preserve"> </w:t>
      </w:r>
      <w:r>
        <w:t>showed a reduced ability for</w:t>
      </w:r>
      <w:r w:rsidRPr="00887A4B">
        <w:t xml:space="preserve"> </w:t>
      </w:r>
      <w:r w:rsidRPr="00887A4B">
        <w:rPr>
          <w:i/>
        </w:rPr>
        <w:t xml:space="preserve">E. coli </w:t>
      </w:r>
      <w:r w:rsidRPr="00887A4B">
        <w:t xml:space="preserve">phagocytosis and intracellular killing </w:t>
      </w:r>
      <w:r w:rsidRPr="00887A4B">
        <w:fldChar w:fldCharType="begin" w:fldLock="1"/>
      </w:r>
      <w:r w:rsidR="00B145F9">
        <w:instrText>ADDIN CSL_CITATION { "citationItems" : [ { "id" : "ITEM-1", "itemData" : { "ISSN" : "00199567", "PMID" : "3891626", "abstract" : "The ingestion of Escherichia coli by human granulocytes in vitro was reduced in the presence of Bacteroides fragilis or Staphylococcus aureus. This reduction of ingestion proved to be mainly attributable to the absence of opsonization of E. coli, which was due to complement consumption by B. fragilis and S. aureus. The intracellular killing of E. coli was decreased in the presence of B. fragilis and S. aureus because of consumption of complement components required for extracellular stimulation of granulocytes to kill intracellular bacteria. Decreased intracellular killing of E. coli by granulocytes containing either B. fragilis or S. aureus is due to the limited killing capacity of granulocytes. These interactions between E. coli and B. fragilis or S. aureus found for phagocytosis and intracellular killing were also observed in in vivo studies: in an experimental thigh lesion infection in mice, E. coli showed stronger proliferation after coinoculation with B. fragilis or with S. aureus than after injection of E. coli alone. These in vitro and in vivo findings indicate that bacterial interactions, not only between aerobic and anaerobic bacteria but also between two species of aerobic microorganisms, compete for host defense mechanisms (i.e., opsonization, phagocytosis, and intracellular killing).", "author" : [ { "dropping-particle" : "", "family" : "Dijkmans", "given" : "Ben A C", "non-dropping-particle" : "", "parse-names" : false, "suffix" : "" }, { "dropping-particle" : "", "family" : "Leijh", "given" : "Peter C J", "non-dropping-particle" : "", "parse-names" : false, "suffix" : "" }, { "dropping-particle" : "", "family" : "Braat", "given" : "Armando G P", "non-dropping-particle" : "", "parse-names" : false, "suffix" : "" }, { "dropping-particle" : "", "family" : "Furth", "given" : "R.", "non-dropping-particle" : "Van", "parse-names" : false, "suffix" : "" } ], "container-title" : "Infection and Immunity", "id" : "ITEM-1", "issue" : "1", "issued" : { "date-parts" : [ [ "1985" ] ] }, "page" : "219-224", "title" : "Effect of bacterial competition on the opsonization, phagocytosis, and intracellular killing of microorganisms by granulocytes", "type" : "article-journal", "volume" : "49" }, "uris" : [ "http://www.mendeley.com/documents/?uuid=0c63ca43-d73e-3b1d-a9ef-ccc7b5d7b345" ] } ], "mendeley" : { "formattedCitation" : "(Dijkmans &lt;i&gt;et al.&lt;/i&gt;, 1985)", "plainTextFormattedCitation" : "(Dijkmans et al., 1985)", "previouslyFormattedCitation" : "(Dijkmans &lt;i&gt;et al.&lt;/i&gt;, 1985)" }, "properties" : {  }, "schema" : "https://github.com/citation-style-language/schema/raw/master/csl-citation.json" }</w:instrText>
      </w:r>
      <w:r w:rsidRPr="00887A4B">
        <w:fldChar w:fldCharType="separate"/>
      </w:r>
      <w:r w:rsidR="00F71621" w:rsidRPr="00F71621">
        <w:rPr>
          <w:noProof/>
        </w:rPr>
        <w:t xml:space="preserve">(Dijkmans </w:t>
      </w:r>
      <w:r w:rsidR="00F71621" w:rsidRPr="00F71621">
        <w:rPr>
          <w:i/>
          <w:noProof/>
        </w:rPr>
        <w:t>et al.</w:t>
      </w:r>
      <w:r w:rsidR="00F71621" w:rsidRPr="00F71621">
        <w:rPr>
          <w:noProof/>
        </w:rPr>
        <w:t>, 1985)</w:t>
      </w:r>
      <w:r w:rsidRPr="00887A4B">
        <w:fldChar w:fldCharType="end"/>
      </w:r>
      <w:r w:rsidRPr="00887A4B">
        <w:t xml:space="preserve">. What is more, the same study showed that </w:t>
      </w:r>
      <w:r w:rsidRPr="00887A4B">
        <w:rPr>
          <w:i/>
        </w:rPr>
        <w:t xml:space="preserve">in-vivo </w:t>
      </w:r>
      <w:r w:rsidRPr="00887A4B">
        <w:t xml:space="preserve">recovered </w:t>
      </w:r>
      <w:r w:rsidRPr="00887A4B">
        <w:rPr>
          <w:i/>
        </w:rPr>
        <w:t xml:space="preserve">E. coli </w:t>
      </w:r>
      <w:r w:rsidRPr="00887A4B">
        <w:t>numbers</w:t>
      </w:r>
      <w:r w:rsidRPr="00887A4B">
        <w:rPr>
          <w:i/>
        </w:rPr>
        <w:t xml:space="preserve"> </w:t>
      </w:r>
      <w:r w:rsidRPr="00887A4B">
        <w:t xml:space="preserve">were greater when co-injected with </w:t>
      </w:r>
      <w:r w:rsidR="00F45958" w:rsidRPr="00F45958">
        <w:rPr>
          <w:i/>
          <w:iCs/>
        </w:rPr>
        <w:t>S. aureus</w:t>
      </w:r>
      <w:r w:rsidR="0073580A" w:rsidRPr="0073580A">
        <w:rPr>
          <w:i/>
          <w:iCs/>
        </w:rPr>
        <w:t xml:space="preserve"> </w:t>
      </w:r>
      <w:r w:rsidRPr="00887A4B">
        <w:t xml:space="preserve">into the mouse thigh muscle. This is in agreement with other studies claiming that the killing of </w:t>
      </w:r>
      <w:r w:rsidR="00AE6915" w:rsidRPr="00AE6915">
        <w:t>Gram-</w:t>
      </w:r>
      <w:r w:rsidRPr="00887A4B">
        <w:t xml:space="preserve">negative organisms by immune cells is decreased in the presence of </w:t>
      </w:r>
      <w:r w:rsidR="00F45958" w:rsidRPr="00F45958">
        <w:rPr>
          <w:i/>
          <w:iCs/>
        </w:rPr>
        <w:t>S. aureus</w:t>
      </w:r>
      <w:r w:rsidR="0073580A" w:rsidRPr="0073580A">
        <w:rPr>
          <w:i/>
          <w:iCs/>
        </w:rPr>
        <w:t xml:space="preserve"> </w:t>
      </w:r>
      <w:r w:rsidRPr="00887A4B">
        <w:rPr>
          <w:i/>
        </w:rPr>
        <w:fldChar w:fldCharType="begin" w:fldLock="1"/>
      </w:r>
      <w:r w:rsidR="00B145F9">
        <w:rPr>
          <w:i/>
        </w:rPr>
        <w:instrText>ADDIN CSL_CITATION { "citationItems" : [ { "id" : "ITEM-1", "itemData" : { "DOI" : "10.1093/jac/12.suppl_C.51", "ISSN" : "0305-7453", "abstract" : "Bacteroides fragilis plays a key role in the pathogenesis of anaerobic infections and is often found mixed with aerobic organisms. We explored the interactions of this organism with phagocytes in an attempt to discern additional information about its virulence factors. We confirm an earlier report that killing of aerobic organisms by polymorphonuclear leukocytes (PMN) is decreased in the presence of high numbers of Bact. fragilis but this effect could also be demonstrated with Bact. distasonis or Staphylococcus aureus. Our data support the concept that this phenomenon may be due to competition for opsonins. Virulence of Bact. fragilis has been associated with a polysaccharide capsule. We were unable to demonstrate any deleterious effect of the purified capsular polysaccharide of Bact. fragilis on phagocytosis, killing, or chemotaxis by PMN. We were not able to demonstrate any effect of subinhibitory levels of clindamycin on the interactions of neutrophils and Bact. fragilis.", "author" : [ { "dropping-particle" : "", "family" : "Wade", "given" : "Barbara H", "non-dropping-particle" : "", "parse-names" : false, "suffix" : "" }, { "dropping-particle" : "", "family" : "Kasper", "given" : "D. L.", "non-dropping-particle" : "", "parse-names" : false, "suffix" : "" }, { "dropping-particle" : "", "family" : "Mandell", "given" : "G. L.", "non-dropping-particle" : "", "parse-names" : false, "suffix" : "" } ], "container-title" : "Journal of Antimicrobial Chemotherapy", "id" : "ITEM-1", "issue" : "suppl C", "issued" : { "date-parts" : [ [ "1983" ] ] }, "page" : "51-62", "title" : "Interactions of Bacteroides fragilis and phagocytes: studies with whole organisms, purified capsular polysaccharide and clindamycin-treated bacteria", "type" : "article-journal", "volume" : "12" }, "uris" : [ "http://www.mendeley.com/documents/?uuid=ed8d293c-a07c-30ad-80e4-2c494e9ad728" ] } ], "mendeley" : { "formattedCitation" : "(Wade, Kasper and Mandell, 1983)", "plainTextFormattedCitation" : "(Wade, Kasper and Mandell, 1983)", "previouslyFormattedCitation" : "(Wade, Kasper and Mandell, 1983)" }, "properties" : {  }, "schema" : "https://github.com/citation-style-language/schema/raw/master/csl-citation.json" }</w:instrText>
      </w:r>
      <w:r w:rsidRPr="00887A4B">
        <w:rPr>
          <w:i/>
        </w:rPr>
        <w:fldChar w:fldCharType="separate"/>
      </w:r>
      <w:r w:rsidR="00F71621" w:rsidRPr="00F71621">
        <w:rPr>
          <w:noProof/>
        </w:rPr>
        <w:t>(Wade, Kasper and Mandell, 1983)</w:t>
      </w:r>
      <w:r w:rsidRPr="00887A4B">
        <w:rPr>
          <w:i/>
        </w:rPr>
        <w:fldChar w:fldCharType="end"/>
      </w:r>
      <w:r w:rsidRPr="00887A4B">
        <w:rPr>
          <w:i/>
        </w:rPr>
        <w:t>.</w:t>
      </w:r>
    </w:p>
    <w:p w14:paraId="11422540" w14:textId="77777777" w:rsidR="001A0AF5" w:rsidRPr="00887A4B" w:rsidRDefault="001A0AF5" w:rsidP="001A0AF5">
      <w:pPr>
        <w:rPr>
          <w:i/>
        </w:rPr>
      </w:pPr>
    </w:p>
    <w:p w14:paraId="319BCACA" w14:textId="344C6D9B" w:rsidR="001A0AF5" w:rsidRPr="00887A4B" w:rsidRDefault="001A0AF5" w:rsidP="001A0AF5">
      <w:r w:rsidRPr="00887A4B">
        <w:rPr>
          <w:i/>
        </w:rPr>
        <w:t xml:space="preserve">S. epidermidis, </w:t>
      </w:r>
      <w:r w:rsidRPr="00887A4B">
        <w:t xml:space="preserve">though closely related to </w:t>
      </w:r>
      <w:r w:rsidR="00F45958" w:rsidRPr="00F45958">
        <w:rPr>
          <w:i/>
          <w:iCs/>
        </w:rPr>
        <w:t>S. aureus</w:t>
      </w:r>
      <w:r w:rsidR="00AB3CB7">
        <w:rPr>
          <w:i/>
          <w:iCs/>
        </w:rPr>
        <w:t>,</w:t>
      </w:r>
      <w:r w:rsidRPr="00887A4B">
        <w:rPr>
          <w:i/>
        </w:rPr>
        <w:t xml:space="preserve"> </w:t>
      </w:r>
      <w:r w:rsidRPr="00887A4B">
        <w:t>is mostly a harm</w:t>
      </w:r>
      <w:r>
        <w:t>less skin commensal</w:t>
      </w:r>
      <w:r w:rsidRPr="00887A4B">
        <w:t xml:space="preserve">, with some work even suggesting it having pro-biotic properties as it interferes with </w:t>
      </w:r>
      <w:r w:rsidR="00F45958" w:rsidRPr="00F45958">
        <w:rPr>
          <w:i/>
          <w:iCs/>
        </w:rPr>
        <w:t>S. aureus</w:t>
      </w:r>
      <w:r w:rsidR="0073580A" w:rsidRPr="0073580A">
        <w:rPr>
          <w:i/>
          <w:iCs/>
        </w:rPr>
        <w:t xml:space="preserve"> </w:t>
      </w:r>
      <w:r w:rsidRPr="00887A4B">
        <w:t xml:space="preserve">colonization on the skin </w:t>
      </w:r>
      <w:r w:rsidRPr="00887A4B">
        <w:fldChar w:fldCharType="begin" w:fldLock="1"/>
      </w:r>
      <w:r w:rsidR="00B145F9">
        <w:instrText>ADDIN CSL_CITATION { "citationItems" : [ { "id" : "ITEM-1", "itemData" : { "DOI" : "10.1093/jac/30.6.791", "ISSN" : "03057453", "PMID" : "1289353", "abstract" : "Cell culture methods that allow culture of Staphylococcus epidermidis biofilms at controlled growth rates were used to examine susceptibility to ciprofloxacin. Changes in biofilm susceptibility, dependent upon growth rate, were compared with those for suspended populations grown in chemostat, and also for newly-formed daughter cells shed from the biofilm during its growth and development. Susceptibility increased for intact and resuspended biofilms, and also for planktonic cultures, with increases in growth rate. The dependence of susceptibility upon growth rate was greatest for slow growing cells (mu, 0.01-0.15/h). At any particular growth rate, biofilms appeared more susceptible than their planktonic counterparts. Newly-formed daughter cells were relatively tolerant to ciprofloxacin at all rates of growth. Lack of growth rate dependency for the newly-formed cells suggested a role for the cell-division cycle in determining resistance. This was confirmed by examining the susceptibility of S. epidermidis throughout batch cultures with cell division synchronized. Perfusion of various steady-state biofilms with ciprofloxacin demonstrated killing of the adherent population even at much reduced rates of growth.", "author" : [ { "dropping-particle" : "", "family" : "Duguid", "given" : "I. G.", "non-dropping-particle" : "", "parse-names" : false, "suffix" : "" }, { "dropping-particle" : "", "family" : "Evans", "given" : "E.", "non-dropping-particle" : "", "parse-names" : false, "suffix" : "" }, { "dropping-particle" : "", "family" : "Brown", "given" : "M R W", "non-dropping-particle" : "", "parse-names" : false, "suffix" : "" }, { "dropping-particle" : "", "family" : "Gilbert", "given" : "P", "non-dropping-particle" : "", "parse-names" : false, "suffix" : "" } ], "container-title" : "Journal of Antimicrobial Chemotherapy", "id" : "ITEM-1", "issue" : "6", "issued" : { "date-parts" : [ [ "1992" ] ] }, "page" : "791-802", "title" : "Growth-rate-independent killing by ciprofloxacin of biofilm-derived staphylococcus epidermidis evidence for cell-cycle dependency", "type" : "article-journal", "volume" : "30" }, "uris" : [ "http://www.mendeley.com/documents/?uuid=914730b3-a979-3155-9a5d-f854b6bfd6a8" ] } ], "mendeley" : { "formattedCitation" : "(Duguid &lt;i&gt;et al.&lt;/i&gt;, 1992)", "plainTextFormattedCitation" : "(Duguid et al., 1992)", "previouslyFormattedCitation" : "(Duguid &lt;i&gt;et al.&lt;/i&gt;, 1992)" }, "properties" : {  }, "schema" : "https://github.com/citation-style-language/schema/raw/master/csl-citation.json" }</w:instrText>
      </w:r>
      <w:r w:rsidRPr="00887A4B">
        <w:fldChar w:fldCharType="separate"/>
      </w:r>
      <w:r w:rsidR="00F71621" w:rsidRPr="00F71621">
        <w:rPr>
          <w:noProof/>
        </w:rPr>
        <w:t xml:space="preserve">(Duguid </w:t>
      </w:r>
      <w:r w:rsidR="00F71621" w:rsidRPr="00F71621">
        <w:rPr>
          <w:i/>
          <w:noProof/>
        </w:rPr>
        <w:t>et al.</w:t>
      </w:r>
      <w:r w:rsidR="00F71621" w:rsidRPr="00F71621">
        <w:rPr>
          <w:noProof/>
        </w:rPr>
        <w:t>, 1992)</w:t>
      </w:r>
      <w:r w:rsidRPr="00887A4B">
        <w:fldChar w:fldCharType="end"/>
      </w:r>
      <w:r w:rsidRPr="00887A4B">
        <w:t xml:space="preserve">. However, there are now numerous studies pointing to the fact that </w:t>
      </w:r>
      <w:r w:rsidRPr="00887A4B">
        <w:rPr>
          <w:i/>
        </w:rPr>
        <w:t xml:space="preserve">S. epidermidis </w:t>
      </w:r>
      <w:r w:rsidRPr="00887A4B">
        <w:t xml:space="preserve">causes a great number of infections, in particular those associated with inserted medical devices </w:t>
      </w:r>
      <w:r w:rsidRPr="00887A4B">
        <w:fldChar w:fldCharType="begin" w:fldLock="1"/>
      </w:r>
      <w:r w:rsidR="00B145F9">
        <w:instrText>ADDIN CSL_CITATION { "citationItems" : [ { "id" : "ITEM-1", "itemData" : { "abstract" : "Careful follow up for local and regional recurrence is, then, worth while and indeed mandatory in patients treated by conservative measures, since the high local recurrence rate associated with these procedures may still be amenable to radical local treatment. Local recurrence in an irradiated breast and axillary recurrence after mastectomy may be difficult to detect at an early stage and can progress to extensive disease within a year, so follow up by an experienced consultant at perhaps four monthly intervals is indicated-and must continue indefinitely, putting a heavy load at senior level on to the hospital clinic. There is little reason for follow up to detect distant metastases or local or regional recurrence in patients who have been treated by radical local measures, though a note of caution is required in using a term such as radical surgery. The 7-8% local recurrence which should be achieved with Patey or Halsted mastectomy requires conviction and close attention to technique. These operations have been associated with 10 year local recurrence rates ranging from 613% for all stages I and II cases'\" to 36% for stage II cases.\" The balance is finally tipped, however, by the strong case for following up all patients to detect contralateral cancer. Clearly any policy will depend on the patients, their initial treatment, and circumstances, but we believe follow up in hospital seems inevitable. Patients who have had careful \"radical\" local treatment (such as radical mastectomy, formal Patey mastectomy, or simple mastectomy and radical radiotherapy) need only a \"screening\" type of follow up to detect contralateral cancer. The interval between breast screening is controversial, but our policy is to see patients annually for physical breast examination with mammo-graphy of the contralateral breast every two years. Patients are taught self examination and are advised to report any intercurrent abnormality to their general practitioner. Local recurrence after mastectomy is usually recurrence in the flap and is easily detected by the patient. The general practitioner is able to arrange an early appointment in the breast clinic if he thinks it necessary. Our hope in the long term is that effective systemic treatment will make the problem of local recurrence an historic one, but from our current perspective this still looks a very distant prospect.", "author" : [ { "dropping-particle" : "", "family" : "Davies", "given" : "A J", "non-dropping-particle" : "", "parse-names" : false, "suffix" : "" } ], "container-title" : "British medical journal", "id" : "ITEM-1", "issue" : "April", "issued" : { "date-parts" : [ [ "1985" ] ] }, "page" : "1984-1985", "title" : "Coagulase negative staphylococcal infections", "type" : "article-journal", "volume" : "290" }, "uris" : [ "http://www.mendeley.com/documents/?uuid=5a5dcfc5-ddef-3cca-85d3-719189ab6a7a" ] }, { "id" : "ITEM-2", "itemData" : { "DOI" : "10.1016/S1286-4579(02)01563-0", "ISBN" : "1406363928", "ISSN" : "12864579", "PMID" : "11932199", "abstract" : "The opportunistic human pathogen Staphylococcus epidermidis has become the most important cause of nosocomial infections in recent years. Its pathogenicity is mainly due to the ability to form biofilms on indwelling medical devices. In a biofilm, S. epidermidis is protected against attacks from the immune system and against antibiotic treatment, making S. epidermidis infections difficult to eradicate. \u00a9 2002 \u00c9ditions scientifiques et m\u00e9dicales Elsevier SAS. All rights reserved.", "author" : [ { "dropping-particle" : "", "family" : "Vuong", "given" : "Cuong", "non-dropping-particle" : "", "parse-names" : false, "suffix" : "" }, { "dropping-particle" : "", "family" : "Otto", "given" : "Michael", "non-dropping-particle" : "", "parse-names" : false, "suffix" : "" } ], "container-title" : "Microbes and Infection", "id" : "ITEM-2", "issue" : "4", "issued" : { "date-parts" : [ [ "2002" ] ] }, "page" : "481-489", "title" : "Staphylococcus epidermidis infections", "type" : "article-journal", "volume" : "4" }, "uris" : [ "http://www.mendeley.com/documents/?uuid=de8e5d5d-47d3-313e-b6e3-a52578d7ec79" ] } ], "mendeley" : { "formattedCitation" : "(Davies, 1985; Vuong and Otto, 2002)", "plainTextFormattedCitation" : "(Davies, 1985; Vuong and Otto, 2002)", "previouslyFormattedCitation" : "(Davies, 1985; Vuong and Otto, 2002)" }, "properties" : {  }, "schema" : "https://github.com/citation-style-language/schema/raw/master/csl-citation.json" }</w:instrText>
      </w:r>
      <w:r w:rsidRPr="00887A4B">
        <w:fldChar w:fldCharType="separate"/>
      </w:r>
      <w:r w:rsidR="00F71621" w:rsidRPr="00F71621">
        <w:rPr>
          <w:noProof/>
        </w:rPr>
        <w:t xml:space="preserve">(Davies, 1985; Vuong and Otto, </w:t>
      </w:r>
      <w:r w:rsidR="00F71621" w:rsidRPr="00F71621">
        <w:rPr>
          <w:noProof/>
        </w:rPr>
        <w:lastRenderedPageBreak/>
        <w:t>2002)</w:t>
      </w:r>
      <w:r w:rsidRPr="00887A4B">
        <w:fldChar w:fldCharType="end"/>
      </w:r>
      <w:r w:rsidRPr="00887A4B">
        <w:t xml:space="preserve">. Several studies have looked into the interactions between of </w:t>
      </w:r>
      <w:r w:rsidR="00F45958" w:rsidRPr="00F45958">
        <w:rPr>
          <w:i/>
          <w:iCs/>
        </w:rPr>
        <w:t>S. aureus</w:t>
      </w:r>
      <w:r w:rsidR="0073580A" w:rsidRPr="0073580A">
        <w:rPr>
          <w:i/>
          <w:iCs/>
        </w:rPr>
        <w:t xml:space="preserve"> </w:t>
      </w:r>
      <w:r w:rsidRPr="00887A4B">
        <w:t xml:space="preserve">and </w:t>
      </w:r>
      <w:r w:rsidRPr="00887A4B">
        <w:rPr>
          <w:i/>
        </w:rPr>
        <w:t xml:space="preserve">S. epidermidis </w:t>
      </w:r>
      <w:r w:rsidRPr="00887A4B">
        <w:t xml:space="preserve">as they occupy similar biological niches in the host, for example, in the nose </w:t>
      </w:r>
      <w:r w:rsidRPr="00887A4B">
        <w:rPr>
          <w:i/>
        </w:rPr>
        <w:t xml:space="preserve">S. epidermidis </w:t>
      </w:r>
      <w:r w:rsidRPr="00887A4B">
        <w:t xml:space="preserve">produces the </w:t>
      </w:r>
      <w:r>
        <w:rPr>
          <w:i/>
        </w:rPr>
        <w:t>Es</w:t>
      </w:r>
      <w:r w:rsidRPr="00887A4B">
        <w:rPr>
          <w:i/>
        </w:rPr>
        <w:t>p</w:t>
      </w:r>
      <w:r w:rsidRPr="00887A4B">
        <w:t xml:space="preserve"> protease, successfully inhibiting </w:t>
      </w:r>
      <w:r w:rsidR="00F45958" w:rsidRPr="00F45958">
        <w:rPr>
          <w:i/>
          <w:iCs/>
        </w:rPr>
        <w:t>S. aureus</w:t>
      </w:r>
      <w:r w:rsidR="0073580A" w:rsidRPr="0073580A">
        <w:rPr>
          <w:i/>
          <w:iCs/>
        </w:rPr>
        <w:t xml:space="preserve"> </w:t>
      </w:r>
      <w:r w:rsidRPr="00887A4B">
        <w:t xml:space="preserve">biofilm formation </w:t>
      </w:r>
      <w:r w:rsidRPr="00887A4B">
        <w:fldChar w:fldCharType="begin" w:fldLock="1"/>
      </w:r>
      <w:r w:rsidR="00B145F9">
        <w:instrText>ADDIN CSL_CITATION { "citationItems" : [ { "id" : "ITEM-1", "itemData" : { "DOI" : "10.1007/s10096-014-2197-5", "ISBN" : "1435-4373", "ISSN" : "14354373", "PMID" : "25079512", "abstract" : "Nasal colonisation with Staphylococcus aureus is a risk factor for developing nosocomial infections. It has been reported that S. epidermidis may produce a serine protease (Esp) inhibiting S. aureus biofilm formation and nasal colonisation. We aimed to analyse the correlation between S. aureus nasal and/or throat carriage and co-colonisation with S. epidermidis strains carrying esp, and the inhibitory effects of S. epidermidis culture supernatants on S. aureus biofilm formation and growth. We obtained 114 S. epidermidis isolates from the nose and 74 S. aureus from the nose and/or throat of healthy adolescents. S. aureus biofilm formation was analysed in a microtitre plate assay and the prevalence of ica, encoding biofilm formation, and esp was analysed with polymerase chain reaction (PCR). Inhibitory effects of S. epidermidis culture supernatants on S. aureus biofilm formation and growth was analysed in vitro. esp prevalence and expression was correlated with inhibitory effects. We detected biofilm formation in 45/74 (61 %) S. aureus strains. The ica operon was more prevalent in isolates colonising the nose (12/15; 80 %) versus isolates colonising the throat only (8/46; 17 %). Almost two-thirds of S. epidermidis culture supernatants displayed high (&gt;/=50 %) S. aureus biofilm inhibitory activity, without affecting growth. We found no correlation between the level of inhibitory activity and S. aureus colonisation. esp was ubiquitous in S. epidermidis, but esp expression did not correlate with biofilm inhibitory activity. S. epidermidis culture supernatants inhibit S. aureus biofilm formation, but do not affect bacterial growth. esp expression was not correlated with the inhibitory effects observed", "author" : [ { "dropping-particle" : "", "family" : "Fredheim", "given" : "E. G A", "non-dropping-particle" : "", "parse-names" : false, "suffix" : "" }, { "dropping-particle" : "", "family" : "Fleigstad", "given" : "T.", "non-dropping-particle" : "", "parse-names" : false, "suffix" : "" }, { "dropping-particle" : "", "family" : "Askarian", "given" : "F.", "non-dropping-particle" : "", "parse-names" : false, "suffix" : "" }, { "dropping-particle" : "", "family" : "Klingenberg", "given" : "C.", "non-dropping-particle" : "", "parse-names" : false, "suffix" : "" } ], "container-title" : "European Journal of Clinical Microbiology and Infectious Diseases", "id" : "ITEM-1", "issue" : "1", "issued" : { "date-parts" : [ [ "2014" ] ] }, "page" : "123-129", "title" : "Colonisation and interaction between S. epidermidis and S. aureus in the nose and throat of healthy adolescents", "type" : "article-journal", "volume" : "34" }, "uris" : [ "http://www.mendeley.com/documents/?uuid=581e0496-6ab2-3b89-b116-e34ee6af26ea" ] } ], "mendeley" : { "formattedCitation" : "(Fredheim &lt;i&gt;et al.&lt;/i&gt;, 2014)", "plainTextFormattedCitation" : "(Fredheim et al., 2014)", "previouslyFormattedCitation" : "(Fredheim &lt;i&gt;et al.&lt;/i&gt;, 2014)" }, "properties" : {  }, "schema" : "https://github.com/citation-style-language/schema/raw/master/csl-citation.json" }</w:instrText>
      </w:r>
      <w:r w:rsidRPr="00887A4B">
        <w:fldChar w:fldCharType="separate"/>
      </w:r>
      <w:r w:rsidR="00F71621" w:rsidRPr="00F71621">
        <w:rPr>
          <w:noProof/>
        </w:rPr>
        <w:t xml:space="preserve">(Fredheim </w:t>
      </w:r>
      <w:r w:rsidR="00F71621" w:rsidRPr="00F71621">
        <w:rPr>
          <w:i/>
          <w:noProof/>
        </w:rPr>
        <w:t>et al.</w:t>
      </w:r>
      <w:r w:rsidR="00F71621" w:rsidRPr="00F71621">
        <w:rPr>
          <w:noProof/>
        </w:rPr>
        <w:t>, 2014)</w:t>
      </w:r>
      <w:r w:rsidRPr="00887A4B">
        <w:fldChar w:fldCharType="end"/>
      </w:r>
      <w:r w:rsidRPr="00887A4B">
        <w:t xml:space="preserve">. However, no work to date has explored co-infection of these bacteria. </w:t>
      </w:r>
    </w:p>
    <w:p w14:paraId="40BF663F" w14:textId="77777777" w:rsidR="001A0AF5" w:rsidRPr="00887A4B" w:rsidRDefault="001A0AF5" w:rsidP="001A0AF5"/>
    <w:p w14:paraId="09C267F1" w14:textId="22D8F0DD" w:rsidR="001A0AF5" w:rsidRPr="00887A4B" w:rsidRDefault="001A0AF5" w:rsidP="001A0AF5">
      <w:r w:rsidRPr="00887A4B">
        <w:rPr>
          <w:i/>
        </w:rPr>
        <w:t xml:space="preserve">M. luteus </w:t>
      </w:r>
      <w:r w:rsidRPr="00887A4B">
        <w:t xml:space="preserve">is considered to be a commensal primarily occupying human skin, however It has also been isolated from water and soil </w:t>
      </w:r>
      <w:r w:rsidRPr="00887A4B">
        <w:fldChar w:fldCharType="begin" w:fldLock="1"/>
      </w:r>
      <w:r w:rsidR="00B145F9">
        <w:instrText>ADDIN CSL_CITATION { "citationItems" : [ { "id" : "ITEM-1", "itemData" : { "DOI" : "10.1007/978-1-4757-2191-1", "ISBN" : "978-1-4757-2191-1", "author" : [ { "dropping-particle" : "", "family" : "Kocur M", "given" : "", "non-dropping-particle" : "", "parse-names" : false, "suffix" : "" }, { "dropping-particle" : "", "family" : "Kloos W E", "given" : "", "non-dropping-particle" : "", "parse-names" : false, "suffix" : "" }, { "dropping-particle" : "", "family" : "Schleifer K-H", "given" : "", "non-dropping-particle" : "", "parse-names" : false, "suffix" : "" } ], "container-title" : "The Prokaryotes", "edition" : "2", "editor" : [ { "dropping-particle" : "", "family" : "Balows A", "given" : "", "non-dropping-particle" : "", "parse-names" : false, "suffix" : "" }, { "dropping-particle" : "", "family" : "Truper H G", "given" : "", "non-dropping-particle" : "", "parse-names" : false, "suffix" : "" }, { "dropping-particle" : "", "family" : "Dworkin M", "given" : "", "non-dropping-particle" : "", "parse-names" : false, "suffix" : "" }, { "dropping-particle" : "", "family" : "Harder W", "given" : "", "non-dropping-particle" : "", "parse-names" : false, "suffix" : "" }, { "dropping-particle" : "", "family" : "Schleifer K-H", "given" : "", "non-dropping-particle" : "", "parse-names" : false, "suffix" : "" } ], "id" : "ITEM-1", "issued" : { "date-parts" : [ [ "1992" ] ] }, "page" : "1300-1311", "publisher" : "New York, N.Y: Springer Verlag", "title" : "The genus Micrococcus", "type" : "article-journal" }, "uris" : [ "http://www.mendeley.com/documents/?uuid=05e1269f-8316-3cf5-8daf-ff6edd3b3c99" ] } ], "mendeley" : { "formattedCitation" : "(Kocur M, Kloos W E and Schleifer K-H, 1992)", "plainTextFormattedCitation" : "(Kocur M, Kloos W E and Schleifer K-H, 1992)", "previouslyFormattedCitation" : "(Kocur M, Kloos W E and Schleifer K-H, 1992)" }, "properties" : {  }, "schema" : "https://github.com/citation-style-language/schema/raw/master/csl-citation.json" }</w:instrText>
      </w:r>
      <w:r w:rsidRPr="00887A4B">
        <w:fldChar w:fldCharType="separate"/>
      </w:r>
      <w:r w:rsidR="00F71621" w:rsidRPr="00F71621">
        <w:rPr>
          <w:noProof/>
        </w:rPr>
        <w:t>(Kocur M, Kloos W E and Schleifer K-H, 1992)</w:t>
      </w:r>
      <w:r w:rsidRPr="00887A4B">
        <w:fldChar w:fldCharType="end"/>
      </w:r>
      <w:r w:rsidRPr="00887A4B">
        <w:t xml:space="preserve">. There is little evidence to suggest that </w:t>
      </w:r>
      <w:r w:rsidRPr="00887A4B">
        <w:rPr>
          <w:i/>
        </w:rPr>
        <w:t>M. luteus</w:t>
      </w:r>
      <w:r w:rsidR="0073580A" w:rsidRPr="0073580A">
        <w:rPr>
          <w:i/>
          <w:iCs/>
        </w:rPr>
        <w:t xml:space="preserve"> </w:t>
      </w:r>
      <w:r w:rsidRPr="00887A4B">
        <w:t xml:space="preserve">can cause infection, however there have been some cases demonstrating that this bacteria may be involved in meningitis </w:t>
      </w:r>
      <w:r w:rsidRPr="00887A4B">
        <w:fldChar w:fldCharType="begin" w:fldLock="1"/>
      </w:r>
      <w:r w:rsidR="00B145F9">
        <w:instrText>ADDIN CSL_CITATION { "citationItems" : [ { "id" : "ITEM-1", "itemData" : { "DOI" : "10.1007/BF01645439", "ISBN" : "0300-8126 (Print)\\r0300-8126", "ISSN" : "03008126", "PMID" : "4077270", "abstract" : "We are presenting a new case of meningitis due to the Micrococcus luteus species. This germ was isolated twice in eight days from the CSF of a 57-year old woman. The patient had a ventriculoperitoneal shunt implanted for hydrocephalus following a meningeal haemorrhage. Antibiotic therapy was efficient but the</w:instrText>
      </w:r>
      <w:r w:rsidR="00B145F9" w:rsidRPr="00EA20B7">
        <w:rPr>
          <w:lang w:val="it-IT"/>
        </w:rPr>
        <w:instrText xml:space="preserve"> patient died of a recurrent haemorrhage.", "author" : [ { "dropping-particle" : "", "family" : "Fosse", "given" : "T.", "non-dropping-particle" : "", "parse-names" : false, "suffix" : "" }, { "dropping-particle" : "", "family" : "Toga", "given" : "B.", "non-dropping-particle" : "", "parse-names" : false, "suffix" : "" }, { "dropping-particle" : "", "family" : "Peloux", "given" : "Y.", "non-dropping-particle" : "", "parse-names" : false, "suffix" : "" }, { "dropping-particle" : "", "family" : "Granthil", "given" : "C.", "non-dropping-particle" : "", "parse-names" : false, "suffix" : "" }, { "dropping-particle" : "", "family" : "Bertrando", "given" : "J.", "non-dropping-particle" : "", "parse-names" : false, "suffix" : "" }, { "dropping-particle" : "", "family" : "Sethian", "given" : "M.", "non-dropping-par</w:instrText>
      </w:r>
      <w:r w:rsidR="00B145F9" w:rsidRPr="00236F57">
        <w:rPr>
          <w:lang w:val="it-IT"/>
        </w:rPr>
        <w:instrText>ticle" : "", "parse-names" : false, "suffix" : "" } ], "container-title" : "Infection", "id" : "ITEM-1", "issue" : "6", "issued" : { "date-parts" : [ [ "1985" ] ] }, "page" : "280-281", "title" : "Meningitis due to Micrococcus luteus", "type" : "article-journal", "volume" : "13" }, "uris" : [ "http://www.mendeley.com/documents/?uuid=c18a322a-ee01-3de1-b4f7-902faea6b79f" ] } ], "mendeley" : { "formattedCitation" : "(Fosse &lt;i&gt;et al.&lt;/i&gt;, 1985)", "plainTextFormattedCitation" : "(Fosse et al., 1985)", "previouslyFormattedCitation" : "(Fosse &lt;i&gt;et al.&lt;/i&gt;, 1985)" }, "properties" : {  }, "schema" : "https://github.com/citation-style-language/schema/raw/master/csl-citation.json" }</w:instrText>
      </w:r>
      <w:r w:rsidRPr="00887A4B">
        <w:fldChar w:fldCharType="separate"/>
      </w:r>
      <w:r w:rsidR="00F71621" w:rsidRPr="00236F57">
        <w:rPr>
          <w:noProof/>
          <w:lang w:val="it-IT"/>
        </w:rPr>
        <w:t xml:space="preserve">(Fosse </w:t>
      </w:r>
      <w:r w:rsidR="00F71621" w:rsidRPr="00236F57">
        <w:rPr>
          <w:i/>
          <w:noProof/>
          <w:lang w:val="it-IT"/>
        </w:rPr>
        <w:t>et al.</w:t>
      </w:r>
      <w:r w:rsidR="00F71621" w:rsidRPr="00236F57">
        <w:rPr>
          <w:noProof/>
          <w:lang w:val="it-IT"/>
        </w:rPr>
        <w:t>, 1985)</w:t>
      </w:r>
      <w:r w:rsidRPr="00887A4B">
        <w:fldChar w:fldCharType="end"/>
      </w:r>
      <w:r w:rsidRPr="00236F57">
        <w:rPr>
          <w:lang w:val="it-IT"/>
        </w:rPr>
        <w:t xml:space="preserve">, peritonitis </w:t>
      </w:r>
      <w:r w:rsidRPr="00887A4B">
        <w:fldChar w:fldCharType="begin" w:fldLock="1"/>
      </w:r>
      <w:r w:rsidR="00B145F9" w:rsidRPr="00236F57">
        <w:rPr>
          <w:lang w:val="it-IT"/>
        </w:rPr>
        <w:instrText>ADDIN CSL_CITATION { "citationItems" : [ { "id" : "ITEM-1", "itemData" : { "DOI" : "10.1007/s11255-012-0302-1", "ISBN" : "1573-2584 (Electronic)\\r0301-1623 (Linking)", "ISSN" : "03011623", "PMID" : "23054320", "abstract" : "Peritonitis is a major complication of peritoneal dialysis (PD) and remains the most common cause of PD failure. Micrococci are catalase-positive, coagulase-negative, and gram-positive cocci that are spherical, often found in tetrad, and belong to the family Micrococcaceae. Micrococcus species are commonly found in the environment, and it is now recognized that Micrococcus species can be opportunistic pathogens in immunocompromised patients. The only consistent predisposing factor for Micrococcus infection is an immunocompromised state. We report three cases of Micrococcus PD peritonitis. Improper practice of PD may have been the causative factor. Although Micrococcus species are low-virulence pathogens, infection could result in refractory peritonitis and subsequent PD failure. Intraperitoneal administration of vancomycin for at least 2 weeks is recommended for Micrococcus peritonitis.", "author" : [ { "dropping-particle" : "", "family" : "Kao", "given" : "Chih Chin", "non-dropping-particle" : "", "parse-names" : false, "suffix" : "" }, { "dropping-particle" : "", "family" : "Chiang", "given" : "Chih Kang", "non-dropping-particle" : "", "parse-names" : false, "suffix" : "" }, { "dropping-particle" : "", "family" : "Huang", "given" : "Jenq Wen", "non-dropping-particle" : "", "parse-names" : false, "suffix" : "" } ], "container-title" : "International Urology and Nephrology", "id" : "ITEM-1", "issue" : "1", "issued" : { "date-parts" : [ [ "2014" ] ] }, "page" : "261-264", "title" : "Micrococcus species-related peritonitis in patients receiving peritoneal dialysis", "type" : "article-journal", "volume" : "46" }, "uris" : [ "http://www.mendeley.com/documents/?uuid=db53a3c7-1724-3421-ab44-993f3a8def3e" ] } ], "mendeley" : { "formattedCitation" : "(Kao, Chiang and Huang, 2014)", "plainTextFormattedCitation" : "(Kao, Chiang and Huang, 2014)", "previouslyFormattedCitation" : "(Kao, Chiang and Huang, 2014)" }, "properties" : {  }, "schema" : "https://github.com/citation-style-language/schema/raw/master/csl-citation.json" }</w:instrText>
      </w:r>
      <w:r w:rsidRPr="00887A4B">
        <w:fldChar w:fldCharType="separate"/>
      </w:r>
      <w:r w:rsidR="00F71621" w:rsidRPr="00236F57">
        <w:rPr>
          <w:noProof/>
          <w:lang w:val="it-IT"/>
        </w:rPr>
        <w:t>(Kao, Chiang and Huang, 2014)</w:t>
      </w:r>
      <w:r w:rsidRPr="00887A4B">
        <w:fldChar w:fldCharType="end"/>
      </w:r>
      <w:r w:rsidRPr="00236F57">
        <w:rPr>
          <w:lang w:val="it-IT"/>
        </w:rPr>
        <w:t xml:space="preserve">, septic shock </w:t>
      </w:r>
      <w:r w:rsidRPr="00887A4B">
        <w:fldChar w:fldCharType="begin" w:fldLock="1"/>
      </w:r>
      <w:r w:rsidR="00B145F9" w:rsidRPr="00236F57">
        <w:rPr>
          <w:lang w:val="it-IT"/>
        </w:rPr>
        <w:instrText>ADDIN CSL_CITATION { "citationItems" : [ { "id" : "ITEM-1", "itemData" : { "abstract" : "Micrococcus luteus is considered a non-pathogenic sapro-phyte of human skin and eye. Disease in man caused by this organism is not recorded in medical literature. We present a case of septic shock cause by M luteus. The value of this report is to document the pathogenicity of coagulase-negative staphy-lococci in patients without valvular heart disease, surgically implanted artificial prosthetic devices, or polyethylene intrave-nous catheters. (Arch Intern Med 138:487-488, 1978) ~J\\/Ticrococcus luteus, formerly called, among a vast array 1VJ. of names, Sarcina lutea, is a Gram-positive, cata-lase-positive coccus of the family Micrococcaceae. This organism is usually considered to be a nonpathogenic saprophyte of human skin and eye. It can also be isolated from the stomach when hypoacidity and obstruction occur. We present a case in which the evidence for pathogenicity for M luteus appears certain. REPORT OF A CASE A 66-year-old man, with known carcinoma of the pancreas, was admitted to the hospital for evaluation of progressive jaundice. The patient had previously undergone gastrojejunostomy because of duodenal m\u00e9tastases. Pertinent abnormal physical findings included jaundice, hepatomegaly, a deep midline nontender abdominal mass, and light-colored stools. Abnormal laboratory tests included the following values: hematocrit, 34%; SGOT, 11</w:instrText>
      </w:r>
      <w:r w:rsidR="00B145F9">
        <w:instrText>5 units (normal, &lt;37 units); lactic dehydrogenase (LDH), 202 units (normal, &lt;200 units); total bilirubin, 12.5 mg/100 ml; alkaline phosphatase, 700 units (normal, &lt;78 units). Bilirubinuria was also found. The1\"\"\" Tc liver-spleen scan demonstrated hepatomegaly and a midsection filling defect of the right lobe of the liver. A percutaneous transhepatic cholangiography, performed on the 15th hospital day because of the clinical impression of progres\u00ac sive obstruction, revealed a complete blockage of the common bile duct at its distal end. Forty-four hours after the procedure fever of 38.5 C developed, and blood pressure decreased from 190/90 to 70/44 mm Hg. Physical examination revealed right upper-quadrant rebound tenderness. The presumptive diagnosis was peritonitis and/or cholangitis with septicemia and septic shock. Three separate blood cultures were obtained and treatment with", "author" : [ { "dropping-particle" : "", "family" : "Albertson", "given" : "Donavon", "non-dropping-particle" : "", "parse-names" : false, "suffix" : "" }, { "dropping-particle" : "", "family" : "Natsios", "given" : "George A", "non-dropping-particle" : "", "parse-names" : false, "suffix" : "" }, { "dropping-particle" : "", "family" : "Gleckman", "given" : "Richard", "non-dropping-particle" : "", "parse-names" : false, "suffix" : "" } ], "container-title" : "Arch.Intern.Med.", "id" : "ITEM-1", "issue" : "3", "issued" : { "date-parts" : [ [ "1978" ] ] }, "page" : "487-488", "title" : "Septic shock with Micrococcus luteus", "type" : "chapter", "volume" : "138" }, "uris" : [ "http://www.mendeley.com/documents/?uuid=e6e629d9-8135-3b93-b1ee-bab3db7ab21f" ] } ], "mendeley" : { "formattedCitation" : "(Albertson, Natsios and Gleckman, 1978)", "plainTextFormattedCitation" : "(Albertson, Natsios and Gleckman, 1978)", "previouslyFormattedCitation" : "(Albertson, Natsios and Gleckman, 1978)" }, "properties" : {  }, "schema" : "https://github.com/citation-style-language/schema/raw/master/csl-citation.json" }</w:instrText>
      </w:r>
      <w:r w:rsidRPr="00887A4B">
        <w:fldChar w:fldCharType="separate"/>
      </w:r>
      <w:r w:rsidR="00F71621" w:rsidRPr="00F71621">
        <w:rPr>
          <w:noProof/>
        </w:rPr>
        <w:t>(Albertson, Natsios and Gleckman, 1978)</w:t>
      </w:r>
      <w:r w:rsidRPr="00887A4B">
        <w:fldChar w:fldCharType="end"/>
      </w:r>
      <w:r w:rsidRPr="00887A4B">
        <w:t xml:space="preserve"> and endocarditis</w:t>
      </w:r>
      <w:r>
        <w:t xml:space="preserve"> </w:t>
      </w:r>
      <w:r w:rsidRPr="00887A4B">
        <w:fldChar w:fldCharType="begin" w:fldLock="1"/>
      </w:r>
      <w:r w:rsidR="00B145F9">
        <w:instrText>ADDIN CSL_CITATION { "citationItems" : [ { "id" : "ITEM-1", "itemData" : { "DOI" : "10.1016/S0934-8840(11)80715-2", "ISBN" : "0934-8840 (Print)\\r0934-8840 (Linking)", "ISSN" : "0934-8840", "PMID" : "9810667", "abstract" : "This paper includes a report on a case of prosthetic valve endocarditis due to Micrococcus luteus and a review of the sixteen cases of endocarditis due to Micrococcus species reported in the literature. The patient was successfully treated with rifampicin combined for two weeks with gentamicin and vancomycin and for another four weeks with teicoplanin. The hospital course was uneventful and no surgery was required.", "author" : [ { "dropping-particle" : "", "family" : "Seifert", "given" : "Harald", "non-dropping-particle" : "", "parse-names" : false, "suffix" : "" }, { "dropping-particle" : "", "family" : "Kaltheuner", "given" : "Matthias", "non-dropping-particle" : "", "parse-names" : false, "suffix" : "" }, { "dropping-particle" : "", "family" : "Perdreau-Remington", "given" : "Francoise", "non-dropping-particle" : "", "parse-names" : false, "suffix" : "" } ], "container-title" : "Zentralblatt f\u00fcr Bakteriologie : international journal of medical microbiology", "id" : "ITEM-1", "issue" : "4", "issued" : { "date-parts" : [ [ "1995" ] ] }, "page" : "431-435", "title" : "Micrococcus luteus endocarditis: case report and review of the literature.", "type" : "article-journal", "volume" : "282" }, "uris" : [ "http://www.mendeley.com/documents/?uuid=6db9407f-1c80-3d01-8131-65619055fa9b" ] } ], "mendeley" : { "formattedCitation" : "(Seifert, Kaltheuner and Perdreau-Remington, 1995)", "plainTextFormattedCitation" : "(Seifert, Kaltheuner and Perdreau-Remington, 1995)", "previouslyFormattedCitation" : "(Seifert, Kaltheuner and Perdreau-Remington, 1995)" }, "properties" : {  }, "schema" : "https://github.com/citation-style-language/schema/raw/master/csl-citation.json" }</w:instrText>
      </w:r>
      <w:r w:rsidRPr="00887A4B">
        <w:fldChar w:fldCharType="separate"/>
      </w:r>
      <w:r w:rsidR="00F71621" w:rsidRPr="00F71621">
        <w:rPr>
          <w:noProof/>
        </w:rPr>
        <w:t>(Seifert, Kaltheuner and Perdreau-Remington, 1995)</w:t>
      </w:r>
      <w:r w:rsidRPr="00887A4B">
        <w:fldChar w:fldCharType="end"/>
      </w:r>
      <w:r w:rsidRPr="00887A4B">
        <w:t>.</w:t>
      </w:r>
    </w:p>
    <w:p w14:paraId="021A2EFE" w14:textId="77777777" w:rsidR="001A0AF5" w:rsidRPr="00887A4B" w:rsidRDefault="001A0AF5" w:rsidP="001A0AF5"/>
    <w:p w14:paraId="418980B8" w14:textId="449D6120" w:rsidR="001A0AF5" w:rsidRPr="00887A4B" w:rsidRDefault="001A0AF5" w:rsidP="0042099B">
      <w:pPr>
        <w:pStyle w:val="Heading2"/>
      </w:pPr>
      <w:bookmarkStart w:id="261" w:name="_Toc505262804"/>
      <w:bookmarkStart w:id="262" w:name="_Toc521494825"/>
      <w:r w:rsidRPr="00887A4B">
        <w:t>Aims</w:t>
      </w:r>
      <w:bookmarkEnd w:id="261"/>
      <w:bookmarkEnd w:id="262"/>
    </w:p>
    <w:p w14:paraId="531BE065" w14:textId="77777777" w:rsidR="001A0AF5" w:rsidRPr="00887A4B" w:rsidRDefault="001A0AF5" w:rsidP="001A0AF5"/>
    <w:p w14:paraId="6F7C7375" w14:textId="5FC382B5" w:rsidR="001A0AF5" w:rsidRPr="00887A4B" w:rsidRDefault="001A0AF5" w:rsidP="003E628F">
      <w:pPr>
        <w:pStyle w:val="ListParagraph"/>
        <w:numPr>
          <w:ilvl w:val="0"/>
          <w:numId w:val="4"/>
        </w:numPr>
      </w:pPr>
      <w:r w:rsidRPr="00887A4B">
        <w:t xml:space="preserve">To determine whether </w:t>
      </w:r>
      <w:r w:rsidR="00AE6915" w:rsidRPr="00AE6915">
        <w:t>Gram-</w:t>
      </w:r>
      <w:r w:rsidRPr="00887A4B">
        <w:t xml:space="preserve"> negative bacteria are capable of augmenting </w:t>
      </w:r>
      <w:r w:rsidR="00F45958" w:rsidRPr="00F45958">
        <w:rPr>
          <w:i/>
          <w:iCs/>
        </w:rPr>
        <w:t>S. aureus</w:t>
      </w:r>
      <w:r w:rsidR="0073580A" w:rsidRPr="0073580A">
        <w:rPr>
          <w:i/>
          <w:iCs/>
        </w:rPr>
        <w:t xml:space="preserve"> </w:t>
      </w:r>
      <w:r w:rsidRPr="00887A4B">
        <w:t>pathogenesis in the zebrafish model of infection</w:t>
      </w:r>
    </w:p>
    <w:p w14:paraId="14663782" w14:textId="70DFF46F" w:rsidR="001A0AF5" w:rsidRPr="00887A4B" w:rsidRDefault="001A0AF5" w:rsidP="003E628F">
      <w:pPr>
        <w:pStyle w:val="ListParagraph"/>
        <w:numPr>
          <w:ilvl w:val="0"/>
          <w:numId w:val="4"/>
        </w:numPr>
      </w:pPr>
      <w:r w:rsidRPr="00887A4B">
        <w:t xml:space="preserve">To determine whether commensal Gram - positive and negative organisms are capable of augmenting </w:t>
      </w:r>
      <w:r w:rsidR="00F45958" w:rsidRPr="00F45958">
        <w:rPr>
          <w:i/>
          <w:iCs/>
        </w:rPr>
        <w:t>S. aureus</w:t>
      </w:r>
      <w:r w:rsidR="0073580A" w:rsidRPr="0073580A">
        <w:rPr>
          <w:i/>
          <w:iCs/>
        </w:rPr>
        <w:t xml:space="preserve"> </w:t>
      </w:r>
      <w:r w:rsidRPr="00887A4B">
        <w:t>pathogenesis in the murine sepsis model</w:t>
      </w:r>
    </w:p>
    <w:p w14:paraId="306C2E33" w14:textId="4A56CD29" w:rsidR="001A0AF5" w:rsidRDefault="001A0AF5" w:rsidP="001A0AF5">
      <w:pPr>
        <w:ind w:left="360"/>
      </w:pPr>
    </w:p>
    <w:p w14:paraId="7F098CA3" w14:textId="75951926" w:rsidR="00211617" w:rsidRDefault="00211617" w:rsidP="001A0AF5">
      <w:pPr>
        <w:ind w:left="360"/>
      </w:pPr>
    </w:p>
    <w:p w14:paraId="73F2BC11" w14:textId="77777777" w:rsidR="00211617" w:rsidRPr="00887A4B" w:rsidRDefault="00211617" w:rsidP="001A0AF5">
      <w:pPr>
        <w:ind w:left="360"/>
      </w:pPr>
    </w:p>
    <w:p w14:paraId="4135284E" w14:textId="42BD317C" w:rsidR="001A0AF5" w:rsidRPr="00887A4B" w:rsidRDefault="001A0AF5" w:rsidP="0042099B">
      <w:pPr>
        <w:pStyle w:val="Heading2"/>
      </w:pPr>
      <w:bookmarkStart w:id="263" w:name="_Toc505262805"/>
      <w:bookmarkStart w:id="264" w:name="_Toc521494826"/>
      <w:r w:rsidRPr="00887A4B">
        <w:lastRenderedPageBreak/>
        <w:t>Results</w:t>
      </w:r>
      <w:bookmarkEnd w:id="263"/>
      <w:bookmarkEnd w:id="264"/>
    </w:p>
    <w:p w14:paraId="2F5800A5" w14:textId="77777777" w:rsidR="001A0AF5" w:rsidRPr="00887A4B" w:rsidRDefault="001A0AF5" w:rsidP="001A0AF5"/>
    <w:p w14:paraId="5E1D7848" w14:textId="5D5041C6" w:rsidR="001A0AF5" w:rsidRPr="00887A4B" w:rsidRDefault="001A0AF5" w:rsidP="0042099B">
      <w:pPr>
        <w:pStyle w:val="Heading3"/>
      </w:pPr>
      <w:bookmarkStart w:id="265" w:name="_Toc505262806"/>
      <w:bookmarkStart w:id="266" w:name="_Toc521494827"/>
      <w:r w:rsidRPr="00887A4B">
        <w:t xml:space="preserve">Can </w:t>
      </w:r>
      <w:r w:rsidR="00AE6915" w:rsidRPr="00AE6915">
        <w:t>Gram-</w:t>
      </w:r>
      <w:r w:rsidRPr="00887A4B">
        <w:t xml:space="preserve">negative organisms augment </w:t>
      </w:r>
      <w:r w:rsidR="00F45958" w:rsidRPr="00F45958">
        <w:rPr>
          <w:i/>
          <w:iCs/>
        </w:rPr>
        <w:t>S. aureus</w:t>
      </w:r>
      <w:r w:rsidR="0073580A" w:rsidRPr="0073580A">
        <w:rPr>
          <w:i/>
          <w:iCs/>
        </w:rPr>
        <w:t xml:space="preserve"> </w:t>
      </w:r>
      <w:r w:rsidRPr="00887A4B">
        <w:t>infection in the zebrafish embryo model of disease?</w:t>
      </w:r>
      <w:bookmarkEnd w:id="265"/>
      <w:bookmarkEnd w:id="266"/>
    </w:p>
    <w:p w14:paraId="2B9C40CB" w14:textId="77777777" w:rsidR="001A0AF5" w:rsidRPr="00887A4B" w:rsidRDefault="001A0AF5" w:rsidP="001A0AF5"/>
    <w:p w14:paraId="246E6F09" w14:textId="2AB9D000" w:rsidR="001A0AF5" w:rsidRPr="00887A4B" w:rsidRDefault="001A0AF5" w:rsidP="001A0AF5">
      <w:r w:rsidRPr="00887A4B">
        <w:t xml:space="preserve">Zebrafish have been previously used as a model of intestinal </w:t>
      </w:r>
      <w:r w:rsidRPr="00887A4B">
        <w:rPr>
          <w:i/>
        </w:rPr>
        <w:t>E. coli</w:t>
      </w:r>
      <w:r w:rsidR="0073580A" w:rsidRPr="0073580A">
        <w:rPr>
          <w:i/>
          <w:iCs/>
        </w:rPr>
        <w:t xml:space="preserve"> </w:t>
      </w:r>
      <w:r w:rsidRPr="00887A4B">
        <w:t xml:space="preserve">infection </w:t>
      </w:r>
      <w:r w:rsidRPr="00887A4B">
        <w:fldChar w:fldCharType="begin" w:fldLock="1"/>
      </w:r>
      <w:r w:rsidR="00B145F9">
        <w:instrText>ADDIN CSL_CITATION { "citationItems" : [ { "id" : "ITEM-1", "itemData" : { "DOI" : "10.1371/journal.ppat.1000697", "ISBN" : "1553-7374", "ISSN" : "15537366", "PMID" : "20019794", "abstract" : "Extraintestinal pathogenic E. coli (ExPEC) cause an array of diseases, including sepsis, neonatal meningitis, and urinary tract infections. Many putative virulence factors that might modulate ExPEC pathogenesis have been identified through sequencing efforts, epidemiology, and gene expression profiling, but few of these genes have been assigned clearly defined functional roles during infection. Using zebrafish embryos as surrogate hosts, we have developed a model system with the ability to resolve diverse virulence phenotypes and niche-specific restrictions among closely related ExPEC isolates during either localized or systemic infections. In side-by-side comparisons of prototypic ExPEC isolates, we observed an unexpectedly high degree of phenotypic diversity that is not readily apparent using more traditional animal hosts. In particular, the capacity of different ExPEC isolates to persist and multiply within the zebrafish host and cause disease was shown to be variably dependent upon two secreted toxins, alpha-hemolysin and cytotoxic necrotizing factor. Both of these toxins appear to function primarily in the neutralization of phagocytes, which are recruited in high numbers to sites of infection where they act as an essential host defense against ExPEC as well as less virulent E. coli strains. These results establish zebrafish as a valuable tool for the elucidation and functional analysis of both ExPEC virulence factors and host defense mechanisms.", "author" : [ { "dropping-particle" : "", "family" : "Wiles", "given" : "Travis J", "non-dropping-particle" : "", "parse-names" : false, "suffix" : "" }, { "dropping-particle" : "", "family" : "Bower", "given" : "Jean M", "non-dropping-particle" : "", "parse-names" : false, "suffix" : "" }, { "dropping-particle" : "", "family" : "Redd", "given" : "Michael J", "non-dropping-particle" : "", "parse-names" : false, "suffix" : "" }, { "dropping-particle" : "", "family" : "Mulvey", "given" : "Matthew A", "non-dropping-particle" : "", "parse-names" : false, "suffix" : "" } ], "container-title" : "PLoS Pathogens", "id" : "ITEM-1", "issue" : "12", "issued" : { "date-parts" : [ [ "2009" ] ] }, "title" : "Use of zebrafish to probe the divergent virulence potentials and toxin requirements of extraintestinal pathogenic Escherichia coli", "type" : "article-journal", "volume" : "5" }, "uris" : [ "http://www.mendeley.com/documents/?uuid=b971c346-d875-356e-990d-23fac6251a6e" ] } ], "mendeley" : { "formattedCitation" : "(Wiles &lt;i&gt;et al.&lt;/i&gt;, 2009)", "plainTextFormattedCitation" : "(Wiles et al., 2009)", "previouslyFormattedCitation" : "(Wiles &lt;i&gt;et al.&lt;/i&gt;, 2009)" }, "properties" : {  }, "schema" : "https://github.com/citation-style-language/schema/raw/master/csl-citation.json" }</w:instrText>
      </w:r>
      <w:r w:rsidRPr="00887A4B">
        <w:fldChar w:fldCharType="separate"/>
      </w:r>
      <w:r w:rsidR="00F71621" w:rsidRPr="00F71621">
        <w:rPr>
          <w:noProof/>
        </w:rPr>
        <w:t xml:space="preserve">(Wiles </w:t>
      </w:r>
      <w:r w:rsidR="00F71621" w:rsidRPr="00F71621">
        <w:rPr>
          <w:i/>
          <w:noProof/>
        </w:rPr>
        <w:t>et al.</w:t>
      </w:r>
      <w:r w:rsidR="00F71621" w:rsidRPr="00F71621">
        <w:rPr>
          <w:noProof/>
        </w:rPr>
        <w:t>, 2009)</w:t>
      </w:r>
      <w:r w:rsidRPr="00887A4B">
        <w:fldChar w:fldCharType="end"/>
      </w:r>
      <w:r w:rsidR="00AB3CB7">
        <w:t>,</w:t>
      </w:r>
      <w:r w:rsidRPr="00887A4B">
        <w:t xml:space="preserve"> as both fish and mammals in this case rely on innate immune mechanisms of defence </w:t>
      </w:r>
      <w:r w:rsidRPr="00887A4B">
        <w:fldChar w:fldCharType="begin" w:fldLock="1"/>
      </w:r>
      <w:r w:rsidR="00B145F9">
        <w:instrText>ADDIN CSL_CITATION { "citationItems" : [ { "id" : "ITEM-1", "itemData" : { "DOI" : "10.1073/pnas.97.16.8829", "ISBN" : "0027-8424 (Print)\\n0027-8424 (Linking)", "ISSN" : "0027-8424", "PMID" : "10922042", "abstract" : "Strains of uropathogenic Escherichia coli (UPEC) are the causative agents in the vast majority of all urinary tract infections. Upon entering the urinary tract, UPEC strains face a formidable array of host defenses, including the flow of urine and a panoply of antimicrobial factors. To gain an initial foothold within the bladder, most UPEC strains encode filamentous surface adhesive organelles called type 1 pili that can mediate bacterial attachment to, and invasion of, bladder epithelial cells. Invasion provides UPEC with a protective environment in which bacteria can either replicate or persist in a quiescent state. Infection with type 1-piliated E. coli can trigger a number of host responses, including cytokine production, inflammation, and the exfoliation of infected bladder epithelial cells. Despite numerous host defenses and even antibiotic treatments that can effectively sterilize the urine, recent studies demonstrate that uropathogens can persist within the bladder tissue. These bacteria may serve as a reservoir for recurrent infections, a common problem affecting millions each year.", "author" : [ { "dropping-particle" : "", "family" : "Mulvey", "given" : "Matthew A", "non-dropping-particle" : "", "parse-names" : false, "suffix" : "" }, { "dropping-particle" : "", "family" : "Schilling", "given" : "Joel D", "non-dropping-particle" : "", "parse-names" : false, "suffix" : "" }, { "dropping-particle" : "", "family" : "Martinez", "given" : "Juan J", "non-dropping-particle" : "", "parse-names" : false, "suffix" : "" }, { "dropping-particle" : "", "family" : "Hultgren", "given" : "Scott J", "non-dropping-particle" : "", "parse-names" : false, "suffix" : "" } ], "container-title" : "Proceedings of the National Academy of Sciences", "id" : "ITEM-1", "issue" : "16", "issued" : { "date-parts" : [ [ "2000" ] ] }, "page" : "8829-8835", "title" : "Bad bugs and beleaguered bladders: Interplay between uropathogenic Escherichia coli and innate host defenses", "type" : "article-journal", "volume" : "97" }, "uris" : [ "http://www.mendeley.com/documents/?uuid=52df1b43-d3de-3a09-9aee-8fc8521feae8" ] } ], "mendeley" : { "formattedCitation" : "(Mulvey &lt;i&gt;et al.&lt;/i&gt;, 2000)", "plainTextFormattedCitation" : "(Mulvey et al., 2000)", "previouslyFormattedCitation" : "(Mulvey &lt;i&gt;et al.&lt;/i&gt;, 2000)" }, "properties" : {  }, "schema" : "https://github.com/citation-style-language/schema/raw/master/csl-citation.json" }</w:instrText>
      </w:r>
      <w:r w:rsidRPr="00887A4B">
        <w:fldChar w:fldCharType="separate"/>
      </w:r>
      <w:r w:rsidR="00F71621" w:rsidRPr="00F71621">
        <w:rPr>
          <w:noProof/>
        </w:rPr>
        <w:t xml:space="preserve">(Mulvey </w:t>
      </w:r>
      <w:r w:rsidR="00F71621" w:rsidRPr="00F71621">
        <w:rPr>
          <w:i/>
          <w:noProof/>
        </w:rPr>
        <w:t>et al.</w:t>
      </w:r>
      <w:r w:rsidR="00F71621" w:rsidRPr="00F71621">
        <w:rPr>
          <w:noProof/>
        </w:rPr>
        <w:t>, 2000)</w:t>
      </w:r>
      <w:r w:rsidRPr="00887A4B">
        <w:fldChar w:fldCharType="end"/>
      </w:r>
      <w:r w:rsidRPr="00887A4B">
        <w:t xml:space="preserve">. </w:t>
      </w:r>
      <w:r w:rsidRPr="00887A4B">
        <w:rPr>
          <w:i/>
        </w:rPr>
        <w:t xml:space="preserve">R. mucosa </w:t>
      </w:r>
      <w:r w:rsidRPr="00887A4B">
        <w:t>is currently known to be a human</w:t>
      </w:r>
      <w:r>
        <w:t xml:space="preserve"> associated commensal </w:t>
      </w:r>
      <w:r w:rsidRPr="00887A4B">
        <w:t>and has not yet been tested for pathogenicity in zebrafish embryos.</w:t>
      </w:r>
    </w:p>
    <w:p w14:paraId="3BA66417" w14:textId="77777777" w:rsidR="001A0AF5" w:rsidRPr="00887A4B" w:rsidRDefault="001A0AF5" w:rsidP="001A0AF5"/>
    <w:p w14:paraId="795AAC8E" w14:textId="3428F13E" w:rsidR="001A0AF5" w:rsidRPr="00887A4B" w:rsidRDefault="001A0AF5" w:rsidP="001A0AF5">
      <w:r w:rsidRPr="00887A4B">
        <w:t xml:space="preserve">Therefore the ability of commensal </w:t>
      </w:r>
      <w:r w:rsidR="00AE6915" w:rsidRPr="00AE6915">
        <w:t>Gram-</w:t>
      </w:r>
      <w:r w:rsidRPr="00887A4B">
        <w:t xml:space="preserve">negative organisms to augment </w:t>
      </w:r>
      <w:r w:rsidR="00F45958" w:rsidRPr="00F45958">
        <w:rPr>
          <w:i/>
          <w:iCs/>
        </w:rPr>
        <w:t>S. aureus</w:t>
      </w:r>
      <w:r w:rsidR="0073580A" w:rsidRPr="0073580A">
        <w:rPr>
          <w:i/>
          <w:iCs/>
        </w:rPr>
        <w:t xml:space="preserve"> </w:t>
      </w:r>
      <w:r w:rsidRPr="00887A4B">
        <w:t xml:space="preserve">pathogenesis was tested. In order to choose the lowest dose that does not impact embryo survival, dose-dependent experiments were conducted with </w:t>
      </w:r>
      <w:r w:rsidRPr="00887A4B">
        <w:rPr>
          <w:i/>
        </w:rPr>
        <w:t xml:space="preserve">R. mucosa </w:t>
      </w:r>
      <w:r w:rsidRPr="00887A4B">
        <w:t xml:space="preserve">or </w:t>
      </w:r>
      <w:r w:rsidRPr="00887A4B">
        <w:rPr>
          <w:i/>
        </w:rPr>
        <w:t xml:space="preserve">E. coli </w:t>
      </w:r>
      <w:r w:rsidRPr="00887A4B">
        <w:t>alone (</w:t>
      </w:r>
      <w:r w:rsidRPr="00887A4B">
        <w:fldChar w:fldCharType="begin"/>
      </w:r>
      <w:r w:rsidRPr="00887A4B">
        <w:instrText xml:space="preserve"> REF _Ref500779144 \h </w:instrText>
      </w:r>
      <w:r w:rsidRPr="00887A4B">
        <w:fldChar w:fldCharType="separate"/>
      </w:r>
      <w:r w:rsidR="00BA1790" w:rsidRPr="00887A4B">
        <w:t xml:space="preserve">Figure </w:t>
      </w:r>
      <w:r w:rsidR="00BA1790">
        <w:rPr>
          <w:noProof/>
        </w:rPr>
        <w:t>3</w:t>
      </w:r>
      <w:r w:rsidR="00BA1790">
        <w:t>.</w:t>
      </w:r>
      <w:r w:rsidR="00BA1790">
        <w:rPr>
          <w:noProof/>
        </w:rPr>
        <w:t>1</w:t>
      </w:r>
      <w:r w:rsidRPr="00887A4B">
        <w:fldChar w:fldCharType="end"/>
      </w:r>
      <w:r w:rsidRPr="00887A4B">
        <w:t xml:space="preserve"> A</w:t>
      </w:r>
      <w:r>
        <w:t>, C</w:t>
      </w:r>
      <w:r w:rsidRPr="00887A4B">
        <w:t xml:space="preserve">), and </w:t>
      </w:r>
      <w:r>
        <w:t>doses of 25</w:t>
      </w:r>
      <w:r w:rsidRPr="00887A4B">
        <w:t>00 CFU and 3000 CFU</w:t>
      </w:r>
      <w:r>
        <w:t xml:space="preserve"> </w:t>
      </w:r>
      <w:r>
        <w:rPr>
          <w:i/>
        </w:rPr>
        <w:t xml:space="preserve">E. coli </w:t>
      </w:r>
      <w:r>
        <w:t>gave less than 20% killing at 96 hpi</w:t>
      </w:r>
      <w:r w:rsidRPr="00887A4B">
        <w:t>.</w:t>
      </w:r>
      <w:r>
        <w:rPr>
          <w:i/>
        </w:rPr>
        <w:t xml:space="preserve"> E. coli </w:t>
      </w:r>
      <w:r>
        <w:t xml:space="preserve">was chosen as it is an archetypical </w:t>
      </w:r>
      <w:r w:rsidR="00AE6915" w:rsidRPr="00AE6915">
        <w:t>Gram-</w:t>
      </w:r>
      <w:r>
        <w:t>negative organism.</w:t>
      </w:r>
      <w:r w:rsidRPr="00887A4B">
        <w:t xml:space="preserve"> Augmentation was tested by injecting a low dose</w:t>
      </w:r>
      <w:r>
        <w:t xml:space="preserve"> of</w:t>
      </w:r>
      <w:r w:rsidRPr="00887A4B">
        <w:t xml:space="preserve"> </w:t>
      </w:r>
      <w:r w:rsidR="00F45958" w:rsidRPr="00F45958">
        <w:rPr>
          <w:i/>
          <w:iCs/>
        </w:rPr>
        <w:t>S. aureus</w:t>
      </w:r>
      <w:r w:rsidR="0073580A" w:rsidRPr="0073580A">
        <w:rPr>
          <w:i/>
          <w:iCs/>
        </w:rPr>
        <w:t xml:space="preserve"> </w:t>
      </w:r>
      <w:r w:rsidRPr="00887A4B">
        <w:t xml:space="preserve">(150 CFU) alone or together with either </w:t>
      </w:r>
      <w:r w:rsidRPr="00887A4B">
        <w:rPr>
          <w:i/>
        </w:rPr>
        <w:t xml:space="preserve">R. mucosa </w:t>
      </w:r>
      <w:r w:rsidRPr="00887A4B">
        <w:t>2000</w:t>
      </w:r>
      <w:r w:rsidRPr="00887A4B">
        <w:rPr>
          <w:i/>
        </w:rPr>
        <w:t xml:space="preserve"> </w:t>
      </w:r>
      <w:r w:rsidRPr="00887A4B">
        <w:t>CFU</w:t>
      </w:r>
      <w:r w:rsidRPr="00887A4B">
        <w:rPr>
          <w:i/>
        </w:rPr>
        <w:t xml:space="preserve"> </w:t>
      </w:r>
      <w:r w:rsidRPr="00887A4B">
        <w:t>(</w:t>
      </w:r>
      <w:r w:rsidRPr="00887A4B">
        <w:fldChar w:fldCharType="begin"/>
      </w:r>
      <w:r w:rsidRPr="00887A4B">
        <w:instrText xml:space="preserve"> REF _Ref500779144 \h </w:instrText>
      </w:r>
      <w:r w:rsidRPr="00887A4B">
        <w:fldChar w:fldCharType="separate"/>
      </w:r>
      <w:r w:rsidR="00BA1790" w:rsidRPr="00887A4B">
        <w:t xml:space="preserve">Figure </w:t>
      </w:r>
      <w:r w:rsidR="00BA1790">
        <w:rPr>
          <w:noProof/>
        </w:rPr>
        <w:t>3</w:t>
      </w:r>
      <w:r w:rsidR="00BA1790">
        <w:t>.</w:t>
      </w:r>
      <w:r w:rsidR="00BA1790">
        <w:rPr>
          <w:noProof/>
        </w:rPr>
        <w:t>1</w:t>
      </w:r>
      <w:r w:rsidRPr="00887A4B">
        <w:fldChar w:fldCharType="end"/>
      </w:r>
      <w:r w:rsidRPr="00887A4B">
        <w:t xml:space="preserve"> B) or </w:t>
      </w:r>
      <w:r w:rsidRPr="00887A4B">
        <w:rPr>
          <w:i/>
        </w:rPr>
        <w:t>E. coli</w:t>
      </w:r>
      <w:r w:rsidR="00B75B6A">
        <w:rPr>
          <w:i/>
        </w:rPr>
        <w:t xml:space="preserve"> </w:t>
      </w:r>
      <w:r w:rsidR="00211617">
        <w:rPr>
          <w:iCs/>
        </w:rPr>
        <w:t xml:space="preserve">W311 </w:t>
      </w:r>
      <w:r w:rsidRPr="00887A4B">
        <w:t>3000 CFU</w:t>
      </w:r>
      <w:r w:rsidR="0073580A" w:rsidRPr="0073580A">
        <w:rPr>
          <w:i/>
          <w:iCs/>
        </w:rPr>
        <w:t xml:space="preserve"> </w:t>
      </w:r>
      <w:r w:rsidRPr="00887A4B">
        <w:t>(</w:t>
      </w:r>
      <w:r w:rsidRPr="00887A4B">
        <w:fldChar w:fldCharType="begin"/>
      </w:r>
      <w:r w:rsidRPr="00887A4B">
        <w:instrText xml:space="preserve"> REF _Ref500779144 \h  \* MERGEFORMAT </w:instrText>
      </w:r>
      <w:r w:rsidRPr="00887A4B">
        <w:fldChar w:fldCharType="separate"/>
      </w:r>
      <w:r w:rsidR="00BA1790" w:rsidRPr="00887A4B">
        <w:t xml:space="preserve">Figure </w:t>
      </w:r>
      <w:r w:rsidR="00BA1790">
        <w:rPr>
          <w:noProof/>
        </w:rPr>
        <w:t>3.1</w:t>
      </w:r>
      <w:r w:rsidRPr="00887A4B">
        <w:fldChar w:fldCharType="end"/>
      </w:r>
      <w:r w:rsidRPr="00887A4B">
        <w:t xml:space="preserve"> D). </w:t>
      </w:r>
      <w:r>
        <w:rPr>
          <w:i/>
        </w:rPr>
        <w:t xml:space="preserve">Roseomonas mucosa </w:t>
      </w:r>
      <w:r>
        <w:t>was chosen as it is a common skin commensal and it was</w:t>
      </w:r>
      <w:r w:rsidRPr="00887A4B">
        <w:t xml:space="preserve"> kindly provided by Ian Myles (NIH), and was originally isolated from a patient suffering from atypical dermatitis. In the first experiment, low dose </w:t>
      </w:r>
      <w:r w:rsidR="00F45958" w:rsidRPr="00F45958">
        <w:rPr>
          <w:i/>
          <w:iCs/>
        </w:rPr>
        <w:t>S. aureus</w:t>
      </w:r>
      <w:r w:rsidR="0073580A" w:rsidRPr="0073580A">
        <w:rPr>
          <w:i/>
          <w:iCs/>
        </w:rPr>
        <w:t xml:space="preserve"> </w:t>
      </w:r>
      <w:r w:rsidRPr="00887A4B">
        <w:t xml:space="preserve">alone or </w:t>
      </w:r>
      <w:r w:rsidRPr="00887A4B">
        <w:rPr>
          <w:i/>
        </w:rPr>
        <w:t xml:space="preserve">R. mucosa </w:t>
      </w:r>
      <w:r w:rsidRPr="00887A4B">
        <w:t>(RMAD)</w:t>
      </w:r>
      <w:r w:rsidRPr="00887A4B">
        <w:rPr>
          <w:i/>
        </w:rPr>
        <w:t xml:space="preserve"> </w:t>
      </w:r>
      <w:r w:rsidRPr="00887A4B">
        <w:t>alone caused little embryo death, however when co-injected, caused a significant (p = 0.0158) drop in embryo survival</w:t>
      </w:r>
      <w:r>
        <w:t>. I</w:t>
      </w:r>
      <w:r w:rsidRPr="00887A4B">
        <w:t xml:space="preserve">njection of either </w:t>
      </w:r>
      <w:r w:rsidR="00F45958" w:rsidRPr="00F45958">
        <w:rPr>
          <w:i/>
          <w:iCs/>
        </w:rPr>
        <w:t>S. aureus</w:t>
      </w:r>
      <w:r w:rsidR="0073580A" w:rsidRPr="0073580A">
        <w:rPr>
          <w:i/>
          <w:iCs/>
        </w:rPr>
        <w:t xml:space="preserve"> </w:t>
      </w:r>
      <w:r w:rsidRPr="00887A4B">
        <w:t xml:space="preserve">or </w:t>
      </w:r>
      <w:r w:rsidRPr="00887A4B">
        <w:rPr>
          <w:i/>
        </w:rPr>
        <w:t>E. coli</w:t>
      </w:r>
      <w:r>
        <w:rPr>
          <w:i/>
        </w:rPr>
        <w:t xml:space="preserve"> </w:t>
      </w:r>
      <w:r>
        <w:t>alone</w:t>
      </w:r>
      <w:r w:rsidRPr="00887A4B">
        <w:rPr>
          <w:i/>
        </w:rPr>
        <w:t xml:space="preserve"> </w:t>
      </w:r>
      <w:r w:rsidRPr="00887A4B">
        <w:t xml:space="preserve">caused minimal host death, </w:t>
      </w:r>
      <w:r w:rsidRPr="00887A4B">
        <w:lastRenderedPageBreak/>
        <w:t>while co-injection caused significa</w:t>
      </w:r>
      <w:r>
        <w:t xml:space="preserve">nt host mortality (p &lt; 0.0001) </w:t>
      </w:r>
      <w:r w:rsidRPr="00887A4B">
        <w:t>and augmentation of pathogenesis.</w:t>
      </w:r>
    </w:p>
    <w:p w14:paraId="269ABA80" w14:textId="77777777" w:rsidR="001A0AF5" w:rsidRPr="00887A4B" w:rsidRDefault="001A0AF5" w:rsidP="001A0AF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1A0AF5" w:rsidRPr="00887A4B" w14:paraId="0381FDE8" w14:textId="77777777" w:rsidTr="00E06C99">
        <w:tc>
          <w:tcPr>
            <w:tcW w:w="9010" w:type="dxa"/>
          </w:tcPr>
          <w:p w14:paraId="18F17E2B" w14:textId="77777777" w:rsidR="001A0AF5" w:rsidRPr="00887A4B" w:rsidRDefault="001A0AF5" w:rsidP="001A0AF5">
            <w:pPr>
              <w:jc w:val="center"/>
            </w:pPr>
            <w:r w:rsidRPr="00887A4B">
              <w:rPr>
                <w:noProof/>
                <w:lang w:eastAsia="zh-CN"/>
              </w:rPr>
              <w:drawing>
                <wp:inline distT="0" distB="0" distL="0" distR="0" wp14:anchorId="5B189849" wp14:editId="599705E1">
                  <wp:extent cx="5500786" cy="3854819"/>
                  <wp:effectExtent l="0" t="0" r="1143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528846" cy="3874483"/>
                          </a:xfrm>
                          <a:prstGeom prst="rect">
                            <a:avLst/>
                          </a:prstGeom>
                        </pic:spPr>
                      </pic:pic>
                    </a:graphicData>
                  </a:graphic>
                </wp:inline>
              </w:drawing>
            </w:r>
          </w:p>
        </w:tc>
      </w:tr>
      <w:tr w:rsidR="001A0AF5" w:rsidRPr="00887A4B" w14:paraId="258A90AB" w14:textId="77777777" w:rsidTr="00E06C99">
        <w:tc>
          <w:tcPr>
            <w:tcW w:w="9010" w:type="dxa"/>
          </w:tcPr>
          <w:p w14:paraId="2CF66F4B" w14:textId="37AFAF8B" w:rsidR="001A0AF5" w:rsidRPr="00887A4B" w:rsidRDefault="001A0AF5" w:rsidP="001A0AF5">
            <w:pPr>
              <w:pStyle w:val="NoSpacing"/>
            </w:pPr>
            <w:bookmarkStart w:id="267" w:name="_Ref500779144"/>
            <w:bookmarkStart w:id="268" w:name="_Toc502145179"/>
            <w:bookmarkStart w:id="269" w:name="_Toc505531048"/>
            <w:r w:rsidRPr="00887A4B">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3</w:t>
            </w:r>
            <w:r w:rsidR="00AE6915">
              <w:rPr>
                <w:noProof/>
              </w:rPr>
              <w:fldChar w:fldCharType="end"/>
            </w:r>
            <w:r>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1</w:t>
            </w:r>
            <w:r w:rsidR="00AE6915">
              <w:rPr>
                <w:noProof/>
              </w:rPr>
              <w:fldChar w:fldCharType="end"/>
            </w:r>
            <w:bookmarkEnd w:id="267"/>
            <w:r w:rsidRPr="00887A4B">
              <w:t xml:space="preserve"> </w:t>
            </w:r>
            <w:r w:rsidR="00F45958" w:rsidRPr="00F45958">
              <w:rPr>
                <w:i/>
                <w:iCs/>
              </w:rPr>
              <w:t>S. aureus</w:t>
            </w:r>
            <w:r w:rsidR="0073580A" w:rsidRPr="0073580A">
              <w:rPr>
                <w:i/>
                <w:iCs/>
              </w:rPr>
              <w:t xml:space="preserve"> </w:t>
            </w:r>
            <w:r w:rsidRPr="00887A4B">
              <w:t xml:space="preserve">virulence is augmented by </w:t>
            </w:r>
            <w:r w:rsidR="00AE6915" w:rsidRPr="00AE6915">
              <w:t>Gram-</w:t>
            </w:r>
            <w:r w:rsidRPr="00887A4B">
              <w:t xml:space="preserve"> negative commensal flora in the zebrafish embryo infection model</w:t>
            </w:r>
            <w:bookmarkEnd w:id="268"/>
            <w:bookmarkEnd w:id="269"/>
          </w:p>
          <w:p w14:paraId="05186B10" w14:textId="77777777" w:rsidR="001A0AF5" w:rsidRPr="00887A4B" w:rsidRDefault="001A0AF5" w:rsidP="001A0AF5">
            <w:pPr>
              <w:pStyle w:val="NoSpacing"/>
            </w:pPr>
          </w:p>
          <w:p w14:paraId="14CFFDFC" w14:textId="4D9E2350" w:rsidR="001A0AF5" w:rsidRPr="00887A4B" w:rsidRDefault="001A0AF5" w:rsidP="001A0AF5">
            <w:pPr>
              <w:pStyle w:val="Figurebody"/>
              <w:rPr>
                <w:lang w:val="en-GB"/>
              </w:rPr>
            </w:pPr>
            <w:r w:rsidRPr="00887A4B">
              <w:rPr>
                <w:bCs/>
                <w:lang w:val="en-GB"/>
              </w:rPr>
              <w:t xml:space="preserve">Survival </w:t>
            </w:r>
            <w:r>
              <w:rPr>
                <w:bCs/>
                <w:lang w:val="en-GB"/>
              </w:rPr>
              <w:t>curves</w:t>
            </w:r>
            <w:r w:rsidRPr="00887A4B">
              <w:rPr>
                <w:bCs/>
                <w:lang w:val="en-GB"/>
              </w:rPr>
              <w:t xml:space="preserve"> of zebrafish embryos (n=30) injected with </w:t>
            </w:r>
            <w:r w:rsidRPr="00887A4B">
              <w:rPr>
                <w:b/>
                <w:bCs/>
                <w:lang w:val="en-GB"/>
              </w:rPr>
              <w:t>(A)</w:t>
            </w:r>
            <w:r w:rsidRPr="00887A4B">
              <w:rPr>
                <w:lang w:val="en-GB"/>
              </w:rPr>
              <w:t xml:space="preserve"> </w:t>
            </w:r>
            <w:r w:rsidRPr="00887A4B">
              <w:rPr>
                <w:i/>
                <w:lang w:val="en-GB"/>
              </w:rPr>
              <w:t xml:space="preserve">R. mucosa </w:t>
            </w:r>
            <w:r w:rsidRPr="00887A4B">
              <w:rPr>
                <w:lang w:val="en-GB"/>
              </w:rPr>
              <w:t>(RMAD) (2</w:t>
            </w:r>
            <w:r>
              <w:rPr>
                <w:lang w:val="en-GB"/>
              </w:rPr>
              <w:t>500, 4000, 6</w:t>
            </w:r>
            <w:r w:rsidRPr="00887A4B">
              <w:rPr>
                <w:lang w:val="en-GB"/>
              </w:rPr>
              <w:t xml:space="preserve">000, CFU); </w:t>
            </w:r>
            <w:r w:rsidRPr="00887A4B">
              <w:rPr>
                <w:b/>
                <w:lang w:val="en-GB"/>
              </w:rPr>
              <w:t xml:space="preserve">(B) </w:t>
            </w:r>
            <w:r w:rsidRPr="00887A4B">
              <w:rPr>
                <w:i/>
                <w:lang w:val="en-GB"/>
              </w:rPr>
              <w:t xml:space="preserve">R. mucosa </w:t>
            </w:r>
            <w:r w:rsidRPr="00887A4B">
              <w:rPr>
                <w:lang w:val="en-GB"/>
              </w:rPr>
              <w:t>alone (2000 CFU)</w:t>
            </w:r>
            <w:r>
              <w:rPr>
                <w:lang w:val="en-GB"/>
              </w:rPr>
              <w:t xml:space="preserve">, </w:t>
            </w:r>
            <w:r w:rsidR="00F45958" w:rsidRPr="00F45958">
              <w:rPr>
                <w:i/>
                <w:lang w:val="en-GB"/>
              </w:rPr>
              <w:t xml:space="preserve">S. aureus </w:t>
            </w:r>
            <w:r w:rsidRPr="00887A4B">
              <w:rPr>
                <w:lang w:val="en-GB"/>
              </w:rPr>
              <w:t>alone (150 CFU)</w:t>
            </w:r>
            <w:r>
              <w:rPr>
                <w:lang w:val="en-GB"/>
              </w:rPr>
              <w:t>, or a</w:t>
            </w:r>
            <w:r w:rsidRPr="00887A4B">
              <w:rPr>
                <w:lang w:val="en-GB"/>
              </w:rPr>
              <w:t xml:space="preserve"> combination </w:t>
            </w:r>
            <w:r>
              <w:rPr>
                <w:lang w:val="en-GB"/>
              </w:rPr>
              <w:t>of</w:t>
            </w:r>
            <w:r w:rsidRPr="00887A4B">
              <w:rPr>
                <w:lang w:val="en-GB"/>
              </w:rPr>
              <w:t xml:space="preserve"> </w:t>
            </w:r>
            <w:r w:rsidR="00F45958" w:rsidRPr="00F45958">
              <w:rPr>
                <w:i/>
                <w:lang w:val="en-GB"/>
              </w:rPr>
              <w:t xml:space="preserve">S. aureus </w:t>
            </w:r>
            <w:r>
              <w:rPr>
                <w:lang w:val="en-GB"/>
              </w:rPr>
              <w:t xml:space="preserve">(150 CFU) and </w:t>
            </w:r>
            <w:r w:rsidRPr="00887A4B">
              <w:rPr>
                <w:i/>
                <w:lang w:val="en-GB"/>
              </w:rPr>
              <w:t>R. mucosa</w:t>
            </w:r>
            <w:r w:rsidRPr="00887A4B">
              <w:rPr>
                <w:lang w:val="en-GB"/>
              </w:rPr>
              <w:t xml:space="preserve"> (2000 CFU)</w:t>
            </w:r>
            <w:r>
              <w:rPr>
                <w:lang w:val="en-GB"/>
              </w:rPr>
              <w:t xml:space="preserve"> </w:t>
            </w:r>
            <w:r w:rsidRPr="00887A4B">
              <w:rPr>
                <w:lang w:val="en-GB"/>
              </w:rPr>
              <w:t xml:space="preserve">; </w:t>
            </w:r>
            <w:r w:rsidRPr="00887A4B">
              <w:rPr>
                <w:b/>
                <w:lang w:val="en-GB"/>
              </w:rPr>
              <w:t xml:space="preserve">(C) </w:t>
            </w:r>
            <w:r w:rsidRPr="00887A4B">
              <w:rPr>
                <w:i/>
                <w:lang w:val="en-GB"/>
              </w:rPr>
              <w:t xml:space="preserve">E. coli </w:t>
            </w:r>
            <w:r w:rsidRPr="00887A4B">
              <w:rPr>
                <w:lang w:val="en-GB"/>
              </w:rPr>
              <w:t xml:space="preserve">(EC) (2000, 3000, 5000 CFU); </w:t>
            </w:r>
            <w:r w:rsidRPr="00887A4B">
              <w:rPr>
                <w:b/>
                <w:lang w:val="en-GB"/>
              </w:rPr>
              <w:t xml:space="preserve">(D) </w:t>
            </w:r>
            <w:r w:rsidRPr="00887A4B">
              <w:rPr>
                <w:i/>
                <w:lang w:val="en-GB"/>
              </w:rPr>
              <w:t xml:space="preserve">E. coli </w:t>
            </w:r>
            <w:r w:rsidRPr="00887A4B">
              <w:rPr>
                <w:lang w:val="en-GB"/>
              </w:rPr>
              <w:t>(EC) alone (3000 CFU)</w:t>
            </w:r>
            <w:r>
              <w:rPr>
                <w:lang w:val="en-GB"/>
              </w:rPr>
              <w:t>,</w:t>
            </w:r>
            <w:r w:rsidRPr="00887A4B">
              <w:rPr>
                <w:lang w:val="en-GB"/>
              </w:rPr>
              <w:t xml:space="preserve"> </w:t>
            </w:r>
            <w:r w:rsidR="00F45958" w:rsidRPr="00F45958">
              <w:rPr>
                <w:i/>
                <w:lang w:val="en-GB"/>
              </w:rPr>
              <w:t>S. aureus</w:t>
            </w:r>
            <w:r w:rsidR="0073580A" w:rsidRPr="0073580A">
              <w:rPr>
                <w:i/>
                <w:lang w:val="en-GB"/>
              </w:rPr>
              <w:t xml:space="preserve"> </w:t>
            </w:r>
            <w:r w:rsidRPr="00887A4B">
              <w:rPr>
                <w:lang w:val="en-GB"/>
              </w:rPr>
              <w:t>alone (150 CFU)</w:t>
            </w:r>
            <w:r>
              <w:rPr>
                <w:lang w:val="en-GB"/>
              </w:rPr>
              <w:t xml:space="preserve">, or a </w:t>
            </w:r>
            <w:r w:rsidRPr="00887A4B">
              <w:rPr>
                <w:lang w:val="en-GB"/>
              </w:rPr>
              <w:t xml:space="preserve">combination </w:t>
            </w:r>
            <w:r>
              <w:rPr>
                <w:lang w:val="en-GB"/>
              </w:rPr>
              <w:t>of</w:t>
            </w:r>
            <w:r w:rsidRPr="00887A4B">
              <w:rPr>
                <w:lang w:val="en-GB"/>
              </w:rPr>
              <w:t xml:space="preserve"> </w:t>
            </w:r>
            <w:r w:rsidR="00F45958" w:rsidRPr="00F45958">
              <w:rPr>
                <w:i/>
                <w:lang w:val="en-GB"/>
              </w:rPr>
              <w:t>S. aureus</w:t>
            </w:r>
            <w:r w:rsidR="0073580A" w:rsidRPr="0073580A">
              <w:rPr>
                <w:i/>
                <w:lang w:val="en-GB"/>
              </w:rPr>
              <w:t xml:space="preserve"> </w:t>
            </w:r>
            <w:r>
              <w:rPr>
                <w:lang w:val="en-GB"/>
              </w:rPr>
              <w:t>(150 CFU)</w:t>
            </w:r>
            <w:r w:rsidRPr="00887A4B">
              <w:rPr>
                <w:lang w:val="en-GB"/>
              </w:rPr>
              <w:t xml:space="preserve"> </w:t>
            </w:r>
            <w:r w:rsidRPr="00887A4B">
              <w:rPr>
                <w:i/>
                <w:lang w:val="en-GB"/>
              </w:rPr>
              <w:t xml:space="preserve">E. coli </w:t>
            </w:r>
            <w:r w:rsidRPr="00887A4B">
              <w:rPr>
                <w:lang w:val="en-GB"/>
              </w:rPr>
              <w:t>(EC) (3000 CFU)</w:t>
            </w:r>
            <w:r>
              <w:rPr>
                <w:lang w:val="en-GB"/>
              </w:rPr>
              <w:t xml:space="preserve"> ; </w:t>
            </w:r>
            <w:r w:rsidRPr="00887A4B">
              <w:rPr>
                <w:lang w:val="en-GB"/>
              </w:rPr>
              <w:t>SH1000 (1500 CFU) was used as</w:t>
            </w:r>
            <w:r>
              <w:rPr>
                <w:lang w:val="en-GB"/>
              </w:rPr>
              <w:t xml:space="preserve"> positive</w:t>
            </w:r>
            <w:r w:rsidRPr="00887A4B">
              <w:rPr>
                <w:lang w:val="en-GB"/>
              </w:rPr>
              <w:t xml:space="preserve"> control in (A) and (C).</w:t>
            </w:r>
          </w:p>
          <w:p w14:paraId="0A4F76BB" w14:textId="77777777" w:rsidR="001A0AF5" w:rsidRPr="00C80AD8" w:rsidRDefault="001A0AF5" w:rsidP="001A0AF5">
            <w:pPr>
              <w:pStyle w:val="Figurebody"/>
              <w:rPr>
                <w:lang w:val="en-GB"/>
              </w:rPr>
            </w:pPr>
            <w:r w:rsidRPr="00887A4B">
              <w:rPr>
                <w:lang w:val="en-GB"/>
              </w:rPr>
              <w:t xml:space="preserve">**** p &lt; 0.0001, *** p &lt; 0.001, * p = 0.05 ; ns – non significant. </w:t>
            </w:r>
          </w:p>
        </w:tc>
      </w:tr>
    </w:tbl>
    <w:p w14:paraId="7B4205B9" w14:textId="547EA9C9" w:rsidR="00E06C99" w:rsidRPr="00E06C99" w:rsidRDefault="00E06C99" w:rsidP="00E06C99">
      <w:pPr>
        <w:spacing w:line="240" w:lineRule="auto"/>
        <w:rPr>
          <w:rFonts w:asciiTheme="majorHAnsi" w:eastAsiaTheme="majorEastAsia" w:hAnsiTheme="majorHAnsi" w:cstheme="majorBidi"/>
          <w:b/>
          <w:color w:val="1F3763" w:themeColor="accent1" w:themeShade="7F"/>
          <w:sz w:val="28"/>
        </w:rPr>
      </w:pPr>
      <w:bookmarkStart w:id="270" w:name="_Toc505262807"/>
      <w:r>
        <w:br w:type="page"/>
      </w:r>
    </w:p>
    <w:p w14:paraId="4FDCB474" w14:textId="716403CD" w:rsidR="001A0AF5" w:rsidRPr="00887A4B" w:rsidRDefault="001A0AF5" w:rsidP="0042099B">
      <w:pPr>
        <w:pStyle w:val="Heading3"/>
      </w:pPr>
      <w:bookmarkStart w:id="271" w:name="_Toc521494828"/>
      <w:r w:rsidRPr="00887A4B">
        <w:lastRenderedPageBreak/>
        <w:t xml:space="preserve">Augmentation of </w:t>
      </w:r>
      <w:r w:rsidR="00F45958" w:rsidRPr="00F45958">
        <w:rPr>
          <w:i/>
          <w:iCs/>
        </w:rPr>
        <w:t>S. aureus</w:t>
      </w:r>
      <w:r w:rsidR="0073580A" w:rsidRPr="0073580A">
        <w:rPr>
          <w:i/>
          <w:iCs/>
        </w:rPr>
        <w:t xml:space="preserve"> </w:t>
      </w:r>
      <w:r w:rsidRPr="00887A4B">
        <w:t xml:space="preserve">infection in the murine sepsis model with </w:t>
      </w:r>
      <w:r w:rsidR="00AE6915" w:rsidRPr="00AE6915">
        <w:t>Gram-</w:t>
      </w:r>
      <w:r w:rsidRPr="00887A4B">
        <w:t>positive organisms</w:t>
      </w:r>
      <w:bookmarkEnd w:id="270"/>
      <w:bookmarkEnd w:id="271"/>
    </w:p>
    <w:p w14:paraId="6103B927" w14:textId="77777777" w:rsidR="001A0AF5" w:rsidRPr="00887A4B" w:rsidRDefault="001A0AF5" w:rsidP="001A0AF5"/>
    <w:p w14:paraId="66E30666" w14:textId="12CCDF0D" w:rsidR="001A0AF5" w:rsidRPr="00887A4B" w:rsidRDefault="001A0AF5" w:rsidP="001A0AF5">
      <w:r>
        <w:t>I</w:t>
      </w:r>
      <w:r w:rsidRPr="00887A4B">
        <w:t xml:space="preserve">nitial analysis was to determine appropriate dosing levels for the commensal bacteria. Therefore </w:t>
      </w:r>
      <w:r w:rsidRPr="00887A4B">
        <w:rPr>
          <w:i/>
        </w:rPr>
        <w:t xml:space="preserve">S. epidermidis </w:t>
      </w:r>
      <w:r w:rsidRPr="00887A4B">
        <w:t>was injected IV at 1.3x10</w:t>
      </w:r>
      <w:r w:rsidRPr="00887A4B">
        <w:rPr>
          <w:vertAlign w:val="superscript"/>
        </w:rPr>
        <w:t>7</w:t>
      </w:r>
      <w:r w:rsidRPr="00887A4B">
        <w:t>, 1.9x10</w:t>
      </w:r>
      <w:r w:rsidRPr="00887A4B">
        <w:rPr>
          <w:vertAlign w:val="superscript"/>
        </w:rPr>
        <w:t>8</w:t>
      </w:r>
      <w:r w:rsidRPr="00887A4B">
        <w:t xml:space="preserve"> and 4.7x 10</w:t>
      </w:r>
      <w:r w:rsidRPr="00887A4B">
        <w:rPr>
          <w:vertAlign w:val="superscript"/>
        </w:rPr>
        <w:t>8</w:t>
      </w:r>
      <w:r w:rsidRPr="00887A4B">
        <w:t xml:space="preserve"> CFU into female BALB/c mice. </w:t>
      </w:r>
      <w:r w:rsidRPr="00887A4B">
        <w:rPr>
          <w:i/>
        </w:rPr>
        <w:t xml:space="preserve">S. epidermidis </w:t>
      </w:r>
      <w:r w:rsidRPr="00887A4B">
        <w:t>138, used in all following experiments is a clinical isolate that had been serially passaged on agar plates with rifampicin, in order to introduce a spontaneous Rif</w:t>
      </w:r>
      <w:r w:rsidRPr="00887A4B">
        <w:rPr>
          <w:vertAlign w:val="superscript"/>
        </w:rPr>
        <w:t>R</w:t>
      </w:r>
      <w:r w:rsidRPr="00887A4B">
        <w:t xml:space="preserve"> mutation. This was important to differentiate between </w:t>
      </w:r>
      <w:r w:rsidR="00F45958" w:rsidRPr="00F45958">
        <w:rPr>
          <w:i/>
          <w:iCs/>
        </w:rPr>
        <w:t>S. aureus</w:t>
      </w:r>
      <w:r w:rsidR="0073580A" w:rsidRPr="0073580A">
        <w:rPr>
          <w:i/>
          <w:iCs/>
        </w:rPr>
        <w:t xml:space="preserve"> </w:t>
      </w:r>
      <w:r w:rsidRPr="00887A4B">
        <w:t>(NewHG</w:t>
      </w:r>
      <w:r w:rsidRPr="00887A4B">
        <w:rPr>
          <w:vertAlign w:val="superscript"/>
        </w:rPr>
        <w:t>KanR</w:t>
      </w:r>
      <w:r w:rsidRPr="00887A4B">
        <w:t>)</w:t>
      </w:r>
      <w:r w:rsidRPr="00887A4B">
        <w:rPr>
          <w:i/>
        </w:rPr>
        <w:t xml:space="preserve"> </w:t>
      </w:r>
      <w:r w:rsidRPr="00887A4B">
        <w:t xml:space="preserve">and </w:t>
      </w:r>
      <w:r w:rsidRPr="00887A4B">
        <w:rPr>
          <w:i/>
        </w:rPr>
        <w:t xml:space="preserve">S. epidermidis </w:t>
      </w:r>
      <w:r w:rsidRPr="00887A4B">
        <w:t xml:space="preserve">isolated from the same organ in future experiments. Only the highest dose caused weight changes in the injected group, with up to 20% weight loss, while mice receiving lower doses did not lose weight from the beginning of the experiment </w:t>
      </w:r>
      <w:r w:rsidR="00B75B6A">
        <w:t>(</w:t>
      </w:r>
      <w:r w:rsidRPr="00887A4B">
        <w:fldChar w:fldCharType="begin"/>
      </w:r>
      <w:r w:rsidRPr="00887A4B">
        <w:instrText xml:space="preserve"> REF _Ref500797289 \h </w:instrText>
      </w:r>
      <w:r w:rsidRPr="00887A4B">
        <w:fldChar w:fldCharType="separate"/>
      </w:r>
      <w:r w:rsidR="00BA1790" w:rsidRPr="00887A4B">
        <w:t xml:space="preserve">Figure </w:t>
      </w:r>
      <w:r w:rsidR="00BA1790">
        <w:rPr>
          <w:noProof/>
        </w:rPr>
        <w:t>3</w:t>
      </w:r>
      <w:r w:rsidR="00BA1790">
        <w:t>.</w:t>
      </w:r>
      <w:r w:rsidR="00BA1790">
        <w:rPr>
          <w:noProof/>
        </w:rPr>
        <w:t>2</w:t>
      </w:r>
      <w:r w:rsidRPr="00887A4B">
        <w:fldChar w:fldCharType="end"/>
      </w:r>
      <w:r w:rsidRPr="00887A4B">
        <w:t xml:space="preserve"> A). Doses up to 1.9 x10</w:t>
      </w:r>
      <w:r w:rsidRPr="00887A4B">
        <w:rPr>
          <w:vertAlign w:val="superscript"/>
        </w:rPr>
        <w:t>8</w:t>
      </w:r>
      <w:r>
        <w:t xml:space="preserve"> CFU</w:t>
      </w:r>
      <w:r w:rsidRPr="00887A4B">
        <w:t xml:space="preserve"> led to few bacteria recovered (up to 10</w:t>
      </w:r>
      <w:r w:rsidRPr="00887A4B">
        <w:rPr>
          <w:vertAlign w:val="superscript"/>
        </w:rPr>
        <w:t>4</w:t>
      </w:r>
      <w:r w:rsidRPr="00887A4B">
        <w:t xml:space="preserve"> CFU) from kidneys and liver. With a dose of 4.7 x 10</w:t>
      </w:r>
      <w:r w:rsidRPr="00887A4B">
        <w:rPr>
          <w:vertAlign w:val="superscript"/>
        </w:rPr>
        <w:t>8</w:t>
      </w:r>
      <w:r w:rsidRPr="00887A4B">
        <w:t xml:space="preserve"> </w:t>
      </w:r>
      <w:r>
        <w:t xml:space="preserve">CFU </w:t>
      </w:r>
      <w:r w:rsidRPr="00887A4B">
        <w:t>there were substantial numbers (up to 10</w:t>
      </w:r>
      <w:r w:rsidRPr="00887A4B">
        <w:rPr>
          <w:vertAlign w:val="superscript"/>
        </w:rPr>
        <w:t>8</w:t>
      </w:r>
      <w:r w:rsidRPr="00887A4B">
        <w:t xml:space="preserve"> CFU) recovered from kidneys and liver (</w:t>
      </w:r>
      <w:r w:rsidRPr="00887A4B">
        <w:fldChar w:fldCharType="begin"/>
      </w:r>
      <w:r w:rsidRPr="00887A4B">
        <w:instrText xml:space="preserve"> REF _Ref500797289 \h </w:instrText>
      </w:r>
      <w:r w:rsidRPr="00887A4B">
        <w:fldChar w:fldCharType="separate"/>
      </w:r>
      <w:r w:rsidR="00BA1790" w:rsidRPr="00887A4B">
        <w:t xml:space="preserve">Figure </w:t>
      </w:r>
      <w:r w:rsidR="00BA1790">
        <w:rPr>
          <w:noProof/>
        </w:rPr>
        <w:t>3</w:t>
      </w:r>
      <w:r w:rsidR="00BA1790">
        <w:t>.</w:t>
      </w:r>
      <w:r w:rsidR="00BA1790">
        <w:rPr>
          <w:noProof/>
        </w:rPr>
        <w:t>2</w:t>
      </w:r>
      <w:r w:rsidRPr="00887A4B">
        <w:fldChar w:fldCharType="end"/>
      </w:r>
      <w:r w:rsidRPr="00887A4B">
        <w:t xml:space="preserve"> B, C). It was therefore concluded from this pilot study that 1x10</w:t>
      </w:r>
      <w:r w:rsidRPr="00887A4B">
        <w:rPr>
          <w:vertAlign w:val="superscript"/>
        </w:rPr>
        <w:t>8</w:t>
      </w:r>
      <w:r w:rsidRPr="00887A4B">
        <w:t xml:space="preserve"> CFU </w:t>
      </w:r>
      <w:r w:rsidRPr="00887A4B">
        <w:rPr>
          <w:i/>
        </w:rPr>
        <w:t xml:space="preserve">S. epidermidis </w:t>
      </w:r>
      <w:r w:rsidRPr="00887A4B">
        <w:t>is the optimal dose for further augmentation experiments.</w:t>
      </w:r>
    </w:p>
    <w:p w14:paraId="2E797336" w14:textId="77777777" w:rsidR="001A0AF5" w:rsidRPr="00887A4B" w:rsidRDefault="001A0AF5" w:rsidP="001A0AF5"/>
    <w:p w14:paraId="0445B7A3" w14:textId="72D9EF72" w:rsidR="001A0AF5" w:rsidRPr="00887A4B" w:rsidRDefault="001A0AF5" w:rsidP="001A0AF5">
      <w:r w:rsidRPr="00887A4B">
        <w:t xml:space="preserve">As there was no previous data on the effect of co-injection of </w:t>
      </w:r>
      <w:r w:rsidRPr="00887A4B">
        <w:rPr>
          <w:i/>
        </w:rPr>
        <w:t xml:space="preserve">S. epidermidis </w:t>
      </w:r>
      <w:r w:rsidRPr="00887A4B">
        <w:t>and</w:t>
      </w:r>
      <w:r w:rsidRPr="00887A4B">
        <w:rPr>
          <w:i/>
        </w:rPr>
        <w:t xml:space="preserve"> </w:t>
      </w:r>
      <w:r w:rsidR="00F45958" w:rsidRPr="00F45958">
        <w:rPr>
          <w:i/>
          <w:iCs/>
        </w:rPr>
        <w:t>S. aureus</w:t>
      </w:r>
      <w:r w:rsidR="0073580A" w:rsidRPr="0073580A">
        <w:rPr>
          <w:i/>
          <w:iCs/>
        </w:rPr>
        <w:t xml:space="preserve"> </w:t>
      </w:r>
      <w:r w:rsidRPr="00887A4B">
        <w:t xml:space="preserve">live bacterial species into mice, a pilot experiment was conducted, with 5 female Balb/c mice as control. </w:t>
      </w:r>
      <w:r w:rsidRPr="00887A4B">
        <w:rPr>
          <w:i/>
        </w:rPr>
        <w:t xml:space="preserve">S. epidermidis </w:t>
      </w:r>
      <w:r w:rsidRPr="00887A4B">
        <w:t>Rif</w:t>
      </w:r>
      <w:r w:rsidRPr="00887A4B">
        <w:rPr>
          <w:vertAlign w:val="superscript"/>
        </w:rPr>
        <w:t>R</w:t>
      </w:r>
      <w:r w:rsidRPr="00887A4B">
        <w:t xml:space="preserve"> was injected alone (1x10</w:t>
      </w:r>
      <w:r w:rsidRPr="00887A4B">
        <w:rPr>
          <w:vertAlign w:val="superscript"/>
        </w:rPr>
        <w:t>8</w:t>
      </w:r>
      <w:r>
        <w:rPr>
          <w:vertAlign w:val="superscript"/>
        </w:rPr>
        <w:t xml:space="preserve"> </w:t>
      </w:r>
      <w:r>
        <w:t>CFU</w:t>
      </w:r>
      <w:r w:rsidRPr="00887A4B">
        <w:t xml:space="preserve">), </w:t>
      </w:r>
      <w:r w:rsidR="00F45958" w:rsidRPr="00F45958">
        <w:rPr>
          <w:i/>
          <w:iCs/>
        </w:rPr>
        <w:t>S. aureus</w:t>
      </w:r>
      <w:r w:rsidR="0073580A" w:rsidRPr="0073580A">
        <w:rPr>
          <w:i/>
          <w:iCs/>
        </w:rPr>
        <w:t xml:space="preserve"> </w:t>
      </w:r>
      <w:r w:rsidRPr="00887A4B">
        <w:t>NewHG Kan</w:t>
      </w:r>
      <w:r w:rsidRPr="00887A4B">
        <w:rPr>
          <w:vertAlign w:val="superscript"/>
        </w:rPr>
        <w:t>R</w:t>
      </w:r>
      <w:r w:rsidRPr="00887A4B">
        <w:t xml:space="preserve"> (1x10</w:t>
      </w:r>
      <w:r w:rsidRPr="00887A4B">
        <w:rPr>
          <w:vertAlign w:val="superscript"/>
        </w:rPr>
        <w:t>6</w:t>
      </w:r>
      <w:r>
        <w:t xml:space="preserve"> CFU</w:t>
      </w:r>
      <w:r w:rsidRPr="00887A4B">
        <w:t xml:space="preserve">) alone or together with low dose </w:t>
      </w:r>
      <w:r w:rsidR="00F45958" w:rsidRPr="00F45958">
        <w:rPr>
          <w:i/>
          <w:iCs/>
        </w:rPr>
        <w:t>S. aureus</w:t>
      </w:r>
      <w:r w:rsidR="0073580A" w:rsidRPr="0073580A">
        <w:rPr>
          <w:i/>
          <w:iCs/>
        </w:rPr>
        <w:t xml:space="preserve"> </w:t>
      </w:r>
      <w:r w:rsidRPr="00887A4B">
        <w:t>NewHG Kan</w:t>
      </w:r>
      <w:r w:rsidRPr="00887A4B">
        <w:rPr>
          <w:vertAlign w:val="superscript"/>
        </w:rPr>
        <w:t>R</w:t>
      </w:r>
      <w:r w:rsidRPr="00887A4B">
        <w:t xml:space="preserve"> (1x10</w:t>
      </w:r>
      <w:r w:rsidRPr="00887A4B">
        <w:rPr>
          <w:vertAlign w:val="superscript"/>
        </w:rPr>
        <w:t>6</w:t>
      </w:r>
      <w:r>
        <w:rPr>
          <w:vertAlign w:val="superscript"/>
        </w:rPr>
        <w:t xml:space="preserve"> </w:t>
      </w:r>
      <w:r>
        <w:t>CFU</w:t>
      </w:r>
      <w:r w:rsidRPr="00887A4B">
        <w:t>) (</w:t>
      </w:r>
      <w:r w:rsidRPr="00887A4B">
        <w:fldChar w:fldCharType="begin"/>
      </w:r>
      <w:r w:rsidRPr="00887A4B">
        <w:instrText xml:space="preserve"> REF _Ref500797289 \h </w:instrText>
      </w:r>
      <w:r w:rsidRPr="00887A4B">
        <w:fldChar w:fldCharType="separate"/>
      </w:r>
      <w:r w:rsidR="00BA1790" w:rsidRPr="00887A4B">
        <w:t xml:space="preserve">Figure </w:t>
      </w:r>
      <w:r w:rsidR="00BA1790">
        <w:rPr>
          <w:noProof/>
        </w:rPr>
        <w:t>3</w:t>
      </w:r>
      <w:r w:rsidR="00BA1790">
        <w:t>.</w:t>
      </w:r>
      <w:r w:rsidR="00BA1790">
        <w:rPr>
          <w:noProof/>
        </w:rPr>
        <w:t>2</w:t>
      </w:r>
      <w:r w:rsidRPr="00887A4B">
        <w:fldChar w:fldCharType="end"/>
      </w:r>
      <w:r w:rsidRPr="00887A4B">
        <w:t xml:space="preserve"> B). </w:t>
      </w:r>
      <w:r>
        <w:t>The co-</w:t>
      </w:r>
      <w:r w:rsidRPr="00887A4B">
        <w:t xml:space="preserve">injected group lost the most weight (p=0.0238) compared to either </w:t>
      </w:r>
      <w:r>
        <w:rPr>
          <w:i/>
        </w:rPr>
        <w:t xml:space="preserve">S. epidermidis </w:t>
      </w:r>
      <w:r>
        <w:t xml:space="preserve">or </w:t>
      </w:r>
      <w:r w:rsidR="00F45958" w:rsidRPr="00F45958">
        <w:rPr>
          <w:i/>
          <w:iCs/>
        </w:rPr>
        <w:t>S. aureus</w:t>
      </w:r>
      <w:r w:rsidR="0073580A" w:rsidRPr="0073580A">
        <w:rPr>
          <w:i/>
          <w:iCs/>
        </w:rPr>
        <w:t xml:space="preserve"> </w:t>
      </w:r>
      <w:r w:rsidRPr="00887A4B">
        <w:t xml:space="preserve">alone, however recovered kidney bacterial numbers showed few </w:t>
      </w:r>
      <w:r w:rsidR="00F45958" w:rsidRPr="00F45958">
        <w:rPr>
          <w:i/>
          <w:iCs/>
        </w:rPr>
        <w:lastRenderedPageBreak/>
        <w:t>S. aureus</w:t>
      </w:r>
      <w:r w:rsidR="0073580A" w:rsidRPr="0073580A">
        <w:rPr>
          <w:i/>
          <w:iCs/>
        </w:rPr>
        <w:t xml:space="preserve"> </w:t>
      </w:r>
      <w:r w:rsidRPr="00887A4B">
        <w:t xml:space="preserve">or </w:t>
      </w:r>
      <w:r w:rsidRPr="00887A4B">
        <w:rPr>
          <w:i/>
        </w:rPr>
        <w:t xml:space="preserve">S. epidermidis </w:t>
      </w:r>
      <w:r w:rsidRPr="00887A4B">
        <w:t xml:space="preserve">and this data was non-significant between the groups. Interestingly, recovered </w:t>
      </w:r>
      <w:r w:rsidR="00F45958" w:rsidRPr="00F45958">
        <w:rPr>
          <w:i/>
          <w:iCs/>
        </w:rPr>
        <w:t>S. aureus</w:t>
      </w:r>
      <w:r w:rsidR="0073580A" w:rsidRPr="0073580A">
        <w:rPr>
          <w:i/>
          <w:iCs/>
        </w:rPr>
        <w:t xml:space="preserve"> </w:t>
      </w:r>
      <w:r w:rsidRPr="00887A4B">
        <w:t xml:space="preserve">bacterial numbers from the livers of the mixed group showed a significant increase </w:t>
      </w:r>
      <w:r>
        <w:t xml:space="preserve">compared </w:t>
      </w:r>
      <w:r w:rsidRPr="00887A4B">
        <w:t xml:space="preserve">to </w:t>
      </w:r>
      <w:r w:rsidR="00F45958" w:rsidRPr="00F45958">
        <w:rPr>
          <w:i/>
          <w:iCs/>
        </w:rPr>
        <w:t>S. aureus</w:t>
      </w:r>
      <w:r w:rsidR="0073580A" w:rsidRPr="0073580A">
        <w:rPr>
          <w:i/>
          <w:iCs/>
        </w:rPr>
        <w:t xml:space="preserve"> </w:t>
      </w:r>
      <w:r w:rsidRPr="00887A4B">
        <w:t>injected</w:t>
      </w:r>
      <w:r w:rsidRPr="00887A4B">
        <w:rPr>
          <w:i/>
        </w:rPr>
        <w:t xml:space="preserve"> </w:t>
      </w:r>
      <w:r w:rsidRPr="00887A4B">
        <w:t>alone (p = 0.0079) (</w:t>
      </w:r>
      <w:r w:rsidRPr="00887A4B">
        <w:fldChar w:fldCharType="begin"/>
      </w:r>
      <w:r w:rsidRPr="00887A4B">
        <w:instrText xml:space="preserve"> REF _Ref500797289 \h </w:instrText>
      </w:r>
      <w:r w:rsidRPr="00887A4B">
        <w:fldChar w:fldCharType="separate"/>
      </w:r>
      <w:r w:rsidR="00BA1790" w:rsidRPr="00887A4B">
        <w:t xml:space="preserve">Figure </w:t>
      </w:r>
      <w:r w:rsidR="00BA1790">
        <w:rPr>
          <w:noProof/>
        </w:rPr>
        <w:t>3</w:t>
      </w:r>
      <w:r w:rsidR="00BA1790">
        <w:t>.</w:t>
      </w:r>
      <w:r w:rsidR="00BA1790">
        <w:rPr>
          <w:noProof/>
        </w:rPr>
        <w:t>2</w:t>
      </w:r>
      <w:r w:rsidRPr="00887A4B">
        <w:fldChar w:fldCharType="end"/>
      </w:r>
      <w:r w:rsidRPr="00887A4B">
        <w:t xml:space="preserve"> F, black circles). Moreover, there was no significant difference in the amount of </w:t>
      </w:r>
      <w:r w:rsidRPr="00887A4B">
        <w:rPr>
          <w:i/>
        </w:rPr>
        <w:t>S. epidermidis</w:t>
      </w:r>
      <w:r w:rsidRPr="00887A4B">
        <w:t xml:space="preserve"> recovered from either mixed or single </w:t>
      </w:r>
      <w:r w:rsidRPr="00887A4B">
        <w:rPr>
          <w:i/>
        </w:rPr>
        <w:t>S. epidermidis</w:t>
      </w:r>
      <w:r w:rsidRPr="00887A4B">
        <w:t xml:space="preserve"> group (</w:t>
      </w:r>
      <w:r w:rsidRPr="00887A4B">
        <w:fldChar w:fldCharType="begin"/>
      </w:r>
      <w:r w:rsidRPr="00887A4B">
        <w:instrText xml:space="preserve"> REF _Ref500797289 \h </w:instrText>
      </w:r>
      <w:r w:rsidRPr="00887A4B">
        <w:fldChar w:fldCharType="separate"/>
      </w:r>
      <w:r w:rsidR="00BA1790" w:rsidRPr="00887A4B">
        <w:t xml:space="preserve">Figure </w:t>
      </w:r>
      <w:r w:rsidR="00BA1790">
        <w:rPr>
          <w:noProof/>
        </w:rPr>
        <w:t>3</w:t>
      </w:r>
      <w:r w:rsidR="00BA1790">
        <w:t>.</w:t>
      </w:r>
      <w:r w:rsidR="00BA1790">
        <w:rPr>
          <w:noProof/>
        </w:rPr>
        <w:t>2</w:t>
      </w:r>
      <w:r w:rsidRPr="00887A4B">
        <w:fldChar w:fldCharType="end"/>
      </w:r>
      <w:r w:rsidRPr="00887A4B">
        <w:t xml:space="preserve"> F, red circles), showing no alteration in clearance of this organism. This suggests that </w:t>
      </w:r>
      <w:r w:rsidRPr="00887A4B">
        <w:rPr>
          <w:i/>
        </w:rPr>
        <w:t xml:space="preserve">S. epidermidis, </w:t>
      </w:r>
      <w:r w:rsidRPr="00887A4B">
        <w:t xml:space="preserve">unlike </w:t>
      </w:r>
      <w:r w:rsidR="00F45958" w:rsidRPr="00F45958">
        <w:rPr>
          <w:i/>
          <w:iCs/>
        </w:rPr>
        <w:t>S. aureus</w:t>
      </w:r>
      <w:r w:rsidR="00AB3CB7">
        <w:rPr>
          <w:i/>
          <w:iCs/>
        </w:rPr>
        <w:t>,</w:t>
      </w:r>
      <w:r w:rsidRPr="00887A4B">
        <w:t xml:space="preserve"> does not benefit from the presence of another bacterial species in this model of infection. Next, the same experiment was repeated but this time using 10 mice per group (</w:t>
      </w:r>
      <w:r w:rsidR="00E14CAC">
        <w:fldChar w:fldCharType="begin"/>
      </w:r>
      <w:r w:rsidR="00E14CAC">
        <w:instrText xml:space="preserve"> REF _Ref505532246 \h </w:instrText>
      </w:r>
      <w:r w:rsidR="00E14CAC">
        <w:fldChar w:fldCharType="separate"/>
      </w:r>
      <w:r w:rsidR="00BA1790" w:rsidRPr="00887A4B">
        <w:t xml:space="preserve">Figure </w:t>
      </w:r>
      <w:r w:rsidR="00BA1790">
        <w:rPr>
          <w:noProof/>
        </w:rPr>
        <w:t>3</w:t>
      </w:r>
      <w:r w:rsidR="00BA1790">
        <w:t>.</w:t>
      </w:r>
      <w:r w:rsidR="00BA1790">
        <w:rPr>
          <w:noProof/>
        </w:rPr>
        <w:t>3</w:t>
      </w:r>
      <w:r w:rsidR="00E14CAC">
        <w:fldChar w:fldCharType="end"/>
      </w:r>
      <w:r w:rsidRPr="00887A4B">
        <w:t>) and similarly there was significant weight loss in the mixed dose group (</w:t>
      </w:r>
      <w:r w:rsidR="00CF7A83">
        <w:fldChar w:fldCharType="begin"/>
      </w:r>
      <w:r w:rsidR="00CF7A83">
        <w:instrText xml:space="preserve"> REF _Ref505532246 \h </w:instrText>
      </w:r>
      <w:r w:rsidR="00CF7A83">
        <w:fldChar w:fldCharType="separate"/>
      </w:r>
      <w:r w:rsidR="00BA1790" w:rsidRPr="00887A4B">
        <w:t xml:space="preserve">Figure </w:t>
      </w:r>
      <w:r w:rsidR="00BA1790">
        <w:rPr>
          <w:noProof/>
        </w:rPr>
        <w:t>3</w:t>
      </w:r>
      <w:r w:rsidR="00BA1790">
        <w:t>.</w:t>
      </w:r>
      <w:r w:rsidR="00BA1790">
        <w:rPr>
          <w:noProof/>
        </w:rPr>
        <w:t>3</w:t>
      </w:r>
      <w:r w:rsidR="00CF7A83">
        <w:fldChar w:fldCharType="end"/>
      </w:r>
      <w:r w:rsidR="00CF7A83">
        <w:t xml:space="preserve"> </w:t>
      </w:r>
      <w:r w:rsidRPr="00887A4B">
        <w:t>A)</w:t>
      </w:r>
      <w:r w:rsidR="00AB3CB7">
        <w:t>,</w:t>
      </w:r>
      <w:r w:rsidRPr="00887A4B">
        <w:t xml:space="preserve"> recovered </w:t>
      </w:r>
      <w:r w:rsidR="00F45958" w:rsidRPr="00F45958">
        <w:rPr>
          <w:i/>
          <w:iCs/>
        </w:rPr>
        <w:t>S. aureus</w:t>
      </w:r>
      <w:r w:rsidR="00B75B6A">
        <w:rPr>
          <w:i/>
          <w:iCs/>
        </w:rPr>
        <w:t xml:space="preserve"> </w:t>
      </w:r>
      <w:r w:rsidRPr="00887A4B">
        <w:t xml:space="preserve">was significantly higher in the mixed dose group compared to </w:t>
      </w:r>
      <w:r w:rsidR="00F45958" w:rsidRPr="00F45958">
        <w:rPr>
          <w:i/>
          <w:iCs/>
        </w:rPr>
        <w:t>S. aureus</w:t>
      </w:r>
      <w:r w:rsidR="0073580A" w:rsidRPr="0073580A">
        <w:rPr>
          <w:i/>
          <w:iCs/>
        </w:rPr>
        <w:t xml:space="preserve"> </w:t>
      </w:r>
      <w:r w:rsidRPr="00887A4B">
        <w:t>alone</w:t>
      </w:r>
      <w:r>
        <w:t>,</w:t>
      </w:r>
      <w:r w:rsidRPr="00887A4B">
        <w:t xml:space="preserve"> and </w:t>
      </w:r>
      <w:r w:rsidRPr="00887A4B">
        <w:rPr>
          <w:i/>
        </w:rPr>
        <w:t xml:space="preserve">S. epidermidis </w:t>
      </w:r>
      <w:r w:rsidRPr="00887A4B">
        <w:t>did not seem to benefit from co-infection (</w:t>
      </w:r>
      <w:r w:rsidR="0096633F">
        <w:fldChar w:fldCharType="begin"/>
      </w:r>
      <w:r w:rsidR="0096633F">
        <w:instrText xml:space="preserve"> REF _Ref505532246 \h </w:instrText>
      </w:r>
      <w:r w:rsidR="0096633F">
        <w:fldChar w:fldCharType="separate"/>
      </w:r>
      <w:r w:rsidR="00BA1790" w:rsidRPr="00887A4B">
        <w:t xml:space="preserve">Figure </w:t>
      </w:r>
      <w:r w:rsidR="00BA1790">
        <w:rPr>
          <w:noProof/>
        </w:rPr>
        <w:t>3</w:t>
      </w:r>
      <w:r w:rsidR="00BA1790">
        <w:t>.</w:t>
      </w:r>
      <w:r w:rsidR="00BA1790">
        <w:rPr>
          <w:noProof/>
        </w:rPr>
        <w:t>3</w:t>
      </w:r>
      <w:r w:rsidR="0096633F">
        <w:fldChar w:fldCharType="end"/>
      </w:r>
      <w:r w:rsidR="0096633F">
        <w:t xml:space="preserve"> </w:t>
      </w:r>
      <w:r w:rsidRPr="00887A4B">
        <w:t>B). Moreover, bacterial numbers in kidneys were low for all groups (</w:t>
      </w:r>
      <w:r w:rsidR="0096633F">
        <w:fldChar w:fldCharType="begin"/>
      </w:r>
      <w:r w:rsidR="0096633F">
        <w:instrText xml:space="preserve"> REF _Ref505532246 \h </w:instrText>
      </w:r>
      <w:r w:rsidR="0096633F">
        <w:fldChar w:fldCharType="separate"/>
      </w:r>
      <w:r w:rsidR="00BA1790" w:rsidRPr="00887A4B">
        <w:t xml:space="preserve">Figure </w:t>
      </w:r>
      <w:r w:rsidR="00BA1790">
        <w:rPr>
          <w:noProof/>
        </w:rPr>
        <w:t>3</w:t>
      </w:r>
      <w:r w:rsidR="00BA1790">
        <w:t>.</w:t>
      </w:r>
      <w:r w:rsidR="00BA1790">
        <w:rPr>
          <w:noProof/>
        </w:rPr>
        <w:t>3</w:t>
      </w:r>
      <w:r w:rsidR="0096633F">
        <w:fldChar w:fldCharType="end"/>
      </w:r>
      <w:r w:rsidR="0096633F">
        <w:t xml:space="preserve"> </w:t>
      </w:r>
      <w:r w:rsidRPr="00887A4B">
        <w:t>C).</w:t>
      </w:r>
    </w:p>
    <w:p w14:paraId="01A2939A" w14:textId="77777777" w:rsidR="001A0AF5" w:rsidRPr="00887A4B" w:rsidRDefault="001A0AF5" w:rsidP="001A0AF5"/>
    <w:p w14:paraId="550534F0" w14:textId="77777777" w:rsidR="001A0AF5" w:rsidRPr="00887A4B" w:rsidRDefault="001A0AF5" w:rsidP="001A0AF5"/>
    <w:p w14:paraId="43CCCBA8" w14:textId="77777777" w:rsidR="001A0AF5" w:rsidRPr="00887A4B" w:rsidRDefault="001A0AF5" w:rsidP="001A0AF5"/>
    <w:p w14:paraId="22ADC3A0" w14:textId="77777777" w:rsidR="001A0AF5" w:rsidRPr="00887A4B" w:rsidRDefault="001A0AF5" w:rsidP="001A0AF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1A0AF5" w:rsidRPr="00887A4B" w14:paraId="6B7B233E" w14:textId="77777777" w:rsidTr="001A0AF5">
        <w:tc>
          <w:tcPr>
            <w:tcW w:w="9020" w:type="dxa"/>
          </w:tcPr>
          <w:p w14:paraId="7F36918F" w14:textId="77777777" w:rsidR="001A0AF5" w:rsidRPr="00887A4B" w:rsidRDefault="001A0AF5" w:rsidP="001A0AF5">
            <w:r w:rsidRPr="00887A4B">
              <w:rPr>
                <w:noProof/>
                <w:lang w:eastAsia="zh-CN"/>
              </w:rPr>
              <w:lastRenderedPageBreak/>
              <w:drawing>
                <wp:inline distT="0" distB="0" distL="0" distR="0" wp14:anchorId="11C96F05" wp14:editId="77B4C3F7">
                  <wp:extent cx="5552866" cy="5797266"/>
                  <wp:effectExtent l="0" t="0" r="1016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67469" cy="5812512"/>
                          </a:xfrm>
                          <a:prstGeom prst="rect">
                            <a:avLst/>
                          </a:prstGeom>
                        </pic:spPr>
                      </pic:pic>
                    </a:graphicData>
                  </a:graphic>
                </wp:inline>
              </w:drawing>
            </w:r>
          </w:p>
        </w:tc>
      </w:tr>
      <w:tr w:rsidR="001A0AF5" w:rsidRPr="00887A4B" w14:paraId="251E8778" w14:textId="77777777" w:rsidTr="001A0AF5">
        <w:tc>
          <w:tcPr>
            <w:tcW w:w="9020" w:type="dxa"/>
          </w:tcPr>
          <w:p w14:paraId="6E03EAF2" w14:textId="148F010B" w:rsidR="001A0AF5" w:rsidRPr="00887A4B" w:rsidRDefault="001A0AF5" w:rsidP="001A0AF5">
            <w:pPr>
              <w:pStyle w:val="NoSpacing"/>
              <w:rPr>
                <w:i/>
              </w:rPr>
            </w:pPr>
            <w:bookmarkStart w:id="272" w:name="_Ref500797289"/>
            <w:bookmarkStart w:id="273" w:name="_Toc502145180"/>
            <w:bookmarkStart w:id="274" w:name="_Toc505531049"/>
            <w:r w:rsidRPr="00887A4B">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3</w:t>
            </w:r>
            <w:r w:rsidR="00AE6915">
              <w:rPr>
                <w:noProof/>
              </w:rPr>
              <w:fldChar w:fldCharType="end"/>
            </w:r>
            <w:r>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2</w:t>
            </w:r>
            <w:r w:rsidR="00AE6915">
              <w:rPr>
                <w:noProof/>
              </w:rPr>
              <w:fldChar w:fldCharType="end"/>
            </w:r>
            <w:bookmarkEnd w:id="272"/>
            <w:r w:rsidR="0073580A" w:rsidRPr="0073580A">
              <w:rPr>
                <w:i/>
                <w:iCs/>
              </w:rPr>
              <w:t xml:space="preserve"> </w:t>
            </w:r>
            <w:r w:rsidRPr="00887A4B">
              <w:rPr>
                <w:i/>
              </w:rPr>
              <w:t>S. epidermidis</w:t>
            </w:r>
            <w:r w:rsidRPr="00887A4B">
              <w:t xml:space="preserve"> dose titration and</w:t>
            </w:r>
            <w:r>
              <w:t xml:space="preserve"> initial</w:t>
            </w:r>
            <w:r w:rsidRPr="00887A4B">
              <w:t xml:space="preserve"> co-injection with </w:t>
            </w:r>
            <w:r w:rsidR="00F45958" w:rsidRPr="00F45958">
              <w:rPr>
                <w:i/>
                <w:iCs/>
              </w:rPr>
              <w:t xml:space="preserve">S. aureus </w:t>
            </w:r>
            <w:bookmarkEnd w:id="273"/>
            <w:bookmarkEnd w:id="274"/>
          </w:p>
          <w:p w14:paraId="275935A2" w14:textId="77777777" w:rsidR="001A0AF5" w:rsidRPr="00887A4B" w:rsidRDefault="001A0AF5" w:rsidP="001A0AF5">
            <w:pPr>
              <w:pStyle w:val="NoSpacing"/>
            </w:pPr>
          </w:p>
          <w:p w14:paraId="246B5B19" w14:textId="4AC2FA9B" w:rsidR="001A0AF5" w:rsidRPr="00887A4B" w:rsidRDefault="001A0AF5" w:rsidP="001A0AF5">
            <w:pPr>
              <w:pStyle w:val="Figurebody"/>
              <w:rPr>
                <w:lang w:val="en-GB"/>
              </w:rPr>
            </w:pPr>
            <w:r w:rsidRPr="00887A4B">
              <w:rPr>
                <w:lang w:val="en-GB"/>
              </w:rPr>
              <w:t xml:space="preserve">Low dose </w:t>
            </w:r>
            <w:r w:rsidR="00F45958" w:rsidRPr="00F45958">
              <w:rPr>
                <w:rFonts w:cs="Times"/>
                <w:i/>
                <w:lang w:val="en-GB"/>
              </w:rPr>
              <w:t>S. aureus</w:t>
            </w:r>
            <w:r w:rsidR="0073580A" w:rsidRPr="0073580A">
              <w:rPr>
                <w:rFonts w:cs="Times"/>
                <w:i/>
                <w:lang w:val="en-GB"/>
              </w:rPr>
              <w:t xml:space="preserve"> </w:t>
            </w:r>
            <w:r w:rsidRPr="00887A4B">
              <w:rPr>
                <w:rFonts w:cs="Times"/>
                <w:lang w:val="en-GB"/>
              </w:rPr>
              <w:t xml:space="preserve">alone </w:t>
            </w:r>
            <w:r w:rsidRPr="00887A4B">
              <w:rPr>
                <w:lang w:val="en-GB"/>
              </w:rPr>
              <w:t>(1.4 x 10</w:t>
            </w:r>
            <w:r w:rsidRPr="00887A4B">
              <w:rPr>
                <w:vertAlign w:val="superscript"/>
                <w:lang w:val="en-GB"/>
              </w:rPr>
              <w:t>6</w:t>
            </w:r>
            <w:r w:rsidR="0073580A" w:rsidRPr="0073580A">
              <w:rPr>
                <w:i/>
                <w:lang w:val="en-GB"/>
              </w:rPr>
              <w:t xml:space="preserve"> </w:t>
            </w:r>
            <w:r w:rsidRPr="00887A4B">
              <w:rPr>
                <w:lang w:val="en-GB"/>
              </w:rPr>
              <w:t>CFU)</w:t>
            </w:r>
            <w:r w:rsidRPr="00887A4B">
              <w:rPr>
                <w:rFonts w:cs="Times"/>
                <w:lang w:val="en-GB"/>
              </w:rPr>
              <w:t>,</w:t>
            </w:r>
            <w:r w:rsidRPr="00887A4B">
              <w:rPr>
                <w:rFonts w:cs="Times"/>
                <w:i/>
                <w:lang w:val="en-GB"/>
              </w:rPr>
              <w:t xml:space="preserve"> S. epidermidis </w:t>
            </w:r>
            <w:r w:rsidRPr="00887A4B">
              <w:rPr>
                <w:lang w:val="en-GB"/>
              </w:rPr>
              <w:t>alone (1.3 x10</w:t>
            </w:r>
            <w:r w:rsidRPr="00887A4B">
              <w:rPr>
                <w:vertAlign w:val="superscript"/>
                <w:lang w:val="en-GB"/>
              </w:rPr>
              <w:t>7</w:t>
            </w:r>
            <w:r w:rsidRPr="00887A4B">
              <w:rPr>
                <w:lang w:val="en-GB"/>
              </w:rPr>
              <w:t>, 1.9 x10</w:t>
            </w:r>
            <w:r w:rsidRPr="00887A4B">
              <w:rPr>
                <w:vertAlign w:val="superscript"/>
                <w:lang w:val="en-GB"/>
              </w:rPr>
              <w:t>8</w:t>
            </w:r>
            <w:r w:rsidRPr="00887A4B">
              <w:rPr>
                <w:lang w:val="en-GB"/>
              </w:rPr>
              <w:t>, 4.7 x10</w:t>
            </w:r>
            <w:r w:rsidRPr="00887A4B">
              <w:rPr>
                <w:vertAlign w:val="superscript"/>
                <w:lang w:val="en-GB"/>
              </w:rPr>
              <w:t>8</w:t>
            </w:r>
            <w:r w:rsidRPr="00887A4B">
              <w:rPr>
                <w:lang w:val="en-GB"/>
              </w:rPr>
              <w:t xml:space="preserve"> CFU)</w:t>
            </w:r>
            <w:r w:rsidRPr="00887A4B">
              <w:rPr>
                <w:rFonts w:cs="Times"/>
                <w:i/>
                <w:lang w:val="en-GB"/>
              </w:rPr>
              <w:t xml:space="preserve"> </w:t>
            </w:r>
            <w:r w:rsidRPr="00887A4B">
              <w:rPr>
                <w:rFonts w:cs="Times"/>
                <w:lang w:val="en-GB"/>
              </w:rPr>
              <w:t xml:space="preserve">or a combination of </w:t>
            </w:r>
            <w:r w:rsidR="00F45958" w:rsidRPr="00F45958">
              <w:rPr>
                <w:rFonts w:cs="Times"/>
                <w:i/>
                <w:lang w:val="en-GB"/>
              </w:rPr>
              <w:t>S. aureus</w:t>
            </w:r>
            <w:r w:rsidR="0073580A" w:rsidRPr="0073580A">
              <w:rPr>
                <w:rFonts w:cs="Times"/>
                <w:i/>
                <w:lang w:val="en-GB"/>
              </w:rPr>
              <w:t xml:space="preserve"> </w:t>
            </w:r>
            <w:r w:rsidRPr="00887A4B">
              <w:rPr>
                <w:lang w:val="en-GB"/>
              </w:rPr>
              <w:t>(1.4 x 10</w:t>
            </w:r>
            <w:r w:rsidRPr="00887A4B">
              <w:rPr>
                <w:vertAlign w:val="superscript"/>
                <w:lang w:val="en-GB"/>
              </w:rPr>
              <w:t>6</w:t>
            </w:r>
            <w:r w:rsidR="0073580A" w:rsidRPr="0073580A">
              <w:rPr>
                <w:i/>
                <w:lang w:val="en-GB"/>
              </w:rPr>
              <w:t xml:space="preserve"> </w:t>
            </w:r>
            <w:r w:rsidRPr="00887A4B">
              <w:rPr>
                <w:lang w:val="en-GB"/>
              </w:rPr>
              <w:t xml:space="preserve">CFU) and </w:t>
            </w:r>
            <w:r w:rsidRPr="00887A4B">
              <w:rPr>
                <w:rFonts w:cs="Times"/>
                <w:i/>
                <w:lang w:val="en-GB"/>
              </w:rPr>
              <w:t xml:space="preserve">S. epidermidis </w:t>
            </w:r>
            <w:r w:rsidRPr="00887A4B">
              <w:rPr>
                <w:rFonts w:cs="Times"/>
                <w:lang w:val="en-GB"/>
              </w:rPr>
              <w:t>(</w:t>
            </w:r>
            <w:r w:rsidRPr="00887A4B">
              <w:rPr>
                <w:lang w:val="en-GB"/>
              </w:rPr>
              <w:t>1 x10</w:t>
            </w:r>
            <w:r w:rsidRPr="00887A4B">
              <w:rPr>
                <w:vertAlign w:val="superscript"/>
                <w:lang w:val="en-GB"/>
              </w:rPr>
              <w:t>8</w:t>
            </w:r>
            <w:r>
              <w:rPr>
                <w:lang w:val="en-GB"/>
              </w:rPr>
              <w:t xml:space="preserve"> </w:t>
            </w:r>
            <w:r w:rsidRPr="00887A4B">
              <w:rPr>
                <w:lang w:val="en-GB"/>
              </w:rPr>
              <w:t xml:space="preserve">CFU) was injected IV. Weight loss </w:t>
            </w:r>
            <w:r w:rsidRPr="00887A4B">
              <w:rPr>
                <w:b/>
                <w:lang w:val="en-GB"/>
              </w:rPr>
              <w:t>(A, D)</w:t>
            </w:r>
            <w:r w:rsidRPr="00887A4B">
              <w:rPr>
                <w:lang w:val="en-GB"/>
              </w:rPr>
              <w:t xml:space="preserve"> and CFU in kidneys </w:t>
            </w:r>
            <w:r w:rsidRPr="00887A4B">
              <w:rPr>
                <w:b/>
                <w:lang w:val="en-GB"/>
              </w:rPr>
              <w:t xml:space="preserve">(B, E) </w:t>
            </w:r>
            <w:r w:rsidRPr="00887A4B">
              <w:rPr>
                <w:lang w:val="en-GB"/>
              </w:rPr>
              <w:t xml:space="preserve">and liver </w:t>
            </w:r>
            <w:r w:rsidRPr="00887A4B">
              <w:rPr>
                <w:b/>
                <w:lang w:val="en-GB"/>
              </w:rPr>
              <w:t>(C, F)</w:t>
            </w:r>
            <w:r w:rsidRPr="00887A4B">
              <w:rPr>
                <w:lang w:val="en-GB"/>
              </w:rPr>
              <w:t xml:space="preserve"> were recorded;</w:t>
            </w:r>
            <w:r w:rsidR="00336CDF">
              <w:rPr>
                <w:lang w:val="en-GB"/>
              </w:rPr>
              <w:t xml:space="preserve"> n=5,</w:t>
            </w:r>
            <w:r w:rsidRPr="00887A4B">
              <w:rPr>
                <w:lang w:val="en-GB"/>
              </w:rPr>
              <w:t xml:space="preserve"> ** p &lt;0.01, * p = 0.05 ; ns – non significant. Red circle </w:t>
            </w:r>
            <w:r w:rsidRPr="00887A4B">
              <w:rPr>
                <w:rFonts w:eastAsia="Helvetica" w:cs="Helvetica"/>
                <w:lang w:val="en-GB"/>
              </w:rPr>
              <w:t xml:space="preserve">– </w:t>
            </w:r>
            <w:r w:rsidRPr="00887A4B">
              <w:rPr>
                <w:rFonts w:cs="Times"/>
                <w:i/>
                <w:lang w:val="en-GB"/>
              </w:rPr>
              <w:t>S. epidermidis</w:t>
            </w:r>
            <w:r w:rsidRPr="00887A4B">
              <w:rPr>
                <w:lang w:val="en-GB"/>
              </w:rPr>
              <w:t xml:space="preserve">; black circle </w:t>
            </w:r>
            <w:r w:rsidRPr="00887A4B">
              <w:rPr>
                <w:rFonts w:eastAsia="Helvetica" w:cs="Helvetica"/>
                <w:lang w:val="en-GB"/>
              </w:rPr>
              <w:t xml:space="preserve">– </w:t>
            </w:r>
            <w:r w:rsidR="00336CDF">
              <w:rPr>
                <w:rFonts w:cs="Times"/>
                <w:i/>
                <w:lang w:val="en-GB"/>
              </w:rPr>
              <w:t>S. aureus</w:t>
            </w:r>
            <w:r w:rsidRPr="00887A4B">
              <w:rPr>
                <w:lang w:val="en-GB"/>
              </w:rPr>
              <w:t xml:space="preserve">. </w:t>
            </w:r>
          </w:p>
          <w:p w14:paraId="4592A05A" w14:textId="77777777" w:rsidR="001A0AF5" w:rsidRPr="00887A4B" w:rsidRDefault="001A0AF5" w:rsidP="001A0AF5">
            <w:pPr>
              <w:keepNext/>
            </w:pPr>
          </w:p>
        </w:tc>
      </w:tr>
      <w:tr w:rsidR="001A0AF5" w:rsidRPr="00887A4B" w14:paraId="6FA33EBA" w14:textId="77777777" w:rsidTr="001A0AF5">
        <w:tc>
          <w:tcPr>
            <w:tcW w:w="9020" w:type="dxa"/>
          </w:tcPr>
          <w:p w14:paraId="1F3FDA37" w14:textId="77777777" w:rsidR="001A0AF5" w:rsidRPr="00887A4B" w:rsidRDefault="001A0AF5" w:rsidP="001A0AF5">
            <w:pPr>
              <w:jc w:val="center"/>
            </w:pPr>
            <w:r w:rsidRPr="00887A4B">
              <w:rPr>
                <w:noProof/>
                <w:lang w:eastAsia="zh-CN"/>
              </w:rPr>
              <w:lastRenderedPageBreak/>
              <mc:AlternateContent>
                <mc:Choice Requires="wpg">
                  <w:drawing>
                    <wp:inline distT="0" distB="0" distL="0" distR="0" wp14:anchorId="6CCEE0ED" wp14:editId="5797CA39">
                      <wp:extent cx="3832225" cy="6312249"/>
                      <wp:effectExtent l="0" t="0" r="3175" b="12700"/>
                      <wp:docPr id="68" name="Group 1"/>
                      <wp:cNvGraphicFramePr/>
                      <a:graphic xmlns:a="http://schemas.openxmlformats.org/drawingml/2006/main">
                        <a:graphicData uri="http://schemas.microsoft.com/office/word/2010/wordprocessingGroup">
                          <wpg:wgp>
                            <wpg:cNvGrpSpPr/>
                            <wpg:grpSpPr>
                              <a:xfrm>
                                <a:off x="0" y="0"/>
                                <a:ext cx="3832225" cy="6312249"/>
                                <a:chOff x="0" y="0"/>
                                <a:chExt cx="4099560" cy="6752590"/>
                              </a:xfrm>
                            </wpg:grpSpPr>
                            <wpg:grpSp>
                              <wpg:cNvPr id="69" name="Group 69"/>
                              <wpg:cNvGrpSpPr/>
                              <wpg:grpSpPr>
                                <a:xfrm>
                                  <a:off x="0" y="0"/>
                                  <a:ext cx="4099560" cy="6752590"/>
                                  <a:chOff x="0" y="0"/>
                                  <a:chExt cx="4099560" cy="6752590"/>
                                </a:xfrm>
                              </wpg:grpSpPr>
                              <pic:pic xmlns:pic="http://schemas.openxmlformats.org/drawingml/2006/picture">
                                <pic:nvPicPr>
                                  <pic:cNvPr id="70" name="Picture 70"/>
                                  <pic:cNvPicPr/>
                                </pic:nvPicPr>
                                <pic:blipFill>
                                  <a:blip r:embed="rId31"/>
                                  <a:stretch>
                                    <a:fillRect/>
                                  </a:stretch>
                                </pic:blipFill>
                                <pic:spPr>
                                  <a:xfrm>
                                    <a:off x="0" y="0"/>
                                    <a:ext cx="4099560" cy="6752590"/>
                                  </a:xfrm>
                                  <a:prstGeom prst="rect">
                                    <a:avLst/>
                                  </a:prstGeom>
                                </pic:spPr>
                              </pic:pic>
                              <wps:wsp>
                                <wps:cNvPr id="71" name="Rectangle 71"/>
                                <wps:cNvSpPr/>
                                <wps:spPr>
                                  <a:xfrm>
                                    <a:off x="97570" y="5602372"/>
                                    <a:ext cx="124894" cy="71368"/>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72" name="Rounded Rectangle 72"/>
                              <wps:cNvSpPr/>
                              <wps:spPr>
                                <a:xfrm>
                                  <a:off x="446807" y="5541180"/>
                                  <a:ext cx="109560" cy="75849"/>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mo="http://schemas.microsoft.com/office/mac/office/2008/main" xmlns:mv="urn:schemas-microsoft-com:mac:vml">
                  <w:pict>
                    <v:group w14:anchorId="2192D78C" id="Group 1" o:spid="_x0000_s1026" style="width:301.75pt;height:497.05pt;mso-position-horizontal-relative:char;mso-position-vertical-relative:line" coordsize="4099560,675259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">
                      <v:group id="Group 69" o:spid="_x0000_s1027" style="position:absolute;width:4099560;height:6752590" coordsize="4099560,675259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kARj6xQAAANsAAAAPAAAAZHJzL2Rvd25yZXYueG1sRI9Pa8JAFMTvhX6H5RV6&#10;M5u0KDVmFZG29BAEtSDeHtlnEsy+Ddlt/nx7t1DocZiZ3zDZZjSN6KlztWUFSRSDIC6srrlU8H36&#10;mL2BcB5ZY2OZFEzkYLN+fMgw1XbgA/VHX4oAYZeigsr7NpXSFRUZdJFtiYN3tZ1BH2RXSt3hEOCm&#10;kS9xvJAGaw4LFba0q6i4HX+Mgs8Bh+1r8t7nt+tuupzm+3OekFLPT+N2BcLT6P/Df+0vrWCxhN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JAEY+sUAAADbAAAA&#10;DwAAAAAAAAAAAAAAAACpAgAAZHJzL2Rvd25yZXYueG1sUEsFBgAAAAAEAAQA+gAAAJsDAAAAAA==&#10;">
                        <v:shape id="Picture 70" o:spid="_x0000_s1028" type="#_x0000_t75" style="position:absolute;width:4099560;height:67525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">
                          <v:imagedata r:id="rId32" o:title=""/>
                        </v:shape>
                        <v:rect id="Rectangle 71" o:spid="_x0000_s1029" style="position:absolute;left:97570;top:5602372;width:124894;height:7136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W2JZxQAA&#10;ANsAAAAPAAAAZHJzL2Rvd25yZXYueG1sRI9PawIxFMTvhX6H8Aq9FM3ahSqrUaogeOnBP4jHx+Z1&#10;E9y8LJu4u/bTNwWhx2FmfsMsVoOrRUdtsJ4VTMYZCOLSa8uVgtNxO5qBCBFZY+2ZFNwpwGr5/LTA&#10;Qvue99QdYiUShEOBCkyMTSFlKA05DGPfECfv27cOY5JtJXWLfYK7Wr5n2Yd0aDktGGxoY6i8Hm5O&#10;wdc9z3fdW37tTzav7I+8rM/GK/X6MnzOQUQa4n/40d5pBdMJ/H1JP0Auf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NbYlnFAAAA2wAAAA8AAAAAAAAAAAAAAAAAlwIAAGRycy9k&#10;b3ducmV2LnhtbFBLBQYAAAAABAAEAPUAAACJAwAAAAA=&#10;" fillcolor="white [3212]" stroked="f" strokeweight="1pt"/>
                      </v:group>
                      <v:roundrect id="Rounded Rectangle 72" o:spid="_x0000_s1030" style="position:absolute;left:446807;top:5541180;width:109560;height:75849;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nvfnxAAA&#10;ANsAAAAPAAAAZHJzL2Rvd25yZXYueG1sRI9bawIxFITfhf6HcAq+abYL1rIapViUennx+nzYnO4u&#10;TU62m6jrvzeC0MdhZr5hxtPWGnGhxleOFbz1ExDEudMVFwoO+3nvA4QPyBqNY1JwIw/TyUtnjJl2&#10;V97SZRcKESHsM1RQhlBnUvq8JIu+72ri6P24xmKIsimkbvAa4dbINEnepcWK40KJNc1Kyn93Z6tg&#10;MTtuN8dqufzbDL7MOsXTyhQLpbqv7ecIRKA2/Ief7W+tYJjC40v8AXJy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YZ7358QAAADbAAAADwAAAAAAAAAAAAAAAACXAgAAZHJzL2Rv&#10;d25yZXYueG1sUEsFBgAAAAAEAAQA9QAAAIgDAAAAAA==&#10;" fillcolor="white [3212]" stroked="f" strokeweight="1pt">
                        <v:stroke joinstyle="miter"/>
                      </v:roundrect>
                      <w10:anchorlock/>
                    </v:group>
                  </w:pict>
                </mc:Fallback>
              </mc:AlternateContent>
            </w:r>
          </w:p>
        </w:tc>
      </w:tr>
      <w:tr w:rsidR="001A0AF5" w:rsidRPr="00887A4B" w14:paraId="52276276" w14:textId="77777777" w:rsidTr="001A0AF5">
        <w:trPr>
          <w:trHeight w:val="612"/>
        </w:trPr>
        <w:tc>
          <w:tcPr>
            <w:tcW w:w="9020" w:type="dxa"/>
          </w:tcPr>
          <w:p w14:paraId="64AA6219" w14:textId="6844A7E1" w:rsidR="001A0AF5" w:rsidRPr="00887A4B" w:rsidRDefault="001A0AF5" w:rsidP="001A0AF5">
            <w:pPr>
              <w:pStyle w:val="NoSpacing"/>
            </w:pPr>
            <w:bookmarkStart w:id="275" w:name="_Ref505532246"/>
            <w:bookmarkStart w:id="276" w:name="_Toc505531050"/>
            <w:r w:rsidRPr="00887A4B">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3</w:t>
            </w:r>
            <w:r w:rsidR="00AE6915">
              <w:rPr>
                <w:noProof/>
              </w:rPr>
              <w:fldChar w:fldCharType="end"/>
            </w:r>
            <w:r>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3</w:t>
            </w:r>
            <w:r w:rsidR="00AE6915">
              <w:rPr>
                <w:noProof/>
              </w:rPr>
              <w:fldChar w:fldCharType="end"/>
            </w:r>
            <w:bookmarkEnd w:id="275"/>
            <w:r w:rsidRPr="00887A4B">
              <w:t xml:space="preserve"> </w:t>
            </w:r>
            <w:r w:rsidRPr="00887A4B">
              <w:rPr>
                <w:i/>
              </w:rPr>
              <w:t>S. epidermidis</w:t>
            </w:r>
            <w:r w:rsidRPr="00887A4B">
              <w:t xml:space="preserve"> can augment </w:t>
            </w:r>
            <w:r w:rsidR="00F45958" w:rsidRPr="00F45958">
              <w:rPr>
                <w:i/>
                <w:iCs/>
              </w:rPr>
              <w:t>S. aureus</w:t>
            </w:r>
            <w:r w:rsidR="0073580A" w:rsidRPr="0073580A">
              <w:rPr>
                <w:i/>
                <w:iCs/>
              </w:rPr>
              <w:t xml:space="preserve"> </w:t>
            </w:r>
            <w:r w:rsidRPr="00887A4B">
              <w:t>infection in the murine sepsis model</w:t>
            </w:r>
            <w:bookmarkEnd w:id="276"/>
          </w:p>
          <w:p w14:paraId="77825516" w14:textId="77777777" w:rsidR="001A0AF5" w:rsidRPr="00887A4B" w:rsidRDefault="001A0AF5" w:rsidP="001A0AF5">
            <w:pPr>
              <w:pStyle w:val="Figurebody"/>
              <w:rPr>
                <w:lang w:val="en-GB"/>
              </w:rPr>
            </w:pPr>
          </w:p>
          <w:p w14:paraId="5E071E6F" w14:textId="0BD7AEC7" w:rsidR="001A0AF5" w:rsidRPr="00887A4B" w:rsidRDefault="001A0AF5" w:rsidP="001A0AF5">
            <w:pPr>
              <w:pStyle w:val="Figurebody"/>
              <w:rPr>
                <w:lang w:val="en-GB"/>
              </w:rPr>
            </w:pPr>
            <w:r w:rsidRPr="00887A4B">
              <w:rPr>
                <w:lang w:val="en-GB"/>
              </w:rPr>
              <w:t xml:space="preserve">Low dose </w:t>
            </w:r>
            <w:r w:rsidR="00F45958" w:rsidRPr="00F45958">
              <w:rPr>
                <w:rFonts w:cs="Times"/>
                <w:i/>
                <w:lang w:val="en-GB"/>
              </w:rPr>
              <w:t>S. aureus</w:t>
            </w:r>
            <w:r w:rsidR="0073580A" w:rsidRPr="0073580A">
              <w:rPr>
                <w:rFonts w:cs="Times"/>
                <w:i/>
                <w:lang w:val="en-GB"/>
              </w:rPr>
              <w:t xml:space="preserve"> </w:t>
            </w:r>
            <w:r w:rsidRPr="00887A4B">
              <w:rPr>
                <w:rFonts w:cs="Times"/>
                <w:lang w:val="en-GB"/>
              </w:rPr>
              <w:t xml:space="preserve">alone </w:t>
            </w:r>
            <w:r w:rsidRPr="00887A4B">
              <w:rPr>
                <w:lang w:val="en-GB"/>
              </w:rPr>
              <w:t>(1 x 10</w:t>
            </w:r>
            <w:r w:rsidRPr="00887A4B">
              <w:rPr>
                <w:vertAlign w:val="superscript"/>
                <w:lang w:val="en-GB"/>
              </w:rPr>
              <w:t>6</w:t>
            </w:r>
            <w:r w:rsidR="0073580A" w:rsidRPr="0073580A">
              <w:rPr>
                <w:i/>
                <w:lang w:val="en-GB"/>
              </w:rPr>
              <w:t xml:space="preserve"> </w:t>
            </w:r>
            <w:r w:rsidRPr="00887A4B">
              <w:rPr>
                <w:lang w:val="en-GB"/>
              </w:rPr>
              <w:t>CFU)</w:t>
            </w:r>
            <w:r w:rsidRPr="00887A4B">
              <w:rPr>
                <w:rFonts w:cs="Times"/>
                <w:lang w:val="en-GB"/>
              </w:rPr>
              <w:t>,</w:t>
            </w:r>
            <w:r w:rsidRPr="00887A4B">
              <w:rPr>
                <w:rFonts w:cs="Times"/>
                <w:i/>
                <w:lang w:val="en-GB"/>
              </w:rPr>
              <w:t xml:space="preserve"> S. epidermidis </w:t>
            </w:r>
            <w:r w:rsidRPr="00887A4B">
              <w:rPr>
                <w:lang w:val="en-GB"/>
              </w:rPr>
              <w:t>alone (1 x10</w:t>
            </w:r>
            <w:r w:rsidRPr="00887A4B">
              <w:rPr>
                <w:vertAlign w:val="superscript"/>
                <w:lang w:val="en-GB"/>
              </w:rPr>
              <w:t>8</w:t>
            </w:r>
            <w:r w:rsidRPr="00887A4B">
              <w:rPr>
                <w:lang w:val="en-GB"/>
              </w:rPr>
              <w:t xml:space="preserve"> CFU)</w:t>
            </w:r>
            <w:r w:rsidRPr="00887A4B">
              <w:rPr>
                <w:rFonts w:cs="Times"/>
                <w:i/>
                <w:lang w:val="en-GB"/>
              </w:rPr>
              <w:t xml:space="preserve"> </w:t>
            </w:r>
            <w:r w:rsidRPr="00887A4B">
              <w:rPr>
                <w:rFonts w:cs="Times"/>
                <w:lang w:val="en-GB"/>
              </w:rPr>
              <w:t xml:space="preserve">or a combination of </w:t>
            </w:r>
            <w:r w:rsidR="00F45958" w:rsidRPr="00F45958">
              <w:rPr>
                <w:rFonts w:cs="Times"/>
                <w:i/>
                <w:lang w:val="en-GB"/>
              </w:rPr>
              <w:t>S. aureus</w:t>
            </w:r>
            <w:r w:rsidR="0073580A" w:rsidRPr="0073580A">
              <w:rPr>
                <w:rFonts w:cs="Times"/>
                <w:i/>
                <w:lang w:val="en-GB"/>
              </w:rPr>
              <w:t xml:space="preserve"> </w:t>
            </w:r>
            <w:r w:rsidRPr="00887A4B">
              <w:rPr>
                <w:lang w:val="en-GB"/>
              </w:rPr>
              <w:t xml:space="preserve">and </w:t>
            </w:r>
            <w:r w:rsidRPr="00887A4B">
              <w:rPr>
                <w:rFonts w:cs="Times"/>
                <w:i/>
                <w:lang w:val="en-GB"/>
              </w:rPr>
              <w:t xml:space="preserve">S. epidermidis </w:t>
            </w:r>
            <w:r w:rsidRPr="00887A4B">
              <w:rPr>
                <w:lang w:val="en-GB"/>
              </w:rPr>
              <w:t xml:space="preserve">was injected IV (n=10). Weight loss </w:t>
            </w:r>
            <w:r w:rsidRPr="00887A4B">
              <w:rPr>
                <w:b/>
                <w:lang w:val="en-GB"/>
              </w:rPr>
              <w:t>(A)</w:t>
            </w:r>
            <w:r w:rsidRPr="00887A4B">
              <w:rPr>
                <w:lang w:val="en-GB"/>
              </w:rPr>
              <w:t xml:space="preserve"> and CFU in kidneys </w:t>
            </w:r>
            <w:r w:rsidRPr="00887A4B">
              <w:rPr>
                <w:b/>
                <w:lang w:val="en-GB"/>
              </w:rPr>
              <w:t xml:space="preserve">(B) </w:t>
            </w:r>
            <w:r w:rsidRPr="00887A4B">
              <w:rPr>
                <w:lang w:val="en-GB"/>
              </w:rPr>
              <w:t xml:space="preserve">and liver </w:t>
            </w:r>
            <w:r w:rsidRPr="00887A4B">
              <w:rPr>
                <w:b/>
                <w:lang w:val="en-GB"/>
              </w:rPr>
              <w:t>(C)</w:t>
            </w:r>
            <w:r w:rsidRPr="00887A4B">
              <w:rPr>
                <w:lang w:val="en-GB"/>
              </w:rPr>
              <w:t xml:space="preserve"> were recorded;</w:t>
            </w:r>
            <w:r w:rsidR="00336CDF">
              <w:rPr>
                <w:lang w:val="en-GB"/>
              </w:rPr>
              <w:t xml:space="preserve"> n=10,</w:t>
            </w:r>
            <w:r w:rsidRPr="00887A4B">
              <w:rPr>
                <w:lang w:val="en-GB"/>
              </w:rPr>
              <w:t xml:space="preserve"> ** p &lt;0.01, * p = 0.05 ; ns – non significant. Red circle </w:t>
            </w:r>
            <w:r w:rsidRPr="00887A4B">
              <w:rPr>
                <w:rFonts w:eastAsia="Helvetica" w:cs="Helvetica"/>
                <w:lang w:val="en-GB"/>
              </w:rPr>
              <w:t xml:space="preserve">– </w:t>
            </w:r>
            <w:r w:rsidRPr="00887A4B">
              <w:rPr>
                <w:rFonts w:cs="Times"/>
                <w:i/>
                <w:lang w:val="en-GB"/>
              </w:rPr>
              <w:t>S. epidermidis</w:t>
            </w:r>
            <w:r w:rsidRPr="00887A4B">
              <w:rPr>
                <w:lang w:val="en-GB"/>
              </w:rPr>
              <w:t xml:space="preserve">; black circle </w:t>
            </w:r>
            <w:r w:rsidRPr="00887A4B">
              <w:rPr>
                <w:rFonts w:eastAsia="Helvetica" w:cs="Helvetica"/>
                <w:lang w:val="en-GB"/>
              </w:rPr>
              <w:t xml:space="preserve">– </w:t>
            </w:r>
            <w:r w:rsidR="00F45958" w:rsidRPr="00F45958">
              <w:rPr>
                <w:rFonts w:cs="Times"/>
                <w:i/>
                <w:lang w:val="en-GB"/>
              </w:rPr>
              <w:t>S. aur</w:t>
            </w:r>
            <w:r w:rsidR="00336CDF">
              <w:rPr>
                <w:rFonts w:cs="Times"/>
                <w:i/>
                <w:lang w:val="en-GB"/>
              </w:rPr>
              <w:t>eus</w:t>
            </w:r>
            <w:r w:rsidRPr="00887A4B">
              <w:rPr>
                <w:lang w:val="en-GB"/>
              </w:rPr>
              <w:t xml:space="preserve">. </w:t>
            </w:r>
          </w:p>
        </w:tc>
      </w:tr>
    </w:tbl>
    <w:p w14:paraId="32A9496A" w14:textId="1C02C1D6" w:rsidR="001A0AF5" w:rsidRPr="00887A4B" w:rsidRDefault="001A0AF5">
      <w:pPr>
        <w:spacing w:line="240" w:lineRule="auto"/>
      </w:pPr>
    </w:p>
    <w:p w14:paraId="2372373C" w14:textId="23DD354E" w:rsidR="001A0AF5" w:rsidRPr="00887A4B" w:rsidRDefault="001A0AF5" w:rsidP="001A0AF5">
      <w:r w:rsidRPr="00887A4B">
        <w:rPr>
          <w:i/>
        </w:rPr>
        <w:lastRenderedPageBreak/>
        <w:t xml:space="preserve">M. luteus </w:t>
      </w:r>
      <w:r w:rsidRPr="00887A4B">
        <w:t xml:space="preserve">was used as an alternative </w:t>
      </w:r>
      <w:r w:rsidR="00AE6915" w:rsidRPr="00AE6915">
        <w:t>Gram-</w:t>
      </w:r>
      <w:r w:rsidRPr="00887A4B">
        <w:t>positive augmenting organi</w:t>
      </w:r>
      <w:r>
        <w:t>sm</w:t>
      </w:r>
      <w:r w:rsidRPr="00887A4B">
        <w:t xml:space="preserve">. Therefore as a pilot study, </w:t>
      </w:r>
      <w:r w:rsidRPr="00887A4B">
        <w:rPr>
          <w:i/>
        </w:rPr>
        <w:t xml:space="preserve">M. luteus </w:t>
      </w:r>
      <w:r w:rsidRPr="00887A4B">
        <w:t>doses of 3.8x10</w:t>
      </w:r>
      <w:r w:rsidRPr="00887A4B">
        <w:rPr>
          <w:vertAlign w:val="superscript"/>
        </w:rPr>
        <w:t>7</w:t>
      </w:r>
      <w:r w:rsidRPr="00887A4B">
        <w:t>, 1.9x10</w:t>
      </w:r>
      <w:r w:rsidRPr="00887A4B">
        <w:rPr>
          <w:vertAlign w:val="superscript"/>
        </w:rPr>
        <w:t>8</w:t>
      </w:r>
      <w:r w:rsidRPr="00887A4B">
        <w:t xml:space="preserve"> or 2.9x10</w:t>
      </w:r>
      <w:r w:rsidRPr="00887A4B">
        <w:rPr>
          <w:vertAlign w:val="superscript"/>
        </w:rPr>
        <w:t>8</w:t>
      </w:r>
      <w:r w:rsidRPr="00887A4B">
        <w:t xml:space="preserve"> were injected into Balb/c mice with 5 animals per group, in order to determine an optimal dose for further augmentation experiments (</w:t>
      </w:r>
      <w:r w:rsidRPr="00887A4B">
        <w:fldChar w:fldCharType="begin"/>
      </w:r>
      <w:r w:rsidRPr="00887A4B">
        <w:instrText xml:space="preserve"> REF _Ref500867103 \h </w:instrText>
      </w:r>
      <w:r w:rsidRPr="00887A4B">
        <w:fldChar w:fldCharType="separate"/>
      </w:r>
      <w:r w:rsidR="00BA1790" w:rsidRPr="00887A4B">
        <w:t xml:space="preserve">Figure </w:t>
      </w:r>
      <w:r w:rsidR="00BA1790">
        <w:rPr>
          <w:noProof/>
        </w:rPr>
        <w:t>3</w:t>
      </w:r>
      <w:r w:rsidR="00BA1790">
        <w:t>.</w:t>
      </w:r>
      <w:r w:rsidR="00BA1790">
        <w:rPr>
          <w:noProof/>
        </w:rPr>
        <w:t>4</w:t>
      </w:r>
      <w:r w:rsidRPr="00887A4B">
        <w:fldChar w:fldCharType="end"/>
      </w:r>
      <w:r w:rsidRPr="00887A4B">
        <w:t xml:space="preserve"> A). None of the doses administered caused any change in animal weights or health and at the end of the experiment all </w:t>
      </w:r>
      <w:r w:rsidRPr="00887A4B">
        <w:rPr>
          <w:i/>
        </w:rPr>
        <w:t xml:space="preserve">M. luteus </w:t>
      </w:r>
      <w:r w:rsidRPr="00887A4B">
        <w:t xml:space="preserve">bacteria were cleared from livers and kidneys of injected mice. It was therefore decided to use </w:t>
      </w:r>
      <w:r w:rsidRPr="00887A4B">
        <w:rPr>
          <w:i/>
        </w:rPr>
        <w:t xml:space="preserve">M. luteus </w:t>
      </w:r>
      <w:r w:rsidRPr="00887A4B">
        <w:t>2x10</w:t>
      </w:r>
      <w:r w:rsidRPr="00887A4B">
        <w:rPr>
          <w:vertAlign w:val="superscript"/>
        </w:rPr>
        <w:t>8</w:t>
      </w:r>
      <w:r w:rsidRPr="00887A4B">
        <w:t xml:space="preserve"> CFU as the optimal for augmentation experiments. </w:t>
      </w:r>
    </w:p>
    <w:p w14:paraId="6FBDB676" w14:textId="77777777" w:rsidR="001A0AF5" w:rsidRPr="00887A4B" w:rsidRDefault="001A0AF5" w:rsidP="001A0AF5"/>
    <w:p w14:paraId="5C0DB983" w14:textId="03274336" w:rsidR="001A0AF5" w:rsidRPr="00887A4B" w:rsidRDefault="001A0AF5" w:rsidP="001A0AF5">
      <w:r w:rsidRPr="00887A4B">
        <w:t xml:space="preserve">To check for augmentation, a pilot experiment with 5 Balb/c mice per group, where </w:t>
      </w:r>
      <w:r w:rsidRPr="00887A4B">
        <w:rPr>
          <w:i/>
        </w:rPr>
        <w:t xml:space="preserve">M. luteus </w:t>
      </w:r>
      <w:r w:rsidRPr="00887A4B">
        <w:t>was injected alone (2x10</w:t>
      </w:r>
      <w:r w:rsidRPr="00887A4B">
        <w:rPr>
          <w:vertAlign w:val="superscript"/>
        </w:rPr>
        <w:t>8</w:t>
      </w:r>
      <w:r w:rsidRPr="00887A4B">
        <w:t xml:space="preserve"> CFU), low dose </w:t>
      </w:r>
      <w:r w:rsidR="00F45958" w:rsidRPr="00F45958">
        <w:rPr>
          <w:i/>
          <w:iCs/>
        </w:rPr>
        <w:t>S. aureus</w:t>
      </w:r>
      <w:r w:rsidR="0073580A" w:rsidRPr="0073580A">
        <w:rPr>
          <w:i/>
          <w:iCs/>
        </w:rPr>
        <w:t xml:space="preserve"> </w:t>
      </w:r>
      <w:r w:rsidRPr="00887A4B">
        <w:t>(2x10</w:t>
      </w:r>
      <w:r>
        <w:rPr>
          <w:vertAlign w:val="superscript"/>
        </w:rPr>
        <w:t>6</w:t>
      </w:r>
      <w:r w:rsidRPr="00887A4B">
        <w:rPr>
          <w:vertAlign w:val="superscript"/>
        </w:rPr>
        <w:t xml:space="preserve"> </w:t>
      </w:r>
      <w:r w:rsidRPr="00887A4B">
        <w:t xml:space="preserve">CFU) alone </w:t>
      </w:r>
      <w:r>
        <w:t xml:space="preserve">or </w:t>
      </w:r>
      <w:r w:rsidRPr="00887A4B">
        <w:t xml:space="preserve">co-injection of both. Mice in the mixed group lost significantly more weight than those in the control </w:t>
      </w:r>
      <w:r w:rsidR="00F45958" w:rsidRPr="00F45958">
        <w:rPr>
          <w:i/>
          <w:iCs/>
        </w:rPr>
        <w:t>S. aureus</w:t>
      </w:r>
      <w:r w:rsidR="0073580A" w:rsidRPr="0073580A">
        <w:rPr>
          <w:i/>
          <w:iCs/>
        </w:rPr>
        <w:t xml:space="preserve"> </w:t>
      </w:r>
      <w:r w:rsidRPr="00887A4B">
        <w:t>alone group (p= 0.023) (</w:t>
      </w:r>
      <w:r w:rsidRPr="00887A4B">
        <w:fldChar w:fldCharType="begin"/>
      </w:r>
      <w:r w:rsidRPr="00887A4B">
        <w:instrText xml:space="preserve"> REF _Ref500867103 \h </w:instrText>
      </w:r>
      <w:r w:rsidRPr="00887A4B">
        <w:fldChar w:fldCharType="separate"/>
      </w:r>
      <w:r w:rsidR="00BA1790" w:rsidRPr="00887A4B">
        <w:t xml:space="preserve">Figure </w:t>
      </w:r>
      <w:r w:rsidR="00BA1790">
        <w:rPr>
          <w:noProof/>
        </w:rPr>
        <w:t>3</w:t>
      </w:r>
      <w:r w:rsidR="00BA1790">
        <w:t>.</w:t>
      </w:r>
      <w:r w:rsidR="00BA1790">
        <w:rPr>
          <w:noProof/>
        </w:rPr>
        <w:t>4</w:t>
      </w:r>
      <w:r w:rsidRPr="00887A4B">
        <w:fldChar w:fldCharType="end"/>
      </w:r>
      <w:r w:rsidRPr="00887A4B">
        <w:t xml:space="preserve"> B). What is more, </w:t>
      </w:r>
      <w:r w:rsidR="00F45958" w:rsidRPr="00F45958">
        <w:rPr>
          <w:i/>
          <w:iCs/>
        </w:rPr>
        <w:t>S. aureus</w:t>
      </w:r>
      <w:r w:rsidR="0073580A" w:rsidRPr="0073580A">
        <w:rPr>
          <w:i/>
          <w:iCs/>
        </w:rPr>
        <w:t xml:space="preserve"> </w:t>
      </w:r>
      <w:r w:rsidRPr="00887A4B">
        <w:t>bacterial numbers</w:t>
      </w:r>
      <w:r w:rsidRPr="00887A4B">
        <w:rPr>
          <w:i/>
        </w:rPr>
        <w:t xml:space="preserve"> </w:t>
      </w:r>
      <w:r w:rsidRPr="00887A4B">
        <w:t xml:space="preserve">recovered from the livers of the mixed inoculum group were significantly higher than the control (p = 0.024), with all </w:t>
      </w:r>
      <w:r w:rsidRPr="00887A4B">
        <w:rPr>
          <w:i/>
        </w:rPr>
        <w:t xml:space="preserve">M. luteus </w:t>
      </w:r>
      <w:r w:rsidRPr="00887A4B">
        <w:t>bacteria cleared at the end of the experiment (</w:t>
      </w:r>
      <w:r w:rsidRPr="00887A4B">
        <w:fldChar w:fldCharType="begin"/>
      </w:r>
      <w:r w:rsidRPr="00887A4B">
        <w:instrText xml:space="preserve"> REF _Ref500867103 \h </w:instrText>
      </w:r>
      <w:r w:rsidRPr="00887A4B">
        <w:fldChar w:fldCharType="separate"/>
      </w:r>
      <w:r w:rsidR="00BA1790" w:rsidRPr="00887A4B">
        <w:t xml:space="preserve">Figure </w:t>
      </w:r>
      <w:r w:rsidR="00BA1790">
        <w:rPr>
          <w:noProof/>
        </w:rPr>
        <w:t>3</w:t>
      </w:r>
      <w:r w:rsidR="00BA1790">
        <w:t>.</w:t>
      </w:r>
      <w:r w:rsidR="00BA1790">
        <w:rPr>
          <w:noProof/>
        </w:rPr>
        <w:t>4</w:t>
      </w:r>
      <w:r w:rsidRPr="00887A4B">
        <w:fldChar w:fldCharType="end"/>
      </w:r>
      <w:r w:rsidRPr="00887A4B">
        <w:t xml:space="preserve"> D).</w:t>
      </w:r>
      <w:r w:rsidR="0073580A" w:rsidRPr="0073580A">
        <w:rPr>
          <w:i/>
          <w:iCs/>
        </w:rPr>
        <w:t xml:space="preserve"> </w:t>
      </w:r>
      <w:r w:rsidRPr="00887A4B">
        <w:t xml:space="preserve">There was no significant difference between control and mixed groups seen in </w:t>
      </w:r>
      <w:r w:rsidR="00F45958" w:rsidRPr="00F45958">
        <w:rPr>
          <w:i/>
          <w:iCs/>
        </w:rPr>
        <w:t>S. aureus</w:t>
      </w:r>
      <w:r w:rsidR="0073580A" w:rsidRPr="0073580A">
        <w:rPr>
          <w:i/>
          <w:iCs/>
        </w:rPr>
        <w:t xml:space="preserve"> </w:t>
      </w:r>
      <w:r>
        <w:t>bacterial kidney numbers</w:t>
      </w:r>
      <w:r w:rsidRPr="00887A4B">
        <w:t xml:space="preserve">, with </w:t>
      </w:r>
      <w:r w:rsidRPr="00887A4B">
        <w:rPr>
          <w:i/>
        </w:rPr>
        <w:t xml:space="preserve">M. luteus </w:t>
      </w:r>
      <w:r w:rsidRPr="00887A4B">
        <w:t>completely cleared from this organ (</w:t>
      </w:r>
      <w:r w:rsidRPr="00887A4B">
        <w:fldChar w:fldCharType="begin"/>
      </w:r>
      <w:r w:rsidRPr="00887A4B">
        <w:instrText xml:space="preserve"> REF _Ref500867103 \h </w:instrText>
      </w:r>
      <w:r w:rsidRPr="00887A4B">
        <w:fldChar w:fldCharType="separate"/>
      </w:r>
      <w:r w:rsidR="00BA1790" w:rsidRPr="00887A4B">
        <w:t xml:space="preserve">Figure </w:t>
      </w:r>
      <w:r w:rsidR="00BA1790">
        <w:rPr>
          <w:noProof/>
        </w:rPr>
        <w:t>3</w:t>
      </w:r>
      <w:r w:rsidR="00BA1790">
        <w:t>.</w:t>
      </w:r>
      <w:r w:rsidR="00BA1790">
        <w:rPr>
          <w:noProof/>
        </w:rPr>
        <w:t>4</w:t>
      </w:r>
      <w:r w:rsidRPr="00887A4B">
        <w:fldChar w:fldCharType="end"/>
      </w:r>
      <w:r w:rsidRPr="00887A4B">
        <w:t xml:space="preserve"> C). This experiment was repeate</w:t>
      </w:r>
      <w:r>
        <w:t xml:space="preserve">d with 10 Balb/c mice for </w:t>
      </w:r>
      <w:r w:rsidR="00F45958" w:rsidRPr="00F45958">
        <w:rPr>
          <w:i/>
          <w:iCs/>
        </w:rPr>
        <w:t>S. aureus</w:t>
      </w:r>
      <w:r w:rsidR="0073580A" w:rsidRPr="0073580A">
        <w:rPr>
          <w:i/>
          <w:iCs/>
        </w:rPr>
        <w:t xml:space="preserve"> </w:t>
      </w:r>
      <w:r>
        <w:t>alone (1x10</w:t>
      </w:r>
      <w:r>
        <w:rPr>
          <w:vertAlign w:val="superscript"/>
        </w:rPr>
        <w:t>6</w:t>
      </w:r>
      <w:r>
        <w:t xml:space="preserve"> CFU) or </w:t>
      </w:r>
      <w:r w:rsidR="00F45958" w:rsidRPr="00F45958">
        <w:rPr>
          <w:i/>
          <w:iCs/>
        </w:rPr>
        <w:t>S. aureus</w:t>
      </w:r>
      <w:r w:rsidR="0073580A" w:rsidRPr="0073580A">
        <w:rPr>
          <w:i/>
          <w:iCs/>
        </w:rPr>
        <w:t xml:space="preserve"> </w:t>
      </w:r>
      <w:r>
        <w:t>(1x10</w:t>
      </w:r>
      <w:r>
        <w:rPr>
          <w:vertAlign w:val="superscript"/>
        </w:rPr>
        <w:t>6</w:t>
      </w:r>
      <w:r>
        <w:t xml:space="preserve"> CFU)</w:t>
      </w:r>
      <w:r>
        <w:rPr>
          <w:i/>
        </w:rPr>
        <w:t xml:space="preserve"> </w:t>
      </w:r>
      <w:r>
        <w:t xml:space="preserve">mixed with </w:t>
      </w:r>
      <w:r>
        <w:rPr>
          <w:i/>
        </w:rPr>
        <w:t xml:space="preserve">M. luteus </w:t>
      </w:r>
      <w:r>
        <w:t>(</w:t>
      </w:r>
      <w:r w:rsidRPr="00887A4B">
        <w:t>1x10</w:t>
      </w:r>
      <w:r>
        <w:rPr>
          <w:vertAlign w:val="superscript"/>
        </w:rPr>
        <w:t>7</w:t>
      </w:r>
      <w:r>
        <w:t xml:space="preserve"> CFU) per group</w:t>
      </w:r>
      <w:r w:rsidRPr="00887A4B">
        <w:t>, and</w:t>
      </w:r>
      <w:r>
        <w:t xml:space="preserve"> 20 Balb/c mice for </w:t>
      </w:r>
      <w:r w:rsidR="00F45958" w:rsidRPr="00F45958">
        <w:rPr>
          <w:i/>
          <w:iCs/>
        </w:rPr>
        <w:t>S. aureus</w:t>
      </w:r>
      <w:r w:rsidR="0073580A" w:rsidRPr="0073580A">
        <w:rPr>
          <w:i/>
          <w:iCs/>
        </w:rPr>
        <w:t xml:space="preserve"> </w:t>
      </w:r>
      <w:r>
        <w:t>(1x10</w:t>
      </w:r>
      <w:r>
        <w:rPr>
          <w:vertAlign w:val="superscript"/>
        </w:rPr>
        <w:t>6</w:t>
      </w:r>
      <w:r>
        <w:t xml:space="preserve"> CFU)</w:t>
      </w:r>
      <w:r>
        <w:rPr>
          <w:i/>
        </w:rPr>
        <w:t xml:space="preserve"> </w:t>
      </w:r>
      <w:r>
        <w:t xml:space="preserve">mixed with </w:t>
      </w:r>
      <w:r>
        <w:rPr>
          <w:i/>
        </w:rPr>
        <w:t xml:space="preserve">M. luteus </w:t>
      </w:r>
      <w:r>
        <w:t>(2</w:t>
      </w:r>
      <w:r w:rsidRPr="00887A4B">
        <w:t>x10</w:t>
      </w:r>
      <w:r>
        <w:rPr>
          <w:vertAlign w:val="superscript"/>
        </w:rPr>
        <w:t>8</w:t>
      </w:r>
      <w:r>
        <w:t xml:space="preserve"> CFU)</w:t>
      </w:r>
      <w:r w:rsidR="0073580A" w:rsidRPr="0073580A">
        <w:rPr>
          <w:i/>
          <w:iCs/>
        </w:rPr>
        <w:t xml:space="preserve"> </w:t>
      </w:r>
      <w:r w:rsidRPr="00887A4B">
        <w:t>(</w:t>
      </w:r>
      <w:r w:rsidRPr="00887A4B">
        <w:fldChar w:fldCharType="begin"/>
      </w:r>
      <w:r w:rsidRPr="00887A4B">
        <w:instrText xml:space="preserve"> REF _Ref500867103 \h </w:instrText>
      </w:r>
      <w:r w:rsidRPr="00887A4B">
        <w:fldChar w:fldCharType="separate"/>
      </w:r>
      <w:r w:rsidR="00BA1790" w:rsidRPr="00887A4B">
        <w:t xml:space="preserve">Figure </w:t>
      </w:r>
      <w:r w:rsidR="00BA1790">
        <w:rPr>
          <w:noProof/>
        </w:rPr>
        <w:t>3</w:t>
      </w:r>
      <w:r w:rsidR="00BA1790">
        <w:t>.</w:t>
      </w:r>
      <w:r w:rsidR="00BA1790">
        <w:rPr>
          <w:noProof/>
        </w:rPr>
        <w:t>4</w:t>
      </w:r>
      <w:r w:rsidRPr="00887A4B">
        <w:fldChar w:fldCharType="end"/>
      </w:r>
      <w:r>
        <w:t xml:space="preserve"> E, F, G)</w:t>
      </w:r>
      <w:r w:rsidRPr="00887A4B">
        <w:t xml:space="preserve">. This experiment showed significant decrease in weights when </w:t>
      </w:r>
      <w:r w:rsidR="00F45958" w:rsidRPr="00F45958">
        <w:rPr>
          <w:i/>
          <w:iCs/>
        </w:rPr>
        <w:t>S. aureus</w:t>
      </w:r>
      <w:r w:rsidR="0073580A" w:rsidRPr="0073580A">
        <w:rPr>
          <w:i/>
          <w:iCs/>
        </w:rPr>
        <w:t xml:space="preserve"> </w:t>
      </w:r>
      <w:r w:rsidRPr="00887A4B">
        <w:t>was co-injected with 2 x 10</w:t>
      </w:r>
      <w:r>
        <w:rPr>
          <w:vertAlign w:val="superscript"/>
        </w:rPr>
        <w:t>8</w:t>
      </w:r>
      <w:r w:rsidRPr="00887A4B">
        <w:rPr>
          <w:vertAlign w:val="superscript"/>
        </w:rPr>
        <w:t xml:space="preserve"> </w:t>
      </w:r>
      <w:r w:rsidRPr="00034FD0">
        <w:t>CFU</w:t>
      </w:r>
      <w:r>
        <w:rPr>
          <w:i/>
        </w:rPr>
        <w:t xml:space="preserve"> M. luteus</w:t>
      </w:r>
      <w:r w:rsidRPr="00887A4B">
        <w:t>, but not when co-injected with the lower dose of 1x10</w:t>
      </w:r>
      <w:r w:rsidRPr="00887A4B">
        <w:rPr>
          <w:vertAlign w:val="superscript"/>
        </w:rPr>
        <w:t>7</w:t>
      </w:r>
      <w:r w:rsidRPr="00887A4B">
        <w:t xml:space="preserve"> CFU (</w:t>
      </w:r>
      <w:r w:rsidRPr="00887A4B">
        <w:fldChar w:fldCharType="begin"/>
      </w:r>
      <w:r w:rsidRPr="00887A4B">
        <w:instrText xml:space="preserve"> REF _Ref500867103 \h </w:instrText>
      </w:r>
      <w:r w:rsidRPr="00887A4B">
        <w:fldChar w:fldCharType="separate"/>
      </w:r>
      <w:r w:rsidR="00BA1790" w:rsidRPr="00887A4B">
        <w:t xml:space="preserve">Figure </w:t>
      </w:r>
      <w:r w:rsidR="00BA1790">
        <w:rPr>
          <w:noProof/>
        </w:rPr>
        <w:t>3</w:t>
      </w:r>
      <w:r w:rsidR="00BA1790">
        <w:t>.</w:t>
      </w:r>
      <w:r w:rsidR="00BA1790">
        <w:rPr>
          <w:noProof/>
        </w:rPr>
        <w:t>4</w:t>
      </w:r>
      <w:r w:rsidRPr="00887A4B">
        <w:fldChar w:fldCharType="end"/>
      </w:r>
      <w:r w:rsidRPr="00887A4B">
        <w:t xml:space="preserve"> E). However, the lower </w:t>
      </w:r>
      <w:r>
        <w:rPr>
          <w:i/>
        </w:rPr>
        <w:t>M. luteus</w:t>
      </w:r>
      <w:r w:rsidRPr="00887A4B">
        <w:t xml:space="preserve"> dose when co-injected with </w:t>
      </w:r>
      <w:r w:rsidR="00F45958" w:rsidRPr="00F45958">
        <w:rPr>
          <w:i/>
          <w:iCs/>
        </w:rPr>
        <w:t>S. aureus</w:t>
      </w:r>
      <w:r w:rsidR="0073580A" w:rsidRPr="0073580A">
        <w:rPr>
          <w:i/>
          <w:iCs/>
        </w:rPr>
        <w:t xml:space="preserve"> </w:t>
      </w:r>
      <w:r w:rsidRPr="00887A4B">
        <w:lastRenderedPageBreak/>
        <w:t xml:space="preserve">augmented in the liver, with a significantly higher bacterial load than in the liver of </w:t>
      </w:r>
      <w:r w:rsidR="00F45958" w:rsidRPr="00F45958">
        <w:rPr>
          <w:i/>
          <w:iCs/>
        </w:rPr>
        <w:t>S. aureus</w:t>
      </w:r>
      <w:r w:rsidR="0073580A" w:rsidRPr="0073580A">
        <w:rPr>
          <w:i/>
          <w:iCs/>
        </w:rPr>
        <w:t xml:space="preserve"> </w:t>
      </w:r>
      <w:r w:rsidRPr="00887A4B">
        <w:t>control mice (</w:t>
      </w:r>
      <w:r w:rsidRPr="00887A4B">
        <w:fldChar w:fldCharType="begin"/>
      </w:r>
      <w:r w:rsidRPr="00887A4B">
        <w:instrText xml:space="preserve"> REF _Ref500867103 \h </w:instrText>
      </w:r>
      <w:r w:rsidRPr="00887A4B">
        <w:fldChar w:fldCharType="separate"/>
      </w:r>
      <w:r w:rsidR="00BA1790" w:rsidRPr="00887A4B">
        <w:t xml:space="preserve">Figure </w:t>
      </w:r>
      <w:r w:rsidR="00BA1790">
        <w:rPr>
          <w:noProof/>
        </w:rPr>
        <w:t>3</w:t>
      </w:r>
      <w:r w:rsidR="00BA1790">
        <w:t>.</w:t>
      </w:r>
      <w:r w:rsidR="00BA1790">
        <w:rPr>
          <w:noProof/>
        </w:rPr>
        <w:t>4</w:t>
      </w:r>
      <w:r w:rsidRPr="00887A4B">
        <w:fldChar w:fldCharType="end"/>
      </w:r>
      <w:r w:rsidRPr="00887A4B">
        <w:t xml:space="preserve"> G).</w:t>
      </w:r>
    </w:p>
    <w:p w14:paraId="1592BF1E" w14:textId="77777777" w:rsidR="001A0AF5" w:rsidRPr="00887A4B" w:rsidRDefault="001A0AF5" w:rsidP="001A0AF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1A0AF5" w:rsidRPr="00887A4B" w14:paraId="483D5BD0" w14:textId="77777777" w:rsidTr="001A0AF5">
        <w:tc>
          <w:tcPr>
            <w:tcW w:w="9010" w:type="dxa"/>
          </w:tcPr>
          <w:p w14:paraId="39BAA449" w14:textId="77777777" w:rsidR="001A0AF5" w:rsidRPr="00887A4B" w:rsidRDefault="001A0AF5" w:rsidP="001A0AF5">
            <w:r w:rsidRPr="00887A4B">
              <w:rPr>
                <w:noProof/>
                <w:lang w:eastAsia="zh-CN"/>
              </w:rPr>
              <w:lastRenderedPageBreak/>
              <w:drawing>
                <wp:inline distT="0" distB="0" distL="0" distR="0" wp14:anchorId="7535DCB9" wp14:editId="2E619441">
                  <wp:extent cx="5232400" cy="84074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32400" cy="8407400"/>
                          </a:xfrm>
                          <a:prstGeom prst="rect">
                            <a:avLst/>
                          </a:prstGeom>
                        </pic:spPr>
                      </pic:pic>
                    </a:graphicData>
                  </a:graphic>
                </wp:inline>
              </w:drawing>
            </w:r>
          </w:p>
        </w:tc>
      </w:tr>
      <w:tr w:rsidR="001A0AF5" w:rsidRPr="00887A4B" w14:paraId="1EB16740" w14:textId="77777777" w:rsidTr="001A0AF5">
        <w:tc>
          <w:tcPr>
            <w:tcW w:w="9010" w:type="dxa"/>
          </w:tcPr>
          <w:p w14:paraId="74F8057D" w14:textId="7B0224C7" w:rsidR="001A0AF5" w:rsidRPr="00887A4B" w:rsidRDefault="001A0AF5" w:rsidP="001A0AF5">
            <w:pPr>
              <w:pStyle w:val="NoSpacing"/>
            </w:pPr>
            <w:bookmarkStart w:id="277" w:name="_Ref500867103"/>
            <w:bookmarkStart w:id="278" w:name="_Toc505531051"/>
            <w:bookmarkStart w:id="279" w:name="_Toc502145182"/>
            <w:r w:rsidRPr="00887A4B">
              <w:lastRenderedPageBreak/>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3</w:t>
            </w:r>
            <w:r w:rsidR="00AE6915">
              <w:rPr>
                <w:noProof/>
              </w:rPr>
              <w:fldChar w:fldCharType="end"/>
            </w:r>
            <w:r>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4</w:t>
            </w:r>
            <w:r w:rsidR="00AE6915">
              <w:rPr>
                <w:noProof/>
              </w:rPr>
              <w:fldChar w:fldCharType="end"/>
            </w:r>
            <w:bookmarkEnd w:id="277"/>
            <w:r w:rsidRPr="00887A4B">
              <w:t xml:space="preserve"> </w:t>
            </w:r>
            <w:r w:rsidRPr="00887A4B">
              <w:rPr>
                <w:i/>
              </w:rPr>
              <w:t xml:space="preserve">M. luteus </w:t>
            </w:r>
            <w:r w:rsidRPr="00887A4B">
              <w:t xml:space="preserve">augments </w:t>
            </w:r>
            <w:r w:rsidR="00F45958" w:rsidRPr="00F45958">
              <w:rPr>
                <w:i/>
                <w:iCs/>
              </w:rPr>
              <w:t>S. aureus</w:t>
            </w:r>
            <w:r w:rsidR="0073580A" w:rsidRPr="0073580A">
              <w:rPr>
                <w:i/>
                <w:iCs/>
              </w:rPr>
              <w:t xml:space="preserve"> </w:t>
            </w:r>
            <w:r w:rsidRPr="00887A4B">
              <w:t>pathogenesis in the murine sepsis model</w:t>
            </w:r>
            <w:bookmarkEnd w:id="278"/>
            <w:r w:rsidRPr="00887A4B">
              <w:t xml:space="preserve"> </w:t>
            </w:r>
            <w:bookmarkEnd w:id="279"/>
          </w:p>
          <w:p w14:paraId="69F77ED3" w14:textId="77777777" w:rsidR="001A0AF5" w:rsidRPr="00887A4B" w:rsidRDefault="001A0AF5" w:rsidP="001A0AF5">
            <w:pPr>
              <w:pStyle w:val="NoSpacing"/>
              <w:rPr>
                <w:rFonts w:ascii="Times" w:hAnsi="Times" w:cs="Times"/>
                <w:b w:val="0"/>
                <w:iCs/>
              </w:rPr>
            </w:pPr>
          </w:p>
          <w:p w14:paraId="56C94C94" w14:textId="3CA4FC91" w:rsidR="001A0AF5" w:rsidRPr="00887A4B" w:rsidRDefault="001A0AF5" w:rsidP="001A0AF5">
            <w:pPr>
              <w:pStyle w:val="Figurebody"/>
              <w:rPr>
                <w:lang w:val="en-GB"/>
              </w:rPr>
            </w:pPr>
            <w:r>
              <w:rPr>
                <w:rFonts w:cs="Times"/>
                <w:lang w:val="en-GB"/>
              </w:rPr>
              <w:t>Balb/c m</w:t>
            </w:r>
            <w:r w:rsidRPr="00887A4B">
              <w:rPr>
                <w:rFonts w:cs="Times"/>
                <w:lang w:val="en-GB"/>
              </w:rPr>
              <w:t xml:space="preserve">ice (n=5) were injected into the tail vein with: </w:t>
            </w:r>
            <w:r w:rsidRPr="00887A4B">
              <w:rPr>
                <w:rFonts w:cs="Times"/>
                <w:i/>
                <w:lang w:val="en-GB"/>
              </w:rPr>
              <w:t xml:space="preserve">M. luteus </w:t>
            </w:r>
            <w:r w:rsidRPr="00887A4B">
              <w:rPr>
                <w:lang w:val="en-GB"/>
              </w:rPr>
              <w:t>alone (3.8x10</w:t>
            </w:r>
            <w:r w:rsidRPr="00887A4B">
              <w:rPr>
                <w:vertAlign w:val="superscript"/>
                <w:lang w:val="en-GB"/>
              </w:rPr>
              <w:t>7</w:t>
            </w:r>
            <w:r w:rsidRPr="00887A4B">
              <w:rPr>
                <w:lang w:val="en-GB"/>
              </w:rPr>
              <w:t>, 2.8x10</w:t>
            </w:r>
            <w:r w:rsidRPr="00887A4B">
              <w:rPr>
                <w:vertAlign w:val="superscript"/>
                <w:lang w:val="en-GB"/>
              </w:rPr>
              <w:t>8</w:t>
            </w:r>
            <w:r>
              <w:rPr>
                <w:lang w:val="en-GB"/>
              </w:rPr>
              <w:t>,</w:t>
            </w:r>
            <w:r>
              <w:rPr>
                <w:vertAlign w:val="superscript"/>
                <w:lang w:val="en-GB"/>
              </w:rPr>
              <w:t xml:space="preserve"> </w:t>
            </w:r>
            <w:r w:rsidRPr="00887A4B">
              <w:rPr>
                <w:lang w:val="en-GB"/>
              </w:rPr>
              <w:t>1.9x10</w:t>
            </w:r>
            <w:r w:rsidRPr="00887A4B">
              <w:rPr>
                <w:vertAlign w:val="superscript"/>
                <w:lang w:val="en-GB"/>
              </w:rPr>
              <w:t>8</w:t>
            </w:r>
            <w:r w:rsidRPr="00887A4B">
              <w:rPr>
                <w:lang w:val="en-GB"/>
              </w:rPr>
              <w:t xml:space="preserve"> or 2.9x10</w:t>
            </w:r>
            <w:r w:rsidRPr="00887A4B">
              <w:rPr>
                <w:vertAlign w:val="superscript"/>
                <w:lang w:val="en-GB"/>
              </w:rPr>
              <w:t>8</w:t>
            </w:r>
            <w:r w:rsidRPr="00887A4B">
              <w:rPr>
                <w:position w:val="16"/>
                <w:sz w:val="21"/>
                <w:szCs w:val="21"/>
                <w:lang w:val="en-GB"/>
              </w:rPr>
              <w:t xml:space="preserve"> </w:t>
            </w:r>
            <w:r w:rsidRPr="00887A4B">
              <w:rPr>
                <w:lang w:val="en-GB"/>
              </w:rPr>
              <w:t xml:space="preserve">CFU), </w:t>
            </w:r>
            <w:r w:rsidR="00F45958" w:rsidRPr="00F45958">
              <w:rPr>
                <w:i/>
                <w:lang w:val="en-GB"/>
              </w:rPr>
              <w:t>S. aureus</w:t>
            </w:r>
            <w:r w:rsidR="0073580A" w:rsidRPr="0073580A">
              <w:rPr>
                <w:i/>
                <w:lang w:val="en-GB"/>
              </w:rPr>
              <w:t xml:space="preserve"> </w:t>
            </w:r>
            <w:r w:rsidRPr="00887A4B">
              <w:rPr>
                <w:lang w:val="en-GB"/>
              </w:rPr>
              <w:t>alone (2x10</w:t>
            </w:r>
            <w:r w:rsidRPr="00887A4B">
              <w:rPr>
                <w:vertAlign w:val="superscript"/>
                <w:lang w:val="en-GB"/>
              </w:rPr>
              <w:t>6</w:t>
            </w:r>
            <w:r w:rsidRPr="00887A4B">
              <w:rPr>
                <w:lang w:val="en-GB"/>
              </w:rPr>
              <w:t xml:space="preserve"> CFU), or a combination of </w:t>
            </w:r>
            <w:r w:rsidR="00F45958" w:rsidRPr="00F45958">
              <w:rPr>
                <w:i/>
                <w:lang w:val="en-GB"/>
              </w:rPr>
              <w:t>S. aureus</w:t>
            </w:r>
            <w:r w:rsidR="0073580A" w:rsidRPr="0073580A">
              <w:rPr>
                <w:i/>
                <w:lang w:val="en-GB"/>
              </w:rPr>
              <w:t xml:space="preserve"> </w:t>
            </w:r>
            <w:r w:rsidRPr="00887A4B">
              <w:rPr>
                <w:lang w:val="en-GB"/>
              </w:rPr>
              <w:t>(2x10</w:t>
            </w:r>
            <w:r w:rsidRPr="00887A4B">
              <w:rPr>
                <w:vertAlign w:val="superscript"/>
                <w:lang w:val="en-GB"/>
              </w:rPr>
              <w:t>6</w:t>
            </w:r>
            <w:r w:rsidRPr="00887A4B">
              <w:rPr>
                <w:lang w:val="en-GB"/>
              </w:rPr>
              <w:t xml:space="preserve"> CFU) and </w:t>
            </w:r>
            <w:r w:rsidRPr="00887A4B">
              <w:rPr>
                <w:i/>
                <w:lang w:val="en-GB"/>
              </w:rPr>
              <w:t xml:space="preserve">M. luteus </w:t>
            </w:r>
            <w:r w:rsidRPr="00887A4B">
              <w:rPr>
                <w:lang w:val="en-GB"/>
              </w:rPr>
              <w:t>(2x10</w:t>
            </w:r>
            <w:r w:rsidRPr="00887A4B">
              <w:rPr>
                <w:vertAlign w:val="superscript"/>
                <w:lang w:val="en-GB"/>
              </w:rPr>
              <w:t>8</w:t>
            </w:r>
            <w:r>
              <w:rPr>
                <w:lang w:val="en-GB"/>
              </w:rPr>
              <w:t xml:space="preserve"> </w:t>
            </w:r>
            <w:r w:rsidRPr="00887A4B">
              <w:rPr>
                <w:lang w:val="en-GB"/>
              </w:rPr>
              <w:t xml:space="preserve">CFU). Weight loss </w:t>
            </w:r>
            <w:r w:rsidRPr="00887A4B">
              <w:rPr>
                <w:b/>
                <w:lang w:val="en-GB"/>
              </w:rPr>
              <w:t>(A, B</w:t>
            </w:r>
            <w:r>
              <w:rPr>
                <w:b/>
                <w:lang w:val="en-GB"/>
              </w:rPr>
              <w:t>,</w:t>
            </w:r>
            <w:r w:rsidRPr="00887A4B">
              <w:rPr>
                <w:b/>
                <w:lang w:val="en-GB"/>
              </w:rPr>
              <w:t>)</w:t>
            </w:r>
            <w:r w:rsidRPr="00887A4B">
              <w:rPr>
                <w:lang w:val="en-GB"/>
              </w:rPr>
              <w:t xml:space="preserve"> as well as kidney </w:t>
            </w:r>
            <w:r w:rsidRPr="00887A4B">
              <w:rPr>
                <w:b/>
                <w:lang w:val="en-GB"/>
              </w:rPr>
              <w:t xml:space="preserve">(C) </w:t>
            </w:r>
            <w:r w:rsidRPr="00887A4B">
              <w:rPr>
                <w:lang w:val="en-GB"/>
              </w:rPr>
              <w:t xml:space="preserve">and liver </w:t>
            </w:r>
            <w:r w:rsidRPr="00887A4B">
              <w:rPr>
                <w:b/>
                <w:lang w:val="en-GB"/>
              </w:rPr>
              <w:t xml:space="preserve">(D) </w:t>
            </w:r>
            <w:r w:rsidRPr="00887A4B">
              <w:rPr>
                <w:lang w:val="en-GB"/>
              </w:rPr>
              <w:t>CFUs were recorded</w:t>
            </w:r>
            <w:r w:rsidRPr="00887A4B">
              <w:rPr>
                <w:rFonts w:eastAsia="Helvetica" w:cs="Helvetica"/>
                <w:lang w:val="en-GB"/>
              </w:rPr>
              <w:t>;</w:t>
            </w:r>
            <w:r>
              <w:rPr>
                <w:rFonts w:eastAsia="Helvetica" w:cs="Helvetica"/>
                <w:lang w:val="en-GB"/>
              </w:rPr>
              <w:t xml:space="preserve"> </w:t>
            </w:r>
            <w:r>
              <w:rPr>
                <w:rFonts w:cs="Times"/>
                <w:lang w:val="en-GB"/>
              </w:rPr>
              <w:t>Balb/c m</w:t>
            </w:r>
            <w:r w:rsidRPr="00887A4B">
              <w:rPr>
                <w:rFonts w:cs="Times"/>
                <w:lang w:val="en-GB"/>
              </w:rPr>
              <w:t>ice (n=</w:t>
            </w:r>
            <w:r>
              <w:rPr>
                <w:rFonts w:cs="Times"/>
                <w:lang w:val="en-GB"/>
              </w:rPr>
              <w:t>10</w:t>
            </w:r>
            <w:r w:rsidRPr="00887A4B">
              <w:rPr>
                <w:rFonts w:cs="Times"/>
                <w:lang w:val="en-GB"/>
              </w:rPr>
              <w:t>)</w:t>
            </w:r>
            <w:r>
              <w:rPr>
                <w:rFonts w:cs="Times"/>
                <w:lang w:val="en-GB"/>
              </w:rPr>
              <w:t xml:space="preserve"> and Balb/c m</w:t>
            </w:r>
            <w:r w:rsidRPr="00887A4B">
              <w:rPr>
                <w:rFonts w:cs="Times"/>
                <w:lang w:val="en-GB"/>
              </w:rPr>
              <w:t>ice (n=</w:t>
            </w:r>
            <w:r>
              <w:rPr>
                <w:rFonts w:cs="Times"/>
                <w:lang w:val="en-GB"/>
              </w:rPr>
              <w:t>20</w:t>
            </w:r>
            <w:r w:rsidRPr="00887A4B">
              <w:rPr>
                <w:rFonts w:cs="Times"/>
                <w:lang w:val="en-GB"/>
              </w:rPr>
              <w:t>) were injected into the tail vein with</w:t>
            </w:r>
            <w:r>
              <w:rPr>
                <w:lang w:val="en-GB"/>
              </w:rPr>
              <w:t xml:space="preserve"> </w:t>
            </w:r>
            <w:r w:rsidR="00F45958" w:rsidRPr="00F45958">
              <w:rPr>
                <w:i/>
                <w:lang w:val="en-GB"/>
              </w:rPr>
              <w:t>S. aureus</w:t>
            </w:r>
            <w:r w:rsidR="0073580A" w:rsidRPr="0073580A">
              <w:rPr>
                <w:i/>
                <w:lang w:val="en-GB"/>
              </w:rPr>
              <w:t xml:space="preserve"> </w:t>
            </w:r>
            <w:r w:rsidRPr="00887A4B">
              <w:rPr>
                <w:lang w:val="en-GB"/>
              </w:rPr>
              <w:t>alone (</w:t>
            </w:r>
            <w:r>
              <w:rPr>
                <w:lang w:val="en-GB"/>
              </w:rPr>
              <w:t>1</w:t>
            </w:r>
            <w:r w:rsidRPr="00887A4B">
              <w:rPr>
                <w:lang w:val="en-GB"/>
              </w:rPr>
              <w:t>x10</w:t>
            </w:r>
            <w:r w:rsidRPr="00887A4B">
              <w:rPr>
                <w:vertAlign w:val="superscript"/>
                <w:lang w:val="en-GB"/>
              </w:rPr>
              <w:t>6</w:t>
            </w:r>
            <w:r w:rsidRPr="00887A4B">
              <w:rPr>
                <w:lang w:val="en-GB"/>
              </w:rPr>
              <w:t xml:space="preserve"> CFU)</w:t>
            </w:r>
            <w:r>
              <w:rPr>
                <w:lang w:val="en-GB"/>
              </w:rPr>
              <w:t xml:space="preserve">, </w:t>
            </w:r>
            <w:r w:rsidRPr="00887A4B">
              <w:rPr>
                <w:lang w:val="en-GB"/>
              </w:rPr>
              <w:t xml:space="preserve">or a combination of </w:t>
            </w:r>
            <w:r w:rsidR="00F45958" w:rsidRPr="00F45958">
              <w:rPr>
                <w:i/>
                <w:lang w:val="en-GB"/>
              </w:rPr>
              <w:t>S. aureus</w:t>
            </w:r>
            <w:r w:rsidR="0073580A" w:rsidRPr="0073580A">
              <w:rPr>
                <w:i/>
                <w:lang w:val="en-GB"/>
              </w:rPr>
              <w:t xml:space="preserve"> </w:t>
            </w:r>
            <w:r>
              <w:rPr>
                <w:lang w:val="en-GB"/>
              </w:rPr>
              <w:t>(1</w:t>
            </w:r>
            <w:r w:rsidRPr="00887A4B">
              <w:rPr>
                <w:lang w:val="en-GB"/>
              </w:rPr>
              <w:t>x10</w:t>
            </w:r>
            <w:r w:rsidRPr="00887A4B">
              <w:rPr>
                <w:vertAlign w:val="superscript"/>
                <w:lang w:val="en-GB"/>
              </w:rPr>
              <w:t>6</w:t>
            </w:r>
            <w:r w:rsidRPr="00887A4B">
              <w:rPr>
                <w:lang w:val="en-GB"/>
              </w:rPr>
              <w:t xml:space="preserve"> CFU) and </w:t>
            </w:r>
            <w:r w:rsidRPr="00887A4B">
              <w:rPr>
                <w:i/>
                <w:lang w:val="en-GB"/>
              </w:rPr>
              <w:t xml:space="preserve">M. luteus </w:t>
            </w:r>
            <w:r w:rsidRPr="00887A4B">
              <w:rPr>
                <w:lang w:val="en-GB"/>
              </w:rPr>
              <w:t>(2x10</w:t>
            </w:r>
            <w:r w:rsidRPr="00887A4B">
              <w:rPr>
                <w:vertAlign w:val="superscript"/>
                <w:lang w:val="en-GB"/>
              </w:rPr>
              <w:t>8</w:t>
            </w:r>
            <w:r>
              <w:rPr>
                <w:lang w:val="en-GB"/>
              </w:rPr>
              <w:t>, 1</w:t>
            </w:r>
            <w:r w:rsidRPr="00887A4B">
              <w:rPr>
                <w:lang w:val="en-GB"/>
              </w:rPr>
              <w:t>x10</w:t>
            </w:r>
            <w:r>
              <w:rPr>
                <w:vertAlign w:val="superscript"/>
                <w:lang w:val="en-GB"/>
              </w:rPr>
              <w:t>7</w:t>
            </w:r>
            <w:r w:rsidRPr="00887A4B">
              <w:rPr>
                <w:position w:val="16"/>
                <w:sz w:val="21"/>
                <w:szCs w:val="21"/>
                <w:lang w:val="en-GB"/>
              </w:rPr>
              <w:t xml:space="preserve"> </w:t>
            </w:r>
            <w:r w:rsidRPr="00887A4B">
              <w:rPr>
                <w:lang w:val="en-GB"/>
              </w:rPr>
              <w:t>CFU)</w:t>
            </w:r>
            <w:r w:rsidR="006E071A">
              <w:rPr>
                <w:rFonts w:eastAsia="Helvetica" w:cs="Helvetica"/>
                <w:lang w:val="en-GB"/>
              </w:rPr>
              <w:t xml:space="preserve">. </w:t>
            </w:r>
            <w:r w:rsidR="006E071A" w:rsidRPr="006E071A">
              <w:rPr>
                <w:lang w:val="en-GB"/>
              </w:rPr>
              <w:t xml:space="preserve">Weight loss </w:t>
            </w:r>
            <w:r w:rsidR="006E071A" w:rsidRPr="006E071A">
              <w:rPr>
                <w:b/>
                <w:lang w:val="en-GB"/>
              </w:rPr>
              <w:t>(E)</w:t>
            </w:r>
            <w:r w:rsidR="006E071A" w:rsidRPr="006E071A">
              <w:rPr>
                <w:lang w:val="en-GB"/>
              </w:rPr>
              <w:t xml:space="preserve"> as well as kidney </w:t>
            </w:r>
            <w:r w:rsidR="006E071A" w:rsidRPr="006E071A">
              <w:rPr>
                <w:b/>
                <w:lang w:val="en-GB"/>
              </w:rPr>
              <w:t xml:space="preserve">(F) </w:t>
            </w:r>
            <w:r w:rsidR="006E071A" w:rsidRPr="006E071A">
              <w:rPr>
                <w:lang w:val="en-GB"/>
              </w:rPr>
              <w:t xml:space="preserve">and liver </w:t>
            </w:r>
            <w:r w:rsidR="006E071A" w:rsidRPr="006E071A">
              <w:rPr>
                <w:b/>
                <w:lang w:val="en-GB"/>
              </w:rPr>
              <w:t xml:space="preserve">(G) </w:t>
            </w:r>
            <w:r w:rsidR="006E071A" w:rsidRPr="006E071A">
              <w:rPr>
                <w:lang w:val="en-GB"/>
              </w:rPr>
              <w:t xml:space="preserve">CFUs were recorded; </w:t>
            </w:r>
            <w:r w:rsidRPr="00887A4B">
              <w:rPr>
                <w:lang w:val="en-GB"/>
              </w:rPr>
              <w:t>**** p &lt; 0.0001, *** p &lt; 0.001, *</w:t>
            </w:r>
            <w:r w:rsidR="0096633F">
              <w:rPr>
                <w:lang w:val="en-GB"/>
              </w:rPr>
              <w:t xml:space="preserve"> p = 0.05, ns – non significant</w:t>
            </w:r>
            <w:r w:rsidRPr="00887A4B">
              <w:rPr>
                <w:lang w:val="en-GB"/>
              </w:rPr>
              <w:t>.</w:t>
            </w:r>
          </w:p>
          <w:p w14:paraId="038BA123" w14:textId="77777777" w:rsidR="001A0AF5" w:rsidRPr="00887A4B" w:rsidRDefault="001A0AF5" w:rsidP="001A0AF5"/>
        </w:tc>
      </w:tr>
    </w:tbl>
    <w:p w14:paraId="16D2CA2F" w14:textId="77777777" w:rsidR="001A0AF5" w:rsidRPr="00887A4B" w:rsidRDefault="001A0AF5" w:rsidP="001A0AF5"/>
    <w:p w14:paraId="2FA32EF0" w14:textId="77777777" w:rsidR="001A0AF5" w:rsidRDefault="001A0AF5" w:rsidP="001A0AF5">
      <w:pPr>
        <w:spacing w:line="240" w:lineRule="auto"/>
      </w:pPr>
      <w:r w:rsidRPr="00887A4B">
        <w:br w:type="page"/>
      </w:r>
    </w:p>
    <w:p w14:paraId="224C7A11" w14:textId="6687EAC7" w:rsidR="001A0AF5" w:rsidRPr="0096151D" w:rsidRDefault="001A0AF5" w:rsidP="001A0AF5">
      <w:r>
        <w:lastRenderedPageBreak/>
        <w:t>Having established that commensal</w:t>
      </w:r>
      <w:r>
        <w:rPr>
          <w:i/>
        </w:rPr>
        <w:t xml:space="preserve"> </w:t>
      </w:r>
      <w:r>
        <w:t xml:space="preserve">bacteria such as </w:t>
      </w:r>
      <w:r>
        <w:rPr>
          <w:i/>
        </w:rPr>
        <w:t xml:space="preserve">M. luteus </w:t>
      </w:r>
      <w:r>
        <w:t xml:space="preserve">are capable of augmenting </w:t>
      </w:r>
      <w:r w:rsidR="00F45958" w:rsidRPr="00F45958">
        <w:rPr>
          <w:i/>
          <w:iCs/>
        </w:rPr>
        <w:t>S. aureus</w:t>
      </w:r>
      <w:r w:rsidR="0073580A" w:rsidRPr="0073580A">
        <w:rPr>
          <w:i/>
          <w:iCs/>
        </w:rPr>
        <w:t xml:space="preserve"> </w:t>
      </w:r>
      <w:r>
        <w:t xml:space="preserve">infection, it was of interest to see If the dose of either </w:t>
      </w:r>
      <w:r w:rsidR="00F45958" w:rsidRPr="00F45958">
        <w:rPr>
          <w:i/>
          <w:iCs/>
        </w:rPr>
        <w:t>S. aureus</w:t>
      </w:r>
      <w:r w:rsidR="0073580A" w:rsidRPr="0073580A">
        <w:rPr>
          <w:i/>
          <w:iCs/>
        </w:rPr>
        <w:t xml:space="preserve"> </w:t>
      </w:r>
      <w:r>
        <w:t xml:space="preserve">or </w:t>
      </w:r>
      <w:r>
        <w:rPr>
          <w:i/>
        </w:rPr>
        <w:t xml:space="preserve">M. luteus </w:t>
      </w:r>
      <w:r>
        <w:t xml:space="preserve">could be lowered to equate the numbers found on normal human skin. Grice </w:t>
      </w:r>
      <w:r>
        <w:rPr>
          <w:i/>
        </w:rPr>
        <w:t xml:space="preserve">et al. </w:t>
      </w:r>
      <w:r>
        <w:t>(2011) reported commensal density of around 1x10</w:t>
      </w:r>
      <w:r>
        <w:rPr>
          <w:vertAlign w:val="superscript"/>
        </w:rPr>
        <w:t>7</w:t>
      </w:r>
      <w:r>
        <w:t xml:space="preserve"> CFU</w:t>
      </w:r>
      <w:r w:rsidR="006E071A">
        <w:t xml:space="preserve"> </w:t>
      </w:r>
      <w:r w:rsidR="00336CDF">
        <w:t>cm</w:t>
      </w:r>
      <w:r w:rsidR="006E071A">
        <w:rPr>
          <w:vertAlign w:val="superscript"/>
        </w:rPr>
        <w:t>-2</w:t>
      </w:r>
      <w:r>
        <w:t xml:space="preserve"> on the skin surface of healthy volunteers</w:t>
      </w:r>
      <w:r w:rsidR="0073580A" w:rsidRPr="0073580A">
        <w:rPr>
          <w:i/>
          <w:iCs/>
        </w:rPr>
        <w:t xml:space="preserve"> </w:t>
      </w:r>
      <w:r>
        <w:fldChar w:fldCharType="begin" w:fldLock="1"/>
      </w:r>
      <w:r w:rsidR="00B145F9">
        <w:instrText>ADDIN CSL_CITATION { "citationItems" : [ { "id" : "ITEM-1", "itemData" : { "DOI" : "10.1038/nrmicro2537", "ISBN" : "1740-1534 (Electronic) 1740-1526 (Linking)", "ISSN" : "17401526", "PMID" : "21407241", "abstract" : "The skin is the human body's largest organ, colonized by a diverse milieu of microorganisms, most of which are harmless or even beneficial to their host. Colonization is driven by the ecology of the skin surface, which is highly variable depending on topographical location, endogenous host factors and exogenous environmental factors. The cutaneous innate and adaptive immune responses can modulate the skin microbiota, but the microbiota also functions in educating the immune system. The development of molecular methods to identify microorganisms has led to an emerging view of the resident skin bacteria as highly diverse and variable. An enhanced understanding of the skin microbiome is necessary to gain insight into microbial involvement in human skin disorders and to enable novel promicrobial and antimicrobial therapeutic approaches for their treatment.", "author" : [ { "dropping-particle" : "", "family" : "Grice", "given" : "Elizabeth A", "non-dropping-particle" : "", "parse-names" : false, "suffix" : "" }, { "dropping-particle" : "", "family" : "Segre", "given" : "Julia A", "non-dropping-particle" : "", "parse-names" : false, "suffix" : "" } ], "container-title" : "Nature Reviews Microbiology", "id" : "ITEM-1", "issue" : "4", "issued" : { "date-parts" : [ [ "2011", "4" ] ] }, "page" : "244-253", "publisher" : "NIH Public Access", "title" : "The skin microbiome", "type" : "article", "volume" : "9" }, "uris" : [ "http://www.mendeley.com/documents/?uuid=2ef2a352-3d11-35e5-94d5-1990418970ad" ] } ], "mendeley" : { "formattedCitation" : "(Grice and Segre, 2011b)", "plainTextFormattedCitation" : "(Grice and Segre, 2011b)", "previouslyFormattedCitation" : "(Grice and Segre, 2011b)" }, "properties" : {  }, "schema" : "https://github.com/citation-style-language/schema/raw/master/csl-citation.json" }</w:instrText>
      </w:r>
      <w:r>
        <w:fldChar w:fldCharType="separate"/>
      </w:r>
      <w:r w:rsidR="00F71621" w:rsidRPr="00F71621">
        <w:rPr>
          <w:noProof/>
        </w:rPr>
        <w:t>(Grice and Segre, 2011b)</w:t>
      </w:r>
      <w:r>
        <w:fldChar w:fldCharType="end"/>
      </w:r>
      <w:r>
        <w:t xml:space="preserve"> and therefore </w:t>
      </w:r>
      <w:r w:rsidR="00F45958" w:rsidRPr="00F45958">
        <w:rPr>
          <w:i/>
          <w:iCs/>
        </w:rPr>
        <w:t>S. aureus</w:t>
      </w:r>
      <w:r w:rsidR="0073580A" w:rsidRPr="0073580A">
        <w:rPr>
          <w:i/>
          <w:iCs/>
        </w:rPr>
        <w:t xml:space="preserve"> </w:t>
      </w:r>
      <w:r>
        <w:t>was injected at various doses (</w:t>
      </w:r>
      <w:r w:rsidRPr="005E07AF">
        <w:t>1x10</w:t>
      </w:r>
      <w:r w:rsidRPr="005E07AF">
        <w:rPr>
          <w:vertAlign w:val="superscript"/>
        </w:rPr>
        <w:t>6</w:t>
      </w:r>
      <w:r>
        <w:t xml:space="preserve">, </w:t>
      </w:r>
      <w:r w:rsidRPr="005E07AF">
        <w:t>2</w:t>
      </w:r>
      <w:r>
        <w:t>.1x10</w:t>
      </w:r>
      <w:r>
        <w:rPr>
          <w:vertAlign w:val="superscript"/>
        </w:rPr>
        <w:t>5</w:t>
      </w:r>
      <w:r>
        <w:t>, 2x10</w:t>
      </w:r>
      <w:r>
        <w:rPr>
          <w:vertAlign w:val="superscript"/>
        </w:rPr>
        <w:t>4</w:t>
      </w:r>
      <w:r>
        <w:t>, 8.9x10</w:t>
      </w:r>
      <w:r>
        <w:rPr>
          <w:vertAlign w:val="superscript"/>
        </w:rPr>
        <w:t>2</w:t>
      </w:r>
      <w:r>
        <w:t xml:space="preserve"> CFU) alone or mixed with 1x10</w:t>
      </w:r>
      <w:r>
        <w:rPr>
          <w:vertAlign w:val="superscript"/>
        </w:rPr>
        <w:t xml:space="preserve">8 </w:t>
      </w:r>
      <w:r>
        <w:t xml:space="preserve">CFU </w:t>
      </w:r>
      <w:r>
        <w:rPr>
          <w:i/>
        </w:rPr>
        <w:t xml:space="preserve">M. luteus </w:t>
      </w:r>
      <w:r>
        <w:t>(</w:t>
      </w:r>
      <w:r>
        <w:rPr>
          <w:i/>
        </w:rPr>
        <w:fldChar w:fldCharType="begin"/>
      </w:r>
      <w:r>
        <w:rPr>
          <w:i/>
        </w:rPr>
        <w:instrText xml:space="preserve"> REF _Ref504393993 \h </w:instrText>
      </w:r>
      <w:r>
        <w:rPr>
          <w:i/>
        </w:rPr>
      </w:r>
      <w:r>
        <w:rPr>
          <w:i/>
        </w:rPr>
        <w:fldChar w:fldCharType="separate"/>
      </w:r>
      <w:r w:rsidR="00BA1790">
        <w:t xml:space="preserve">Figure </w:t>
      </w:r>
      <w:r w:rsidR="00BA1790">
        <w:rPr>
          <w:noProof/>
        </w:rPr>
        <w:t>3</w:t>
      </w:r>
      <w:r w:rsidR="00BA1790">
        <w:t>.</w:t>
      </w:r>
      <w:r w:rsidR="00BA1790">
        <w:rPr>
          <w:noProof/>
        </w:rPr>
        <w:t>5</w:t>
      </w:r>
      <w:r>
        <w:rPr>
          <w:i/>
        </w:rPr>
        <w:fldChar w:fldCharType="end"/>
      </w:r>
      <w:r>
        <w:rPr>
          <w:i/>
        </w:rPr>
        <w:t xml:space="preserve"> </w:t>
      </w:r>
      <w:r>
        <w:t xml:space="preserve">A, B, C). Remarkably, a 1000- fold difference in injected bacterial numbers between </w:t>
      </w:r>
      <w:r w:rsidR="00F45958" w:rsidRPr="00F45958">
        <w:rPr>
          <w:i/>
          <w:iCs/>
        </w:rPr>
        <w:t>S. aureus</w:t>
      </w:r>
      <w:r w:rsidR="0073580A" w:rsidRPr="0073580A">
        <w:rPr>
          <w:i/>
          <w:iCs/>
        </w:rPr>
        <w:t xml:space="preserve"> </w:t>
      </w:r>
      <w:r>
        <w:t>(2.1x10</w:t>
      </w:r>
      <w:r>
        <w:rPr>
          <w:vertAlign w:val="superscript"/>
        </w:rPr>
        <w:t>5</w:t>
      </w:r>
      <w:r>
        <w:t xml:space="preserve">) CFU and </w:t>
      </w:r>
      <w:r>
        <w:rPr>
          <w:i/>
        </w:rPr>
        <w:t>M. luteus</w:t>
      </w:r>
      <w:r>
        <w:t xml:space="preserve"> (1x10</w:t>
      </w:r>
      <w:r>
        <w:rPr>
          <w:vertAlign w:val="superscript"/>
        </w:rPr>
        <w:t>8</w:t>
      </w:r>
      <w:r>
        <w:t xml:space="preserve"> CFU)</w:t>
      </w:r>
      <w:r>
        <w:rPr>
          <w:i/>
        </w:rPr>
        <w:t xml:space="preserve"> </w:t>
      </w:r>
      <w:r>
        <w:t>led to augmentation of infection in murine livers (</w:t>
      </w:r>
      <w:r>
        <w:fldChar w:fldCharType="begin"/>
      </w:r>
      <w:r>
        <w:instrText xml:space="preserve"> REF _Ref504393993 \h </w:instrText>
      </w:r>
      <w:r>
        <w:fldChar w:fldCharType="separate"/>
      </w:r>
      <w:r w:rsidR="00BA1790">
        <w:t xml:space="preserve">Figure </w:t>
      </w:r>
      <w:r w:rsidR="00BA1790">
        <w:rPr>
          <w:noProof/>
        </w:rPr>
        <w:t>3</w:t>
      </w:r>
      <w:r w:rsidR="00BA1790">
        <w:t>.</w:t>
      </w:r>
      <w:r w:rsidR="00BA1790">
        <w:rPr>
          <w:noProof/>
        </w:rPr>
        <w:t>5</w:t>
      </w:r>
      <w:r>
        <w:fldChar w:fldCharType="end"/>
      </w:r>
      <w:r>
        <w:t xml:space="preserve"> C). The experiment was repeated with a dose titration of </w:t>
      </w:r>
      <w:r>
        <w:rPr>
          <w:i/>
        </w:rPr>
        <w:t xml:space="preserve">M. luteus </w:t>
      </w:r>
      <w:r>
        <w:t>(1x10</w:t>
      </w:r>
      <w:r>
        <w:rPr>
          <w:vertAlign w:val="superscript"/>
        </w:rPr>
        <w:t>7</w:t>
      </w:r>
      <w:r>
        <w:t>,</w:t>
      </w:r>
      <w:r w:rsidRPr="00BB26A2">
        <w:t xml:space="preserve"> </w:t>
      </w:r>
      <w:r>
        <w:t>1x10</w:t>
      </w:r>
      <w:r>
        <w:rPr>
          <w:vertAlign w:val="superscript"/>
        </w:rPr>
        <w:t>6</w:t>
      </w:r>
      <w:r>
        <w:t>,</w:t>
      </w:r>
      <w:r w:rsidRPr="00BB26A2">
        <w:t xml:space="preserve"> </w:t>
      </w:r>
      <w:r>
        <w:t>1x10</w:t>
      </w:r>
      <w:r>
        <w:rPr>
          <w:vertAlign w:val="superscript"/>
        </w:rPr>
        <w:t>5</w:t>
      </w:r>
      <w:r>
        <w:t xml:space="preserve"> CFU) together with low dose </w:t>
      </w:r>
      <w:r w:rsidR="00F45958" w:rsidRPr="00F45958">
        <w:rPr>
          <w:i/>
          <w:iCs/>
        </w:rPr>
        <w:t>S. aureus</w:t>
      </w:r>
      <w:r w:rsidR="0073580A" w:rsidRPr="0073580A">
        <w:rPr>
          <w:i/>
          <w:iCs/>
        </w:rPr>
        <w:t xml:space="preserve"> </w:t>
      </w:r>
      <w:r>
        <w:t>(1x10</w:t>
      </w:r>
      <w:r>
        <w:rPr>
          <w:vertAlign w:val="superscript"/>
        </w:rPr>
        <w:t>6</w:t>
      </w:r>
      <w:r>
        <w:t xml:space="preserve"> CFU) (</w:t>
      </w:r>
      <w:r>
        <w:fldChar w:fldCharType="begin"/>
      </w:r>
      <w:r>
        <w:instrText xml:space="preserve"> REF _Ref504393993 \h </w:instrText>
      </w:r>
      <w:r>
        <w:fldChar w:fldCharType="separate"/>
      </w:r>
      <w:r w:rsidR="00BA1790">
        <w:t xml:space="preserve">Figure </w:t>
      </w:r>
      <w:r w:rsidR="00BA1790">
        <w:rPr>
          <w:noProof/>
        </w:rPr>
        <w:t>3</w:t>
      </w:r>
      <w:r w:rsidR="00BA1790">
        <w:t>.</w:t>
      </w:r>
      <w:r w:rsidR="00BA1790">
        <w:rPr>
          <w:noProof/>
        </w:rPr>
        <w:t>5</w:t>
      </w:r>
      <w:r>
        <w:fldChar w:fldCharType="end"/>
      </w:r>
      <w:r>
        <w:t xml:space="preserve"> D, E, F), showing that an equal quantity of </w:t>
      </w:r>
      <w:r>
        <w:rPr>
          <w:i/>
        </w:rPr>
        <w:t xml:space="preserve">M. luteus </w:t>
      </w:r>
      <w:r>
        <w:t>(1x10</w:t>
      </w:r>
      <w:r>
        <w:rPr>
          <w:vertAlign w:val="superscript"/>
        </w:rPr>
        <w:t>6</w:t>
      </w:r>
      <w:r>
        <w:t xml:space="preserve"> CFU) are capable of augmenting </w:t>
      </w:r>
      <w:r w:rsidR="00F45958" w:rsidRPr="00F45958">
        <w:rPr>
          <w:i/>
          <w:iCs/>
        </w:rPr>
        <w:t>S. aureus</w:t>
      </w:r>
      <w:r w:rsidR="0073580A" w:rsidRPr="0073580A">
        <w:rPr>
          <w:i/>
          <w:iCs/>
        </w:rPr>
        <w:t xml:space="preserve"> </w:t>
      </w:r>
      <w:r>
        <w:t>(1x10</w:t>
      </w:r>
      <w:r>
        <w:rPr>
          <w:vertAlign w:val="superscript"/>
        </w:rPr>
        <w:t>6</w:t>
      </w:r>
      <w:r>
        <w:t xml:space="preserve"> CFU) pathogenesis in murine livers</w:t>
      </w:r>
      <w:r w:rsidR="0073580A" w:rsidRPr="0073580A">
        <w:rPr>
          <w:i/>
          <w:iCs/>
        </w:rPr>
        <w:t xml:space="preserve"> </w:t>
      </w:r>
      <w:r w:rsidR="006E071A" w:rsidRPr="006E071A">
        <w:t>(</w:t>
      </w:r>
      <w:r>
        <w:fldChar w:fldCharType="begin"/>
      </w:r>
      <w:r>
        <w:instrText xml:space="preserve"> REF _Ref504393993 \h </w:instrText>
      </w:r>
      <w:r>
        <w:fldChar w:fldCharType="separate"/>
      </w:r>
      <w:r w:rsidR="00BA1790">
        <w:t xml:space="preserve">Figure </w:t>
      </w:r>
      <w:r w:rsidR="00BA1790">
        <w:rPr>
          <w:noProof/>
        </w:rPr>
        <w:t>3</w:t>
      </w:r>
      <w:r w:rsidR="00BA1790">
        <w:t>.</w:t>
      </w:r>
      <w:r w:rsidR="00BA1790">
        <w:rPr>
          <w:noProof/>
        </w:rPr>
        <w:t>5</w:t>
      </w:r>
      <w:r>
        <w:fldChar w:fldCharType="end"/>
      </w:r>
      <w:r>
        <w:t xml:space="preserve"> F), as there was significant difference between bacteria isolated from livers in </w:t>
      </w:r>
      <w:r w:rsidR="00F45958" w:rsidRPr="00F45958">
        <w:rPr>
          <w:i/>
          <w:iCs/>
        </w:rPr>
        <w:t>S. aureus</w:t>
      </w:r>
      <w:r w:rsidR="0073580A" w:rsidRPr="0073580A">
        <w:rPr>
          <w:i/>
          <w:iCs/>
        </w:rPr>
        <w:t xml:space="preserve"> </w:t>
      </w:r>
      <w:r>
        <w:t>alone group (1x10</w:t>
      </w:r>
      <w:r>
        <w:rPr>
          <w:vertAlign w:val="superscript"/>
        </w:rPr>
        <w:t>6</w:t>
      </w:r>
      <w:r>
        <w:t xml:space="preserve"> CFU) and a mix of </w:t>
      </w:r>
      <w:r w:rsidR="00F45958" w:rsidRPr="00F45958">
        <w:rPr>
          <w:i/>
          <w:iCs/>
        </w:rPr>
        <w:t>S. aureus</w:t>
      </w:r>
      <w:r w:rsidR="0073580A" w:rsidRPr="0073580A">
        <w:rPr>
          <w:i/>
          <w:iCs/>
        </w:rPr>
        <w:t xml:space="preserve"> </w:t>
      </w:r>
      <w:r>
        <w:t>(1x10</w:t>
      </w:r>
      <w:r>
        <w:rPr>
          <w:vertAlign w:val="superscript"/>
        </w:rPr>
        <w:t>6</w:t>
      </w:r>
      <w:r>
        <w:t xml:space="preserve"> CFU) and </w:t>
      </w:r>
      <w:r>
        <w:rPr>
          <w:i/>
        </w:rPr>
        <w:t xml:space="preserve">M. luteus </w:t>
      </w:r>
      <w:r>
        <w:t>(1x10</w:t>
      </w:r>
      <w:r>
        <w:rPr>
          <w:vertAlign w:val="superscript"/>
        </w:rPr>
        <w:t>6</w:t>
      </w:r>
      <w:r>
        <w:t xml:space="preserve"> CFU). </w:t>
      </w:r>
    </w:p>
    <w:p w14:paraId="6AF39F96" w14:textId="77777777" w:rsidR="001A0AF5" w:rsidRDefault="001A0AF5" w:rsidP="001A0AF5">
      <w:pPr>
        <w:spacing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1A0AF5" w14:paraId="2F5C23A9" w14:textId="77777777" w:rsidTr="001A0AF5">
        <w:tc>
          <w:tcPr>
            <w:tcW w:w="8488" w:type="dxa"/>
          </w:tcPr>
          <w:p w14:paraId="1F3E2D4A" w14:textId="77777777" w:rsidR="001A0AF5" w:rsidRDefault="001A0AF5" w:rsidP="001A0AF5">
            <w:pPr>
              <w:spacing w:line="240" w:lineRule="auto"/>
            </w:pPr>
            <w:r w:rsidRPr="00B55785">
              <w:rPr>
                <w:noProof/>
                <w:lang w:eastAsia="zh-CN"/>
              </w:rPr>
              <w:lastRenderedPageBreak/>
              <w:drawing>
                <wp:inline distT="0" distB="0" distL="0" distR="0" wp14:anchorId="70813C94" wp14:editId="28FDF819">
                  <wp:extent cx="5067300" cy="5105400"/>
                  <wp:effectExtent l="0" t="0" r="12700" b="0"/>
                  <wp:docPr id="692" name="Picture 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67300" cy="5105400"/>
                          </a:xfrm>
                          <a:prstGeom prst="rect">
                            <a:avLst/>
                          </a:prstGeom>
                        </pic:spPr>
                      </pic:pic>
                    </a:graphicData>
                  </a:graphic>
                </wp:inline>
              </w:drawing>
            </w:r>
          </w:p>
        </w:tc>
      </w:tr>
      <w:tr w:rsidR="001A0AF5" w14:paraId="540A9690" w14:textId="77777777" w:rsidTr="001A0AF5">
        <w:tc>
          <w:tcPr>
            <w:tcW w:w="8488" w:type="dxa"/>
          </w:tcPr>
          <w:p w14:paraId="7CD0D193" w14:textId="7EE365B8" w:rsidR="001A0AF5" w:rsidRDefault="001A0AF5" w:rsidP="001A0AF5">
            <w:pPr>
              <w:pStyle w:val="NoSpacing"/>
            </w:pPr>
            <w:bookmarkStart w:id="280" w:name="_Ref504393993"/>
            <w:bookmarkStart w:id="281" w:name="_Toc505531052"/>
            <w:r>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3</w:t>
            </w:r>
            <w:r w:rsidR="00AE6915">
              <w:rPr>
                <w:noProof/>
              </w:rPr>
              <w:fldChar w:fldCharType="end"/>
            </w:r>
            <w:r>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5</w:t>
            </w:r>
            <w:r w:rsidR="00AE6915">
              <w:rPr>
                <w:noProof/>
              </w:rPr>
              <w:fldChar w:fldCharType="end"/>
            </w:r>
            <w:bookmarkEnd w:id="280"/>
            <w:r>
              <w:t xml:space="preserve"> Dose titration of </w:t>
            </w:r>
            <w:r w:rsidR="00F45958" w:rsidRPr="00F45958">
              <w:rPr>
                <w:i/>
                <w:iCs/>
              </w:rPr>
              <w:t>S. aureus</w:t>
            </w:r>
            <w:r w:rsidR="0073580A" w:rsidRPr="0073580A">
              <w:rPr>
                <w:i/>
                <w:iCs/>
              </w:rPr>
              <w:t xml:space="preserve"> </w:t>
            </w:r>
            <w:r>
              <w:t xml:space="preserve">and </w:t>
            </w:r>
            <w:r>
              <w:rPr>
                <w:i/>
              </w:rPr>
              <w:t xml:space="preserve">M. luteus </w:t>
            </w:r>
            <w:r>
              <w:t>infectious dose</w:t>
            </w:r>
            <w:bookmarkEnd w:id="281"/>
            <w:r>
              <w:t xml:space="preserve"> </w:t>
            </w:r>
          </w:p>
          <w:p w14:paraId="7204E3AB" w14:textId="77777777" w:rsidR="001A0AF5" w:rsidRDefault="001A0AF5" w:rsidP="001A0AF5">
            <w:pPr>
              <w:pStyle w:val="NoSpacing"/>
            </w:pPr>
          </w:p>
          <w:p w14:paraId="409F0D49" w14:textId="4BFA27B7" w:rsidR="001A0AF5" w:rsidRDefault="001A0AF5" w:rsidP="001A0AF5">
            <w:pPr>
              <w:pStyle w:val="Figurebody"/>
            </w:pPr>
            <w:r>
              <w:t xml:space="preserve">Balb/c mice (n=10) injected with: </w:t>
            </w:r>
            <w:r w:rsidR="00F45958" w:rsidRPr="00F45958">
              <w:rPr>
                <w:i/>
              </w:rPr>
              <w:t>S. aureus</w:t>
            </w:r>
            <w:r w:rsidR="0073580A" w:rsidRPr="0073580A">
              <w:rPr>
                <w:i/>
              </w:rPr>
              <w:t xml:space="preserve"> </w:t>
            </w:r>
            <w:r>
              <w:t>alone (9.3x10</w:t>
            </w:r>
            <w:r>
              <w:rPr>
                <w:vertAlign w:val="superscript"/>
              </w:rPr>
              <w:t>4</w:t>
            </w:r>
            <w:r>
              <w:t>, 1.7x10</w:t>
            </w:r>
            <w:r>
              <w:rPr>
                <w:vertAlign w:val="superscript"/>
              </w:rPr>
              <w:t>3</w:t>
            </w:r>
            <w:r>
              <w:t>, 1x10</w:t>
            </w:r>
            <w:r>
              <w:rPr>
                <w:vertAlign w:val="superscript"/>
              </w:rPr>
              <w:t>2</w:t>
            </w:r>
            <w:r>
              <w:t xml:space="preserve">, CFU) or a combination of </w:t>
            </w:r>
            <w:r w:rsidR="00F45958" w:rsidRPr="00F45958">
              <w:rPr>
                <w:i/>
              </w:rPr>
              <w:t>S. aureus</w:t>
            </w:r>
            <w:r w:rsidR="0073580A" w:rsidRPr="0073580A">
              <w:rPr>
                <w:i/>
              </w:rPr>
              <w:t xml:space="preserve"> </w:t>
            </w:r>
            <w:r>
              <w:t>(</w:t>
            </w:r>
            <w:r w:rsidRPr="005E07AF">
              <w:t>2</w:t>
            </w:r>
            <w:r>
              <w:t>.1x10</w:t>
            </w:r>
            <w:r>
              <w:rPr>
                <w:vertAlign w:val="superscript"/>
              </w:rPr>
              <w:t>5</w:t>
            </w:r>
            <w:r>
              <w:t>, 2x10</w:t>
            </w:r>
            <w:r>
              <w:rPr>
                <w:vertAlign w:val="superscript"/>
              </w:rPr>
              <w:t>4</w:t>
            </w:r>
            <w:r>
              <w:t>, 8.9x10</w:t>
            </w:r>
            <w:r>
              <w:rPr>
                <w:vertAlign w:val="superscript"/>
              </w:rPr>
              <w:t>2</w:t>
            </w:r>
            <w:r>
              <w:t xml:space="preserve"> CFU) and </w:t>
            </w:r>
            <w:r>
              <w:rPr>
                <w:i/>
              </w:rPr>
              <w:t xml:space="preserve">M. luteus </w:t>
            </w:r>
            <w:r>
              <w:t>(1x10</w:t>
            </w:r>
            <w:r>
              <w:rPr>
                <w:vertAlign w:val="superscript"/>
              </w:rPr>
              <w:t>8</w:t>
            </w:r>
            <w:r>
              <w:t xml:space="preserve"> CFU). Weight loss </w:t>
            </w:r>
            <w:r>
              <w:rPr>
                <w:b/>
              </w:rPr>
              <w:t>(A)</w:t>
            </w:r>
            <w:r>
              <w:t xml:space="preserve"> as well as CFU from kidneys </w:t>
            </w:r>
            <w:r>
              <w:rPr>
                <w:b/>
              </w:rPr>
              <w:t xml:space="preserve">(B) </w:t>
            </w:r>
            <w:r>
              <w:t xml:space="preserve">and liver </w:t>
            </w:r>
            <w:r>
              <w:rPr>
                <w:b/>
              </w:rPr>
              <w:t xml:space="preserve">(C) </w:t>
            </w:r>
            <w:r>
              <w:t xml:space="preserve">was recorded. </w:t>
            </w:r>
          </w:p>
          <w:p w14:paraId="30CD6E3B" w14:textId="754A4E5D" w:rsidR="001A0AF5" w:rsidRDefault="001A0AF5" w:rsidP="001A0AF5">
            <w:pPr>
              <w:pStyle w:val="Figurebody"/>
            </w:pPr>
            <w:r>
              <w:t xml:space="preserve">; </w:t>
            </w:r>
            <w:r w:rsidR="00F45958" w:rsidRPr="00F45958">
              <w:rPr>
                <w:i/>
              </w:rPr>
              <w:t>S. aureus</w:t>
            </w:r>
            <w:r w:rsidR="0073580A" w:rsidRPr="0073580A">
              <w:rPr>
                <w:i/>
              </w:rPr>
              <w:t xml:space="preserve"> </w:t>
            </w:r>
            <w:r>
              <w:t>alone (1x10</w:t>
            </w:r>
            <w:r>
              <w:rPr>
                <w:vertAlign w:val="superscript"/>
              </w:rPr>
              <w:t>6</w:t>
            </w:r>
            <w:r>
              <w:t xml:space="preserve"> CFU) or a combination of ; </w:t>
            </w:r>
            <w:r w:rsidR="00F45958" w:rsidRPr="00F45958">
              <w:rPr>
                <w:i/>
              </w:rPr>
              <w:t>S. aureus</w:t>
            </w:r>
            <w:r w:rsidR="0073580A" w:rsidRPr="0073580A">
              <w:rPr>
                <w:i/>
              </w:rPr>
              <w:t xml:space="preserve"> </w:t>
            </w:r>
            <w:r>
              <w:t>(1x10</w:t>
            </w:r>
            <w:r>
              <w:rPr>
                <w:vertAlign w:val="superscript"/>
              </w:rPr>
              <w:t>6</w:t>
            </w:r>
            <w:r>
              <w:t xml:space="preserve"> CFU) and </w:t>
            </w:r>
            <w:r>
              <w:rPr>
                <w:i/>
              </w:rPr>
              <w:t xml:space="preserve">M. luteus </w:t>
            </w:r>
            <w:r>
              <w:t>(1x10</w:t>
            </w:r>
            <w:r>
              <w:rPr>
                <w:vertAlign w:val="superscript"/>
              </w:rPr>
              <w:t>7</w:t>
            </w:r>
            <w:r>
              <w:t>, 1x10</w:t>
            </w:r>
            <w:r>
              <w:rPr>
                <w:vertAlign w:val="superscript"/>
              </w:rPr>
              <w:t>6</w:t>
            </w:r>
            <w:r>
              <w:t>, 1x10</w:t>
            </w:r>
            <w:r>
              <w:rPr>
                <w:vertAlign w:val="superscript"/>
              </w:rPr>
              <w:t>5</w:t>
            </w:r>
            <w:r>
              <w:t xml:space="preserve"> CFU). Weight loss </w:t>
            </w:r>
            <w:r>
              <w:rPr>
                <w:b/>
              </w:rPr>
              <w:t>(D)</w:t>
            </w:r>
            <w:r>
              <w:t xml:space="preserve"> as well as CFU from kidneys </w:t>
            </w:r>
            <w:r>
              <w:rPr>
                <w:b/>
              </w:rPr>
              <w:t xml:space="preserve">(E) </w:t>
            </w:r>
            <w:r>
              <w:t xml:space="preserve">and liver </w:t>
            </w:r>
            <w:r>
              <w:rPr>
                <w:b/>
              </w:rPr>
              <w:t xml:space="preserve">(F) </w:t>
            </w:r>
            <w:r>
              <w:t>was recorded. ** p &lt; 0.01, * p &lt; 0.05, ns- not significant.</w:t>
            </w:r>
          </w:p>
        </w:tc>
      </w:tr>
    </w:tbl>
    <w:p w14:paraId="353EF6F1" w14:textId="77777777" w:rsidR="001A0AF5" w:rsidRDefault="001A0AF5" w:rsidP="001A0AF5">
      <w:pPr>
        <w:spacing w:line="240" w:lineRule="auto"/>
      </w:pPr>
    </w:p>
    <w:p w14:paraId="4B945337" w14:textId="77777777" w:rsidR="001A0AF5" w:rsidRDefault="001A0AF5" w:rsidP="001A0AF5">
      <w:pPr>
        <w:spacing w:line="240" w:lineRule="auto"/>
      </w:pPr>
    </w:p>
    <w:p w14:paraId="144952C1" w14:textId="77777777" w:rsidR="001A0AF5" w:rsidRDefault="001A0AF5" w:rsidP="001A0AF5">
      <w:pPr>
        <w:spacing w:line="240" w:lineRule="auto"/>
      </w:pPr>
    </w:p>
    <w:p w14:paraId="5BF86D8F" w14:textId="77777777" w:rsidR="001A0AF5" w:rsidRDefault="001A0AF5" w:rsidP="001A0AF5">
      <w:pPr>
        <w:spacing w:line="240" w:lineRule="auto"/>
      </w:pPr>
    </w:p>
    <w:p w14:paraId="648FF0AC" w14:textId="77777777" w:rsidR="001A0AF5" w:rsidRDefault="001A0AF5" w:rsidP="001A0AF5">
      <w:pPr>
        <w:spacing w:line="240" w:lineRule="auto"/>
      </w:pPr>
    </w:p>
    <w:p w14:paraId="0110DBA4" w14:textId="77777777" w:rsidR="001A0AF5" w:rsidRDefault="001A0AF5" w:rsidP="001A0AF5">
      <w:pPr>
        <w:spacing w:line="240" w:lineRule="auto"/>
      </w:pPr>
    </w:p>
    <w:p w14:paraId="7EC6DE4B" w14:textId="77777777" w:rsidR="001A0AF5" w:rsidRDefault="001A0AF5" w:rsidP="001A0AF5">
      <w:pPr>
        <w:spacing w:line="240" w:lineRule="auto"/>
      </w:pPr>
    </w:p>
    <w:p w14:paraId="2E4ADA89" w14:textId="77777777" w:rsidR="001A0AF5" w:rsidRPr="00887A4B" w:rsidRDefault="001A0AF5" w:rsidP="001A0AF5">
      <w:pPr>
        <w:spacing w:line="240" w:lineRule="auto"/>
      </w:pPr>
    </w:p>
    <w:p w14:paraId="08AE7F62" w14:textId="191AC462" w:rsidR="001A0AF5" w:rsidRPr="00887A4B" w:rsidRDefault="001A0AF5" w:rsidP="0042099B">
      <w:pPr>
        <w:pStyle w:val="Heading3"/>
      </w:pPr>
      <w:bookmarkStart w:id="282" w:name="_Toc505262808"/>
      <w:bookmarkStart w:id="283" w:name="_Toc521494829"/>
      <w:r w:rsidRPr="00887A4B">
        <w:t xml:space="preserve">Augmentation of </w:t>
      </w:r>
      <w:r w:rsidR="00F45958" w:rsidRPr="00F45958">
        <w:rPr>
          <w:i/>
          <w:iCs/>
        </w:rPr>
        <w:t>S. aureus</w:t>
      </w:r>
      <w:r w:rsidR="0073580A" w:rsidRPr="0073580A">
        <w:rPr>
          <w:i/>
          <w:iCs/>
        </w:rPr>
        <w:t xml:space="preserve"> </w:t>
      </w:r>
      <w:r w:rsidRPr="00887A4B">
        <w:t xml:space="preserve">infection in the murine sepsis model with </w:t>
      </w:r>
      <w:r w:rsidR="00AE6915" w:rsidRPr="00AE6915">
        <w:t>Gram-</w:t>
      </w:r>
      <w:r w:rsidRPr="00887A4B">
        <w:t>negative organisms</w:t>
      </w:r>
      <w:bookmarkEnd w:id="282"/>
      <w:bookmarkEnd w:id="283"/>
    </w:p>
    <w:p w14:paraId="29597C43" w14:textId="77777777" w:rsidR="001A0AF5" w:rsidRPr="00887A4B" w:rsidRDefault="001A0AF5" w:rsidP="001A0AF5"/>
    <w:p w14:paraId="6900EFE1" w14:textId="3B1EB869" w:rsidR="001A0AF5" w:rsidRPr="00BA1790" w:rsidRDefault="001A0AF5" w:rsidP="00F64652">
      <w:pPr>
        <w:rPr>
          <w:bCs/>
        </w:rPr>
      </w:pPr>
      <w:r w:rsidRPr="00887A4B">
        <w:t xml:space="preserve">As both </w:t>
      </w:r>
      <w:r w:rsidRPr="00887A4B">
        <w:rPr>
          <w:i/>
        </w:rPr>
        <w:t xml:space="preserve">E. coli </w:t>
      </w:r>
      <w:r w:rsidRPr="00887A4B">
        <w:t xml:space="preserve">and </w:t>
      </w:r>
      <w:r w:rsidRPr="00887A4B">
        <w:rPr>
          <w:i/>
        </w:rPr>
        <w:t xml:space="preserve">R. mucosa </w:t>
      </w:r>
      <w:r w:rsidRPr="00887A4B">
        <w:t xml:space="preserve">are able to augment </w:t>
      </w:r>
      <w:r w:rsidR="00F45958" w:rsidRPr="00F45958">
        <w:rPr>
          <w:i/>
          <w:iCs/>
        </w:rPr>
        <w:t>S. aureus</w:t>
      </w:r>
      <w:r w:rsidR="0073580A" w:rsidRPr="0073580A">
        <w:rPr>
          <w:i/>
          <w:iCs/>
        </w:rPr>
        <w:t xml:space="preserve"> </w:t>
      </w:r>
      <w:r w:rsidRPr="00887A4B">
        <w:t xml:space="preserve">pathogenesis in the zebrafish model, they were then examined in a model of mouse sepsis. A pilot experiment was conducted where female Balb/c mice were injected with different </w:t>
      </w:r>
      <w:r>
        <w:t>doses</w:t>
      </w:r>
      <w:r w:rsidRPr="00887A4B">
        <w:t xml:space="preserve"> of </w:t>
      </w:r>
      <w:r w:rsidRPr="00887A4B">
        <w:rPr>
          <w:i/>
        </w:rPr>
        <w:t xml:space="preserve">E. coli </w:t>
      </w:r>
      <w:r w:rsidRPr="00887A4B">
        <w:t>(</w:t>
      </w:r>
      <w:r w:rsidRPr="00887A4B">
        <w:rPr>
          <w:bCs/>
        </w:rPr>
        <w:t>2x10</w:t>
      </w:r>
      <w:r w:rsidRPr="00887A4B">
        <w:rPr>
          <w:bCs/>
          <w:vertAlign w:val="superscript"/>
        </w:rPr>
        <w:t>7</w:t>
      </w:r>
      <w:r w:rsidRPr="00887A4B">
        <w:rPr>
          <w:bCs/>
        </w:rPr>
        <w:t>, 1.8x10</w:t>
      </w:r>
      <w:r w:rsidRPr="00887A4B">
        <w:rPr>
          <w:bCs/>
          <w:vertAlign w:val="superscript"/>
        </w:rPr>
        <w:t>6</w:t>
      </w:r>
      <w:r w:rsidRPr="00887A4B">
        <w:rPr>
          <w:bCs/>
        </w:rPr>
        <w:t>, 2.3x10</w:t>
      </w:r>
      <w:r w:rsidRPr="00887A4B">
        <w:rPr>
          <w:bCs/>
          <w:vertAlign w:val="superscript"/>
        </w:rPr>
        <w:t>5</w:t>
      </w:r>
      <w:r w:rsidRPr="00887A4B">
        <w:rPr>
          <w:bCs/>
        </w:rPr>
        <w:t>, 1.8x10</w:t>
      </w:r>
      <w:r w:rsidRPr="00887A4B">
        <w:rPr>
          <w:bCs/>
          <w:vertAlign w:val="superscript"/>
        </w:rPr>
        <w:t>4</w:t>
      </w:r>
      <w:r w:rsidRPr="00887A4B">
        <w:rPr>
          <w:bCs/>
        </w:rPr>
        <w:t>, 2.3x10</w:t>
      </w:r>
      <w:r w:rsidRPr="00887A4B">
        <w:rPr>
          <w:bCs/>
          <w:vertAlign w:val="superscript"/>
        </w:rPr>
        <w:t>3</w:t>
      </w:r>
      <w:r w:rsidRPr="00887A4B">
        <w:rPr>
          <w:bCs/>
        </w:rPr>
        <w:t xml:space="preserve"> CFU), with 3 mice per group </w:t>
      </w:r>
      <w:r w:rsidR="00BA1790">
        <w:rPr>
          <w:bCs/>
        </w:rPr>
        <w:t>(</w:t>
      </w:r>
      <w:r w:rsidR="00BA1790">
        <w:rPr>
          <w:bCs/>
        </w:rPr>
        <w:fldChar w:fldCharType="begin"/>
      </w:r>
      <w:r w:rsidR="00BA1790">
        <w:rPr>
          <w:bCs/>
        </w:rPr>
        <w:instrText xml:space="preserve"> REF _Ref505604850 </w:instrText>
      </w:r>
      <w:r w:rsidR="00BA1790">
        <w:rPr>
          <w:bCs/>
        </w:rPr>
        <w:fldChar w:fldCharType="separate"/>
      </w:r>
      <w:r w:rsidR="00BA1790" w:rsidRPr="00887A4B">
        <w:t xml:space="preserve">Figure </w:t>
      </w:r>
      <w:r w:rsidR="00BA1790">
        <w:rPr>
          <w:noProof/>
        </w:rPr>
        <w:t>3</w:t>
      </w:r>
      <w:r w:rsidR="00BA1790">
        <w:t>.</w:t>
      </w:r>
      <w:r w:rsidR="00BA1790">
        <w:rPr>
          <w:noProof/>
        </w:rPr>
        <w:t>6</w:t>
      </w:r>
      <w:r w:rsidR="00BA1790">
        <w:rPr>
          <w:bCs/>
        </w:rPr>
        <w:fldChar w:fldCharType="end"/>
      </w:r>
      <w:r w:rsidR="00BA1790">
        <w:rPr>
          <w:bCs/>
        </w:rPr>
        <w:t xml:space="preserve"> </w:t>
      </w:r>
      <w:r w:rsidR="00F64652">
        <w:rPr>
          <w:bCs/>
        </w:rPr>
        <w:t>A).</w:t>
      </w:r>
      <w:r w:rsidRPr="00887A4B">
        <w:rPr>
          <w:bCs/>
        </w:rPr>
        <w:t xml:space="preserve"> Only the highest dose resulted in up to 10% weight loss, with all other groups remaining at approximately their starting weight. All animals were </w:t>
      </w:r>
      <w:r>
        <w:rPr>
          <w:bCs/>
        </w:rPr>
        <w:t xml:space="preserve">apparently </w:t>
      </w:r>
      <w:r w:rsidRPr="00887A4B">
        <w:rPr>
          <w:bCs/>
        </w:rPr>
        <w:t>healthy and did not show signs of illness. Therefore</w:t>
      </w:r>
      <w:r>
        <w:rPr>
          <w:bCs/>
        </w:rPr>
        <w:t>,</w:t>
      </w:r>
      <w:r w:rsidRPr="00887A4B">
        <w:rPr>
          <w:bCs/>
        </w:rPr>
        <w:t xml:space="preserve"> a dose of 1x10</w:t>
      </w:r>
      <w:r w:rsidRPr="00887A4B">
        <w:rPr>
          <w:bCs/>
          <w:vertAlign w:val="superscript"/>
        </w:rPr>
        <w:t>6</w:t>
      </w:r>
      <w:r w:rsidRPr="00887A4B">
        <w:rPr>
          <w:bCs/>
        </w:rPr>
        <w:t xml:space="preserve"> CFU </w:t>
      </w:r>
      <w:r w:rsidRPr="00887A4B">
        <w:rPr>
          <w:bCs/>
          <w:i/>
        </w:rPr>
        <w:t xml:space="preserve">E. coli </w:t>
      </w:r>
      <w:r w:rsidRPr="00887A4B">
        <w:rPr>
          <w:bCs/>
        </w:rPr>
        <w:t xml:space="preserve">was chosen for further augmentation experiments. </w:t>
      </w:r>
    </w:p>
    <w:p w14:paraId="63FF66E6" w14:textId="77777777" w:rsidR="001A0AF5" w:rsidRPr="00887A4B" w:rsidRDefault="001A0AF5" w:rsidP="001A0AF5">
      <w:pPr>
        <w:rPr>
          <w:bCs/>
        </w:rPr>
      </w:pPr>
    </w:p>
    <w:p w14:paraId="581B6F6D" w14:textId="6C0A9C25" w:rsidR="001A0AF5" w:rsidRPr="00887A4B" w:rsidRDefault="001A0AF5" w:rsidP="00F64652">
      <w:r w:rsidRPr="00887A4B">
        <w:t>To check for augmentation, 10 female Balb/c mice per group were injected with 1.2x10</w:t>
      </w:r>
      <w:r w:rsidRPr="00887A4B">
        <w:rPr>
          <w:vertAlign w:val="superscript"/>
        </w:rPr>
        <w:t>6</w:t>
      </w:r>
      <w:r>
        <w:t xml:space="preserve"> CFU</w:t>
      </w:r>
      <w:r w:rsidRPr="00887A4B">
        <w:t xml:space="preserve"> </w:t>
      </w:r>
      <w:r w:rsidRPr="00887A4B">
        <w:rPr>
          <w:i/>
        </w:rPr>
        <w:t xml:space="preserve">E. coli </w:t>
      </w:r>
      <w:r w:rsidRPr="00887A4B">
        <w:t xml:space="preserve">alone or in combination with low dose </w:t>
      </w:r>
      <w:r w:rsidR="00F45958" w:rsidRPr="00F45958">
        <w:rPr>
          <w:i/>
          <w:iCs/>
        </w:rPr>
        <w:t>S. aureus</w:t>
      </w:r>
      <w:r w:rsidR="0073580A" w:rsidRPr="0073580A">
        <w:rPr>
          <w:i/>
          <w:iCs/>
        </w:rPr>
        <w:t xml:space="preserve"> </w:t>
      </w:r>
      <w:r w:rsidRPr="00887A4B">
        <w:t>(5x10</w:t>
      </w:r>
      <w:r w:rsidRPr="00887A4B">
        <w:rPr>
          <w:vertAlign w:val="superscript"/>
        </w:rPr>
        <w:t>6</w:t>
      </w:r>
      <w:r w:rsidRPr="00887A4B">
        <w:t xml:space="preserve">). Low dose </w:t>
      </w:r>
      <w:r w:rsidR="00F45958" w:rsidRPr="00F45958">
        <w:rPr>
          <w:i/>
          <w:iCs/>
        </w:rPr>
        <w:t>S. aureus</w:t>
      </w:r>
      <w:r w:rsidR="0073580A" w:rsidRPr="0073580A">
        <w:rPr>
          <w:i/>
          <w:iCs/>
        </w:rPr>
        <w:t xml:space="preserve"> </w:t>
      </w:r>
      <w:r w:rsidRPr="00887A4B">
        <w:t xml:space="preserve">was used as control. Results show that mixed group lost </w:t>
      </w:r>
      <w:r>
        <w:t>more</w:t>
      </w:r>
      <w:r w:rsidRPr="00887A4B">
        <w:t xml:space="preserve"> weight compared to</w:t>
      </w:r>
      <w:r>
        <w:t xml:space="preserve"> the</w:t>
      </w:r>
      <w:r w:rsidRPr="00887A4B">
        <w:rPr>
          <w:i/>
        </w:rPr>
        <w:t xml:space="preserve"> </w:t>
      </w:r>
      <w:r w:rsidR="00F45958" w:rsidRPr="00F45958">
        <w:rPr>
          <w:i/>
          <w:iCs/>
        </w:rPr>
        <w:t>S. aureus</w:t>
      </w:r>
      <w:r w:rsidR="0073580A" w:rsidRPr="0073580A">
        <w:rPr>
          <w:i/>
          <w:iCs/>
        </w:rPr>
        <w:t xml:space="preserve"> </w:t>
      </w:r>
      <w:r w:rsidRPr="00887A4B">
        <w:t xml:space="preserve">alone control (p &lt; 0.0001) </w:t>
      </w:r>
      <w:r w:rsidR="00BA1790">
        <w:t>(</w:t>
      </w:r>
      <w:fldSimple w:instr=" REF _Ref505604850 ">
        <w:r w:rsidR="00BA1790" w:rsidRPr="00887A4B">
          <w:t xml:space="preserve">Figure </w:t>
        </w:r>
        <w:r w:rsidR="00BA1790">
          <w:rPr>
            <w:noProof/>
          </w:rPr>
          <w:t>3</w:t>
        </w:r>
        <w:r w:rsidR="00BA1790">
          <w:t>.</w:t>
        </w:r>
        <w:r w:rsidR="00BA1790">
          <w:rPr>
            <w:noProof/>
          </w:rPr>
          <w:t>6</w:t>
        </w:r>
      </w:fldSimple>
      <w:r w:rsidR="00BA1790">
        <w:t xml:space="preserve"> </w:t>
      </w:r>
      <w:r w:rsidRPr="00887A4B">
        <w:t xml:space="preserve">B). Moreover, both </w:t>
      </w:r>
      <w:r w:rsidR="00F45958" w:rsidRPr="00F45958">
        <w:rPr>
          <w:i/>
          <w:iCs/>
        </w:rPr>
        <w:t>S. aureus</w:t>
      </w:r>
      <w:r w:rsidR="0073580A" w:rsidRPr="0073580A">
        <w:rPr>
          <w:i/>
          <w:iCs/>
        </w:rPr>
        <w:t xml:space="preserve"> </w:t>
      </w:r>
      <w:r w:rsidRPr="00887A4B">
        <w:t xml:space="preserve">and </w:t>
      </w:r>
      <w:r w:rsidRPr="00887A4B">
        <w:rPr>
          <w:i/>
        </w:rPr>
        <w:t>E. coli</w:t>
      </w:r>
      <w:r w:rsidRPr="00887A4B">
        <w:t xml:space="preserve"> recovered from the livers of the mixed groups were significantly higher compared to </w:t>
      </w:r>
      <w:r w:rsidR="00F45958" w:rsidRPr="00F45958">
        <w:rPr>
          <w:i/>
          <w:iCs/>
        </w:rPr>
        <w:t>S. aureus</w:t>
      </w:r>
      <w:r w:rsidR="0073580A" w:rsidRPr="0073580A">
        <w:rPr>
          <w:i/>
          <w:iCs/>
        </w:rPr>
        <w:t xml:space="preserve"> </w:t>
      </w:r>
      <w:r w:rsidRPr="00887A4B">
        <w:t xml:space="preserve">or </w:t>
      </w:r>
      <w:r w:rsidRPr="00887A4B">
        <w:rPr>
          <w:i/>
        </w:rPr>
        <w:t>E.</w:t>
      </w:r>
      <w:r>
        <w:rPr>
          <w:i/>
        </w:rPr>
        <w:t xml:space="preserve"> </w:t>
      </w:r>
      <w:r w:rsidRPr="00887A4B">
        <w:rPr>
          <w:i/>
        </w:rPr>
        <w:t xml:space="preserve">coli </w:t>
      </w:r>
      <w:r w:rsidRPr="00887A4B">
        <w:t>alone controls (p = 0.0003 and p &lt; 0.0001)</w:t>
      </w:r>
      <w:r w:rsidR="00BA1790">
        <w:t xml:space="preserve"> (</w:t>
      </w:r>
      <w:fldSimple w:instr=" REF _Ref505604850 ">
        <w:r w:rsidR="00BA1790" w:rsidRPr="00887A4B">
          <w:t xml:space="preserve">Figure </w:t>
        </w:r>
        <w:r w:rsidR="00BA1790">
          <w:rPr>
            <w:noProof/>
          </w:rPr>
          <w:t>3</w:t>
        </w:r>
        <w:r w:rsidR="00BA1790">
          <w:t>.</w:t>
        </w:r>
        <w:r w:rsidR="00BA1790">
          <w:rPr>
            <w:noProof/>
          </w:rPr>
          <w:t>6</w:t>
        </w:r>
      </w:fldSimple>
      <w:r w:rsidR="00BA1790">
        <w:t xml:space="preserve"> </w:t>
      </w:r>
      <w:r w:rsidRPr="00887A4B">
        <w:t>D).</w:t>
      </w:r>
      <w:r>
        <w:t xml:space="preserve"> This suggests a previously un</w:t>
      </w:r>
      <w:r w:rsidRPr="00887A4B">
        <w:t>described effect</w:t>
      </w:r>
      <w:r>
        <w:t xml:space="preserve"> of co-injection where both</w:t>
      </w:r>
      <w:r w:rsidRPr="00887A4B">
        <w:t xml:space="preserve"> organisms benefit during infection.</w:t>
      </w:r>
    </w:p>
    <w:p w14:paraId="2F8E9BB0" w14:textId="77777777" w:rsidR="001A0AF5" w:rsidRPr="00887A4B" w:rsidRDefault="001A0AF5" w:rsidP="001A0AF5">
      <w:pPr>
        <w:rPr>
          <w:bCs/>
        </w:rPr>
      </w:pPr>
    </w:p>
    <w:p w14:paraId="0CF788C8" w14:textId="3003CC01" w:rsidR="001A0AF5" w:rsidRPr="00887A4B" w:rsidRDefault="001A0AF5" w:rsidP="00F64652">
      <w:r w:rsidRPr="00887A4B">
        <w:t>Similarly,</w:t>
      </w:r>
      <w:r>
        <w:t xml:space="preserve"> an</w:t>
      </w:r>
      <w:r w:rsidRPr="00887A4B">
        <w:t xml:space="preserve"> </w:t>
      </w:r>
      <w:r w:rsidRPr="00887A4B">
        <w:rPr>
          <w:i/>
        </w:rPr>
        <w:t xml:space="preserve">R. mucosa </w:t>
      </w:r>
      <w:r w:rsidRPr="00887A4B">
        <w:t xml:space="preserve">dosing experiment was conducted, resulting in complete clearance of </w:t>
      </w:r>
      <w:r w:rsidRPr="00887A4B">
        <w:rPr>
          <w:i/>
        </w:rPr>
        <w:t xml:space="preserve">R. mucosa </w:t>
      </w:r>
      <w:r w:rsidRPr="00887A4B">
        <w:t>from liver and kidneys of the mice when injected at doses up to 2x10</w:t>
      </w:r>
      <w:r w:rsidRPr="00887A4B">
        <w:rPr>
          <w:vertAlign w:val="superscript"/>
        </w:rPr>
        <w:t>8</w:t>
      </w:r>
      <w:r w:rsidRPr="00887A4B">
        <w:t xml:space="preserve"> CFU</w:t>
      </w:r>
      <w:r>
        <w:t xml:space="preserve">, </w:t>
      </w:r>
      <w:r>
        <w:lastRenderedPageBreak/>
        <w:t>as well as no change in weight loss</w:t>
      </w:r>
      <w:r w:rsidRPr="00887A4B">
        <w:t xml:space="preserve"> (data not shown). Therefore, mice were injected with </w:t>
      </w:r>
      <w:r w:rsidRPr="00887A4B">
        <w:rPr>
          <w:i/>
        </w:rPr>
        <w:t xml:space="preserve">R. mucosa </w:t>
      </w:r>
      <w:r w:rsidRPr="00887A4B">
        <w:t>alone (2x10</w:t>
      </w:r>
      <w:r w:rsidRPr="00887A4B">
        <w:rPr>
          <w:vertAlign w:val="superscript"/>
        </w:rPr>
        <w:t>8</w:t>
      </w:r>
      <w:r w:rsidRPr="00887A4B">
        <w:t xml:space="preserve"> CFU), low dose </w:t>
      </w:r>
      <w:r w:rsidR="00F45958" w:rsidRPr="00F45958">
        <w:rPr>
          <w:i/>
          <w:iCs/>
        </w:rPr>
        <w:t>S. aureus</w:t>
      </w:r>
      <w:r w:rsidR="0073580A" w:rsidRPr="0073580A">
        <w:rPr>
          <w:i/>
          <w:iCs/>
        </w:rPr>
        <w:t xml:space="preserve"> </w:t>
      </w:r>
      <w:r w:rsidRPr="00887A4B">
        <w:t xml:space="preserve">alone or a combination of low dose </w:t>
      </w:r>
      <w:r w:rsidR="00F45958" w:rsidRPr="00F45958">
        <w:rPr>
          <w:i/>
          <w:iCs/>
        </w:rPr>
        <w:t>S. aureus</w:t>
      </w:r>
      <w:r w:rsidR="0073580A" w:rsidRPr="0073580A">
        <w:rPr>
          <w:i/>
          <w:iCs/>
        </w:rPr>
        <w:t xml:space="preserve"> </w:t>
      </w:r>
      <w:r w:rsidRPr="00887A4B">
        <w:t>(1x10</w:t>
      </w:r>
      <w:r w:rsidRPr="00887A4B">
        <w:rPr>
          <w:vertAlign w:val="superscript"/>
        </w:rPr>
        <w:t>6</w:t>
      </w:r>
      <w:r w:rsidRPr="00887A4B">
        <w:t xml:space="preserve"> CFU) and </w:t>
      </w:r>
      <w:r w:rsidRPr="00887A4B">
        <w:rPr>
          <w:i/>
        </w:rPr>
        <w:t xml:space="preserve">R. mucosa </w:t>
      </w:r>
      <w:r w:rsidRPr="00887A4B">
        <w:t>(2x10</w:t>
      </w:r>
      <w:r w:rsidRPr="00887A4B">
        <w:rPr>
          <w:vertAlign w:val="superscript"/>
        </w:rPr>
        <w:t>8</w:t>
      </w:r>
      <w:r w:rsidRPr="00887A4B">
        <w:t xml:space="preserve"> CFU). </w:t>
      </w:r>
      <w:r w:rsidR="00F45958" w:rsidRPr="00F45958">
        <w:rPr>
          <w:i/>
          <w:iCs/>
        </w:rPr>
        <w:t>S. aureus</w:t>
      </w:r>
      <w:r w:rsidR="0073580A" w:rsidRPr="0073580A">
        <w:rPr>
          <w:i/>
          <w:iCs/>
        </w:rPr>
        <w:t xml:space="preserve"> </w:t>
      </w:r>
      <w:r w:rsidRPr="00887A4B">
        <w:t>low dose alone was used as control</w:t>
      </w:r>
      <w:r w:rsidR="00965ADE">
        <w:t xml:space="preserve"> (</w:t>
      </w:r>
      <w:fldSimple w:instr=" REF _Ref505604850 ">
        <w:r w:rsidR="00BA1790" w:rsidRPr="00887A4B">
          <w:t xml:space="preserve">Figure </w:t>
        </w:r>
        <w:r w:rsidR="00BA1790">
          <w:rPr>
            <w:noProof/>
          </w:rPr>
          <w:t>3</w:t>
        </w:r>
        <w:r w:rsidR="00BA1790">
          <w:t>.</w:t>
        </w:r>
        <w:r w:rsidR="00BA1790">
          <w:rPr>
            <w:noProof/>
          </w:rPr>
          <w:t>6</w:t>
        </w:r>
      </w:fldSimple>
      <w:r w:rsidR="00965ADE">
        <w:t>)</w:t>
      </w:r>
      <w:r w:rsidRPr="00887A4B">
        <w:t xml:space="preserve">. While there was no significant difference in the weights </w:t>
      </w:r>
      <w:r w:rsidR="00965ADE">
        <w:t>(</w:t>
      </w:r>
      <w:fldSimple w:instr=" REF _Ref505604850 ">
        <w:r w:rsidR="00BA1790" w:rsidRPr="00887A4B">
          <w:t xml:space="preserve">Figure </w:t>
        </w:r>
        <w:r w:rsidR="00BA1790">
          <w:rPr>
            <w:noProof/>
          </w:rPr>
          <w:t>3</w:t>
        </w:r>
        <w:r w:rsidR="00BA1790">
          <w:t>.</w:t>
        </w:r>
        <w:r w:rsidR="00BA1790">
          <w:rPr>
            <w:noProof/>
          </w:rPr>
          <w:t>6</w:t>
        </w:r>
      </w:fldSimple>
      <w:r w:rsidR="00965ADE">
        <w:t xml:space="preserve"> </w:t>
      </w:r>
      <w:r w:rsidRPr="00887A4B">
        <w:t xml:space="preserve">E), there was a higher amount of </w:t>
      </w:r>
      <w:r w:rsidR="00F45958" w:rsidRPr="00F45958">
        <w:rPr>
          <w:i/>
          <w:iCs/>
        </w:rPr>
        <w:t>S. aureus</w:t>
      </w:r>
      <w:r w:rsidR="0073580A" w:rsidRPr="0073580A">
        <w:rPr>
          <w:i/>
          <w:iCs/>
        </w:rPr>
        <w:t xml:space="preserve"> </w:t>
      </w:r>
      <w:r w:rsidRPr="00887A4B">
        <w:t>isolated from the livers of the mixed group compared to control (p = 0.0397)</w:t>
      </w:r>
      <w:r w:rsidR="00965ADE">
        <w:t xml:space="preserve"> (</w:t>
      </w:r>
      <w:fldSimple w:instr=" REF _Ref505604850 ">
        <w:r w:rsidR="00BA1790" w:rsidRPr="00887A4B">
          <w:t xml:space="preserve">Figure </w:t>
        </w:r>
        <w:r w:rsidR="00BA1790">
          <w:rPr>
            <w:noProof/>
          </w:rPr>
          <w:t>3</w:t>
        </w:r>
        <w:r w:rsidR="00BA1790">
          <w:t>.</w:t>
        </w:r>
        <w:r w:rsidR="00BA1790">
          <w:rPr>
            <w:noProof/>
          </w:rPr>
          <w:t>6</w:t>
        </w:r>
      </w:fldSimple>
      <w:r w:rsidR="00965ADE">
        <w:t xml:space="preserve"> </w:t>
      </w:r>
      <w:r w:rsidRPr="00887A4B">
        <w:t xml:space="preserve">F). </w:t>
      </w:r>
      <w:r w:rsidRPr="00887A4B">
        <w:rPr>
          <w:i/>
        </w:rPr>
        <w:t xml:space="preserve">R. mucosa </w:t>
      </w:r>
      <w:r w:rsidRPr="00887A4B">
        <w:t>was completely cleared from the organs examined (results not shown).</w:t>
      </w:r>
    </w:p>
    <w:p w14:paraId="0F470BF8" w14:textId="77777777" w:rsidR="001A0AF5" w:rsidRPr="00887A4B" w:rsidRDefault="001A0AF5" w:rsidP="00F64652"/>
    <w:p w14:paraId="33A2DC1F" w14:textId="106D93B0" w:rsidR="001A0AF5" w:rsidRPr="00887A4B" w:rsidRDefault="001A0AF5" w:rsidP="00F64652">
      <w:r w:rsidRPr="00887A4B">
        <w:t xml:space="preserve">Both </w:t>
      </w:r>
      <w:r w:rsidRPr="00887A4B">
        <w:rPr>
          <w:i/>
          <w:iCs/>
        </w:rPr>
        <w:t xml:space="preserve">E. coli </w:t>
      </w:r>
      <w:r w:rsidRPr="00887A4B">
        <w:t xml:space="preserve">and </w:t>
      </w:r>
      <w:r w:rsidRPr="00887A4B">
        <w:rPr>
          <w:i/>
          <w:iCs/>
        </w:rPr>
        <w:t xml:space="preserve">R. mucosa </w:t>
      </w:r>
      <w:r w:rsidRPr="00887A4B">
        <w:t xml:space="preserve">are able to augment </w:t>
      </w:r>
      <w:r w:rsidR="00F45958" w:rsidRPr="00F45958">
        <w:rPr>
          <w:i/>
          <w:iCs/>
        </w:rPr>
        <w:t>S. aureus</w:t>
      </w:r>
      <w:r w:rsidR="0073580A" w:rsidRPr="0073580A">
        <w:rPr>
          <w:i/>
          <w:iCs/>
        </w:rPr>
        <w:t xml:space="preserve"> </w:t>
      </w:r>
      <w:r w:rsidRPr="00887A4B">
        <w:t>infection in the murine sepsis model</w:t>
      </w:r>
      <w:r w:rsidR="00965ADE">
        <w:t xml:space="preserve"> (</w:t>
      </w:r>
      <w:fldSimple w:instr=" REF _Ref505604850 ">
        <w:r w:rsidR="00BA1790" w:rsidRPr="00887A4B">
          <w:t xml:space="preserve">Figure </w:t>
        </w:r>
        <w:r w:rsidR="00BA1790">
          <w:rPr>
            <w:noProof/>
          </w:rPr>
          <w:t>3</w:t>
        </w:r>
        <w:r w:rsidR="00BA1790">
          <w:t>.</w:t>
        </w:r>
        <w:r w:rsidR="00BA1790">
          <w:rPr>
            <w:noProof/>
          </w:rPr>
          <w:t>6</w:t>
        </w:r>
      </w:fldSimple>
      <w:r w:rsidR="00965ADE">
        <w:t>)</w:t>
      </w:r>
      <w:r w:rsidRPr="00887A4B">
        <w:t xml:space="preserve">. Interestingly, </w:t>
      </w:r>
      <w:r w:rsidRPr="00887A4B">
        <w:rPr>
          <w:i/>
          <w:iCs/>
        </w:rPr>
        <w:t xml:space="preserve">R. mucosa </w:t>
      </w:r>
      <w:r w:rsidRPr="00887A4B">
        <w:t xml:space="preserve">is completely cleared, whereas </w:t>
      </w:r>
      <w:r w:rsidRPr="00887A4B">
        <w:rPr>
          <w:i/>
          <w:iCs/>
        </w:rPr>
        <w:t xml:space="preserve">E. coli </w:t>
      </w:r>
      <w:r w:rsidRPr="00887A4B">
        <w:t>benefits from the interaction.</w:t>
      </w:r>
    </w:p>
    <w:p w14:paraId="09E35F7E" w14:textId="77777777" w:rsidR="001A0AF5" w:rsidRPr="00887A4B" w:rsidRDefault="001A0AF5" w:rsidP="001A0AF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1A0AF5" w:rsidRPr="00887A4B" w14:paraId="2539B93D" w14:textId="77777777" w:rsidTr="001A0AF5">
        <w:tc>
          <w:tcPr>
            <w:tcW w:w="9020" w:type="dxa"/>
          </w:tcPr>
          <w:p w14:paraId="72D30A29" w14:textId="222774EA" w:rsidR="001A0AF5" w:rsidRPr="00C30F28" w:rsidRDefault="00C30F28" w:rsidP="001A0AF5">
            <w:pPr>
              <w:rPr>
                <w:vertAlign w:val="subscript"/>
              </w:rPr>
            </w:pPr>
            <w:r w:rsidRPr="00C30F28">
              <w:rPr>
                <w:noProof/>
                <w:vertAlign w:val="subscript"/>
                <w:lang w:eastAsia="zh-CN"/>
              </w:rPr>
              <w:lastRenderedPageBreak/>
              <mc:AlternateContent>
                <mc:Choice Requires="wps">
                  <w:drawing>
                    <wp:anchor distT="45720" distB="45720" distL="114300" distR="114300" simplePos="0" relativeHeight="251665408" behindDoc="0" locked="0" layoutInCell="1" allowOverlap="1" wp14:anchorId="5EBCF239" wp14:editId="6E4E0F64">
                      <wp:simplePos x="0" y="0"/>
                      <wp:positionH relativeFrom="column">
                        <wp:posOffset>-300829</wp:posOffset>
                      </wp:positionH>
                      <wp:positionV relativeFrom="paragraph">
                        <wp:posOffset>810418</wp:posOffset>
                      </wp:positionV>
                      <wp:extent cx="983297" cy="211140"/>
                      <wp:effectExtent l="508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83297" cy="211140"/>
                              </a:xfrm>
                              <a:prstGeom prst="rect">
                                <a:avLst/>
                              </a:prstGeom>
                              <a:solidFill>
                                <a:srgbClr val="FFFFFF"/>
                              </a:solidFill>
                              <a:ln w="9525">
                                <a:solidFill>
                                  <a:schemeClr val="bg1"/>
                                </a:solidFill>
                                <a:miter lim="800000"/>
                                <a:headEnd/>
                                <a:tailEnd/>
                              </a:ln>
                            </wps:spPr>
                            <wps:txbx>
                              <w:txbxContent>
                                <w:p w14:paraId="37D674E2" w14:textId="4A11263F" w:rsidR="00C30F28" w:rsidRPr="00C30F28" w:rsidRDefault="00C30F28" w:rsidP="00C30F28">
                                  <w:pPr>
                                    <w:rPr>
                                      <w:b/>
                                      <w:bCs/>
                                      <w:sz w:val="16"/>
                                      <w:szCs w:val="16"/>
                                    </w:rPr>
                                  </w:pPr>
                                  <w:r w:rsidRPr="00C30F28">
                                    <w:rPr>
                                      <w:b/>
                                      <w:bCs/>
                                      <w:sz w:val="16"/>
                                      <w:szCs w:val="16"/>
                                    </w:rPr>
                                    <w:t xml:space="preserve">% of initial weigh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BCF239" id="Text Box 2" o:spid="_x0000_s1031" type="#_x0000_t202" style="position:absolute;margin-left:-23.7pt;margin-top:63.8pt;width:77.4pt;height:16.65pt;rotation:-90;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" strokecolor="white [3212]">
                      <v:textbox>
                        <w:txbxContent>
                          <w:p w14:paraId="37D674E2" w14:textId="4A11263F" w:rsidR="00C30F28" w:rsidRPr="00C30F28" w:rsidRDefault="00C30F28" w:rsidP="00C30F28">
                            <w:pPr>
                              <w:rPr>
                                <w:b/>
                                <w:bCs/>
                                <w:sz w:val="16"/>
                                <w:szCs w:val="16"/>
                              </w:rPr>
                            </w:pPr>
                            <w:r w:rsidRPr="00C30F28">
                              <w:rPr>
                                <w:b/>
                                <w:bCs/>
                                <w:sz w:val="16"/>
                                <w:szCs w:val="16"/>
                              </w:rPr>
                              <w:t xml:space="preserve">% of initial weight </w:t>
                            </w:r>
                          </w:p>
                        </w:txbxContent>
                      </v:textbox>
                    </v:shape>
                  </w:pict>
                </mc:Fallback>
              </mc:AlternateContent>
            </w:r>
            <w:r w:rsidR="001A0AF5" w:rsidRPr="00C30F28">
              <w:rPr>
                <w:noProof/>
                <w:vertAlign w:val="subscript"/>
                <w:lang w:eastAsia="zh-CN"/>
              </w:rPr>
              <w:drawing>
                <wp:inline distT="0" distB="0" distL="0" distR="0" wp14:anchorId="32239426" wp14:editId="5B1B4738">
                  <wp:extent cx="4773586" cy="5832030"/>
                  <wp:effectExtent l="0" t="0" r="1905" b="1016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30766" cy="5901889"/>
                          </a:xfrm>
                          <a:prstGeom prst="rect">
                            <a:avLst/>
                          </a:prstGeom>
                        </pic:spPr>
                      </pic:pic>
                    </a:graphicData>
                  </a:graphic>
                </wp:inline>
              </w:drawing>
            </w:r>
          </w:p>
        </w:tc>
      </w:tr>
      <w:tr w:rsidR="001A0AF5" w:rsidRPr="00887A4B" w14:paraId="0173C2FF" w14:textId="77777777" w:rsidTr="001A0AF5">
        <w:tc>
          <w:tcPr>
            <w:tcW w:w="9020" w:type="dxa"/>
          </w:tcPr>
          <w:p w14:paraId="59979ACE" w14:textId="77777777" w:rsidR="0096633F" w:rsidRDefault="0096633F" w:rsidP="001A0AF5">
            <w:pPr>
              <w:pStyle w:val="NoSpacing"/>
            </w:pPr>
            <w:bookmarkStart w:id="284" w:name="_Ref500881017"/>
            <w:bookmarkStart w:id="285" w:name="_Toc502145183"/>
            <w:bookmarkStart w:id="286" w:name="_Toc505531053"/>
          </w:p>
          <w:p w14:paraId="328413D5" w14:textId="3EFD772E" w:rsidR="001A0AF5" w:rsidRPr="00887A4B" w:rsidRDefault="001A0AF5" w:rsidP="001A0AF5">
            <w:pPr>
              <w:pStyle w:val="NoSpacing"/>
            </w:pPr>
            <w:bookmarkStart w:id="287" w:name="_Ref505604850"/>
            <w:r w:rsidRPr="00887A4B">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3</w:t>
            </w:r>
            <w:r w:rsidR="00AE6915">
              <w:rPr>
                <w:noProof/>
              </w:rPr>
              <w:fldChar w:fldCharType="end"/>
            </w:r>
            <w:r>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6</w:t>
            </w:r>
            <w:r w:rsidR="00AE6915">
              <w:rPr>
                <w:noProof/>
              </w:rPr>
              <w:fldChar w:fldCharType="end"/>
            </w:r>
            <w:bookmarkEnd w:id="284"/>
            <w:bookmarkEnd w:id="287"/>
            <w:r w:rsidRPr="00887A4B">
              <w:t xml:space="preserve"> Augmentation of </w:t>
            </w:r>
            <w:r w:rsidR="00F45958" w:rsidRPr="00F45958">
              <w:rPr>
                <w:i/>
                <w:iCs/>
              </w:rPr>
              <w:t>S. aureus</w:t>
            </w:r>
            <w:r w:rsidR="0073580A" w:rsidRPr="0073580A">
              <w:rPr>
                <w:i/>
                <w:iCs/>
              </w:rPr>
              <w:t xml:space="preserve"> </w:t>
            </w:r>
            <w:r>
              <w:t>pathogenesis</w:t>
            </w:r>
            <w:r w:rsidRPr="00887A4B">
              <w:t xml:space="preserve"> by </w:t>
            </w:r>
            <w:r w:rsidR="00AE6915" w:rsidRPr="00AE6915">
              <w:t>Gram-</w:t>
            </w:r>
            <w:r w:rsidRPr="00887A4B">
              <w:t>negative commensals</w:t>
            </w:r>
            <w:bookmarkEnd w:id="285"/>
            <w:bookmarkEnd w:id="286"/>
          </w:p>
          <w:p w14:paraId="0FF98E7A" w14:textId="77777777" w:rsidR="001A0AF5" w:rsidRPr="00887A4B" w:rsidRDefault="001A0AF5" w:rsidP="001A0AF5">
            <w:pPr>
              <w:pStyle w:val="NoSpacing"/>
            </w:pPr>
          </w:p>
          <w:p w14:paraId="37CBB880" w14:textId="08572CF4" w:rsidR="00F61DED" w:rsidRDefault="001A0AF5" w:rsidP="001A0AF5">
            <w:pPr>
              <w:pStyle w:val="Figurebody"/>
              <w:rPr>
                <w:bCs/>
                <w:lang w:val="en-GB"/>
              </w:rPr>
            </w:pPr>
            <w:r>
              <w:rPr>
                <w:bCs/>
                <w:lang w:val="en-GB"/>
              </w:rPr>
              <w:t>Balb/c m</w:t>
            </w:r>
            <w:r w:rsidRPr="00887A4B">
              <w:rPr>
                <w:bCs/>
                <w:lang w:val="en-GB"/>
              </w:rPr>
              <w:t>ice</w:t>
            </w:r>
            <w:r>
              <w:rPr>
                <w:bCs/>
                <w:lang w:val="en-GB"/>
              </w:rPr>
              <w:t xml:space="preserve"> (n=3)</w:t>
            </w:r>
            <w:r w:rsidRPr="00887A4B">
              <w:rPr>
                <w:bCs/>
                <w:lang w:val="en-GB"/>
              </w:rPr>
              <w:t xml:space="preserve"> injected with</w:t>
            </w:r>
            <w:r>
              <w:rPr>
                <w:bCs/>
                <w:lang w:val="en-GB"/>
              </w:rPr>
              <w:t xml:space="preserve"> </w:t>
            </w:r>
            <w:r>
              <w:rPr>
                <w:b/>
                <w:bCs/>
                <w:lang w:val="en-GB"/>
              </w:rPr>
              <w:t>(A)</w:t>
            </w:r>
            <w:r w:rsidRPr="00887A4B">
              <w:rPr>
                <w:bCs/>
                <w:lang w:val="en-GB"/>
              </w:rPr>
              <w:t xml:space="preserve"> </w:t>
            </w:r>
            <w:r w:rsidRPr="00887A4B">
              <w:rPr>
                <w:i/>
                <w:lang w:val="en-GB"/>
              </w:rPr>
              <w:t xml:space="preserve">E.coli </w:t>
            </w:r>
            <w:r w:rsidRPr="00887A4B">
              <w:rPr>
                <w:lang w:val="en-GB"/>
              </w:rPr>
              <w:t>(EC) alone (</w:t>
            </w:r>
            <w:r w:rsidRPr="00887A4B">
              <w:rPr>
                <w:bCs/>
                <w:lang w:val="en-GB"/>
              </w:rPr>
              <w:t>2x10</w:t>
            </w:r>
            <w:r w:rsidRPr="00887A4B">
              <w:rPr>
                <w:bCs/>
                <w:vertAlign w:val="superscript"/>
                <w:lang w:val="en-GB"/>
              </w:rPr>
              <w:t>7</w:t>
            </w:r>
            <w:r w:rsidRPr="00887A4B">
              <w:rPr>
                <w:bCs/>
                <w:lang w:val="en-GB"/>
              </w:rPr>
              <w:t>,1.8x10</w:t>
            </w:r>
            <w:r w:rsidRPr="00887A4B">
              <w:rPr>
                <w:bCs/>
                <w:vertAlign w:val="superscript"/>
                <w:lang w:val="en-GB"/>
              </w:rPr>
              <w:t>6</w:t>
            </w:r>
            <w:r w:rsidRPr="00887A4B">
              <w:rPr>
                <w:bCs/>
                <w:lang w:val="en-GB"/>
              </w:rPr>
              <w:t>, 2.3x10</w:t>
            </w:r>
            <w:r w:rsidRPr="00887A4B">
              <w:rPr>
                <w:bCs/>
                <w:vertAlign w:val="superscript"/>
                <w:lang w:val="en-GB"/>
              </w:rPr>
              <w:t>5</w:t>
            </w:r>
            <w:r w:rsidRPr="00887A4B">
              <w:rPr>
                <w:bCs/>
                <w:lang w:val="en-GB"/>
              </w:rPr>
              <w:t>, 1.8x10</w:t>
            </w:r>
            <w:r w:rsidRPr="00887A4B">
              <w:rPr>
                <w:bCs/>
                <w:vertAlign w:val="superscript"/>
                <w:lang w:val="en-GB"/>
              </w:rPr>
              <w:t>4</w:t>
            </w:r>
            <w:r w:rsidRPr="00887A4B">
              <w:rPr>
                <w:bCs/>
                <w:lang w:val="en-GB"/>
              </w:rPr>
              <w:t>, 2.3x10</w:t>
            </w:r>
            <w:r w:rsidRPr="00887A4B">
              <w:rPr>
                <w:bCs/>
                <w:vertAlign w:val="superscript"/>
                <w:lang w:val="en-GB"/>
              </w:rPr>
              <w:t xml:space="preserve">3 </w:t>
            </w:r>
            <w:r w:rsidRPr="00887A4B">
              <w:rPr>
                <w:bCs/>
                <w:lang w:val="en-GB"/>
              </w:rPr>
              <w:t>CFU</w:t>
            </w:r>
            <w:r>
              <w:rPr>
                <w:bCs/>
                <w:lang w:val="en-GB"/>
              </w:rPr>
              <w:t>); Balb/c m</w:t>
            </w:r>
            <w:r w:rsidRPr="00887A4B">
              <w:rPr>
                <w:bCs/>
                <w:lang w:val="en-GB"/>
              </w:rPr>
              <w:t>ice</w:t>
            </w:r>
            <w:r>
              <w:rPr>
                <w:bCs/>
                <w:lang w:val="en-GB"/>
              </w:rPr>
              <w:t xml:space="preserve"> (n=10)</w:t>
            </w:r>
            <w:r w:rsidRPr="00887A4B">
              <w:rPr>
                <w:bCs/>
                <w:lang w:val="en-GB"/>
              </w:rPr>
              <w:t xml:space="preserve"> injected with</w:t>
            </w:r>
            <w:r w:rsidRPr="00CE7F6D">
              <w:rPr>
                <w:b/>
                <w:bCs/>
                <w:lang w:val="en-GB"/>
              </w:rPr>
              <w:t xml:space="preserve"> (B, C, D)</w:t>
            </w:r>
            <w:r>
              <w:rPr>
                <w:bCs/>
                <w:lang w:val="en-GB"/>
              </w:rPr>
              <w:t xml:space="preserve"> </w:t>
            </w:r>
            <w:r w:rsidRPr="00887A4B">
              <w:rPr>
                <w:i/>
                <w:lang w:val="en-GB"/>
              </w:rPr>
              <w:t xml:space="preserve">E.coli </w:t>
            </w:r>
            <w:r w:rsidRPr="00887A4B">
              <w:rPr>
                <w:lang w:val="en-GB"/>
              </w:rPr>
              <w:t>(EC) alone</w:t>
            </w:r>
            <w:r>
              <w:rPr>
                <w:lang w:val="en-GB"/>
              </w:rPr>
              <w:t xml:space="preserve"> (</w:t>
            </w:r>
            <w:r w:rsidRPr="00887A4B">
              <w:rPr>
                <w:bCs/>
                <w:lang w:val="en-GB"/>
              </w:rPr>
              <w:t>5x10</w:t>
            </w:r>
            <w:r w:rsidRPr="00887A4B">
              <w:rPr>
                <w:bCs/>
                <w:vertAlign w:val="superscript"/>
                <w:lang w:val="en-GB"/>
              </w:rPr>
              <w:t>6</w:t>
            </w:r>
            <w:r>
              <w:rPr>
                <w:bCs/>
                <w:lang w:val="en-GB"/>
              </w:rPr>
              <w:t xml:space="preserve"> CFU),</w:t>
            </w:r>
            <w:r w:rsidRPr="00887A4B">
              <w:rPr>
                <w:i/>
                <w:lang w:val="en-GB"/>
              </w:rPr>
              <w:t xml:space="preserve"> </w:t>
            </w:r>
            <w:r w:rsidR="00F45958" w:rsidRPr="00F45958">
              <w:rPr>
                <w:i/>
                <w:lang w:val="en-GB"/>
              </w:rPr>
              <w:t>S. aureus</w:t>
            </w:r>
            <w:r w:rsidR="0073580A" w:rsidRPr="0073580A">
              <w:rPr>
                <w:i/>
                <w:lang w:val="en-GB"/>
              </w:rPr>
              <w:t xml:space="preserve"> </w:t>
            </w:r>
            <w:r w:rsidRPr="00887A4B">
              <w:rPr>
                <w:lang w:val="en-GB"/>
              </w:rPr>
              <w:t>NEWHG</w:t>
            </w:r>
            <w:r w:rsidRPr="00887A4B">
              <w:rPr>
                <w:vertAlign w:val="superscript"/>
                <w:lang w:val="en-GB"/>
              </w:rPr>
              <w:t xml:space="preserve">kanR </w:t>
            </w:r>
            <w:r w:rsidRPr="00887A4B">
              <w:rPr>
                <w:lang w:val="en-GB"/>
              </w:rPr>
              <w:t>alone (1.2x10</w:t>
            </w:r>
            <w:r w:rsidRPr="00887A4B">
              <w:rPr>
                <w:vertAlign w:val="superscript"/>
                <w:lang w:val="en-GB"/>
              </w:rPr>
              <w:t>6</w:t>
            </w:r>
            <w:r w:rsidRPr="00887A4B">
              <w:rPr>
                <w:lang w:val="en-GB"/>
              </w:rPr>
              <w:t xml:space="preserve"> CFU)</w:t>
            </w:r>
            <w:r>
              <w:rPr>
                <w:lang w:val="en-GB"/>
              </w:rPr>
              <w:t>,</w:t>
            </w:r>
            <w:r>
              <w:rPr>
                <w:bCs/>
                <w:lang w:val="en-GB"/>
              </w:rPr>
              <w:t xml:space="preserve"> or </w:t>
            </w:r>
            <w:r w:rsidRPr="00887A4B">
              <w:rPr>
                <w:lang w:val="en-GB"/>
              </w:rPr>
              <w:t xml:space="preserve">a combination of: </w:t>
            </w:r>
            <w:r w:rsidR="00F45958" w:rsidRPr="00F45958">
              <w:rPr>
                <w:i/>
                <w:lang w:val="en-GB"/>
              </w:rPr>
              <w:t>S. aureus</w:t>
            </w:r>
            <w:r w:rsidR="0073580A" w:rsidRPr="0073580A">
              <w:rPr>
                <w:i/>
                <w:lang w:val="en-GB"/>
              </w:rPr>
              <w:t xml:space="preserve"> </w:t>
            </w:r>
            <w:r w:rsidRPr="00887A4B">
              <w:rPr>
                <w:lang w:val="en-GB"/>
              </w:rPr>
              <w:t>NEWHG</w:t>
            </w:r>
            <w:r w:rsidRPr="00887A4B">
              <w:rPr>
                <w:vertAlign w:val="superscript"/>
                <w:lang w:val="en-GB"/>
              </w:rPr>
              <w:t>kanR</w:t>
            </w:r>
            <w:r w:rsidRPr="00887A4B">
              <w:rPr>
                <w:lang w:val="en-GB"/>
              </w:rPr>
              <w:t xml:space="preserve"> (1.2x10</w:t>
            </w:r>
            <w:r w:rsidRPr="00887A4B">
              <w:rPr>
                <w:vertAlign w:val="superscript"/>
                <w:lang w:val="en-GB"/>
              </w:rPr>
              <w:t>6</w:t>
            </w:r>
            <w:r w:rsidRPr="00887A4B">
              <w:rPr>
                <w:lang w:val="en-GB"/>
              </w:rPr>
              <w:t xml:space="preserve"> CFU) and </w:t>
            </w:r>
            <w:r w:rsidRPr="00887A4B">
              <w:rPr>
                <w:i/>
                <w:lang w:val="en-GB"/>
              </w:rPr>
              <w:t xml:space="preserve">E.coli </w:t>
            </w:r>
            <w:r w:rsidRPr="00887A4B">
              <w:rPr>
                <w:lang w:val="en-GB"/>
              </w:rPr>
              <w:t>(</w:t>
            </w:r>
            <w:r w:rsidRPr="00887A4B">
              <w:rPr>
                <w:bCs/>
                <w:lang w:val="en-GB"/>
              </w:rPr>
              <w:t>5x10</w:t>
            </w:r>
            <w:r w:rsidRPr="00887A4B">
              <w:rPr>
                <w:bCs/>
                <w:vertAlign w:val="superscript"/>
                <w:lang w:val="en-GB"/>
              </w:rPr>
              <w:t>6</w:t>
            </w:r>
            <w:r w:rsidRPr="00887A4B">
              <w:rPr>
                <w:bCs/>
                <w:lang w:val="en-GB"/>
              </w:rPr>
              <w:t xml:space="preserve"> CFU)</w:t>
            </w:r>
            <w:r>
              <w:rPr>
                <w:bCs/>
                <w:lang w:val="en-GB"/>
              </w:rPr>
              <w:t>; Balb/c m</w:t>
            </w:r>
            <w:r w:rsidRPr="00887A4B">
              <w:rPr>
                <w:bCs/>
                <w:lang w:val="en-GB"/>
              </w:rPr>
              <w:t>ice</w:t>
            </w:r>
            <w:r>
              <w:rPr>
                <w:bCs/>
                <w:lang w:val="en-GB"/>
              </w:rPr>
              <w:t xml:space="preserve"> (n=10)</w:t>
            </w:r>
            <w:r w:rsidRPr="00887A4B">
              <w:rPr>
                <w:bCs/>
                <w:lang w:val="en-GB"/>
              </w:rPr>
              <w:t xml:space="preserve"> injected with</w:t>
            </w:r>
            <w:r>
              <w:rPr>
                <w:bCs/>
                <w:lang w:val="en-GB"/>
              </w:rPr>
              <w:t xml:space="preserve"> </w:t>
            </w:r>
            <w:r>
              <w:rPr>
                <w:b/>
                <w:bCs/>
                <w:lang w:val="en-GB"/>
              </w:rPr>
              <w:t xml:space="preserve">(E, F) </w:t>
            </w:r>
            <w:r w:rsidRPr="00887A4B">
              <w:rPr>
                <w:i/>
                <w:lang w:val="en-GB"/>
              </w:rPr>
              <w:t xml:space="preserve">R. mucosa </w:t>
            </w:r>
            <w:r w:rsidRPr="00887A4B">
              <w:rPr>
                <w:lang w:val="en-GB"/>
              </w:rPr>
              <w:t>(RMHM) alone (2x10</w:t>
            </w:r>
            <w:r w:rsidRPr="00887A4B">
              <w:rPr>
                <w:vertAlign w:val="superscript"/>
                <w:lang w:val="en-GB"/>
              </w:rPr>
              <w:t>8</w:t>
            </w:r>
            <w:r w:rsidR="0073580A" w:rsidRPr="0073580A">
              <w:rPr>
                <w:i/>
                <w:vertAlign w:val="superscript"/>
                <w:lang w:val="en-GB"/>
              </w:rPr>
              <w:t xml:space="preserve"> </w:t>
            </w:r>
            <w:r w:rsidRPr="00887A4B">
              <w:rPr>
                <w:lang w:val="en-GB"/>
              </w:rPr>
              <w:t xml:space="preserve">CFU), </w:t>
            </w:r>
            <w:r w:rsidR="00F45958" w:rsidRPr="00F45958">
              <w:rPr>
                <w:i/>
                <w:lang w:val="en-GB"/>
              </w:rPr>
              <w:t>S. aureus</w:t>
            </w:r>
            <w:r w:rsidR="0073580A" w:rsidRPr="0073580A">
              <w:rPr>
                <w:i/>
                <w:lang w:val="en-GB"/>
              </w:rPr>
              <w:t xml:space="preserve"> </w:t>
            </w:r>
            <w:r w:rsidRPr="00887A4B">
              <w:rPr>
                <w:lang w:val="en-GB"/>
              </w:rPr>
              <w:t>NEWHG</w:t>
            </w:r>
            <w:r w:rsidRPr="00887A4B">
              <w:rPr>
                <w:vertAlign w:val="superscript"/>
                <w:lang w:val="en-GB"/>
              </w:rPr>
              <w:t xml:space="preserve">kanR </w:t>
            </w:r>
            <w:r w:rsidRPr="00887A4B">
              <w:rPr>
                <w:lang w:val="en-GB"/>
              </w:rPr>
              <w:t>alone (</w:t>
            </w:r>
            <w:r>
              <w:rPr>
                <w:lang w:val="en-GB"/>
              </w:rPr>
              <w:t>1</w:t>
            </w:r>
            <w:r w:rsidRPr="00887A4B">
              <w:rPr>
                <w:lang w:val="en-GB"/>
              </w:rPr>
              <w:t>x10</w:t>
            </w:r>
            <w:r w:rsidRPr="00887A4B">
              <w:rPr>
                <w:vertAlign w:val="superscript"/>
                <w:lang w:val="en-GB"/>
              </w:rPr>
              <w:t>6</w:t>
            </w:r>
            <w:r w:rsidRPr="00887A4B">
              <w:rPr>
                <w:lang w:val="en-GB"/>
              </w:rPr>
              <w:t xml:space="preserve"> CFU), or a combination of: </w:t>
            </w:r>
            <w:r w:rsidR="00F45958" w:rsidRPr="00F45958">
              <w:rPr>
                <w:i/>
                <w:lang w:val="en-GB"/>
              </w:rPr>
              <w:t>S. aureus</w:t>
            </w:r>
            <w:r w:rsidR="0073580A" w:rsidRPr="0073580A">
              <w:rPr>
                <w:i/>
                <w:lang w:val="en-GB"/>
              </w:rPr>
              <w:t xml:space="preserve"> </w:t>
            </w:r>
            <w:r w:rsidRPr="00887A4B">
              <w:rPr>
                <w:lang w:val="en-GB"/>
              </w:rPr>
              <w:t>NEWHG</w:t>
            </w:r>
            <w:r w:rsidRPr="00887A4B">
              <w:rPr>
                <w:vertAlign w:val="superscript"/>
                <w:lang w:val="en-GB"/>
              </w:rPr>
              <w:t>kanR</w:t>
            </w:r>
            <w:r>
              <w:rPr>
                <w:lang w:val="en-GB"/>
              </w:rPr>
              <w:t xml:space="preserve"> (</w:t>
            </w:r>
            <w:r w:rsidRPr="00887A4B">
              <w:rPr>
                <w:lang w:val="en-GB"/>
              </w:rPr>
              <w:t>2x10</w:t>
            </w:r>
            <w:r w:rsidRPr="00887A4B">
              <w:rPr>
                <w:vertAlign w:val="superscript"/>
                <w:lang w:val="en-GB"/>
              </w:rPr>
              <w:t>6</w:t>
            </w:r>
            <w:r w:rsidRPr="00887A4B">
              <w:rPr>
                <w:lang w:val="en-GB"/>
              </w:rPr>
              <w:t xml:space="preserve"> CFU)</w:t>
            </w:r>
            <w:r>
              <w:rPr>
                <w:lang w:val="en-GB"/>
              </w:rPr>
              <w:t xml:space="preserve"> and </w:t>
            </w:r>
            <w:r w:rsidRPr="00887A4B">
              <w:rPr>
                <w:i/>
                <w:lang w:val="en-GB"/>
              </w:rPr>
              <w:t xml:space="preserve">R. mucosa </w:t>
            </w:r>
            <w:r w:rsidRPr="00887A4B">
              <w:rPr>
                <w:lang w:val="en-GB"/>
              </w:rPr>
              <w:t>(RMHM) (2x10</w:t>
            </w:r>
            <w:r w:rsidRPr="00887A4B">
              <w:rPr>
                <w:vertAlign w:val="superscript"/>
                <w:lang w:val="en-GB"/>
              </w:rPr>
              <w:t>8</w:t>
            </w:r>
            <w:r w:rsidR="0073580A" w:rsidRPr="0073580A">
              <w:rPr>
                <w:i/>
                <w:vertAlign w:val="superscript"/>
                <w:lang w:val="en-GB"/>
              </w:rPr>
              <w:t xml:space="preserve"> </w:t>
            </w:r>
            <w:r w:rsidRPr="00887A4B">
              <w:rPr>
                <w:lang w:val="en-GB"/>
              </w:rPr>
              <w:t>CFU)</w:t>
            </w:r>
            <w:r>
              <w:rPr>
                <w:lang w:val="en-GB"/>
              </w:rPr>
              <w:t>.</w:t>
            </w:r>
          </w:p>
          <w:p w14:paraId="3B0672ED" w14:textId="2925F01F" w:rsidR="001A0AF5" w:rsidRPr="00F61DED" w:rsidRDefault="001A0AF5" w:rsidP="001A0AF5">
            <w:pPr>
              <w:pStyle w:val="Figurebody"/>
              <w:rPr>
                <w:bCs/>
                <w:lang w:val="en-GB"/>
              </w:rPr>
            </w:pPr>
            <w:r w:rsidRPr="00887A4B">
              <w:rPr>
                <w:lang w:val="en-GB"/>
              </w:rPr>
              <w:t>**** p &lt; 0.0001, *** p &lt; 0.001, ** p &lt;0.01, * p = 0.05 ; ns – non significant.</w:t>
            </w:r>
          </w:p>
        </w:tc>
      </w:tr>
    </w:tbl>
    <w:p w14:paraId="510C5C65" w14:textId="41BD2FD2" w:rsidR="001A0AF5" w:rsidRPr="00887A4B" w:rsidRDefault="001A0AF5" w:rsidP="0042099B">
      <w:pPr>
        <w:pStyle w:val="Heading2"/>
      </w:pPr>
      <w:bookmarkStart w:id="288" w:name="_Toc505262809"/>
      <w:bookmarkStart w:id="289" w:name="_Toc521494830"/>
      <w:r w:rsidRPr="00887A4B">
        <w:lastRenderedPageBreak/>
        <w:t>Discussion</w:t>
      </w:r>
      <w:bookmarkEnd w:id="288"/>
      <w:bookmarkEnd w:id="289"/>
    </w:p>
    <w:p w14:paraId="62416B87" w14:textId="77777777" w:rsidR="001A0AF5" w:rsidRPr="00887A4B" w:rsidRDefault="001A0AF5" w:rsidP="001A0AF5"/>
    <w:p w14:paraId="02C70160" w14:textId="3CF1F560" w:rsidR="001A0AF5" w:rsidRPr="00887A4B" w:rsidRDefault="001A0AF5" w:rsidP="001A0AF5">
      <w:r w:rsidRPr="00887A4B">
        <w:t xml:space="preserve">It has widely been thought that </w:t>
      </w:r>
      <w:r w:rsidR="00F45958" w:rsidRPr="00F45958">
        <w:rPr>
          <w:i/>
          <w:iCs/>
        </w:rPr>
        <w:t>S. aureus</w:t>
      </w:r>
      <w:r w:rsidR="0073580A" w:rsidRPr="0073580A">
        <w:rPr>
          <w:i/>
          <w:iCs/>
        </w:rPr>
        <w:t xml:space="preserve"> </w:t>
      </w:r>
      <w:r w:rsidRPr="00887A4B">
        <w:t xml:space="preserve">overwhelms the host through a plethora of virulence factors such as toxins </w:t>
      </w:r>
      <w:r w:rsidRPr="00887A4B">
        <w:fldChar w:fldCharType="begin" w:fldLock="1"/>
      </w:r>
      <w:r w:rsidR="00B145F9">
        <w:instrText>ADDIN CSL_CITATION { "citationItems" : [ { "id" : "ITEM-1", "itemData" : { "DOI" : "10.1016/j.mib.2013.11.004", "ISSN" : "1879-0364", "PMID" : "24581690", "abstract" : "Staphylococcus aureus is a dangerous pathogen that causes a variety of severe diseases. The virulence of S. aureus is defined by a large repertoire of virulence factors, among which secreted toxins play a preeminent role. Many S. aureus toxins damage biological membranes, leading to cell death. In particular, S. aureus produces potent hemolysins and leukotoxins. Among the latter, some were recently identified to lyse neutrophils after ingestion, representing an especially powerful weapon against bacterial elimination by innate host defense. Furthermore, S. aureus secretes many factors that inhibit the complement cascade or prevent recognition by host defenses. Several further toxins add to this multi-faceted program of S. aureus to evade elimination in the host. This review will give an overview over S. aureus toxins focusing on recent advances in our understanding of how leukotoxins work in receptor-mediated or receptor-independent fashions.", "author" : [ { "dropping-particle" : "", "family" : "Otto", "given" : "Michael", "non-dropping-particle" : "", "parse-names" : false, "suffix" : "" } ], "container-title" : "Current opinion in microbiology", "id" : "ITEM-1", "issued" : { "date-parts" : [ [ "2014", "2" ] ] }, "page" : "32-7", "publisher" : "NIH Public Access", "title" : "Staphylococcus aureus toxins.", "type" : "article-journal", "volume" : "17" }, "uris" : [ "http://www.mendeley.com/documents/?uuid=2009aacd-51f8-3848-adfb-5690e60f0133" ] } ], "mendeley" : { "formattedCitation" : "(Otto, 2014)", "plainTextFormattedCitation" : "(Otto, 2014)", "previouslyFormattedCitation" : "(Otto, 2014)" }, "properties" : {  }, "schema" : "https://github.com/citation-style-language/schema/raw/master/csl-citation.json" }</w:instrText>
      </w:r>
      <w:r w:rsidRPr="00887A4B">
        <w:fldChar w:fldCharType="separate"/>
      </w:r>
      <w:r w:rsidR="00F71621" w:rsidRPr="00F71621">
        <w:rPr>
          <w:noProof/>
        </w:rPr>
        <w:t>(Otto, 2014)</w:t>
      </w:r>
      <w:r w:rsidRPr="00887A4B">
        <w:fldChar w:fldCharType="end"/>
      </w:r>
      <w:r w:rsidRPr="00887A4B">
        <w:t>, leading to bacterial propagation and eventual death of the host.</w:t>
      </w:r>
      <w:r w:rsidR="0073580A" w:rsidRPr="0073580A">
        <w:rPr>
          <w:i/>
          <w:iCs/>
        </w:rPr>
        <w:t xml:space="preserve"> </w:t>
      </w:r>
      <w:r w:rsidRPr="00887A4B">
        <w:t xml:space="preserve">What is more, animal models of infection have required a large initial inoculum to mimic </w:t>
      </w:r>
      <w:r w:rsidR="00F45958" w:rsidRPr="00F45958">
        <w:rPr>
          <w:i/>
          <w:iCs/>
        </w:rPr>
        <w:t>S. aureus</w:t>
      </w:r>
      <w:r w:rsidR="0073580A" w:rsidRPr="0073580A">
        <w:rPr>
          <w:i/>
          <w:iCs/>
        </w:rPr>
        <w:t xml:space="preserve"> </w:t>
      </w:r>
      <w:r w:rsidRPr="00887A4B">
        <w:t xml:space="preserve">sepsis, though the reason for this has remained undetermined. Recently research into this area has gained some insight, with studies showing that out of all the bacterial inoculum injected into a fish embryo, only select few bacteria manage to escape killing by host immune mechanisms and go on to establish abscesses to ultimately cause host mortality </w:t>
      </w:r>
      <w:r w:rsidRPr="00887A4B">
        <w:fldChar w:fldCharType="begin" w:fldLock="1"/>
      </w:r>
      <w:r w:rsidR="00B145F9">
        <w:instrText>ADDIN CSL_CITATION { "citationItems" : [ { "id" : "ITEM-1", "itemData" : { "DOI" : "10.1111/j.1462-5822.2012.01826.x", "ISSN" : "1462-5822", "PMID" : "22694745", "abstract" : "The innate immune system is the primary defence against the versatile pathogen, Staphylococcus aureus. How this organism is able to avoid immune killing and cause infections is poorly understood. Using an established larval zebrafish infection model, we have shown that overwhelming infection is due to subversion of phagocytes by staphylococci, allowing bacteria to evade killing and found foci of disease. Larval zebrafish coinfected with two S.\u2009aureus strains carrying different fluorescent reporter gene fusions (but otherwise isogenic) had bacterial lesions, at the time of host death, containing predominantly one strain. Quantitative data using two marked strains revealed that the strain ratios, during overwhelming infection, were often skewed towards the extremes, with one strain predominating. Infection with passaged bacterial clones revealed the phenomenon not to bedue to adventitious mutations acquired by the pathogen. After infection of the host, all bacteria are internalized by phagocytes and the skewing of population ratios is absolutely dependent on the presence of phagocytes. Mathematical modelling of pathogen population dynamics revealed the data patterns are consistent with the hypothesis that a small number of infected phagocytes serve as an intracellular reservoir for S.\u2009aureus, which upon release leads to disseminated infection. Strategies to specifically alter neutrophil/macrophage numbers were used to map the potential subpopulation of phagocytes acting as a pathogen reservoir, revealing neutrophils as the likely 'niche'. Subsequently in a murine sepsis model, S.\u2009aureus abscesses in kidneys were also found to be predominantly clonal, therefore likely founded by an individual cell, suggesting a potential mechanism analogous to the zebrafish model with few protected niches. These findings add credence to the argument that S.\u2009aureus control regimes should recognize both the intracellular as well as extracellular facets of the S.\u2009aureus life cycle.", "author" : [ { "dropping-particle" : "", "family" : "Prajsnar", "given" : "Tomasz K", "non-dropping-particle" : "", "parse-names" : false, "suffix" : "" }, { "dropping-particle" : "", "family" : "Hamilton", "given" : "Ruth", "non-dropping-particle" : "", "parse-names" : false, "suffix" : "" }, { "dropping-particle" : "", "family" : "Garcia-Lara", "given" : "Jorge", "non-dropping-particle" : "", "parse-names" : false, "suffix" : "" }, { "dropping-particle" : "", "family" : "McVicker", "given" : "Gareth", "non-dropping-particle" : "", "parse-names" : false, "suffix" : "" }, { "dropping-particle" : "", "family" : "Williams", "given" : "Alexander", "non-dropping-particle" : "", "parse-names" : false, "suffix" : "" }, { "dropping-particle" : "", "family" : "Boots", "given" : "Michael", "non-dropping-particle" : "", "parse-names" : false, "suffix" : "" }, { "dropping-particle" : "", "family" : "Foster", "given" : "Simon J", "non-dropping-particle" : "", "parse-names" : false, "suffix" : "" }, { "dropping-particle" : "", "family" : "Renshaw", "given" : "Stephen a", "non-dropping-particle" : "", "parse-names" : false, "suffix" : "" } ], "container-title" : "Cellular microbiology", "id" : "ITEM-1", "issue" : "10", "issued" : { "date-parts" : [ [ "2012", "10" ] ] }, "note" : "Identification of a \u2018population bottleneck' during establishment of disseminated S. aureus bacteraemia\n\n\n\n\n- Following infection with bacteria, their numbers fall before rising again, suggesting that some bacteria are able to evade the immune response\n\n\n\n\n\n\n\n- Made 2 strains of SH1000 that differed only in their antibiotic resistance JLA371 (EryR) and JLA513 (TetR )\n\n\n- found that growth kinetics were different and on most lesions on or the other strain was dominant. Confirmed by control in Newman strain using the same antibiotoc resistance markers,via clonal expansion\n\n\n\n- To prove clonal expansion used SJF3666 (EryR\n-CFP) and SJF3665 (TetR -YFP) for fluorescent labelling. Brightfield fluorescence imaging showed most bacteria have a singe fluorescent label and are clonal\n\n\n\n- ablating either phagocytes or neutrophils in zebrafish allowed to see that neutrophills were essential is disease prevention , as well as being essential for bottleneck during infection\n\n\n\n- Using a irf8 knock down to promote an increase in neutrophil numbers showed that these larvae were more usceptible to staph infection, as well as increasing the capacity of the immunological bottleneck\n\n\n\n- translating this experiment into mice with eptic athritis showed that kidneys contained absesses of a single strain type, proving the larvae model is translatable into murines.\n\n\n\n-Depending on the mode of entry (phagocytisis vs macropinocytosis, the Staph bacteria survive or die. Macro pinocytosis being the way, as it may not be able to fuse with lysis granules", "page" : "1600-1619", "title" : "A privileged intraphagocyte niche is responsible for disseminated infection of Staphylococcus aureus in a zebrafish model.", "type" : "article-journal", "volume" : "14" }, "uris" : [ "http://www.mendeley.com/documents/?uuid=4ee7f468-546d-4eff-b545-f8f150694af7" ] }, { "id" : "ITEM-2", "itemData" : { "DOI" : "10.1371/journal.ppat.1003959", "ISBN" : "1553-7366", "ISSN" : "1553-7374", "PMID" : "24586163", "abstract" : "Author SummaryStaphylococcus aureus is a major cause of human disease, made even more notable due to the spread of antibiotic resistance. We used a combination of animal models to study the spread of bacteria between organs during an infection and the resulting effect of antibiotic intervention. We found that S. aureus infection is highly clonal, following a \u201cbottleneck\u201d in which very few bacterial cells found each abscess. Despite previous in vitro research, the effect of antibiotics on S. aureus infection was poorly understood. We utilized our systemic infection models to study intervention with sub-curative antibiotic doses, such as one might encounter upon failing to complete an antibiotic course. We have shown that such doses are able to support the preferential expansion of antibiotic-resistant organisms during a mixed infection. This selection is due to the clonal pattern of infection, occurring despite a lack of effect on growth rate or on the spontaneous generation of resistance. Furthermore, it is generic to multiple pathogen species, including Pseudomonas aeruginosa, and antibiotic classes, such as with methicillin-resistant S. aureus (MRSA) in the presence of oxacillin. Given the current debate in the field, our results have important implications for the design of properly-controlled treatment regimes.", "author" : [ { "dropping-particle" : "", "family" : "McVicker", "given" : "Gareth", "non-dropping-particle" : "", "parse-names" : false, "suffix" : "" }, { "dropping-particle" : "", "family" : "Prajsnar", "given" : "Tomasz K.", "non-dropping-particle" : "", "parse-names" : false, "suffix" : "" }, { "dropping-particle" : "", "family" : "Williams", "given" : "Alexander", "non-dropping-particle" : "", "parse-names" : false, "suffix" : "" }, { "dropping-particle" : "", "family" : "Wagner", "given" : "Nelly L.", "non-dropping-particle" : "", "parse-names" : false, "suffix" : "" }, { "dropping-particle" : "", "family" : "Boots", "given" : "Michael", "non-dropping-particle" : "", "parse-names" : false, "suffix" : "" }, { "dropping-particle" : "", "family" : "Renshaw", "given" : "Stephen A.", "non-dropping-particle" : "", "parse-names" : false, "suffix" : "" }, { "dropping-particle" : "", "family" : "Foster", "given" : "Simon J.", "non-dropping-particle" : "", "parse-names" : false, "suffix" : "" } ], "container-title" : "PLoS Pathog", "editor" : [ { "dropping-particle" : "", "family" : "Peschel", "given" : "Andreas", "non-dropping-particle" : "", "parse-names" : false, "suffix" : "" } ], "id" : "ITEM-2", "issue" : "2", "issued" : { "date-parts" : [ [ "2014", "2", "27" ] ] }, "page" : "e1003959", "publisher" : "Public Library of Science", "title" : "Clonal Expansion during Staphylococcus aureus Infection Dynamics Reveals the Effect of Antibiotic Intervention", "type" : "article-journal", "volume" : "10" }, "uris" : [ "http://www.mendeley.com/documents/?uuid=509c0f0e-4d0a-303c-8a9e-6610db2c38a5" ] } ], "mendeley" : { "formattedCitation" : "(Prajsnar, Hamilton, Garcia-Lara, McVicker, &lt;i&gt;et al.&lt;/i&gt;, 2012; McVicker, Tomasz K. Prajsnar, &lt;i&gt;et al.&lt;/i&gt;, 2014)", "plainTextFormattedCitation" : "(Prajsnar, Hamilton, Garcia-Lara, McVicker, et al., 2012; McVicker, Tomasz K. Prajsnar, et al., 2014)", "previouslyFormattedCitation" : "(Prajsnar, Hamilton, Garcia-Lara, McVicker, &lt;i&gt;et al.&lt;/i&gt;, 2012; McVicker, Tomasz K. Prajsnar, &lt;i&gt;et al.&lt;/i&gt;, 2014)" }, "properties" : {  }, "schema" : "https://github.com/citation-style-language/schema/raw/master/csl-citation.json" }</w:instrText>
      </w:r>
      <w:r w:rsidRPr="00887A4B">
        <w:fldChar w:fldCharType="separate"/>
      </w:r>
      <w:r w:rsidR="00F71621" w:rsidRPr="00F71621">
        <w:rPr>
          <w:noProof/>
        </w:rPr>
        <w:t xml:space="preserve">(Prajsnar, Hamilton, Garcia-Lara, McVicker, </w:t>
      </w:r>
      <w:r w:rsidR="00F71621" w:rsidRPr="00F71621">
        <w:rPr>
          <w:i/>
          <w:noProof/>
        </w:rPr>
        <w:t>et al.</w:t>
      </w:r>
      <w:r w:rsidR="00F71621" w:rsidRPr="00F71621">
        <w:rPr>
          <w:noProof/>
        </w:rPr>
        <w:t xml:space="preserve">, 2012; McVicker, Tomasz K. Prajsnar, </w:t>
      </w:r>
      <w:r w:rsidR="00F71621" w:rsidRPr="00F71621">
        <w:rPr>
          <w:i/>
          <w:noProof/>
        </w:rPr>
        <w:t>et al.</w:t>
      </w:r>
      <w:r w:rsidR="00F71621" w:rsidRPr="00F71621">
        <w:rPr>
          <w:noProof/>
        </w:rPr>
        <w:t>, 2014)</w:t>
      </w:r>
      <w:r w:rsidRPr="00887A4B">
        <w:fldChar w:fldCharType="end"/>
      </w:r>
      <w:r w:rsidRPr="00887A4B">
        <w:t>.</w:t>
      </w:r>
      <w:r>
        <w:t xml:space="preserve"> This phenomenon also happens in the mammalian sepsis model in terms of clonality abilities of the bacteria </w:t>
      </w:r>
      <w:r>
        <w:fldChar w:fldCharType="begin" w:fldLock="1"/>
      </w:r>
      <w:r w:rsidR="00B145F9">
        <w:instrText>ADDIN CSL_CITATION { "citationItems" : [ { "id" : "ITEM-1", "itemData" : { "DOI" : "10.1371/journal.ppat.1003959", "ISBN" : "1553-7366", "ISSN" : "1553-7374", "PMID" : "24586163", "abstract" : "Author SummaryStaphylococcus aureus is a major cause of human disease, made even more notable due to the spread of antibiotic resistance. We used a combination of animal models to study the spread of bacteria between organs during an infection and the resulting effect of antibiotic intervention. We found that S. aureus infection is highly clonal, following a \u201cbottleneck\u201d in which very few bacterial cells found each abscess. Despite previous in vitro research, the effect of antibiotics on S. aureus infection was poorly understood. We utilized our systemic infection models to study intervention with sub-curative antibiotic doses, such as one might encounter upon failing to complete an antibiotic course. We have shown that such doses are able to support the preferential expansion of antibiotic-resistant organisms during a mixed infection. This selection is due to the clonal pattern of infection, occurring despite a lack of effect on growth rate or on the spontaneous generation of resistance. Furthermore, it is generic to multiple pathogen species, including Pseudomonas aeruginosa, and antibiotic classes, such as with methicillin-resistant S. aureus (MRSA) in the presence of oxacillin. Given the current debate in the field, our results have important implications for the design of properly-controlled treatment regimes.", "author" : [ { "dropping-particle" : "", "family" : "McVicker", "given" : "Gareth", "non-dropping-particle" : "", "parse-names" : false, "suffix" : "" }, { "dropping-particle" : "", "family" : "Prajsnar", "given" : "Tomasz K.", "non-dropping-particle" : "", "parse-names" : false, "suffix" : "" }, { "dropping-particle" : "", "family" : "Williams", "given" : "Alexander", "non-dropping-particle" : "", "parse-names" : false, "suffix" : "" }, { "dropping-particle" : "", "family" : "Wagner", "given" : "Nelly L.", "non-dropping-particle" : "", "parse-names" : false, "suffix" : "" }, { "dropping-particle" : "", "family" : "Boots", "given" : "Michael", "non-dropping-particle" : "", "parse-names" : false, "suffix" : "" }, { "dropping-particle" : "", "family" : "Renshaw", "given" : "Stephen A.", "non-dropping-particle" : "", "parse-names" : false, "suffix" : "" }, { "dropping-particle" : "", "family" : "Foster", "given" : "Simon J.", "non-dropping-particle" : "", "parse-names" : false, "suffix" : "" } ], "container-title" : "PLoS Pathog", "editor" : [ { "dropping-particle" : "", "family" : "Peschel", "given" : "Andreas", "non-dropping-particle" : "", "parse-names" : false, "suffix" : "" } ], "id" : "ITEM-1", "issue" : "2", "issued" : { "date-parts" : [ [ "2014", "2", "27" ] ] }, "page" : "e1003959", "publisher" : "Public Library of Science", "title" : "Clonal Expansion during Staphylococcus aureus Infection Dynamics Reveals the Effect of Antibiotic Intervention", "type" : "article-journal", "volume" : "10" }, "uris" : [ "http://www.mendeley.com/documents/?uuid=509c0f0e-4d0a-303c-8a9e-6610db2c38a5" ] } ], "mendeley" : { "formattedCitation" : "(McVicker, Tomasz K. Prajsnar, &lt;i&gt;et al.&lt;/i&gt;, 2014)", "plainTextFormattedCitation" : "(McVicker, Tomasz K. Prajsnar, et al., 2014)", "previouslyFormattedCitation" : "(McVicker, Tomasz K. Prajsnar, &lt;i&gt;et al.&lt;/i&gt;, 2014)" }, "properties" : {  }, "schema" : "https://github.com/citation-style-language/schema/raw/master/csl-citation.json" }</w:instrText>
      </w:r>
      <w:r>
        <w:fldChar w:fldCharType="separate"/>
      </w:r>
      <w:r w:rsidR="00F71621" w:rsidRPr="00F71621">
        <w:rPr>
          <w:noProof/>
        </w:rPr>
        <w:t xml:space="preserve">(McVicker, Tomasz K. Prajsnar, </w:t>
      </w:r>
      <w:r w:rsidR="00F71621" w:rsidRPr="00F71621">
        <w:rPr>
          <w:i/>
          <w:noProof/>
        </w:rPr>
        <w:t>et al.</w:t>
      </w:r>
      <w:r w:rsidR="00F71621" w:rsidRPr="00F71621">
        <w:rPr>
          <w:noProof/>
        </w:rPr>
        <w:t>, 2014)</w:t>
      </w:r>
      <w:r>
        <w:fldChar w:fldCharType="end"/>
      </w:r>
      <w:r>
        <w:t>.</w:t>
      </w:r>
      <w:r w:rsidRPr="00887A4B">
        <w:t xml:space="preserve"> Such findings brought into question the role that the rest of the bacterial inoculum plays during infection and whether it simply acts as a distraction or </w:t>
      </w:r>
      <w:r w:rsidRPr="00887A4B">
        <w:rPr>
          <w:rFonts w:ascii="Helvetica" w:eastAsia="Helvetica" w:hAnsi="Helvetica" w:cs="Helvetica"/>
        </w:rPr>
        <w:t>‘</w:t>
      </w:r>
      <w:r w:rsidRPr="00887A4B">
        <w:t xml:space="preserve">fog </w:t>
      </w:r>
      <w:r w:rsidRPr="00887A4B">
        <w:rPr>
          <w:rFonts w:ascii="Helvetica" w:eastAsia="Helvetica" w:hAnsi="Helvetica" w:cs="Helvetica"/>
        </w:rPr>
        <w:t>–</w:t>
      </w:r>
      <w:r w:rsidRPr="00887A4B">
        <w:t>screen</w:t>
      </w:r>
      <w:r w:rsidRPr="00887A4B">
        <w:rPr>
          <w:rFonts w:ascii="Helvetica" w:eastAsia="Helvetica" w:hAnsi="Helvetica" w:cs="Helvetica"/>
        </w:rPr>
        <w:t>’</w:t>
      </w:r>
      <w:r w:rsidRPr="00887A4B">
        <w:t xml:space="preserve"> to the immune system. This may be in order to allow a few single bacteria to remain viable and found future bacterial populations within the host.</w:t>
      </w:r>
    </w:p>
    <w:p w14:paraId="278C5F7F" w14:textId="77777777" w:rsidR="001A0AF5" w:rsidRPr="00887A4B" w:rsidRDefault="001A0AF5" w:rsidP="001A0AF5"/>
    <w:p w14:paraId="4F3857A4" w14:textId="30715F05" w:rsidR="001A0AF5" w:rsidRPr="00887A4B" w:rsidRDefault="001A0AF5" w:rsidP="001A0AF5">
      <w:r w:rsidRPr="00887A4B">
        <w:t xml:space="preserve">Previous findings in our laboratory by Dr. Emma Boldock have shown the ability of </w:t>
      </w:r>
      <w:r w:rsidR="00AE6915" w:rsidRPr="00AE6915">
        <w:t>Gram-</w:t>
      </w:r>
      <w:r w:rsidRPr="00887A4B">
        <w:t>positive bacteria, but not beads, to cause augmentation</w:t>
      </w:r>
      <w:r>
        <w:t xml:space="preserve"> of </w:t>
      </w:r>
      <w:r w:rsidR="00F45958" w:rsidRPr="00F45958">
        <w:rPr>
          <w:i/>
          <w:iCs/>
        </w:rPr>
        <w:t>S. aureus</w:t>
      </w:r>
      <w:r w:rsidR="0073580A" w:rsidRPr="0073580A">
        <w:rPr>
          <w:i/>
          <w:iCs/>
        </w:rPr>
        <w:t xml:space="preserve"> </w:t>
      </w:r>
      <w:r>
        <w:t>infection</w:t>
      </w:r>
      <w:r w:rsidRPr="00887A4B">
        <w:t xml:space="preserve"> in the zebrafish. </w:t>
      </w:r>
      <w:r>
        <w:t>My</w:t>
      </w:r>
      <w:r w:rsidRPr="00887A4B">
        <w:t xml:space="preserve"> experiments have demonstrated the same can be achieved with </w:t>
      </w:r>
      <w:r w:rsidR="00AE6915" w:rsidRPr="00AE6915">
        <w:t>Gram-</w:t>
      </w:r>
      <w:r w:rsidRPr="00887A4B">
        <w:t>negative organisms such a</w:t>
      </w:r>
      <w:r>
        <w:t>s</w:t>
      </w:r>
      <w:r w:rsidRPr="00887A4B">
        <w:t xml:space="preserve"> </w:t>
      </w:r>
      <w:r w:rsidRPr="00887A4B">
        <w:rPr>
          <w:i/>
        </w:rPr>
        <w:t xml:space="preserve">R. mucosa </w:t>
      </w:r>
      <w:r w:rsidRPr="00887A4B">
        <w:t xml:space="preserve">and </w:t>
      </w:r>
      <w:r w:rsidRPr="00887A4B">
        <w:rPr>
          <w:i/>
        </w:rPr>
        <w:t xml:space="preserve">E. coli. </w:t>
      </w:r>
      <w:r w:rsidRPr="00887A4B">
        <w:t xml:space="preserve">Similarly, in the murine model of infection several </w:t>
      </w:r>
      <w:r w:rsidR="00AE6915" w:rsidRPr="00AE6915">
        <w:t>Gram-</w:t>
      </w:r>
      <w:r w:rsidRPr="00887A4B">
        <w:t xml:space="preserve">positive and </w:t>
      </w:r>
      <w:r w:rsidR="00AE6915" w:rsidRPr="00AE6915">
        <w:t>Gram-</w:t>
      </w:r>
      <w:r w:rsidRPr="00887A4B">
        <w:t xml:space="preserve">negative organisms managed to augment </w:t>
      </w:r>
      <w:r w:rsidR="00F45958" w:rsidRPr="00F45958">
        <w:rPr>
          <w:i/>
          <w:iCs/>
        </w:rPr>
        <w:t>S. aureus</w:t>
      </w:r>
      <w:r w:rsidR="0073580A" w:rsidRPr="0073580A">
        <w:rPr>
          <w:i/>
          <w:iCs/>
        </w:rPr>
        <w:t xml:space="preserve"> </w:t>
      </w:r>
      <w:r w:rsidRPr="00887A4B">
        <w:t>infection</w:t>
      </w:r>
      <w:r w:rsidR="00AB3CB7">
        <w:t>.</w:t>
      </w:r>
      <w:r w:rsidRPr="00887A4B">
        <w:t xml:space="preserve"> Such results may start to reveal the potential mechanism of infection </w:t>
      </w:r>
      <w:r w:rsidRPr="00887A4B">
        <w:lastRenderedPageBreak/>
        <w:t xml:space="preserve">initiation, as it has been suggested that most </w:t>
      </w:r>
      <w:r w:rsidR="00F45958" w:rsidRPr="00F45958">
        <w:rPr>
          <w:i/>
          <w:iCs/>
        </w:rPr>
        <w:t>S. aureus</w:t>
      </w:r>
      <w:r w:rsidR="00B75B6A">
        <w:rPr>
          <w:i/>
          <w:iCs/>
        </w:rPr>
        <w:t xml:space="preserve"> </w:t>
      </w:r>
      <w:r w:rsidRPr="00887A4B">
        <w:t xml:space="preserve">infections are opportunistic, </w:t>
      </w:r>
      <w:r>
        <w:t xml:space="preserve">and </w:t>
      </w:r>
      <w:r w:rsidRPr="00887A4B">
        <w:t>require the entry of the bacteria through a wound or tog</w:t>
      </w:r>
      <w:r>
        <w:t>ether with a surgical appliance</w:t>
      </w:r>
      <w:r w:rsidRPr="00887A4B">
        <w:t xml:space="preserve"> such as</w:t>
      </w:r>
      <w:r>
        <w:t xml:space="preserve"> an intravascular device</w:t>
      </w:r>
      <w:r w:rsidRPr="00887A4B">
        <w:t xml:space="preserve"> </w:t>
      </w:r>
      <w:r w:rsidRPr="00887A4B">
        <w:fldChar w:fldCharType="begin" w:fldLock="1"/>
      </w:r>
      <w:r w:rsidR="00B145F9">
        <w:instrText>ADDIN CSL_CITATION { "citationItems" : [ { "id" : "ITEM-1", "itemData" : { "DOI" : "10.1086/598189", "ISSN" : "1058-4838", "PMID" : "19374578", "abstract" : "Staphylococcus aureus is a major cause of bacteremia, and S. aureus bacteremia is associated with higher morbidity and mortality, compared with bacteremia caused by other pathogens. The burden of S. aureus bacteremia, particularly methicillin-resistant S. aureus bacteremia, in terms of cost and resource use is high. The risk of infective endocarditis and of seeding to other metastatic foci increases the risk of mortality and raises the stakes for early, appropriate treatment. The incidence of S. aureus bacteremia and its complications has increased sharply in recent years because of the increased frequency of invasive procedures, increased numbers of immunocompromised patients, and increased resistance of S. aureus strains to available antibiotics. This changing epidemiology of S. aureus bacteremia, in combination with the inherent virulence of the pathogen, is driving an urgent need for improved strategies and better antibiotics to prevent and treat S. aureus bacteremia and its complications.", "author" : [ { "dropping-particle" : "", "family" : "Naber", "given" : "Christoph K.", "non-dropping-particle" : "", "parse-names" : false, "suffix" : "" } ], "container-title" : "Clinical Infectious Diseases", "id" : "ITEM-1", "issue" : "s4", "issued" : { "date-parts" : [ [ "2009" ] ] }, "page" : "S231-S237", "title" : "Staphylococcus aureus Bacteremia: Epidemiology, Pathophysiology, and Management Strategies", "type" : "article-journal", "volume" : "48" }, "uris" : [ "http://www.mendeley.com/documents/?uuid=e6268507-b8f8-3009-a37b-291a56b987e1" ] } ], "mendeley" : { "formattedCitation" : "(Naber, 2009)", "plainTextFormattedCitation" : "(Naber, 2009)", "previouslyFormattedCitation" : "(Naber, 2009)" }, "properties" : {  }, "schema" : "https://github.com/citation-style-language/schema/raw/master/csl-citation.json" }</w:instrText>
      </w:r>
      <w:r w:rsidRPr="00887A4B">
        <w:fldChar w:fldCharType="separate"/>
      </w:r>
      <w:r w:rsidR="00F71621" w:rsidRPr="00F71621">
        <w:rPr>
          <w:noProof/>
        </w:rPr>
        <w:t>(Naber, 2009)</w:t>
      </w:r>
      <w:r w:rsidRPr="00887A4B">
        <w:fldChar w:fldCharType="end"/>
      </w:r>
      <w:r w:rsidRPr="00887A4B">
        <w:t xml:space="preserve">. </w:t>
      </w:r>
      <w:r>
        <w:t>I</w:t>
      </w:r>
      <w:r w:rsidRPr="00887A4B">
        <w:t xml:space="preserve">t is evident that due to the presence of a rich microbiome, it is highly unlikely for the wound to contain pure </w:t>
      </w:r>
      <w:r w:rsidR="00F45958" w:rsidRPr="00F45958">
        <w:rPr>
          <w:i/>
          <w:iCs/>
        </w:rPr>
        <w:t>S. aureus</w:t>
      </w:r>
      <w:r w:rsidR="0073580A" w:rsidRPr="0073580A">
        <w:rPr>
          <w:i/>
          <w:iCs/>
        </w:rPr>
        <w:t xml:space="preserve"> </w:t>
      </w:r>
      <w:r w:rsidRPr="00887A4B">
        <w:t>alone</w:t>
      </w:r>
      <w:r w:rsidRPr="00887A4B">
        <w:rPr>
          <w:i/>
        </w:rPr>
        <w:t xml:space="preserve"> </w:t>
      </w:r>
      <w:r w:rsidRPr="00887A4B">
        <w:rPr>
          <w:i/>
        </w:rPr>
        <w:fldChar w:fldCharType="begin" w:fldLock="1"/>
      </w:r>
      <w:r w:rsidR="00B145F9">
        <w:rPr>
          <w:i/>
        </w:rPr>
        <w:instrText>ADDIN CSL_CITATION { "citationItems" : [ { "id" : "ITEM-1", "itemData" : { "DOI" : "10.1038/nrmicro2537", "ISBN" : "1740-1534 (Electronic) 1740-1526 (Linking)", "ISSN" : "17401526", "PMID" : "21407241", "abstract" : "The skin is the human body's largest organ, colonized by a diverse milieu of microorganisms, most of which are harmless or even beneficial to their host. Colonization is driven by the ecology of the skin surface, which is highly variable depending on topographical location, endogenous host factors and exogenous environmental factors. The cutaneous innate and adaptive immune responses can modulate the skin microbiota, but the microbiota also functions in educating the immune system. The development of molecular methods to identify microorganisms has led to an emerging view of the resident skin bacteria as highly diverse and variable. An enhanced understanding of the skin microbiome is necessary to gain insight into microbial involvement in human skin disorders and to enable novel promicrobial and antimicrobial therapeutic approaches for their treatment.", "author" : [ { "dropping-particle" : "", "family" : "Grice", "given" : "Elizabeth A", "non-dropping-particle" : "", "parse-names" : false, "suffix" : "" }, { "dropping-particle" : "", "family" : "Segre", "given" : "Julia A", "non-dropping-particle" : "", "parse-names" : false, "suffix" : "" } ], "container-title" : "Nature Reviews Microbiology", "id" : "ITEM-1", "issue" : "4", "issued" : { "date-parts" : [ [ "2011" ] ] }, "page" : "244-253", "title" : "The skin microbiome", "type" : "article", "volume" : "9" }, "uris" : [ "http://www.mendeley.com/documents/?uuid=46604717-25b1-35c4-a164-719380e14b75" ] } ], "mendeley" : { "formattedCitation" : "(Grice and Segre, 2011a)", "plainTextFormattedCitation" : "(Grice and Segre, 2011a)", "previouslyFormattedCitation" : "(Grice and Segre, 2011a)" }, "properties" : {  }, "schema" : "https://github.com/citation-style-language/schema/raw/master/csl-citation.json" }</w:instrText>
      </w:r>
      <w:r w:rsidRPr="00887A4B">
        <w:rPr>
          <w:i/>
        </w:rPr>
        <w:fldChar w:fldCharType="separate"/>
      </w:r>
      <w:r w:rsidR="00F71621" w:rsidRPr="00F71621">
        <w:rPr>
          <w:noProof/>
        </w:rPr>
        <w:t>(Grice and Segre, 2011a)</w:t>
      </w:r>
      <w:r w:rsidRPr="00887A4B">
        <w:rPr>
          <w:i/>
        </w:rPr>
        <w:fldChar w:fldCharType="end"/>
      </w:r>
      <w:r w:rsidRPr="00887A4B">
        <w:rPr>
          <w:i/>
        </w:rPr>
        <w:t xml:space="preserve">. </w:t>
      </w:r>
      <w:r w:rsidRPr="00887A4B">
        <w:t xml:space="preserve">What is more, it is possible that the other bacteria present at the site of infection do not contribute to </w:t>
      </w:r>
      <w:r>
        <w:t>disease severity</w:t>
      </w:r>
      <w:r w:rsidRPr="00887A4B">
        <w:t xml:space="preserve">, but rather are used by </w:t>
      </w:r>
      <w:r w:rsidR="00F45958" w:rsidRPr="00F45958">
        <w:rPr>
          <w:i/>
          <w:iCs/>
        </w:rPr>
        <w:t>S. aureus</w:t>
      </w:r>
      <w:r w:rsidR="0073580A" w:rsidRPr="0073580A">
        <w:rPr>
          <w:i/>
          <w:iCs/>
        </w:rPr>
        <w:t xml:space="preserve"> </w:t>
      </w:r>
      <w:r w:rsidRPr="00887A4B">
        <w:t>to propagate infection. Moreover, while the typical dose for sepsis in a similar murine model is 1x10</w:t>
      </w:r>
      <w:r w:rsidRPr="00887A4B">
        <w:rPr>
          <w:vertAlign w:val="superscript"/>
        </w:rPr>
        <w:t xml:space="preserve">7 </w:t>
      </w:r>
      <w:r w:rsidRPr="00887A4B">
        <w:t xml:space="preserve">CFU </w:t>
      </w:r>
      <w:r w:rsidR="00F45958" w:rsidRPr="00F45958">
        <w:rPr>
          <w:i/>
          <w:iCs/>
        </w:rPr>
        <w:t>S. aureus</w:t>
      </w:r>
      <w:r w:rsidR="00AB3CB7">
        <w:rPr>
          <w:i/>
          <w:iCs/>
        </w:rPr>
        <w:t>,</w:t>
      </w:r>
      <w:r w:rsidRPr="00887A4B">
        <w:t xml:space="preserve"> the co-injection model has been able to bring down the infectious dose of </w:t>
      </w:r>
      <w:r w:rsidR="00F45958" w:rsidRPr="00F45958">
        <w:rPr>
          <w:i/>
          <w:iCs/>
        </w:rPr>
        <w:t>S. aureus</w:t>
      </w:r>
      <w:r w:rsidR="00B75B6A">
        <w:rPr>
          <w:i/>
          <w:iCs/>
        </w:rPr>
        <w:t xml:space="preserve"> </w:t>
      </w:r>
      <w:r w:rsidRPr="00887A4B">
        <w:t xml:space="preserve">almost </w:t>
      </w:r>
      <w:r w:rsidRPr="00463AAF">
        <w:t xml:space="preserve">1000 </w:t>
      </w:r>
      <w:r w:rsidRPr="00887A4B">
        <w:t>fold</w:t>
      </w:r>
      <w:r w:rsidR="00AB3CB7">
        <w:rPr>
          <w:vertAlign w:val="superscript"/>
        </w:rPr>
        <w:t>,</w:t>
      </w:r>
      <w:r w:rsidRPr="00887A4B">
        <w:t xml:space="preserve"> due to co-administration of</w:t>
      </w:r>
      <w:r w:rsidR="0073580A" w:rsidRPr="0073580A">
        <w:rPr>
          <w:i/>
          <w:iCs/>
        </w:rPr>
        <w:t xml:space="preserve"> </w:t>
      </w:r>
      <w:r w:rsidRPr="00887A4B">
        <w:t xml:space="preserve">commensal organism </w:t>
      </w:r>
      <w:r w:rsidRPr="00887A4B">
        <w:rPr>
          <w:i/>
        </w:rPr>
        <w:t xml:space="preserve">M. luteus, </w:t>
      </w:r>
      <w:r w:rsidRPr="00887A4B">
        <w:t xml:space="preserve">suggesting that we are closer to a more physiological model of </w:t>
      </w:r>
      <w:r w:rsidR="00F45958" w:rsidRPr="00F45958">
        <w:rPr>
          <w:i/>
          <w:iCs/>
        </w:rPr>
        <w:t>S. aureus</w:t>
      </w:r>
      <w:r w:rsidR="00B75B6A">
        <w:rPr>
          <w:i/>
          <w:iCs/>
        </w:rPr>
        <w:t xml:space="preserve"> </w:t>
      </w:r>
      <w:r w:rsidRPr="00887A4B">
        <w:t>disease.</w:t>
      </w:r>
      <w:r>
        <w:t xml:space="preserve"> </w:t>
      </w:r>
    </w:p>
    <w:p w14:paraId="3F870A84" w14:textId="77777777" w:rsidR="001A0AF5" w:rsidRPr="00887A4B" w:rsidRDefault="001A0AF5" w:rsidP="001A0AF5"/>
    <w:p w14:paraId="3AAB3EEC" w14:textId="3576626B" w:rsidR="001A0AF5" w:rsidRPr="00887A4B" w:rsidRDefault="001A0AF5" w:rsidP="001A0AF5">
      <w:r w:rsidRPr="00887A4B">
        <w:t>Surprisingly, there are few studies looking to establish the mechanics of a polymicrobial infection. However, some have looked into cases were colon</w:t>
      </w:r>
      <w:r>
        <w:t>ization by</w:t>
      </w:r>
      <w:r w:rsidRPr="00887A4B">
        <w:t xml:space="preserve"> commensal bacteria, such as </w:t>
      </w:r>
      <w:r w:rsidRPr="00887A4B">
        <w:rPr>
          <w:i/>
        </w:rPr>
        <w:t xml:space="preserve">S. epidermidis, </w:t>
      </w:r>
      <w:r>
        <w:t>is</w:t>
      </w:r>
      <w:r w:rsidRPr="00887A4B">
        <w:t xml:space="preserve"> capable of providing immunity against</w:t>
      </w:r>
      <w:r w:rsidR="0073580A" w:rsidRPr="0073580A">
        <w:rPr>
          <w:i/>
          <w:iCs/>
        </w:rPr>
        <w:t xml:space="preserve"> </w:t>
      </w:r>
      <w:r w:rsidRPr="00887A4B">
        <w:rPr>
          <w:i/>
        </w:rPr>
        <w:t xml:space="preserve">C. albicans </w:t>
      </w:r>
      <w:r w:rsidRPr="00887A4B">
        <w:t>infection through either</w:t>
      </w:r>
      <w:r w:rsidR="0073580A" w:rsidRPr="0073580A">
        <w:rPr>
          <w:i/>
          <w:iCs/>
        </w:rPr>
        <w:t xml:space="preserve"> </w:t>
      </w:r>
      <w:r w:rsidRPr="00887A4B">
        <w:t>CD-8</w:t>
      </w:r>
      <w:r w:rsidRPr="00887A4B">
        <w:rPr>
          <w:vertAlign w:val="superscript"/>
        </w:rPr>
        <w:t xml:space="preserve">+ </w:t>
      </w:r>
      <w:r w:rsidRPr="00887A4B">
        <w:t>T cell</w:t>
      </w:r>
      <w:r w:rsidR="0073580A" w:rsidRPr="0073580A">
        <w:rPr>
          <w:i/>
          <w:iCs/>
        </w:rPr>
        <w:t xml:space="preserve"> </w:t>
      </w:r>
      <w:r w:rsidRPr="00887A4B">
        <w:t>activation or IL-17A upregulation, as when either was depleted</w:t>
      </w:r>
      <w:r w:rsidR="0073580A" w:rsidRPr="0073580A">
        <w:rPr>
          <w:i/>
          <w:iCs/>
        </w:rPr>
        <w:t xml:space="preserve"> </w:t>
      </w:r>
      <w:r w:rsidRPr="00887A4B">
        <w:t xml:space="preserve">the protective effect was completely abolished </w:t>
      </w:r>
      <w:r w:rsidRPr="00887A4B">
        <w:fldChar w:fldCharType="begin" w:fldLock="1"/>
      </w:r>
      <w:r w:rsidR="00B145F9">
        <w:instrText>ADDIN CSL_CITATION { "citationItems" : [ { "id" : "ITEM-1", "itemData" : { "DOI" : "10.1086/598189", "ISSN" : "1058-4838", "PMID" : "19374578", "abstract" : "Staphylococcus aureus is a major cause of bacteremia, and S. aureus bacteremia is associated with higher morbidity and mortality, compared with bacteremia caused by other pathogens. The burden of S. aureus bacteremia, particularly methicillin-resistant S. aureus bacteremia, in terms of cost and resource use is high. The risk of infective endocarditis and of seeding to other metastatic foci increases the risk of mortality and raises the stakes for early, appropriate treatment. The incidence of S. aureus bacteremia and its complications has increased sharply in recent years because of the increased frequency of invasive procedures, increased numbers of immunocompromised patients, and increased resistance of S. aureus strains to available antibiotics. This changing epidemiology of S. aureus bacteremia, in combination with the inherent virulence of the pathogen, is driving an urgent need for improved strategies and better antibiotics to prevent and treat S. aureus bacteremia and its complications.", "author" : [ { "dropping-particle" : "", "family" : "Naber", "given" : "Christoph K.", "non-dropping-particle" : "", "parse-names" : false, "suffix" : "" } ], "container-title" : "Clinical Infectious Diseases", "id" : "ITEM-1", "issue" : "s4", "issued" : { "date-parts" : [ [ "2009" ] ] }, "page" : "S231-S237", "title" : "Staphylococcus aureus Bacteremia: Epidemiology, Pathophysiology, and Management Strategies", "type" : "article-journal", "volume" : "48" }, "uris" : [ "http://www.mendeley.com/documents/?uuid=e6268507-b8f8-3009-a37b-291a56b987e1" ] } ], "mendeley" : { "formattedCitation" : "(Naber, 2009)", "plainTextFormattedCitation" : "(Naber, 2009)", "previouslyFormattedCitation" : "(Naber, 2009)" }, "properties" : {  }, "schema" : "https://github.com/citation-style-language/schema/raw/master/csl-citation.json" }</w:instrText>
      </w:r>
      <w:r w:rsidRPr="00887A4B">
        <w:fldChar w:fldCharType="separate"/>
      </w:r>
      <w:r w:rsidR="00F71621" w:rsidRPr="00F71621">
        <w:rPr>
          <w:noProof/>
        </w:rPr>
        <w:t>(Naber, 2009)</w:t>
      </w:r>
      <w:r w:rsidRPr="00887A4B">
        <w:fldChar w:fldCharType="end"/>
      </w:r>
      <w:r w:rsidRPr="00887A4B">
        <w:t xml:space="preserve">. What is more, </w:t>
      </w:r>
      <w:r w:rsidRPr="00887A4B">
        <w:rPr>
          <w:i/>
        </w:rPr>
        <w:t>Ruminococcus obeum,</w:t>
      </w:r>
      <w:r w:rsidR="0073580A" w:rsidRPr="0073580A">
        <w:rPr>
          <w:i/>
          <w:iCs/>
        </w:rPr>
        <w:t xml:space="preserve"> </w:t>
      </w:r>
      <w:r w:rsidRPr="00887A4B">
        <w:t xml:space="preserve">a common intestinal commensal, when introduced into gnotobiotic mice, provided protection against </w:t>
      </w:r>
      <w:r w:rsidRPr="00887A4B">
        <w:rPr>
          <w:i/>
        </w:rPr>
        <w:t>Vibrio cholera</w:t>
      </w:r>
      <w:r>
        <w:rPr>
          <w:i/>
        </w:rPr>
        <w:t>e</w:t>
      </w:r>
      <w:r w:rsidRPr="00887A4B">
        <w:rPr>
          <w:i/>
        </w:rPr>
        <w:t xml:space="preserve"> </w:t>
      </w:r>
      <w:r w:rsidRPr="00887A4B">
        <w:rPr>
          <w:i/>
        </w:rPr>
        <w:fldChar w:fldCharType="begin" w:fldLock="1"/>
      </w:r>
      <w:r w:rsidR="00B145F9">
        <w:rPr>
          <w:i/>
        </w:rPr>
        <w:instrText>ADDIN CSL_CITATION { "citationItems" : [ { "id" : "ITEM-1", "itemData" : { "DOI" : "10.1038/nature13738", "ISBN" : "1476-4687 (Electronic)\\r0028-0836 (Linking)", "ISSN" : "14764687", "PMID" : "25231861", "abstract" : "Given the global burden of diarrhoeal diseases, it is important to understand how members of the gut microbiota affect the risk for, course of, and recovery from disease in children and adults. The acute, voluminous diarrhoea caused by Vibrio cholerae represents a dramatic example of enteropathogen invasion and gut microbial community disruption. Here we conduct a detailed time-series metagenomic study of faecal microbiota collected during the acute diarrhoeal and recovery phases of cholera in a cohort of Bangladeshi adults living in an area with a high burden of disease. We find that recovery is characterized by a pattern of accumulation of bacterial taxa that shows similarities to the pattern of assembly/maturation of the gut microbiota in healthy Bangladeshi children. To define the underlying mechanisms, we introduce into gnotobiotic mice an artificial community composed of human gut bacterial species that directly correlate with recovery from cholera in adults and are indicative of normal microbiota maturation in healthy Bangladeshi children. One of the species, Ruminococcus obeum, exhibits consistent increases in its relative abundance upon V. cholerae infection of the mice. Follow-up analyses, including mono- and co-colonization studies, establish that R. obeum restricts V. cholerae colonization, that R. obeum luxS (autoinducer-2 (AI-2) synthase) expression and AI-2 production increase significantly with V. cholerae invasion, and that R. obeum AI-2 causes quorum-sensing-mediated repression of several V. cholerae colonization factors. Co-colonization with V. cholerae mutants discloses that R. obeum AI-2 reduces Vibrio colonization/pathogenicity through a novel pathway that does not depend on the V. cholerae AI-2 sensor, LuxP. The approach described can be used to mine the gut microbiota of Bangladeshi or other populations for members that use autoinducers and/or other mechanisms to limit colonization with V. cholerae, or conceivably other enteropathogens.", "author" : [ { "dropping-particle" : "", "family" : "Hsiao", "given" : "Ansel", "non-dropping-particle" : "", "parse-names" : false, "suffix" : "" }, { "dropping-particle" : "", "family" : "Ahmed", "given" : "A. M Shamsir", "non-dropping-particle" : "", "parse-names" : false, "suffix" : "" }, { "dropping-particle" : "", "family" : "Subramanian", "given" : "Sathish", "non-dropping-particle" : "", "parse-names" : false, "suffix" : "" }, { "dropping-particle" : "", "family" : "Griffin", "given" : "Nicholas W", "non-dropping-particle" : "", "parse-names" : false, "suffix" : "" }, { "dropping-particle" : "", "family" : "Drewry", "given" : "Lisa L", "non-dropping-particle" : "", "parse-names" : false, "suffix" : "" }, { "dropping-particle" : "", "family" : "Petri", "given" : "William A", "non-dropping-particle" : "", "parse-names" : false, "suffix" : "" }, { "dropping-particle" : "", "family" : "Haque", "given" : "Rashidul", "non-dropping-particle" : "", "parse-names" : false, "suffix" : "" }, { "dropping-particle" : "", "family" : "Ahmed", "given" : "Tahmeed", "non-dropping-particle" : "", "parse-names" : false, "suffix" : "" }, { "dropping-particle" : "", "family" : "Gordon", "given" : "Jeffrey I.", "non-dropping-particle" : "", "parse-names" : false, "suffix" : "" } ], "container-title" : "Nature", "id" : "ITEM-1", "issue" : "7527", "issued" : { "date-parts" : [ [ "2014", "11", "20" ] ] }, "page" : "423-426", "publisher" : "NIH Public Access", "title" : "Members of the human gut microbiota involved in recovery from Vibrio cholerae infection", "type" : "article-journal", "volume" : "515" }, "uris" : [ "http://www.mendeley.com/documents/?uuid=f9eb05e2-4fd4-37fb-9b17-8731fc663c8a" ] } ], "mendeley" : { "formattedCitation" : "(Hsiao &lt;i&gt;et al.&lt;/i&gt;, 2014)", "plainTextFormattedCitation" : "(Hsiao et al., 2014)", "previouslyFormattedCitation" : "(Hsiao &lt;i&gt;et al.&lt;/i&gt;, 2014)" }, "properties" : {  }, "schema" : "https://github.com/citation-style-language/schema/raw/master/csl-citation.json" }</w:instrText>
      </w:r>
      <w:r w:rsidRPr="00887A4B">
        <w:rPr>
          <w:i/>
        </w:rPr>
        <w:fldChar w:fldCharType="separate"/>
      </w:r>
      <w:r w:rsidR="00F71621" w:rsidRPr="00F71621">
        <w:rPr>
          <w:noProof/>
        </w:rPr>
        <w:t xml:space="preserve">(Hsiao </w:t>
      </w:r>
      <w:r w:rsidR="00F71621" w:rsidRPr="00F71621">
        <w:rPr>
          <w:i/>
          <w:noProof/>
        </w:rPr>
        <w:t>et al.</w:t>
      </w:r>
      <w:r w:rsidR="00F71621" w:rsidRPr="00F71621">
        <w:rPr>
          <w:noProof/>
        </w:rPr>
        <w:t>, 2014)</w:t>
      </w:r>
      <w:r w:rsidRPr="00887A4B">
        <w:rPr>
          <w:i/>
        </w:rPr>
        <w:fldChar w:fldCharType="end"/>
      </w:r>
      <w:r w:rsidRPr="00887A4B">
        <w:rPr>
          <w:i/>
        </w:rPr>
        <w:t>.</w:t>
      </w:r>
      <w:r w:rsidR="0073580A" w:rsidRPr="0073580A">
        <w:rPr>
          <w:i/>
          <w:iCs/>
        </w:rPr>
        <w:t xml:space="preserve"> </w:t>
      </w:r>
      <w:r w:rsidRPr="00887A4B">
        <w:t xml:space="preserve">This may suggest that the timing of bacterial administration during polymicrobial infection is crucial. </w:t>
      </w:r>
      <w:r>
        <w:t xml:space="preserve">This opens </w:t>
      </w:r>
      <w:r w:rsidRPr="00887A4B">
        <w:t>up the complexity of how our immune system interacts with pathogens and commensal organisms.</w:t>
      </w:r>
    </w:p>
    <w:p w14:paraId="5699BCD3" w14:textId="77777777" w:rsidR="001A0AF5" w:rsidRPr="00887A4B" w:rsidRDefault="001A0AF5" w:rsidP="001A0AF5"/>
    <w:p w14:paraId="7EC4C46E" w14:textId="361D8331" w:rsidR="007E46DA" w:rsidRDefault="001A0AF5" w:rsidP="00F8606D">
      <w:r w:rsidRPr="00887A4B">
        <w:lastRenderedPageBreak/>
        <w:t>The difference between commensal and pathogenic bacteria is often hard to describe.</w:t>
      </w:r>
      <w:r w:rsidR="00B75B6A">
        <w:rPr>
          <w:i/>
          <w:iCs/>
        </w:rPr>
        <w:t xml:space="preserve">  </w:t>
      </w:r>
      <w:r w:rsidRPr="00887A4B">
        <w:t xml:space="preserve"> </w:t>
      </w:r>
      <w:r w:rsidR="00F45958" w:rsidRPr="00F45958">
        <w:rPr>
          <w:i/>
          <w:iCs/>
        </w:rPr>
        <w:t>S. aureus</w:t>
      </w:r>
      <w:r w:rsidR="0073580A" w:rsidRPr="0073580A">
        <w:rPr>
          <w:i/>
          <w:iCs/>
        </w:rPr>
        <w:t xml:space="preserve"> </w:t>
      </w:r>
      <w:r w:rsidRPr="00887A4B">
        <w:t xml:space="preserve">is thought to colonise the nose, however when given the opportunity will trigger an invasive infection. Similarly, both </w:t>
      </w:r>
      <w:r w:rsidRPr="00887A4B">
        <w:rPr>
          <w:i/>
        </w:rPr>
        <w:t xml:space="preserve">M. luteus </w:t>
      </w:r>
      <w:r>
        <w:t>and</w:t>
      </w:r>
      <w:r w:rsidRPr="00887A4B">
        <w:rPr>
          <w:i/>
        </w:rPr>
        <w:t xml:space="preserve"> S. epidermidis</w:t>
      </w:r>
      <w:r w:rsidR="0073580A" w:rsidRPr="0073580A">
        <w:rPr>
          <w:i/>
          <w:iCs/>
        </w:rPr>
        <w:t xml:space="preserve"> </w:t>
      </w:r>
      <w:r w:rsidRPr="00887A4B">
        <w:t xml:space="preserve">have been thought to be harmless skin commensals until they were also shown to cause opportunistic infections in the host </w:t>
      </w:r>
      <w:r w:rsidRPr="00887A4B">
        <w:fldChar w:fldCharType="begin" w:fldLock="1"/>
      </w:r>
      <w:r w:rsidR="00B145F9">
        <w:instrText>ADDIN CSL_CITATION { "citationItems" : [ { "id" : "ITEM-1", "itemData" : { "DOI" : "10.1128/IAI.69.4.2025-2030.2001", "ISBN" : "0019-9567 (Print)\\r0019-9567 (Linking)", "ISSN" : "00199567", "PMID" : "11254554", "abstract" : "Teichuronic acid (TUA), a component of the cell walls of the gram-positive organism Micrococcus luteus (formerly Micrococcus lysodeikticus), induced inflammatory cytokines in C3H/HeN mice but not in lipopolysaccharide (LPS)-resistant C3H/HeJ mice that have a defect in the Toll-like receptor 4 (TLR4) gene, both in vivo and in vitro, similarly to LPS (T. Monodane, Y. Kawabata, S. Yang, S. Hase, and H. Takada, J. Med. Microbiol. 50:4-12, 2001). In this study, we found that purified TUA (p-TUA) induced tumor necrosis factor alpha (TNF-\u03b1) in murine monocytic J774.1 cells but not in mutant LR-9 cells expressing membrane CD14 at a lower level than the parent J774.1 cells. The TNF-\u03b1-inducing activity of p-TUA in J774.1 cells was completely inhibited by anti-mouse CD14 monoclonal antibody (MAb). p-TUA also induced interleukin-8 (IL-8) in human monocytic THP-1 cells differentiated to macrophage-like cells expressing CD14. Anti-human CD14 MAb, anti-human TLR4 MAb, and synthetic lipid A precursor IVA, an LPS antagonist, almost completely inhibited the IL-8-inducing ability of p-TUA, as well as LPS, in the differentiated THP-1 cells. Reduced p-TUA did not exhibit any activities in J774.1 or THP-1 cells. These findings strongly suggested that M. luteus TUA activates murine and human monocytic cells in a CD14- and TLR4-dependent manner, similar to LPS.", "author" : [ { "dropping-particle" : "", "family" : "Yang", "given" : "Shuhua", "non-dropping-particle" : "", "parse-names" : false, "suffix" : "" }, { "dropping-particle" : "", "family" : "Sugawara", "given" : "Shunji", "non-dropping-particle" : "", "parse-names" : false, "suffix" : "" }, { "dropping-particle" : "", "family" : "Monodane", "given" : "Toshihiko", "non-dropping-particle" : "", "parse-names" : false, "suffix" : "" }, { "dropping-particle" : "", "family" : "Nishijima", "given" : "Masahiro", "non-dropping-particle" : "", "parse-names" : false, "suffix" : "" }, { "dropping-particle" : "", "family" : "Adachi", "given" : "Yoshiyuki", "non-dropping-particle" : "", "parse-names" : false, "suffix" : "" }, { "dropping-particle" : "", "family" : "Akashi", "given" : "Sachiko", "non-dropping-particle" : "", "parse-names" : false, "suffix" : "" }, { "dropping-particle" : "", "family" : "Miyake", "given" : "Kensuke", "non-dropping-particle" : "", "parse-names" : false, "suffix" : "" }, { "dropping-particle" : "", "family" : "Hase", "given" : "Sumihiro", "non-dropping-particle" : "", "parse-names" : false, "suffix" : "" }, { "dropping-particle" : "", "family" : "Takada", "given" : "Haruhiko", "non-dropping-particle" : "", "parse-names" : false, "suffix" : "" } ], "container-title" : "Infection and Immunity", "id" : "ITEM-1", "issue" : "4", "issued" : { "date-parts" : [ [ "2001" ] ] }, "page" : "2025-2030", "title" : "Micrococcus luteus teichuronic acids activate human and murine monocytic cells in a CD14- and toll-like receptor 4-dependent manner", "type" : "article-journal", "volume" : "69" }, "uris" : [ "http://www.mendeley.com/documents/?uuid=46616299-fc9b-334f-a0ea-22c3646ec436" ] }, { "id" : "ITEM-2", "itemData" : { "DOI" : "10.1172/JCI115218", "ISBN" : "0021-9738 (Print)$\\$r0021-9738 (Linking)", "ISSN" : "00219738", "PMID" : "2040686", "abstract" : "Tumor necrosis factor (TNF) and IL-1 are thought to mediate many of the pathophysiologic changes of endotoxemia and Gram-negative bacteremia. In these studies, heat-killed Staphylococcus epidermidis were infused into rabbits to determine whether an endotoxin (LPS)-free microorganism also elicits cytokinemia and the physiologic abnormalities seen in Gram-negative bacteremia. S. epidermidis induced complement activation, circulating TNF and IL-1, and hypotension to the same degree as did one-twentieth the number of heat-killed Escherichia coli. Circulating IL-1 beta levels had a greater correlation coefficient (r = 0.81, P less than 0.001) with the degree of hypotension than TNF levels (r = 0.48, P less than 0.02). Leukopenia, thrombocytopenia, diffuse pulmonary capillary aggregation of neutrophils, and hepatic necrosis with neutrophil infiltration were observed to the same extent after either S. epidermidis or E. coli infusion. However, S. epidermidis infusion did not induce significant (less than 60 pg/ml) endotoxemia, whereas E. coli infusion resulted in high (11,000 pg/ml) serum endotoxin levels. S. epidermidis, E. coli, LPS, or S. epidermidis-derived lipoteichoic acid (LTA) induced TNF and IL-1 from blood mononuclear cells in vitro. E. coli organisms and LPS were at least 100-fold more potent than S. epidermidis or LTA. Thus, a shock-like state with similar levels of complement activation as well as circulating levels of IL-1 and TNF were observed following either S. epidermidis or E. coli. These data provide further evidence that host factors such as IL-1 and TNF are common mediators of the septic shock syndrome regardless of the organism.", "author" : [ { "dropping-particle" : "", "family" : "Wakabayashi", "given" : "G", "non-dropping-particle" : "", "parse-names" : false, "suffix" : "" }, { "dropping-particle" : "", "family" : "Gelfand", "given" : "J A", "non-dropping-particle" : "", "parse-names" : false, "suffix" : "" }, { "dropping-particle" : "", "family" : "Jung", "given" : "W K", "non-dropping-particle" : "", "parse-names" : false, "suffix" : "" }, { "dropping-particle" : "", "family" : "Connolly", "given" : "R J", "non-dropping-particle" : "", "parse-names" : false, "suffix" : "" }, { "dropping-particle" : "", "family" : "Burke", "given" : "J F", "non-dropping-particle" : "", "parse-names" : false, "suffix" : "" }, { "dropping-particle" : "", "family" : "Dinarello", "given" : "C A", "non-dropping-particle" : "", "parse-names" : false, "suffix" : "" } ], "container-title" : "Journal of Clinical Investigation", "id" : "ITEM-2", "issued" : { "date-parts" : [ [ "1991" ] ] }, "title" : "Staphylococcus epidermidis induces complement activation, tumor necrosis factor and interleukin-1, a shock-like state and tissue injury in rabbits without endotoxemia: Comparison to Escherichia coli", "type" : "article-journal" }, "uris" : [ "http://www.mendeley.com/documents/?uuid=0da515f3-0754-4075-957b-e31826f3d2b6" ] }, { "id" : "ITEM-3", "itemData" : { "DOI" : "10.2217/fmb.13.145", "ISBN" : "1746-0913", "ISSN" : "1746-0913", "PMID" : "24328382", "abstract" : "Staphylococci are abundant bacteria of the human skin microbiome. Several species, particularly Staphylococcus aureus and Staphylococcus epidermidis, are opportunistic pathogens and cause significant disease. The human skin serves many functions and here we review its role as an antimicrobial barrier and the staphylococcal mechanisms to colonize and counteract the various stresses present in this niche. Successful colonization is achieved using a diversity of adhesins, surface proteins and secreted enzymes to counteract the antimicrobial peptides, enzymes and lipid matrix components present in the acid mantle. Further mechanisms enable these bacteria to overcome osmotic and acid stresses and desiccation in order to survive the exacting demands of an ever-changing landscape.", "author" : [ { "dropping-particle" : "", "family" : "Coates", "given" : "Rosanna", "non-dropping-particle" : "", "parse-names" : false, "suffix" : "" }, { "dropping-particle" : "", "family" : "Moran", "given" : "Josephine", "non-dropping-particle" : "", "parse-names" : false, "suffix" : "" }, { "dropping-particle" : "", "family" : "Horsburgh", "given" : "Malcolm J", "non-dropping-particle" : "", "parse-names" : false, "suffix" : "" } ], "container-title" : "Future Microbiology", "id" : "ITEM-3", "issue" : "1", "issued" : { "date-parts" : [ [ "2014" ] ] }, "page" : "75-91", "title" : "Staphylococci: colonizers and pathogens of human skin", "type" : "article-journal", "volume" : "9" }, "uris" : [ "http://www.mendeley.com/documents/?uuid=99daf784-3bcd-3652-a56f-b486bb355484" ] } ], "mendeley" : { "formattedCitation" : "(Wakabayashi &lt;i&gt;et al.&lt;/i&gt;, 1991; Yang, Sugawara, &lt;i&gt;et al.&lt;/i&gt;, 2001; Coates, Moran and Horsburgh, 2014)", "plainTextFormattedCitation" : "(Wakabayashi et al., 1991; Yang, Sugawara, et al., 2001; Coates, Moran and Horsburgh, 2014)", "previouslyFormattedCitation" : "(Wakabayashi &lt;i&gt;et al.&lt;/i&gt;, 1991; Yang, Sugawara, &lt;i&gt;et al.&lt;/i&gt;, 2001; Coates, Moran and Horsburgh, 2014)" }, "properties" : {  }, "schema" : "https://github.com/citation-style-language/schema/raw/master/csl-citation.json" }</w:instrText>
      </w:r>
      <w:r w:rsidRPr="00887A4B">
        <w:fldChar w:fldCharType="separate"/>
      </w:r>
      <w:r w:rsidR="00F71621" w:rsidRPr="00F71621">
        <w:rPr>
          <w:noProof/>
        </w:rPr>
        <w:t xml:space="preserve">(Wakabayashi </w:t>
      </w:r>
      <w:r w:rsidR="00F71621" w:rsidRPr="00F71621">
        <w:rPr>
          <w:i/>
          <w:noProof/>
        </w:rPr>
        <w:t>et al.</w:t>
      </w:r>
      <w:r w:rsidR="00F71621" w:rsidRPr="00F71621">
        <w:rPr>
          <w:noProof/>
        </w:rPr>
        <w:t xml:space="preserve">, 1991; Yang, Sugawara, </w:t>
      </w:r>
      <w:r w:rsidR="00F71621" w:rsidRPr="00F71621">
        <w:rPr>
          <w:i/>
          <w:noProof/>
        </w:rPr>
        <w:t>et al.</w:t>
      </w:r>
      <w:r w:rsidR="00F71621" w:rsidRPr="00F71621">
        <w:rPr>
          <w:noProof/>
        </w:rPr>
        <w:t>, 2001; Coates, Moran and Horsburgh, 2014)</w:t>
      </w:r>
      <w:r w:rsidRPr="00887A4B">
        <w:fldChar w:fldCharType="end"/>
      </w:r>
      <w:r w:rsidRPr="00887A4B">
        <w:t>.</w:t>
      </w:r>
    </w:p>
    <w:p w14:paraId="123F4B5B" w14:textId="2F799F38" w:rsidR="007E46DA" w:rsidRDefault="007E46DA">
      <w:pPr>
        <w:spacing w:line="240" w:lineRule="auto"/>
      </w:pPr>
    </w:p>
    <w:p w14:paraId="7F92FCC2" w14:textId="654F2CAB" w:rsidR="009E7B83" w:rsidRPr="0039739C" w:rsidRDefault="007E46DA" w:rsidP="0042099B">
      <w:pPr>
        <w:pStyle w:val="Heading1"/>
      </w:pPr>
      <w:bookmarkStart w:id="290" w:name="_Toc500420532"/>
      <w:bookmarkStart w:id="291" w:name="_Toc500420608"/>
      <w:bookmarkStart w:id="292" w:name="_Toc505272625"/>
      <w:bookmarkStart w:id="293" w:name="_Toc521494831"/>
      <w:r w:rsidRPr="0039739C">
        <w:t>C</w:t>
      </w:r>
      <w:r w:rsidR="00B72F49">
        <w:t>hapter</w:t>
      </w:r>
      <w:r w:rsidRPr="0039739C">
        <w:t xml:space="preserve"> 4</w:t>
      </w:r>
      <w:r w:rsidR="00B72F49">
        <w:t>.</w:t>
      </w:r>
      <w:r w:rsidRPr="0039739C">
        <w:t xml:space="preserve"> </w:t>
      </w:r>
      <w:bookmarkEnd w:id="290"/>
      <w:bookmarkEnd w:id="291"/>
      <w:r w:rsidRPr="0039739C">
        <w:t xml:space="preserve">Effect of cell wall material on host responses and </w:t>
      </w:r>
      <w:r w:rsidR="0073580A">
        <w:rPr>
          <w:i/>
          <w:iCs/>
        </w:rPr>
        <w:t>S. aureus</w:t>
      </w:r>
      <w:r w:rsidR="009E7B83">
        <w:rPr>
          <w:i/>
        </w:rPr>
        <w:t xml:space="preserve"> </w:t>
      </w:r>
      <w:r w:rsidR="009E7B83">
        <w:t>infection</w:t>
      </w:r>
      <w:bookmarkEnd w:id="293"/>
      <w:r w:rsidRPr="009E7B83">
        <w:rPr>
          <w:i/>
        </w:rPr>
        <w:t xml:space="preserve"> </w:t>
      </w:r>
      <w:bookmarkEnd w:id="292"/>
    </w:p>
    <w:p w14:paraId="42A406DF" w14:textId="459277D9" w:rsidR="007E46DA" w:rsidRDefault="007E46DA" w:rsidP="00B22C7B">
      <w:pPr>
        <w:pStyle w:val="Heading2"/>
      </w:pPr>
      <w:bookmarkStart w:id="294" w:name="_Toc500420711"/>
      <w:bookmarkStart w:id="295" w:name="_Toc505272626"/>
      <w:bookmarkStart w:id="296" w:name="_Toc521494832"/>
      <w:r w:rsidRPr="0039739C">
        <w:t>Introduction</w:t>
      </w:r>
      <w:bookmarkEnd w:id="294"/>
      <w:bookmarkEnd w:id="295"/>
      <w:bookmarkEnd w:id="296"/>
      <w:r w:rsidRPr="0039739C">
        <w:t xml:space="preserve"> </w:t>
      </w:r>
    </w:p>
    <w:p w14:paraId="1F0C9D6B" w14:textId="77777777" w:rsidR="00B22C7B" w:rsidRPr="00B22C7B" w:rsidRDefault="00B22C7B" w:rsidP="00B22C7B"/>
    <w:p w14:paraId="29A8648B" w14:textId="6AE58A94" w:rsidR="007E46DA" w:rsidRPr="0039739C" w:rsidRDefault="007E46DA" w:rsidP="007E46DA">
      <w:r w:rsidRPr="0039739C">
        <w:t xml:space="preserve">Previous work in our laboratory supports the hypothesis that </w:t>
      </w:r>
      <w:r w:rsidR="00F45958" w:rsidRPr="00F45958">
        <w:rPr>
          <w:i/>
          <w:iCs/>
        </w:rPr>
        <w:t>S. aureus</w:t>
      </w:r>
      <w:r w:rsidR="0073580A" w:rsidRPr="0073580A">
        <w:rPr>
          <w:i/>
          <w:iCs/>
        </w:rPr>
        <w:t xml:space="preserve"> </w:t>
      </w:r>
      <w:r w:rsidRPr="0039739C">
        <w:t xml:space="preserve">infiltrates cells to evade the host immune system, but in such a way as to disseminate effectively throughout different tissues. For instance, the zebrafish embryo model revealed complete phagocytosis of </w:t>
      </w:r>
      <w:r w:rsidR="00F45958" w:rsidRPr="00F45958">
        <w:rPr>
          <w:i/>
          <w:iCs/>
        </w:rPr>
        <w:t>S. aureus</w:t>
      </w:r>
      <w:r w:rsidR="0073580A" w:rsidRPr="0073580A">
        <w:rPr>
          <w:i/>
          <w:iCs/>
        </w:rPr>
        <w:t xml:space="preserve"> </w:t>
      </w:r>
      <w:r w:rsidRPr="0039739C">
        <w:t>occurs immediately following injection of bacterial inoculum into the fish circulation valley.</w:t>
      </w:r>
      <w:r w:rsidR="0073580A" w:rsidRPr="0073580A">
        <w:rPr>
          <w:i/>
          <w:iCs/>
        </w:rPr>
        <w:t xml:space="preserve"> </w:t>
      </w:r>
      <w:r w:rsidRPr="0039739C">
        <w:t xml:space="preserve">While complete phagocytosis of extracellular bacteria occurred, some </w:t>
      </w:r>
      <w:r w:rsidR="00F45958" w:rsidRPr="00F45958">
        <w:rPr>
          <w:i/>
          <w:iCs/>
        </w:rPr>
        <w:t>S. aureus</w:t>
      </w:r>
      <w:r w:rsidR="0073580A" w:rsidRPr="0073580A">
        <w:rPr>
          <w:i/>
          <w:iCs/>
        </w:rPr>
        <w:t xml:space="preserve"> </w:t>
      </w:r>
      <w:r w:rsidRPr="0039739C">
        <w:t xml:space="preserve">survived, proliferated and formed a lesion large enough to eventually kill embryos </w:t>
      </w:r>
      <w:r w:rsidRPr="0039739C">
        <w:fldChar w:fldCharType="begin" w:fldLock="1"/>
      </w:r>
      <w:r w:rsidR="00B145F9">
        <w:instrText>ADDIN CSL_CITATION { "citationItems" : [ { "id" : "ITEM-1", "itemData" : { "DOI" : "10.1111/j.1462-5822.2008.01213.x", "ISBN" : "1462-5822 (Electronic)$\\$r1462-5814 (Linking)", "ISSN" : "14625814", "PMID" : "18715285", "abstract" : "With the emergence of multiply resistant Staphylococcus aureus, there is an urgent need to better understand the molecular determinants of S. aureus pathogenesis. A model of staphylococcal pathogenesis in zebrafish embryos has been established, in which host phagocytes are able to mount an effective immune response, preventing overwhelming infection from small inocula. Myeloid cell depletion, by pu.1 morpholino-modified antisense injection, removes this immune protection. Macrophages and neutrophils are both implicated in this immune response, phagocytosing circulating bacteria. In addition, in vivo phagocyte/bacteria interactions can be visualized within transparent embryos. A preliminary screen for bacterial pathogenesis determinants has shown that strains bearing mutations in perR, pheP and saeR are attenuated. perR and pheP mutants are deficient in growth in vivo, and their virulence is not fully restored by myeloid cell depletion. On the other hand, saeR mutants are able to grow in vivo, and are completely restored to virulence by myeloid cell depletion. Thus specific pathogen gene function can be matched with particular facets of host response. Zebrafish are a new addition to the tools available for the study of S. aureus pathogenesis, and may provide insights into the interactions of bacterial and host genomes in determining the outcome of infection.", "author" : [ { "dropping-particle" : "", "family" : "Prajsnar", "given" : "Tomasz K", "non-dropping-particle" : "", "parse-names" : false, "suffix" : "" }, { "dropping-particle" : "", "family" : "Cunliffe", "given" : "Vincent T", "non-dropping-particle" : "", "parse-names" : false, "suffix" : "" }, { "dropping-particle" : "", "family" : "Foster", "given" : "Simon J", "non-dropping-particle" : "", "parse-names" : false, "suffix" : "" }, { "dropping-particle" : "", "family" : "Renshaw", "given" : "Stephen a.", "non-dropping-particle" : "", "parse-names" : false, "suffix" : "" } ], "container-title" : "Cellular Microbiology", "id" : "ITEM-1", "issue" : "August", "issued" : { "date-parts" : [ [ "2008" ] ] }, "page" : "2312-2325", "title" : "A novel vertebrate model of Staphylococcus aureus infection reveals phagocyte-dependent resistance of zebrafish to non-host specialized pathogens", "type" : "article-journal", "volume" : "10" }, "uris" : [ "http://www.mendeley.com/documents/?uuid=24c81314-0c28-49cc-87f6-676f5feb113d" ] } ], "mendeley" : { "formattedCitation" : "(Prajsnar &lt;i&gt;et al.&lt;/i&gt;, 2008)", "plainTextFormattedCitation" : "(Prajsnar et al., 2008)", "previouslyFormattedCitation" : "(Prajsnar &lt;i&gt;et al.&lt;/i&gt;, 2008)" }, "properties" : {  }, "schema" : "https://github.com/citation-style-language/schema/raw/master/csl-citation.json" }</w:instrText>
      </w:r>
      <w:r w:rsidRPr="0039739C">
        <w:fldChar w:fldCharType="separate"/>
      </w:r>
      <w:r w:rsidR="00F71621" w:rsidRPr="00F71621">
        <w:rPr>
          <w:noProof/>
        </w:rPr>
        <w:t xml:space="preserve">(Prajsnar </w:t>
      </w:r>
      <w:r w:rsidR="00F71621" w:rsidRPr="00F71621">
        <w:rPr>
          <w:i/>
          <w:noProof/>
        </w:rPr>
        <w:t>et al.</w:t>
      </w:r>
      <w:r w:rsidR="00F71621" w:rsidRPr="00F71621">
        <w:rPr>
          <w:noProof/>
        </w:rPr>
        <w:t>, 2008)</w:t>
      </w:r>
      <w:r w:rsidRPr="0039739C">
        <w:fldChar w:fldCharType="end"/>
      </w:r>
      <w:r w:rsidRPr="0039739C">
        <w:t xml:space="preserve">. Subsequently, it was shown that the source of this overwhelming infection in the fish was </w:t>
      </w:r>
      <w:r w:rsidR="00F45958" w:rsidRPr="00F45958">
        <w:rPr>
          <w:i/>
          <w:iCs/>
        </w:rPr>
        <w:t>S. aureus</w:t>
      </w:r>
      <w:r w:rsidR="0073580A" w:rsidRPr="0073580A">
        <w:rPr>
          <w:i/>
          <w:iCs/>
        </w:rPr>
        <w:t xml:space="preserve"> </w:t>
      </w:r>
      <w:r w:rsidRPr="0039739C">
        <w:t xml:space="preserve">that managed to withstand intraphagosomal killing </w:t>
      </w:r>
      <w:r w:rsidRPr="0039739C">
        <w:fldChar w:fldCharType="begin" w:fldLock="1"/>
      </w:r>
      <w:r w:rsidR="00B145F9">
        <w:instrText>ADDIN CSL_CITATION { "citationItems" : [ { "id" : "ITEM-1", "itemData" : { "DOI" : "10.1111/j.1462-5822.2012.01826.x", "ISSN" : "1462-5822", "PMID" : "22694745", "abstract" : "The innate immune system is the primary defence against the versatile pathogen, Staphylococcus aureus. How this organism is able to avoid immune killing and cause infections is poorly understood. Using an established larval zebrafish infection model, we have shown that overwhelming infection is due to subversion of phagocytes by staphylococci, allowing bacteria to evade killing and found foci of disease. Larval zebrafish coinfected with two S.\u2009aureus strains carrying different fluorescent reporter gene fusions (but otherwise isogenic) had bacterial lesions, at the time of host death, containing predominantly one strain. Quantitative data using two marked strains revealed that the strain ratios, during overwhelming infection, were often skewed towards the extremes, with one strain predominating. Infection with passaged bacterial clones revealed the phenomenon not to bedue to adventitious mutations acquired by the pathogen. After infection of the host, all bacteria are internalized by phagocytes and the skewing of population ratios is absolutely dependent on the presence of phagocytes. Mathematical modelling of pathogen population dynamics revealed the data patterns are consistent with the hypothesis that a small number of infected phagocytes serve as an intracellular reservoir for S.\u2009aureus, which upon release leads to disseminated infection. Strategies to specifically alter neutrophil/macrophage numbers were used to map the potential subpopulation of phagocytes acting as a pathogen reservoir, revealing neutrophils as the likely 'niche'. Subsequently in a murine sepsis model, S.\u2009aureus abscesses in kidneys were also found to be predominantly clonal, therefore likely founded by an individual cell, suggesting a potential mechanism analogous to the zebrafish model with few protected niches. These findings add credence to the argument that S.\u2009aureus control regimes should recognize both the intracellular as well as extracellular facets of the S.\u2009aureus life cycle.", "author" : [ { "dropping-particle" : "", "family" : "Prajsnar", "given" : "Tomasz K", "non-dropping-particle" : "", "parse-names" : false, "suffix" : "" }, { "dropping-particle" : "", "family" : "Hamilton", "given" : "Ruth", "non-dropping-particle" : "", "parse-names" : false, "suffix" : "" }, { "dropping-particle" : "", "family" : "Garcia-Lara", "given" : "Jorge", "non-dropping-particle" : "", "parse-names" : false, "suffix" : "" }, { "dropping-particle" : "", "family" : "McVicker", "given" : "Gareth", "non-dropping-particle" : "", "parse-names" : false, "suffix" : "" }, { "dropping-particle" : "", "family" : "Williams", "given" : "Alexander", "non-dropping-particle" : "", "parse-names" : false, "suffix" : "" }, { "dropping-particle" : "", "family" : "Boots", "given" : "Michael", "non-dropping-particle" : "", "parse-names" : false, "suffix" : "" }, { "dropping-particle" : "", "family" : "Foster", "given" : "Simon J", "non-dropping-particle" : "", "parse-names" : false, "suffix" : "" }, { "dropping-particle" : "", "family" : "Renshaw", "given" : "Stephen a", "non-dropping-particle" : "", "parse-names" : false, "suffix" : "" } ], "container-title" : "Cellular microbiology", "id" : "ITEM-1", "issue" : "10", "issued" : { "date-parts" : [ [ "2012", "10" ] ] }, "note" : "Identification of a \u2018population bottleneck' during establishment of disseminated S. aureus bacteraemia\n\n\n\n\n- Following infection with bacteria, their numbers fall before rising again, suggesting that some bacteria are able to evade the immune response\n\n\n\n\n\n\n\n- Made 2 strains of SH1000 that differed only in their antibiotic resistance JLA371 (EryR) and JLA513 (TetR )\n\n\n- found that growth kinetics were different and on most lesions on or the other strain was dominant. Confirmed by control in Newman strain using the same antibiotoc resistance markers,via clonal expansion\n\n\n\n- To prove clonal expansion used SJF3666 (EryR\n-CFP) and SJF3665 (TetR -YFP) for fluorescent labelling. Brightfield fluorescence imaging showed most bacteria have a singe fluorescent label and are clonal\n\n\n\n- ablating either phagocytes or neutrophils in zebrafish allowed to see that neutrophills were essential is disease prevention , as well as being essential for bottleneck during infection\n\n\n\n- Using a irf8 knock down to promote an increase in neutrophil numbers showed that these larvae were more usceptible to staph infection, as well as increasing the capacity of the immunological bottleneck\n\n\n\n- translating this experiment into mice with eptic athritis showed that kidneys contained absesses of a single strain type, proving the larvae model is translatable into murines.\n\n\n\n-Depending on the mode of entry (phagocytisis vs macropinocytosis, the Staph bacteria survive or die. Macro pinocytosis being the way, as it may not be able to fuse with lysis granules", "page" : "1600-1619", "title" : "A privileged intraphagocyte niche is responsible for disseminated infection of Staphylococcus aureus in a zebrafish model.", "type" : "article-journal", "volume" : "14" }, "uris" : [ "http://www.mendeley.com/documents/?uuid=4ee7f468-546d-4eff-b545-f8f150694af7" ] } ], "mendeley" : { "formattedCitation" : "(Prajsnar, Hamilton, Garcia-Lara, McVicker, &lt;i&gt;et al.&lt;/i&gt;, 2012)", "plainTextFormattedCitation" : "(Prajsnar, Hamilton, Garcia-Lara, McVicker, et al., 2012)", "previouslyFormattedCitation" : "(Prajsnar, Hamilton, Garcia-Lara, McVicker, &lt;i&gt;et al.&lt;/i&gt;, 2012)" }, "properties" : {  }, "schema" : "https://github.com/citation-style-language/schema/raw/master/csl-citation.json" }</w:instrText>
      </w:r>
      <w:r w:rsidRPr="0039739C">
        <w:fldChar w:fldCharType="separate"/>
      </w:r>
      <w:r w:rsidR="00F71621" w:rsidRPr="00F71621">
        <w:rPr>
          <w:noProof/>
        </w:rPr>
        <w:t xml:space="preserve">(Prajsnar, Hamilton, Garcia-Lara, McVicker, </w:t>
      </w:r>
      <w:r w:rsidR="00F71621" w:rsidRPr="00F71621">
        <w:rPr>
          <w:i/>
          <w:noProof/>
        </w:rPr>
        <w:t>et al.</w:t>
      </w:r>
      <w:r w:rsidR="00F71621" w:rsidRPr="00F71621">
        <w:rPr>
          <w:noProof/>
        </w:rPr>
        <w:t>, 2012)</w:t>
      </w:r>
      <w:r w:rsidRPr="0039739C">
        <w:fldChar w:fldCharType="end"/>
      </w:r>
      <w:r w:rsidRPr="0039739C">
        <w:t>.</w:t>
      </w:r>
    </w:p>
    <w:p w14:paraId="3C25DF92" w14:textId="77777777" w:rsidR="007E46DA" w:rsidRPr="0039739C" w:rsidRDefault="007E46DA" w:rsidP="007E46DA"/>
    <w:p w14:paraId="13FEAAED" w14:textId="5577508C" w:rsidR="007E46DA" w:rsidRPr="0039739C" w:rsidRDefault="007E46DA" w:rsidP="007E46DA">
      <w:r w:rsidRPr="0039739C">
        <w:lastRenderedPageBreak/>
        <w:t xml:space="preserve">It is known that </w:t>
      </w:r>
      <w:r w:rsidR="00F45958" w:rsidRPr="00F45958">
        <w:rPr>
          <w:i/>
          <w:iCs/>
        </w:rPr>
        <w:t>S. aureus</w:t>
      </w:r>
      <w:r w:rsidR="0073580A" w:rsidRPr="0073580A">
        <w:rPr>
          <w:i/>
          <w:iCs/>
        </w:rPr>
        <w:t xml:space="preserve"> </w:t>
      </w:r>
      <w:r w:rsidRPr="0039739C">
        <w:t>is often isolated in conjunction with other pathogens in unwell patients. For instance,</w:t>
      </w:r>
      <w:r w:rsidRPr="0039739C" w:rsidDel="00CE24FB">
        <w:t xml:space="preserve"> </w:t>
      </w:r>
      <w:r w:rsidRPr="0039739C">
        <w:t xml:space="preserve">while commensal </w:t>
      </w:r>
      <w:r w:rsidRPr="0039739C">
        <w:rPr>
          <w:i/>
        </w:rPr>
        <w:t xml:space="preserve">S. pneumoniae </w:t>
      </w:r>
      <w:r w:rsidRPr="0039739C">
        <w:t xml:space="preserve">carriage negatively impacts the amount of commensal </w:t>
      </w:r>
      <w:r w:rsidR="00F45958" w:rsidRPr="00F45958">
        <w:rPr>
          <w:i/>
          <w:iCs/>
        </w:rPr>
        <w:t>S. aureus</w:t>
      </w:r>
      <w:r w:rsidR="0073580A" w:rsidRPr="0073580A">
        <w:rPr>
          <w:i/>
          <w:iCs/>
        </w:rPr>
        <w:t xml:space="preserve"> </w:t>
      </w:r>
      <w:r w:rsidRPr="0039739C">
        <w:t>isolated in nasal swabs of healthy subjects, this correlation is lost in sick patients, particularly</w:t>
      </w:r>
      <w:r w:rsidR="0073580A" w:rsidRPr="0073580A">
        <w:rPr>
          <w:i/>
          <w:iCs/>
        </w:rPr>
        <w:t xml:space="preserve"> </w:t>
      </w:r>
      <w:r w:rsidRPr="0039739C">
        <w:t xml:space="preserve">those with immunodeficiency disorders </w:t>
      </w:r>
      <w:r w:rsidRPr="0039739C">
        <w:fldChar w:fldCharType="begin" w:fldLock="1"/>
      </w:r>
      <w:r w:rsidR="00B145F9">
        <w:instrText>ADDIN CSL_CITATION { "citationItems" : [ { "id" : "ITEM-1", "itemData" : { "PMID" : "16826488", "abstract" : "We investigated the nasopharyngeal carriage of Streptococcus pneumoniae and Staphylococcus aureus in 355 children hospitalized with severe pneumonia. Of the children, 239 (67.3%) were human immunodeficiency virus (HIV)-1 positive; 169 (47.6%) carried S. pneumoniae, 91 (25.6%) carried S. aureus, and 33 (9.3%) carried both. S. pneumoniae carriage was not related to HIV-1 status. The HIV-1-positive children had a significantly higher rate of S. aureus carriage than did the HIV-1-negative children (31.4% vs. 13.8%; P&lt;.001). The rate of S. aureus carriage in the HIV-1-negative S. pneumoniae carriers was significantly lower than that in the noncarriers (5.5% vs. 21.3%; P=.013), but the rate of S. aureus carriage in the HIV-1-positive S. pneumoniae carriers was not significantly lower than that in the noncarriers (26.3% vs. 36.0%; P=.11). We did not find a negative association between S. pneumoniae and S. aureus carriage in HIV-1-positive hospitalized children with severe pneumonia", "author" : [ { "dropping-particle" : "", "family" : "McNally", "given" : "L M", "non-dropping-particle" : "", "parse-names" : false, "suffix" : "" }, { "dropping-particle" : "", "family" : "Jeena", "given" : "Prakash M", "non-dropping-particle" : "", "parse-names" : false, "suffix" : "" }, { "dropping-particle" : "", "family" : "Gajee", "given" : "Kavitha", "non-dropping-particle" : "", "parse-names" : false, "suffix" : "" }, { "dropping-particle" : "", "family" : "Sturm", "given" : "A Willem", "non-dropping-particle" : "", "parse-names" : false, "suffix" : "" }, { "dropping-particle" : "", "family" : "Tomkins", "given" : "Andrew M", "non-dropping-particle" : "", "parse-names" : false, "suffix" : "" }, { "dropping-particle" : "", "family" : "Coovadia", "given" : "Hoosen M", "non-dropping-particle" : "", "parse-names" : false, "suffix" : "" }, { "dropping-particle" : "", "family" : "Goldblatt", "given" : "David", "non-dropping-particle" : "", "parse-names" : false, "suffix" : "" } ], "container-title" : "J.Infect.Dis.", "id" : "ITEM-1", "issue" : "1537-6613 (Electronic)", "issued" : { "date-parts" : [ [ "2006" ] ] }, "page" : "385-390", "title" : "Lack of association between the nasopharyngeal carriage of\u0010 Streptococcus pneumoniae\u0011 and \u0010Staphylococcus aureus\u0011 in HIV-1-infected South African children", "type" : "article-journal", "volume" : "194" }, "uris" : [ "http://www.mendeley.com/documents/?uuid=5ef1edf6-7087-3004-99bc-3bd36aa3b1e7" ] }, { "id" : "ITEM-2", "itemData" : { "DOI" : "10.1007/s10096-010-1044-6", "ISBN" : "1435-4373 (Electronic)\\r0934-9723 (Linking)", "ISSN" : "09349723", "PMID" : "20803226", "abstract" : "Streptococcus pneumoniae and Staphylococcus aureus cause significant morbidity and mortality worldwide. We investigated both the colonization and co-colonization characteristics for these pathogens among 250 healthy children from 2 to 5years of age in Merida, Venezuela, in 2007. The prevalence of S. pneumoniae colonization, S. aureus colonization, and S. pneumoniae-S. aureus co-colonization was 28%, 56%, and 16%, respectively. Pneumococcal serotypes 6B (14%), 19F (12%), 23F (12%), 15 (9%), 6A (8%), 11 (8%), 23A (6%), and 34 (6%) were the most prevalent. Non-respiratory atopy was a risk factor for S. aureus colonization (p=0.017). Vaccine serotypes were negatively associated with preceding respiratory infection (p=0.02) and with S. aureus colonization (p=0.03). We observed a high prevalence of pneumococcal resistance against trimethoprim-sulfamethoxazole (40%), erythromycin (38%), and penicillin (14%). Semi-quantitative measurement of pneumococcal colonization density showed that children with young siblings and low socioeconomic status were more densely colonized (p=0.02 and p=0.02, respectively). In contrast, trimethoprim-sulfamethoxazole- and multidrug-resistant-pneumococci colonized children sparsely (p=0.03 and p=0.01, respectively). Our data form an important basis to monitor the future impact of pneumococcal vaccination on bacterial colonization, as well as to recommend a rationalized and restrictive antimicrobial use in our community.", "author" : [ { "dropping-particle" : "", "family" : "Quintero", "given" : "B", "non-dropping-particle" : "", "parse-names" : false, "suffix" : "" }, { "dropping-particle" : "", "family" : "Araque", "given" : "M", "non-dropping-particle" : "", "parse-names" : false, "suffix" : "" }, { "dropping-particle" : "", "family" : "Gaast-De Jongh", "given" : "C", "non-dropping-particle" : "Van Der", "parse-names" : false, "suffix" : "" }, { "dropping-particle" : "", "family" : "Escalona", "given" : "F", "non-dropping-particle" : "", "parse-names" : false, "suffix" : "" }, { "dropping-particle" : "", "family" : "Correa", "given" : "M", "non-dropping-particle" : "", "parse-names" : false, "suffix" : "" }, { "dropping-particle" : "", "family" : "Morillo-Puente", "given" : "S", "non-dropping-particle" : "", "parse-names" : false, "suffix" : "" }, { "dropping-particle" : "", "family" : "Vielma", "given" : "S", "non-dropping-particle" : "", "parse-names" : false, "suffix" : "" }, { "dropping-particle" : "", "family" : "Hermans", "given" : "P. W.M.", "non-dropping-particle" : "", "parse-names" : false, "suffix" : "" } ], "container-title" : "European Journal of Clinical Microbiology and Infectious Diseases", "id" : "ITEM-2", "issue" : "1", "issued" : { "date-parts" : [ [ "2011" ] ] }, "page" : "7-19", "title" : "Epidemiology of Streptococcus pneumoniae and Staphylococcus aureus colonization in healthy Venezuelan children", "type" : "article-journal", "volume" : "30" }, "uris" : [ "http://www.mendeley.com/documents/?uuid=ffe549f0-8203-3d68-b86c-9b105937ed9a" ] }, { "id" : "ITEM-3", "itemData" : { "DOI" : "10.1001/jama.292.6.716", "ISBN" : "1538-3598 (Electronic)\\r0098-7484 (Linking)", "ISSN" : "0098-7484", "PMID" : "15304469", "abstract" : "CONTEXT: Widespread pneumococcal conjugate vaccination may bring about epidemiologic changes in upper respiratory tract flora of children. Of particular significance may be an interaction between Streptococcus pneumoniae and Staphylococcus aureus, in view of the recent emergence of community-acquired methicillin-resistant S aureus. OBJECTIVE: To examine the prevalence and risk factors of carriage of S pneumoniae and S aureus in the prevaccination era in young children. DESIGN, SETTING, AND PATIENTS: Cross-sectional surveillance study of nasopharyngeal carriage of S pneumoniae and nasal carriage of S aureus by 790 children aged 40 months or younger seen at primary care clinics in central Israel during February 2002. MAIN OUTCOME MEASURES: Carriage rates of S pneumoniae (by serotype) and S aureus; risk factors associated with carriage of each pathogen. RESULTS: Among 790 children screened, 43% carried S pneumoniae and 10% carried S aureus. Staphylococcus aureus carriage among S pneumoniae carriers was 6.5% vs 12.9% in S pneumoniae noncarriers. Streptococcus pneumoniae carriage among S aureus carriers was 27.5% vs 44.8% in S aureus noncarriers. Only 2.8% carried both pathogens concomitantly vs 4.3% expected dual carriage (P =.03). Risk factors for S pneumoniae carriage (attending day care, having young siblings, and age older than 3 months) were negatively associated with S aureus carriage. CONCLUSIONS: Streptococcus pneumoniae carriage, specifically of vaccine-type strains, is negatively associated with S aureus carriage in children. The implications of these findings in the pneumococcal vaccine era require further investigation.", "author" : [ { "dropping-particle" : "", "family" : "Regev-Yochay", "given" : "Gili", "non-dropping-particle" : "", "parse-names" : false, "suffix" : "" }, { "dropping-particle" : "", "family" : "Dagan", "given" : "Ron", "non-dropping-particle" : "", "parse-names" : false, "suffix" : "" }, { "dropping-particle" : "", "family" : "Raz", "given" : "Meir", "non-dropping-particle" : "", "parse-names" : false, "suffix" : "" }, { "dropping-particle" : "", "family" : "Carmeli", "given" : "Yehuda", "non-dropping-particle" : "", "parse-names" : fals</w:instrText>
      </w:r>
      <w:r w:rsidR="00B145F9" w:rsidRPr="00236F57">
        <w:rPr>
          <w:lang w:val="fr-FR"/>
        </w:rPr>
        <w:instrText>e, "suffix" : "" }, { "dropping-particle" : "", "family" : "Shainberg", "given" : "Bracha", "non-dropping-particle" : "", "parse-names" : false, "suffix" : "" }, { "dropping-particle" : "", "family" : "Derazne", "given" : "Estela", "non-dropping-particle" : "", "parse-names" : false, "suffix" : "" }, { "dropping-particle" : "", "family" : "Rahav", "given" : "Galia", "non-dropping-particle" : "", "parse-names" : false, "suffix" : "" }, { "dropping-particle" : "", "family" : "Rubinstein", "given" : "Ethan", "non-dropping-particle" : "", "parse-names" : false, "suffix" : "" } ], "container-title" : "JAMA : the journal of the American Medical Association", "id" : "ITEM-3", "issue" : "6", "issued" : { "date-parts" : [ [ "2004" ] ] }, "page" : "716-720", "title" : "Association between carriage of Streptococcus pneumoniae and Staphylococcus aureus in Children.", "type" : "article-journal", "volume" : "292" }, "uris" : [ "http://www.mendeley.com/documents/?uuid=86c279ac-dfee-305d-8418-a72d011355c7" ] } ], "mendeley" : { "formattedCitation" : "(Regev-Yochay &lt;i&gt;et al.&lt;/i&gt;, 2004; McNally &lt;i&gt;et al.&lt;/i&gt;, 2006; Quintero &lt;i&gt;et al.&lt;/i&gt;, 2011)", "plainTextFormattedCitation" : "(Regev-Yochay et al., 2004; McNally et al., 2006; Quintero et al., 2011)", "previouslyFormattedCitation" : "(Regev-Yochay &lt;i&gt;et al.&lt;/i&gt;, 2004; McNally &lt;i&gt;et al.&lt;/i&gt;, 2006; Quintero &lt;i&gt;et al.&lt;/i&gt;, 2011)" }, "properties" : {  }, "schema" : "https://github.com/citation-style-language/schema/raw/master/csl-citation.json" }</w:instrText>
      </w:r>
      <w:r w:rsidRPr="0039739C">
        <w:fldChar w:fldCharType="separate"/>
      </w:r>
      <w:r w:rsidR="00F71621" w:rsidRPr="00236F57">
        <w:rPr>
          <w:noProof/>
          <w:lang w:val="fr-FR"/>
        </w:rPr>
        <w:t xml:space="preserve">(Regev-Yochay </w:t>
      </w:r>
      <w:r w:rsidR="00F71621" w:rsidRPr="00236F57">
        <w:rPr>
          <w:i/>
          <w:noProof/>
          <w:lang w:val="fr-FR"/>
        </w:rPr>
        <w:t>et al.</w:t>
      </w:r>
      <w:r w:rsidR="00F71621" w:rsidRPr="00236F57">
        <w:rPr>
          <w:noProof/>
          <w:lang w:val="fr-FR"/>
        </w:rPr>
        <w:t xml:space="preserve">, 2004; McNally </w:t>
      </w:r>
      <w:r w:rsidR="00F71621" w:rsidRPr="00236F57">
        <w:rPr>
          <w:i/>
          <w:noProof/>
          <w:lang w:val="fr-FR"/>
        </w:rPr>
        <w:t>et al.</w:t>
      </w:r>
      <w:r w:rsidR="00F71621" w:rsidRPr="00236F57">
        <w:rPr>
          <w:noProof/>
          <w:lang w:val="fr-FR"/>
        </w:rPr>
        <w:t xml:space="preserve">, 2006; Quintero </w:t>
      </w:r>
      <w:r w:rsidR="00F71621" w:rsidRPr="00236F57">
        <w:rPr>
          <w:i/>
          <w:noProof/>
          <w:lang w:val="fr-FR"/>
        </w:rPr>
        <w:t>et al.</w:t>
      </w:r>
      <w:r w:rsidR="00F71621" w:rsidRPr="00236F57">
        <w:rPr>
          <w:noProof/>
          <w:lang w:val="fr-FR"/>
        </w:rPr>
        <w:t>, 2011)</w:t>
      </w:r>
      <w:r w:rsidRPr="0039739C">
        <w:fldChar w:fldCharType="end"/>
      </w:r>
      <w:r w:rsidRPr="00236F57">
        <w:rPr>
          <w:lang w:val="fr-FR"/>
        </w:rPr>
        <w:t xml:space="preserve">. </w:t>
      </w:r>
      <w:r w:rsidRPr="0039739C">
        <w:t xml:space="preserve">Similarly, the presence of both </w:t>
      </w:r>
      <w:r w:rsidR="00F45958" w:rsidRPr="00F45958">
        <w:rPr>
          <w:i/>
          <w:iCs/>
        </w:rPr>
        <w:t>S. aureus</w:t>
      </w:r>
      <w:r w:rsidR="0073580A" w:rsidRPr="0073580A">
        <w:rPr>
          <w:i/>
          <w:iCs/>
        </w:rPr>
        <w:t xml:space="preserve"> </w:t>
      </w:r>
      <w:r w:rsidRPr="0039739C">
        <w:t xml:space="preserve">and </w:t>
      </w:r>
      <w:r w:rsidRPr="0039739C">
        <w:rPr>
          <w:i/>
        </w:rPr>
        <w:t xml:space="preserve">P. aeruginosa </w:t>
      </w:r>
      <w:r w:rsidRPr="0039739C">
        <w:t xml:space="preserve">in cystic fibrosis patients is often associated with a more severe inflammatory response </w:t>
      </w:r>
      <w:r w:rsidRPr="0039739C">
        <w:fldChar w:fldCharType="begin" w:fldLock="1"/>
      </w:r>
      <w:r w:rsidR="00B145F9">
        <w:instrText>ADDIN CSL_CITATION { "citationItems" : [ { "id" : "ITEM-1", "itemData" : { "DOI" : "10.1093/cid/cit270", "ISSN" : "1537-6591", "PMID" : "23625938", "abstract" : "BACKGROUND: Cystic fibrosis (CF) lung disease is associated with diverse bacteria chronically infecting the airways. Slow-growing, antibiotic-resistant mutants of Staphylococcus aureus known as small-colony variants (SCVs) have been isolated from respiratory secretions from European adults and children with CF lung disease using specific but infrequently used culture techniques. Staphylococcus aureus SCVs can be selected either by exposure to specific antibiotics or by growth with another CF pathogen, Pseudomonas aeruginosa. We sought to determine the prevalence, clinical significance, and likely mechanisms of selection of S. aureus SCVs among a US cohort of children with CF.\\n\\nMETHODS: We performed a 2-year study of 100 children with CF using culture techniques sensitive for S. aureus SCVs, and evaluated associations with clinical characteristics using multivariable regression models.\\n\\nRESULTS: Staphylococcus aureus SCV infection was detected among 24% of participants and was significantly associated with a greater drop in lung function during the study (P = .007, adjusted for age and lung function at enrollment). This association persisted after adjusting for infection with other known CF pathogens, including P. aeruginosa and methicillin-resistant S. aureus. Evidence indicated that S. aureus SCVs were likely selected in vivo by treatment with the antibiotic trimethoprim-sulfamethoxazole and possibly by coinfection with P. aeruginosa.\\n\\nCONCLUSIONS: Infection with SCV S. aureus was independently associated with worse CF respiratory outcomes in this pediatric cohort. As many clinical microbiology laboratories do not specifically detect S. aureus SCVs, validation and extension of these findings would require widespread changes in the usual laboratory and clinical approaches to these bacteria.", "author" : [ { "dropping-particle" : "", "family" : "Wolter", "given" : "Daniel J", "non-dropping-particle" : "", "parse-names" : false, "suffix" : "" }, { "dropping-particle" : "", "family" : "Emerson", "given" : "Julia C", "non-dropping-particle" : "", "parse-names" : false, "suffix" : "" }, { "dropping-particle" : "", "family" : "McNamara", "given" : "Sharon", "non-dropping-particle" : "", "parse-names" : false, "suffix" : "" }, { "dropping-particle" : "", "family" : "Buccat", "given" : "Anne M", "non-dropping-particle" : "", "parse-names" : false, "suffix" : "" }, { "dropping-particle" : "", "family" : "Qin", "given" : "Xuan", "non-dropping-particle" : "", "parse-names" : false, "suffix" : "" }, { "dropping-particle" : "", "family" : "Cochrane", "given" : "Elizabeth", "non-dropping-particle" : "", "parse-names" : false, "suffix" : "" }, { "dropping-particle" : "", "family" : "Houston", "given" : "Laura S", "non-dropping-particle" : "", "parse-names" : false, "suffix" : "" }, { "dropping-particle" : "", "family" : "Rogers", "given" : "Geraint B", "non-dropping-particle" : "", "parse-names" : false, "suffix" : "" }, { "dropping-particle" : "", "family" : "Marsh", "given" : "Peter", "non-dropping-particle" : "", "parse-names" : false, "suffix" : "" }, { "dropping-particle" : "", "family" : "Prehar", "given" : "Karandeep", "non-dropping-particle" : "", "parse-names" : false, "suffix" : "" }, { "dropping-particle" : "", "family" : "Pope", "given" : "Christopher E", "non-dropping-particle" : "", "parse-names" : false, "suffix" : "" }, { "dropping-particle" : "", "family" : "Blackledge", "given" : "Marcella", "non-dropping-particle" : "", "parse-names" : false, "suffix" : "" }, { "dropping-particle" : "", "family" : "D\u00e9ziel", "given" : "Eric", "non-dropping-particle" : "", "parse-names" : false, "suffix" : "" }, { "dropping-particle" : "", "family" : "Bruce", "given" : "Kenneth D", "non-dropping-particle" : "", "parse-names" : false, "suffix" : "" }, { "dropping-particle" : "", "family" : "Ramsey", "given" : "Bonnie W", "non-dropping-particle" : "", "parse-names" : false, "suffix" : "" }, { "dropping-particle" : "", "family" : "Gibson", "given" : "Ronald L", "non-dropping-particle" : "", "parse-names" : false, "suffix" : "" }, { "dropping-particle" : "", "family" : "Burns", "given" : "Jane L", "non-dropping-particle" : "", "parse-names" : false, "suffix" : "" }, { "dropping-particle" : "", "family" : "Hoffman", "given" : "Lucas R", "non-dropping-particle" : "", "parse-names" : false, "suffix" : "" } ], "container-title" : "Clinical infectious diseases : an official publication of the Infectious Diseases Society of America", "id" : "ITEM-1", "issue" : "3", "issued" : { "date-parts" : [ [ "2013" ] ] }, "page" : "384-91", "title" : "Staphylococcus aureus small-colony variants are independently associated with worse lung disease in children with cystic fibrosis.", "type" : "article-journal", "volume" : "57" }, "uris" : [ "http://www.mendeley.com/documents/?uuid=52a77b7f-6120-3273-9ec9-9b72e2da15a3" ] }, { "id" : "ITEM-2", "itemData" : { "DOI" : "10.1002/ppul.22863", "ISBN" : "8755-6863\\r1099-0496", "ISSN" : "87556863", "PMID" : "23970476", "abstract" : "Staphylococcus aureus: is a common bacterial organism infecting children with cystic fibrosis (CF). Emerging evidence suggests early lower airway infection with this organism in young children with CF results in the deterioration of lung function, poorer nutrition parameters and heightens the airway inflammatory response. Despite contributing significantly to the burden of early lung disease among this group, there are ongoing controversies in the management of S. aureus infection, and gaps in our understanding of exactly how this organism causes lung disease. To reduce the morbidity and mortality of early infection ongoing research is needed to: (i) understand the early host immune response that enables this pathogen to reside within the CF lung; (ii) determine if there are organism specific factors that are associated with CF lung disease; and (iii) clarify the utility of anti-staphylococcal antibiotic prophylaxis and/or eradication in the treatment of this patient population.", "author" : [ { "dropping-particle" : "", "family" : "Wong", "given" : "John K", "non-dropping-particle" : "", "parse-names" : false, "suffix" : "" }, { "dropping-particle" : "", "family" : "Ranganathan", "given" : "Sarath C", "non-dropping-particle" : "", "parse-names" : false, "suffix" : "" }, { "dropping-particle" : "", "family" : "Hart", "given" : "Emily", "non-dropping-particle" : "", "parse-names" : false, "suffix" : "" } ], "container-title" : "Pediatric Pulmonology", "id" : "ITEM-2", "issue" : "12", "issued" : { "date-parts" : [ [ "2013" ] ] }, "page" : "1151-1159", "title" : "Staphylococcus aureus in early cystic fibrosis lung disease", "type" : "article-journal", "volume" : "48" }, "uris" : [ "http://www.mendeley.com/documents/?uuid=936cfb4b-5f9b-3b28-b03e-bcced6f7cc61" ] } ], "mendeley" : { "formattedCitation" : "(Wolter &lt;i&gt;et al.&lt;/i&gt;, 2013; Wong, Ranganathan and Hart, 2013)", "plainTextFormattedCitation" : "(Wolter et al., 2013; Wong, Ranganathan and Hart, 2013)", "previouslyFormattedCitation" : "(Wolter &lt;i&gt;et al.&lt;/i&gt;, 2013; Wong, Ranganathan and Hart, 2013)" }, "properties" : {  }, "schema" : "https://github.com/citation-style-language/schema/raw/master/csl-citation.json" }</w:instrText>
      </w:r>
      <w:r w:rsidRPr="0039739C">
        <w:fldChar w:fldCharType="separate"/>
      </w:r>
      <w:r w:rsidR="00F71621" w:rsidRPr="00F71621">
        <w:rPr>
          <w:noProof/>
        </w:rPr>
        <w:t xml:space="preserve">(Wolter </w:t>
      </w:r>
      <w:r w:rsidR="00F71621" w:rsidRPr="00F71621">
        <w:rPr>
          <w:i/>
          <w:noProof/>
        </w:rPr>
        <w:t>et al.</w:t>
      </w:r>
      <w:r w:rsidR="00F71621" w:rsidRPr="00F71621">
        <w:rPr>
          <w:noProof/>
        </w:rPr>
        <w:t>, 2013; Wong, Ranganathan and Hart, 2013)</w:t>
      </w:r>
      <w:r w:rsidRPr="0039739C">
        <w:fldChar w:fldCharType="end"/>
      </w:r>
      <w:r w:rsidRPr="0039739C">
        <w:t xml:space="preserve">. </w:t>
      </w:r>
      <w:r w:rsidR="00F45958" w:rsidRPr="00F45958">
        <w:rPr>
          <w:i/>
          <w:iCs/>
        </w:rPr>
        <w:t>S. aureus</w:t>
      </w:r>
      <w:r w:rsidR="0073580A" w:rsidRPr="0073580A">
        <w:rPr>
          <w:i/>
          <w:iCs/>
        </w:rPr>
        <w:t xml:space="preserve"> </w:t>
      </w:r>
      <w:r w:rsidRPr="0039739C">
        <w:t xml:space="preserve">and </w:t>
      </w:r>
      <w:r w:rsidRPr="0039739C">
        <w:rPr>
          <w:i/>
        </w:rPr>
        <w:t>P. aeruginosa</w:t>
      </w:r>
      <w:r w:rsidR="0073580A" w:rsidRPr="0073580A">
        <w:rPr>
          <w:i/>
          <w:iCs/>
        </w:rPr>
        <w:t xml:space="preserve"> </w:t>
      </w:r>
      <w:r w:rsidRPr="0039739C">
        <w:t xml:space="preserve">display synergistic interaction in an </w:t>
      </w:r>
      <w:r w:rsidRPr="0039739C">
        <w:rPr>
          <w:i/>
        </w:rPr>
        <w:t xml:space="preserve">in-vitro </w:t>
      </w:r>
      <w:r w:rsidRPr="0039739C">
        <w:t xml:space="preserve">wound infection model, enhancing each other’s antibiotic tolerance when co-cultured </w:t>
      </w:r>
      <w:r w:rsidRPr="0039739C">
        <w:rPr>
          <w:i/>
        </w:rPr>
        <w:t>in-vitro</w:t>
      </w:r>
      <w:r w:rsidRPr="0039739C">
        <w:t xml:space="preserve"> </w:t>
      </w:r>
      <w:r w:rsidRPr="0039739C">
        <w:fldChar w:fldCharType="begin" w:fldLock="1"/>
      </w:r>
      <w:r w:rsidR="00B145F9">
        <w:instrText>ADDIN CSL_CITATION { "citationItems" : [ { "id" : "ITEM-1", "itemData" : { "DOI" : "10.1128/IAI.02198-14", "ISBN" : "0019-9567\\r1098-5522", "ISSN" : "10985522", "PMID" : "25156721", "abstract" : "In individuals with polymicrobial infections, microbes often display synergistic interactions that can enhance their colonization, virulence, or persistence. One of the most prevalent types of polymicrobial infection occurs in chronic wounds, where Pseudomonas aeruginosa and Staphylococcus aureus are the two most common causes. Although they are the most commonly associated microbial species in wound infections, very little is known about their interspecies relationship. Evidence suggests that P. aeruginosa-S. aureus coinfections are more virulent than monoculture infection with either species; however, difficulties in growing these two pathogens together in vitro have hampered attempts to uncover the mechanisms involved. Here we describe a simple and clinically relevant in vitro wound model that supported concomitant growth of P. aeruginosa and S. aureus. We observed that the ability of P. aeruginosa and S. aureus to survive antibiotic treatment increased when they were grown together in planktonic cocultures and that antibiotic tolerance was further enhanced when they were grown together in the wound model. We attributed this enhanced tolerance to both the \"host-derived\" and \"bacterium-derived\" matrix components. Taken together, our data indicate that P. aeruginosa and S. aureus may benefit each other by coinfecting wounds and that the host-derived matrix may serve as important a role as the bacterium-derived matrix in protecting bacteria from some antibiotics.", "author" : [ { "dropping-particle" : "", "family" : "DeLeon", "given" : "Stephanie", "non-dropping-particle" : "", "parse-names" : false, "suffix" : "" }, { "dropping-particle" : "", "family" : "Clinton", "given" : "Allie", "non-dropping-particle" : "", "parse-names" : false, "suffix" : "" }, { "dropping-particle" : "", "family" : "Fowler", "given" : "Haley", "non-dropping-particle" : "", "parse-names" : false, "suffix" : "" }, { "dropping-particle" : "", "family" : "Everett", "given" : "Jake", "non-dropping-particle" : "", "parse-names" : false, "suffix" : "" }, { "dropping-particle" : "", "family" : "Horswill", "given" : "Alexander R", "non-dropping-particle" : "", "parse-names" : false, "suffix" : "" }, { "dropping-particle" : "", "family" : "Rumbaugh", "given" : "Kendra P", "non-dropping-particle" : "", "parse-names" : false, "suffix" : "" } ], "container-title" : "Infection and Immunity", "id" : "ITEM-1", "issue" : "11", "issued" : { "date-parts" : [ [ "2014" ] ] }, "page" : "4718-4728", "title" : "Synergistic interactions of Pseudomonas aeruginosa and Staphylococcus aureus in an In vitro wound model", "type" : "article-journal", "volume" : "82" }, "uris" : [ "http://www.mendeley.com/documents/?uuid=07d9d498-eb31-3602-8a02-7cc72d66d6dc" ] } ], "mendeley" : { "formattedCitation" : "(DeLeon &lt;i&gt;et al.&lt;/i&gt;, 2014)", "plainTextFormattedCitation" : "(DeLeon et al., 2014)", "previouslyFormattedCitation" : "(DeLeon &lt;i&gt;et al.&lt;/i&gt;, 2014)" }, "properties" : {  }, "schema" : "https://github.com/citation-style-language/schema/raw/master/csl-citation.json" }</w:instrText>
      </w:r>
      <w:r w:rsidRPr="0039739C">
        <w:fldChar w:fldCharType="separate"/>
      </w:r>
      <w:r w:rsidR="00F71621" w:rsidRPr="00F71621">
        <w:rPr>
          <w:noProof/>
        </w:rPr>
        <w:t xml:space="preserve">(DeLeon </w:t>
      </w:r>
      <w:r w:rsidR="00F71621" w:rsidRPr="00F71621">
        <w:rPr>
          <w:i/>
          <w:noProof/>
        </w:rPr>
        <w:t>et al.</w:t>
      </w:r>
      <w:r w:rsidR="00F71621" w:rsidRPr="00F71621">
        <w:rPr>
          <w:noProof/>
        </w:rPr>
        <w:t>, 2014)</w:t>
      </w:r>
      <w:r w:rsidRPr="0039739C">
        <w:fldChar w:fldCharType="end"/>
      </w:r>
      <w:r w:rsidRPr="0039739C">
        <w:t xml:space="preserve">. </w:t>
      </w:r>
    </w:p>
    <w:p w14:paraId="2BEFF322" w14:textId="77777777" w:rsidR="007E46DA" w:rsidRPr="0039739C" w:rsidRDefault="007E46DA" w:rsidP="007E46DA"/>
    <w:p w14:paraId="088675B3" w14:textId="2B59D3F5" w:rsidR="007E46DA" w:rsidRPr="00870ABA" w:rsidRDefault="007E46DA" w:rsidP="007E46DA">
      <w:pPr>
        <w:rPr>
          <w:i/>
        </w:rPr>
      </w:pPr>
      <w:r w:rsidRPr="0039739C">
        <w:t xml:space="preserve">Overall, </w:t>
      </w:r>
      <w:r w:rsidR="00F45958" w:rsidRPr="00F45958">
        <w:rPr>
          <w:i/>
          <w:iCs/>
        </w:rPr>
        <w:t>S. aureus</w:t>
      </w:r>
      <w:r w:rsidR="0073580A" w:rsidRPr="0073580A">
        <w:rPr>
          <w:i/>
          <w:iCs/>
        </w:rPr>
        <w:t xml:space="preserve"> </w:t>
      </w:r>
      <w:r w:rsidRPr="0039739C">
        <w:t xml:space="preserve">behaves differently in polymicrobial infection than during infection alone, by establishing cooperative interactions with other bacteria. This pairing hypothesis has been demonstrated with </w:t>
      </w:r>
      <w:r w:rsidRPr="0039739C">
        <w:rPr>
          <w:i/>
        </w:rPr>
        <w:t xml:space="preserve">C. albicans </w:t>
      </w:r>
      <w:r w:rsidRPr="0039739C">
        <w:rPr>
          <w:i/>
        </w:rPr>
        <w:fldChar w:fldCharType="begin" w:fldLock="1"/>
      </w:r>
      <w:r w:rsidR="00B145F9">
        <w:rPr>
          <w:i/>
        </w:rPr>
        <w:instrText>ADDIN CSL_CITATION { "citationItems" : [ { "id" : "ITEM-1", "itemData" : { "DOI" : "10.1128/AAC.00657-09", "ISBN" : "1098-6596 (Electronic)", "ISSN" : "00664804", "PMID" : "19564370", "abstract" : "Candida albicans readily forms biofilms on the surface on indwelling medical devices, and these biofilms serve as a source of local and systemic infections. It is estimated that 27% of nosocomial C. albicans bloodstream infections are polymicrobial, with Staphylococcus aureus as the third most common organism isolated in conjunction with C. albicans. We tested whether S. aureus and C. albicans are able to form a polymicrobial biofilm. Although S. aureus formed poor monoculture biofilms in serum, it formed a substantial polymicrobial biofilm in the presence of C. albicans. In terms of architecture, S. aureus formed microcolonies on the surface of the biofilm, with C. albicans serving as the underlying scaffolding. In addition, S. aureus matrix staining revealed a different phenotype in polymicrobial versus monomicrobial biofilms, suggesting that S. aureus may become coated in the matrix secreted by C. albicans. S. aureus resistance to vancomycin was enhanced within the polymicrobial biofilm, required viable C. albicans, and was in part mediated by C. albicans matrix. However, the growth or sensitivity to amphotericin B of C. albicans is not altered in the polymicrobial biofilm.", "author" : [ { "dropping-particle" : "", "family" : "Harriott", "given" : "Melphine M.", "non-dropping-particle" : "", "parse-names" : false, "suffix" : "" }, { "dropping-particle" : "", "family" : "Noverr", "given" : "Mairi C", "non-dropping-particle" : "", "parse-names" : false, "suffix" : "" } ], "container-title" : "Antimicrobial Agents and Chemotherapy", "id" : "ITEM-1", "issue" : "9", "issued" : { "date-parts" : [ [ "2009" ] ] }, "page" : "3914-3922", "title" : "Candida albicans and Staphylococcus aureus form polymicrobial biofilms: Effects on antimicrobial resistance", "type" : "article-journal", "volume" : "53" }, "uris" : [ "http://www.mendeley.com/documents/?uuid=6921e106-b037-3311-9140-a72bf3e3c5b9" ] }, { "id" : "ITEM-2", "itemData" : { "DOI" : "10.1111/j.1365-2672.2004.02213.x", "ISBN" : "1364-5072 (Print)", "ISSN" : "13645072", "PMID" : "15078523", "abstract" : "AIMS: To study the interactions between Candida albicans and 12 other species of Candida and bacteria in biofilms. METHODS AND RESULTS: The number of cells within growing biofilms in a polystyrene tube model was measured after adding C. albicans to preformed biofilms of other micro-organisms and vice versa. It was also measured after simultaneous biofilm formation of C. albicans and other micro-organisms. The number of cells of C. albicans within the growing biofilms decreased significantly (P &lt; 0.05) when the fungus was added to preformed biofilms of Candida spp. and bacteria except, with C. parapsilosis, Torulopsis glabrata and the glycocalyx producer Pseudomonas aeruginosa. When C. parapsilosis, Staphylococcus epidermidis (nonglycocalyx producer) or Serratia marcescens was added to preformed biofilms of C. albicans, the number of cells of these micro-organisms increased in the growing biofilms. CONCLUSIONS: Biofilms of C. albicans are capable of holding other micro-organisms and more likely to be heterogeneous with other bacteria and fungi in the environment and on medical devices. SIGNIFICANCE AND IMPACT OF THE STUDY: Recognition of the heterogeneity of biofilm-associated organisms can influence treatment decisions, particularly in patients who do not respond to initial appropriate therapy", "author" : [ { "dropping-particle" : "", "family" : "El-Azizi", "given" : "M A", "non-dropping-particle" : "", "parse-names" : false, "suffix" : "" }, { "dropping-particle" : "", "family" : "Starks", "given" : "S E", "non-dropping-particle" : "", "parse-names" : false, "suffix" : "" }, { "dropping-particle" : "", "family" : "Khardori", "given" : "N", "non-dropping-particle" : "", "parse-names" : false, "suffix" : "" } ], "container-title" : "Journal of Applied Microbiology", "id" : "ITEM-2", "issue" : "5", "issued" : { "date-parts" : [ [ "2004" ] ] }, "page" : "1067-1073", "title" : "Interactions of Candida albicans with other Candida spp. and bacteria in the biofilms", "type" : "paper-conference", "volume" : "96" }, "uris" : [ "http://www.mendeley.com/documents/?uuid=999651ac-da98-38ee-acf3-384cf19d4cef" ] } ], "mendeley" : { "formattedCitation" : "(El-Azizi, Starks and Khardori, 2004; Harriott and Noverr, 2009)", "plainTextFormattedCitation" : "(El-Azizi, Starks and Khardori, 2004; Harriott and Noverr, 2009)", "previouslyFormattedCitation" : "(El-Azizi, Starks and Khardori, 2004; Harriott and Noverr, 2009)" }, "properties" : {  }, "schema" : "https://github.com/citation-style-language/schema/raw/master/csl-citation.json" }</w:instrText>
      </w:r>
      <w:r w:rsidRPr="0039739C">
        <w:rPr>
          <w:i/>
        </w:rPr>
        <w:fldChar w:fldCharType="separate"/>
      </w:r>
      <w:r w:rsidR="00F71621" w:rsidRPr="00F71621">
        <w:rPr>
          <w:noProof/>
        </w:rPr>
        <w:t>(El-Azizi, Starks and Khardori, 2004; Harriott and Noverr, 2009)</w:t>
      </w:r>
      <w:r w:rsidRPr="0039739C">
        <w:rPr>
          <w:i/>
        </w:rPr>
        <w:fldChar w:fldCharType="end"/>
      </w:r>
      <w:r w:rsidRPr="0039739C">
        <w:rPr>
          <w:i/>
        </w:rPr>
        <w:t xml:space="preserve">, E. faecalis </w:t>
      </w:r>
      <w:r w:rsidRPr="0039739C">
        <w:rPr>
          <w:i/>
        </w:rPr>
        <w:fldChar w:fldCharType="begin" w:fldLock="1"/>
      </w:r>
      <w:r w:rsidR="00B145F9">
        <w:rPr>
          <w:i/>
        </w:rPr>
        <w:instrText>ADDIN CSL_CITATION { "citationItems" : [ { "id" : "ITEM-1", "itemData" : { "DOI" : "10.1086/377451", "ISBN" : "1537-6591 (Electronic)\\r1058-4838 (Linking)", "ISSN" : "1058-4838", "PMID" : "13130397", "abstract" : "The potential for transfer of vancomycin-resistance genes from enterococci to Staphylococcus aureus exists when these organisms share an ecologic niche. We performed an 8-month prospective study to determine the frequency at which S. aureus and vancomycin-resistant enterococci (VRE) coexist in the intestinal tracts of VRE-colonized patients and evaluated whether antianaerobic antibiotic therapy promoted increased density of S. aureus colonization. Of 37 patients colonized with vancomycin-resistant Enterococcus faecium, 23 (62%) had S. aureus recovered from stool specimens and 20 (87%) had methicillin-resistant strains. There was no significant difference in the mean density (+/- standard deviation) of S. aureus during versus &gt; or =1 month after discontinuation of antianaerobic antibiotic therapy (5.1+/-1.5 vs. 4.7+/-1.6 log10 colony-forming units per gram of stool; P=.34). No S. aureus isolates were resistant to vancomycin. S. aureus and VRE often coexist in the intestinal tract, providing a potential reservoir for the emergence of vancomycin-resistant S. aureus isolates.", "author" : [ { "dropping-particle" : "", "family" : "Ray", "given" : "Amy J", "non-dropping-particle" : "", "parse-names" : false, "suffix" : "" }, { "dropping-particle" : "", "family" : "Pultz", "given" : "Nicole J", "non-dropping-particle" : "", "parse-names" : false, "suffix" : "" }, { "dropping-particle" : "", "family" : "Bhalla", "given" : "Anita", "non-dropping-particle" : "", "parse-names" : false, "suffix" : "" }, { "dropping-particle" : "", "family" : "Aron", "given" : "David C", "non-dropping-particle" : "", "parse-names" : false, "suffix" : "" }, { "dropping-particle" : "", "family" : "Donskey", "given" : "Curtis J", "non-dropping-particle" : "", "parse-names" : false, "suffix" : "" } ], "container-title" : "Clinical Infectious Diseases", "id" : "ITEM-1", "issue" : "7", "issued" : { "date-parts" : [ [ "2003" ] ] }, "page" : "875-881", "title" : "Coexistence of Vancomycin-Resistant Enterococci and Staphylococcus aureus in the Intestinal Tracts of Hospitalized Patients", "type" : "article-journal", "volume" : "37" }, "uris" : [ "http://www.mendeley.com/documents/?uuid=21dec536-cbd9-33fb-b4cb-2d58ec50d793" ] }, { "id" : "ITEM-2", "itemData" : { "DOI" : "10.1046/j.1365-2958.2002.02922.x", "ISSN" : "0950382X", "PMID" : "11994160", "abstract" : "The sex pheromone cAM373 of Enterococcus faecalis and the related staph-cAM373 of Staphylococcus aureus were found to correspond to heptapeptides located within the C-termini of the signal sequences of putative prelipoproteins. The deduced mature forms of the lipoproteins share no detectable homology and presumably serve unrelated functions in the cells. The chromosomally encoded genetic determinants for production of the pheromones have been identified and designated camE (encoding cAM373) and camS (encoding staph-cAM373). Truncated and full-length clones of camE were generated in Escherichia coli, in which cAM373 activity was expressed. In E. faecalis, insertional inactivation in the middle of camE had no detectable phenotypic effects on the pheromone system. Establishment of an in frame translation stop codon within the signal sequence resulted in reduction of cAM373 activity to 3% of normal levels. The camS determinant has homologues in Staphylococcus epidermidis, Bacillus subtilis and Listeria monocytogenes; however, corresponding heptapeptides present within those sequences do not resemble staph-cAM373 closely. The particular significance of staph-cAM373 as a potential intergeneric inducer of transfer-proficient genetic elements is discussed.", "author" : [ { "dropping-particle" : "", "family" : "Flannagan", "given" : "Susan E.", "non-dropping-particle" : "", "parse-names" : false, "suffix" : "" }, { "dropping-particle" : "", "family" : "Clewell", "given" : "Don B.", "non-dropping-particle" : "", "parse-names" : false, "suffix" : "" } ], "container-title" : "Molecular Microbiology", "id" : "ITEM-2", "issue" : "3", "issued" : { "date-parts" : [ [ "2002" ] ] }, "page" : "803-817", "title" : "Identification and characterization of genes encoding sex pheromone cAM373 activity in Enterococcus faecalis and Staphylococcus aureus", "type" : "article-journal", "volume" : "44" }, "uris" : [ "http://www.mendeley.com/documents/?uuid=b984af1b-cbea-346e-a43a-80a48096d81b" ] } ], "mendeley" : { "formattedCitation" : "(Flannagan and Clewell, 2002; Ray &lt;i&gt;et al.&lt;/i&gt;, 2003)", "plainTextFormattedCitation" : "(Flannagan and Clewell, 2002; Ray et al., 2003)", "previouslyFormattedCitation" : "(Flannagan and Clewell, 2002; Ray &lt;i&gt;et al.&lt;/i&gt;, 2003)" }, "properties" : {  }, "schema" : "https://github.com/citation-style-language/schema/raw/master/csl-citation.json" }</w:instrText>
      </w:r>
      <w:r w:rsidRPr="0039739C">
        <w:rPr>
          <w:i/>
        </w:rPr>
        <w:fldChar w:fldCharType="separate"/>
      </w:r>
      <w:r w:rsidR="00F71621" w:rsidRPr="00F71621">
        <w:rPr>
          <w:noProof/>
        </w:rPr>
        <w:t xml:space="preserve">(Flannagan and Clewell, 2002; Ray </w:t>
      </w:r>
      <w:r w:rsidR="00F71621" w:rsidRPr="00F71621">
        <w:rPr>
          <w:i/>
          <w:noProof/>
        </w:rPr>
        <w:t>et al.</w:t>
      </w:r>
      <w:r w:rsidR="00F71621" w:rsidRPr="00F71621">
        <w:rPr>
          <w:noProof/>
        </w:rPr>
        <w:t>, 2003)</w:t>
      </w:r>
      <w:r w:rsidRPr="0039739C">
        <w:rPr>
          <w:i/>
        </w:rPr>
        <w:fldChar w:fldCharType="end"/>
      </w:r>
      <w:r w:rsidRPr="0039739C">
        <w:rPr>
          <w:i/>
        </w:rPr>
        <w:t xml:space="preserve"> </w:t>
      </w:r>
      <w:r w:rsidRPr="0039739C">
        <w:t xml:space="preserve">and </w:t>
      </w:r>
      <w:r w:rsidRPr="0039739C">
        <w:rPr>
          <w:i/>
        </w:rPr>
        <w:t>H. influenzae</w:t>
      </w:r>
      <w:r w:rsidR="0073580A" w:rsidRPr="0073580A">
        <w:rPr>
          <w:i/>
          <w:iCs/>
        </w:rPr>
        <w:t xml:space="preserve"> </w:t>
      </w:r>
      <w:r w:rsidRPr="0039739C">
        <w:rPr>
          <w:i/>
        </w:rPr>
        <w:fldChar w:fldCharType="begin" w:fldLock="1"/>
      </w:r>
      <w:r w:rsidR="00B145F9">
        <w:rPr>
          <w:i/>
        </w:rPr>
        <w:instrText>ADDIN CSL_CITATION { "citationItems" : [ { "id" : "ITEM-1", "itemData" : { "DOI" : "10.1186/1471-2180-10-59", "ISBN" : "1471-2180 (Electronic)\\r1471-2180 (Linking)", "ISSN" : "1471-2180", "PMID" : "20178591", "abstract" : "BACKGROUND: The first step in invasive disease caused by the normally commensal bacteria Streptococcus pneumoniae, Staphylococcus aureus and Haemophilus influenzae is their colonization of the nasal passages. For any population to colonize a new habitat it is necessary for it to be able to compete with the existing organisms and evade predation. In the case of colonization of these species the competition is between strains of the same and different species of bacteria and the predation is mediated by the host's immune response. Here, we use a neonatal rat model to explore these elements of the ecology of nasal colonization by these occasionally invasive bacteria. RESULTS: When neonatal rats are colonized by any one of these species the density of bacteria in the nasal passage rapidly reaches a steady-state density that is species-specific but independent of inoculum size. When novel populations of H. influenzae and S. pneumoniae are introduced into the nasal passages of neonatal rats with established populations of the same species, residents and invaders coexisted. However, this was not the case for S. aureus - the established population inhibited invasion of new S. aureus populations. In mixed-species introductions, S. aureus or S. pneumoniae facilitated the invasion of another H. influenzae population; for other pairs the interaction was antagonistic and immune-mediated. For example, under some conditions H. influenzae promoted an immune response which limited the invasion of S. pneumoniae. CONCLUSIONS: Nasal colonization is a dynamic process with turnover of new strains and new species. These results suggest that multiple strains of either H. influenzae or S. pneumoniae can coexist; in contrast, S. aureus strains require a host to have no other S. aureus present to colonize. Levels of colonization (and hence the possible risk of invasive disease) by H. influenzae are increased in hosts pre-colonized with either S. aureus or S. pneumoniae.", "author" : [ { "dropping-particle" : "", "family" : "Margolis", "given" : "Elisa", "non-dropping-particle" : "", "parse-names" : false, "suffix" : "" }, { "dropping-particle" : "", "family" : "Yates", "given" : "Andrew", "non-dropping-particle" : "", "parse-names" : false, "suffix" : "" }, { "dropping-particle" : "", "family" : "Levin", "given" : "Bruce R", "non-dropping-particle" : "", "parse-names" : false, "suffix" : "" } ], "container-title" : "BMC microbiology", "id" : "ITEM-1", "issued" : { "date-parts" : [ [ "2010" ] ] }, "page" : "59", "title" : "The ecology of nasal colonization of Streptococcus pneumoniae, Haemophilus influenzae and Staphylococcus aureus: the role of competition and interactions with host's immune response.", "type" : "article-journal", "volume" : "10" }, "uris" : [ "http://www.mendeley.com/documents/?uuid=b4db3e56-53fc-34d5-a2ff-9b39a5efe705" ] } ], "mendeley" : { "formattedCitation" : "(Margolis, Yates and Levin, 2010)", "plainTextFormattedCitation" : "(Margolis, Yates and Levin, 2010)", "previouslyFormattedCitation" : "(Margolis, Yates and Levin, 2010)" }, "properties" : {  }, "schema" : "https://github.com/citation-style-language/schema/raw/master/csl-citation.json" }</w:instrText>
      </w:r>
      <w:r w:rsidRPr="0039739C">
        <w:rPr>
          <w:i/>
        </w:rPr>
        <w:fldChar w:fldCharType="separate"/>
      </w:r>
      <w:r w:rsidR="00F71621" w:rsidRPr="00F71621">
        <w:rPr>
          <w:noProof/>
        </w:rPr>
        <w:t>(Margolis, Yates and Levin, 2010)</w:t>
      </w:r>
      <w:r w:rsidRPr="0039739C">
        <w:rPr>
          <w:i/>
        </w:rPr>
        <w:fldChar w:fldCharType="end"/>
      </w:r>
      <w:r w:rsidRPr="0039739C">
        <w:rPr>
          <w:i/>
        </w:rPr>
        <w:t>.</w:t>
      </w:r>
      <w:r w:rsidR="00870ABA">
        <w:rPr>
          <w:i/>
        </w:rPr>
        <w:t xml:space="preserve"> </w:t>
      </w:r>
      <w:r w:rsidRPr="0039739C">
        <w:t xml:space="preserve">Conversely, </w:t>
      </w:r>
      <w:r w:rsidR="00F45958" w:rsidRPr="00F45958">
        <w:rPr>
          <w:i/>
          <w:iCs/>
        </w:rPr>
        <w:t>S. aureus</w:t>
      </w:r>
      <w:r w:rsidR="0073580A" w:rsidRPr="0073580A">
        <w:rPr>
          <w:i/>
          <w:iCs/>
        </w:rPr>
        <w:t xml:space="preserve"> </w:t>
      </w:r>
      <w:r w:rsidRPr="0039739C">
        <w:t xml:space="preserve">still entertains interactions of a more competitive nature with a number of other microorganisms, but this often results in small colony variants, with increased antibiotic resistance and virulence </w:t>
      </w:r>
      <w:r w:rsidRPr="0039739C">
        <w:fldChar w:fldCharType="begin" w:fldLock="1"/>
      </w:r>
      <w:r w:rsidR="00B145F9">
        <w:instrText>ADDIN CSL_CITATION { "citationItems" : [ { "id" : "ITEM-1", "itemData" : { "DOI" : "10.1186/1471-2180-10-59", "ISBN" : "1471-2180 (Electronic)\\r1471-2180 (Linking)", "ISSN" : "1471-2180", "PMID" : "20178591", "abstract" : "BACKGROUND: The first step in invasive disease caused by the normally commensal bacteria Streptococcus pneumoniae, Staphylococcus aureus and Haemophilus influenzae is their colonization of the nasal passages. For any population to colonize a new habitat it is necessary for it to be able to compete with the existing organisms and evade predation. In the case of colonization of these species the competition is between strains of the same and different species of bacteria and the predation is mediated by the host's immune response. Here, we use a neonatal rat model to explore these elements of the ecology of nasal colonization by these occasionally invasive bacteria. RESULTS: When neonatal rats are colonized by any one of these species the density of bacteria in the nasal passage rapidly reaches a steady-state density that is species-specific but independent of inoculum size. When novel populations of H. influenzae and S. pneumoniae are introduced into the nasal passages of neonatal rats with established populations of the same species, residents and invaders coexisted. However, this was not the case for S. aureus - the established population inhibited invasion of new S. aureus populations. In mixed-species introductions, S. aureus or S. pneumoniae facilitated the invasion of another H. influenzae population; for other pairs the interaction was antagonistic and immune-mediated. For example, under some conditions H. influenzae promoted an immune response which limited the invasion of S. pneumoniae. CONCLUSIONS: Nasal colonization is a dynamic process with turnover of new strains and new species. These results suggest that multiple strains of either H. influenzae or S. pneumoniae can coexist; in contrast, S. aureus strains require a host to have no other S. aureus present to colonize. Levels of colonization (and hence the possible risk of invasive disease) by H. influenzae are increased in hosts pre-colonized with either S. aureus or S. pneumoniae.", "author" : [ { "dropping-particle" : "", "family" : "Margolis", "given" : "Elisa", "non-dropping-particle" : "", "parse-names" : false, "suffix" : "" }, { "dropping-particle" : "", "family" : "Yates", "given" : "Andrew", "non-dropping-particle" : "", "parse-names" : false, "suffix" : "" }, { "dropping-particle" : "", "family" : "Levin", "given" : "Bruce R", "non-dropping-particle" : "", "parse-names" : false, "suffix" : "" } ], "container-title" : "BMC microbiology", "id" : "ITEM-1", "issued" : { "date-parts" : [ [ "2010" ] ] }, "page" : "59", "title" : "The ecology of nasal colonization of Streptococcus pneumoniae, Haemophilus influenzae and Staphylococcus aureus: the role of competition and interactions with host's immune response.", "type" : "article-journal", "volume" : "10" }, "uris" : [ "http://www.mendeley.com/documents/?uuid=b4db3e56-53fc-34d5-a2ff-9b39a5efe705" ] } ], "mendeley" : { "formattedCitation" : "(Margolis, Yates and Levin, 2010)", "plainTextFormattedCitation" : "(Margolis, Yates and Levin, 2010)", "previouslyFormattedCitation" : "(Margolis, Yates and Levin, 2010)" }, "properties" : {  }, "schema" : "https://github.com/citation-style-language/schema/raw/master/csl-citation.json" }</w:instrText>
      </w:r>
      <w:r w:rsidRPr="0039739C">
        <w:fldChar w:fldCharType="separate"/>
      </w:r>
      <w:r w:rsidR="00F71621" w:rsidRPr="00F71621">
        <w:rPr>
          <w:noProof/>
        </w:rPr>
        <w:t>(Margolis, Yates and Levin, 2010)</w:t>
      </w:r>
      <w:r w:rsidRPr="0039739C">
        <w:fldChar w:fldCharType="end"/>
      </w:r>
      <w:r w:rsidRPr="0039739C">
        <w:t xml:space="preserve">. </w:t>
      </w:r>
    </w:p>
    <w:p w14:paraId="295E0209" w14:textId="77777777" w:rsidR="007E46DA" w:rsidRPr="0039739C" w:rsidRDefault="007E46DA" w:rsidP="007E46DA"/>
    <w:p w14:paraId="1680DAFB" w14:textId="54284ECB" w:rsidR="007E46DA" w:rsidRPr="0039739C" w:rsidRDefault="007E46DA" w:rsidP="007E46DA">
      <w:pPr>
        <w:rPr>
          <w:rFonts w:eastAsia="Times New Roman" w:cs="Lucida Sans Unicode"/>
          <w:shd w:val="clear" w:color="auto" w:fill="FFFFFF"/>
          <w:lang w:eastAsia="en-GB"/>
        </w:rPr>
      </w:pPr>
      <w:r w:rsidRPr="0039739C">
        <w:t xml:space="preserve">While polymicrobial infections are quite common, it is often found that commensal bacterial colonization precedes infection. For example, a skin wound contaminated with </w:t>
      </w:r>
      <w:r w:rsidR="00F45958" w:rsidRPr="00F45958">
        <w:rPr>
          <w:i/>
          <w:iCs/>
        </w:rPr>
        <w:t>S. aureus</w:t>
      </w:r>
      <w:r w:rsidR="0073580A" w:rsidRPr="0073580A">
        <w:rPr>
          <w:i/>
          <w:iCs/>
        </w:rPr>
        <w:t xml:space="preserve"> </w:t>
      </w:r>
      <w:r w:rsidRPr="0039739C">
        <w:t xml:space="preserve">is likely to test positive for skin commensal organisms such as </w:t>
      </w:r>
      <w:r w:rsidRPr="0039739C">
        <w:rPr>
          <w:i/>
        </w:rPr>
        <w:t xml:space="preserve">S. epidermidis. </w:t>
      </w:r>
      <w:r w:rsidRPr="0039739C">
        <w:t xml:space="preserve">Such </w:t>
      </w:r>
      <w:r w:rsidRPr="0039739C">
        <w:lastRenderedPageBreak/>
        <w:t xml:space="preserve">skin and soft tissue commensals, are known to inhibit </w:t>
      </w:r>
      <w:r w:rsidR="00F45958" w:rsidRPr="00F45958">
        <w:rPr>
          <w:i/>
          <w:iCs/>
        </w:rPr>
        <w:t>S. aureus</w:t>
      </w:r>
      <w:r w:rsidR="0073580A" w:rsidRPr="0073580A">
        <w:rPr>
          <w:i/>
          <w:iCs/>
        </w:rPr>
        <w:t xml:space="preserve"> </w:t>
      </w:r>
      <w:r w:rsidRPr="0039739C">
        <w:t xml:space="preserve">colonization. For instance, </w:t>
      </w:r>
      <w:r w:rsidRPr="0039739C">
        <w:rPr>
          <w:i/>
        </w:rPr>
        <w:t xml:space="preserve">S. epidermidis </w:t>
      </w:r>
      <w:r w:rsidRPr="0039739C">
        <w:t xml:space="preserve">autoinducing peptide has been shown to inhibit the production of </w:t>
      </w:r>
      <w:r w:rsidR="00F45958" w:rsidRPr="00F45958">
        <w:rPr>
          <w:i/>
          <w:iCs/>
        </w:rPr>
        <w:t>S. aureus</w:t>
      </w:r>
      <w:r w:rsidR="0073580A" w:rsidRPr="0073580A">
        <w:rPr>
          <w:i/>
          <w:iCs/>
        </w:rPr>
        <w:t xml:space="preserve"> </w:t>
      </w:r>
      <w:r w:rsidRPr="0039739C">
        <w:rPr>
          <w:i/>
        </w:rPr>
        <w:sym w:font="Symbol" w:char="F061"/>
      </w:r>
      <w:r w:rsidRPr="0039739C">
        <w:rPr>
          <w:i/>
        </w:rPr>
        <w:t xml:space="preserve"> </w:t>
      </w:r>
      <w:r w:rsidRPr="0039739C">
        <w:t>- and</w:t>
      </w:r>
      <w:r w:rsidR="0073580A" w:rsidRPr="0073580A">
        <w:rPr>
          <w:i/>
          <w:iCs/>
        </w:rPr>
        <w:t xml:space="preserve"> </w:t>
      </w:r>
      <w:r w:rsidRPr="0039739C">
        <w:rPr>
          <w:rFonts w:eastAsia="Helvetica" w:cs="Helvetica"/>
        </w:rPr>
        <w:sym w:font="Symbol" w:char="F062"/>
      </w:r>
      <w:r w:rsidRPr="0039739C">
        <w:rPr>
          <w:rFonts w:eastAsia="Helvetica" w:cs="Helvetica"/>
        </w:rPr>
        <w:t xml:space="preserve">- toxins through inactivation of </w:t>
      </w:r>
      <w:r w:rsidRPr="0039739C">
        <w:rPr>
          <w:rFonts w:eastAsia="Helvetica" w:cs="Helvetica"/>
          <w:i/>
        </w:rPr>
        <w:t>agr-1</w:t>
      </w:r>
      <w:r w:rsidRPr="0039739C">
        <w:rPr>
          <w:rFonts w:eastAsia="Helvetica" w:cs="Helvetica"/>
          <w:i/>
          <w:vertAlign w:val="subscript"/>
        </w:rPr>
        <w:t xml:space="preserve">Sa </w:t>
      </w:r>
      <w:r w:rsidRPr="0039739C">
        <w:rPr>
          <w:i/>
        </w:rPr>
        <w:t>and agr-3</w:t>
      </w:r>
      <w:r w:rsidRPr="0039739C">
        <w:rPr>
          <w:i/>
          <w:vertAlign w:val="subscript"/>
        </w:rPr>
        <w:t>Sa</w:t>
      </w:r>
      <w:r w:rsidRPr="0039739C">
        <w:t xml:space="preserve"> </w:t>
      </w:r>
      <w:r w:rsidRPr="0039739C">
        <w:fldChar w:fldCharType="begin" w:fldLock="1"/>
      </w:r>
      <w:r w:rsidR="00B145F9">
        <w:instrText>ADDIN CSL_CITATION { "citationItems" : [ { "id" : "ITEM-1", "itemData" : { "DOI" : "10.1128/jb.184.4.1180-1186.2002", "ISBN" : "0021-9193 (Print)", "ISSN" : "00219193", "PMID" : "11807079", "abstract" : "The agr quorum-sensing and signal transduction system was initially described in Staphylococcus aureus, where four distinct allelic variants have been sequenced. Western blotting suggests the presence of homologous loci in many other staphylococci, and this has been confirmed for S. epidermidis and S. lugdunensis. In this study we isolated agr-like loci from a range of staphylococci by using PCR amplification from primers common to the six published agr sequences and bracketing the most variable region, associated with quorum-sensing specificity. Positive amplifications were obtained from 14 of 34 staphylococcal species or subspecies tested. Sequences of the amplicons identified 24 distinct variants which exhibited extensive sequence divergence with only 10% of the nucleotides absolutely conserved on multiple alignment. This variability involved all three open reading frames involved in quorum sensing and signal transduction. However, these variants retained several protein signatures, including the conserved cysteine residue of the autoinducing peptide, with the exception of S. intermedius of pigeon origin, which contained a serine in place of cysteine at this position. We discuss hypotheses on the mode of action and the molecular evolution of the agr locus based on comparisons between the newly determined sequences.", "author" : [ { "dropping-particle" : "", "family" : "Dufour", "given" : "Philippe", "non-dropping-particle" : "", "parse-names" : false, "suffix" : "" }, { "dropping-particle" : "", "family" : "Jarraud", "given" : "Sophie", "non-dropping-particle" : "", "parse-names" : false, "suffix" : "" }, { "dropping-particle" : "", "family" : "Vandenesch", "given" : "Francois", "non-dropping-particle" : "", "parse-names" : false, "suffix" : "" }, { "dropping-particle" : "", "family" : "Greenland", "given" : "Timothy", "non-dropping-particle" : "", "parse-names" : false, "suffix" : "" }, { "dropping-particle" : "", "family" : "Novick", "given" : "Richard P", "non-dropping-particle" : "", "parse-names" : false, "suffix" : "" }, { "dropping-particle" : "", "family" : "Bes", "given" : "Michele", "non-dropping-particle" : "", "parse-names" : false, "suffix" : "" }, { "dropping-particle" : "", "family" : "Etienne", "given" : "Jerome", "non-dropping-particle" : "", "parse-names" : false, "suffix" : "" }, { "dropping-particle" : "", "family" : "Lina", "given" : "Gerard", "non-dropping-particle" : "", "parse-names" : false, "suffix" : "" } ], "container-title" : "Journal of Bacteriology", "id" : "ITEM-1", "issue" : "4", "issued" : { "date-parts" : [ [ "2002" ] ] }, "page" : "1180-1186", "title" : "High genetic variability of the agr locus in Staphylococcus species", "type" : "article-journal", "volume" : "184" }, "uris" : [ "http://www.mendeley.com/documents/?uuid=4351d5c4-d73a-3a1d-9820-1705e34225c3" ] } ], "mendeley" : { "formattedCitation" : "(Dufour &lt;i&gt;et al.&lt;/i&gt;, 2002)", "plainTextFormattedCitation" : "(Dufour et al., 2002)", "previouslyFormattedCitation" : "(Dufour &lt;i&gt;et al.&lt;/i&gt;, 2002)" }, "properties" : {  }, "schema" : "https://github.com/citation-style-language/schema/raw/master/csl-citation.json" }</w:instrText>
      </w:r>
      <w:r w:rsidRPr="0039739C">
        <w:fldChar w:fldCharType="separate"/>
      </w:r>
      <w:r w:rsidR="00F71621" w:rsidRPr="00F71621">
        <w:rPr>
          <w:noProof/>
        </w:rPr>
        <w:t xml:space="preserve">(Dufour </w:t>
      </w:r>
      <w:r w:rsidR="00F71621" w:rsidRPr="00F71621">
        <w:rPr>
          <w:i/>
          <w:noProof/>
        </w:rPr>
        <w:t>et al.</w:t>
      </w:r>
      <w:r w:rsidR="00F71621" w:rsidRPr="00F71621">
        <w:rPr>
          <w:noProof/>
        </w:rPr>
        <w:t>, 2002)</w:t>
      </w:r>
      <w:r w:rsidRPr="0039739C">
        <w:fldChar w:fldCharType="end"/>
      </w:r>
      <w:r w:rsidRPr="0039739C">
        <w:t>. Notwithst</w:t>
      </w:r>
      <w:r w:rsidR="00870ABA">
        <w:t xml:space="preserve">anding this benefit, commensal </w:t>
      </w:r>
      <w:r w:rsidRPr="0039739C">
        <w:rPr>
          <w:i/>
        </w:rPr>
        <w:t xml:space="preserve">S. epidermidis, M. luteus </w:t>
      </w:r>
      <w:r w:rsidRPr="0039739C">
        <w:t xml:space="preserve">and </w:t>
      </w:r>
      <w:r w:rsidRPr="0039739C">
        <w:rPr>
          <w:rFonts w:eastAsia="Times New Roman" w:cs="Lucida Sans Unicode"/>
          <w:i/>
          <w:iCs/>
          <w:bdr w:val="none" w:sz="0" w:space="0" w:color="auto" w:frame="1"/>
          <w:shd w:val="clear" w:color="auto" w:fill="FFFFFF"/>
          <w:lang w:eastAsia="en-GB"/>
        </w:rPr>
        <w:t>Corynebacterium</w:t>
      </w:r>
      <w:r w:rsidRPr="0039739C">
        <w:rPr>
          <w:rFonts w:eastAsia="Times New Roman" w:cs="Lucida Sans Unicode"/>
          <w:shd w:val="clear" w:color="auto" w:fill="FFFFFF"/>
          <w:lang w:eastAsia="en-GB"/>
        </w:rPr>
        <w:t> </w:t>
      </w:r>
      <w:r w:rsidRPr="00870ABA">
        <w:rPr>
          <w:rFonts w:eastAsia="Times New Roman" w:cs="Lucida Sans Unicode"/>
          <w:i/>
          <w:shd w:val="clear" w:color="auto" w:fill="FFFFFF"/>
          <w:lang w:eastAsia="en-GB"/>
        </w:rPr>
        <w:t>sp</w:t>
      </w:r>
      <w:r w:rsidR="00870ABA" w:rsidRPr="00870ABA">
        <w:rPr>
          <w:rFonts w:eastAsia="Times New Roman" w:cs="Lucida Sans Unicode"/>
          <w:i/>
          <w:shd w:val="clear" w:color="auto" w:fill="FFFFFF"/>
          <w:lang w:eastAsia="en-GB"/>
        </w:rPr>
        <w:t>p</w:t>
      </w:r>
      <w:r w:rsidRPr="0039739C">
        <w:rPr>
          <w:rFonts w:eastAsia="Times New Roman" w:cs="Lucida Sans Unicode"/>
          <w:shd w:val="clear" w:color="auto" w:fill="FFFFFF"/>
          <w:lang w:eastAsia="en-GB"/>
        </w:rPr>
        <w:t xml:space="preserve">. have also been linked to invasive bacteraemias </w:t>
      </w:r>
      <w:r w:rsidRPr="0039739C">
        <w:rPr>
          <w:rFonts w:eastAsia="Times New Roman" w:cs="Lucida Sans Unicode"/>
          <w:shd w:val="clear" w:color="auto" w:fill="FFFFFF"/>
          <w:lang w:eastAsia="en-GB"/>
        </w:rPr>
        <w:fldChar w:fldCharType="begin" w:fldLock="1"/>
      </w:r>
      <w:r w:rsidR="00B145F9">
        <w:rPr>
          <w:rFonts w:eastAsia="Times New Roman" w:cs="Lucida Sans Unicode"/>
          <w:shd w:val="clear" w:color="auto" w:fill="FFFFFF"/>
          <w:lang w:eastAsia="en-GB"/>
        </w:rPr>
        <w:instrText>ADDIN CSL_CITATION { "citationItems" : [ { "id" : "ITEM-1", "itemData" : { "DOI" : "10.1097/QCO.0b013e328337fecb", "ISBN" : "0951-7375", "ISSN" : "0951-7375", "PMID" : "20179594", "abstract" : "PURPOSE OF REVIEW This article provides an overview of Staphylococcus epidermidis bacteremia/sepsis and coagulase-negative staphylococci (CoNS) infections in neonates and children. RECENT FINDINGS The incidence of S. epidermidis and CoNS sepsis in neonates is still very high and preventing and treating disease remains difficult. There has been recent progress in understanding the pathogenesis of S. epidermidis infection, interaction of S. epidermidis with host defenses, and risk factors for the development of S. epidermidis disease. For example, we have gained more insight into the development of biofilm-associated catheter infections, which are responsible for recurrent CoNS infections in hospitalized premature neonates and are especially difficult to treat owing to intrinsic resistance of biofilms to antibiotics. SUMMARY Biofilm-associated catheter infections by S. epidermidis occur frequently in neonates and adults. S. epidermidis bloodstream infections are particularly problematic in neonates. Prophylaxis in the form of eradicating colonizing S. epidermidis may be a double-edged sword, as S. epidermidis colonization may be beneficial to the host. New drugs may arise from a better understanding of S. epidermidis virulence and analysis of risk factors may help identify neonates susceptible to bacterial sepsis. However, reducing morbidity should always begin by increasing hygiene in hospital settings to reduce the introduction of potentially harmful opportunistic pathogens such as S. epidermidis on indwelling medical devices or during surgery.", "author" : [ { "dropping-particle" : "", "family" : "Cheung", "given" : "Gordon YC", "non-dropping-particle" : "", "parse-names" : false, "suffix" : "" }, { "dropping-particle" : "", "family" : "Otto", "given" : "Michael", "non-dropping-particle" : "", "parse-names" : false, "suffix" : "" } ], "container-title" : "Current Opinion in Infectious Diseases", "id" : "ITEM-1", "issue" : "3", "issued" : { "date-parts" : [ [ "2010" ] ] }, "page" : "208-216", "title" : "Understanding the significance of Staphylococcus epidermidis bacteremia in babies and children", "type" : "article-journal", "volume" : "23" }, "uris" : [ "http://www.mendeley.com/documents/?uuid=de588df1-049a-35dd-ab0f-8370c2ab0314" ] }, { "id" : "ITEM-2", "itemData" : { "DOI" : "10.1097/00006454-199608000-00019", "abstract" : ")-", "author" : [ { "dropping-particle" : "", "family" : "Eiff", "given" : "Christof", "non-dropping-particle" : "von", "parse-names" : false, "suffix" : "" }, { "dropping-particle" : "", "family" : "Kuhn", "given" : "Nana", "non-dropping-particle" : "", "parse-names" : false, "suffix" : "" }, { "dropping-particle" : "", "family" : "Herrman", "given" : "M", "non-dropping-particle" : "", "parse-names" : false, "suffix" : "" }, { "dropping-particle" : "", "family" : "Weber", "given" : "S", "non-dropping-particle" : "", "parse-names" : false, "suffix" : "" }, { "dropping-particle" : "", "family" : "Peters", "given" : "Georg", "non-dropping-particle" : "", "parse-names" : false, "suffix" : "" } ], "container-title" : "Pediatr J Infect Dis", "id" : "ITEM-2", "issued" : { "date-parts" : [ [ "1996" ] ] }, "page" : "711-713", "title" : "Micrococcus luteus as a cause of recurrent bacteremia", "type" : "article-journal", "volume" : "15" }, "uris" : [ "http://www.mendeley.com/documents/?uuid=c68c166e-e97e-33b3-b369-803056323583" ] }, { "id" : "ITEM-3", "itemData" : { "DOI" : "10.1007/s10096-009-0827-0", "ISBN" : "1435-4373 (Electronic)\\r0934-9723 (Linking)", "ISSN" : "09349723", "PMID" : "20016995", "abstract" : "The purpose of this study was to determine the need for central venous catheter removal in patients with corynebacterial catheter-related bloodstream infections and the impact of central venous catheter retention on response to systemic antibiotic therapy and relapse. We searched the microbiology laboratory database and patients' medical records at our institution between January 2000 and December 2006. We identified 98 patients with corynebacteria infection. Most of the episodes (94%) were catheter-related. Removing the catheter did not affect the outcome of treatment, particularly when an active non-glycopeptide antibiotic was used. All Corynebacterium species isolates were susceptible to vancomycin, 54/55 (98%) to linezolid, 80/95 (84%) to rifampin, and 69/85 (81%) to tetracycline. The median duration of antibiotic therapy was 12 days (range, 0-28), and vancomycin was the most commonly used antibiotic (64%). There was a trend toward earlier fever resolution in patients treated with non-glycopeptide antibiotics compared to vancomycin, particularly if the catheter was not removed. Central venous catheter removal might not be necessary in patients with corynebacterial catheter related bloodstream infection, particularly if systemic therapy consists of non-glycopeptide antibiotics. Treatment with a systemic active antibiotic over a 7-day period appears to be adequate for resolution of the infection.", "author" : [ { "dropping-particle" : "", "family" : "Ghide", "given" : "S", "non-dropping-particle" : "", "parse-names" : false, "suffix" : "" }, { "dropping-particle" : "", "family" : "Jiang", "given" : "Y", "non-dropping-particle" : "", "parse-names" : false, "suffix" : "" }, { "dropping-particle" : "", "family" : "Hachem", "given" : "R", "non-dropping-particle" : "", "parse-names" : false, "suffix" : "" }, { "dropping-particle" : "", "family" : "Chaftari", "given" : "A. M.", "non-dropping-particle" : "", "parse-names" : false, "suffix" : "" }, { "dropping-particle" : "", "family" : "Raad", "given" : "I. Z.", "non-dropping-particle" : "", "parse-names" : false, "suffix" : "" } ], "container-title" : "European Journal of Clinical Microbiology and Infectious Diseases", "id" : "ITEM-3", "issue" : "2", "issued" : { "date-parts" : [ [ "2010" ] ] }, "page" : "153-156", "title" : "Catheter-related Corynebacterium bacteremia: Should the catheter be removed and vancomycin administered?", "type" : "article-journal", "volume" : "29" }, "uris" : [ "http://www.mendeley.com/documents/?uuid=a0ed2f8d-e15c-3056-b0b5-1057276e3350" ] }, { "id" : "ITEM-4", "itemData" : { "DOI" : "10.1186/1752-1947-5-251", "ISBN" : "1752-1947 (Electronic); 1752-1947 (Linking)", "ISSN" : "1752-1947", "PMID" : "21714882", "abstract" : "INTRODUCTION: Micrococcus luteus endocarditis is a rare case of infective endocarditis. A total of 17 cases of infective endocarditis due to M luteus have been reported in the literature to date, all involving prosthetic valves. To the best of our knowledge, we describe the first case of native aortic valve M luteus endocarditis in an immunosuppressed patient in this report.\\n\\nCASE REPORT: A 74-year-old Greek-Cypriot woman was admitted to our Internal Medicine Clinic due to fever and malaise and the diagnosis of aortic valve M luteus endocarditis was made. She was immunosuppressed due to methotrexate and steroid treatment. Our patient was unsuccessfully treated with vancomycin, gentamicin and rifampicin for four weeks. The aortic valve was replaced and she was discharged in good condition.\\n\\nCONCLUSIONS: Prosthetic infective endocarditis due to M luteus is rare. To the best of our knowledge, we report the first case in the literature involving a native valve.", "author" : [ { "dropping-particle" : "", "family" : "Miltiadous", "given" : "George", "non-dropping-particle" : "", "parse-names" : false, "suffix" : "" }, { "dropping-particle" : "", "family" : "Elisaf", "given" : "Moses", "non-dropping-particle" : "", "parse-names" : false, "suffix" : "" } ], "container-title" : "Journal of medical case reports", "id" : "ITEM-4", "issue" : "1", "issued" : { "date-parts" : [ [ "2011" ] ] }, "page" : "251", "title" : "Native valve endocarditis due to Micrococcus luteus: a case report and review of the literature.", "type" : "article-journal", "volume" : "5" }, "uris" : [ "http://www.mendeley.com/documents/?uuid=8829e99f-d878-3c68-b42a-8ba87326493a" ] } ], "mendeley" : { "formattedCitation" : "(von Eiff &lt;i&gt;et al.&lt;/i&gt;, 1996; Cheung and Otto, 2010; Ghide &lt;i&gt;et al.&lt;/i&gt;, 2010; Miltiadous and Elisaf, 2011)", "plainTextFormattedCitation" : "(von Eiff et al., 1996; Cheung and Otto, 2010; Ghide et al., 2010; Miltiadous and Elisaf, 2011)", "previouslyFormattedCitation" : "(von Eiff &lt;i&gt;et al.&lt;/i&gt;, 1996; Cheung and Otto, 2010; Ghide &lt;i&gt;et al.&lt;/i&gt;, 2010; Miltiadous and Elisaf, 2011)" }, "properties" : {  }, "schema" : "https://github.com/citation-style-language/schema/raw/master/csl-citation.json" }</w:instrText>
      </w:r>
      <w:r w:rsidRPr="0039739C">
        <w:rPr>
          <w:rFonts w:eastAsia="Times New Roman" w:cs="Lucida Sans Unicode"/>
          <w:shd w:val="clear" w:color="auto" w:fill="FFFFFF"/>
          <w:lang w:eastAsia="en-GB"/>
        </w:rPr>
        <w:fldChar w:fldCharType="separate"/>
      </w:r>
      <w:r w:rsidR="00F71621" w:rsidRPr="00F71621">
        <w:rPr>
          <w:rFonts w:eastAsia="Times New Roman" w:cs="Lucida Sans Unicode"/>
          <w:noProof/>
          <w:shd w:val="clear" w:color="auto" w:fill="FFFFFF"/>
          <w:lang w:eastAsia="en-GB"/>
        </w:rPr>
        <w:t xml:space="preserve">(von Eiff </w:t>
      </w:r>
      <w:r w:rsidR="00F71621" w:rsidRPr="00F71621">
        <w:rPr>
          <w:rFonts w:eastAsia="Times New Roman" w:cs="Lucida Sans Unicode"/>
          <w:i/>
          <w:noProof/>
          <w:shd w:val="clear" w:color="auto" w:fill="FFFFFF"/>
          <w:lang w:eastAsia="en-GB"/>
        </w:rPr>
        <w:t>et al.</w:t>
      </w:r>
      <w:r w:rsidR="00F71621" w:rsidRPr="00F71621">
        <w:rPr>
          <w:rFonts w:eastAsia="Times New Roman" w:cs="Lucida Sans Unicode"/>
          <w:noProof/>
          <w:shd w:val="clear" w:color="auto" w:fill="FFFFFF"/>
          <w:lang w:eastAsia="en-GB"/>
        </w:rPr>
        <w:t xml:space="preserve">, 1996; Cheung and Otto, 2010; Ghide </w:t>
      </w:r>
      <w:r w:rsidR="00F71621" w:rsidRPr="00F71621">
        <w:rPr>
          <w:rFonts w:eastAsia="Times New Roman" w:cs="Lucida Sans Unicode"/>
          <w:i/>
          <w:noProof/>
          <w:shd w:val="clear" w:color="auto" w:fill="FFFFFF"/>
          <w:lang w:eastAsia="en-GB"/>
        </w:rPr>
        <w:t>et al.</w:t>
      </w:r>
      <w:r w:rsidR="00F71621" w:rsidRPr="00F71621">
        <w:rPr>
          <w:rFonts w:eastAsia="Times New Roman" w:cs="Lucida Sans Unicode"/>
          <w:noProof/>
          <w:shd w:val="clear" w:color="auto" w:fill="FFFFFF"/>
          <w:lang w:eastAsia="en-GB"/>
        </w:rPr>
        <w:t>, 2010; Miltiadous and Elisaf, 2011)</w:t>
      </w:r>
      <w:r w:rsidRPr="0039739C">
        <w:rPr>
          <w:rFonts w:eastAsia="Times New Roman" w:cs="Lucida Sans Unicode"/>
          <w:shd w:val="clear" w:color="auto" w:fill="FFFFFF"/>
          <w:lang w:eastAsia="en-GB"/>
        </w:rPr>
        <w:fldChar w:fldCharType="end"/>
      </w:r>
      <w:r w:rsidR="00AB3CB7">
        <w:rPr>
          <w:rFonts w:eastAsia="Times New Roman" w:cs="Lucida Sans Unicode"/>
          <w:shd w:val="clear" w:color="auto" w:fill="FFFFFF"/>
          <w:lang w:eastAsia="en-GB"/>
        </w:rPr>
        <w:t>.</w:t>
      </w:r>
    </w:p>
    <w:p w14:paraId="685D7C23" w14:textId="77777777" w:rsidR="007E46DA" w:rsidRPr="0039739C" w:rsidRDefault="007E46DA" w:rsidP="007E46DA">
      <w:pPr>
        <w:rPr>
          <w:rFonts w:eastAsia="Times New Roman" w:cs="Lucida Sans Unicode"/>
          <w:shd w:val="clear" w:color="auto" w:fill="FFFFFF"/>
          <w:lang w:eastAsia="en-GB"/>
        </w:rPr>
      </w:pPr>
    </w:p>
    <w:p w14:paraId="65704A51" w14:textId="15A9BD2B" w:rsidR="007E46DA" w:rsidRPr="0039739C" w:rsidRDefault="007E46DA" w:rsidP="007E46DA">
      <w:pPr>
        <w:rPr>
          <w:rFonts w:eastAsia="Times New Roman" w:cs="Lucida Sans Unicode"/>
          <w:shd w:val="clear" w:color="auto" w:fill="FFFFFF"/>
          <w:lang w:eastAsia="en-GB"/>
        </w:rPr>
      </w:pPr>
      <w:r w:rsidRPr="0039739C">
        <w:rPr>
          <w:rFonts w:eastAsia="Times New Roman" w:cs="Lucida Sans Unicode"/>
          <w:shd w:val="clear" w:color="auto" w:fill="FFFFFF"/>
          <w:lang w:eastAsia="en-GB"/>
        </w:rPr>
        <w:t xml:space="preserve">It is important to understand the difference between </w:t>
      </w:r>
      <w:r w:rsidR="00F45958" w:rsidRPr="00F45958">
        <w:rPr>
          <w:rFonts w:eastAsia="Times New Roman" w:cs="Lucida Sans Unicode"/>
          <w:i/>
          <w:iCs/>
          <w:shd w:val="clear" w:color="auto" w:fill="FFFFFF"/>
          <w:lang w:eastAsia="en-GB"/>
        </w:rPr>
        <w:t>S. aureus</w:t>
      </w:r>
      <w:r w:rsidR="0073580A" w:rsidRPr="0073580A">
        <w:rPr>
          <w:rFonts w:eastAsia="Times New Roman" w:cs="Lucida Sans Unicode"/>
          <w:i/>
          <w:iCs/>
          <w:shd w:val="clear" w:color="auto" w:fill="FFFFFF"/>
          <w:lang w:eastAsia="en-GB"/>
        </w:rPr>
        <w:t xml:space="preserve"> </w:t>
      </w:r>
      <w:r w:rsidRPr="0039739C">
        <w:rPr>
          <w:rFonts w:eastAsia="Times New Roman" w:cs="Lucida Sans Unicode"/>
          <w:shd w:val="clear" w:color="auto" w:fill="FFFFFF"/>
          <w:lang w:eastAsia="en-GB"/>
        </w:rPr>
        <w:t xml:space="preserve">bacteraemia, sepsis and septic shock. While there are no definitions set in stone, in 2016 the understanding behind these terms have been revised and recommendations on their use put into place </w:t>
      </w:r>
      <w:r w:rsidRPr="0039739C">
        <w:rPr>
          <w:rFonts w:eastAsia="Times New Roman" w:cs="Lucida Sans Unicode"/>
          <w:shd w:val="clear" w:color="auto" w:fill="FFFFFF"/>
          <w:lang w:eastAsia="en-GB"/>
        </w:rPr>
        <w:fldChar w:fldCharType="begin" w:fldLock="1"/>
      </w:r>
      <w:r w:rsidR="00B145F9">
        <w:rPr>
          <w:rFonts w:eastAsia="Times New Roman" w:cs="Lucida Sans Unicode"/>
          <w:shd w:val="clear" w:color="auto" w:fill="FFFFFF"/>
          <w:lang w:eastAsia="en-GB"/>
        </w:rPr>
        <w:instrText>ADDIN CSL_CITATION { "citationItems" : [ { "id" : "ITEM-1", "itemData" : { "DOI" : "10.1001/jama.2016.0287", "ISBN" : "0098-7484",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 = 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 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Der", "family" : "Poll", "given" : "Tomvan", "non-dropping-particle" : "", "parse-names" : false, "suffix" : "" }, { "dropping-particle" : "", "family" : "Vincent", "given" : "Jean Louis", "non-dropping-particle" : "", "parse-names" : false, "suffix" : "" }, { "dropping-particle" : "", "family" : "Angus", "given" : "Derek C", "non-dropping-particle" : "", "parse-names" : false, "suffix" : "" } ], "container-title" : "JAMA - Journal of the American Medical Association", "id" : "ITEM-1", "issue" : "8", "issued" : { "date-parts" : [ [ "2016", "2", "23" ] ] }, "page" : "801-810", "publisher" : "NIH Public Access", "title" : "The third international consensus definitions for sepsis and septic shock (sepsis-3)", "type" : "article", "volume" : "315" }, "uris" : [ "http://www.mendeley.com/documents/?uuid=f9b41b23-c73a-3a43-8246-880ee666dede" ] } ], "mendeley" : { "formattedCitation" : "(Singer &lt;i&gt;et al.&lt;/i&gt;, 2016)", "plainTextFormattedCitation" : "(Singer et al., 2016)", "previouslyFormattedCitation" : "(Singer &lt;i&gt;et al.&lt;/i&gt;, 2016)" }, "properties" : {  }, "schema" : "https://github.com/citation-style-language/schema/raw/master/csl-citation.json" }</w:instrText>
      </w:r>
      <w:r w:rsidRPr="0039739C">
        <w:rPr>
          <w:rFonts w:eastAsia="Times New Roman" w:cs="Lucida Sans Unicode"/>
          <w:shd w:val="clear" w:color="auto" w:fill="FFFFFF"/>
          <w:lang w:eastAsia="en-GB"/>
        </w:rPr>
        <w:fldChar w:fldCharType="separate"/>
      </w:r>
      <w:r w:rsidR="00F71621" w:rsidRPr="00F71621">
        <w:rPr>
          <w:rFonts w:eastAsia="Times New Roman" w:cs="Lucida Sans Unicode"/>
          <w:noProof/>
          <w:shd w:val="clear" w:color="auto" w:fill="FFFFFF"/>
          <w:lang w:eastAsia="en-GB"/>
        </w:rPr>
        <w:t xml:space="preserve">(Singer </w:t>
      </w:r>
      <w:r w:rsidR="00F71621" w:rsidRPr="00F71621">
        <w:rPr>
          <w:rFonts w:eastAsia="Times New Roman" w:cs="Lucida Sans Unicode"/>
          <w:i/>
          <w:noProof/>
          <w:shd w:val="clear" w:color="auto" w:fill="FFFFFF"/>
          <w:lang w:eastAsia="en-GB"/>
        </w:rPr>
        <w:t>et al.</w:t>
      </w:r>
      <w:r w:rsidR="00F71621" w:rsidRPr="00F71621">
        <w:rPr>
          <w:rFonts w:eastAsia="Times New Roman" w:cs="Lucida Sans Unicode"/>
          <w:noProof/>
          <w:shd w:val="clear" w:color="auto" w:fill="FFFFFF"/>
          <w:lang w:eastAsia="en-GB"/>
        </w:rPr>
        <w:t>, 2016)</w:t>
      </w:r>
      <w:r w:rsidRPr="0039739C">
        <w:rPr>
          <w:rFonts w:eastAsia="Times New Roman" w:cs="Lucida Sans Unicode"/>
          <w:shd w:val="clear" w:color="auto" w:fill="FFFFFF"/>
          <w:lang w:eastAsia="en-GB"/>
        </w:rPr>
        <w:fldChar w:fldCharType="end"/>
      </w:r>
      <w:r w:rsidR="00870ABA">
        <w:rPr>
          <w:rFonts w:eastAsia="Times New Roman" w:cs="Lucida Sans Unicode"/>
          <w:shd w:val="clear" w:color="auto" w:fill="FFFFFF"/>
          <w:lang w:eastAsia="en-GB"/>
        </w:rPr>
        <w:t>.</w:t>
      </w:r>
      <w:r w:rsidR="00B75B6A">
        <w:rPr>
          <w:rFonts w:eastAsia="Times New Roman" w:cs="Lucida Sans Unicode"/>
          <w:shd w:val="clear" w:color="auto" w:fill="FFFFFF"/>
          <w:lang w:eastAsia="en-GB"/>
        </w:rPr>
        <w:t xml:space="preserve"> </w:t>
      </w:r>
      <w:r w:rsidR="0073580A">
        <w:rPr>
          <w:rFonts w:eastAsia="Times New Roman" w:cs="Lucida Sans Unicode"/>
          <w:shd w:val="clear" w:color="auto" w:fill="FFFFFF"/>
          <w:lang w:eastAsia="en-GB"/>
        </w:rPr>
        <w:t>As s</w:t>
      </w:r>
      <w:r w:rsidR="00870ABA">
        <w:rPr>
          <w:rFonts w:eastAsia="Times New Roman" w:cs="Lucida Sans Unicode"/>
          <w:shd w:val="clear" w:color="auto" w:fill="FFFFFF"/>
          <w:lang w:eastAsia="en-GB"/>
        </w:rPr>
        <w:t xml:space="preserve">uch, </w:t>
      </w:r>
      <w:r w:rsidRPr="0039739C">
        <w:rPr>
          <w:rFonts w:eastAsia="Times New Roman" w:cs="Lucida Sans Unicode"/>
          <w:shd w:val="clear" w:color="auto" w:fill="FFFFFF"/>
          <w:lang w:eastAsia="en-GB"/>
        </w:rPr>
        <w:t xml:space="preserve">bacteraemia is referred to the presence of bacteria in the bloodstream without a threat to the host, and is usually cleared by the immune system. However, bacteraemia could progress to septicaemia and sepsis, where bacterial load in the bloodstream becomes uncontrollable for the immune system leading to a dysregulated immune response, cytokine storm and organ dysfunction. While sepsis is deemed life-threatening, if left untreated patients go on to develop septic shock, characterised by severe circulatory disruptions such as microvascular oedema, leading to organ failure and death </w:t>
      </w:r>
      <w:r w:rsidRPr="0039739C">
        <w:rPr>
          <w:rFonts w:eastAsia="Times New Roman" w:cs="Lucida Sans Unicode"/>
          <w:shd w:val="clear" w:color="auto" w:fill="FFFFFF"/>
          <w:lang w:eastAsia="en-GB"/>
        </w:rPr>
        <w:fldChar w:fldCharType="begin" w:fldLock="1"/>
      </w:r>
      <w:r w:rsidR="00B145F9">
        <w:rPr>
          <w:rFonts w:eastAsia="Times New Roman" w:cs="Lucida Sans Unicode"/>
          <w:shd w:val="clear" w:color="auto" w:fill="FFFFFF"/>
          <w:lang w:eastAsia="en-GB"/>
        </w:rPr>
        <w:instrText>ADDIN CSL_CITATION { "citationItems" : [ { "id" : "ITEM-1", "itemData" : { "DOI" : "10.5492/wjccm.v3.i2.45", "ISBN" : "2220-3141", "ISSN" : "2220-3141", "PMID" : "24892019", "abstract" : "Septic shock is a life threatening condition that can develop subsequent to infection. Mortality can reach as high as 80% with over 150000 deaths yearly in the United States alone. Septic shock causes progressive failure of vital homeostatic mechanisms culminating in immunosuppression, coagulopathy and microvascular dysfunction which can lead to refractory hypotension, organ failure and death. The hypermetabolic response that accompanies a systemic inflammatory reaction places high demands upon stored nutritional resources. A crucial element that can become depleted early during the progression to septic shock is glutathione. Glutathione is chiefly responsible for supplying reducing equivalents to neutralize hydrogen peroxide, a toxic oxidizing agent that is produced during normal metabolism. Without glutathione, hydrogen peroxide can rise to toxic levels in tissues and blood where it can cause severe oxidative injury to organs and to the microvasculature. Continued exposure can result in microvascular dysfunction, capillary leakage and septic shock. It is the aim of this paper to present evidence that elevated systemic levels of hydrogen peroxide are present in septic shock victims and that it significantly contributes to the development and progression of this frequently lethal condition.", "author" : [ { "dropping-particle" : "", "family" : "Pravda", "given" : "Jay", "non-dropping-particle" : "", "parse-names" : false, "suffix" : "" } ], "container-title" : "World J Crit Care Med", "id" : "ITEM-1", "issue" : "2", "issued" : { "date-parts" : [ [ "2014", "5", "4" ] ] }, "page" : "45-54", "publisher" : "Baishideng Publishing Group Inc", "title" : "Metabolic theory of septic shock.", "type" : "article-journal", "volume" : "3" }, "uris" : [ "http://www.mendeley.com/documents/?uuid=5f7f116e-edd0-39f9-9bae-88c1204a0906" ] } ], "mendeley" : { "formattedCitation" : "(Pravda, 2014)", "plainTextFormattedCitation" : "(Pravda, 2014)", "previouslyFormattedCitation" : "(Pravda, 2014)" }, "properties" : {  }, "schema" : "https://github.com/citation-style-language/schema/raw/master/csl-citation.json" }</w:instrText>
      </w:r>
      <w:r w:rsidRPr="0039739C">
        <w:rPr>
          <w:rFonts w:eastAsia="Times New Roman" w:cs="Lucida Sans Unicode"/>
          <w:shd w:val="clear" w:color="auto" w:fill="FFFFFF"/>
          <w:lang w:eastAsia="en-GB"/>
        </w:rPr>
        <w:fldChar w:fldCharType="separate"/>
      </w:r>
      <w:r w:rsidR="00F71621" w:rsidRPr="00F71621">
        <w:rPr>
          <w:rFonts w:eastAsia="Times New Roman" w:cs="Lucida Sans Unicode"/>
          <w:noProof/>
          <w:shd w:val="clear" w:color="auto" w:fill="FFFFFF"/>
          <w:lang w:eastAsia="en-GB"/>
        </w:rPr>
        <w:t>(Pravda, 2014)</w:t>
      </w:r>
      <w:r w:rsidRPr="0039739C">
        <w:rPr>
          <w:rFonts w:eastAsia="Times New Roman" w:cs="Lucida Sans Unicode"/>
          <w:shd w:val="clear" w:color="auto" w:fill="FFFFFF"/>
          <w:lang w:eastAsia="en-GB"/>
        </w:rPr>
        <w:fldChar w:fldCharType="end"/>
      </w:r>
      <w:r w:rsidRPr="0039739C">
        <w:rPr>
          <w:rFonts w:eastAsia="Times New Roman" w:cs="Lucida Sans Unicode"/>
          <w:shd w:val="clear" w:color="auto" w:fill="FFFFFF"/>
          <w:lang w:eastAsia="en-GB"/>
        </w:rPr>
        <w:t>.</w:t>
      </w:r>
    </w:p>
    <w:p w14:paraId="1FDFEC14" w14:textId="77777777" w:rsidR="007E46DA" w:rsidRPr="0039739C" w:rsidRDefault="007E46DA" w:rsidP="007E46DA">
      <w:pPr>
        <w:rPr>
          <w:rFonts w:eastAsia="Times New Roman" w:cs="Lucida Sans Unicode"/>
          <w:shd w:val="clear" w:color="auto" w:fill="FFFFFF"/>
          <w:lang w:eastAsia="en-GB"/>
        </w:rPr>
      </w:pPr>
    </w:p>
    <w:p w14:paraId="6C708F42" w14:textId="20973BBE" w:rsidR="007E46DA" w:rsidRPr="0039739C" w:rsidRDefault="007E46DA" w:rsidP="007E46DA">
      <w:pPr>
        <w:rPr>
          <w:rFonts w:eastAsia="Times New Roman" w:cs="Lucida Sans Unicode"/>
          <w:shd w:val="clear" w:color="auto" w:fill="FFFFFF"/>
          <w:lang w:eastAsia="en-GB"/>
        </w:rPr>
      </w:pPr>
      <w:r w:rsidRPr="0039739C">
        <w:rPr>
          <w:rFonts w:eastAsia="Times New Roman" w:cs="Lucida Sans Unicode"/>
          <w:shd w:val="clear" w:color="auto" w:fill="FFFFFF"/>
          <w:lang w:eastAsia="en-GB"/>
        </w:rPr>
        <w:t xml:space="preserve">Mouse models of </w:t>
      </w:r>
      <w:r w:rsidR="00F45958" w:rsidRPr="00F45958">
        <w:rPr>
          <w:rFonts w:eastAsia="Times New Roman" w:cs="Lucida Sans Unicode"/>
          <w:i/>
          <w:iCs/>
          <w:shd w:val="clear" w:color="auto" w:fill="FFFFFF"/>
          <w:lang w:eastAsia="en-GB"/>
        </w:rPr>
        <w:t>S. aureus</w:t>
      </w:r>
      <w:r w:rsidR="0073580A" w:rsidRPr="0073580A">
        <w:rPr>
          <w:rFonts w:eastAsia="Times New Roman" w:cs="Lucida Sans Unicode"/>
          <w:i/>
          <w:iCs/>
          <w:shd w:val="clear" w:color="auto" w:fill="FFFFFF"/>
          <w:lang w:eastAsia="en-GB"/>
        </w:rPr>
        <w:t xml:space="preserve"> </w:t>
      </w:r>
      <w:r w:rsidRPr="0039739C">
        <w:rPr>
          <w:rFonts w:eastAsia="Times New Roman" w:cs="Lucida Sans Unicode"/>
          <w:shd w:val="clear" w:color="auto" w:fill="FFFFFF"/>
          <w:lang w:eastAsia="en-GB"/>
        </w:rPr>
        <w:t>sepsis are quite common and animals receiving 1x10</w:t>
      </w:r>
      <w:r w:rsidRPr="0039739C">
        <w:rPr>
          <w:rFonts w:eastAsia="Times New Roman" w:cs="Lucida Sans Unicode"/>
          <w:shd w:val="clear" w:color="auto" w:fill="FFFFFF"/>
          <w:vertAlign w:val="superscript"/>
          <w:lang w:eastAsia="en-GB"/>
        </w:rPr>
        <w:t>7</w:t>
      </w:r>
      <w:r w:rsidRPr="0039739C">
        <w:rPr>
          <w:rFonts w:eastAsia="Times New Roman" w:cs="Lucida Sans Unicode"/>
          <w:shd w:val="clear" w:color="auto" w:fill="FFFFFF"/>
          <w:lang w:eastAsia="en-GB"/>
        </w:rPr>
        <w:t>-1x10</w:t>
      </w:r>
      <w:r w:rsidRPr="0039739C">
        <w:rPr>
          <w:rFonts w:eastAsia="Times New Roman" w:cs="Lucida Sans Unicode"/>
          <w:shd w:val="clear" w:color="auto" w:fill="FFFFFF"/>
          <w:vertAlign w:val="superscript"/>
          <w:lang w:eastAsia="en-GB"/>
        </w:rPr>
        <w:t>8</w:t>
      </w:r>
      <w:r w:rsidRPr="0039739C">
        <w:rPr>
          <w:rFonts w:eastAsia="Times New Roman" w:cs="Lucida Sans Unicode"/>
          <w:shd w:val="clear" w:color="auto" w:fill="FFFFFF"/>
          <w:lang w:eastAsia="en-GB"/>
        </w:rPr>
        <w:t xml:space="preserve"> CFU </w:t>
      </w:r>
      <w:r w:rsidR="00F45958" w:rsidRPr="00F45958">
        <w:rPr>
          <w:rFonts w:eastAsia="Times New Roman" w:cs="Lucida Sans Unicode"/>
          <w:i/>
          <w:iCs/>
          <w:shd w:val="clear" w:color="auto" w:fill="FFFFFF"/>
          <w:lang w:eastAsia="en-GB"/>
        </w:rPr>
        <w:t>S. aureus</w:t>
      </w:r>
      <w:r w:rsidR="0073580A" w:rsidRPr="0073580A">
        <w:rPr>
          <w:rFonts w:eastAsia="Times New Roman" w:cs="Lucida Sans Unicode"/>
          <w:i/>
          <w:iCs/>
          <w:shd w:val="clear" w:color="auto" w:fill="FFFFFF"/>
          <w:lang w:eastAsia="en-GB"/>
        </w:rPr>
        <w:t xml:space="preserve"> </w:t>
      </w:r>
      <w:r w:rsidRPr="0039739C">
        <w:rPr>
          <w:rFonts w:eastAsia="Times New Roman" w:cs="Lucida Sans Unicode"/>
          <w:shd w:val="clear" w:color="auto" w:fill="FFFFFF"/>
          <w:lang w:eastAsia="en-GB"/>
        </w:rPr>
        <w:t xml:space="preserve">Newman results in 100% mortality 48 </w:t>
      </w:r>
      <w:r w:rsidR="009303B5">
        <w:rPr>
          <w:rFonts w:eastAsia="Times New Roman" w:cs="Lucida Sans Unicode"/>
          <w:shd w:val="clear" w:color="auto" w:fill="FFFFFF"/>
          <w:lang w:eastAsia="en-GB"/>
        </w:rPr>
        <w:t>h</w:t>
      </w:r>
      <w:r w:rsidRPr="0039739C">
        <w:rPr>
          <w:rFonts w:eastAsia="Times New Roman" w:cs="Lucida Sans Unicode"/>
          <w:shd w:val="clear" w:color="auto" w:fill="FFFFFF"/>
          <w:lang w:eastAsia="en-GB"/>
        </w:rPr>
        <w:t xml:space="preserve"> after injection into the tail vein</w:t>
      </w:r>
      <w:r w:rsidR="00AB3CB7">
        <w:rPr>
          <w:rFonts w:eastAsia="Times New Roman" w:cs="Lucida Sans Unicode"/>
          <w:shd w:val="clear" w:color="auto" w:fill="FFFFFF"/>
          <w:lang w:eastAsia="en-GB"/>
        </w:rPr>
        <w:t>,</w:t>
      </w:r>
      <w:r w:rsidRPr="0039739C">
        <w:rPr>
          <w:rFonts w:eastAsia="Times New Roman" w:cs="Lucida Sans Unicode"/>
          <w:shd w:val="clear" w:color="auto" w:fill="FFFFFF"/>
          <w:lang w:eastAsia="en-GB"/>
        </w:rPr>
        <w:t xml:space="preserve"> </w:t>
      </w:r>
      <w:r w:rsidR="006E071A">
        <w:rPr>
          <w:rFonts w:eastAsia="Times New Roman" w:cs="Lucida Sans Unicode"/>
          <w:shd w:val="clear" w:color="auto" w:fill="FFFFFF"/>
          <w:lang w:eastAsia="en-GB"/>
        </w:rPr>
        <w:t>as well as histopathological les</w:t>
      </w:r>
      <w:r w:rsidRPr="0039739C">
        <w:rPr>
          <w:rFonts w:eastAsia="Times New Roman" w:cs="Lucida Sans Unicode"/>
          <w:shd w:val="clear" w:color="auto" w:fill="FFFFFF"/>
          <w:lang w:eastAsia="en-GB"/>
        </w:rPr>
        <w:t xml:space="preserve">ions on recovered organs </w:t>
      </w:r>
      <w:r w:rsidRPr="0039739C">
        <w:rPr>
          <w:rFonts w:eastAsia="Times New Roman" w:cs="Lucida Sans Unicode"/>
          <w:shd w:val="clear" w:color="auto" w:fill="FFFFFF"/>
          <w:lang w:eastAsia="en-GB"/>
        </w:rPr>
        <w:fldChar w:fldCharType="begin" w:fldLock="1"/>
      </w:r>
      <w:r w:rsidR="00B145F9">
        <w:rPr>
          <w:rFonts w:eastAsia="Times New Roman" w:cs="Lucida Sans Unicode"/>
          <w:shd w:val="clear" w:color="auto" w:fill="FFFFFF"/>
          <w:lang w:eastAsia="en-GB"/>
        </w:rPr>
        <w:instrText>ADDIN CSL_CITATION { "citationItems" : [ { "id" : "ITEM-1", "itemData" : { "DOI" : "10.1371/journal.ppat.1001036", "ISBN" : "1553-7374 (Electronic)\\r1553-7366 (Linking)", "ISSN" : "15537366", "PMID" : "20700445", "abstract" : "The bacterial pathogen Staphylococcus aureus seeds abscesses in host tissues to replicate at the center of these lesions, protected from host immune cells via a pseudocapsule. Using histochemical staining, we identified prothrombin and fibrin within abscesses and pseudocapsules. S. aureus secretes two clotting factors, coagulase (Coa) and von Willebrand factor binding protein (vWbp). We report here that Coa and vWbp together are required for the formation of abscesses. Coa and vWbp promote the non-proteolytic activation of prothrombin and cleavage of fibrinogen, reactions that are inhibited with specific antibody against each of these molecules. Coa and vWbp specific antibodies confer protection against abscess formation and S. aureus lethal bacteremia, suggesting that coagulases function as protective antigens for a staphylococcal vaccine.", "author" : [ { "dropping-particle" : "", "family" : "Cheng", "given" : "Alice G.", "non-dropping-particle" : "", "parse-names" : false, "suffix" : "" }, { "dropping-particle" : "", "family" : "McAdow", "given" : "Molly", "non-dropping-particle" : "", "parse-names" : false, "suffix" : "" }, { "dropping-particle" : "", "family" : "Kim", "given" : "Hwan K.", "non-dropping-particle" : "", "parse-names" : false, "suffix" : "" }, { "dropping-particle" : "", "family" : "Bae", "given" : "Taeok", "non-dropping-particle" : "", "parse-names" : false, "suffix" : "" }, { "dropping-particle" : "", "family" : "Missiakas", "given" : "Dominique M.", "non-dropping-particle" : "", "parse-names" : false, "suffix" : "" }, { "dropping-particle" : "", "family" : "Schneewind", "given" : "Olaf", "non-dropping-particle" : "", "parse-names" : false, "suffix" : "" } ], "container-title" : "PLoS Pathogens", "editor" : [ { "dropping-particle" : "", "family" : "Cheung", "given" : "Ambrose", "non-dropping-particle" : "", "parse-names" : false, "suffix" : "" } ], "id" : "ITEM-1", "issue" : "8", "issued" : { "date-parts" : [ [ "2010", "8", "5" ] ] }, "page" : "19-20", "publisher" : "Public Library of Science", "title" : "Contribution of coagulases towards Staphylococcus aureus disease and protective immunity", "type" : "article-journal", "volume" : "6" }, "uris" : [ "http://www.mendeley.com/documents/?uuid=28566c75-1f93-3140-aa9c-34bc1e8acd49" ] } ], "mendeley" : { "formattedCitation" : "(Cheng &lt;i&gt;et al.&lt;/i&gt;, 2010)", "plainTextFormattedCitation" : "(Cheng et al., 2010)", "previouslyFormattedCitation" : "(Cheng &lt;i&gt;et al.&lt;/i&gt;, 2010)" }, "properties" : {  }, "schema" : "https://github.com/citation-style-language/schema/raw/master/csl-citation.json" }</w:instrText>
      </w:r>
      <w:r w:rsidRPr="0039739C">
        <w:rPr>
          <w:rFonts w:eastAsia="Times New Roman" w:cs="Lucida Sans Unicode"/>
          <w:shd w:val="clear" w:color="auto" w:fill="FFFFFF"/>
          <w:lang w:eastAsia="en-GB"/>
        </w:rPr>
        <w:fldChar w:fldCharType="separate"/>
      </w:r>
      <w:r w:rsidR="00F71621" w:rsidRPr="00F71621">
        <w:rPr>
          <w:rFonts w:eastAsia="Times New Roman" w:cs="Lucida Sans Unicode"/>
          <w:noProof/>
          <w:shd w:val="clear" w:color="auto" w:fill="FFFFFF"/>
          <w:lang w:eastAsia="en-GB"/>
        </w:rPr>
        <w:t xml:space="preserve">(Cheng </w:t>
      </w:r>
      <w:r w:rsidR="00F71621" w:rsidRPr="00F71621">
        <w:rPr>
          <w:rFonts w:eastAsia="Times New Roman" w:cs="Lucida Sans Unicode"/>
          <w:i/>
          <w:noProof/>
          <w:shd w:val="clear" w:color="auto" w:fill="FFFFFF"/>
          <w:lang w:eastAsia="en-GB"/>
        </w:rPr>
        <w:t>et al.</w:t>
      </w:r>
      <w:r w:rsidR="00F71621" w:rsidRPr="00F71621">
        <w:rPr>
          <w:rFonts w:eastAsia="Times New Roman" w:cs="Lucida Sans Unicode"/>
          <w:noProof/>
          <w:shd w:val="clear" w:color="auto" w:fill="FFFFFF"/>
          <w:lang w:eastAsia="en-GB"/>
        </w:rPr>
        <w:t>, 2010)</w:t>
      </w:r>
      <w:r w:rsidRPr="0039739C">
        <w:rPr>
          <w:rFonts w:eastAsia="Times New Roman" w:cs="Lucida Sans Unicode"/>
          <w:shd w:val="clear" w:color="auto" w:fill="FFFFFF"/>
          <w:lang w:eastAsia="en-GB"/>
        </w:rPr>
        <w:fldChar w:fldCharType="end"/>
      </w:r>
      <w:r w:rsidRPr="0039739C">
        <w:rPr>
          <w:rFonts w:eastAsia="Times New Roman" w:cs="Lucida Sans Unicode"/>
          <w:shd w:val="clear" w:color="auto" w:fill="FFFFFF"/>
          <w:lang w:eastAsia="en-GB"/>
        </w:rPr>
        <w:t xml:space="preserve">. What is more, the first signs of sepsis can be seen a mere 3-4 </w:t>
      </w:r>
      <w:r w:rsidR="009303B5">
        <w:rPr>
          <w:rFonts w:eastAsia="Times New Roman" w:cs="Lucida Sans Unicode"/>
          <w:shd w:val="clear" w:color="auto" w:fill="FFFFFF"/>
          <w:lang w:eastAsia="en-GB"/>
        </w:rPr>
        <w:t>h</w:t>
      </w:r>
      <w:r w:rsidRPr="0039739C">
        <w:rPr>
          <w:rFonts w:eastAsia="Times New Roman" w:cs="Lucida Sans Unicode"/>
          <w:shd w:val="clear" w:color="auto" w:fill="FFFFFF"/>
          <w:lang w:eastAsia="en-GB"/>
        </w:rPr>
        <w:t xml:space="preserve"> following infection, with animals </w:t>
      </w:r>
      <w:r w:rsidRPr="0039739C">
        <w:rPr>
          <w:rFonts w:eastAsia="Times New Roman" w:cs="Lucida Sans Unicode"/>
          <w:shd w:val="clear" w:color="auto" w:fill="FFFFFF"/>
          <w:lang w:eastAsia="en-GB"/>
        </w:rPr>
        <w:lastRenderedPageBreak/>
        <w:t xml:space="preserve">displaying signs of disease such as isolation, hunched back and ruffled fur. Interestingly, a recent study has been able to demonstrate the hallmarks of sepsis and septic shock in the zebrafish through an immersion model of LPS infection </w:t>
      </w:r>
      <w:r w:rsidRPr="0039739C">
        <w:rPr>
          <w:rFonts w:eastAsia="Times New Roman" w:cs="Lucida Sans Unicode"/>
          <w:shd w:val="clear" w:color="auto" w:fill="FFFFFF"/>
          <w:lang w:eastAsia="en-GB"/>
        </w:rPr>
        <w:fldChar w:fldCharType="begin" w:fldLock="1"/>
      </w:r>
      <w:r w:rsidR="00B145F9">
        <w:rPr>
          <w:rFonts w:eastAsia="Times New Roman" w:cs="Lucida Sans Unicode"/>
          <w:shd w:val="clear" w:color="auto" w:fill="FFFFFF"/>
          <w:lang w:eastAsia="en-GB"/>
        </w:rPr>
        <w:instrText>ADDIN CSL_CITATION { "citationItems" : [ { "id" : "ITEM-1", "itemData" : { "DOI" : "10.2119/molmed.2016.00188", "ISSN" : "1076-1551", "PMID" : "28598490", "abstract" : "Sepsis is a leading cause of death worldwide. Current treatment modalities remain largely supportive. Intervention strategies focused on inhibiting specific mediators of the inflammatory host response have been largely unsuccessful, a consequence of an inadequate understanding of the complexity and heterogeneity of the innate immune response. Moreover, the conventional drug development pipeline is time consuming and expensive and the low success rates associated with cell-based screens underline the need for whole organism screening strategies, especially for complex pathological processes. Here, we established an LPS-induced zebrafish endotoxemia model, which exhibits the major hallmarks of human sepsis including, edema and tissue/organ damage, increased vascular permeability and vascular leakage accompanied by an altered expression of cellular junction proteins, increased cytokine expression, immune cell activation and ROS production, reduced circulation and increased platelet aggregation. We tested the suitability of the model for phenotype-based drug screening using three primary readouts: mortality, vascular leakage, and ROS production. Preliminary screening identified fasudil, a drug known to protect against vascular leakage in murine models, as a lead hit thereby validating the utility of our model for sepsis drug screens. This zebrafish sepsis model has the potential to rapidly analyze sepsis associated pathologies and cellular processes in the whole organism, as well as to screen and validate large numbers of compounds that can modify sepsis pathology in vivo.", "author" : [ { "dropping-particle" : "", "family" : "Philip", "given" : "Anju Mary", "non-dropping-particle" : "", "parse-names" : false, "suffix" : "" }, { "dropping-particle" : "", "family" : "Wang", "given" : "Youdong", "non-dropping-particle" : "", "parse-names" : false, "suffix" : "" } ], "container-title" : "Molecular Medicine", "id" : "ITEM-1", "issue" : "1", "issued" : { "date-parts" : [ [ "2017", "6", "7" ] ] }, "page" : "1", "publisher" : "The Feinstein Institute for Medical Research", "title" : "Development of a Zebrafish Sepsis Model for High-Throughput Drug Discovery", "type" : "article-journal", "volume" : "23" }, "uris" : [ "http://www.mendeley.com/documents/?uuid=fa343068-8696-3b5f-973c-d72a99fbf5fa" ] } ], "mendeley" : { "formattedCitation" : "(Philip and Wang, 2017)", "plainTextFormattedCitation" : "(Philip and Wang, 2017)", "previouslyFormattedCitation" : "(Philip and Wang, 2017)" }, "properties" : {  }, "schema" : "https://github.com/citation-style-language/schema/raw/master/csl-citation.json" }</w:instrText>
      </w:r>
      <w:r w:rsidRPr="0039739C">
        <w:rPr>
          <w:rFonts w:eastAsia="Times New Roman" w:cs="Lucida Sans Unicode"/>
          <w:shd w:val="clear" w:color="auto" w:fill="FFFFFF"/>
          <w:lang w:eastAsia="en-GB"/>
        </w:rPr>
        <w:fldChar w:fldCharType="separate"/>
      </w:r>
      <w:r w:rsidR="00F71621" w:rsidRPr="00F71621">
        <w:rPr>
          <w:rFonts w:eastAsia="Times New Roman" w:cs="Lucida Sans Unicode"/>
          <w:noProof/>
          <w:shd w:val="clear" w:color="auto" w:fill="FFFFFF"/>
          <w:lang w:eastAsia="en-GB"/>
        </w:rPr>
        <w:t>(Philip and Wang, 2017)</w:t>
      </w:r>
      <w:r w:rsidRPr="0039739C">
        <w:rPr>
          <w:rFonts w:eastAsia="Times New Roman" w:cs="Lucida Sans Unicode"/>
          <w:shd w:val="clear" w:color="auto" w:fill="FFFFFF"/>
          <w:lang w:eastAsia="en-GB"/>
        </w:rPr>
        <w:fldChar w:fldCharType="end"/>
      </w:r>
      <w:r w:rsidRPr="0039739C">
        <w:rPr>
          <w:rFonts w:eastAsia="Times New Roman" w:cs="Lucida Sans Unicode"/>
          <w:shd w:val="clear" w:color="auto" w:fill="FFFFFF"/>
          <w:lang w:eastAsia="en-GB"/>
        </w:rPr>
        <w:t xml:space="preserve">. Philip </w:t>
      </w:r>
      <w:r w:rsidRPr="0039739C">
        <w:rPr>
          <w:rFonts w:eastAsia="Times New Roman" w:cs="Lucida Sans Unicode"/>
          <w:i/>
          <w:shd w:val="clear" w:color="auto" w:fill="FFFFFF"/>
          <w:lang w:eastAsia="en-GB"/>
        </w:rPr>
        <w:t xml:space="preserve">et al. </w:t>
      </w:r>
      <w:r w:rsidRPr="0039739C">
        <w:rPr>
          <w:rFonts w:eastAsia="Times New Roman" w:cs="Lucida Sans Unicode"/>
          <w:shd w:val="clear" w:color="auto" w:fill="FFFFFF"/>
          <w:lang w:eastAsia="en-GB"/>
        </w:rPr>
        <w:t xml:space="preserve">had shown that 3dpf zebrafish embryos receiving 200 µg/ml LPS had 100% mortality rate within the first 8 </w:t>
      </w:r>
      <w:r w:rsidR="009303B5">
        <w:rPr>
          <w:rFonts w:eastAsia="Times New Roman" w:cs="Lucida Sans Unicode"/>
          <w:shd w:val="clear" w:color="auto" w:fill="FFFFFF"/>
          <w:lang w:eastAsia="en-GB"/>
        </w:rPr>
        <w:t>h</w:t>
      </w:r>
      <w:r w:rsidRPr="0039739C">
        <w:rPr>
          <w:rFonts w:eastAsia="Times New Roman" w:cs="Lucida Sans Unicode"/>
          <w:shd w:val="clear" w:color="auto" w:fill="FFFFFF"/>
          <w:lang w:eastAsia="en-GB"/>
        </w:rPr>
        <w:t xml:space="preserve"> following infection, while embryos receiving 100 µg/ml LPS succumbed to sepsis-like symptoms, including vasculature leakage due to dysregulated junction proteins, upregulated cytokine response and an increase in ROS production.</w:t>
      </w:r>
    </w:p>
    <w:p w14:paraId="3534C892" w14:textId="77777777" w:rsidR="007E46DA" w:rsidRPr="0039739C" w:rsidRDefault="007E46DA" w:rsidP="007E46DA">
      <w:pPr>
        <w:rPr>
          <w:rFonts w:eastAsia="Times New Roman" w:cs="Lucida Sans Unicode"/>
          <w:shd w:val="clear" w:color="auto" w:fill="FFFFFF"/>
          <w:lang w:eastAsia="en-GB"/>
        </w:rPr>
      </w:pPr>
    </w:p>
    <w:p w14:paraId="44FF4A9A" w14:textId="199A4F64" w:rsidR="007E46DA" w:rsidRPr="0039739C" w:rsidRDefault="007E46DA" w:rsidP="007E46DA">
      <w:pPr>
        <w:rPr>
          <w:rFonts w:eastAsia="Times New Roman" w:cs="Lucida Sans Unicode"/>
          <w:shd w:val="clear" w:color="auto" w:fill="FFFFFF"/>
          <w:lang w:eastAsia="en-GB"/>
        </w:rPr>
      </w:pPr>
      <w:r w:rsidRPr="0039739C">
        <w:rPr>
          <w:rFonts w:eastAsia="Times New Roman" w:cs="Lucida Sans Unicode"/>
          <w:shd w:val="clear" w:color="auto" w:fill="FFFFFF"/>
          <w:lang w:eastAsia="en-GB"/>
        </w:rPr>
        <w:t>Recent work carried out within the Florey Institute</w:t>
      </w:r>
      <w:r w:rsidR="006E071A">
        <w:rPr>
          <w:rFonts w:eastAsia="Times New Roman" w:cs="Lucida Sans Unicode"/>
          <w:shd w:val="clear" w:color="auto" w:fill="FFFFFF"/>
          <w:lang w:eastAsia="en-GB"/>
        </w:rPr>
        <w:t>, University of Sheffield</w:t>
      </w:r>
      <w:r w:rsidRPr="0039739C">
        <w:rPr>
          <w:rFonts w:eastAsia="Times New Roman" w:cs="Lucida Sans Unicode"/>
          <w:shd w:val="clear" w:color="auto" w:fill="FFFFFF"/>
          <w:lang w:eastAsia="en-GB"/>
        </w:rPr>
        <w:t xml:space="preserve"> </w:t>
      </w:r>
      <w:r w:rsidRPr="0039739C">
        <w:rPr>
          <w:rFonts w:eastAsia="Times New Roman" w:cs="Lucida Sans Unicode"/>
          <w:shd w:val="clear" w:color="auto" w:fill="FFFFFF"/>
          <w:lang w:eastAsia="en-GB"/>
        </w:rPr>
        <w:fldChar w:fldCharType="begin" w:fldLock="1"/>
      </w:r>
      <w:r w:rsidR="00B145F9">
        <w:rPr>
          <w:rFonts w:eastAsia="Times New Roman" w:cs="Lucida Sans Unicode"/>
          <w:shd w:val="clear" w:color="auto" w:fill="FFFFFF"/>
          <w:lang w:eastAsia="en-GB"/>
        </w:rPr>
        <w:instrText>ADDIN CSL_CITATION { "citationItems" : [ { "id" : "ITEM-1", "itemData" : { "author" : [ { "dropping-particle" : "", "family" : "Boldock", "given" : "Emma", "non-dropping-particle" : "", "parse-names" : false, "suffix" : "" } ], "edition" : "1", "id" : "ITEM-1", "issued" : { "date-parts" : [ [ "2016" ] ] }, "publisher" : "The University of Sheffield", "publisher-place" : "Sheffield", "title" : "Analysis of Staphylococcus aureus virulence", "type" : "book" }, "uris" : [ "http://www.mendeley.com/documents/?uuid=a51d30f5-0f74-4eb7-8b7a-f835cf095e33" ] } ], "mendeley" : { "formattedCitation" : "(Boldock, 2016)", "plainTextFormattedCitation" : "(Boldock, 2016)", "previouslyFormattedCitation" : "(Boldock, 2016)" }, "properties" : {  }, "schema" : "https://github.com/citation-style-language/schema/raw/master/csl-citation.json" }</w:instrText>
      </w:r>
      <w:r w:rsidRPr="0039739C">
        <w:rPr>
          <w:rFonts w:eastAsia="Times New Roman" w:cs="Lucida Sans Unicode"/>
          <w:shd w:val="clear" w:color="auto" w:fill="FFFFFF"/>
          <w:lang w:eastAsia="en-GB"/>
        </w:rPr>
        <w:fldChar w:fldCharType="separate"/>
      </w:r>
      <w:r w:rsidR="00F71621" w:rsidRPr="00F71621">
        <w:rPr>
          <w:rFonts w:eastAsia="Times New Roman" w:cs="Lucida Sans Unicode"/>
          <w:noProof/>
          <w:shd w:val="clear" w:color="auto" w:fill="FFFFFF"/>
          <w:lang w:eastAsia="en-GB"/>
        </w:rPr>
        <w:t>(Boldock, 2016)</w:t>
      </w:r>
      <w:r w:rsidRPr="0039739C">
        <w:rPr>
          <w:rFonts w:eastAsia="Times New Roman" w:cs="Lucida Sans Unicode"/>
          <w:shd w:val="clear" w:color="auto" w:fill="FFFFFF"/>
          <w:lang w:eastAsia="en-GB"/>
        </w:rPr>
        <w:fldChar w:fldCharType="end"/>
      </w:r>
      <w:r w:rsidRPr="0039739C">
        <w:rPr>
          <w:rFonts w:eastAsia="Times New Roman" w:cs="Lucida Sans Unicode"/>
          <w:shd w:val="clear" w:color="auto" w:fill="FFFFFF"/>
          <w:lang w:eastAsia="en-GB"/>
        </w:rPr>
        <w:t xml:space="preserve"> has shown that </w:t>
      </w:r>
      <w:r w:rsidR="00F45958" w:rsidRPr="00F45958">
        <w:rPr>
          <w:rFonts w:eastAsia="Times New Roman" w:cs="Lucida Sans Unicode"/>
          <w:i/>
          <w:iCs/>
          <w:shd w:val="clear" w:color="auto" w:fill="FFFFFF"/>
          <w:lang w:eastAsia="en-GB"/>
        </w:rPr>
        <w:t>S. aureus</w:t>
      </w:r>
      <w:r w:rsidR="0073580A" w:rsidRPr="0073580A">
        <w:rPr>
          <w:rFonts w:eastAsia="Times New Roman" w:cs="Lucida Sans Unicode"/>
          <w:i/>
          <w:iCs/>
          <w:shd w:val="clear" w:color="auto" w:fill="FFFFFF"/>
          <w:lang w:eastAsia="en-GB"/>
        </w:rPr>
        <w:t xml:space="preserve"> </w:t>
      </w:r>
      <w:r w:rsidRPr="0039739C">
        <w:rPr>
          <w:rFonts w:eastAsia="Times New Roman" w:cs="Lucida Sans Unicode"/>
          <w:shd w:val="clear" w:color="auto" w:fill="FFFFFF"/>
          <w:lang w:eastAsia="en-GB"/>
        </w:rPr>
        <w:t>infection could be augmented by bacterial cell wall material, in the zebrafish embryo model, without causing immediate septic shock.</w:t>
      </w:r>
    </w:p>
    <w:p w14:paraId="10DDCD51" w14:textId="77777777" w:rsidR="007E46DA" w:rsidRPr="0039739C" w:rsidRDefault="007E46DA" w:rsidP="007E46DA">
      <w:pPr>
        <w:rPr>
          <w:rFonts w:eastAsia="Times New Roman" w:cs="Lucida Sans Unicode"/>
          <w:shd w:val="clear" w:color="auto" w:fill="FFFFFF"/>
          <w:lang w:eastAsia="en-GB"/>
        </w:rPr>
      </w:pPr>
    </w:p>
    <w:p w14:paraId="281A47F6" w14:textId="53FDFE8B" w:rsidR="007E46DA" w:rsidRDefault="007E46DA" w:rsidP="007E46DA">
      <w:pPr>
        <w:rPr>
          <w:rFonts w:eastAsia="Times New Roman" w:cs="Lucida Sans Unicode"/>
          <w:shd w:val="clear" w:color="auto" w:fill="FFFFFF"/>
          <w:lang w:eastAsia="en-GB"/>
        </w:rPr>
      </w:pPr>
      <w:r w:rsidRPr="0039739C">
        <w:rPr>
          <w:rFonts w:eastAsia="Times New Roman" w:cs="Lucida Sans Unicode"/>
          <w:shd w:val="clear" w:color="auto" w:fill="FFFFFF"/>
          <w:lang w:eastAsia="en-GB"/>
        </w:rPr>
        <w:t xml:space="preserve">This observation was therefore further tested to establish whether inflammation can be augmented using bacterial components in the zebrafish embryo and whether this material is capable of augmenting </w:t>
      </w:r>
      <w:r w:rsidR="00F45958" w:rsidRPr="00F45958">
        <w:rPr>
          <w:rFonts w:eastAsia="Times New Roman" w:cs="Lucida Sans Unicode"/>
          <w:i/>
          <w:iCs/>
          <w:shd w:val="clear" w:color="auto" w:fill="FFFFFF"/>
          <w:lang w:eastAsia="en-GB"/>
        </w:rPr>
        <w:t>S. aureus</w:t>
      </w:r>
      <w:r w:rsidR="0073580A" w:rsidRPr="0073580A">
        <w:rPr>
          <w:rFonts w:eastAsia="Times New Roman" w:cs="Lucida Sans Unicode"/>
          <w:i/>
          <w:iCs/>
          <w:shd w:val="clear" w:color="auto" w:fill="FFFFFF"/>
          <w:lang w:eastAsia="en-GB"/>
        </w:rPr>
        <w:t xml:space="preserve"> </w:t>
      </w:r>
      <w:r w:rsidRPr="0039739C">
        <w:rPr>
          <w:rFonts w:eastAsia="Times New Roman" w:cs="Lucida Sans Unicode"/>
          <w:shd w:val="clear" w:color="auto" w:fill="FFFFFF"/>
          <w:lang w:eastAsia="en-GB"/>
        </w:rPr>
        <w:t>in</w:t>
      </w:r>
      <w:r w:rsidRPr="0039739C">
        <w:rPr>
          <w:rFonts w:eastAsia="Times New Roman" w:cs="Lucida Sans Unicode"/>
          <w:i/>
          <w:shd w:val="clear" w:color="auto" w:fill="FFFFFF"/>
          <w:lang w:eastAsia="en-GB"/>
        </w:rPr>
        <w:t xml:space="preserve"> </w:t>
      </w:r>
      <w:r w:rsidRPr="0039739C">
        <w:rPr>
          <w:rFonts w:eastAsia="Times New Roman" w:cs="Lucida Sans Unicode"/>
          <w:shd w:val="clear" w:color="auto" w:fill="FFFFFF"/>
          <w:lang w:eastAsia="en-GB"/>
        </w:rPr>
        <w:t>a murine model of infection.</w:t>
      </w:r>
    </w:p>
    <w:p w14:paraId="4096AB89" w14:textId="77777777" w:rsidR="00D72297" w:rsidRDefault="00D72297" w:rsidP="007E46DA">
      <w:pPr>
        <w:rPr>
          <w:rFonts w:eastAsia="Times New Roman" w:cs="Lucida Sans Unicode"/>
          <w:shd w:val="clear" w:color="auto" w:fill="FFFFFF"/>
          <w:lang w:eastAsia="en-GB"/>
        </w:rPr>
      </w:pPr>
    </w:p>
    <w:p w14:paraId="0FFFCDDA" w14:textId="06D86036" w:rsidR="0077534E" w:rsidRPr="0039739C" w:rsidRDefault="0077534E" w:rsidP="007E46DA">
      <w:pPr>
        <w:rPr>
          <w:rFonts w:eastAsia="Times New Roman" w:cs="Lucida Sans Unicode"/>
          <w:shd w:val="clear" w:color="auto" w:fill="FFFFFF"/>
          <w:lang w:eastAsia="en-GB"/>
        </w:rPr>
      </w:pPr>
    </w:p>
    <w:p w14:paraId="7EE90D9D" w14:textId="0A000C95" w:rsidR="007E46DA" w:rsidRDefault="007E46DA" w:rsidP="0042099B">
      <w:pPr>
        <w:pStyle w:val="Heading2"/>
        <w:rPr>
          <w:rFonts w:eastAsia="Times New Roman"/>
          <w:shd w:val="clear" w:color="auto" w:fill="FFFFFF"/>
          <w:lang w:eastAsia="en-GB"/>
        </w:rPr>
      </w:pPr>
      <w:bookmarkStart w:id="297" w:name="_Toc500420534"/>
      <w:bookmarkStart w:id="298" w:name="_Toc500420610"/>
      <w:bookmarkStart w:id="299" w:name="_Toc505272627"/>
      <w:bookmarkStart w:id="300" w:name="_Toc521494833"/>
      <w:r w:rsidRPr="0039739C">
        <w:rPr>
          <w:rFonts w:eastAsia="Times New Roman"/>
          <w:shd w:val="clear" w:color="auto" w:fill="FFFFFF"/>
          <w:lang w:eastAsia="en-GB"/>
        </w:rPr>
        <w:t>Aims</w:t>
      </w:r>
      <w:bookmarkEnd w:id="297"/>
      <w:bookmarkEnd w:id="298"/>
      <w:bookmarkEnd w:id="299"/>
      <w:bookmarkEnd w:id="300"/>
    </w:p>
    <w:p w14:paraId="253C7649" w14:textId="77777777" w:rsidR="008160A0" w:rsidRPr="008160A0" w:rsidRDefault="008160A0" w:rsidP="008160A0">
      <w:pPr>
        <w:rPr>
          <w:lang w:eastAsia="en-GB"/>
        </w:rPr>
      </w:pPr>
    </w:p>
    <w:p w14:paraId="4DBC4E2C" w14:textId="77777777" w:rsidR="007E46DA" w:rsidRPr="0039739C" w:rsidRDefault="007E46DA" w:rsidP="003E628F">
      <w:pPr>
        <w:pStyle w:val="ListParagraph"/>
        <w:numPr>
          <w:ilvl w:val="0"/>
          <w:numId w:val="5"/>
        </w:numPr>
        <w:rPr>
          <w:lang w:eastAsia="en-GB"/>
        </w:rPr>
      </w:pPr>
      <w:r w:rsidRPr="0039739C">
        <w:rPr>
          <w:lang w:eastAsia="en-GB"/>
        </w:rPr>
        <w:t>To understand the effect of cell wall material on the zebrafish host.</w:t>
      </w:r>
    </w:p>
    <w:p w14:paraId="4C0FDDDA" w14:textId="77777777" w:rsidR="007E46DA" w:rsidRPr="0039739C" w:rsidRDefault="007E46DA" w:rsidP="003E628F">
      <w:pPr>
        <w:pStyle w:val="ListParagraph"/>
        <w:numPr>
          <w:ilvl w:val="0"/>
          <w:numId w:val="5"/>
        </w:numPr>
        <w:rPr>
          <w:lang w:eastAsia="en-GB"/>
        </w:rPr>
      </w:pPr>
      <w:r w:rsidRPr="0039739C">
        <w:rPr>
          <w:lang w:eastAsia="en-GB"/>
        </w:rPr>
        <w:t>To understand the role of cell wall augmenting material in the murine host and its combined role with the pathogen.</w:t>
      </w:r>
    </w:p>
    <w:p w14:paraId="0F09D466" w14:textId="04A24272" w:rsidR="007E46DA" w:rsidRPr="0039739C" w:rsidRDefault="007E46DA" w:rsidP="007E46DA">
      <w:pPr>
        <w:spacing w:line="240" w:lineRule="auto"/>
      </w:pPr>
    </w:p>
    <w:p w14:paraId="07261657" w14:textId="7C4FD70A" w:rsidR="007E46DA" w:rsidRPr="0039739C" w:rsidRDefault="007E46DA" w:rsidP="0042099B">
      <w:pPr>
        <w:pStyle w:val="Heading2"/>
      </w:pPr>
      <w:bookmarkStart w:id="301" w:name="_Toc500420535"/>
      <w:bookmarkStart w:id="302" w:name="_Toc500420611"/>
      <w:bookmarkStart w:id="303" w:name="_Toc505272628"/>
      <w:bookmarkStart w:id="304" w:name="_Toc521494834"/>
      <w:r w:rsidRPr="0039739C">
        <w:lastRenderedPageBreak/>
        <w:t>Results</w:t>
      </w:r>
      <w:bookmarkEnd w:id="301"/>
      <w:bookmarkEnd w:id="302"/>
      <w:bookmarkEnd w:id="303"/>
      <w:bookmarkEnd w:id="304"/>
      <w:r w:rsidRPr="0039739C">
        <w:t xml:space="preserve"> </w:t>
      </w:r>
    </w:p>
    <w:p w14:paraId="5B33AD71" w14:textId="77777777" w:rsidR="007E46DA" w:rsidRPr="0039739C" w:rsidRDefault="007E46DA" w:rsidP="007E46DA"/>
    <w:p w14:paraId="6891BDD6" w14:textId="28CC5215" w:rsidR="007E46DA" w:rsidRPr="0039739C" w:rsidRDefault="007E46DA" w:rsidP="0042099B">
      <w:pPr>
        <w:pStyle w:val="Heading3"/>
      </w:pPr>
      <w:bookmarkStart w:id="305" w:name="_Toc505272629"/>
      <w:bookmarkStart w:id="306" w:name="_Toc521494835"/>
      <w:r w:rsidRPr="0039739C">
        <w:t>Effect of bacterial cell-wall material on the zebrafish host</w:t>
      </w:r>
      <w:bookmarkEnd w:id="305"/>
      <w:bookmarkEnd w:id="306"/>
    </w:p>
    <w:p w14:paraId="3A2CA943" w14:textId="77777777" w:rsidR="007E46DA" w:rsidRPr="0039739C" w:rsidRDefault="007E46DA" w:rsidP="007E46DA"/>
    <w:p w14:paraId="5E66461B" w14:textId="6E3C2300" w:rsidR="007E46DA" w:rsidRPr="0039739C" w:rsidRDefault="007E46DA" w:rsidP="00EE19F9">
      <w:pPr>
        <w:pStyle w:val="Heading4"/>
      </w:pPr>
      <w:r w:rsidRPr="0039739C">
        <w:t xml:space="preserve"> </w:t>
      </w:r>
      <w:bookmarkStart w:id="307" w:name="_Toc505272630"/>
      <w:bookmarkStart w:id="308" w:name="_Toc521494836"/>
      <w:r w:rsidRPr="0039739C">
        <w:t>Co-injection of peptidoglycan and lipoteichoic acid</w:t>
      </w:r>
      <w:bookmarkEnd w:id="307"/>
      <w:bookmarkEnd w:id="308"/>
      <w:r w:rsidR="0073580A" w:rsidRPr="0073580A">
        <w:rPr>
          <w:i/>
        </w:rPr>
        <w:t xml:space="preserve"> </w:t>
      </w:r>
    </w:p>
    <w:p w14:paraId="149C60B0" w14:textId="77777777" w:rsidR="007E46DA" w:rsidRPr="0039739C" w:rsidRDefault="007E46DA" w:rsidP="007E46DA"/>
    <w:p w14:paraId="4E360279" w14:textId="0066E9D5" w:rsidR="007E46DA" w:rsidRPr="0039739C" w:rsidRDefault="007E46DA" w:rsidP="007E46DA">
      <w:r w:rsidRPr="0039739C">
        <w:t xml:space="preserve">Synergistic interactions between PGN and other components of the bacterial cell wall have been demonstrated in rats, where they have shown to cause septic shock and multiple organ failure, i.e. LTA (lipoteichoic acid) from </w:t>
      </w:r>
      <w:r w:rsidR="00F45958" w:rsidRPr="00F45958">
        <w:rPr>
          <w:i/>
          <w:iCs/>
        </w:rPr>
        <w:t>S. aureus</w:t>
      </w:r>
      <w:r w:rsidR="0073580A" w:rsidRPr="0073580A">
        <w:rPr>
          <w:i/>
          <w:iCs/>
        </w:rPr>
        <w:t xml:space="preserve"> </w:t>
      </w:r>
      <w:r w:rsidRPr="0039739C">
        <w:t xml:space="preserve">was capable of synergising with </w:t>
      </w:r>
      <w:r w:rsidRPr="0039739C">
        <w:rPr>
          <w:i/>
        </w:rPr>
        <w:t xml:space="preserve">B. subtilis </w:t>
      </w:r>
      <w:r w:rsidRPr="0039739C">
        <w:t xml:space="preserve">PGN </w:t>
      </w:r>
      <w:r w:rsidRPr="0039739C">
        <w:fldChar w:fldCharType="begin" w:fldLock="1"/>
      </w:r>
      <w:r w:rsidR="00B145F9">
        <w:instrText>ADDIN CSL_CITATION { "citationItems" : [ { "id" : "ITEM-1", "itemData" : { "abstract" : "Although the incidence of Gram-positive sep-sis has risen strongly, it is unclear how Gram-positive organ-isms (without endotoxin) initiate septic shock. We investi-gated whether two cell wall components from Staphylococcus aureus, peptidoglycan (PepG) and lipoteichoic acid (LTA), can induce the inflammatory response and multiple organ dys-function syndrome (MODS) associated with septic shock caused by Gram-positive organisms. In cultured macro-phages, LTA (10 jig/ml), but not PepG (100 'g/ml), induces the release of nitric oxide measured as nitrite. PepG, however, caused a 4-fold increase in the production of nitri$e elicited by LTA. Furthermore, PepG antibodies inhibited the release of nitrite elicited by killed S. aureus. Administration of both PepG (10 mg/kg; i.v.) and LTA (3 mg/kg; i.v.) in anesthetized rats resulted in the release of tumor necrosis factor et and interferon -y and MODS, as indicated by a decrease in arterial oxygen pressure (lung) and an increase in plasma concentra-tions of bilirubin and alanine aminotransferase (liver), cre-atinine and urea (kidney), lipase (pancreas), and creatine kinase (heart or skeletal muscle). There was also the expres-sion of inducible nitric oxide synthase in these organs,", "author" : [ { "dropping-particle" : "", "family" : "Kimpe", "given" : "Sjef J", "non-dropping-particle" : "De", "parse-names" : false, "suffix" : "" }, { "dropping-particle" : "", "family" : "Kengatharan", "given" : "Muralitharan", "non-dropping-particle" : "", "parse-names" : false, "suffix" : "" }, { "dropping-particle" : "", "family" : "Thiemermann", "given" : "Christoph", "non-dropping-particle" : "", "parse-names" : false, "suffix" : "" }, { "dropping-particle" : "", "family" : "Vane", "given" : "John R", "non-dropping-particle" : "", "parse-names" : false, "suffix" : "" } ], "container-title" : "Medical Sciences", "id" : "ITEM-1", "issued" : { "date-parts" : [ [ "1995" ] ] }, "page" : "10359-10363", "title" : "The cell wall components peptidoglycan and lipoteichoic acid from Staphylococcus aureus act in synergy to cause shock and multiple organ failure (inducible nitric oxide synthase/tumor necrosis factor a/interferon fy)", "type" : "article-journal", "volume" : "92" }, "uris" : [ "http://www.mendeley.com/documents/?uuid=eb26d2e1-3657-4caa-95db-bb429b184877" ] }, { "id" : "ITEM-2", "itemData" : { "DOI" : "10.1084/jem.188.2.305", "ISSN" : "0022-1007", "author" : [ { "dropping-particle" : "", "family" : "Kengatharan", "given" : "K M", "non-dropping-particle" : "", "parse-names" : false, "suffix" : "" }, { "dropping-particle" : "", "family" : "Kimpe", "given" : "S", "non-dropping-particle" : "De", "parse-names" : false, "suffix" : "" }, { "dropping-particle" : "", "family" : "Robson", "given" : "C", "non-dropping-particle" : "", "parse-names" : false, "suffix" : "" }, { "dropping-particle" : "", "family" : "Foster", "given" : "S J", "non-dropping-particle" : "", "parse-names" : false, "suffix" : "" }, { "dropping-particle" : "", "family" : "Thiemermann", "given" : "C", "non-dropping-particle" : "", "parse-names" : false, "suffix" : "" } ], "container-title" : "Journal of Experimental Medicine", "id" : "ITEM-2", "issue" : "2", "issued" : { "date-parts" : [ [ "1998", "7" ] ] }, "note" : "- Grampositive bacteriaunlike gram negative , are capable of causing septic shock in the absense of endotoxemia \n\n\n\n\n- Gram posiives contain LTA and PepG in their cell wall that is capable of activating leukocytes and cause the production of cytokines, causing a systemic infection responsefrom the host #\n\n\n\n\n-It is possible that the lipophilic portion of LTA is responsible for the bilogical actvity.This is further suppoeted by the fact that LTA in Gram-positive bacteria is mainly located in the polyglycerophosphate moieties\n\n\n\n\n-\n\n\n\n\n-NO is an umportandsignalling molecule in the body, that acts as a vasodilator, protects organs from ishchemic damage and is also induced by endotoxin or cytokines.\n\n\n\n\n-An amphiphile is amolecule that contains both hydro -phobic and-phylic components\n\n\n\n\n-PIc of LTA structure\n\n\n\n\n-S.aureus lTA is capable of causing moderateINOSinduction (inflamatorry form of NO) that in murine models alsorequiresthe activation of tyrosine kinases and NF-kb,however does not cause multiple organ failure or death.\n\n\n\n\n-However LTA+PEPG act to release TNF-a and IFN-gamma , casing shock and multiple organ faliure\n\n\n\n\n-NAG-NAM-l-ala-d-isoglutamine moiety accounts for the induction of iNOS attributed to the whole PepG poly- mer. NAM-l-ala-d-isoglutamine is the smallest possible frag- ment of PepG that is able to synergize with IFN-? to in- duce iNOS in macrophages, while an extra NAG residue results in a more potent induction\n\n\n\n\n-NAG-NAM-l-ala-d-isoglutamine is the smallest frangment that successfully intercats with IFN-y to induce iNOS production in macrophages , and additional NAG resudue increases the potency of the induction\n\n\n\n\n-similarly, NAG-NAM-l-ala-d-isoglutamine is capableof producing and inflammitory response when synergozedwith LTA, in a way similar to receptor-ligand interaction\n\n\n\n\n-Experiments on the non-pathogenic B. subtilis have shown that its LTA or PepG is anable to elicita systemic imfection response\n\n\n\n\n- Potetially enhanced INOS formation by s.aureis is responsible for grampositive shock as inhibition of NO synthesis does not prevent renal injury", "page" : "305-315", "title" : "Mechanism of Gram-positive Shock: Identification of Peptidoglycan and Lipoteichoic Acid Moieties Essential in the Induction of Nitric Oxide Synthase, Shock, and Multiple Organ Failure", "type" : "article-journal", "volume" : "188" }, "uris" : [ "http://www.mendeley.com/documents/?uuid=e951975f-7b9a-48b0-9d2e-00b3ca7062c7" ] }, { "id" : "ITEM-3", "itemData" : { "DOI" : "10.1111/j.1476-5381.1996.tb16053.x", "ISBN" : "0007-1188 (Print)\\n0007-1188 (Linking)", "ISSN" : "0007-1188", "PMID" : "8968550", "abstract" : "1. The pathological features of Gram-positive shock can be mimicked by the co-administration of two cell wall components of Staphylococcus aureus, namely lipoteichoic acid (LTA) and peptidoglycan (PepG). This is associated with the expression of the inducible isoform of nitric oxide synthase (iNOS) in various organs. We have investigated the effects of dexamethasone (which prevents the expression of iNOS protein) or aminoguanidine (an inhibitor of iNOS activity) on haemodynamics, multiple organ dysfunction syndrome (MODS) as well as iNOS activity elicited by LTA + PepG in anaesthetized rats. 2. Co-administration of LTA (3 mg kg-1, i.v.) and PepG (10 mg kg-1, i.v.) resulted in a significant increase in the plasma levels of tumour necrosis factor-alpha (TNF alpha, maximum at 90 min) as well as a biphasic fall in mean arterial blood pressure (MAP) from 120 +/- 3 mmHg (time 0) to 77 +/- 5 mmHg (at 6 h, n = 8; P &lt; 0.05). This hypotension was associated with a significant tachycardia (4-6 h, P &lt; 0.05) and a reduction of the pressor response elicited by noradrenaline (NA, 1 microgram kg-1, i.v., at 1-6 h; n = 8, P &lt; 0.05). Furthermore, LTA + PepG caused time-dependent increases in the serum levels of markers of hepatocellular injury, glutamate-pyruvate-transminase (GPT) and glutamate-oxalacetate-transaminase (GOT). In addition, urea and creatinine (indicators of renal dysfunction) were increased. There was also a fall in arterial oxygen tension (PaO2), indicating respiratory dysfunction, and metabolic acidosis as shown by the significant drop in pH, PaCO2 and HCO3-. These effects caused by LTA + PepG were associated with the induction of iNOS activity in aorta, liver, kidney and lungs as well as increases in serum levels of nitrite+nitrate (total nitrite). 3. Pretreatment of rats with dexamethasone (3 mg kg-1, i.p.) at 120 min before LTA + PepG administration significantly attenuated these adverse effects as well as the increases in the plasma levels of TNF alpha caused by LTA + PepG. The protective effects of dexamethasone were associated with a prevention of the increase in iNOS activity (in aorta, liver, lung, kidney), the expression of iNOS protein (in lungs), as well as in the increase in the plasma levels of total nitrite. 4. Treatment of rats with aminoguanidine (5 mg kg-1 + 10 mg kg-1 h-1) starting at 120 min after LTA + PepG attenuated most of the adverse effects and gave a significant inhibition of iNOS activity (in various organs) as well as an inhi\u2026", "author" : [ { "dropping-particle" : "", "family" : "Kengatharan", "given" : "Ken M", "non-dropping-particle" : "", "parse-names" : false, "suffix" : "" }, { "dropping-particle" : "", "family" : "Kimpe", "given" : "Sjef J", "non-dropping-particle" : "De", "parse-names" : false, "suffix" : "" }, { "dropping-particle" : "", "family" : "Thiemermann", "given" : "Christoph", "non-dropping-particle" : "", "parse-names" : false, "suffix" : "" } ], "container-title" : "British journal of pharmacology", "id" : "ITEM-3", "issue" : "7", "issued" : { "date-parts" : [ [ "1996" ] ] }, "page" : "1411-1421", "title" : "Role of nitric oxide in the circulatory failure and organ injury in a rodent model of gram-positive shock.", "type" : "article-journal", "volume" : "119" }, "uris" : [ "http://www.mendeley.com/documents/?uuid=a795d6cc-16a9-3ec8-8ead-76a1ce02d86e" ] }, { "id" : "ITEM-4", "itemData" : { "DOI" : "10.1084/jem.20020322", "ISBN" : "0022-1007", "ISSN" : "0022-1007", "PMID" : "12070290", "abstract" : "Lipoteichoic acids (LTAs) have been proposed as putative Gram-positive immunostimulatory counterparts to Gram-negative lipopolysaccharides. However, LTA from Staphylococcus aureus, the clinically most frequent Gram-positive pathogen, was inactive after purification. Here, a novel isolation procedure to prepare pure (&gt;99%) biologically active LTA, allowing the first structural analysis by nuclear magnetic resonance and mass spectrometry, is described. A comparison with LTA purified by standard techniques revealed that alanine substituents are lost during standard purification, resulting in attenuated cytokine induction activity. In line with this finding, hydrolysis of alanine substituents of active LTA decimated cytokine induction. LTA represents a major immunostimulatory component of S. aureus.", "author" : [ { "dropping-particle" : "", "family" : "Morath", "given" : "Siegfried", "non-dropping-particle" : "", "parse-names" : false, "suffix" : "" }, { "dropping-particle" : "", "family" : "Stadelmaier", "given" : "Andreas", "non-dropping-particle"</w:instrText>
      </w:r>
      <w:r w:rsidR="00B145F9" w:rsidRPr="00236F57">
        <w:rPr>
          <w:lang w:val="nl-NL"/>
        </w:rPr>
        <w:instrText xml:space="preserve"> : "", "parse-names" : false, "suffix" : "" }, { "dropping-particle" : "", "family" : "Geyer", "given" : "Armin", "non-dropping-particle" : "", "parse-names" : false, "suffix" : "" }, { "dropping-particle" : "", "family" : "Schmidt", "given" : "Richard R", "non-dropping-particle" : "", "parse-names" : false, "suffix" : "" }, { "dropping-particle" : "", "family" : "Hartung", "given" : "Thomas", "non-dropping-particle" : "", "parse-names" : false, "suffix" : "" } ], "container-title" : "The Journal of Experimental Medicine", "id" : "ITEM-4", "issue" : "12", "issued" : { "date-parts" : [ [ "2002" ] ] }, "page" : "1635-1640", "title" : "Synthetic Lipoteichoic Acid from Staphylococcus aureus Is a Potent Stimulus of Cytokine Release", "type" : "article-journal", "volume" : "195" }, "uris" : [ "http://www.mendeley.com/documents/?uuid=a6c5354d-0c19-3521-b2c8-6797b3dddb1c" ] } ], "mendeley" : { "formattedCitation" : "(De Kimpe &lt;i&gt;et al.&lt;/i&gt;, 1995; Kengatharan, De Kimpe and Thiemermann, 1996; Kengatharan &lt;i&gt;et al.&lt;/i&gt;, 1998; Morath &lt;i&gt;et al.&lt;/i&gt;, 2002)", "plainTextFormattedCitation" : "(De Kimpe et al., 1995; Kengatharan, De Kimpe and Thiemermann, 1996; Kengatharan et al., 1998; Morath et al., 2002)", "previouslyFormattedCitation" : "(De Kimpe &lt;i&gt;et al.&lt;/i&gt;, 1995; Kengatharan, De Kimpe and Thiemermann, 1996; Kengatharan &lt;i&gt;et al.&lt;/i&gt;, 1998; Morath &lt;i&gt;et al.&lt;/i&gt;, 2002)" }, "properties" : {  }, "schema" : "https://github.com/citation-style-language/schema/raw/master/csl-citation.json" }</w:instrText>
      </w:r>
      <w:r w:rsidRPr="0039739C">
        <w:fldChar w:fldCharType="separate"/>
      </w:r>
      <w:r w:rsidR="00F71621" w:rsidRPr="00236F57">
        <w:rPr>
          <w:noProof/>
          <w:lang w:val="nl-NL"/>
        </w:rPr>
        <w:t xml:space="preserve">(De Kimpe </w:t>
      </w:r>
      <w:r w:rsidR="00F71621" w:rsidRPr="00236F57">
        <w:rPr>
          <w:i/>
          <w:noProof/>
          <w:lang w:val="nl-NL"/>
        </w:rPr>
        <w:t>et al.</w:t>
      </w:r>
      <w:r w:rsidR="00F71621" w:rsidRPr="00236F57">
        <w:rPr>
          <w:noProof/>
          <w:lang w:val="nl-NL"/>
        </w:rPr>
        <w:t xml:space="preserve">, 1995; Kengatharan, De Kimpe and Thiemermann, 1996; Kengatharan </w:t>
      </w:r>
      <w:r w:rsidR="00F71621" w:rsidRPr="00236F57">
        <w:rPr>
          <w:i/>
          <w:noProof/>
          <w:lang w:val="nl-NL"/>
        </w:rPr>
        <w:t>et al.</w:t>
      </w:r>
      <w:r w:rsidR="00F71621" w:rsidRPr="00236F57">
        <w:rPr>
          <w:noProof/>
          <w:lang w:val="nl-NL"/>
        </w:rPr>
        <w:t xml:space="preserve">, 1998; Morath </w:t>
      </w:r>
      <w:r w:rsidR="00F71621" w:rsidRPr="00236F57">
        <w:rPr>
          <w:i/>
          <w:noProof/>
          <w:lang w:val="nl-NL"/>
        </w:rPr>
        <w:t>et al.</w:t>
      </w:r>
      <w:r w:rsidR="00F71621" w:rsidRPr="00236F57">
        <w:rPr>
          <w:noProof/>
          <w:lang w:val="nl-NL"/>
        </w:rPr>
        <w:t>, 2002)</w:t>
      </w:r>
      <w:r w:rsidRPr="0039739C">
        <w:fldChar w:fldCharType="end"/>
      </w:r>
      <w:r w:rsidRPr="00236F57">
        <w:rPr>
          <w:lang w:val="nl-NL"/>
        </w:rPr>
        <w:t xml:space="preserve">. </w:t>
      </w:r>
      <w:r w:rsidRPr="0039739C">
        <w:t xml:space="preserve">This indicates that conserved motifs of PGN, such as the glycan backbone can further stimulate the immune system in addition to the response caused by LTA alone. It was therefore possible that a synergistic effect between </w:t>
      </w:r>
      <w:r w:rsidR="00F45958" w:rsidRPr="00F45958">
        <w:rPr>
          <w:i/>
          <w:iCs/>
        </w:rPr>
        <w:t>S. aureus</w:t>
      </w:r>
      <w:r w:rsidR="0073580A" w:rsidRPr="0073580A">
        <w:rPr>
          <w:i/>
          <w:iCs/>
        </w:rPr>
        <w:t xml:space="preserve"> </w:t>
      </w:r>
      <w:r w:rsidRPr="0039739C">
        <w:t xml:space="preserve">PGN and </w:t>
      </w:r>
      <w:r w:rsidR="00F45958" w:rsidRPr="00F45958">
        <w:rPr>
          <w:i/>
          <w:iCs/>
        </w:rPr>
        <w:t>S. aureus</w:t>
      </w:r>
      <w:r w:rsidR="0073580A" w:rsidRPr="0073580A">
        <w:rPr>
          <w:i/>
          <w:iCs/>
        </w:rPr>
        <w:t xml:space="preserve"> </w:t>
      </w:r>
      <w:r w:rsidRPr="0039739C">
        <w:t>LTA could be seen.</w:t>
      </w:r>
    </w:p>
    <w:p w14:paraId="0909C130" w14:textId="77777777" w:rsidR="007E46DA" w:rsidRPr="0039739C" w:rsidRDefault="007E46DA" w:rsidP="007E46DA"/>
    <w:p w14:paraId="397E8637" w14:textId="7D4E7098" w:rsidR="007E46DA" w:rsidRPr="0039739C" w:rsidRDefault="007E46DA" w:rsidP="0073580A">
      <w:pPr>
        <w:rPr>
          <w:noProof/>
        </w:rPr>
      </w:pPr>
      <w:r w:rsidRPr="0039739C">
        <w:t>In order to explore this further, 30 zebrafish embryos were injected with varying dose</w:t>
      </w:r>
      <w:r w:rsidR="0073580A">
        <w:t xml:space="preserve">s of LTA to check for mortality </w:t>
      </w:r>
      <w:r w:rsidRPr="0039739C">
        <w:t>(</w:t>
      </w:r>
      <w:r w:rsidRPr="0039739C">
        <w:fldChar w:fldCharType="begin"/>
      </w:r>
      <w:r w:rsidRPr="0039739C">
        <w:instrText xml:space="preserve"> REF _Ref499208030 \h  \* MERGEFORMAT </w:instrText>
      </w:r>
      <w:r w:rsidRPr="0039739C">
        <w:fldChar w:fldCharType="separate"/>
      </w:r>
      <w:r w:rsidR="00BA1790" w:rsidRPr="0039739C">
        <w:rPr>
          <w:noProof/>
        </w:rPr>
        <w:t>Figure</w:t>
      </w:r>
      <w:r w:rsidR="00BA1790" w:rsidRPr="0039739C">
        <w:t xml:space="preserve"> </w:t>
      </w:r>
      <w:r w:rsidR="00BA1790">
        <w:rPr>
          <w:noProof/>
        </w:rPr>
        <w:t>4.1</w:t>
      </w:r>
      <w:r w:rsidRPr="0039739C">
        <w:fldChar w:fldCharType="end"/>
      </w:r>
      <w:r w:rsidRPr="0039739C">
        <w:t xml:space="preserve"> A). With all the different amounts of LTA alone tested, none showed any impact on host mortality. It was therefore tested whether the combination of PGN and LTA would synergise to cause host death </w:t>
      </w:r>
      <w:r w:rsidR="00965ADE">
        <w:t>(</w:t>
      </w:r>
      <w:fldSimple w:instr=" REF _Ref505604422 ">
        <w:r w:rsidR="00BA1790" w:rsidRPr="0039739C">
          <w:t xml:space="preserve">Figure </w:t>
        </w:r>
        <w:r w:rsidR="00BA1790">
          <w:rPr>
            <w:noProof/>
          </w:rPr>
          <w:t>4</w:t>
        </w:r>
        <w:r w:rsidR="00BA1790">
          <w:t>.</w:t>
        </w:r>
        <w:r w:rsidR="00BA1790">
          <w:rPr>
            <w:noProof/>
          </w:rPr>
          <w:t>1</w:t>
        </w:r>
      </w:fldSimple>
      <w:r w:rsidR="00965ADE">
        <w:t xml:space="preserve"> </w:t>
      </w:r>
      <w:r w:rsidRPr="0039739C">
        <w:t xml:space="preserve">B). To date, peptidoglycan had not been injected into the zebrafish and therefore the attempt was to inject an amount of peptidoglycan equivalent to bacterial CFU. Previous findings by Timmerman </w:t>
      </w:r>
      <w:r w:rsidRPr="0039739C">
        <w:rPr>
          <w:i/>
        </w:rPr>
        <w:t xml:space="preserve">et al. </w:t>
      </w:r>
      <w:r w:rsidRPr="0039739C">
        <w:t>have shown that 1x10</w:t>
      </w:r>
      <w:r w:rsidRPr="0039739C">
        <w:rPr>
          <w:vertAlign w:val="superscript"/>
        </w:rPr>
        <w:t xml:space="preserve">7 </w:t>
      </w:r>
      <w:r w:rsidR="00F45958" w:rsidRPr="00F45958">
        <w:rPr>
          <w:i/>
          <w:iCs/>
        </w:rPr>
        <w:t>S. aureus</w:t>
      </w:r>
      <w:r w:rsidR="0073580A" w:rsidRPr="0073580A">
        <w:rPr>
          <w:i/>
          <w:iCs/>
        </w:rPr>
        <w:t xml:space="preserve"> </w:t>
      </w:r>
      <w:r w:rsidRPr="0039739C">
        <w:t xml:space="preserve">bacteria is roughly equivalent to 0.1 µg of peptidoglycan </w:t>
      </w:r>
      <w:r w:rsidRPr="0039739C">
        <w:fldChar w:fldCharType="begin" w:fldLock="1"/>
      </w:r>
      <w:r w:rsidR="00B145F9">
        <w:instrText>ADDIN CSL_CITATION { "citationItems" : [ { "id" : "ITEM-1", "itemData" : { "ISSN" : "00199567", "PMID" : "8406805", "abstract" : "The role of cytokines in gram-positive infections is still relatively poorly defined. The purpose of this study was to establish whether or not intact staphylococci and purified peptidoglycans and peptidoglycan components derived from staphylococci are capable of stimulating the release of tumor necrosis factor (TNF) by human monocytes. We show here that intact staphylococci and purified peptidoglycans, isolated from three Staphylococcus epidermidis and three S. aureus strains, were indeed able to induce secretion of TNF by human monocytes in a concentration-dependent fashion. TNF release was detected by both enzyme immunoassay and the L929 fibroblast bioassay. In the enzyme immunoassay, a minimal concentration of peptidoglycan of 1 micrograms/ml was required to detect TNF release by monocytes, whereas in the bioassay a peptidoglycan concentration of 10 micrograms/ml was needed to detect a similar amount of TNF release. Peptidoglycan components such as the stem peptide, tetra- and pentaglycine, and muramyl dipeptide were unable to induce TNF release from human monocytes.", "author" : [ { "dropping-particle" : "", "family" : "Timmerman", "given" : "C P", "non-dropping-particle" : "", "parse-names" : false, "suffix" : "" }, { "dropping-particle" : "", "family" : "Mattsson", "given" : "E", "non-dropping-particle" : "", "parse-names" : false, "suffix" : "" }, { "dropping-particle" : "", "family" : "Martinez-Martinez", "given" : "L", "non-dropping-particle" : "", "parse-names" : false, "suffix" : "" }, { "dropping-particle" : "", "family" : "Graaf", "given" : "L", "non-dropping-particle" : "De", "parse-names" : false, "suffix" : "" }, { "dropping-particle" : "", "family" : "Strijp", "given" : "J A.G.", "non-dropping-particle" : "Van", "parse-names" : false, "suffix" : "" }, { "dropping-particle" : "", "family" : "Verbrugh", "given" : "H A", "non-dropping-particle" : "", "parse-names" : false, "suffix" : "" }, { "dropping-particle" : "", "family" : "Verhoef", "given" : "J", "non-dropping-particle" : "", "parse-names" : false, "suffix" : "" }, { "dropping-particle" : "", "family" : "Fleer", "given" : "A", "non-dropping-particle" : "", "parse-names" : false, "suffix" : "" } ], "container-title" : "Infection and Immunity", "id" : "ITEM-1", "issue" : "10", "issued" : { "date-parts" : [ [ "1993", "10" ] ] }, "page" : "4167-4172", "publisher" : "American Society for Microbiology (ASM)", "title" : "Induction of release of tumor necrosis factor from human monocytes by staphylococci and staphylococcal peptidoglycans", "type" : "article-journal", "volume" : "61" }, "uris" : [ "http://www.mendeley.com/documents/?uuid=aaa7396c-382b-39b7-a589-56462ee49033" ] } ], "mendeley" : { "formattedCitation" : "(Timmerman &lt;i&gt;et al.&lt;/i&gt;, 1993)", "plainTextFormattedCitation" : "(Timmerman et al., 1993)", "previouslyFormattedCitation" : "(Timmerman &lt;i&gt;et al.&lt;/i&gt;, 1993)" }, "properties" : {  }, "schema" : "https://github.com/citation-style-language/schema/raw/master/csl-citation.json" }</w:instrText>
      </w:r>
      <w:r w:rsidRPr="0039739C">
        <w:fldChar w:fldCharType="separate"/>
      </w:r>
      <w:r w:rsidR="00F71621" w:rsidRPr="00F71621">
        <w:rPr>
          <w:noProof/>
        </w:rPr>
        <w:t xml:space="preserve">(Timmerman </w:t>
      </w:r>
      <w:r w:rsidR="00F71621" w:rsidRPr="00F71621">
        <w:rPr>
          <w:i/>
          <w:noProof/>
        </w:rPr>
        <w:t>et al.</w:t>
      </w:r>
      <w:r w:rsidR="00F71621" w:rsidRPr="00F71621">
        <w:rPr>
          <w:noProof/>
        </w:rPr>
        <w:t>, 1993)</w:t>
      </w:r>
      <w:r w:rsidRPr="0039739C">
        <w:fldChar w:fldCharType="end"/>
      </w:r>
      <w:r w:rsidRPr="0039739C">
        <w:t xml:space="preserve">. Keeping with these findings and the notion </w:t>
      </w:r>
      <w:r w:rsidRPr="0039739C">
        <w:lastRenderedPageBreak/>
        <w:t xml:space="preserve">that peptidoglycan constitutes approximately 10% of the bacterial cell wall (personal communication, Dr. Stephane Mesnage), </w:t>
      </w:r>
      <w:r w:rsidR="00F45958" w:rsidRPr="00F45958">
        <w:rPr>
          <w:i/>
          <w:iCs/>
        </w:rPr>
        <w:t>S. aureus</w:t>
      </w:r>
      <w:r w:rsidR="0073580A" w:rsidRPr="0073580A">
        <w:rPr>
          <w:i/>
          <w:iCs/>
        </w:rPr>
        <w:t xml:space="preserve"> </w:t>
      </w:r>
      <w:r w:rsidRPr="0039739C">
        <w:t>grown from an overnight culture to 2x10</w:t>
      </w:r>
      <w:r w:rsidRPr="0039739C">
        <w:rPr>
          <w:vertAlign w:val="superscript"/>
        </w:rPr>
        <w:t>8</w:t>
      </w:r>
      <w:r w:rsidRPr="0039739C">
        <w:t xml:space="preserve"> CFU/ml yielded 26 µg of peptidoglycan. Therefore 1500 CFU of </w:t>
      </w:r>
      <w:r w:rsidR="00F45958" w:rsidRPr="00F45958">
        <w:rPr>
          <w:i/>
          <w:iCs/>
        </w:rPr>
        <w:t>S. aureus</w:t>
      </w:r>
      <w:r w:rsidR="0073580A" w:rsidRPr="0073580A">
        <w:rPr>
          <w:i/>
          <w:iCs/>
        </w:rPr>
        <w:t xml:space="preserve"> </w:t>
      </w:r>
      <w:r w:rsidRPr="0039739C">
        <w:t xml:space="preserve">could be roughly attributed to 0.2 ng of peptidoglycan. However, due to the rough approximation, 2.5 ng of peptidoglycan was used in all zebrafish experiments unless otherwise stated. With PGN tested with varying concentrations of LTA, none showed an increase in host mortality. </w:t>
      </w:r>
      <w:r w:rsidR="00F45958" w:rsidRPr="00F45958">
        <w:rPr>
          <w:i/>
          <w:iCs/>
        </w:rPr>
        <w:t>S. aureus</w:t>
      </w:r>
      <w:r w:rsidR="0073580A" w:rsidRPr="0073580A">
        <w:rPr>
          <w:i/>
          <w:iCs/>
        </w:rPr>
        <w:t xml:space="preserve"> </w:t>
      </w:r>
      <w:r w:rsidRPr="0039739C">
        <w:t>SH1000 injection was used as a positive control in both experiments.</w:t>
      </w:r>
    </w:p>
    <w:p w14:paraId="45EFC080" w14:textId="77777777" w:rsidR="007E46DA" w:rsidRPr="0039739C" w:rsidRDefault="007E46DA" w:rsidP="007E46DA"/>
    <w:p w14:paraId="19B8C425" w14:textId="77777777" w:rsidR="007E46DA" w:rsidRPr="0039739C" w:rsidRDefault="007E46DA" w:rsidP="007E46DA">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7E46DA" w:rsidRPr="0039739C" w14:paraId="50D59B61" w14:textId="77777777" w:rsidTr="007E46DA">
        <w:tc>
          <w:tcPr>
            <w:tcW w:w="8498" w:type="dxa"/>
          </w:tcPr>
          <w:p w14:paraId="60498A85" w14:textId="77777777" w:rsidR="007E46DA" w:rsidRPr="0039739C" w:rsidRDefault="007E46DA" w:rsidP="007E46DA">
            <w:pPr>
              <w:pStyle w:val="Caption"/>
              <w:keepNext/>
            </w:pPr>
            <w:r w:rsidRPr="0039739C">
              <w:rPr>
                <w:noProof/>
                <w:lang w:eastAsia="zh-CN"/>
              </w:rPr>
              <w:lastRenderedPageBreak/>
              <mc:AlternateContent>
                <mc:Choice Requires="wpg">
                  <w:drawing>
                    <wp:inline distT="0" distB="0" distL="0" distR="0" wp14:anchorId="7E7F82DA" wp14:editId="7CCBF13C">
                      <wp:extent cx="5616578" cy="8045759"/>
                      <wp:effectExtent l="0" t="0" r="3175" b="0"/>
                      <wp:docPr id="129" name="Group 1"/>
                      <wp:cNvGraphicFramePr/>
                      <a:graphic xmlns:a="http://schemas.openxmlformats.org/drawingml/2006/main">
                        <a:graphicData uri="http://schemas.microsoft.com/office/word/2010/wordprocessingGroup">
                          <wpg:wgp>
                            <wpg:cNvGrpSpPr/>
                            <wpg:grpSpPr>
                              <a:xfrm>
                                <a:off x="0" y="0"/>
                                <a:ext cx="5616578" cy="8045759"/>
                                <a:chOff x="0" y="0"/>
                                <a:chExt cx="5616578" cy="8045759"/>
                              </a:xfrm>
                            </wpg:grpSpPr>
                            <wpg:grpSp>
                              <wpg:cNvPr id="130" name="Group 130"/>
                              <wpg:cNvGrpSpPr/>
                              <wpg:grpSpPr>
                                <a:xfrm>
                                  <a:off x="0" y="0"/>
                                  <a:ext cx="5616578" cy="8045759"/>
                                  <a:chOff x="0" y="0"/>
                                  <a:chExt cx="5616578" cy="8045759"/>
                                </a:xfrm>
                              </wpg:grpSpPr>
                              <pic:pic xmlns:pic="http://schemas.openxmlformats.org/drawingml/2006/picture">
                                <pic:nvPicPr>
                                  <pic:cNvPr id="131" name="Picture 131"/>
                                  <pic:cNvPicPr/>
                                </pic:nvPicPr>
                                <pic:blipFill>
                                  <a:blip r:embed="rId36"/>
                                  <a:stretch>
                                    <a:fillRect/>
                                  </a:stretch>
                                </pic:blipFill>
                                <pic:spPr>
                                  <a:xfrm>
                                    <a:off x="0" y="0"/>
                                    <a:ext cx="5616578" cy="8045759"/>
                                  </a:xfrm>
                                  <a:prstGeom prst="rect">
                                    <a:avLst/>
                                  </a:prstGeom>
                                </pic:spPr>
                              </pic:pic>
                              <wps:wsp>
                                <wps:cNvPr id="132" name="Rectangle 132"/>
                                <wps:cNvSpPr/>
                                <wps:spPr>
                                  <a:xfrm>
                                    <a:off x="869772" y="2780327"/>
                                    <a:ext cx="415126" cy="62269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Rectangle 133"/>
                                <wps:cNvSpPr/>
                                <wps:spPr>
                                  <a:xfrm>
                                    <a:off x="3616301" y="2678368"/>
                                    <a:ext cx="874195" cy="62269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4" name="Rectangle 134"/>
                                <wps:cNvSpPr/>
                                <wps:spPr>
                                  <a:xfrm>
                                    <a:off x="800402" y="4615125"/>
                                    <a:ext cx="415126" cy="63638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5" name="Rectangle 135"/>
                                <wps:cNvSpPr/>
                                <wps:spPr>
                                  <a:xfrm>
                                    <a:off x="3664317" y="4781959"/>
                                    <a:ext cx="415126" cy="62269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6" name="Rectangle 136"/>
                                <wps:cNvSpPr/>
                                <wps:spPr>
                                  <a:xfrm>
                                    <a:off x="869771" y="6680390"/>
                                    <a:ext cx="892407" cy="85644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7" name="Rectangle 137"/>
                                <wps:cNvSpPr/>
                                <wps:spPr>
                                  <a:xfrm>
                                    <a:off x="822841" y="900761"/>
                                    <a:ext cx="457318" cy="52979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8" name="Rectangle 138"/>
                                <wps:cNvSpPr/>
                                <wps:spPr>
                                  <a:xfrm>
                                    <a:off x="3707082" y="773739"/>
                                    <a:ext cx="896268" cy="59765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9" name="Text Box 139"/>
                              <wps:cNvSpPr txBox="1"/>
                              <wps:spPr>
                                <a:xfrm>
                                  <a:off x="745274" y="829535"/>
                                  <a:ext cx="671830" cy="215265"/>
                                </a:xfrm>
                                <a:prstGeom prst="rect">
                                  <a:avLst/>
                                </a:prstGeom>
                                <a:noFill/>
                              </wps:spPr>
                              <wps:txbx>
                                <w:txbxContent>
                                  <w:p w14:paraId="5D8BDFAE"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LTA (2.5 ng)</w:t>
                                    </w:r>
                                  </w:p>
                                </w:txbxContent>
                              </wps:txbx>
                              <wps:bodyPr wrap="none" rtlCol="0">
                                <a:spAutoFit/>
                              </wps:bodyPr>
                            </wps:wsp>
                            <wps:wsp>
                              <wps:cNvPr id="140" name="Text Box 140"/>
                              <wps:cNvSpPr txBox="1"/>
                              <wps:spPr>
                                <a:xfrm>
                                  <a:off x="751686" y="950941"/>
                                  <a:ext cx="594360" cy="215265"/>
                                </a:xfrm>
                                <a:prstGeom prst="rect">
                                  <a:avLst/>
                                </a:prstGeom>
                                <a:noFill/>
                              </wps:spPr>
                              <wps:txbx>
                                <w:txbxContent>
                                  <w:p w14:paraId="5A110A20"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LTA (5 ng)</w:t>
                                    </w:r>
                                  </w:p>
                                </w:txbxContent>
                              </wps:txbx>
                              <wps:bodyPr wrap="none" rtlCol="0">
                                <a:spAutoFit/>
                              </wps:bodyPr>
                            </wps:wsp>
                            <wps:wsp>
                              <wps:cNvPr id="141" name="Text Box 141"/>
                              <wps:cNvSpPr txBox="1"/>
                              <wps:spPr>
                                <a:xfrm>
                                  <a:off x="745274" y="1108997"/>
                                  <a:ext cx="645795" cy="215265"/>
                                </a:xfrm>
                                <a:prstGeom prst="rect">
                                  <a:avLst/>
                                </a:prstGeom>
                                <a:noFill/>
                              </wps:spPr>
                              <wps:txbx>
                                <w:txbxContent>
                                  <w:p w14:paraId="5ABE4763"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LTA (15 ng)</w:t>
                                    </w:r>
                                  </w:p>
                                </w:txbxContent>
                              </wps:txbx>
                              <wps:bodyPr wrap="none" rtlCol="0">
                                <a:spAutoFit/>
                              </wps:bodyPr>
                            </wps:wsp>
                            <wps:wsp>
                              <wps:cNvPr id="142" name="Text Box 142"/>
                              <wps:cNvSpPr txBox="1"/>
                              <wps:spPr>
                                <a:xfrm>
                                  <a:off x="751686" y="1255573"/>
                                  <a:ext cx="978535" cy="215265"/>
                                </a:xfrm>
                                <a:prstGeom prst="rect">
                                  <a:avLst/>
                                </a:prstGeom>
                                <a:noFill/>
                              </wps:spPr>
                              <wps:txbx>
                                <w:txbxContent>
                                  <w:p w14:paraId="50C59208"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1654 CFU)</w:t>
                                    </w:r>
                                  </w:p>
                                </w:txbxContent>
                              </wps:txbx>
                              <wps:bodyPr wrap="none" rtlCol="0">
                                <a:spAutoFit/>
                              </wps:bodyPr>
                            </wps:wsp>
                            <wps:wsp>
                              <wps:cNvPr id="143" name="Text Box 143"/>
                              <wps:cNvSpPr txBox="1"/>
                              <wps:spPr>
                                <a:xfrm>
                                  <a:off x="3558736" y="2698731"/>
                                  <a:ext cx="864235" cy="215265"/>
                                </a:xfrm>
                                <a:prstGeom prst="rect">
                                  <a:avLst/>
                                </a:prstGeom>
                                <a:noFill/>
                              </wps:spPr>
                              <wps:txbx>
                                <w:txbxContent>
                                  <w:p w14:paraId="46801A6B"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GN + LPS (5 ng)</w:t>
                                    </w:r>
                                  </w:p>
                                </w:txbxContent>
                              </wps:txbx>
                              <wps:bodyPr wrap="none" rtlCol="0">
                                <a:spAutoFit/>
                              </wps:bodyPr>
                            </wps:wsp>
                            <wps:wsp>
                              <wps:cNvPr id="144" name="Text Box 144"/>
                              <wps:cNvSpPr txBox="1"/>
                              <wps:spPr>
                                <a:xfrm>
                                  <a:off x="3552414" y="2844993"/>
                                  <a:ext cx="864235" cy="215265"/>
                                </a:xfrm>
                                <a:prstGeom prst="rect">
                                  <a:avLst/>
                                </a:prstGeom>
                                <a:noFill/>
                              </wps:spPr>
                              <wps:txbx>
                                <w:txbxContent>
                                  <w:p w14:paraId="3B8248B9"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GN + LPS (2 ng)</w:t>
                                    </w:r>
                                  </w:p>
                                </w:txbxContent>
                              </wps:txbx>
                              <wps:bodyPr wrap="none" rtlCol="0">
                                <a:spAutoFit/>
                              </wps:bodyPr>
                            </wps:wsp>
                            <wps:wsp>
                              <wps:cNvPr id="145" name="Text Box 145"/>
                              <wps:cNvSpPr txBox="1"/>
                              <wps:spPr>
                                <a:xfrm>
                                  <a:off x="3552414" y="2979039"/>
                                  <a:ext cx="941070" cy="215265"/>
                                </a:xfrm>
                                <a:prstGeom prst="rect">
                                  <a:avLst/>
                                </a:prstGeom>
                                <a:noFill/>
                              </wps:spPr>
                              <wps:txbx>
                                <w:txbxContent>
                                  <w:p w14:paraId="102CB07C"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GN + LPS (0.5 ng)</w:t>
                                    </w:r>
                                  </w:p>
                                </w:txbxContent>
                              </wps:txbx>
                              <wps:bodyPr wrap="none" rtlCol="0">
                                <a:spAutoFit/>
                              </wps:bodyPr>
                            </wps:wsp>
                            <wps:wsp>
                              <wps:cNvPr id="146" name="Text Box 146"/>
                              <wps:cNvSpPr txBox="1"/>
                              <wps:spPr>
                                <a:xfrm>
                                  <a:off x="3615026" y="684328"/>
                                  <a:ext cx="702945" cy="215265"/>
                                </a:xfrm>
                                <a:prstGeom prst="rect">
                                  <a:avLst/>
                                </a:prstGeom>
                                <a:noFill/>
                              </wps:spPr>
                              <wps:txbx>
                                <w:txbxContent>
                                  <w:p w14:paraId="1D7B3F45"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GN (2.5 ng)</w:t>
                                    </w:r>
                                  </w:p>
                                </w:txbxContent>
                              </wps:txbx>
                              <wps:bodyPr wrap="none" rtlCol="0">
                                <a:spAutoFit/>
                              </wps:bodyPr>
                            </wps:wsp>
                            <wps:wsp>
                              <wps:cNvPr id="147" name="Text Box 147"/>
                              <wps:cNvSpPr txBox="1"/>
                              <wps:spPr>
                                <a:xfrm>
                                  <a:off x="3615026" y="803451"/>
                                  <a:ext cx="950595" cy="215265"/>
                                </a:xfrm>
                                <a:prstGeom prst="rect">
                                  <a:avLst/>
                                </a:prstGeom>
                                <a:noFill/>
                              </wps:spPr>
                              <wps:txbx>
                                <w:txbxContent>
                                  <w:p w14:paraId="1C36F2B7"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GN + LTA (2.5 ng)</w:t>
                                    </w:r>
                                  </w:p>
                                </w:txbxContent>
                              </wps:txbx>
                              <wps:bodyPr wrap="none" rtlCol="0">
                                <a:spAutoFit/>
                              </wps:bodyPr>
                            </wps:wsp>
                            <wps:wsp>
                              <wps:cNvPr id="148" name="Text Box 148"/>
                              <wps:cNvSpPr txBox="1"/>
                              <wps:spPr>
                                <a:xfrm>
                                  <a:off x="3614931" y="912769"/>
                                  <a:ext cx="873125" cy="215265"/>
                                </a:xfrm>
                                <a:prstGeom prst="rect">
                                  <a:avLst/>
                                </a:prstGeom>
                                <a:noFill/>
                              </wps:spPr>
                              <wps:txbx>
                                <w:txbxContent>
                                  <w:p w14:paraId="030A1640"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GN + LTA (5 ng)</w:t>
                                    </w:r>
                                  </w:p>
                                </w:txbxContent>
                              </wps:txbx>
                              <wps:bodyPr wrap="none" rtlCol="0">
                                <a:spAutoFit/>
                              </wps:bodyPr>
                            </wps:wsp>
                            <wps:wsp>
                              <wps:cNvPr id="149" name="Text Box 149"/>
                              <wps:cNvSpPr txBox="1"/>
                              <wps:spPr>
                                <a:xfrm>
                                  <a:off x="3618510" y="1039538"/>
                                  <a:ext cx="924560" cy="215265"/>
                                </a:xfrm>
                                <a:prstGeom prst="rect">
                                  <a:avLst/>
                                </a:prstGeom>
                                <a:noFill/>
                              </wps:spPr>
                              <wps:txbx>
                                <w:txbxContent>
                                  <w:p w14:paraId="35043878"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GN + LTA (15 ng)</w:t>
                                    </w:r>
                                  </w:p>
                                </w:txbxContent>
                              </wps:txbx>
                              <wps:bodyPr wrap="none" rtlCol="0">
                                <a:spAutoFit/>
                              </wps:bodyPr>
                            </wps:wsp>
                            <wps:wsp>
                              <wps:cNvPr id="150" name="Text Box 150"/>
                              <wps:cNvSpPr txBox="1"/>
                              <wps:spPr>
                                <a:xfrm>
                                  <a:off x="3614931" y="1176638"/>
                                  <a:ext cx="978535" cy="215265"/>
                                </a:xfrm>
                                <a:prstGeom prst="rect">
                                  <a:avLst/>
                                </a:prstGeom>
                                <a:noFill/>
                              </wps:spPr>
                              <wps:txbx>
                                <w:txbxContent>
                                  <w:p w14:paraId="7DF7154E"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1482 CFU)</w:t>
                                    </w:r>
                                  </w:p>
                                </w:txbxContent>
                              </wps:txbx>
                              <wps:bodyPr wrap="none" rtlCol="0">
                                <a:spAutoFit/>
                              </wps:bodyPr>
                            </wps:wsp>
                            <wps:wsp>
                              <wps:cNvPr id="151" name="Text Box 151"/>
                              <wps:cNvSpPr txBox="1"/>
                              <wps:spPr>
                                <a:xfrm>
                                  <a:off x="761222" y="2705784"/>
                                  <a:ext cx="662305" cy="215265"/>
                                </a:xfrm>
                                <a:prstGeom prst="rect">
                                  <a:avLst/>
                                </a:prstGeom>
                                <a:noFill/>
                              </wps:spPr>
                              <wps:txbx>
                                <w:txbxContent>
                                  <w:p w14:paraId="0AF94DA5"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LPS (0.5 ng)</w:t>
                                    </w:r>
                                  </w:p>
                                </w:txbxContent>
                              </wps:txbx>
                              <wps:bodyPr wrap="none" rtlCol="0">
                                <a:spAutoFit/>
                              </wps:bodyPr>
                            </wps:wsp>
                            <wps:wsp>
                              <wps:cNvPr id="152" name="Text Box 152"/>
                              <wps:cNvSpPr txBox="1"/>
                              <wps:spPr>
                                <a:xfrm>
                                  <a:off x="759557" y="2895798"/>
                                  <a:ext cx="585470" cy="215265"/>
                                </a:xfrm>
                                <a:prstGeom prst="rect">
                                  <a:avLst/>
                                </a:prstGeom>
                                <a:noFill/>
                              </wps:spPr>
                              <wps:txbx>
                                <w:txbxContent>
                                  <w:p w14:paraId="1924739B"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LPS (2 ng)</w:t>
                                    </w:r>
                                  </w:p>
                                </w:txbxContent>
                              </wps:txbx>
                              <wps:bodyPr wrap="none" rtlCol="0">
                                <a:spAutoFit/>
                              </wps:bodyPr>
                            </wps:wsp>
                            <wps:wsp>
                              <wps:cNvPr id="153" name="Text Box 153"/>
                              <wps:cNvSpPr txBox="1"/>
                              <wps:spPr>
                                <a:xfrm>
                                  <a:off x="751686" y="3071296"/>
                                  <a:ext cx="585470" cy="215265"/>
                                </a:xfrm>
                                <a:prstGeom prst="rect">
                                  <a:avLst/>
                                </a:prstGeom>
                                <a:noFill/>
                              </wps:spPr>
                              <wps:txbx>
                                <w:txbxContent>
                                  <w:p w14:paraId="2673D1C9"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LPS (5 ng)</w:t>
                                    </w:r>
                                  </w:p>
                                </w:txbxContent>
                              </wps:txbx>
                              <wps:bodyPr wrap="none" rtlCol="0">
                                <a:spAutoFit/>
                              </wps:bodyPr>
                            </wps:wsp>
                            <wps:wsp>
                              <wps:cNvPr id="154" name="Text Box 154"/>
                              <wps:cNvSpPr txBox="1"/>
                              <wps:spPr>
                                <a:xfrm>
                                  <a:off x="751686" y="3246794"/>
                                  <a:ext cx="978535" cy="215265"/>
                                </a:xfrm>
                                <a:prstGeom prst="rect">
                                  <a:avLst/>
                                </a:prstGeom>
                                <a:noFill/>
                              </wps:spPr>
                              <wps:txbx>
                                <w:txbxContent>
                                  <w:p w14:paraId="4443C2A4"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1482 CFU)</w:t>
                                    </w:r>
                                  </w:p>
                                </w:txbxContent>
                              </wps:txbx>
                              <wps:bodyPr wrap="none" rtlCol="0">
                                <a:spAutoFit/>
                              </wps:bodyPr>
                            </wps:wsp>
                            <wps:wsp>
                              <wps:cNvPr id="155" name="Text Box 155"/>
                              <wps:cNvSpPr txBox="1"/>
                              <wps:spPr>
                                <a:xfrm>
                                  <a:off x="3552414" y="3117462"/>
                                  <a:ext cx="978535" cy="215265"/>
                                </a:xfrm>
                                <a:prstGeom prst="rect">
                                  <a:avLst/>
                                </a:prstGeom>
                                <a:noFill/>
                              </wps:spPr>
                              <wps:txbx>
                                <w:txbxContent>
                                  <w:p w14:paraId="768EF760"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1300 CFU)</w:t>
                                    </w:r>
                                  </w:p>
                                </w:txbxContent>
                              </wps:txbx>
                              <wps:bodyPr wrap="none" rtlCol="0">
                                <a:spAutoFit/>
                              </wps:bodyPr>
                            </wps:wsp>
                            <wps:wsp>
                              <wps:cNvPr id="156" name="Text Box 156"/>
                              <wps:cNvSpPr txBox="1"/>
                              <wps:spPr>
                                <a:xfrm>
                                  <a:off x="751949" y="4682909"/>
                                  <a:ext cx="1109345" cy="215265"/>
                                </a:xfrm>
                                <a:prstGeom prst="rect">
                                  <a:avLst/>
                                </a:prstGeom>
                                <a:noFill/>
                              </wps:spPr>
                              <wps:txbx>
                                <w:txbxContent>
                                  <w:p w14:paraId="65B509FF" w14:textId="00213E75"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HK SH1000</w:t>
                                    </w:r>
                                    <w:r w:rsidRPr="0073580A">
                                      <w:rPr>
                                        <w:rFonts w:asciiTheme="minorHAnsi" w:hAnsi="Calibri" w:cstheme="minorBidi"/>
                                        <w:i/>
                                        <w:iCs/>
                                        <w:color w:val="000000" w:themeColor="text1"/>
                                        <w:kern w:val="24"/>
                                        <w:position w:val="-4"/>
                                        <w:sz w:val="16"/>
                                        <w:szCs w:val="16"/>
                                        <w:vertAlign w:val="subscript"/>
                                        <w:lang w:val="en-US"/>
                                      </w:rPr>
                                      <w:t xml:space="preserve"> </w:t>
                                    </w:r>
                                    <w:r>
                                      <w:rPr>
                                        <w:rFonts w:asciiTheme="minorHAnsi" w:hAnsi="Calibri" w:cstheme="minorBidi"/>
                                        <w:color w:val="000000" w:themeColor="text1"/>
                                        <w:kern w:val="24"/>
                                        <w:sz w:val="16"/>
                                        <w:szCs w:val="16"/>
                                        <w:lang w:val="en-US"/>
                                      </w:rPr>
                                      <w:t>(3000 CFU)</w:t>
                                    </w:r>
                                  </w:p>
                                </w:txbxContent>
                              </wps:txbx>
                              <wps:bodyPr wrap="none" rtlCol="0">
                                <a:spAutoFit/>
                              </wps:bodyPr>
                            </wps:wsp>
                            <wps:wsp>
                              <wps:cNvPr id="157" name="Text Box 157"/>
                              <wps:cNvSpPr txBox="1"/>
                              <wps:spPr>
                                <a:xfrm>
                                  <a:off x="745274" y="4849878"/>
                                  <a:ext cx="1109345" cy="215265"/>
                                </a:xfrm>
                                <a:prstGeom prst="rect">
                                  <a:avLst/>
                                </a:prstGeom>
                                <a:noFill/>
                              </wps:spPr>
                              <wps:txbx>
                                <w:txbxContent>
                                  <w:p w14:paraId="6D4D59AB" w14:textId="58E3AAF3"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HK SH1000</w:t>
                                    </w:r>
                                    <w:r w:rsidRPr="0073580A">
                                      <w:rPr>
                                        <w:rFonts w:asciiTheme="minorHAnsi" w:hAnsi="Calibri" w:cstheme="minorBidi"/>
                                        <w:i/>
                                        <w:iCs/>
                                        <w:color w:val="000000" w:themeColor="text1"/>
                                        <w:kern w:val="24"/>
                                        <w:position w:val="-4"/>
                                        <w:sz w:val="16"/>
                                        <w:szCs w:val="16"/>
                                        <w:vertAlign w:val="subscript"/>
                                        <w:lang w:val="en-US"/>
                                      </w:rPr>
                                      <w:t xml:space="preserve"> </w:t>
                                    </w:r>
                                    <w:r>
                                      <w:rPr>
                                        <w:rFonts w:asciiTheme="minorHAnsi" w:hAnsi="Calibri" w:cstheme="minorBidi"/>
                                        <w:color w:val="000000" w:themeColor="text1"/>
                                        <w:kern w:val="24"/>
                                        <w:sz w:val="16"/>
                                        <w:szCs w:val="16"/>
                                        <w:lang w:val="en-US"/>
                                      </w:rPr>
                                      <w:t>(5000 CFU)</w:t>
                                    </w:r>
                                  </w:p>
                                </w:txbxContent>
                              </wps:txbx>
                              <wps:bodyPr wrap="none" rtlCol="0">
                                <a:spAutoFit/>
                              </wps:bodyPr>
                            </wps:wsp>
                            <wps:wsp>
                              <wps:cNvPr id="158" name="Text Box 158"/>
                              <wps:cNvSpPr txBox="1"/>
                              <wps:spPr>
                                <a:xfrm>
                                  <a:off x="745274" y="5039600"/>
                                  <a:ext cx="1109345" cy="215265"/>
                                </a:xfrm>
                                <a:prstGeom prst="rect">
                                  <a:avLst/>
                                </a:prstGeom>
                                <a:noFill/>
                              </wps:spPr>
                              <wps:txbx>
                                <w:txbxContent>
                                  <w:p w14:paraId="4B75F3C0" w14:textId="04D47E25"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HK SH1000</w:t>
                                    </w:r>
                                    <w:r w:rsidRPr="0073580A">
                                      <w:rPr>
                                        <w:rFonts w:asciiTheme="minorHAnsi" w:hAnsi="Calibri" w:cstheme="minorBidi"/>
                                        <w:i/>
                                        <w:iCs/>
                                        <w:color w:val="000000" w:themeColor="text1"/>
                                        <w:kern w:val="24"/>
                                        <w:position w:val="-4"/>
                                        <w:sz w:val="16"/>
                                        <w:szCs w:val="16"/>
                                        <w:vertAlign w:val="subscript"/>
                                        <w:lang w:val="en-US"/>
                                      </w:rPr>
                                      <w:t xml:space="preserve"> </w:t>
                                    </w:r>
                                    <w:r>
                                      <w:rPr>
                                        <w:rFonts w:asciiTheme="minorHAnsi" w:hAnsi="Calibri" w:cstheme="minorBidi"/>
                                        <w:color w:val="000000" w:themeColor="text1"/>
                                        <w:kern w:val="24"/>
                                        <w:sz w:val="16"/>
                                        <w:szCs w:val="16"/>
                                        <w:lang w:val="en-US"/>
                                      </w:rPr>
                                      <w:t>(6000 CFU)</w:t>
                                    </w:r>
                                  </w:p>
                                </w:txbxContent>
                              </wps:txbx>
                              <wps:bodyPr wrap="none" rtlCol="0">
                                <a:spAutoFit/>
                              </wps:bodyPr>
                            </wps:wsp>
                            <wps:wsp>
                              <wps:cNvPr id="159" name="Text Box 159"/>
                              <wps:cNvSpPr txBox="1"/>
                              <wps:spPr>
                                <a:xfrm>
                                  <a:off x="751686" y="5251104"/>
                                  <a:ext cx="978535" cy="215265"/>
                                </a:xfrm>
                                <a:prstGeom prst="rect">
                                  <a:avLst/>
                                </a:prstGeom>
                                <a:solidFill>
                                  <a:schemeClr val="bg1"/>
                                </a:solidFill>
                              </wps:spPr>
                              <wps:txbx>
                                <w:txbxContent>
                                  <w:p w14:paraId="0714E5B2"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1278 CFU)</w:t>
                                    </w:r>
                                  </w:p>
                                </w:txbxContent>
                              </wps:txbx>
                              <wps:bodyPr wrap="none" rtlCol="0">
                                <a:spAutoFit/>
                              </wps:bodyPr>
                            </wps:wsp>
                            <wps:wsp>
                              <wps:cNvPr id="160" name="Text Box 160"/>
                              <wps:cNvSpPr txBox="1"/>
                              <wps:spPr>
                                <a:xfrm>
                                  <a:off x="3557584" y="4847526"/>
                                  <a:ext cx="1109345" cy="215265"/>
                                </a:xfrm>
                                <a:prstGeom prst="rect">
                                  <a:avLst/>
                                </a:prstGeom>
                                <a:noFill/>
                              </wps:spPr>
                              <wps:txbx>
                                <w:txbxContent>
                                  <w:p w14:paraId="47BC8214" w14:textId="56656013"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HK SH1000</w:t>
                                    </w:r>
                                    <w:r w:rsidRPr="0073580A">
                                      <w:rPr>
                                        <w:rFonts w:asciiTheme="minorHAnsi" w:hAnsi="Calibri" w:cstheme="minorBidi"/>
                                        <w:i/>
                                        <w:iCs/>
                                        <w:color w:val="000000" w:themeColor="text1"/>
                                        <w:kern w:val="24"/>
                                        <w:position w:val="-4"/>
                                        <w:sz w:val="16"/>
                                        <w:szCs w:val="16"/>
                                        <w:vertAlign w:val="subscript"/>
                                        <w:lang w:val="en-US"/>
                                      </w:rPr>
                                      <w:t xml:space="preserve"> </w:t>
                                    </w:r>
                                    <w:r>
                                      <w:rPr>
                                        <w:rFonts w:asciiTheme="minorHAnsi" w:hAnsi="Calibri" w:cstheme="minorBidi"/>
                                        <w:color w:val="000000" w:themeColor="text1"/>
                                        <w:kern w:val="24"/>
                                        <w:sz w:val="16"/>
                                        <w:szCs w:val="16"/>
                                        <w:lang w:val="en-US"/>
                                      </w:rPr>
                                      <w:t>(7000 CFU)</w:t>
                                    </w:r>
                                  </w:p>
                                </w:txbxContent>
                              </wps:txbx>
                              <wps:bodyPr wrap="none" rtlCol="0">
                                <a:spAutoFit/>
                              </wps:bodyPr>
                            </wps:wsp>
                            <wps:wsp>
                              <wps:cNvPr id="161" name="Text Box 161"/>
                              <wps:cNvSpPr txBox="1"/>
                              <wps:spPr>
                                <a:xfrm>
                                  <a:off x="3557584" y="5037251"/>
                                  <a:ext cx="1109345" cy="215265"/>
                                </a:xfrm>
                                <a:prstGeom prst="rect">
                                  <a:avLst/>
                                </a:prstGeom>
                                <a:noFill/>
                              </wps:spPr>
                              <wps:txbx>
                                <w:txbxContent>
                                  <w:p w14:paraId="25D71DBF" w14:textId="1154199D"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HK SH1000</w:t>
                                    </w:r>
                                    <w:r w:rsidRPr="0073580A">
                                      <w:rPr>
                                        <w:rFonts w:asciiTheme="minorHAnsi" w:hAnsi="Calibri" w:cstheme="minorBidi"/>
                                        <w:i/>
                                        <w:iCs/>
                                        <w:color w:val="000000" w:themeColor="text1"/>
                                        <w:kern w:val="24"/>
                                        <w:position w:val="-4"/>
                                        <w:sz w:val="16"/>
                                        <w:szCs w:val="16"/>
                                        <w:vertAlign w:val="subscript"/>
                                        <w:lang w:val="en-US"/>
                                      </w:rPr>
                                      <w:t xml:space="preserve"> </w:t>
                                    </w:r>
                                    <w:r>
                                      <w:rPr>
                                        <w:rFonts w:asciiTheme="minorHAnsi" w:hAnsi="Calibri" w:cstheme="minorBidi"/>
                                        <w:color w:val="000000" w:themeColor="text1"/>
                                        <w:kern w:val="24"/>
                                        <w:sz w:val="16"/>
                                        <w:szCs w:val="16"/>
                                        <w:lang w:val="en-US"/>
                                      </w:rPr>
                                      <w:t>(9000 CFU)</w:t>
                                    </w:r>
                                  </w:p>
                                </w:txbxContent>
                              </wps:txbx>
                              <wps:bodyPr wrap="none" rtlCol="0">
                                <a:spAutoFit/>
                              </wps:bodyPr>
                            </wps:wsp>
                            <wps:wsp>
                              <wps:cNvPr id="162" name="Text Box 162"/>
                              <wps:cNvSpPr txBox="1"/>
                              <wps:spPr>
                                <a:xfrm>
                                  <a:off x="3563998" y="5248752"/>
                                  <a:ext cx="978535" cy="215265"/>
                                </a:xfrm>
                                <a:prstGeom prst="rect">
                                  <a:avLst/>
                                </a:prstGeom>
                                <a:solidFill>
                                  <a:schemeClr val="bg1"/>
                                </a:solidFill>
                              </wps:spPr>
                              <wps:txbx>
                                <w:txbxContent>
                                  <w:p w14:paraId="489CF21E"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1379 CFU)</w:t>
                                    </w:r>
                                  </w:p>
                                </w:txbxContent>
                              </wps:txbx>
                              <wps:bodyPr wrap="none" rtlCol="0">
                                <a:spAutoFit/>
                              </wps:bodyPr>
                            </wps:wsp>
                            <wps:wsp>
                              <wps:cNvPr id="163" name="Text Box 163"/>
                              <wps:cNvSpPr txBox="1"/>
                              <wps:spPr>
                                <a:xfrm>
                                  <a:off x="846488" y="6608989"/>
                                  <a:ext cx="927100" cy="215265"/>
                                </a:xfrm>
                                <a:prstGeom prst="rect">
                                  <a:avLst/>
                                </a:prstGeom>
                                <a:solidFill>
                                  <a:schemeClr val="bg1"/>
                                </a:solidFill>
                              </wps:spPr>
                              <wps:txbx>
                                <w:txbxContent>
                                  <w:p w14:paraId="4801388C"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150 CFU)</w:t>
                                    </w:r>
                                  </w:p>
                                </w:txbxContent>
                              </wps:txbx>
                              <wps:bodyPr wrap="none" rtlCol="0">
                                <a:spAutoFit/>
                              </wps:bodyPr>
                            </wps:wsp>
                            <wps:wsp>
                              <wps:cNvPr id="164" name="Text Box 164"/>
                              <wps:cNvSpPr txBox="1"/>
                              <wps:spPr>
                                <a:xfrm>
                                  <a:off x="822841" y="6863431"/>
                                  <a:ext cx="1530350" cy="215265"/>
                                </a:xfrm>
                                <a:prstGeom prst="rect">
                                  <a:avLst/>
                                </a:prstGeom>
                                <a:solidFill>
                                  <a:schemeClr val="bg1"/>
                                </a:solidFill>
                              </wps:spPr>
                              <wps:txbx>
                                <w:txbxContent>
                                  <w:p w14:paraId="71E32FEB"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 HK SH1000 (7000 CFU)</w:t>
                                    </w:r>
                                  </w:p>
                                </w:txbxContent>
                              </wps:txbx>
                              <wps:bodyPr wrap="none" rtlCol="0">
                                <a:spAutoFit/>
                              </wps:bodyPr>
                            </wps:wsp>
                            <wps:wsp>
                              <wps:cNvPr id="165" name="Text Box 165"/>
                              <wps:cNvSpPr txBox="1"/>
                              <wps:spPr>
                                <a:xfrm>
                                  <a:off x="822841" y="7092130"/>
                                  <a:ext cx="1530350" cy="215265"/>
                                </a:xfrm>
                                <a:prstGeom prst="rect">
                                  <a:avLst/>
                                </a:prstGeom>
                                <a:solidFill>
                                  <a:schemeClr val="bg1"/>
                                </a:solidFill>
                              </wps:spPr>
                              <wps:txbx>
                                <w:txbxContent>
                                  <w:p w14:paraId="33B23B24"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 HK SH1000 (3000 CFU)</w:t>
                                    </w:r>
                                  </w:p>
                                </w:txbxContent>
                              </wps:txbx>
                              <wps:bodyPr wrap="none" rtlCol="0">
                                <a:spAutoFit/>
                              </wps:bodyPr>
                            </wps:wsp>
                            <wps:wsp>
                              <wps:cNvPr id="166" name="Text Box 166"/>
                              <wps:cNvSpPr txBox="1"/>
                              <wps:spPr>
                                <a:xfrm>
                                  <a:off x="822841" y="7314076"/>
                                  <a:ext cx="1530350" cy="215265"/>
                                </a:xfrm>
                                <a:prstGeom prst="rect">
                                  <a:avLst/>
                                </a:prstGeom>
                                <a:solidFill>
                                  <a:schemeClr val="bg1"/>
                                </a:solidFill>
                              </wps:spPr>
                              <wps:txbx>
                                <w:txbxContent>
                                  <w:p w14:paraId="579395CA"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 HK SH1000 (1500 CFU)</w:t>
                                    </w:r>
                                  </w:p>
                                </w:txbxContent>
                              </wps:txbx>
                              <wps:bodyPr wrap="none" rtlCol="0">
                                <a:spAutoFit/>
                              </wps:bodyPr>
                            </wps:wsp>
                          </wpg:wgp>
                        </a:graphicData>
                      </a:graphic>
                    </wp:inline>
                  </w:drawing>
                </mc:Choice>
                <mc:Fallback>
                  <w:pict>
                    <v:group w14:anchorId="7E7F82DA" id="_x0000_s1032" style="width:442.25pt;height:633.5pt;mso-position-horizontal-relative:char;mso-position-vertical-relative:line" coordsize="56165,8045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">
                      <v:group id="Group 130" o:spid="_x0000_s1033" style="position:absolute;width:56165;height:80457" coordsize="56165,80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shape id="Picture 131" o:spid="_x0000_s1034" type="#_x0000_t75" style="position:absolute;width:56165;height:804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">
                          <v:imagedata r:id="rId37" o:title=""/>
                        </v:shape>
                        <v:rect id="Rectangle 132" o:spid="_x0000_s1035" style="position:absolute;left:8697;top:27803;width:4151;height:6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" fillcolor="white [3212]" strokecolor="white [3212]" strokeweight="1pt"/>
                        <v:rect id="Rectangle 133" o:spid="_x0000_s1036" style="position:absolute;left:36163;top:26783;width:8741;height:6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" fillcolor="white [3212]" strokecolor="white [3212]" strokeweight="1pt"/>
                        <v:rect id="Rectangle 134" o:spid="_x0000_s1037" style="position:absolute;left:8004;top:46151;width:4151;height:6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" fillcolor="white [3212]" strokecolor="white [3212]" strokeweight="1pt"/>
                        <v:rect id="Rectangle 135" o:spid="_x0000_s1038" style="position:absolute;left:36643;top:47819;width:4151;height:6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" fillcolor="white [3212]" strokecolor="white [3212]" strokeweight="1pt"/>
                        <v:rect id="Rectangle 136" o:spid="_x0000_s1039" style="position:absolute;left:8697;top:66803;width:8924;height:8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" fillcolor="white [3212]" strokecolor="white [3212]" strokeweight="1pt"/>
                        <v:rect id="Rectangle 137" o:spid="_x0000_s1040" style="position:absolute;left:8228;top:9007;width:4573;height:52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" fillcolor="white [3212]" strokecolor="white [3212]" strokeweight="1pt"/>
                        <v:rect id="Rectangle 138" o:spid="_x0000_s1041" style="position:absolute;left:37070;top:7737;width:8963;height:59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" fillcolor="white [3212]" strokecolor="white [3212]" strokeweight="1pt"/>
                      </v:group>
                      <v:shape id="Text Box 139" o:spid="_x0000_s1042" type="#_x0000_t202" style="position:absolute;left:7452;top:8295;width:6719;height:2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" filled="f" stroked="f">
                        <v:textbox style="mso-fit-shape-to-text:t">
                          <w:txbxContent>
                            <w:p w14:paraId="5D8BDFAE"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LTA (2.5 ng)</w:t>
                              </w:r>
                            </w:p>
                          </w:txbxContent>
                        </v:textbox>
                      </v:shape>
                      <v:shape id="Text Box 140" o:spid="_x0000_s1043" type="#_x0000_t202" style="position:absolute;left:7516;top:9509;width:5944;height:2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" filled="f" stroked="f">
                        <v:textbox style="mso-fit-shape-to-text:t">
                          <w:txbxContent>
                            <w:p w14:paraId="5A110A20"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LTA (5 ng)</w:t>
                              </w:r>
                            </w:p>
                          </w:txbxContent>
                        </v:textbox>
                      </v:shape>
                      <v:shape id="Text Box 141" o:spid="_x0000_s1044" type="#_x0000_t202" style="position:absolute;left:7452;top:11089;width:6458;height:2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" filled="f" stroked="f">
                        <v:textbox style="mso-fit-shape-to-text:t">
                          <w:txbxContent>
                            <w:p w14:paraId="5ABE4763"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LTA (15 ng)</w:t>
                              </w:r>
                            </w:p>
                          </w:txbxContent>
                        </v:textbox>
                      </v:shape>
                      <v:shape id="Text Box 142" o:spid="_x0000_s1045" type="#_x0000_t202" style="position:absolute;left:7516;top:12555;width:9786;height:2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" filled="f" stroked="f">
                        <v:textbox style="mso-fit-shape-to-text:t">
                          <w:txbxContent>
                            <w:p w14:paraId="50C59208"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1654 CFU)</w:t>
                              </w:r>
                            </w:p>
                          </w:txbxContent>
                        </v:textbox>
                      </v:shape>
                      <v:shape id="Text Box 143" o:spid="_x0000_s1046" type="#_x0000_t202" style="position:absolute;left:35587;top:26987;width:8642;height:21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" filled="f" stroked="f">
                        <v:textbox style="mso-fit-shape-to-text:t">
                          <w:txbxContent>
                            <w:p w14:paraId="46801A6B"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GN + LPS (5 ng)</w:t>
                              </w:r>
                            </w:p>
                          </w:txbxContent>
                        </v:textbox>
                      </v:shape>
                      <v:shape id="Text Box 144" o:spid="_x0000_s1047" type="#_x0000_t202" style="position:absolute;left:35524;top:28449;width:8642;height:2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" filled="f" stroked="f">
                        <v:textbox style="mso-fit-shape-to-text:t">
                          <w:txbxContent>
                            <w:p w14:paraId="3B8248B9"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GN + LPS (2 ng)</w:t>
                              </w:r>
                            </w:p>
                          </w:txbxContent>
                        </v:textbox>
                      </v:shape>
                      <v:shape id="Text Box 145" o:spid="_x0000_s1048" type="#_x0000_t202" style="position:absolute;left:35524;top:29790;width:9410;height:2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" filled="f" stroked="f">
                        <v:textbox style="mso-fit-shape-to-text:t">
                          <w:txbxContent>
                            <w:p w14:paraId="102CB07C"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GN + LPS (0.5 ng)</w:t>
                              </w:r>
                            </w:p>
                          </w:txbxContent>
                        </v:textbox>
                      </v:shape>
                      <v:shape id="Text Box 146" o:spid="_x0000_s1049" type="#_x0000_t202" style="position:absolute;left:36150;top:6843;width:7029;height:21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" filled="f" stroked="f">
                        <v:textbox style="mso-fit-shape-to-text:t">
                          <w:txbxContent>
                            <w:p w14:paraId="1D7B3F45"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GN (2.5 ng)</w:t>
                              </w:r>
                            </w:p>
                          </w:txbxContent>
                        </v:textbox>
                      </v:shape>
                      <v:shape id="Text Box 147" o:spid="_x0000_s1050" type="#_x0000_t202" style="position:absolute;left:36150;top:8034;width:9506;height:2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" filled="f" stroked="f">
                        <v:textbox style="mso-fit-shape-to-text:t">
                          <w:txbxContent>
                            <w:p w14:paraId="1C36F2B7"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GN + LTA (2.5 ng)</w:t>
                              </w:r>
                            </w:p>
                          </w:txbxContent>
                        </v:textbox>
                      </v:shape>
                      <v:shape id="Text Box 148" o:spid="_x0000_s1051" type="#_x0000_t202" style="position:absolute;left:36149;top:9127;width:8731;height:2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" filled="f" stroked="f">
                        <v:textbox style="mso-fit-shape-to-text:t">
                          <w:txbxContent>
                            <w:p w14:paraId="030A1640"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GN + LTA (5 ng)</w:t>
                              </w:r>
                            </w:p>
                          </w:txbxContent>
                        </v:textbox>
                      </v:shape>
                      <v:shape id="Text Box 149" o:spid="_x0000_s1052" type="#_x0000_t202" style="position:absolute;left:36185;top:10395;width:9245;height:2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" filled="f" stroked="f">
                        <v:textbox style="mso-fit-shape-to-text:t">
                          <w:txbxContent>
                            <w:p w14:paraId="35043878"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GN + LTA (15 ng)</w:t>
                              </w:r>
                            </w:p>
                          </w:txbxContent>
                        </v:textbox>
                      </v:shape>
                      <v:shape id="Text Box 150" o:spid="_x0000_s1053" type="#_x0000_t202" style="position:absolute;left:36149;top:11766;width:9785;height:2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" filled="f" stroked="f">
                        <v:textbox style="mso-fit-shape-to-text:t">
                          <w:txbxContent>
                            <w:p w14:paraId="7DF7154E"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1482 CFU)</w:t>
                              </w:r>
                            </w:p>
                          </w:txbxContent>
                        </v:textbox>
                      </v:shape>
                      <v:shape id="Text Box 151" o:spid="_x0000_s1054" type="#_x0000_t202" style="position:absolute;left:7612;top:27057;width:6623;height:2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" filled="f" stroked="f">
                        <v:textbox style="mso-fit-shape-to-text:t">
                          <w:txbxContent>
                            <w:p w14:paraId="0AF94DA5"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LPS (0.5 ng)</w:t>
                              </w:r>
                            </w:p>
                          </w:txbxContent>
                        </v:textbox>
                      </v:shape>
                      <v:shape id="Text Box 152" o:spid="_x0000_s1055" type="#_x0000_t202" style="position:absolute;left:7595;top:28957;width:5855;height:2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" filled="f" stroked="f">
                        <v:textbox style="mso-fit-shape-to-text:t">
                          <w:txbxContent>
                            <w:p w14:paraId="1924739B"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LPS (2 ng)</w:t>
                              </w:r>
                            </w:p>
                          </w:txbxContent>
                        </v:textbox>
                      </v:shape>
                      <v:shape id="Text Box 153" o:spid="_x0000_s1056" type="#_x0000_t202" style="position:absolute;left:7516;top:30712;width:5855;height:2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" filled="f" stroked="f">
                        <v:textbox style="mso-fit-shape-to-text:t">
                          <w:txbxContent>
                            <w:p w14:paraId="2673D1C9"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LPS (5 ng)</w:t>
                              </w:r>
                            </w:p>
                          </w:txbxContent>
                        </v:textbox>
                      </v:shape>
                      <v:shape id="Text Box 154" o:spid="_x0000_s1057" type="#_x0000_t202" style="position:absolute;left:7516;top:32467;width:9786;height:2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" filled="f" stroked="f">
                        <v:textbox style="mso-fit-shape-to-text:t">
                          <w:txbxContent>
                            <w:p w14:paraId="4443C2A4"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1482 CFU)</w:t>
                              </w:r>
                            </w:p>
                          </w:txbxContent>
                        </v:textbox>
                      </v:shape>
                      <v:shape id="Text Box 155" o:spid="_x0000_s1058" type="#_x0000_t202" style="position:absolute;left:35524;top:31174;width:9785;height:2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" filled="f" stroked="f">
                        <v:textbox style="mso-fit-shape-to-text:t">
                          <w:txbxContent>
                            <w:p w14:paraId="768EF760"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1300 CFU)</w:t>
                              </w:r>
                            </w:p>
                          </w:txbxContent>
                        </v:textbox>
                      </v:shape>
                      <v:shape id="Text Box 156" o:spid="_x0000_s1059" type="#_x0000_t202" style="position:absolute;left:7519;top:46829;width:11093;height:21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" filled="f" stroked="f">
                        <v:textbox style="mso-fit-shape-to-text:t">
                          <w:txbxContent>
                            <w:p w14:paraId="65B509FF" w14:textId="00213E75"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HK SH1000</w:t>
                              </w:r>
                              <w:r w:rsidRPr="0073580A">
                                <w:rPr>
                                  <w:rFonts w:asciiTheme="minorHAnsi" w:hAnsi="Calibri" w:cstheme="minorBidi"/>
                                  <w:i/>
                                  <w:iCs/>
                                  <w:color w:val="000000" w:themeColor="text1"/>
                                  <w:kern w:val="24"/>
                                  <w:position w:val="-4"/>
                                  <w:sz w:val="16"/>
                                  <w:szCs w:val="16"/>
                                  <w:vertAlign w:val="subscript"/>
                                  <w:lang w:val="en-US"/>
                                </w:rPr>
                                <w:t xml:space="preserve"> </w:t>
                              </w:r>
                              <w:r>
                                <w:rPr>
                                  <w:rFonts w:asciiTheme="minorHAnsi" w:hAnsi="Calibri" w:cstheme="minorBidi"/>
                                  <w:color w:val="000000" w:themeColor="text1"/>
                                  <w:kern w:val="24"/>
                                  <w:sz w:val="16"/>
                                  <w:szCs w:val="16"/>
                                  <w:lang w:val="en-US"/>
                                </w:rPr>
                                <w:t>(3000 CFU)</w:t>
                              </w:r>
                            </w:p>
                          </w:txbxContent>
                        </v:textbox>
                      </v:shape>
                      <v:shape id="Text Box 157" o:spid="_x0000_s1060" type="#_x0000_t202" style="position:absolute;left:7452;top:48498;width:11094;height:2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" filled="f" stroked="f">
                        <v:textbox style="mso-fit-shape-to-text:t">
                          <w:txbxContent>
                            <w:p w14:paraId="6D4D59AB" w14:textId="58E3AAF3"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HK SH1000</w:t>
                              </w:r>
                              <w:r w:rsidRPr="0073580A">
                                <w:rPr>
                                  <w:rFonts w:asciiTheme="minorHAnsi" w:hAnsi="Calibri" w:cstheme="minorBidi"/>
                                  <w:i/>
                                  <w:iCs/>
                                  <w:color w:val="000000" w:themeColor="text1"/>
                                  <w:kern w:val="24"/>
                                  <w:position w:val="-4"/>
                                  <w:sz w:val="16"/>
                                  <w:szCs w:val="16"/>
                                  <w:vertAlign w:val="subscript"/>
                                  <w:lang w:val="en-US"/>
                                </w:rPr>
                                <w:t xml:space="preserve"> </w:t>
                              </w:r>
                              <w:r>
                                <w:rPr>
                                  <w:rFonts w:asciiTheme="minorHAnsi" w:hAnsi="Calibri" w:cstheme="minorBidi"/>
                                  <w:color w:val="000000" w:themeColor="text1"/>
                                  <w:kern w:val="24"/>
                                  <w:sz w:val="16"/>
                                  <w:szCs w:val="16"/>
                                  <w:lang w:val="en-US"/>
                                </w:rPr>
                                <w:t>(5000 CFU)</w:t>
                              </w:r>
                            </w:p>
                          </w:txbxContent>
                        </v:textbox>
                      </v:shape>
                      <v:shape id="Text Box 158" o:spid="_x0000_s1061" type="#_x0000_t202" style="position:absolute;left:7452;top:50396;width:11094;height:21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" filled="f" stroked="f">
                        <v:textbox style="mso-fit-shape-to-text:t">
                          <w:txbxContent>
                            <w:p w14:paraId="4B75F3C0" w14:textId="04D47E25"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HK SH1000</w:t>
                              </w:r>
                              <w:r w:rsidRPr="0073580A">
                                <w:rPr>
                                  <w:rFonts w:asciiTheme="minorHAnsi" w:hAnsi="Calibri" w:cstheme="minorBidi"/>
                                  <w:i/>
                                  <w:iCs/>
                                  <w:color w:val="000000" w:themeColor="text1"/>
                                  <w:kern w:val="24"/>
                                  <w:position w:val="-4"/>
                                  <w:sz w:val="16"/>
                                  <w:szCs w:val="16"/>
                                  <w:vertAlign w:val="subscript"/>
                                  <w:lang w:val="en-US"/>
                                </w:rPr>
                                <w:t xml:space="preserve"> </w:t>
                              </w:r>
                              <w:r>
                                <w:rPr>
                                  <w:rFonts w:asciiTheme="minorHAnsi" w:hAnsi="Calibri" w:cstheme="minorBidi"/>
                                  <w:color w:val="000000" w:themeColor="text1"/>
                                  <w:kern w:val="24"/>
                                  <w:sz w:val="16"/>
                                  <w:szCs w:val="16"/>
                                  <w:lang w:val="en-US"/>
                                </w:rPr>
                                <w:t>(6000 CFU)</w:t>
                              </w:r>
                            </w:p>
                          </w:txbxContent>
                        </v:textbox>
                      </v:shape>
                      <v:shape id="Text Box 159" o:spid="_x0000_s1062" type="#_x0000_t202" style="position:absolute;left:7516;top:52511;width:9786;height:21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" fillcolor="white [3212]" stroked="f">
                        <v:textbox style="mso-fit-shape-to-text:t">
                          <w:txbxContent>
                            <w:p w14:paraId="0714E5B2"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1278 CFU)</w:t>
                              </w:r>
                            </w:p>
                          </w:txbxContent>
                        </v:textbox>
                      </v:shape>
                      <v:shape id="Text Box 160" o:spid="_x0000_s1063" type="#_x0000_t202" style="position:absolute;left:35575;top:48475;width:11094;height:21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" filled="f" stroked="f">
                        <v:textbox style="mso-fit-shape-to-text:t">
                          <w:txbxContent>
                            <w:p w14:paraId="47BC8214" w14:textId="56656013"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HK SH1000</w:t>
                              </w:r>
                              <w:r w:rsidRPr="0073580A">
                                <w:rPr>
                                  <w:rFonts w:asciiTheme="minorHAnsi" w:hAnsi="Calibri" w:cstheme="minorBidi"/>
                                  <w:i/>
                                  <w:iCs/>
                                  <w:color w:val="000000" w:themeColor="text1"/>
                                  <w:kern w:val="24"/>
                                  <w:position w:val="-4"/>
                                  <w:sz w:val="16"/>
                                  <w:szCs w:val="16"/>
                                  <w:vertAlign w:val="subscript"/>
                                  <w:lang w:val="en-US"/>
                                </w:rPr>
                                <w:t xml:space="preserve"> </w:t>
                              </w:r>
                              <w:r>
                                <w:rPr>
                                  <w:rFonts w:asciiTheme="minorHAnsi" w:hAnsi="Calibri" w:cstheme="minorBidi"/>
                                  <w:color w:val="000000" w:themeColor="text1"/>
                                  <w:kern w:val="24"/>
                                  <w:sz w:val="16"/>
                                  <w:szCs w:val="16"/>
                                  <w:lang w:val="en-US"/>
                                </w:rPr>
                                <w:t>(7000 CFU)</w:t>
                              </w:r>
                            </w:p>
                          </w:txbxContent>
                        </v:textbox>
                      </v:shape>
                      <v:shape id="Text Box 161" o:spid="_x0000_s1064" type="#_x0000_t202" style="position:absolute;left:35575;top:50372;width:11094;height:2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" filled="f" stroked="f">
                        <v:textbox style="mso-fit-shape-to-text:t">
                          <w:txbxContent>
                            <w:p w14:paraId="25D71DBF" w14:textId="1154199D"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HK SH1000</w:t>
                              </w:r>
                              <w:r w:rsidRPr="0073580A">
                                <w:rPr>
                                  <w:rFonts w:asciiTheme="minorHAnsi" w:hAnsi="Calibri" w:cstheme="minorBidi"/>
                                  <w:i/>
                                  <w:iCs/>
                                  <w:color w:val="000000" w:themeColor="text1"/>
                                  <w:kern w:val="24"/>
                                  <w:position w:val="-4"/>
                                  <w:sz w:val="16"/>
                                  <w:szCs w:val="16"/>
                                  <w:vertAlign w:val="subscript"/>
                                  <w:lang w:val="en-US"/>
                                </w:rPr>
                                <w:t xml:space="preserve"> </w:t>
                              </w:r>
                              <w:r>
                                <w:rPr>
                                  <w:rFonts w:asciiTheme="minorHAnsi" w:hAnsi="Calibri" w:cstheme="minorBidi"/>
                                  <w:color w:val="000000" w:themeColor="text1"/>
                                  <w:kern w:val="24"/>
                                  <w:sz w:val="16"/>
                                  <w:szCs w:val="16"/>
                                  <w:lang w:val="en-US"/>
                                </w:rPr>
                                <w:t>(9000 CFU)</w:t>
                              </w:r>
                            </w:p>
                          </w:txbxContent>
                        </v:textbox>
                      </v:shape>
                      <v:shape id="Text Box 162" o:spid="_x0000_s1065" type="#_x0000_t202" style="position:absolute;left:35639;top:52487;width:9786;height:2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" fillcolor="white [3212]" stroked="f">
                        <v:textbox style="mso-fit-shape-to-text:t">
                          <w:txbxContent>
                            <w:p w14:paraId="489CF21E"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1379 CFU)</w:t>
                              </w:r>
                            </w:p>
                          </w:txbxContent>
                        </v:textbox>
                      </v:shape>
                      <v:shape id="Text Box 163" o:spid="_x0000_s1066" type="#_x0000_t202" style="position:absolute;left:8464;top:66089;width:9271;height:2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" fillcolor="white [3212]" stroked="f">
                        <v:textbox style="mso-fit-shape-to-text:t">
                          <w:txbxContent>
                            <w:p w14:paraId="4801388C"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150 CFU)</w:t>
                              </w:r>
                            </w:p>
                          </w:txbxContent>
                        </v:textbox>
                      </v:shape>
                      <v:shape id="Text Box 164" o:spid="_x0000_s1067" type="#_x0000_t202" style="position:absolute;left:8228;top:68634;width:15303;height:21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" fillcolor="white [3212]" stroked="f">
                        <v:textbox style="mso-fit-shape-to-text:t">
                          <w:txbxContent>
                            <w:p w14:paraId="71E32FEB"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 HK SH1000 (7000 CFU)</w:t>
                              </w:r>
                            </w:p>
                          </w:txbxContent>
                        </v:textbox>
                      </v:shape>
                      <v:shape id="Text Box 165" o:spid="_x0000_s1068" type="#_x0000_t202" style="position:absolute;left:8228;top:70921;width:15303;height:21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" fillcolor="white [3212]" stroked="f">
                        <v:textbox style="mso-fit-shape-to-text:t">
                          <w:txbxContent>
                            <w:p w14:paraId="33B23B24"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 HK SH1000 (3000 CFU)</w:t>
                              </w:r>
                            </w:p>
                          </w:txbxContent>
                        </v:textbox>
                      </v:shape>
                      <v:shape id="Text Box 166" o:spid="_x0000_s1069" type="#_x0000_t202" style="position:absolute;left:8228;top:73140;width:15303;height:2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" fillcolor="white [3212]" stroked="f">
                        <v:textbox style="mso-fit-shape-to-text:t">
                          <w:txbxContent>
                            <w:p w14:paraId="579395CA"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 HK SH1000 (1500 CFU)</w:t>
                              </w:r>
                            </w:p>
                          </w:txbxContent>
                        </v:textbox>
                      </v:shape>
                      <w10:anchorlock/>
                    </v:group>
                  </w:pict>
                </mc:Fallback>
              </mc:AlternateContent>
            </w:r>
          </w:p>
          <w:p w14:paraId="1B92A524" w14:textId="77777777" w:rsidR="008160A0" w:rsidRDefault="008160A0" w:rsidP="007E46DA">
            <w:pPr>
              <w:pStyle w:val="NoSpacing"/>
            </w:pPr>
            <w:bookmarkStart w:id="309" w:name="_Ref499208030"/>
            <w:bookmarkStart w:id="310" w:name="_Ref505271488"/>
            <w:bookmarkStart w:id="311" w:name="_Toc505272663"/>
            <w:bookmarkStart w:id="312" w:name="_Toc505531054"/>
          </w:p>
          <w:p w14:paraId="63D608A7" w14:textId="77777777" w:rsidR="008160A0" w:rsidRDefault="008160A0" w:rsidP="007E46DA">
            <w:pPr>
              <w:pStyle w:val="NoSpacing"/>
            </w:pPr>
          </w:p>
          <w:p w14:paraId="5FCD0CDB" w14:textId="77777777" w:rsidR="007E46DA" w:rsidRPr="0039739C" w:rsidRDefault="007E46DA" w:rsidP="007E46DA">
            <w:pPr>
              <w:pStyle w:val="NoSpacing"/>
            </w:pPr>
            <w:bookmarkStart w:id="313" w:name="_Ref505604422"/>
            <w:r w:rsidRPr="0039739C">
              <w:lastRenderedPageBreak/>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4</w:t>
            </w:r>
            <w:r w:rsidR="00AE6915">
              <w:rPr>
                <w:noProof/>
              </w:rPr>
              <w:fldChar w:fldCharType="end"/>
            </w:r>
            <w:r>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1</w:t>
            </w:r>
            <w:r w:rsidR="00AE6915">
              <w:rPr>
                <w:noProof/>
              </w:rPr>
              <w:fldChar w:fldCharType="end"/>
            </w:r>
            <w:bookmarkEnd w:id="309"/>
            <w:bookmarkEnd w:id="310"/>
            <w:bookmarkEnd w:id="313"/>
            <w:r w:rsidRPr="0039739C">
              <w:t xml:space="preserve"> Effect of bacterial components on zebrafish survival</w:t>
            </w:r>
            <w:bookmarkEnd w:id="311"/>
            <w:bookmarkEnd w:id="312"/>
          </w:p>
          <w:p w14:paraId="58730D64" w14:textId="77777777" w:rsidR="007E46DA" w:rsidRPr="0039739C" w:rsidRDefault="007E46DA" w:rsidP="007E46DA">
            <w:pPr>
              <w:pStyle w:val="NoSpacing"/>
            </w:pPr>
          </w:p>
        </w:tc>
      </w:tr>
      <w:tr w:rsidR="007E46DA" w:rsidRPr="0039739C" w14:paraId="261E4B67" w14:textId="77777777" w:rsidTr="007E46DA">
        <w:trPr>
          <w:trHeight w:val="1350"/>
        </w:trPr>
        <w:tc>
          <w:tcPr>
            <w:tcW w:w="8498" w:type="dxa"/>
          </w:tcPr>
          <w:p w14:paraId="2DB6C137" w14:textId="77777777" w:rsidR="007E46DA" w:rsidRPr="0039739C" w:rsidRDefault="007E46DA" w:rsidP="007E46DA">
            <w:pPr>
              <w:pStyle w:val="Figurebody"/>
            </w:pPr>
          </w:p>
          <w:p w14:paraId="571F20D0" w14:textId="4D1BC1F2" w:rsidR="007E46DA" w:rsidRPr="0039739C" w:rsidRDefault="007E46DA" w:rsidP="007E46DA">
            <w:pPr>
              <w:pStyle w:val="Figurebody"/>
            </w:pPr>
            <w:r w:rsidRPr="0039739C">
              <w:t xml:space="preserve">Survival curves of zebrafish embryos (n=30) injected with: </w:t>
            </w:r>
            <w:r w:rsidRPr="0039739C">
              <w:rPr>
                <w:b/>
              </w:rPr>
              <w:t>(A)</w:t>
            </w:r>
            <w:r w:rsidR="0073580A" w:rsidRPr="0073580A">
              <w:rPr>
                <w:b/>
                <w:i/>
              </w:rPr>
              <w:t xml:space="preserve"> </w:t>
            </w:r>
            <w:r w:rsidRPr="0039739C">
              <w:t xml:space="preserve">LTA (2.5, 5, 15 ng); </w:t>
            </w:r>
            <w:r w:rsidRPr="0039739C">
              <w:rPr>
                <w:b/>
              </w:rPr>
              <w:t xml:space="preserve">(B) </w:t>
            </w:r>
            <w:r w:rsidRPr="0039739C">
              <w:t>PGN or PGN + LTA</w:t>
            </w:r>
            <w:r w:rsidRPr="0039739C">
              <w:rPr>
                <w:b/>
              </w:rPr>
              <w:t xml:space="preserve"> </w:t>
            </w:r>
            <w:r w:rsidRPr="0039739C">
              <w:t xml:space="preserve">(PGN: 2.5 ng, LTA: 2.5, 5, 15 ng); </w:t>
            </w:r>
            <w:r w:rsidRPr="0039739C">
              <w:rPr>
                <w:b/>
              </w:rPr>
              <w:t xml:space="preserve">(C) </w:t>
            </w:r>
            <w:r w:rsidRPr="0039739C">
              <w:t xml:space="preserve">LPS (0.5, 2, 5 ng); </w:t>
            </w:r>
            <w:r w:rsidRPr="0039739C">
              <w:rPr>
                <w:b/>
              </w:rPr>
              <w:t xml:space="preserve">(D) </w:t>
            </w:r>
            <w:r w:rsidRPr="0039739C">
              <w:t>PGN + LPS (PGN: 2.5 ng</w:t>
            </w:r>
            <w:r w:rsidR="00AB3CB7">
              <w:t>,</w:t>
            </w:r>
            <w:r w:rsidRPr="0039739C">
              <w:t xml:space="preserve"> LPS: 0.5, 2, 5 ng); </w:t>
            </w:r>
            <w:r w:rsidRPr="0039739C">
              <w:rPr>
                <w:b/>
              </w:rPr>
              <w:t xml:space="preserve">(E,F) </w:t>
            </w:r>
            <w:r w:rsidRPr="0039739C">
              <w:t xml:space="preserve">Heat-killed </w:t>
            </w:r>
            <w:r w:rsidR="00F45958" w:rsidRPr="00F45958">
              <w:rPr>
                <w:i/>
              </w:rPr>
              <w:t>S. aureus</w:t>
            </w:r>
            <w:r w:rsidR="0073580A" w:rsidRPr="0073580A">
              <w:rPr>
                <w:i/>
              </w:rPr>
              <w:t xml:space="preserve"> </w:t>
            </w:r>
            <w:r w:rsidRPr="0039739C">
              <w:t xml:space="preserve">SH1000 (3000, 5000, 6000, 7000, 9000 CFU); </w:t>
            </w:r>
            <w:r w:rsidRPr="0039739C">
              <w:rPr>
                <w:b/>
              </w:rPr>
              <w:t xml:space="preserve">(G) </w:t>
            </w:r>
            <w:r w:rsidR="00F45958" w:rsidRPr="00F45958">
              <w:rPr>
                <w:i/>
              </w:rPr>
              <w:t>S. aureus</w:t>
            </w:r>
            <w:r w:rsidR="0073580A" w:rsidRPr="0073580A">
              <w:rPr>
                <w:i/>
              </w:rPr>
              <w:t xml:space="preserve"> </w:t>
            </w:r>
            <w:r w:rsidRPr="0039739C">
              <w:t xml:space="preserve">SH1000 low dose (150 CFU) alone or together with heat-killed (HK) </w:t>
            </w:r>
            <w:r w:rsidR="00F45958" w:rsidRPr="00F45958">
              <w:rPr>
                <w:i/>
              </w:rPr>
              <w:t>S. aureus</w:t>
            </w:r>
            <w:r w:rsidR="00B75B6A">
              <w:rPr>
                <w:i/>
              </w:rPr>
              <w:t xml:space="preserve"> </w:t>
            </w:r>
            <w:r w:rsidRPr="0039739C">
              <w:t>SH1000 (1500, 3000, 7000 CFU).</w:t>
            </w:r>
          </w:p>
          <w:p w14:paraId="603AB07D" w14:textId="77777777" w:rsidR="007E46DA" w:rsidRPr="0039739C" w:rsidRDefault="007E46DA" w:rsidP="007E46DA">
            <w:pPr>
              <w:pStyle w:val="Figurebody"/>
            </w:pPr>
          </w:p>
          <w:p w14:paraId="46919EF3" w14:textId="59D2C4FE" w:rsidR="007E46DA" w:rsidRPr="0039739C" w:rsidRDefault="007E46DA" w:rsidP="007E46DA">
            <w:pPr>
              <w:pStyle w:val="Figurebody"/>
            </w:pPr>
            <w:r w:rsidRPr="0039739C">
              <w:t xml:space="preserve">In all experiments </w:t>
            </w:r>
            <w:r w:rsidR="00F45958" w:rsidRPr="00F45958">
              <w:rPr>
                <w:i/>
              </w:rPr>
              <w:t>S. aureus</w:t>
            </w:r>
            <w:r w:rsidR="0073580A" w:rsidRPr="0073580A">
              <w:rPr>
                <w:i/>
              </w:rPr>
              <w:t xml:space="preserve"> </w:t>
            </w:r>
            <w:r w:rsidRPr="0039739C">
              <w:t>SH1000 (1500 CFU) was used as positive control</w:t>
            </w:r>
            <w:r w:rsidR="0073580A">
              <w:t xml:space="preserve"> for fish mortality</w:t>
            </w:r>
            <w:r w:rsidRPr="0039739C">
              <w:t>.</w:t>
            </w:r>
          </w:p>
          <w:p w14:paraId="5B8BAD90" w14:textId="77777777" w:rsidR="007E46DA" w:rsidRPr="0039739C" w:rsidRDefault="007E46DA" w:rsidP="007E46DA">
            <w:pPr>
              <w:pStyle w:val="Figurebody"/>
            </w:pPr>
            <w:r w:rsidRPr="0039739C">
              <w:t>**** p &lt; 0.0001, *** p &lt; 0.001, * p = 0.05, ns – non significant</w:t>
            </w:r>
          </w:p>
          <w:p w14:paraId="188E4CA0" w14:textId="77777777" w:rsidR="007E46DA" w:rsidRPr="0039739C" w:rsidRDefault="007E46DA" w:rsidP="007E46DA">
            <w:pPr>
              <w:pStyle w:val="Figurebody"/>
            </w:pPr>
          </w:p>
        </w:tc>
      </w:tr>
    </w:tbl>
    <w:p w14:paraId="733F6783" w14:textId="77777777" w:rsidR="007E46DA" w:rsidRPr="0039739C" w:rsidRDefault="007E46DA" w:rsidP="007E46DA">
      <w:pPr>
        <w:pStyle w:val="Caption"/>
      </w:pPr>
    </w:p>
    <w:p w14:paraId="6272F629" w14:textId="77777777" w:rsidR="007E46DA" w:rsidRPr="0039739C" w:rsidRDefault="007E46DA" w:rsidP="007E46DA">
      <w:pPr>
        <w:spacing w:line="240" w:lineRule="auto"/>
      </w:pPr>
      <w:r w:rsidRPr="0039739C">
        <w:br w:type="page"/>
      </w:r>
    </w:p>
    <w:p w14:paraId="6F5A808C" w14:textId="3514D58D" w:rsidR="007E46DA" w:rsidRPr="0039739C" w:rsidRDefault="007E46DA" w:rsidP="00EE19F9">
      <w:pPr>
        <w:pStyle w:val="Heading4"/>
      </w:pPr>
      <w:bookmarkStart w:id="314" w:name="_Toc505272631"/>
      <w:bookmarkStart w:id="315" w:name="_Toc521494837"/>
      <w:r w:rsidRPr="0039739C">
        <w:lastRenderedPageBreak/>
        <w:t>Combination of peptidoglycan and lipopolysaccharide</w:t>
      </w:r>
      <w:bookmarkEnd w:id="314"/>
      <w:bookmarkEnd w:id="315"/>
      <w:r w:rsidRPr="0039739C">
        <w:t xml:space="preserve"> </w:t>
      </w:r>
    </w:p>
    <w:p w14:paraId="7E026C26" w14:textId="77777777" w:rsidR="007E46DA" w:rsidRPr="0039739C" w:rsidRDefault="007E46DA" w:rsidP="007E46DA"/>
    <w:p w14:paraId="3DFBE038" w14:textId="11C2DD7A" w:rsidR="007E46DA" w:rsidRPr="0039739C" w:rsidRDefault="007E46DA" w:rsidP="007E46DA">
      <w:r w:rsidRPr="0039739C">
        <w:t>A number of bacterial components are known to increase the host inflammatory reaction to bacterial infection, such as LPS (lipopolysaccharide)</w:t>
      </w:r>
      <w:r w:rsidR="0073580A" w:rsidRPr="0073580A">
        <w:rPr>
          <w:i/>
          <w:iCs/>
        </w:rPr>
        <w:t xml:space="preserve"> </w:t>
      </w:r>
      <w:r w:rsidRPr="0039739C">
        <w:fldChar w:fldCharType="begin" w:fldLock="1"/>
      </w:r>
      <w:r w:rsidR="00B145F9">
        <w:instrText>ADDIN CSL_CITATION { "citationItems" : [ { "id" : "ITEM-1", "itemData" : { "abstract" : "Rats and mice infected with Trypanosoma lewisi and Trypanosoma musculi, respectively, showed hyperreacti-vity to lipopolysaccharide (LPS) from gram-negative bacteria. Fatal shock could be precipitated with a dose of LPS 100 to 1,000 times less in infected compared with noninfected animals. In trypanosome-infected rats and mice, extensive liver damage was evident after LPS challenge. These animals showed a pronounced hypoglycemia, marked elevation of blood aspartate transaminase level, and diffuse severe degeneration and total depletion of glycogen in hepatocytes. Only minor changes were observed in noninfected animals given the same dose of LPS. No mononuclear phagocytic cell infiltration was observed in the liver of infected animals. The most striking change was the great increase in size and the probable increase in phagocytic activity and number of sinusoidal Kupffer cells. We suggest that elevated Kupffer cell activity in trypanosome-infected animals may play a role in LPS-induced hepatotoxicity. Several agents such as Mycobacterium bovis (25), mouse hepatitis virus (13), Corynebacterium parvum (16), Zymosan (3), and Plasmodium species (4) have been shown to render mice hyperreactive to lipopolysaccharide (LPS) from gram-negative bacteria. The effects of LPS on these experimental animals include severe liver parenchymal cell lesions accom-panied by hypoglycemia and elevated aspartate transami-nase levels in the blood (7, 8, 23). These findings have suggested the possibility that everyday exposure to LPS of gut origin may contribute significantly to the illness accom-panying a variety of diseases. Among the properties of agents rendering experimental animals highly sensitive to LPS is the capability to stimulate the mononuclear phagocyt-ic system, and it has been proposed that LPS, by causing the release of a range of factors from activated macrophages, precipitates the toxic effects (1, 7, 8, 12). An increased activity of the mononuclear phagocytic system has been demonstrated during the course of trypanosome infections", "author" : [ { "dropping-particle" : "", "family" : "Ferrante", "given" : "Antonio", "non-dropping-particle" : "", "parse-names" : false, "suffix" : "" }, { "dropping-particle" : "", "family" : "Carter", "given" : "Rodney F", "non-dropping-particle" : "", "parse-names" : false, "suffix" : "" }, { "dropping-particle" : "", "family" : "Ferluga", "given" : "Janez", "non-dropping-particle" : "", "parse-names" : false, "suffix" : "" }, { "dropping-particle" : "", "family" : "Allison4t", "given" : "Anthony C", "non-dropping-particle" : "", "parse-names" : false, "suffix" : "" } ], "container-title" : "INFECTION AND IMMUNITY", "id" : "ITEM-1", "issue" : "2", "issued" : { "date-parts" : [ [ "1984" ] ] }, "page" : "501-506", "title" : "Lipopolysaccharide Hyperreactivity of Animals Infected with Trypanosoma lewisi or Trypanosoma musculi", "type" : "article-journal", "volume" : "46" }, "uris" : [ "http://www.mendeley.com/documents/?uuid=73fd9bb6-1f6f-37a1-a44e-fda936528be0" ] } ], "mendeley" : { "formattedCitation" : "(Ferrante &lt;i&gt;et al.&lt;/i&gt;, 1984)", "plainTextFormattedCitation" : "(Ferrante et al., 1984)", "previouslyFormattedCitation" : "(Ferrante &lt;i&gt;et al.&lt;/i&gt;, 1984)" }, "properties" : {  }, "schema" : "https://github.com/citation-style-language/schema/raw/master/csl-citation.json" }</w:instrText>
      </w:r>
      <w:r w:rsidRPr="0039739C">
        <w:fldChar w:fldCharType="separate"/>
      </w:r>
      <w:r w:rsidR="00F71621" w:rsidRPr="00F71621">
        <w:rPr>
          <w:noProof/>
        </w:rPr>
        <w:t xml:space="preserve">(Ferrante </w:t>
      </w:r>
      <w:r w:rsidR="00F71621" w:rsidRPr="00F71621">
        <w:rPr>
          <w:i/>
          <w:noProof/>
        </w:rPr>
        <w:t>et al.</w:t>
      </w:r>
      <w:r w:rsidR="00F71621" w:rsidRPr="00F71621">
        <w:rPr>
          <w:noProof/>
        </w:rPr>
        <w:t>, 1984)</w:t>
      </w:r>
      <w:r w:rsidRPr="0039739C">
        <w:fldChar w:fldCharType="end"/>
      </w:r>
      <w:r w:rsidRPr="0039739C">
        <w:t>.</w:t>
      </w:r>
      <w:r w:rsidR="0073580A" w:rsidRPr="0073580A">
        <w:rPr>
          <w:i/>
          <w:iCs/>
        </w:rPr>
        <w:t xml:space="preserve"> </w:t>
      </w:r>
      <w:r w:rsidRPr="0039739C">
        <w:t xml:space="preserve">What is more, LPS has been repeatedly shown to cause upregulated inflammation through synergistic action with MDP, a structural subunit of PGN </w:t>
      </w:r>
      <w:r w:rsidRPr="0039739C">
        <w:fldChar w:fldCharType="begin" w:fldLock="1"/>
      </w:r>
      <w:r w:rsidR="00B145F9">
        <w:instrText>ADDIN CSL_CITATION { "citationItems" : [ { "id" : "ITEM-1", "itemData" : { "DOI" : "10.1074/jbc.M204885200", "ISBN" : "0021-9258 (Print)\\r0021-9258 (Linking)", "ISSN" : "00219258", "PMID" : "12151399", "abstract" : "Although the basis for the high mortality rate for patients with mixed bacterial infections is likely to be multifactorial, there is evidence for a synergistic effect of muramyldipeptide (MDP) with lipopolysaccharide (LPS) on the synthesis of proinflammatory cytokines by mononuclear phagocytes. In this study, co-incubation of human Mono Mac 6 cells with MDP and either LPS or peptidoglycan (PGN) resulted in an apparent synergistic effect on tumor necrosis factor-alpha (TNF-alpha) secretion. Although incubation of cells with MDP alone produced minimal TNF-alpha, it caused significant expression of TNF-alpha mRNA. These findings suggest that the majority of TNF-alpha mRNA induced by MDP alone is not translated into protein. Furthermore, simultaneous incubation of cells with MDP and either LPS or PGN resulted in TNF-alpha mRNA expression that approximated the sum of the amounts expressed in response to MDP, LPS, and PGN individually. These findings indicate that the apparent synergistic effect of MDP on TNF-alpha production induced by either LPS or PGN is due to removal of a block in translation of the mRNA expressed in response to MDP. In subsequent studies, the effects of MDP alone and its effect on the production of TNF-alpha by LPS and PGN were determined to be independent of CD14, Toll-like receptor 2, and Toll-like receptor 4. These findings indicate that MDP acts through receptor(s) other than those primarily responsible for transducing the effects of LPS and PGN. Successful treatment of patients having mixed bacterial infections is likely to require interventions that address the mechanisms involved in responses induced by a variety of bacterial cell wall components.", "author" : [ { "dropping-particle" : "", "family" : "Wolfert", "given" : "Margreet A", "non-dropping-particle" : "", "parse-names" : false, "suffix" : "" }, { "dropping-particle" : "", "family" : "Murray", "given" : "Thomas F", "non-dropping-particle" : "", "parse-names" : false, "suffix" : "" }, { "dropping-particle" : "", "family" : "Boons", "given" : "Geert Jan", "non-dropping-particle" : "", "parse-names" : false, "suffix" : "" }, { "dropping-particle" : "", "family" : "Moore", "given" : "James N", "non-dropping-particle" : "", "parse-names" : false, "suffix" : "" } ], "container-title" : "Journal of Biological Chemistry", "id" : "ITEM-1", "issue" : "42", "issued" : { "date-parts" : [ [ "2002", "10", "18" ] ] }, "page" : "39179-39186", "publisher" : "American Society for Biochemistry and Molecular Biology", "title" : "The origin of the synergistic effect of muramyl dipeptide with endotoxin and peptidoglycan", "type" : "article-journal", "volume" : "277" }, "uris" : [ "http://www.mendeley.com/documents/?uuid=bf37b2ce-d4e7-3fb5-87f0-75adf7021356" ] }, { "id" : "ITEM-2", "itemData" : { "ISBN" : "0019-9567 (Print)\\r0019-9567 (Linking)", "ISSN" : "00199567", "PMID" : "3804443", "abstract" : "Intravenous injection of muramyl dipeptide (MDP) and Salmonella lipopolysaccharides (LPS) enhanced lethal toxicity of the LPS in C57BL/6 mice. This was true for S (smooth)- and R (rough)-form LPS and free lipid A. Enhancement of toxicity was maximum when the LPS was administered 4 h after MDP, at which time the lethal doses for 50% of mice of S- and R-form LPS and free lipid A were between 1 and 10 micrograms, compared with more than 100 micrograms in normal animals. This sensitization was absent in endotoxin-resistant C3H/HeJ mice. Lethality usually commenced 15 h after LPS injection and was complete after 72 h. Higher doses of some S-form LPS (100 micrograms or more) administered 4 h after MDP led to a strong anaphylactoid reaction within 10 to 20 min of injection, with lethal outcomes in less than 1 h after LPS administration. This early anaphylactoid reaction was observed for various mouse strains, including LPS-resistant C3H/HeJ mice, but it was very weak or completely absent with R-form LPS or free lipid A even in concentrations of up to 1,000 micrograms. A strong anaphylactoid reaction comparable to that seen with S-form LPS was also obtained, after MDP treatment, with an LPS of low toxicity prepared from Bacteroides gingivalis. It is noteworthy that oral administration of MDP also contributed to the anaphylactoid reaction and enhanced the late-phase lethality of LPS. The present findings strongly suggest that the early- and late-phase reactions induced by MDP and LPS are caused by different mechanisms.", "author" : [ { "dropping-particle" : "", "family" : "Takada", "given" : "H.", "non-dropping-particle" : "", "parse-names" : false, "suffix" : "" }, { "dropping-particle" : "", "family" : "Galanos", "given" : "Chris", "non-dropping-particle" : "", "parse-names" : false, "suffix" : "" } ], "container-title" : "Infection and Immunity", "id" : "ITEM-2", "issue" : "2", "issued" : { "date-parts" : [ [ "1987" ] ] }, "page" : "409-413", "title" : "Enhancement of endotoxin lethality and generation of anaphylactoid reactions by lipopolysaccharides in muramyl-dipeptide-treated mice", "type" : "article-journal", "volume" : "55" }, "uris" : [ "http://www.mendeley.com/documents/?uuid=2482197b-cc23-339c-a94d-394bd6424c4b" ] } ], "mendeley" : { "formattedCitation" : "(Takada and Galanos, 1987; Wolfert &lt;i&gt;et al.&lt;/i&gt;, 2002)", "plainTextFormattedCitation" : "(Takada and Galanos, 1987; Wolfert et al., 2002)", "previouslyFormattedCitation" : "(Takada and Galanos, 1987; Wolfert &lt;i&gt;et al.&lt;/i&gt;, 2002)" }, "properties" : {  }, "schema" : "https://github.com/citation-style-language/schema/raw/master/csl-citation.json" }</w:instrText>
      </w:r>
      <w:r w:rsidRPr="0039739C">
        <w:fldChar w:fldCharType="separate"/>
      </w:r>
      <w:r w:rsidR="00F71621" w:rsidRPr="00F71621">
        <w:rPr>
          <w:noProof/>
        </w:rPr>
        <w:t xml:space="preserve">(Takada and Galanos, 1987; Wolfert </w:t>
      </w:r>
      <w:r w:rsidR="00F71621" w:rsidRPr="00F71621">
        <w:rPr>
          <w:i/>
          <w:noProof/>
        </w:rPr>
        <w:t>et al.</w:t>
      </w:r>
      <w:r w:rsidR="00F71621" w:rsidRPr="00F71621">
        <w:rPr>
          <w:noProof/>
        </w:rPr>
        <w:t>, 2002)</w:t>
      </w:r>
      <w:r w:rsidRPr="0039739C">
        <w:fldChar w:fldCharType="end"/>
      </w:r>
      <w:r w:rsidRPr="0039739C">
        <w:t>. It was therefore investigated whether the same synergy would be observed in the zebrafish model.</w:t>
      </w:r>
    </w:p>
    <w:p w14:paraId="02D5AC46" w14:textId="77777777" w:rsidR="007E46DA" w:rsidRPr="0039739C" w:rsidRDefault="007E46DA" w:rsidP="007E46DA"/>
    <w:p w14:paraId="0D4DD8EE" w14:textId="2B5D77E7" w:rsidR="007E46DA" w:rsidRPr="0039739C" w:rsidRDefault="007E46DA" w:rsidP="007E46DA">
      <w:r w:rsidRPr="0039739C">
        <w:t>To test this, 30 zebrafish</w:t>
      </w:r>
      <w:r w:rsidRPr="0039739C">
        <w:rPr>
          <w:i/>
        </w:rPr>
        <w:t xml:space="preserve"> </w:t>
      </w:r>
      <w:r w:rsidRPr="0039739C">
        <w:t>embryos were injected with varying doses of LPS to check for mortality. Previous studies have demonstrated that LPS</w:t>
      </w:r>
      <w:r w:rsidR="0073580A" w:rsidRPr="0073580A">
        <w:rPr>
          <w:i/>
          <w:iCs/>
        </w:rPr>
        <w:t xml:space="preserve"> </w:t>
      </w:r>
      <w:r w:rsidRPr="0039739C">
        <w:t xml:space="preserve">injection in the form of pure material or heat-killed </w:t>
      </w:r>
      <w:r w:rsidR="00AE6915" w:rsidRPr="00AE6915">
        <w:t>Gram-</w:t>
      </w:r>
      <w:r w:rsidRPr="0039739C">
        <w:t xml:space="preserve">negative bacteria is only lethal if delivered into the yolk sack of the zebrafish embryo </w:t>
      </w:r>
      <w:r w:rsidRPr="0039739C">
        <w:fldChar w:fldCharType="begin" w:fldLock="1"/>
      </w:r>
      <w:r w:rsidR="00B145F9">
        <w:instrText>ADDIN CSL_CITATION { "citationItems" : [ { "id" : "ITEM-1", "itemData" : { "DOI" : "10.1128/IAI.01181-08", "ISBN" : "1098-5522 (Electronic)\\r0019-9567 (Linking)", "ISSN" : "00199567", "PMID" : "19168742", "abstract" : "Zebrafish (Danio rerio) have a number of strengths as a host model for infection, including genetic tractability, a vertebrate immune system similar to that of mammals, ease and scale of laboratory handling, which allows analysis with reasonable throughput, and transparency, which facilitates visualization of the infection. With these advantages in mind, we examined whether zebrafish could be used to study Pseudomonas aeruginosa pathogenesis and found that infection of zebrafish embryos with live P. aeruginosa (PA14 or PAO1) by microinjection results in embryonic death, unlike infection with Escherichia coli or heat-killed P. aeruginosa, which has no effect. Similar to studies with mice, P. aeruginosa mutants deficient in type three secretion (pscD) or quorum sensing (lasR and mvfR) are attenuated in zebrafish embryos infected at 50 h postfertilization (hpf), a developmental stage when both macrophages and neutrophils are present. In contrast, embryos infected at 28 hpf, when only macrophages are initially present, succumb to lethal challenge with far fewer P. aeruginosa cells than those required for embryos infected at 50 hpf, are susceptible to infection with lasR and pscD deletion mutants, and are moderately resistant to infection with an mvfR mutant. Finally, we show that we can control the outcome of infection through the use of morpholinos, which allow us to shift immune cell numbers, or small molecules (antibiotics), which rescue embryos from lethal challenge. Thus, zebrafish are a novel host model that is well suited for studying the interactions among individual pathogenic functions of P. aeruginosa, the role of individual components of host immune defense, and small-molecule modulators of infection.", "author" : [ { "dropping-particle" : "", "family" : "Clatworthy", "given" : "Anne E", "non-dropping-particle" : "", "parse-names" : false, "suffix" : "" }, { "dropping-particle" : "", "family" : "Lee", "given" : "Jenny See Wai", "non-dropping-particle" : "", "parse-names" : false, "suffix" : "" }, { "dropping-particle" : "", "family" : "Leibman", "given" : "Mark", "non-dropping-particle" : "", "parse-names" : false, "suffix" : "" }, { "dropping-particle" : "", "family" : "Kostun", "given" : "Zachary", "non-dropping-particle" : "", "parse-names" : false, "suffix" : "" }, { "dropping-particle" : "", "family" : "Davidson", "given" : "Alan J", "non-dropping-particle" : "", "parse-names" : false, "suffix" : "" }, { "dropping-particle" : "", "family" : "Hung", "given" : "Deborah T", "non-dropping-particle" : "", "parse-names" : false, "suffix" : "" } ], "container-title" : "Infection and Immunity", "id" : "ITEM-1", "issue" : "4", "issued" : { "date-parts" : [ [ "2009", "4", "1" ] ] }, "page" : "1293-1303", "publisher" : "American Society for Microbiology", "title" : "Pseudomonas aeruginosa infection of zebrafish involves both host and pathogen determinants", "type" : "article-journal", "volume" : "77" }, "uris" : [ "http://www.mendeley.com/documents/?uuid=809cfe06-d474-3250-a9a9-9c71d8e1901f" ] }, { "id" : "ITEM-2", "itemData" : { "DOI" : "10.3390/molecules19022390", "ISBN" : "1420-3049", "ISSN" : "14203049", "PMID" : "24566310", "abstract" : "Lipopolysaccharide (LPS), an endotoxin molecule, has been used to induce inflammatory responses. In this study, LPS was used to establish an in vivo inflammation model in zebrafish for drug screening. We present an experimental method that conveniently and rapidly assesses the anti-inflammatory properties of drugs. The yolks of 3-day post-fertilization (dpf) larvae were injected with 0.5 mg/mL LPS to induce fatal inflammation. After LPS stimulation, macrophages were tracked by NR and SB staining and neutrophil migration was observed using the MPO:GFP line. Larval mortality was used as the primary end-point. Expression levels of key cytokines involved in the inflammatory response including IL-1\u03b2, IL-6, and TNF-\u03b1, were measured using quantitative reverse transcription polymerase chain reaction (RT-PCR). Macrophages and neutrophils were both recruited to the LPS-injected site during the inflammatory response. Mortality was increased by LPS in a dose-dependent manner within 48 h. Analyses of IL-1\u03b2, IL-6, and TNF-\u03b1 expression levels revealed the upregulation of the inflammatory response in the LPS-injected larvae. Further, the anti-inflammatory activity of chlorogenic acid (CA) was evaluated in this zebrafish model to screen for anti-inflammatory drugs. A preliminary result showed that CA revealed a similar effect as the corticosteroid dexamethasone (DEX), which was used as a positive control, by inhibiting macrophage and neutrophil recruitment to the LPS site and improving survival. Our results suggest that this zebrafish screening model could be applied to study inflammation-mediated diseases. Moreover, the Traditional Chinese Medicine CA displays potential anti-inflammatory activity.", "author" : [ { "dropping-particle" : "", "family" : "Yang", "given" : "Li Ling", "non-dropping-particle" : "", "parse-names" : false, "suffix" : "" }, { "dropping-particle" : "", "family" : "Wang", "given" : "Guo Quan", "non-dropping-particle" : "", "parse-names" : false, "suffix" : "" }, { "dropping-particle" : "", "family" : "Yang", "given" : "Li Mei", "non-dropping-particle" : "", "parse-names" : false, "suffix" : "" }, { "dropping-particle" : "", "family" : "Huang", "given" : "Zhi Bing", "non-dropping-particle" : "", "parse-names" : false, "suffix" : "" }, { "dropping-particle" : "", "family" : "Zhang", "given" : "Wen Qing", "non-dropping-particle" : "", "parse-names" : false, "suffix" : "" }, { "dropping-particle" : "", "family" : "Yu", "given" : "Lin Zhong", "non-dropping-particle" : "", "parse-names" : false, "suffix" : "" } ], "container-title" : "Molecules", "id" : "ITEM-2", "issue" : "2", "issued" : { "date-parts" : [ [ "2014", "2", "21" ] ] }, "page" : "2390-2409", "publisher" : "Multidisciplinary Digital Publishing Institute", "title" : "Endotoxin molecule lipopolysaccharide-induced zebrafish inflammation model: A novel screening method for anti-inflammatory drugs", "type" : "article-journal", "volume" : "19" }, "uris" : [ "http://www.mendeley.com/documents/?uuid=37805c56-fb1a-3c54-96c3-0fd1df246790" ] } ], "mendeley" : { "formattedCitation" : "(Clatworthy &lt;i&gt;et al.&lt;/i&gt;, 2009; L. L. Yang &lt;i&gt;et al.&lt;/i&gt;, 2014)", "plainTextFormattedCitation" : "(Clatworthy et al., 2009; L. L. Yang et al., 2014)", "previouslyFormattedCitation" : "(Clatworthy &lt;i&gt;et al.&lt;/i&gt;, 2009; L. L. Yang &lt;i&gt;et al.&lt;/i&gt;, 2014)" }, "properties" : {  }, "schema" : "https://github.com/citation-style-language/schema/raw/master/csl-citation.json" }</w:instrText>
      </w:r>
      <w:r w:rsidRPr="0039739C">
        <w:fldChar w:fldCharType="separate"/>
      </w:r>
      <w:r w:rsidR="00F71621" w:rsidRPr="00F71621">
        <w:rPr>
          <w:noProof/>
        </w:rPr>
        <w:t xml:space="preserve">(Clatworthy </w:t>
      </w:r>
      <w:r w:rsidR="00F71621" w:rsidRPr="00F71621">
        <w:rPr>
          <w:i/>
          <w:noProof/>
        </w:rPr>
        <w:t>et al.</w:t>
      </w:r>
      <w:r w:rsidR="00F71621" w:rsidRPr="00F71621">
        <w:rPr>
          <w:noProof/>
        </w:rPr>
        <w:t xml:space="preserve">, 2009; L. L. Yang </w:t>
      </w:r>
      <w:r w:rsidR="00F71621" w:rsidRPr="00F71621">
        <w:rPr>
          <w:i/>
          <w:noProof/>
        </w:rPr>
        <w:t>et al.</w:t>
      </w:r>
      <w:r w:rsidR="00F71621" w:rsidRPr="00F71621">
        <w:rPr>
          <w:noProof/>
        </w:rPr>
        <w:t>, 2014)</w:t>
      </w:r>
      <w:r w:rsidRPr="0039739C">
        <w:fldChar w:fldCharType="end"/>
      </w:r>
      <w:r w:rsidRPr="0039739C">
        <w:t xml:space="preserve">. Here, LPS was injected at 0.5, 2, 5 ng into the circulation valley of the zebrafish. LPS alone </w:t>
      </w:r>
      <w:r w:rsidR="003415C7">
        <w:t>(</w:t>
      </w:r>
      <w:fldSimple w:instr=" REF _Ref505604422 ">
        <w:r w:rsidR="00BA1790" w:rsidRPr="0039739C">
          <w:t xml:space="preserve">Figure </w:t>
        </w:r>
        <w:r w:rsidR="00BA1790">
          <w:rPr>
            <w:noProof/>
          </w:rPr>
          <w:t>4</w:t>
        </w:r>
        <w:r w:rsidR="00BA1790">
          <w:t>.</w:t>
        </w:r>
        <w:r w:rsidR="00BA1790">
          <w:rPr>
            <w:noProof/>
          </w:rPr>
          <w:t>1</w:t>
        </w:r>
      </w:fldSimple>
      <w:r w:rsidR="003415C7">
        <w:t xml:space="preserve"> </w:t>
      </w:r>
      <w:r w:rsidRPr="0039739C">
        <w:t>C) or co-injection with PGN</w:t>
      </w:r>
      <w:r w:rsidR="003415C7">
        <w:t xml:space="preserve"> (</w:t>
      </w:r>
      <w:fldSimple w:instr=" REF _Ref505604422 ">
        <w:r w:rsidR="00BA1790" w:rsidRPr="0039739C">
          <w:t xml:space="preserve">Figure </w:t>
        </w:r>
        <w:r w:rsidR="00BA1790">
          <w:rPr>
            <w:noProof/>
          </w:rPr>
          <w:t>4</w:t>
        </w:r>
        <w:r w:rsidR="00BA1790">
          <w:t>.</w:t>
        </w:r>
        <w:r w:rsidR="00BA1790">
          <w:rPr>
            <w:noProof/>
          </w:rPr>
          <w:t>1</w:t>
        </w:r>
      </w:fldSimple>
      <w:r w:rsidR="006E071A">
        <w:t xml:space="preserve"> D) did</w:t>
      </w:r>
      <w:r w:rsidRPr="0039739C">
        <w:t xml:space="preserve"> not cause any significant impact on host mortality.</w:t>
      </w:r>
    </w:p>
    <w:p w14:paraId="7E87DABB" w14:textId="77777777" w:rsidR="007E46DA" w:rsidRPr="0039739C" w:rsidRDefault="007E46DA" w:rsidP="007E46DA"/>
    <w:p w14:paraId="3CDF2195" w14:textId="7C9F8085" w:rsidR="007E46DA" w:rsidRPr="0039739C" w:rsidRDefault="007E46DA" w:rsidP="00EE19F9">
      <w:pPr>
        <w:pStyle w:val="Heading4"/>
      </w:pPr>
      <w:bookmarkStart w:id="316" w:name="_Toc500420539"/>
      <w:bookmarkStart w:id="317" w:name="_Toc505272632"/>
      <w:bookmarkStart w:id="318" w:name="_Toc521494838"/>
      <w:r w:rsidRPr="0039739C">
        <w:t xml:space="preserve">Combination of </w:t>
      </w:r>
      <w:r w:rsidR="00F45958" w:rsidRPr="00F45958">
        <w:rPr>
          <w:i/>
        </w:rPr>
        <w:t>S. aureus</w:t>
      </w:r>
      <w:r w:rsidR="0073580A" w:rsidRPr="0073580A">
        <w:rPr>
          <w:i/>
        </w:rPr>
        <w:t xml:space="preserve"> </w:t>
      </w:r>
      <w:r w:rsidRPr="0039739C">
        <w:t xml:space="preserve">and heat killed </w:t>
      </w:r>
      <w:r w:rsidR="00F45958" w:rsidRPr="00F45958">
        <w:rPr>
          <w:i/>
        </w:rPr>
        <w:t>S. aureus</w:t>
      </w:r>
      <w:bookmarkEnd w:id="318"/>
      <w:r w:rsidR="00F45958" w:rsidRPr="00F45958">
        <w:rPr>
          <w:i/>
        </w:rPr>
        <w:t xml:space="preserve"> </w:t>
      </w:r>
      <w:bookmarkEnd w:id="316"/>
      <w:bookmarkEnd w:id="317"/>
    </w:p>
    <w:p w14:paraId="57182F76" w14:textId="77777777" w:rsidR="007E46DA" w:rsidRPr="0039739C" w:rsidRDefault="007E46DA" w:rsidP="007E46DA"/>
    <w:p w14:paraId="55E1B601" w14:textId="33B54B0B" w:rsidR="007E46DA" w:rsidRPr="0039739C" w:rsidRDefault="0073580A" w:rsidP="007E46DA">
      <w:pPr>
        <w:rPr>
          <w:i/>
        </w:rPr>
      </w:pPr>
      <w:r>
        <w:t>Heat-killed (HK) G</w:t>
      </w:r>
      <w:r w:rsidR="007E46DA" w:rsidRPr="0039739C">
        <w:t>ram positive bacteria have been shown to induce immune system activation, such as complement activation, TNF- alpha upregulation and tissue damage in rabbits</w:t>
      </w:r>
      <w:r w:rsidR="007E46DA" w:rsidRPr="0039739C">
        <w:fldChar w:fldCharType="begin" w:fldLock="1"/>
      </w:r>
      <w:r w:rsidR="00B145F9">
        <w:instrText>ADDIN CSL_CITATION { "citationItems" : [ { "id" : "ITEM-1", "itemData" : { "DOI" : "10.1172/JCI115218", "ISBN" : "0021-9738 (Print)$\\$r0021-9738 (Linking)", "ISSN" : "00219738", "PMID" : "2040686", "abstract" : "Tumor necrosis factor (TNF) and IL-1 are thought to mediate many of the pathophysiologic changes of endotoxemia and Gram-negative bacteremia. In these studies, heat-killed Staphylococcus epidermidis were infused into rabbits to determine whether an endotoxin (LPS)-free microorganism also elicits cytokinemia and the physiologic abnormalities seen in Gram-negative bacteremia. S. epidermidis induced complement activation, circulating TNF and IL-1, and hypotension to the same degree as did one-twentieth the number of heat-killed Escherichia coli. Circulating IL-1 beta levels had a greater correlation coefficient (r = 0.81, P less than 0.001) with the degree of hypotension than TNF levels (r = 0.48, P less than 0.02). Leukopenia, thrombocytopenia, diffuse pulmonary capillary aggregation of neutrophils, and hepatic necrosis with neutrophil infiltration were observed to the same extent after either S. epidermidis or E. coli infusion. However, S. epidermidis infusion did not induce significant (less than 60 pg/ml) endotoxemia, whereas E. coli infusion resulted in high (11,000 pg/ml) serum endotoxin levels. S. epidermidis, E. coli, LPS, or S. epidermidis-derived lipoteichoic acid (LTA) induced TNF and IL-1 from blood mononuclear cells in vitro. E. coli organisms and LPS were at least 100-fold more potent than S. epidermidis or LTA. Thus, a shock-like state with similar levels of complement activation as well as circulating levels of IL-1 and TNF were observed following either S. epidermidis or E. coli. These data provide further evidence that host factors such as IL-1 and TNF are common mediators of the septic shock syndrome regardless of the organism.", "author" : [ { "dropping-particle" : "", "family" : "Wakabayashi", "given" : "G", "non-dropping-particle" : "", "parse-names" : false, "suffix" : "" }, { "dropping-particle" : "", "family" : "Gelfand", "given" : "J A", "non-dropping-particle" : "", "parse-names" : false, "suffix" : "" }, { "dropping-particle" : "", "family" : "Jung", "given" : "W K", "non-dropping-particle" : "", "parse-names" : false, "suffix" : "" }, { "dropping-particle" : "", "family" : "Connolly", "given" : "R J", "non-dropping-particle" : "", "parse-names" : false, "suffix" : "" }, { "dropping-particle" : "", "family" : "Burke", "given" : "J F", "non-dropping-particle" : "", "parse-names" : false, "suffix" : "" }, { "dropping-particle" : "", "family" : "Dinarello", "given" : "C A", "non-dropping-particle" : "", "parse-names" : false, "suffix" : "" } ], "container-title" : "Journal of Clinical Investigation", "id" : "ITEM-1", "issued" : { "date-parts" : [ [ "1991" ] ] }, "title" : "Staphylococcus epidermidis induces complement activation, tumor necrosis factor and interleukin-1, a shock-like state and tissue injury in rabbits without endotoxemia: Comparison to Escherichia coli", "type" : "article-journal" }, "uris" : [ "http://www.mendeley.com/documents/?uuid=0da515f3-0754-4075-957b-e31826f3d2b6" ] } ], "mendeley" : { "formattedCitation" : "(Wakabayashi &lt;i&gt;et al.&lt;/i&gt;, 1991)", "plainTextFormattedCitation" : "(Wakabayashi et al., 1991)", "previouslyFormattedCitation" : "(Wakabayashi &lt;i&gt;et al.&lt;/i&gt;, 1991)" }, "properties" : {  }, "schema" : "https://github.com/citation-style-language/schema/raw/master/csl-citation.json" }</w:instrText>
      </w:r>
      <w:r w:rsidR="007E46DA" w:rsidRPr="0039739C">
        <w:fldChar w:fldCharType="separate"/>
      </w:r>
      <w:r w:rsidR="00F71621" w:rsidRPr="00F71621">
        <w:rPr>
          <w:noProof/>
        </w:rPr>
        <w:t xml:space="preserve">(Wakabayashi </w:t>
      </w:r>
      <w:r w:rsidR="00F71621" w:rsidRPr="00F71621">
        <w:rPr>
          <w:i/>
          <w:noProof/>
        </w:rPr>
        <w:t>et al.</w:t>
      </w:r>
      <w:r w:rsidR="00F71621" w:rsidRPr="00F71621">
        <w:rPr>
          <w:noProof/>
        </w:rPr>
        <w:t>, 1991)</w:t>
      </w:r>
      <w:r w:rsidR="007E46DA" w:rsidRPr="0039739C">
        <w:fldChar w:fldCharType="end"/>
      </w:r>
      <w:r w:rsidR="007E46DA" w:rsidRPr="0039739C">
        <w:t xml:space="preserve">. Furthermore, this response was comparable to that of </w:t>
      </w:r>
      <w:r w:rsidR="007E46DA" w:rsidRPr="0039739C">
        <w:rPr>
          <w:i/>
        </w:rPr>
        <w:lastRenderedPageBreak/>
        <w:t>E. coli</w:t>
      </w:r>
      <w:r w:rsidR="007E46DA" w:rsidRPr="0039739C">
        <w:t xml:space="preserve"> injection in the same animal model. It was therefore investigated whether heat killed </w:t>
      </w:r>
      <w:r w:rsidR="00F45958" w:rsidRPr="00F45958">
        <w:rPr>
          <w:i/>
          <w:iCs/>
        </w:rPr>
        <w:t>S. aureus</w:t>
      </w:r>
      <w:r w:rsidRPr="0073580A">
        <w:rPr>
          <w:i/>
          <w:iCs/>
        </w:rPr>
        <w:t xml:space="preserve"> </w:t>
      </w:r>
      <w:r w:rsidR="007E46DA" w:rsidRPr="0039739C">
        <w:t xml:space="preserve">would kill in the zebrafish model alone or with low dose of live </w:t>
      </w:r>
      <w:r>
        <w:rPr>
          <w:i/>
          <w:iCs/>
        </w:rPr>
        <w:t>S. aureus</w:t>
      </w:r>
      <w:r w:rsidR="007E46DA" w:rsidRPr="0039739C">
        <w:rPr>
          <w:i/>
        </w:rPr>
        <w:t>.</w:t>
      </w:r>
    </w:p>
    <w:p w14:paraId="4F103308" w14:textId="77777777" w:rsidR="007E46DA" w:rsidRPr="0039739C" w:rsidRDefault="007E46DA" w:rsidP="007E46DA"/>
    <w:p w14:paraId="2DEDA688" w14:textId="0C9BC794" w:rsidR="007E46DA" w:rsidRPr="0039739C" w:rsidRDefault="007E46DA" w:rsidP="007E46DA">
      <w:r w:rsidRPr="0039739C">
        <w:t xml:space="preserve"> To test this, 30 zebrafish</w:t>
      </w:r>
      <w:r w:rsidRPr="0039739C">
        <w:rPr>
          <w:i/>
        </w:rPr>
        <w:t xml:space="preserve"> </w:t>
      </w:r>
      <w:r w:rsidRPr="0039739C">
        <w:t xml:space="preserve">embryos were injected with heat killed SH1000 at 3000, 5000, 6000,7000, 9000 CFU </w:t>
      </w:r>
      <w:r w:rsidR="00AB7E8F">
        <w:t>(</w:t>
      </w:r>
      <w:fldSimple w:instr=" REF _Ref505604422 ">
        <w:r w:rsidR="00BA1790" w:rsidRPr="0039739C">
          <w:t xml:space="preserve">Figure </w:t>
        </w:r>
        <w:r w:rsidR="00BA1790">
          <w:rPr>
            <w:noProof/>
          </w:rPr>
          <w:t>4</w:t>
        </w:r>
        <w:r w:rsidR="00BA1790">
          <w:t>.</w:t>
        </w:r>
        <w:r w:rsidR="00BA1790">
          <w:rPr>
            <w:noProof/>
          </w:rPr>
          <w:t>1</w:t>
        </w:r>
      </w:fldSimple>
      <w:r w:rsidR="009D4DAD">
        <w:t xml:space="preserve"> </w:t>
      </w:r>
      <w:r w:rsidRPr="0039739C">
        <w:t xml:space="preserve">E, F), with minimal host death. It was not possible to go above 9000 CFU as this blocked the needle and creating a needle with a larger diameter damaged the embryos, causing them to bleed out following injection (data not shown). After establishing that the zebrafish embryos could tolerate large HK bacterial CFU injections, they were co-injected with a low dose (150 CFU) of </w:t>
      </w:r>
      <w:r w:rsidR="00F45958" w:rsidRPr="00F45958">
        <w:rPr>
          <w:i/>
          <w:iCs/>
        </w:rPr>
        <w:t>S. aureus</w:t>
      </w:r>
      <w:r w:rsidR="0073580A" w:rsidRPr="0073580A">
        <w:rPr>
          <w:i/>
          <w:iCs/>
        </w:rPr>
        <w:t xml:space="preserve"> </w:t>
      </w:r>
      <w:r w:rsidRPr="0039739C">
        <w:t xml:space="preserve">SH1000 (live bacteria) and 7000, 3000, 1500 CFU of HK bacteria. In these experiments the highest CFU was 7000 as combined with live bacteria, a higher CFU blocked the needle. Following 96 </w:t>
      </w:r>
      <w:r w:rsidR="009303B5">
        <w:t>h</w:t>
      </w:r>
      <w:r w:rsidRPr="0039739C">
        <w:t xml:space="preserve"> after injection, there was no significant difference between co-injected fish and those only with low dose </w:t>
      </w:r>
      <w:r w:rsidR="00F45958" w:rsidRPr="00F45958">
        <w:rPr>
          <w:i/>
          <w:iCs/>
        </w:rPr>
        <w:t>S. aureus</w:t>
      </w:r>
      <w:r w:rsidR="0073580A" w:rsidRPr="0073580A">
        <w:rPr>
          <w:i/>
          <w:iCs/>
        </w:rPr>
        <w:t xml:space="preserve"> </w:t>
      </w:r>
      <w:r w:rsidRPr="0039739C">
        <w:t>(</w:t>
      </w:r>
      <w:r w:rsidR="0010116F">
        <w:fldChar w:fldCharType="begin"/>
      </w:r>
      <w:r w:rsidR="0010116F">
        <w:instrText xml:space="preserve"> REF _Ref505604422 \h </w:instrText>
      </w:r>
      <w:r w:rsidR="0010116F">
        <w:fldChar w:fldCharType="separate"/>
      </w:r>
      <w:r w:rsidR="00BA1790" w:rsidRPr="0039739C">
        <w:t xml:space="preserve">Figure </w:t>
      </w:r>
      <w:r w:rsidR="00BA1790">
        <w:rPr>
          <w:noProof/>
        </w:rPr>
        <w:t>4</w:t>
      </w:r>
      <w:r w:rsidR="00BA1790">
        <w:t>.</w:t>
      </w:r>
      <w:r w:rsidR="00BA1790">
        <w:rPr>
          <w:noProof/>
        </w:rPr>
        <w:t>1</w:t>
      </w:r>
      <w:r w:rsidR="0010116F">
        <w:fldChar w:fldCharType="end"/>
      </w:r>
      <w:r w:rsidR="0010116F">
        <w:t xml:space="preserve"> </w:t>
      </w:r>
      <w:r w:rsidRPr="0039739C">
        <w:t>G).</w:t>
      </w:r>
    </w:p>
    <w:p w14:paraId="111A862D" w14:textId="77777777" w:rsidR="007E46DA" w:rsidRPr="0039739C" w:rsidRDefault="007E46DA" w:rsidP="007E46DA"/>
    <w:p w14:paraId="419A2CDC" w14:textId="505338BA" w:rsidR="007E46DA" w:rsidRPr="0039739C" w:rsidRDefault="007E46DA" w:rsidP="0042099B">
      <w:pPr>
        <w:pStyle w:val="Heading3"/>
      </w:pPr>
      <w:bookmarkStart w:id="319" w:name="_Toc505272633"/>
      <w:bookmarkStart w:id="320" w:name="_Toc521494839"/>
      <w:r w:rsidRPr="0039739C">
        <w:t>Effect of phagocyte depletion on the response of zebrafish embryos to cell wall components</w:t>
      </w:r>
      <w:bookmarkEnd w:id="319"/>
      <w:bookmarkEnd w:id="320"/>
      <w:r w:rsidRPr="0039739C">
        <w:t xml:space="preserve"> </w:t>
      </w:r>
    </w:p>
    <w:p w14:paraId="52B7DCD2" w14:textId="77777777" w:rsidR="007E46DA" w:rsidRPr="0039739C" w:rsidRDefault="007E46DA" w:rsidP="007E46DA"/>
    <w:p w14:paraId="729F4984" w14:textId="2C7D1EA5" w:rsidR="007E46DA" w:rsidRPr="0039739C" w:rsidRDefault="007E46DA" w:rsidP="007E46DA">
      <w:r w:rsidRPr="0039739C">
        <w:t>Temporary genetic knock-down methods have been developed for zebrafish embryos. For example, morpholinos disable initiation of translation</w:t>
      </w:r>
      <w:r w:rsidR="0073580A" w:rsidRPr="0073580A">
        <w:rPr>
          <w:i/>
          <w:iCs/>
        </w:rPr>
        <w:t xml:space="preserve"> </w:t>
      </w:r>
      <w:r w:rsidRPr="0039739C">
        <w:t>and therefore act through a RNAse-H- independent mechanism</w:t>
      </w:r>
      <w:r w:rsidRPr="0039739C">
        <w:rPr>
          <w:color w:val="FF0000"/>
        </w:rPr>
        <w:t xml:space="preserve"> </w:t>
      </w:r>
      <w:r w:rsidRPr="0039739C">
        <w:t xml:space="preserve">resulting in accurate and predictable </w:t>
      </w:r>
      <w:r w:rsidRPr="0039739C">
        <w:rPr>
          <w:i/>
        </w:rPr>
        <w:t>in-vivo</w:t>
      </w:r>
      <w:r w:rsidR="0073580A" w:rsidRPr="0073580A">
        <w:rPr>
          <w:i/>
          <w:iCs/>
        </w:rPr>
        <w:t xml:space="preserve"> </w:t>
      </w:r>
      <w:r w:rsidRPr="0039739C">
        <w:t xml:space="preserve">targeting with few side effects </w:t>
      </w:r>
      <w:r w:rsidRPr="0039739C">
        <w:fldChar w:fldCharType="begin" w:fldLock="1"/>
      </w:r>
      <w:r w:rsidR="00B145F9">
        <w:instrText>ADDIN CSL_CITATION { "citationItems" : [ { "id" : "ITEM-1", "itemData" : { "DOI" : "10.1016/S0167-4781(99)00150-5", "ISBN" : "0006-3002 (Print)\\r0006-3002", "ISSN" : "01674781", "PMID" : "10807004", "abstract" : "RNase H-competent phosphorothioates (S-DNAs) have dominated the antisense field in large part because they offer reasonable resistance to nucleases, they afford good efficacy in cell-free test systems, they can be targeted against sites throughout the RNA transcript of a gene, and they are widely available from commercial sources at modest prices. However, these merits are counterbalanced by significant limitations, including: degradation by nucleases, poor in-cell targeting predictability, low sequence specificity, and a variety of non-antisense activities. In cell-free and cultured-cell systems where one wishes to block the translation of a messenger RNA coding for a normal protein, RNase H-independent morpholino antisense oligos provide complete resistance to nucleases, generally good targeting predictability, generally high in-cell efficacy, excellent sequence specificity, and very preliminary results suggest they may exhibit little non-antisense activity. Copyright (C) 1999 Elsevier Science B.V.", "author" : [ { "dropping-particle" : "", "family" : "Summerton", "given" : "James", "non-dropping-particle" : "", "parse-names" : false, "suffix" : "" } ], "container-title" : "Biochimica et Biophysica Acta - Gene Structure and Expression", "id" : "ITEM-1", "issue" : "1", "issued" : { "date-parts" : [ [ "1999" ] ] }, "page" : "141-158", "title" : "Morpholino antisense oligomers: The case for an RNase H-independent structural type", "type" : "article", "volume" : "1489" }, "uris" : [ "http://www.mendeley.com/documents/?uuid=9f03c617-7993-3e99-ba92-d199efd62cb8" ] } ], "mendeley" : { "formattedCitation" : "(Summerton, 1999)", "plainTextFormattedCitation" : "(Summerton, 1999)", "previouslyFormattedCitation" : "(Summerton, 1999)" }, "properties" : {  }, "schema" : "https://github.com/citation-style-language/schema/raw/master/csl-citation.json" }</w:instrText>
      </w:r>
      <w:r w:rsidRPr="0039739C">
        <w:fldChar w:fldCharType="separate"/>
      </w:r>
      <w:r w:rsidR="00F71621" w:rsidRPr="00F71621">
        <w:rPr>
          <w:noProof/>
        </w:rPr>
        <w:t>(Summerton, 1999)</w:t>
      </w:r>
      <w:r w:rsidRPr="0039739C">
        <w:fldChar w:fldCharType="end"/>
      </w:r>
      <w:r w:rsidRPr="0039739C">
        <w:t>. To determine the role of phagocytes in the response to bacterial cell wall components, the PU.1 morpholino was used to temporarily</w:t>
      </w:r>
      <w:r w:rsidR="0073580A" w:rsidRPr="0073580A">
        <w:rPr>
          <w:i/>
          <w:iCs/>
        </w:rPr>
        <w:t xml:space="preserve"> </w:t>
      </w:r>
      <w:r w:rsidRPr="0039739C">
        <w:t xml:space="preserve">deplete embryos of myeloid stem cell progenitors </w:t>
      </w:r>
      <w:r w:rsidRPr="0039739C">
        <w:fldChar w:fldCharType="begin" w:fldLock="1"/>
      </w:r>
      <w:r w:rsidR="00B145F9">
        <w:instrText>ADDIN CSL_CITATION { "citationItems" : [ { "id" : "ITEM-1", "itemData" : { "DOI" : "10.1016/0092-8674(90)90219-5", "ISBN" : "0092-8674 (Print)", "ISSN" : "00928674", "PMID" : "2180582", "abstract" : "We have isolated a cDNA clone, PU.1, that codes for a new tissue-specific DNA binding protein. Analysis of the binding site by methylation interference and DNA-ase I protection revealed that the PU.1 protein recognized a purine-rich sequence, 5???-GAGGAA-3??? (PU box). The PU.1 protein was shown to be a transcriptional activator that is expressed in macrophages and B cells. cDNA constructions used to generate proteins lacking portions of either the amino- or carboxy-terminal ends of the PU.1 protein placed the DNA binding domain in the highly basic carboxy-terminal domain of the protein. The amino acid sequence in the binding domain of PU.1 has considerable identity with proteins belonging to the ets oncogene family. ?? 1990.", "author" : [ { "dropping-particle" : "", "family" : "Klemsz", "given" : "Michael J", "non-dropping-particle" : "", "parse-names" : false, "suffix" : "" }, { "dropping-particle" : "", "family" : "McKercher", "given" : "Scott R.", "non-dropping-particle" : "", "parse-names" : false, "suffix" : "" }, { "dropping-particle" : "", "family" : "Celada", "given" : "Antonio", "non-dropping-particle" : "", "parse-names" : false, "suffix" : "" }, { "dropping-particle" : "", "family" : "Beveren", "given" : "Charles", "non-dropping-particle" : "Van", "parse-names" : false, "suffix" : "" }, { "dropping-particle" : "", "family" : "Maki", "given" : "Richard A", "non-dropping-particle" : "", "parse-names" : false, "suffix" : "" } ], "container-title" : "Cell", "id" : "ITEM-1", "issue" : "1", "issued" : { "date-parts" : [ [ "1990" ] ] }, "page" : "113-124", "title" : "The macrophage and B cell-specific transcription factor PU.1 is related to the ets oncogene", "type" : "article-journal", "volume" : "61" }, "uris" : [ "http://www.mendeley.com/documents/?uuid=6dd15d5b-b1fb-3edf-9dc1-b920e6d9e8ce" ] } ], "mendeley" : { "formattedCitation" : "(Klemsz &lt;i&gt;et al.&lt;/i&gt;, 1990)", "plainTextFormattedCitation" : "(Klemsz et al., 1990)", "previouslyFormattedCitation" : "(Klemsz &lt;i&gt;et al.&lt;/i&gt;, 1990)" }, "properties" : {  }, "schema" : "https://github.com/citation-style-language/schema/raw/master/csl-citation.json" }</w:instrText>
      </w:r>
      <w:r w:rsidRPr="0039739C">
        <w:fldChar w:fldCharType="separate"/>
      </w:r>
      <w:r w:rsidR="00F71621" w:rsidRPr="00F71621">
        <w:rPr>
          <w:noProof/>
        </w:rPr>
        <w:t xml:space="preserve">(Klemsz </w:t>
      </w:r>
      <w:r w:rsidR="00F71621" w:rsidRPr="00F71621">
        <w:rPr>
          <w:i/>
          <w:noProof/>
        </w:rPr>
        <w:t>et al.</w:t>
      </w:r>
      <w:r w:rsidR="00F71621" w:rsidRPr="00F71621">
        <w:rPr>
          <w:noProof/>
        </w:rPr>
        <w:t>, 1990)</w:t>
      </w:r>
      <w:r w:rsidRPr="0039739C">
        <w:fldChar w:fldCharType="end"/>
      </w:r>
      <w:r w:rsidRPr="0039739C">
        <w:t xml:space="preserve">. As a result of PU.1 </w:t>
      </w:r>
      <w:r w:rsidRPr="0039739C">
        <w:lastRenderedPageBreak/>
        <w:t xml:space="preserve">injection at the 1-4 cell stage of development, neutrophils can be recovered only after 36 </w:t>
      </w:r>
      <w:r w:rsidR="009303B5">
        <w:t>h</w:t>
      </w:r>
      <w:r w:rsidRPr="0039739C">
        <w:t xml:space="preserve"> and macrophages after 48</w:t>
      </w:r>
      <w:r w:rsidR="009303B5">
        <w:t>h</w:t>
      </w:r>
      <w:r w:rsidRPr="0039739C">
        <w:t xml:space="preserve"> post fertilisation. Previous work has shown that PU.1 injected embryos have approximately a 90% mortality rate within 26 </w:t>
      </w:r>
      <w:r w:rsidR="009303B5">
        <w:t>h</w:t>
      </w:r>
      <w:r w:rsidRPr="0039739C">
        <w:t xml:space="preserve"> </w:t>
      </w:r>
      <w:r w:rsidRPr="0039739C">
        <w:fldChar w:fldCharType="begin" w:fldLock="1"/>
      </w:r>
      <w:r w:rsidR="00B145F9">
        <w:instrText>ADDIN CSL_CITATION { "citationItems" : [ { "id" : "ITEM-1", "itemData" : { "DOI" : "10.1111/j.1462-5822.2012.01826.x", "ISSN" : "1462-5822", "PMID" : "22694745", "abstract" : "The innate immune system is the primary defence against the versatile pathogen, Staphylococcus aureus. How this organism is able to avoid immune killing and cause infections is poorly understood. Using an established larval zebrafish infection model, we have shown that overwhelming infection is due to subversion of phagocytes by staphylococci, allowing bacteria to evade killing and found foci of disease. Larval zebrafish coinfected with two S.\u2009aureus strains carrying different fluorescent reporter gene fusions (but otherwise isogenic) had bacterial lesions, at the time of host death, containing predominantly one strain. Quantitative data using two marked strains revealed that the strain ratios, during overwhelming infection, were often skewed towards the extremes, with one strain predominating. Infection with passaged bacterial clones revealed the phenomenon not to bedue to adventitious mutations acquired by the pathogen. After infection of the host, all bacteria are internalized by phagocytes and the skewing of population ratios is absolutely dependent on the presence of phagocytes. Mathematical modelling of pathogen population dynamics revealed the data patterns are consistent with the hypothesis that a small number of infected phagocytes serve as an intracellular reservoir for S.\u2009aureus, which upon release leads to disseminated infection. Strategies to specifically alter neutrophil/macrophage numbers were used to map the potential subpopulation of phagocytes acting as a pathogen reservoir, revealing neutrophils as the likely 'niche'. Subsequently in a murine sepsis model, S.\u2009aureus abscesses in kidneys were also found to be predominantly clonal, therefore likely founded by an individual cell, suggesting a potential mechanism analogous to the zebrafish model with few protected niches. These findings add credence to the argument that S.\u2009aureus control regimes should recognize both the intracellular as well as extracellular facets of the S.\u2009aureus life cycle.", "author" : [ { "dropping-particle" : "", "family" : "Prajsnar", "given" : "Tomasz K", "non-dropping-particle" : "", "parse-names" : false, "suffix" : "" }, { "dropping-particle" : "", "family" : "Hamilton", "given" : "Ruth", "non-dropping-particle" : "", "parse-names" : false, "suffix" : "" }, { "dropping-particle" : "", "family" : "Garcia-Lara", "given" : "Jorge", "non-dropping-particle" : "", "parse-names" : false, "suffix" : "" }, { "dropping-particle" : "", "family" : "McVicker", "given" : "Gareth", "non-dropping-particle" : "", "parse-names" : false, "suffix" : "" }, { "dropping-particle" : "", "family" : "Williams", "given" : "Alexander", "non-dropping-particle" : "", "parse-names" : false, "suffix" : "" }, { "dropping-particle" : "", "family" : "Boots", "given" : "Michael", "non-dropping-particle" : "", "parse-names" : false, "suffix" : "" }, { "dropping-particle" : "", "family" : "Foster", "given" : "Simon J", "non-dropping-particle" : "", "parse-names" : false, "suffix" : "" }, { "dropping-particle" : "", "family" : "Renshaw", "given" : "Stephen a", "non-dropping-particle" : "", "parse-names" : false, "suffix" : "" } ], "container-title" : "Cellular microbiology", "id" : "ITEM-1", "issue" : "10", "issued" : { "date-parts" : [ [ "2012", "10" ] ] }, "note" : "Identification of a \u2018population bottleneck' during establishment of disseminated S. aureus bacteraemia\n\n\n\n\n- Following infection with bacteria, their numbers fall before rising again, suggesting that some bacteria are able to evade the immune response\n\n\n\n\n\n\n\n- Made 2 strains of SH1000 that differed only in their antibiotic resistance JLA371 (EryR) and JLA513 (TetR )\n\n\n- found that growth kinetics were different and on most lesions on or the other strain was dominant. Confirmed by control in Newman strain using the same antibiotoc resistance markers,via clonal expansion\n\n\n\n- To prove clonal expansion used SJF3666 (EryR\n-CFP) and SJF3665 (TetR -YFP) for fluorescent labelling. Brightfield fluorescence imaging showed most bacteria have a singe fluorescent label and are clonal\n\n\n\n- ablating either phagocytes or neutrophils in zebrafish allowed to see that neutrophills were essential is disease prevention , as well as being essential for bottleneck during infection\n\n\n\n- Using a irf8 knock down to promote an increase in neutrophil numbers showed that these larvae were more usceptible to staph infection, as well as increasing the capacity of the immunological bottleneck\n\n\n\n- translating this experiment into mice with eptic athritis showed that kidneys contained absesses of a single strain type, proving the larvae model is translatable into murines.\n\n\n\n-Depending on the mode of entry (phagocytisis vs macropinocytosis, the Staph bacteria survive or die. Macro pinocytosis being the way, as it may not be able to fuse with lysis granules", "page" : "1600-1619", "title" : "A privileged intraphagocyte niche is responsible for disseminated infection of Staphylococcus aureus in a zebrafish model.", "type" : "article-journal", "volume" : "14" }, "uris" : [ "http://www.mendeley.com/documents/?uuid=4ee7f468-546d-4eff-b545-f8f150694af7" ] } ], "mendeley" : { "formattedCitation" : "(Prajsnar, Hamilton, Garcia-Lara, McVicker, &lt;i&gt;et al.&lt;/i&gt;, 2012)", "plainTextFormattedCitation" : "(Prajsnar, Hamilton, Garcia-Lara, McVicker, et al., 2012)", "previouslyFormattedCitation" : "(Prajsnar, Hamilton, Garcia-Lara, McVicker, &lt;i&gt;et al.&lt;/i&gt;, 2012)" }, "properties" : {  }, "schema" : "https://github.com/citation-style-language/schema/raw/master/csl-citation.json" }</w:instrText>
      </w:r>
      <w:r w:rsidRPr="0039739C">
        <w:fldChar w:fldCharType="separate"/>
      </w:r>
      <w:r w:rsidR="00F71621" w:rsidRPr="00F71621">
        <w:rPr>
          <w:noProof/>
        </w:rPr>
        <w:t xml:space="preserve">(Prajsnar, Hamilton, Garcia-Lara, McVicker, </w:t>
      </w:r>
      <w:r w:rsidR="00F71621" w:rsidRPr="00F71621">
        <w:rPr>
          <w:i/>
          <w:noProof/>
        </w:rPr>
        <w:t>et al.</w:t>
      </w:r>
      <w:r w:rsidR="00F71621" w:rsidRPr="00F71621">
        <w:rPr>
          <w:noProof/>
        </w:rPr>
        <w:t>, 2012)</w:t>
      </w:r>
      <w:r w:rsidRPr="0039739C">
        <w:fldChar w:fldCharType="end"/>
      </w:r>
      <w:r w:rsidRPr="0039739C">
        <w:t xml:space="preserve"> after 1500 CFU </w:t>
      </w:r>
      <w:r w:rsidR="00F45958" w:rsidRPr="00F45958">
        <w:rPr>
          <w:i/>
          <w:iCs/>
        </w:rPr>
        <w:t>S. aureus</w:t>
      </w:r>
      <w:r w:rsidR="0073580A" w:rsidRPr="0073580A">
        <w:rPr>
          <w:i/>
          <w:iCs/>
        </w:rPr>
        <w:t xml:space="preserve"> </w:t>
      </w:r>
      <w:r w:rsidRPr="0039739C">
        <w:t>injection.</w:t>
      </w:r>
    </w:p>
    <w:p w14:paraId="63D43600" w14:textId="77777777" w:rsidR="007E46DA" w:rsidRPr="0039739C" w:rsidRDefault="007E46DA" w:rsidP="007E46DA"/>
    <w:p w14:paraId="5F289150" w14:textId="172DA288" w:rsidR="007E46DA" w:rsidRPr="0039739C" w:rsidRDefault="007E46DA" w:rsidP="00EE19F9">
      <w:pPr>
        <w:pStyle w:val="Heading4"/>
      </w:pPr>
      <w:bookmarkStart w:id="321" w:name="_Toc505272634"/>
      <w:bookmarkStart w:id="322" w:name="_Toc521494840"/>
      <w:r w:rsidRPr="0039739C">
        <w:t xml:space="preserve">Combination of lipoteichoic acid and </w:t>
      </w:r>
      <w:r w:rsidR="00F45958" w:rsidRPr="00F45958">
        <w:rPr>
          <w:i/>
        </w:rPr>
        <w:t>S. aureus</w:t>
      </w:r>
      <w:bookmarkEnd w:id="321"/>
      <w:bookmarkEnd w:id="322"/>
      <w:r w:rsidR="00B75B6A">
        <w:rPr>
          <w:i/>
        </w:rPr>
        <w:t xml:space="preserve"> </w:t>
      </w:r>
    </w:p>
    <w:p w14:paraId="325B98CF" w14:textId="77777777" w:rsidR="007E46DA" w:rsidRPr="0039739C" w:rsidRDefault="007E46DA" w:rsidP="007E46DA"/>
    <w:p w14:paraId="7F020281" w14:textId="7C52A74C" w:rsidR="007E46DA" w:rsidRPr="0039739C" w:rsidRDefault="007E46DA" w:rsidP="007E46DA">
      <w:r w:rsidRPr="0039739C">
        <w:t xml:space="preserve">LTA (lipoteichoic acid) has been identified in playing a role in initiating ROS (reactive oxygen species) release in macrophages and neutrophils once bound to the CD14 receptor on these cells </w:t>
      </w:r>
      <w:r w:rsidRPr="0039739C">
        <w:fldChar w:fldCharType="begin" w:fldLock="1"/>
      </w:r>
      <w:r w:rsidR="00B145F9">
        <w:instrText>ADDIN CSL_CITATION { "citationItems" : [ { "id" : "ITEM-1", "itemData" : { "DOI" : "10.1016/S0198-8859(00)00222-6", "ISBN" : "0198-8859 (Print)\\r0198-8859 (Linking)", "ISSN" : "01988859", "PMID" : "11165715", "abstract" : "Bacterial cell wall components, lipopolysaccharide (LPS), lipoteichoic acid (LTA), and peptidoglycan (PGN) are known to stimulate cells of the immune, inflammatory and vascular systems contributing to septic shock. CD14 has been identified as the main LPS receptor, a process that is accelerated by the serum protein LPS-binding protein (LBP). CD14 has also been found to bind LTA and PGN from the cell wall of gram positive bacteria. Recently, toll-like receptor proteins TLR-2 and TLR-4 have been shown to be required for LPS and LTA-induced intracellular signalling. Although CD14 functions as either a glycosylphosphatidylinositol (GPI)anchored molecule that does not transverse the cell membrane or as a soluble serum protein, the mechanisms by which the CD14-LPS/LTA complex interacts with the TLRs remains to be elucidated. We have looked directly for cell surface protein(s) that bind LPS or LTA in a CD14-dependent manner. Using biochemical approaches we have identified two proteins of molecular weight 70 kDa (LAP-1) and 80 kDa (LAP-2) that can be precipitated from both CD14+ and CD14- cells with LPS- or LTA-specific antibodies. Binding of LPS and LTA to LAP-1 and -2 required serum. While soluble CD14 (sCD14) was sufficient to allow precipitation of these two proteins from CD14- cells, serum could not be replaced by purified sCD14 and/or LBP when mCD14-expressing cells were used. ?? American Society for Histocompatibility and Immunogenetics, 2001.", "author" : [ { "dropping-particle" : "", "family" : "Triantafilou", "given" : "Kathy", "non-dropping-particle" : "", "parse-names" : false, "suffix" : "" }, { "dropping-particle" : "", "family" : "Triantafilou", "given" : "Martha", "non-dropping-particle" : "", "parse-names" : false, "suffix" : "" }, { "dropping-particle" : "", "family" : "Dedrick", "given" : "Russell L", "non-dropping-particle" : "", "parse-names" : false, "suffix" : "" } ], "container-title" : "Human Immunology", "id" : "ITEM-1", "issue" : "1", "issued" : { "date-parts" : [ [ "2001", "1", "1" ] ] }, "page" : "50-63", "publisher" : "Elsevier", "title" : "Interactions of bacterial lipopolysaccharide and peptidoglycan with a 70 kDa and an 80 kDa protein on the cell surface of CD14+ and CD14- cells", "type" : "article-journal", "volume" : "62" }, "uris" : [ "http://www.mendeley.com/documents/?uuid=8a18099e-8961-4444-a3ab-3a0a22067b29" ] } ], "mendeley" : { "formattedCitation" : "(Triantafilou, Triantafilou and Dedrick, 2001)", "plainTextFormattedCitation" : "(Triantafilou, Triantafilou and Dedrick, 2001)", "previouslyFormattedCitation" : "(Triantafilou, Triantafilou and Dedrick, 2001)" }, "properties" : {  }, "schema" : "https://github.com/citation-style-language/schema/raw/master/csl-citation.json" }</w:instrText>
      </w:r>
      <w:r w:rsidRPr="0039739C">
        <w:fldChar w:fldCharType="separate"/>
      </w:r>
      <w:r w:rsidR="00F71621" w:rsidRPr="00F71621">
        <w:rPr>
          <w:noProof/>
        </w:rPr>
        <w:t>(Triantafilou, Triantafilou and Dedrick, 2001)</w:t>
      </w:r>
      <w:r w:rsidRPr="0039739C">
        <w:fldChar w:fldCharType="end"/>
      </w:r>
      <w:r w:rsidRPr="0039739C">
        <w:t>. What is more, LTA is also known for binding to metHb</w:t>
      </w:r>
      <w:r w:rsidR="0073580A" w:rsidRPr="0073580A">
        <w:rPr>
          <w:i/>
          <w:iCs/>
        </w:rPr>
        <w:t xml:space="preserve"> </w:t>
      </w:r>
      <w:r w:rsidRPr="0039739C">
        <w:t>and stimulation</w:t>
      </w:r>
      <w:r w:rsidR="0073580A" w:rsidRPr="0073580A">
        <w:rPr>
          <w:i/>
          <w:iCs/>
        </w:rPr>
        <w:t xml:space="preserve"> </w:t>
      </w:r>
      <w:r w:rsidRPr="0039739C">
        <w:t xml:space="preserve">of ROS production by metHb-POX, potentially harmful not only to bacteria but also to host blood cells </w:t>
      </w:r>
      <w:r w:rsidRPr="0039739C">
        <w:fldChar w:fldCharType="begin" w:fldLock="1"/>
      </w:r>
      <w:r w:rsidR="00B145F9">
        <w:instrText>ADDIN CSL_CITATION { "citationItems" : [ { "id" : "ITEM-1", "itemData" : { "DOI" : "10.1016/j.ebiom.2015.01.003", "ISSN" : "23523964", "PMID" : "26137562", "abstract" : "Background: Haemolytic infection lyses red blood cells, releasing haemoglobin (Hb) into the plasma. Although recent studies showed that immune cells recognize redox-active cytotoxic extracellular Hb (metHb) bound to pathogen-associated molecular patterns (PAMPs), currently available information is limited to experiments performed in defined conditions using single cell lines. Therefore, a systemic approach targeting primary whole blood cells is required to better understand the cellular immune defence against metHb and PAMPs, when under a haemolytic infection. Methods: We investigated how human white blood cells, including neutrophils, respond to metHb and lipoteichoic acid (LTA) by measuring reactive oxygen species (ROS), signalling mediators (ERK and p38), NF-\u03baB, cytokines, elastase secretion and cell activation markers. Findings: metHb activates NF-\u03baB in TLR2-expressing HEK293 cells but not in normal or TLR9-expressing HEK293 cells. Treatment of isolated neutrophils with metHb increased production of ROS and expressions of IL-8, TNF\u03b1, and CD11b, which were further enhanced by metHb. +. LTA complex. While LTA stimulated the survival of neutrophils, it caused apoptotic cell death when complexed with metHb. The activation of neutrophils by metHb. +. LTA was subdued by the presence of other types of white blood cells. Interpretation: metHb and metHb. +. LTA complex are ligands of TLR2, inducing an unconventional TLR signalling pathway. Neutrophils are a highly sensitive cell type to metHb. +. LTA complex. During a haemolytic infection, white blood cells in the vicinity crosstalk to modulate neutrophil TLR-signalling induced by metHb and LTA.", "author" : [ { "dropping-particle" : "", "family" : "Lee", "given" : "Sae Kyung", "non-dropping-particle" : "", "parse-names" : false, "suffix" : "" }, { "dropping-particle" : "", "family" : "Goh", "given" : "Suh Yee", "non-dropping-particle" : "", "parse-names" : false, "suffix" : "" }, { "dropping-particle" : "", "family" : "Wong", "given" : "Yuan Qi", "non-dropping-particle" : "", "parse-names" : false, "suffix" : "" }, { "dropping-particle" : "", "family" : "Ding", "given" : "Jeak Ling", "non-dropping-particle" : "", "parse-names" : false, "suffix" : "" } ], "container-title" : "EBioMedicine", "id" : "ITEM-1", "issue" : "3", "issued" : { "date-parts" : [ [ "2015" ] ] }, "page" : "225-233", "title" : "Response of Neutrophils to Extracellular Haemoglobin and LTA in Human Blood System", "type" : "article-journal", "volume" : "2" }, "uris" : [ "http://www.mendeley.com/documents/?uuid=aa8f705e-f3b7-3aa4-82cd-3ac1bed208ba" ] } ], "mendeley" : { "formattedCitation" : "(Lee &lt;i&gt;et al.&lt;/i&gt;, 2015)", "plainTextFormattedCitation" : "(Lee et al., 2015)", "previouslyFormattedCitation" : "(Lee &lt;i&gt;et al.&lt;/i&gt;, 2015)" }, "properties" : {  }, "schema" : "https://github.com/citation-style-language/schema/raw/master/csl-citation.json" }</w:instrText>
      </w:r>
      <w:r w:rsidRPr="0039739C">
        <w:fldChar w:fldCharType="separate"/>
      </w:r>
      <w:r w:rsidR="00F71621" w:rsidRPr="00F71621">
        <w:rPr>
          <w:noProof/>
        </w:rPr>
        <w:t xml:space="preserve">(Lee </w:t>
      </w:r>
      <w:r w:rsidR="00F71621" w:rsidRPr="00F71621">
        <w:rPr>
          <w:i/>
          <w:noProof/>
        </w:rPr>
        <w:t>et al.</w:t>
      </w:r>
      <w:r w:rsidR="00F71621" w:rsidRPr="00F71621">
        <w:rPr>
          <w:noProof/>
        </w:rPr>
        <w:t>, 2015)</w:t>
      </w:r>
      <w:r w:rsidRPr="0039739C">
        <w:fldChar w:fldCharType="end"/>
      </w:r>
      <w:r w:rsidRPr="0039739C">
        <w:t xml:space="preserve">. It was therefore investigated whether LTA could synergise with </w:t>
      </w:r>
      <w:r w:rsidR="00F45958" w:rsidRPr="00F45958">
        <w:rPr>
          <w:i/>
          <w:iCs/>
        </w:rPr>
        <w:t>S. aureus</w:t>
      </w:r>
      <w:r w:rsidR="0073580A" w:rsidRPr="0073580A">
        <w:rPr>
          <w:i/>
          <w:iCs/>
        </w:rPr>
        <w:t xml:space="preserve"> </w:t>
      </w:r>
      <w:r w:rsidRPr="0039739C">
        <w:t>PGN in the absence of m</w:t>
      </w:r>
      <w:r w:rsidR="00370114">
        <w:t>acrophages and neutrophils, to a</w:t>
      </w:r>
      <w:r w:rsidRPr="0039739C">
        <w:t>ffect host mortality.</w:t>
      </w:r>
    </w:p>
    <w:p w14:paraId="0B270FBE" w14:textId="77777777" w:rsidR="007E46DA" w:rsidRPr="0039739C" w:rsidRDefault="007E46DA" w:rsidP="007E46DA"/>
    <w:p w14:paraId="7493AFAE" w14:textId="1BD6844D" w:rsidR="007E46DA" w:rsidRPr="0039739C" w:rsidRDefault="007E46DA" w:rsidP="007E46DA">
      <w:r w:rsidRPr="0039739C">
        <w:t>First, LTA was administered to PU.1 pre-injected embryos at 5 and 15 ng to check for host lethality. SH1000 (1500 CFU) was used as a positive control and etox-PBS was used as a negative control in all experiments. On its own LTA is not capable of causing host lethality in PU.1 embryos (</w:t>
      </w:r>
      <w:r w:rsidRPr="0039739C">
        <w:fldChar w:fldCharType="begin"/>
      </w:r>
      <w:r w:rsidRPr="0039739C">
        <w:instrText xml:space="preserve"> REF _Ref499286932 \h  \* MERGEFORMAT </w:instrText>
      </w:r>
      <w:r w:rsidRPr="0039739C">
        <w:fldChar w:fldCharType="separate"/>
      </w:r>
      <w:r w:rsidR="00BA1790" w:rsidRPr="0039739C">
        <w:t xml:space="preserve">Figure </w:t>
      </w:r>
      <w:r w:rsidR="00BA1790">
        <w:rPr>
          <w:noProof/>
        </w:rPr>
        <w:t>4.2</w:t>
      </w:r>
      <w:r w:rsidRPr="0039739C">
        <w:fldChar w:fldCharType="end"/>
      </w:r>
      <w:r w:rsidRPr="0039739C">
        <w:t xml:space="preserve"> A). It was then further tested if a combination of 2.5 ng </w:t>
      </w:r>
      <w:r w:rsidR="00F45958" w:rsidRPr="00F45958">
        <w:rPr>
          <w:i/>
          <w:iCs/>
        </w:rPr>
        <w:t>S. aureus</w:t>
      </w:r>
      <w:r w:rsidR="0073580A" w:rsidRPr="0073580A">
        <w:rPr>
          <w:i/>
          <w:iCs/>
        </w:rPr>
        <w:t xml:space="preserve"> </w:t>
      </w:r>
      <w:r w:rsidRPr="0039739C">
        <w:t>PGN and 5 or 15 ng LTA would synergize in the PU.1- treated zebrafish embryos. However, no significant difference between injection of bacterial components and the PBS control group (</w:t>
      </w:r>
      <w:r w:rsidRPr="0039739C">
        <w:fldChar w:fldCharType="begin"/>
      </w:r>
      <w:r w:rsidRPr="0039739C">
        <w:instrText xml:space="preserve"> REF _Ref499286932 \h  \* MERGEFORMAT </w:instrText>
      </w:r>
      <w:r w:rsidRPr="0039739C">
        <w:fldChar w:fldCharType="separate"/>
      </w:r>
      <w:r w:rsidR="00BA1790" w:rsidRPr="0039739C">
        <w:t xml:space="preserve">Figure </w:t>
      </w:r>
      <w:r w:rsidR="00BA1790">
        <w:rPr>
          <w:noProof/>
        </w:rPr>
        <w:t>4.2</w:t>
      </w:r>
      <w:r w:rsidRPr="0039739C">
        <w:fldChar w:fldCharType="end"/>
      </w:r>
      <w:r w:rsidRPr="0039739C">
        <w:t xml:space="preserve"> B). </w:t>
      </w:r>
    </w:p>
    <w:p w14:paraId="6667A0E8" w14:textId="77777777" w:rsidR="007E46DA" w:rsidRPr="0039739C" w:rsidRDefault="007E46DA" w:rsidP="007E46D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7E46DA" w:rsidRPr="0039739C" w14:paraId="44196BD9" w14:textId="77777777" w:rsidTr="008160A0">
        <w:tc>
          <w:tcPr>
            <w:tcW w:w="8838" w:type="dxa"/>
          </w:tcPr>
          <w:p w14:paraId="3094C4A4" w14:textId="77777777" w:rsidR="007E46DA" w:rsidRPr="0039739C" w:rsidRDefault="007E46DA" w:rsidP="007E46DA">
            <w:pPr>
              <w:keepNext/>
            </w:pPr>
            <w:r w:rsidRPr="0039739C">
              <w:rPr>
                <w:noProof/>
                <w:lang w:eastAsia="zh-CN"/>
              </w:rPr>
              <w:lastRenderedPageBreak/>
              <mc:AlternateContent>
                <mc:Choice Requires="wpg">
                  <w:drawing>
                    <wp:inline distT="0" distB="0" distL="0" distR="0" wp14:anchorId="36F2775E" wp14:editId="0EDA32A2">
                      <wp:extent cx="5254971" cy="6269314"/>
                      <wp:effectExtent l="0" t="0" r="28575" b="0"/>
                      <wp:docPr id="213" name="Group 1"/>
                      <wp:cNvGraphicFramePr/>
                      <a:graphic xmlns:a="http://schemas.openxmlformats.org/drawingml/2006/main">
                        <a:graphicData uri="http://schemas.microsoft.com/office/word/2010/wordprocessingGroup">
                          <wpg:wgp>
                            <wpg:cNvGrpSpPr/>
                            <wpg:grpSpPr>
                              <a:xfrm>
                                <a:off x="0" y="0"/>
                                <a:ext cx="5254971" cy="6269314"/>
                                <a:chOff x="0" y="0"/>
                                <a:chExt cx="6422415" cy="7662177"/>
                              </a:xfrm>
                            </wpg:grpSpPr>
                            <wpg:grpSp>
                              <wpg:cNvPr id="214" name="Group 214"/>
                              <wpg:cNvGrpSpPr/>
                              <wpg:grpSpPr>
                                <a:xfrm>
                                  <a:off x="3377" y="0"/>
                                  <a:ext cx="6419038" cy="5294520"/>
                                  <a:chOff x="3377" y="0"/>
                                  <a:chExt cx="6419038" cy="5294520"/>
                                </a:xfrm>
                              </wpg:grpSpPr>
                              <wpg:grpSp>
                                <wpg:cNvPr id="215" name="Group 215"/>
                                <wpg:cNvGrpSpPr/>
                                <wpg:grpSpPr>
                                  <a:xfrm>
                                    <a:off x="3377" y="0"/>
                                    <a:ext cx="6288903" cy="2594391"/>
                                    <a:chOff x="3377" y="0"/>
                                    <a:chExt cx="6288903" cy="2594391"/>
                                  </a:xfrm>
                                </wpg:grpSpPr>
                                <wpg:grpSp>
                                  <wpg:cNvPr id="216" name="Group 216"/>
                                  <wpg:cNvGrpSpPr/>
                                  <wpg:grpSpPr>
                                    <a:xfrm>
                                      <a:off x="3102976" y="0"/>
                                      <a:ext cx="3189304" cy="1961956"/>
                                      <a:chOff x="3102976" y="0"/>
                                      <a:chExt cx="2999232" cy="1961956"/>
                                    </a:xfrm>
                                  </wpg:grpSpPr>
                                  <pic:pic xmlns:pic="http://schemas.openxmlformats.org/drawingml/2006/picture">
                                    <pic:nvPicPr>
                                      <pic:cNvPr id="217" name="Picture 217"/>
                                      <pic:cNvPicPr/>
                                    </pic:nvPicPr>
                                    <pic:blipFill rotWithShape="1">
                                      <a:blip r:embed="rId38"/>
                                      <a:srcRect l="45289" r="19729" b="69193"/>
                                      <a:stretch/>
                                    </pic:blipFill>
                                    <pic:spPr>
                                      <a:xfrm>
                                        <a:off x="3102976" y="0"/>
                                        <a:ext cx="2999232" cy="1961956"/>
                                      </a:xfrm>
                                      <a:prstGeom prst="rect">
                                        <a:avLst/>
                                      </a:prstGeom>
                                    </pic:spPr>
                                  </pic:pic>
                                  <wps:wsp>
                                    <wps:cNvPr id="218" name="Rectangle 218"/>
                                    <wps:cNvSpPr/>
                                    <wps:spPr>
                                      <a:xfrm>
                                        <a:off x="6038200" y="980978"/>
                                        <a:ext cx="64008" cy="57943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Picture 219"/>
                                    <pic:cNvPicPr/>
                                  </pic:nvPicPr>
                                  <pic:blipFill rotWithShape="1">
                                    <a:blip r:embed="rId38"/>
                                    <a:srcRect l="34410" t="14739" r="62390" b="73774"/>
                                    <a:stretch/>
                                  </pic:blipFill>
                                  <pic:spPr>
                                    <a:xfrm>
                                      <a:off x="672480" y="1862871"/>
                                      <a:ext cx="274320" cy="731520"/>
                                    </a:xfrm>
                                    <a:prstGeom prst="rect">
                                      <a:avLst/>
                                    </a:prstGeom>
                                  </pic:spPr>
                                </pic:pic>
                                <pic:pic xmlns:pic="http://schemas.openxmlformats.org/drawingml/2006/picture">
                                  <pic:nvPicPr>
                                    <pic:cNvPr id="220" name="Picture 220"/>
                                    <pic:cNvPicPr/>
                                  </pic:nvPicPr>
                                  <pic:blipFill rotWithShape="1">
                                    <a:blip r:embed="rId38"/>
                                    <a:srcRect r="65209" b="69398"/>
                                    <a:stretch/>
                                  </pic:blipFill>
                                  <pic:spPr>
                                    <a:xfrm>
                                      <a:off x="3377" y="0"/>
                                      <a:ext cx="2982860" cy="1948908"/>
                                    </a:xfrm>
                                    <a:prstGeom prst="rect">
                                      <a:avLst/>
                                    </a:prstGeom>
                                  </pic:spPr>
                                </pic:pic>
                                <pic:pic xmlns:pic="http://schemas.openxmlformats.org/drawingml/2006/picture">
                                  <pic:nvPicPr>
                                    <pic:cNvPr id="221" name="Picture 221"/>
                                    <pic:cNvPicPr/>
                                  </pic:nvPicPr>
                                  <pic:blipFill rotWithShape="1">
                                    <a:blip r:embed="rId38"/>
                                    <a:srcRect l="34410" t="14739" r="62390" b="73774"/>
                                    <a:stretch/>
                                  </pic:blipFill>
                                  <pic:spPr>
                                    <a:xfrm>
                                      <a:off x="3850120" y="1862871"/>
                                      <a:ext cx="274320" cy="731520"/>
                                    </a:xfrm>
                                    <a:prstGeom prst="rect">
                                      <a:avLst/>
                                    </a:prstGeom>
                                  </pic:spPr>
                                </pic:pic>
                              </wpg:grpSp>
                              <wpg:grpSp>
                                <wpg:cNvPr id="222" name="Group 222"/>
                                <wpg:cNvGrpSpPr/>
                                <wpg:grpSpPr>
                                  <a:xfrm>
                                    <a:off x="3377" y="2575498"/>
                                    <a:ext cx="6419038" cy="1933732"/>
                                    <a:chOff x="3377" y="2575498"/>
                                    <a:chExt cx="6419038" cy="1933732"/>
                                  </a:xfrm>
                                </wpg:grpSpPr>
                                <pic:pic xmlns:pic="http://schemas.openxmlformats.org/drawingml/2006/picture">
                                  <pic:nvPicPr>
                                    <pic:cNvPr id="223" name="Picture 223"/>
                                    <pic:cNvPicPr/>
                                  </pic:nvPicPr>
                                  <pic:blipFill rotWithShape="1">
                                    <a:blip r:embed="rId38"/>
                                    <a:srcRect t="33659" r="62022" b="35977"/>
                                    <a:stretch/>
                                  </pic:blipFill>
                                  <pic:spPr>
                                    <a:xfrm>
                                      <a:off x="3377" y="2575498"/>
                                      <a:ext cx="3256113" cy="1933732"/>
                                    </a:xfrm>
                                    <a:prstGeom prst="rect">
                                      <a:avLst/>
                                    </a:prstGeom>
                                  </pic:spPr>
                                </pic:pic>
                                <pic:pic xmlns:pic="http://schemas.openxmlformats.org/drawingml/2006/picture">
                                  <pic:nvPicPr>
                                    <pic:cNvPr id="224" name="Picture 224"/>
                                    <pic:cNvPicPr/>
                                  </pic:nvPicPr>
                                  <pic:blipFill rotWithShape="1">
                                    <a:blip r:embed="rId38"/>
                                    <a:srcRect l="45496" t="33659" r="17614" b="35977"/>
                                    <a:stretch/>
                                  </pic:blipFill>
                                  <pic:spPr>
                                    <a:xfrm>
                                      <a:off x="3259490" y="2575498"/>
                                      <a:ext cx="3162925" cy="1933732"/>
                                    </a:xfrm>
                                    <a:prstGeom prst="rect">
                                      <a:avLst/>
                                    </a:prstGeom>
                                  </pic:spPr>
                                </pic:pic>
                                <wps:wsp>
                                  <wps:cNvPr id="225" name="Rectangle 225"/>
                                  <wps:cNvSpPr/>
                                  <wps:spPr>
                                    <a:xfrm>
                                      <a:off x="3034638" y="3669780"/>
                                      <a:ext cx="224852" cy="56962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6" name="Rectangle 226"/>
                                  <wps:cNvSpPr/>
                                  <wps:spPr>
                                    <a:xfrm>
                                      <a:off x="6065899" y="3669780"/>
                                      <a:ext cx="356516" cy="56962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27" name="Picture 227"/>
                                  <pic:cNvPicPr/>
                                </pic:nvPicPr>
                                <pic:blipFill rotWithShape="1">
                                  <a:blip r:embed="rId38"/>
                                  <a:srcRect l="34410" t="14739" r="62390" b="73774"/>
                                  <a:stretch/>
                                </pic:blipFill>
                                <pic:spPr>
                                  <a:xfrm>
                                    <a:off x="3790005" y="4445570"/>
                                    <a:ext cx="274320" cy="731520"/>
                                  </a:xfrm>
                                  <a:prstGeom prst="rect">
                                    <a:avLst/>
                                  </a:prstGeom>
                                </pic:spPr>
                              </pic:pic>
                              <pic:pic xmlns:pic="http://schemas.openxmlformats.org/drawingml/2006/picture">
                                <pic:nvPicPr>
                                  <pic:cNvPr id="228" name="Picture 228"/>
                                  <pic:cNvPicPr/>
                                </pic:nvPicPr>
                                <pic:blipFill rotWithShape="1">
                                  <a:blip r:embed="rId38"/>
                                  <a:srcRect l="34410" t="14739" r="62390" b="73774"/>
                                  <a:stretch/>
                                </pic:blipFill>
                                <pic:spPr>
                                  <a:xfrm>
                                    <a:off x="672480" y="4445570"/>
                                    <a:ext cx="274320" cy="731520"/>
                                  </a:xfrm>
                                  <a:prstGeom prst="rect">
                                    <a:avLst/>
                                  </a:prstGeom>
                                </pic:spPr>
                              </pic:pic>
                              <wps:wsp>
                                <wps:cNvPr id="229" name="Text Box 229"/>
                                <wps:cNvSpPr txBox="1"/>
                                <wps:spPr>
                                  <a:xfrm>
                                    <a:off x="879101" y="1922985"/>
                                    <a:ext cx="792398" cy="274996"/>
                                  </a:xfrm>
                                  <a:prstGeom prst="rect">
                                    <a:avLst/>
                                  </a:prstGeom>
                                  <a:noFill/>
                                </wps:spPr>
                                <wps:txbx>
                                  <w:txbxContent>
                                    <w:p w14:paraId="53E64BAF"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LTA (5 ng)</w:t>
                                      </w:r>
                                    </w:p>
                                  </w:txbxContent>
                                </wps:txbx>
                                <wps:bodyPr wrap="square" rtlCol="0">
                                  <a:noAutofit/>
                                </wps:bodyPr>
                              </wps:wsp>
                              <wps:wsp>
                                <wps:cNvPr id="230" name="Text Box 230"/>
                                <wps:cNvSpPr txBox="1"/>
                                <wps:spPr>
                                  <a:xfrm>
                                    <a:off x="872780" y="2069241"/>
                                    <a:ext cx="1386698" cy="274996"/>
                                  </a:xfrm>
                                  <a:prstGeom prst="rect">
                                    <a:avLst/>
                                  </a:prstGeom>
                                  <a:noFill/>
                                </wps:spPr>
                                <wps:txbx>
                                  <w:txbxContent>
                                    <w:p w14:paraId="44F26898"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BS (endotoxin-free)</w:t>
                                      </w:r>
                                    </w:p>
                                  </w:txbxContent>
                                </wps:txbx>
                                <wps:bodyPr wrap="square" rtlCol="0">
                                  <a:noAutofit/>
                                </wps:bodyPr>
                              </wps:wsp>
                              <wps:wsp>
                                <wps:cNvPr id="231" name="Text Box 231"/>
                                <wps:cNvSpPr txBox="1"/>
                                <wps:spPr>
                                  <a:xfrm>
                                    <a:off x="872780" y="2203284"/>
                                    <a:ext cx="860973" cy="274996"/>
                                  </a:xfrm>
                                  <a:prstGeom prst="rect">
                                    <a:avLst/>
                                  </a:prstGeom>
                                  <a:noFill/>
                                </wps:spPr>
                                <wps:txbx>
                                  <w:txbxContent>
                                    <w:p w14:paraId="22A357E7"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LTA (15 ng)</w:t>
                                      </w:r>
                                    </w:p>
                                  </w:txbxContent>
                                </wps:txbx>
                                <wps:bodyPr wrap="square" rtlCol="0">
                                  <a:noAutofit/>
                                </wps:bodyPr>
                              </wps:wsp>
                              <wps:wsp>
                                <wps:cNvPr id="232" name="Text Box 232"/>
                                <wps:cNvSpPr txBox="1"/>
                                <wps:spPr>
                                  <a:xfrm>
                                    <a:off x="872780" y="2341704"/>
                                    <a:ext cx="1304579" cy="274996"/>
                                  </a:xfrm>
                                  <a:prstGeom prst="rect">
                                    <a:avLst/>
                                  </a:prstGeom>
                                  <a:noFill/>
                                </wps:spPr>
                                <wps:txbx>
                                  <w:txbxContent>
                                    <w:p w14:paraId="6F6FF3BC"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1567 CFU)</w:t>
                                      </w:r>
                                    </w:p>
                                  </w:txbxContent>
                                </wps:txbx>
                                <wps:bodyPr wrap="square" rtlCol="0">
                                  <a:noAutofit/>
                                </wps:bodyPr>
                              </wps:wsp>
                              <wps:wsp>
                                <wps:cNvPr id="233" name="Text Box 233"/>
                                <wps:cNvSpPr txBox="1"/>
                                <wps:spPr>
                                  <a:xfrm>
                                    <a:off x="4063758" y="1922779"/>
                                    <a:ext cx="1466230" cy="274655"/>
                                  </a:xfrm>
                                  <a:prstGeom prst="rect">
                                    <a:avLst/>
                                  </a:prstGeom>
                                  <a:noFill/>
                                </wps:spPr>
                                <wps:txbx>
                                  <w:txbxContent>
                                    <w:p w14:paraId="34E663B1"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BS (endotoxin-free)</w:t>
                                      </w:r>
                                    </w:p>
                                  </w:txbxContent>
                                </wps:txbx>
                                <wps:bodyPr wrap="square" rtlCol="0">
                                  <a:noAutofit/>
                                </wps:bodyPr>
                              </wps:wsp>
                              <wps:wsp>
                                <wps:cNvPr id="234" name="Text Box 234"/>
                                <wps:cNvSpPr txBox="1"/>
                                <wps:spPr>
                                  <a:xfrm>
                                    <a:off x="4057703" y="2069241"/>
                                    <a:ext cx="1276504" cy="363454"/>
                                  </a:xfrm>
                                  <a:prstGeom prst="rect">
                                    <a:avLst/>
                                  </a:prstGeom>
                                  <a:noFill/>
                                </wps:spPr>
                                <wps:txbx>
                                  <w:txbxContent>
                                    <w:p w14:paraId="058B4277"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GN + LTA (15 ng)</w:t>
                                      </w:r>
                                    </w:p>
                                  </w:txbxContent>
                                </wps:txbx>
                                <wps:bodyPr wrap="square" rtlCol="0">
                                  <a:noAutofit/>
                                </wps:bodyPr>
                              </wps:wsp>
                              <wps:wsp>
                                <wps:cNvPr id="235" name="Text Box 235"/>
                                <wps:cNvSpPr txBox="1"/>
                                <wps:spPr>
                                  <a:xfrm>
                                    <a:off x="4057703" y="2203284"/>
                                    <a:ext cx="1205490" cy="363454"/>
                                  </a:xfrm>
                                  <a:prstGeom prst="rect">
                                    <a:avLst/>
                                  </a:prstGeom>
                                  <a:noFill/>
                                </wps:spPr>
                                <wps:txbx>
                                  <w:txbxContent>
                                    <w:p w14:paraId="4A817572"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GN + LTA (5 ng)</w:t>
                                      </w:r>
                                    </w:p>
                                  </w:txbxContent>
                                </wps:txbx>
                                <wps:bodyPr wrap="square" rtlCol="0">
                                  <a:noAutofit/>
                                </wps:bodyPr>
                              </wps:wsp>
                              <wps:wsp>
                                <wps:cNvPr id="236" name="Text Box 236"/>
                                <wps:cNvSpPr txBox="1"/>
                                <wps:spPr>
                                  <a:xfrm>
                                    <a:off x="4057703" y="2341704"/>
                                    <a:ext cx="1351024" cy="363454"/>
                                  </a:xfrm>
                                  <a:prstGeom prst="rect">
                                    <a:avLst/>
                                  </a:prstGeom>
                                  <a:noFill/>
                                </wps:spPr>
                                <wps:txbx>
                                  <w:txbxContent>
                                    <w:p w14:paraId="63836251"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1400 CFU)</w:t>
                                      </w:r>
                                    </w:p>
                                  </w:txbxContent>
                                </wps:txbx>
                                <wps:bodyPr wrap="square" rtlCol="0">
                                  <a:noAutofit/>
                                </wps:bodyPr>
                              </wps:wsp>
                              <wps:wsp>
                                <wps:cNvPr id="237" name="Text Box 237"/>
                                <wps:cNvSpPr txBox="1"/>
                                <wps:spPr>
                                  <a:xfrm>
                                    <a:off x="884130" y="4511599"/>
                                    <a:ext cx="1722010" cy="254731"/>
                                  </a:xfrm>
                                  <a:prstGeom prst="rect">
                                    <a:avLst/>
                                  </a:prstGeom>
                                  <a:noFill/>
                                </wps:spPr>
                                <wps:txbx>
                                  <w:txbxContent>
                                    <w:p w14:paraId="425F9757"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BS (endotoxin-free)</w:t>
                                      </w:r>
                                    </w:p>
                                  </w:txbxContent>
                                </wps:txbx>
                                <wps:bodyPr wrap="square" rtlCol="0">
                                  <a:noAutofit/>
                                </wps:bodyPr>
                              </wps:wsp>
                              <wps:wsp>
                                <wps:cNvPr id="238" name="Text Box 238"/>
                                <wps:cNvSpPr txBox="1"/>
                                <wps:spPr>
                                  <a:xfrm>
                                    <a:off x="877928" y="4658605"/>
                                    <a:ext cx="839898" cy="363454"/>
                                  </a:xfrm>
                                  <a:prstGeom prst="rect">
                                    <a:avLst/>
                                  </a:prstGeom>
                                  <a:noFill/>
                                </wps:spPr>
                                <wps:txbx>
                                  <w:txbxContent>
                                    <w:p w14:paraId="683DBD3E"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 xml:space="preserve"> LPS (2 ng)</w:t>
                                      </w:r>
                                    </w:p>
                                  </w:txbxContent>
                                </wps:txbx>
                                <wps:bodyPr wrap="square" rtlCol="0">
                                  <a:noAutofit/>
                                </wps:bodyPr>
                              </wps:wsp>
                              <wps:wsp>
                                <wps:cNvPr id="239" name="Text Box 239"/>
                                <wps:cNvSpPr txBox="1"/>
                                <wps:spPr>
                                  <a:xfrm>
                                    <a:off x="877928" y="4792646"/>
                                    <a:ext cx="839898" cy="363454"/>
                                  </a:xfrm>
                                  <a:prstGeom prst="rect">
                                    <a:avLst/>
                                  </a:prstGeom>
                                  <a:noFill/>
                                </wps:spPr>
                                <wps:txbx>
                                  <w:txbxContent>
                                    <w:p w14:paraId="2391EF28"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 xml:space="preserve"> LPS (5 ng)</w:t>
                                      </w:r>
                                    </w:p>
                                  </w:txbxContent>
                                </wps:txbx>
                                <wps:bodyPr wrap="square" rtlCol="0">
                                  <a:noAutofit/>
                                </wps:bodyPr>
                              </wps:wsp>
                              <wps:wsp>
                                <wps:cNvPr id="240" name="Text Box 240"/>
                                <wps:cNvSpPr txBox="1"/>
                                <wps:spPr>
                                  <a:xfrm>
                                    <a:off x="877928" y="4931066"/>
                                    <a:ext cx="1351024" cy="363454"/>
                                  </a:xfrm>
                                  <a:prstGeom prst="rect">
                                    <a:avLst/>
                                  </a:prstGeom>
                                  <a:noFill/>
                                </wps:spPr>
                                <wps:txbx>
                                  <w:txbxContent>
                                    <w:p w14:paraId="3090A022"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1488 CFU)</w:t>
                                      </w:r>
                                    </w:p>
                                  </w:txbxContent>
                                </wps:txbx>
                                <wps:bodyPr wrap="square" rtlCol="0">
                                  <a:noAutofit/>
                                </wps:bodyPr>
                              </wps:wsp>
                              <wps:wsp>
                                <wps:cNvPr id="241" name="Text Box 241"/>
                                <wps:cNvSpPr txBox="1"/>
                                <wps:spPr>
                                  <a:xfrm>
                                    <a:off x="3984934" y="4505600"/>
                                    <a:ext cx="1264232" cy="363454"/>
                                  </a:xfrm>
                                  <a:prstGeom prst="rect">
                                    <a:avLst/>
                                  </a:prstGeom>
                                  <a:noFill/>
                                </wps:spPr>
                                <wps:txbx>
                                  <w:txbxContent>
                                    <w:p w14:paraId="375C0095"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GN + LPS (15 ng)</w:t>
                                      </w:r>
                                    </w:p>
                                  </w:txbxContent>
                                </wps:txbx>
                                <wps:bodyPr wrap="square" rtlCol="0">
                                  <a:noAutofit/>
                                </wps:bodyPr>
                              </wps:wsp>
                              <wps:wsp>
                                <wps:cNvPr id="242" name="Text Box 242"/>
                                <wps:cNvSpPr txBox="1"/>
                                <wps:spPr>
                                  <a:xfrm>
                                    <a:off x="3984934" y="4639643"/>
                                    <a:ext cx="1193214" cy="363454"/>
                                  </a:xfrm>
                                  <a:prstGeom prst="rect">
                                    <a:avLst/>
                                  </a:prstGeom>
                                  <a:noFill/>
                                </wps:spPr>
                                <wps:txbx>
                                  <w:txbxContent>
                                    <w:p w14:paraId="5F8F31DD"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GN + LPS (5 ng)</w:t>
                                      </w:r>
                                    </w:p>
                                  </w:txbxContent>
                                </wps:txbx>
                                <wps:bodyPr wrap="square" rtlCol="0">
                                  <a:noAutofit/>
                                </wps:bodyPr>
                              </wps:wsp>
                              <wps:wsp>
                                <wps:cNvPr id="243" name="Text Box 243"/>
                                <wps:cNvSpPr txBox="1"/>
                                <wps:spPr>
                                  <a:xfrm>
                                    <a:off x="3986248" y="4766316"/>
                                    <a:ext cx="1436067" cy="363454"/>
                                  </a:xfrm>
                                  <a:prstGeom prst="rect">
                                    <a:avLst/>
                                  </a:prstGeom>
                                  <a:noFill/>
                                </wps:spPr>
                                <wps:txbx>
                                  <w:txbxContent>
                                    <w:p w14:paraId="1378CE0B"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BS (endotoxin-free)</w:t>
                                      </w:r>
                                    </w:p>
                                  </w:txbxContent>
                                </wps:txbx>
                                <wps:bodyPr wrap="square" rtlCol="0">
                                  <a:noAutofit/>
                                </wps:bodyPr>
                              </wps:wsp>
                              <wps:wsp>
                                <wps:cNvPr id="244" name="Text Box 244"/>
                                <wps:cNvSpPr txBox="1"/>
                                <wps:spPr>
                                  <a:xfrm>
                                    <a:off x="3985619" y="4908728"/>
                                    <a:ext cx="1351024" cy="363454"/>
                                  </a:xfrm>
                                  <a:prstGeom prst="rect">
                                    <a:avLst/>
                                  </a:prstGeom>
                                  <a:noFill/>
                                </wps:spPr>
                                <wps:txbx>
                                  <w:txbxContent>
                                    <w:p w14:paraId="1C853EE9"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1552 CFU)</w:t>
                                      </w:r>
                                    </w:p>
                                  </w:txbxContent>
                                </wps:txbx>
                                <wps:bodyPr wrap="square" rtlCol="0">
                                  <a:noAutofit/>
                                </wps:bodyPr>
                              </wps:wsp>
                            </wpg:grpSp>
                            <pic:pic xmlns:pic="http://schemas.openxmlformats.org/drawingml/2006/picture">
                              <pic:nvPicPr>
                                <pic:cNvPr id="245" name="Picture 245"/>
                                <pic:cNvPicPr/>
                              </pic:nvPicPr>
                              <pic:blipFill rotWithShape="1">
                                <a:blip r:embed="rId38"/>
                                <a:srcRect t="70174" r="65574" b="1110"/>
                                <a:stretch/>
                              </pic:blipFill>
                              <pic:spPr>
                                <a:xfrm>
                                  <a:off x="0" y="5136277"/>
                                  <a:ext cx="2951606" cy="1828801"/>
                                </a:xfrm>
                                <a:prstGeom prst="rect">
                                  <a:avLst/>
                                </a:prstGeom>
                              </pic:spPr>
                            </pic:pic>
                            <pic:pic xmlns:pic="http://schemas.openxmlformats.org/drawingml/2006/picture">
                              <pic:nvPicPr>
                                <pic:cNvPr id="246" name="Picture 246"/>
                                <pic:cNvPicPr/>
                              </pic:nvPicPr>
                              <pic:blipFill rotWithShape="1">
                                <a:blip r:embed="rId38"/>
                                <a:srcRect l="45738" t="70174" r="18873" b="1110"/>
                                <a:stretch/>
                              </pic:blipFill>
                              <pic:spPr>
                                <a:xfrm>
                                  <a:off x="3259490" y="5135820"/>
                                  <a:ext cx="3034146" cy="1828801"/>
                                </a:xfrm>
                                <a:prstGeom prst="rect">
                                  <a:avLst/>
                                </a:prstGeom>
                              </pic:spPr>
                            </pic:pic>
                            <wps:wsp>
                              <wps:cNvPr id="247" name="Rectangle 247"/>
                              <wps:cNvSpPr/>
                              <wps:spPr>
                                <a:xfrm>
                                  <a:off x="2694514" y="6127676"/>
                                  <a:ext cx="231673" cy="60960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8" name="Rectangle 248"/>
                              <wps:cNvSpPr/>
                              <wps:spPr>
                                <a:xfrm>
                                  <a:off x="5974330" y="6068668"/>
                                  <a:ext cx="338927" cy="60960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49" name="Picture 249"/>
                                <pic:cNvPicPr/>
                              </pic:nvPicPr>
                              <pic:blipFill rotWithShape="1">
                                <a:blip r:embed="rId38"/>
                                <a:srcRect l="34410" t="14739" r="62390" b="73774"/>
                                <a:stretch/>
                              </pic:blipFill>
                              <pic:spPr>
                                <a:xfrm>
                                  <a:off x="3790005" y="6782012"/>
                                  <a:ext cx="274320" cy="731520"/>
                                </a:xfrm>
                                <a:prstGeom prst="rect">
                                  <a:avLst/>
                                </a:prstGeom>
                              </pic:spPr>
                            </pic:pic>
                            <pic:pic xmlns:pic="http://schemas.openxmlformats.org/drawingml/2006/picture">
                              <pic:nvPicPr>
                                <pic:cNvPr id="250" name="Picture 250"/>
                                <pic:cNvPicPr/>
                              </pic:nvPicPr>
                              <pic:blipFill rotWithShape="1">
                                <a:blip r:embed="rId38"/>
                                <a:srcRect l="34410" t="14739" r="62390" b="73774"/>
                                <a:stretch/>
                              </pic:blipFill>
                              <pic:spPr>
                                <a:xfrm>
                                  <a:off x="672480" y="6814921"/>
                                  <a:ext cx="274320" cy="731520"/>
                                </a:xfrm>
                                <a:prstGeom prst="rect">
                                  <a:avLst/>
                                </a:prstGeom>
                              </pic:spPr>
                            </pic:pic>
                            <wps:wsp>
                              <wps:cNvPr id="251" name="Text Box 251"/>
                              <wps:cNvSpPr txBox="1"/>
                              <wps:spPr>
                                <a:xfrm>
                                  <a:off x="867692" y="6872218"/>
                                  <a:ext cx="1543028" cy="363454"/>
                                </a:xfrm>
                                <a:prstGeom prst="rect">
                                  <a:avLst/>
                                </a:prstGeom>
                                <a:noFill/>
                              </wps:spPr>
                              <wps:txbx>
                                <w:txbxContent>
                                  <w:p w14:paraId="3ECB2BFD"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HK SH1000 (5000 CFU)</w:t>
                                    </w:r>
                                  </w:p>
                                </w:txbxContent>
                              </wps:txbx>
                              <wps:bodyPr wrap="square" rtlCol="0">
                                <a:noAutofit/>
                              </wps:bodyPr>
                            </wps:wsp>
                            <wps:wsp>
                              <wps:cNvPr id="252" name="Text Box 252"/>
                              <wps:cNvSpPr txBox="1"/>
                              <wps:spPr>
                                <a:xfrm>
                                  <a:off x="859409" y="7023823"/>
                                  <a:ext cx="1543028" cy="363454"/>
                                </a:xfrm>
                                <a:prstGeom prst="rect">
                                  <a:avLst/>
                                </a:prstGeom>
                                <a:noFill/>
                              </wps:spPr>
                              <wps:txbx>
                                <w:txbxContent>
                                  <w:p w14:paraId="13635D5B"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HK SH1000 (7000 CFU)</w:t>
                                    </w:r>
                                  </w:p>
                                </w:txbxContent>
                              </wps:txbx>
                              <wps:bodyPr wrap="square" rtlCol="0">
                                <a:noAutofit/>
                              </wps:bodyPr>
                            </wps:wsp>
                            <wps:wsp>
                              <wps:cNvPr id="253" name="Text Box 253"/>
                              <wps:cNvSpPr txBox="1"/>
                              <wps:spPr>
                                <a:xfrm>
                                  <a:off x="867443" y="7156888"/>
                                  <a:ext cx="1436067" cy="363454"/>
                                </a:xfrm>
                                <a:prstGeom prst="rect">
                                  <a:avLst/>
                                </a:prstGeom>
                                <a:noFill/>
                              </wps:spPr>
                              <wps:txbx>
                                <w:txbxContent>
                                  <w:p w14:paraId="66013ABB"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BS (endotoxin-free)</w:t>
                                    </w:r>
                                  </w:p>
                                </w:txbxContent>
                              </wps:txbx>
                              <wps:bodyPr wrap="square" rtlCol="0">
                                <a:noAutofit/>
                              </wps:bodyPr>
                            </wps:wsp>
                            <wps:wsp>
                              <wps:cNvPr id="254" name="Text Box 254"/>
                              <wps:cNvSpPr txBox="1"/>
                              <wps:spPr>
                                <a:xfrm>
                                  <a:off x="875464" y="7298723"/>
                                  <a:ext cx="1280011" cy="363454"/>
                                </a:xfrm>
                                <a:prstGeom prst="rect">
                                  <a:avLst/>
                                </a:prstGeom>
                                <a:noFill/>
                              </wps:spPr>
                              <wps:txbx>
                                <w:txbxContent>
                                  <w:p w14:paraId="58370D7F"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912 CFU)</w:t>
                                    </w:r>
                                  </w:p>
                                </w:txbxContent>
                              </wps:txbx>
                              <wps:bodyPr wrap="square" rtlCol="0">
                                <a:noAutofit/>
                              </wps:bodyPr>
                            </wps:wsp>
                            <wps:wsp>
                              <wps:cNvPr id="255" name="Text Box 255"/>
                              <wps:cNvSpPr txBox="1"/>
                              <wps:spPr>
                                <a:xfrm>
                                  <a:off x="3984934" y="6855756"/>
                                  <a:ext cx="1927908" cy="363454"/>
                                </a:xfrm>
                                <a:prstGeom prst="rect">
                                  <a:avLst/>
                                </a:prstGeom>
                                <a:noFill/>
                              </wps:spPr>
                              <wps:txbx>
                                <w:txbxContent>
                                  <w:p w14:paraId="530D9AC0"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GN + HK SH1000 (5000 CFU)</w:t>
                                    </w:r>
                                  </w:p>
                                </w:txbxContent>
                              </wps:txbx>
                              <wps:bodyPr wrap="square" rtlCol="0">
                                <a:noAutofit/>
                              </wps:bodyPr>
                            </wps:wsp>
                            <wps:wsp>
                              <wps:cNvPr id="256" name="Text Box 256"/>
                              <wps:cNvSpPr txBox="1"/>
                              <wps:spPr>
                                <a:xfrm>
                                  <a:off x="3976654" y="7007355"/>
                                  <a:ext cx="1927908" cy="363454"/>
                                </a:xfrm>
                                <a:prstGeom prst="rect">
                                  <a:avLst/>
                                </a:prstGeom>
                                <a:noFill/>
                              </wps:spPr>
                              <wps:txbx>
                                <w:txbxContent>
                                  <w:p w14:paraId="4BF69AE1"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GN + HK SH1000 (7000 CFU)</w:t>
                                    </w:r>
                                  </w:p>
                                </w:txbxContent>
                              </wps:txbx>
                              <wps:bodyPr wrap="square" rtlCol="0">
                                <a:noAutofit/>
                              </wps:bodyPr>
                            </wps:wsp>
                            <wps:wsp>
                              <wps:cNvPr id="257" name="Text Box 257"/>
                              <wps:cNvSpPr txBox="1"/>
                              <wps:spPr>
                                <a:xfrm>
                                  <a:off x="3984685" y="7140412"/>
                                  <a:ext cx="1436067" cy="363454"/>
                                </a:xfrm>
                                <a:prstGeom prst="rect">
                                  <a:avLst/>
                                </a:prstGeom>
                                <a:noFill/>
                              </wps:spPr>
                              <wps:txbx>
                                <w:txbxContent>
                                  <w:p w14:paraId="4EA08F7E"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BS (endotoxin-free)</w:t>
                                    </w:r>
                                  </w:p>
                                </w:txbxContent>
                              </wps:txbx>
                              <wps:bodyPr wrap="square" rtlCol="0">
                                <a:noAutofit/>
                              </wps:bodyPr>
                            </wps:wsp>
                            <wps:wsp>
                              <wps:cNvPr id="258" name="Text Box 258"/>
                              <wps:cNvSpPr txBox="1"/>
                              <wps:spPr>
                                <a:xfrm>
                                  <a:off x="3992706" y="7282237"/>
                                  <a:ext cx="1351024" cy="363454"/>
                                </a:xfrm>
                                <a:prstGeom prst="rect">
                                  <a:avLst/>
                                </a:prstGeom>
                                <a:noFill/>
                              </wps:spPr>
                              <wps:txbx>
                                <w:txbxContent>
                                  <w:p w14:paraId="00ADA1E1"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1165 CFU)</w:t>
                                    </w:r>
                                  </w:p>
                                </w:txbxContent>
                              </wps:txbx>
                              <wps:bodyPr wrap="square" rtlCol="0">
                                <a:noAutofit/>
                              </wps:bodyPr>
                            </wps:wsp>
                          </wpg:wgp>
                        </a:graphicData>
                      </a:graphic>
                    </wp:inline>
                  </w:drawing>
                </mc:Choice>
                <mc:Fallback>
                  <w:pict>
                    <v:group w14:anchorId="36F2775E" id="_x0000_s1070" style="width:413.8pt;height:493.65pt;mso-position-horizontal-relative:char;mso-position-vertical-relative:line" coordsize="64224,7662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">
                      <v:group id="Group 214" o:spid="_x0000_s1071" style="position:absolute;left:33;width:64191;height:52945" coordorigin="33" coordsize="64190,529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group id="Group 215" o:spid="_x0000_s1072" style="position:absolute;left:33;width:62889;height:25943" coordorigin="33" coordsize="62889,259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">
                          <v:group id="Group 216" o:spid="_x0000_s1073" style="position:absolute;left:31029;width:31893;height:19619" coordorigin="31029" coordsize="29992,196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Picture 217" o:spid="_x0000_s1074" type="#_x0000_t75" style="position:absolute;left:31029;width:29993;height:196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">
                              <v:imagedata r:id="rId39" o:title="" cropbottom="45346f" cropleft="29681f" cropright="12930f"/>
                            </v:shape>
                            <v:rect id="Rectangle 218" o:spid="_x0000_s1075" style="position:absolute;left:60382;top:9809;width:640;height:5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" fillcolor="white [3212]" strokecolor="white [3212]" strokeweight="1pt"/>
                          </v:group>
                          <v:shape id="Picture 219" o:spid="_x0000_s1076" type="#_x0000_t75" style="position:absolute;left:6724;top:18628;width:2744;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">
                            <v:imagedata r:id="rId39" o:title="" croptop="9659f" cropbottom="48349f" cropleft="22551f" cropright="40888f"/>
                          </v:shape>
                          <v:shape id="Picture 220" o:spid="_x0000_s1077" type="#_x0000_t75" style="position:absolute;left:33;width:29829;height:1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">
                            <v:imagedata r:id="rId39" o:title="" cropbottom="45481f" cropright="42735f"/>
                          </v:shape>
                          <v:shape id="Picture 221" o:spid="_x0000_s1078" type="#_x0000_t75" style="position:absolute;left:38501;top:18628;width:2743;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">
                            <v:imagedata r:id="rId39" o:title="" croptop="9659f" cropbottom="48349f" cropleft="22551f" cropright="40888f"/>
                          </v:shape>
                        </v:group>
                        <v:group id="Group 222" o:spid="_x0000_s1079" style="position:absolute;left:33;top:25754;width:64191;height:19338" coordorigin="33,25754" coordsize="64190,19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">
                          <v:shape id="Picture 223" o:spid="_x0000_s1080" type="#_x0000_t75" style="position:absolute;left:33;top:25754;width:32561;height:19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">
                            <v:imagedata r:id="rId39" o:title="" croptop="22059f" cropbottom="23578f" cropright="40647f"/>
                          </v:shape>
                          <v:shape id="Picture 224" o:spid="_x0000_s1081" type="#_x0000_t75" style="position:absolute;left:32594;top:25754;width:31630;height:19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">
                            <v:imagedata r:id="rId39" o:title="" croptop="22059f" cropbottom="23578f" cropleft="29816f" cropright="11544f"/>
                          </v:shape>
                          <v:rect id="Rectangle 225" o:spid="_x0000_s1082" style="position:absolute;left:30346;top:36697;width:2248;height:56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" fillcolor="white [3212]" strokecolor="white [3212]" strokeweight="1pt"/>
                          <v:rect id="Rectangle 226" o:spid="_x0000_s1083" style="position:absolute;left:60658;top:36697;width:3566;height:56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" fillcolor="white [3212]" strokecolor="white [3212]" strokeweight="1pt"/>
                        </v:group>
                        <v:shape id="Picture 227" o:spid="_x0000_s1084" type="#_x0000_t75" style="position:absolute;left:37900;top:44455;width:2743;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">
                          <v:imagedata r:id="rId39" o:title="" croptop="9659f" cropbottom="48349f" cropleft="22551f" cropright="40888f"/>
                        </v:shape>
                        <v:shape id="Picture 228" o:spid="_x0000_s1085" type="#_x0000_t75" style="position:absolute;left:6724;top:44455;width:2744;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">
                          <v:imagedata r:id="rId39" o:title="" croptop="9659f" cropbottom="48349f" cropleft="22551f" cropright="40888f"/>
                        </v:shape>
                        <v:shape id="Text Box 229" o:spid="_x0000_s1086" type="#_x0000_t202" style="position:absolute;left:8791;top:19229;width:7923;height:2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" filled="f" stroked="f">
                          <v:textbox>
                            <w:txbxContent>
                              <w:p w14:paraId="53E64BAF"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LTA (5 ng)</w:t>
                                </w:r>
                              </w:p>
                            </w:txbxContent>
                          </v:textbox>
                        </v:shape>
                        <v:shape id="Text Box 230" o:spid="_x0000_s1087" type="#_x0000_t202" style="position:absolute;left:8727;top:20692;width:13867;height:2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" filled="f" stroked="f">
                          <v:textbox>
                            <w:txbxContent>
                              <w:p w14:paraId="44F26898"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BS (endotoxin-free)</w:t>
                                </w:r>
                              </w:p>
                            </w:txbxContent>
                          </v:textbox>
                        </v:shape>
                        <v:shape id="Text Box 231" o:spid="_x0000_s1088" type="#_x0000_t202" style="position:absolute;left:8727;top:22032;width:8610;height:2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" filled="f" stroked="f">
                          <v:textbox>
                            <w:txbxContent>
                              <w:p w14:paraId="22A357E7"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LTA (15 ng)</w:t>
                                </w:r>
                              </w:p>
                            </w:txbxContent>
                          </v:textbox>
                        </v:shape>
                        <v:shape id="Text Box 232" o:spid="_x0000_s1089" type="#_x0000_t202" style="position:absolute;left:8727;top:23417;width:13046;height:2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" filled="f" stroked="f">
                          <v:textbox>
                            <w:txbxContent>
                              <w:p w14:paraId="6F6FF3BC"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1567 CFU)</w:t>
                                </w:r>
                              </w:p>
                            </w:txbxContent>
                          </v:textbox>
                        </v:shape>
                        <v:shape id="Text Box 233" o:spid="_x0000_s1090" type="#_x0000_t202" style="position:absolute;left:40637;top:19227;width:14662;height:2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" filled="f" stroked="f">
                          <v:textbox>
                            <w:txbxContent>
                              <w:p w14:paraId="34E663B1"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BS (endotoxin-free)</w:t>
                                </w:r>
                              </w:p>
                            </w:txbxContent>
                          </v:textbox>
                        </v:shape>
                        <v:shape id="Text Box 234" o:spid="_x0000_s1091" type="#_x0000_t202" style="position:absolute;left:40577;top:20692;width:12765;height:3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rIi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" filled="f" stroked="f">
                          <v:textbox>
                            <w:txbxContent>
                              <w:p w14:paraId="058B4277"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GN + LTA (15 ng)</w:t>
                                </w:r>
                              </w:p>
                            </w:txbxContent>
                          </v:textbox>
                        </v:shape>
                        <v:shape id="Text Box 235" o:spid="_x0000_s1092" type="#_x0000_t202" style="position:absolute;left:40577;top:22032;width:12054;height:3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" filled="f" stroked="f">
                          <v:textbox>
                            <w:txbxContent>
                              <w:p w14:paraId="4A817572"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GN + LTA (5 ng)</w:t>
                                </w:r>
                              </w:p>
                            </w:txbxContent>
                          </v:textbox>
                        </v:shape>
                        <v:shape id="Text Box 236" o:spid="_x0000_s1093" type="#_x0000_t202" style="position:absolute;left:40577;top:23417;width:13510;height:3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" filled="f" stroked="f">
                          <v:textbox>
                            <w:txbxContent>
                              <w:p w14:paraId="63836251"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1400 CFU)</w:t>
                                </w:r>
                              </w:p>
                            </w:txbxContent>
                          </v:textbox>
                        </v:shape>
                        <v:shape id="Text Box 237" o:spid="_x0000_s1094" type="#_x0000_t202" style="position:absolute;left:8841;top:45115;width:17220;height:2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" filled="f" stroked="f">
                          <v:textbox>
                            <w:txbxContent>
                              <w:p w14:paraId="425F9757"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BS (endotoxin-free)</w:t>
                                </w:r>
                              </w:p>
                            </w:txbxContent>
                          </v:textbox>
                        </v:shape>
                        <v:shape id="Text Box 238" o:spid="_x0000_s1095" type="#_x0000_t202" style="position:absolute;left:8779;top:46586;width:8399;height:3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" filled="f" stroked="f">
                          <v:textbox>
                            <w:txbxContent>
                              <w:p w14:paraId="683DBD3E"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 xml:space="preserve"> LPS (2 ng)</w:t>
                                </w:r>
                              </w:p>
                            </w:txbxContent>
                          </v:textbox>
                        </v:shape>
                        <v:shape id="Text Box 239" o:spid="_x0000_s1096" type="#_x0000_t202" style="position:absolute;left:8779;top:47926;width:8399;height:3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" filled="f" stroked="f">
                          <v:textbox>
                            <w:txbxContent>
                              <w:p w14:paraId="2391EF28"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 xml:space="preserve"> LPS (5 ng)</w:t>
                                </w:r>
                              </w:p>
                            </w:txbxContent>
                          </v:textbox>
                        </v:shape>
                        <v:shape id="Text Box 240" o:spid="_x0000_s1097" type="#_x0000_t202" style="position:absolute;left:8779;top:49310;width:13510;height:3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" filled="f" stroked="f">
                          <v:textbox>
                            <w:txbxContent>
                              <w:p w14:paraId="3090A022"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1488 CFU)</w:t>
                                </w:r>
                              </w:p>
                            </w:txbxContent>
                          </v:textbox>
                        </v:shape>
                        <v:shape id="Text Box 241" o:spid="_x0000_s1098" type="#_x0000_t202" style="position:absolute;left:39849;top:45056;width:12642;height:3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" filled="f" stroked="f">
                          <v:textbox>
                            <w:txbxContent>
                              <w:p w14:paraId="375C0095"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GN + LPS (15 ng)</w:t>
                                </w:r>
                              </w:p>
                            </w:txbxContent>
                          </v:textbox>
                        </v:shape>
                        <v:shape id="Text Box 242" o:spid="_x0000_s1099" type="#_x0000_t202" style="position:absolute;left:39849;top:46396;width:11932;height:3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" filled="f" stroked="f">
                          <v:textbox>
                            <w:txbxContent>
                              <w:p w14:paraId="5F8F31DD"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GN + LPS (5 ng)</w:t>
                                </w:r>
                              </w:p>
                            </w:txbxContent>
                          </v:textbox>
                        </v:shape>
                        <v:shape id="Text Box 243" o:spid="_x0000_s1100" type="#_x0000_t202" style="position:absolute;left:39862;top:47663;width:14361;height:3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Vkr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" filled="f" stroked="f">
                          <v:textbox>
                            <w:txbxContent>
                              <w:p w14:paraId="1378CE0B"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BS (endotoxin-free)</w:t>
                                </w:r>
                              </w:p>
                            </w:txbxContent>
                          </v:textbox>
                        </v:shape>
                        <v:shape id="Text Box 244" o:spid="_x0000_s1101" type="#_x0000_t202" style="position:absolute;left:39856;top:49087;width:13510;height:3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" filled="f" stroked="f">
                          <v:textbox>
                            <w:txbxContent>
                              <w:p w14:paraId="1C853EE9"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1552 CFU)</w:t>
                                </w:r>
                              </w:p>
                            </w:txbxContent>
                          </v:textbox>
                        </v:shape>
                      </v:group>
                      <v:shape id="Picture 245" o:spid="_x0000_s1102" type="#_x0000_t75" style="position:absolute;top:51362;width:29516;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">
                        <v:imagedata r:id="rId39" o:title="" croptop="45989f" cropbottom="727f" cropright="42975f"/>
                      </v:shape>
                      <v:shape id="Picture 246" o:spid="_x0000_s1103" type="#_x0000_t75" style="position:absolute;left:32594;top:51358;width:30342;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">
                        <v:imagedata r:id="rId39" o:title="" croptop="45989f" cropbottom="727f" cropleft="29975f" cropright="12369f"/>
                      </v:shape>
                      <v:rect id="Rectangle 247" o:spid="_x0000_s1104" style="position:absolute;left:26945;top:61276;width:2316;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" fillcolor="white [3212]" strokecolor="white [3212]" strokeweight="1pt"/>
                      <v:rect id="Rectangle 248" o:spid="_x0000_s1105" style="position:absolute;left:59743;top:60686;width:3389;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" fillcolor="white [3212]" strokecolor="white [3212]" strokeweight="1pt"/>
                      <v:shape id="Picture 249" o:spid="_x0000_s1106" type="#_x0000_t75" style="position:absolute;left:37900;top:67820;width:2743;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">
                        <v:imagedata r:id="rId39" o:title="" croptop="9659f" cropbottom="48349f" cropleft="22551f" cropright="40888f"/>
                      </v:shape>
                      <v:shape id="Picture 250" o:spid="_x0000_s1107" type="#_x0000_t75" style="position:absolute;left:6724;top:68149;width:2744;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">
                        <v:imagedata r:id="rId39" o:title="" croptop="9659f" cropbottom="48349f" cropleft="22551f" cropright="40888f"/>
                      </v:shape>
                      <v:shape id="Text Box 251" o:spid="_x0000_s1108" type="#_x0000_t202" style="position:absolute;left:8676;top:68722;width:15431;height:3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" filled="f" stroked="f">
                        <v:textbox>
                          <w:txbxContent>
                            <w:p w14:paraId="3ECB2BFD"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HK SH1000 (5000 CFU)</w:t>
                              </w:r>
                            </w:p>
                          </w:txbxContent>
                        </v:textbox>
                      </v:shape>
                      <v:shape id="Text Box 252" o:spid="_x0000_s1109" type="#_x0000_t202" style="position:absolute;left:8594;top:70238;width:15430;height:3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" filled="f" stroked="f">
                        <v:textbox>
                          <w:txbxContent>
                            <w:p w14:paraId="13635D5B"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HK SH1000 (7000 CFU)</w:t>
                              </w:r>
                            </w:p>
                          </w:txbxContent>
                        </v:textbox>
                      </v:shape>
                      <v:shape id="Text Box 253" o:spid="_x0000_s1110" type="#_x0000_t202" style="position:absolute;left:8674;top:71568;width:14361;height:3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" filled="f" stroked="f">
                        <v:textbox>
                          <w:txbxContent>
                            <w:p w14:paraId="66013ABB"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BS (endotoxin-free)</w:t>
                              </w:r>
                            </w:p>
                          </w:txbxContent>
                        </v:textbox>
                      </v:shape>
                      <v:shape id="Text Box 254" o:spid="_x0000_s1111" type="#_x0000_t202" style="position:absolute;left:8754;top:72987;width:12800;height:3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" filled="f" stroked="f">
                        <v:textbox>
                          <w:txbxContent>
                            <w:p w14:paraId="58370D7F"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912 CFU)</w:t>
                              </w:r>
                            </w:p>
                          </w:txbxContent>
                        </v:textbox>
                      </v:shape>
                      <v:shape id="Text Box 255" o:spid="_x0000_s1112" type="#_x0000_t202" style="position:absolute;left:39849;top:68557;width:19279;height:3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" filled="f" stroked="f">
                        <v:textbox>
                          <w:txbxContent>
                            <w:p w14:paraId="530D9AC0"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GN + HK SH1000 (5000 CFU)</w:t>
                              </w:r>
                            </w:p>
                          </w:txbxContent>
                        </v:textbox>
                      </v:shape>
                      <v:shape id="Text Box 256" o:spid="_x0000_s1113" type="#_x0000_t202" style="position:absolute;left:39766;top:70073;width:19279;height:3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" filled="f" stroked="f">
                        <v:textbox>
                          <w:txbxContent>
                            <w:p w14:paraId="4BF69AE1"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GN + HK SH1000 (7000 CFU)</w:t>
                              </w:r>
                            </w:p>
                          </w:txbxContent>
                        </v:textbox>
                      </v:shape>
                      <v:shape id="Text Box 257" o:spid="_x0000_s1114" type="#_x0000_t202" style="position:absolute;left:39846;top:71404;width:14361;height:3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" filled="f" stroked="f">
                        <v:textbox>
                          <w:txbxContent>
                            <w:p w14:paraId="4EA08F7E"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PBS (endotoxin-free)</w:t>
                              </w:r>
                            </w:p>
                          </w:txbxContent>
                        </v:textbox>
                      </v:shape>
                      <v:shape id="Text Box 258" o:spid="_x0000_s1115" type="#_x0000_t202" style="position:absolute;left:39927;top:72822;width:13510;height:3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" filled="f" stroked="f">
                        <v:textbox>
                          <w:txbxContent>
                            <w:p w14:paraId="00ADA1E1"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1165 CFU)</w:t>
                              </w:r>
                            </w:p>
                          </w:txbxContent>
                        </v:textbox>
                      </v:shape>
                      <w10:anchorlock/>
                    </v:group>
                  </w:pict>
                </mc:Fallback>
              </mc:AlternateContent>
            </w:r>
          </w:p>
          <w:p w14:paraId="564891AE" w14:textId="77777777" w:rsidR="007E46DA" w:rsidRPr="0039739C" w:rsidRDefault="007E46DA" w:rsidP="007E46DA">
            <w:pPr>
              <w:pStyle w:val="NoSpacing"/>
            </w:pPr>
            <w:bookmarkStart w:id="323" w:name="_Ref499286932"/>
            <w:bookmarkStart w:id="324" w:name="_Toc505272664"/>
            <w:bookmarkStart w:id="325" w:name="_Toc505531055"/>
            <w:r w:rsidRPr="0039739C">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4</w:t>
            </w:r>
            <w:r w:rsidR="00AE6915">
              <w:rPr>
                <w:noProof/>
              </w:rPr>
              <w:fldChar w:fldCharType="end"/>
            </w:r>
            <w:r>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2</w:t>
            </w:r>
            <w:r w:rsidR="00AE6915">
              <w:rPr>
                <w:noProof/>
              </w:rPr>
              <w:fldChar w:fldCharType="end"/>
            </w:r>
            <w:bookmarkEnd w:id="323"/>
            <w:r w:rsidRPr="0039739C">
              <w:t xml:space="preserve"> Bacterial components alone or in combination with PGN do not impact zebrafish embryo survival when myeloid cell progenitors are depleted (PU.1 morpholino injection)</w:t>
            </w:r>
            <w:bookmarkEnd w:id="324"/>
            <w:bookmarkEnd w:id="325"/>
            <w:r w:rsidRPr="0039739C">
              <w:t xml:space="preserve"> </w:t>
            </w:r>
          </w:p>
          <w:p w14:paraId="3909B2B4" w14:textId="77777777" w:rsidR="007E46DA" w:rsidRPr="0039739C" w:rsidRDefault="007E46DA" w:rsidP="007E46DA">
            <w:pPr>
              <w:pStyle w:val="NoSpacing"/>
            </w:pPr>
          </w:p>
        </w:tc>
      </w:tr>
      <w:tr w:rsidR="007E46DA" w:rsidRPr="0039739C" w14:paraId="45A31B42" w14:textId="77777777" w:rsidTr="008160A0">
        <w:tc>
          <w:tcPr>
            <w:tcW w:w="8838" w:type="dxa"/>
          </w:tcPr>
          <w:p w14:paraId="1E4B301D" w14:textId="1105A1AB" w:rsidR="007E46DA" w:rsidRPr="0039739C" w:rsidRDefault="007E46DA" w:rsidP="008160A0">
            <w:pPr>
              <w:pStyle w:val="Figurebody"/>
              <w:spacing w:line="276" w:lineRule="auto"/>
              <w:rPr>
                <w:b/>
              </w:rPr>
            </w:pPr>
            <w:r w:rsidRPr="0039739C">
              <w:t xml:space="preserve">Survival curves of PU.1- treated zebrafish embryos (n=30) injected with: </w:t>
            </w:r>
            <w:r w:rsidRPr="0039739C">
              <w:rPr>
                <w:b/>
              </w:rPr>
              <w:t>(A)</w:t>
            </w:r>
            <w:r w:rsidR="0073580A" w:rsidRPr="0073580A">
              <w:rPr>
                <w:b/>
                <w:i/>
              </w:rPr>
              <w:t xml:space="preserve"> </w:t>
            </w:r>
            <w:r w:rsidRPr="0039739C">
              <w:t xml:space="preserve">LTA </w:t>
            </w:r>
            <w:r w:rsidR="00B75B6A">
              <w:t>(</w:t>
            </w:r>
            <w:r w:rsidRPr="0039739C">
              <w:t xml:space="preserve">5 and 15 ng); </w:t>
            </w:r>
            <w:r w:rsidRPr="0039739C">
              <w:rPr>
                <w:b/>
              </w:rPr>
              <w:t>(B)</w:t>
            </w:r>
            <w:r w:rsidRPr="0039739C">
              <w:t xml:space="preserve"> PGN + LTA</w:t>
            </w:r>
            <w:r w:rsidRPr="0039739C">
              <w:rPr>
                <w:b/>
              </w:rPr>
              <w:t xml:space="preserve"> </w:t>
            </w:r>
            <w:r w:rsidRPr="0039739C">
              <w:t xml:space="preserve">(PGN: 2.5 ng, LTA: 5 and 15 ng); </w:t>
            </w:r>
            <w:r w:rsidRPr="0039739C">
              <w:rPr>
                <w:b/>
              </w:rPr>
              <w:t xml:space="preserve">(C) </w:t>
            </w:r>
            <w:r w:rsidRPr="0039739C">
              <w:t xml:space="preserve">LPS (2 and 5 ng); </w:t>
            </w:r>
            <w:r w:rsidRPr="0039739C">
              <w:rPr>
                <w:b/>
              </w:rPr>
              <w:t xml:space="preserve">(D) </w:t>
            </w:r>
            <w:r w:rsidRPr="0039739C">
              <w:t>PGN + LPS (PGN: 2.5 ng</w:t>
            </w:r>
            <w:r w:rsidR="00AB3CB7">
              <w:t>,</w:t>
            </w:r>
            <w:r w:rsidRPr="0039739C">
              <w:t xml:space="preserve"> LPS: 2 and 5 ng); </w:t>
            </w:r>
            <w:r w:rsidRPr="0039739C">
              <w:rPr>
                <w:b/>
              </w:rPr>
              <w:t xml:space="preserve">(E) </w:t>
            </w:r>
            <w:r w:rsidRPr="0039739C">
              <w:t xml:space="preserve">Heat-killed </w:t>
            </w:r>
            <w:r w:rsidR="00F45958" w:rsidRPr="00F45958">
              <w:rPr>
                <w:i/>
              </w:rPr>
              <w:t>S. aureus</w:t>
            </w:r>
            <w:r w:rsidR="0073580A" w:rsidRPr="0073580A">
              <w:rPr>
                <w:i/>
              </w:rPr>
              <w:t xml:space="preserve"> </w:t>
            </w:r>
            <w:r w:rsidRPr="0039739C">
              <w:t xml:space="preserve">SH1000 </w:t>
            </w:r>
            <w:r w:rsidR="00B75B6A">
              <w:t>(</w:t>
            </w:r>
            <w:r w:rsidRPr="0039739C">
              <w:t xml:space="preserve">5000 and 7000 CFU); </w:t>
            </w:r>
            <w:r w:rsidRPr="0039739C">
              <w:rPr>
                <w:b/>
              </w:rPr>
              <w:t xml:space="preserve">(F) </w:t>
            </w:r>
            <w:r w:rsidRPr="0039739C">
              <w:t xml:space="preserve">PGN +HK </w:t>
            </w:r>
            <w:r w:rsidR="00F45958" w:rsidRPr="00F45958">
              <w:rPr>
                <w:i/>
              </w:rPr>
              <w:t>S. aureus</w:t>
            </w:r>
            <w:r w:rsidR="00B75B6A">
              <w:rPr>
                <w:i/>
              </w:rPr>
              <w:t xml:space="preserve"> </w:t>
            </w:r>
            <w:r w:rsidRPr="0039739C">
              <w:t>SH1000 (5000 and 7000 CFU).</w:t>
            </w:r>
          </w:p>
          <w:p w14:paraId="12FB16B7" w14:textId="020100B8" w:rsidR="007E46DA" w:rsidRPr="0039739C" w:rsidRDefault="007E46DA" w:rsidP="008160A0">
            <w:pPr>
              <w:pStyle w:val="Figurebody"/>
              <w:spacing w:line="276" w:lineRule="auto"/>
            </w:pPr>
            <w:r w:rsidRPr="0039739C">
              <w:t xml:space="preserve">In all experiments </w:t>
            </w:r>
            <w:r w:rsidR="00F45958" w:rsidRPr="00F45958">
              <w:rPr>
                <w:i/>
              </w:rPr>
              <w:t>S. aureus</w:t>
            </w:r>
            <w:r w:rsidR="0073580A" w:rsidRPr="0073580A">
              <w:rPr>
                <w:i/>
              </w:rPr>
              <w:t xml:space="preserve"> </w:t>
            </w:r>
            <w:r w:rsidRPr="0039739C">
              <w:t>SH1000</w:t>
            </w:r>
            <w:r w:rsidR="0073580A" w:rsidRPr="0073580A">
              <w:rPr>
                <w:i/>
              </w:rPr>
              <w:t xml:space="preserve"> </w:t>
            </w:r>
            <w:r w:rsidRPr="0039739C">
              <w:t>was used as positive control and endotoxin-free PBS as negative control</w:t>
            </w:r>
            <w:r w:rsidR="008160A0">
              <w:t xml:space="preserve">. </w:t>
            </w:r>
            <w:r w:rsidRPr="0039739C">
              <w:t>**** p &lt; 0.0001, *** p &lt; 0.001, * p = 0.05, ns – non significant</w:t>
            </w:r>
          </w:p>
        </w:tc>
      </w:tr>
    </w:tbl>
    <w:p w14:paraId="1D599655" w14:textId="40BFA24B" w:rsidR="007E46DA" w:rsidRPr="0039739C" w:rsidRDefault="007E46DA" w:rsidP="00EE19F9">
      <w:pPr>
        <w:pStyle w:val="Heading4"/>
      </w:pPr>
      <w:bookmarkStart w:id="326" w:name="_Toc505272635"/>
      <w:bookmarkStart w:id="327" w:name="_Toc521494841"/>
      <w:r w:rsidRPr="0039739C">
        <w:lastRenderedPageBreak/>
        <w:t xml:space="preserve">Combination of lipopolysaccharide and </w:t>
      </w:r>
      <w:r w:rsidR="00F45958" w:rsidRPr="00F45958">
        <w:rPr>
          <w:i/>
        </w:rPr>
        <w:t>S. aureus</w:t>
      </w:r>
      <w:r w:rsidR="0073580A" w:rsidRPr="0073580A">
        <w:rPr>
          <w:i/>
        </w:rPr>
        <w:t xml:space="preserve"> </w:t>
      </w:r>
      <w:r w:rsidRPr="0039739C">
        <w:t>peptidoglycan</w:t>
      </w:r>
      <w:bookmarkEnd w:id="326"/>
      <w:bookmarkEnd w:id="327"/>
      <w:r w:rsidRPr="0039739C">
        <w:t xml:space="preserve"> </w:t>
      </w:r>
    </w:p>
    <w:p w14:paraId="10E90F2D" w14:textId="77777777" w:rsidR="007E46DA" w:rsidRPr="0039739C" w:rsidRDefault="007E46DA" w:rsidP="007E46DA"/>
    <w:p w14:paraId="57F7F216" w14:textId="1F850609" w:rsidR="007E46DA" w:rsidRPr="0039739C" w:rsidRDefault="007E46DA" w:rsidP="007E46DA">
      <w:r w:rsidRPr="0039739C">
        <w:t>Recent finding have</w:t>
      </w:r>
      <w:r w:rsidR="00370114">
        <w:t xml:space="preserve"> suggested that zebrafish</w:t>
      </w:r>
      <w:r w:rsidRPr="0039739C">
        <w:t xml:space="preserve"> possess homologues of mammalian TLR-4</w:t>
      </w:r>
      <w:r w:rsidR="00AB3CB7">
        <w:t>,</w:t>
      </w:r>
      <w:r w:rsidRPr="0039739C">
        <w:t xml:space="preserve"> zTLR4 and hTLR4, responsible for LPS signalling </w:t>
      </w:r>
      <w:r w:rsidRPr="0039739C">
        <w:fldChar w:fldCharType="begin" w:fldLock="1"/>
      </w:r>
      <w:r w:rsidR="00B145F9">
        <w:instrText>ADDIN CSL_CITATION { "citationItems" : [ { "id" : "ITEM-1", "itemData" : { "DOI" : "10.1016/j.molimm.2003.10.003", "ISBN" : "3171527499", "ISSN" : "01615890", "PMID" : "14687934", "abstract" : "The zebrafish genomic sequence database was analysed for the presence of genes encoding members of the Toll-like receptors (TLR) and interleukin receptors (IL-R) and associated adaptor proteins containing a TIR domain. The resulting predictions show the presence of one or more counterparts for the human TLR1, TLR2, TLR3, TLR4, TLR5, TLR7, TLR8, TLR9, IL-1R and IL-18R genes and one copy of the adaptor genes MyD88, MAL, TRIF and SARM. In contrast to data for the pufferfish Fugu rubripes, zebrafish has two genes that are highly similar to human TLR4. In addition, one fish-specific TLR group can be distinguished that is closely related to the Drosophila melanogaster Toll-9 gene. The sequence of cloned cDNAs for TLR4, TLR2 and MyD88 show the same intron-exon organisation as in the human counterparts. Expression analysis using reverse transcriptase-PCR (RT-PCR) shows that 17 of the predicted zebrafish TLR genes and all the genes encoding adaptor proteins are expressed in the adult stage. A subset of the TLR genes are expressed at higher levels in fish infected with the pathogen Mycobacterium marinum. The induced genes include the homologues of the human TLR1 and TLR2 genes, whose functions are associated with mycobacterial infections, underscoring the suitability of zebrafish as a model for analysis of the vertebrate innate immune system. \u00a9 2003 Elsevier Ltd. All rights reserved.", "author" : [ { "dropping-particle" : "", "family" : "Meijer", "given" : "Annemarie H.", "non-dropping-particle" : "", "parse-names" : false, "suffix" : "" }, { "dropping-particle" : "", "family" : "Gabby Krens", "given" : "S.F F.", "non-dropping-particle" : "", "parse-names" : false, "suffix" : "" }, { "dropping-particle" : "", "family" : "Medina Rodriguez", "given" : "Indira A.", "non-dropping-particle" : "", "parse-names" : false, "suffix" : "" }, { "dropping-particle" : "", "family" : "He", "given" : "Shuning", "non-dropping-particle" : "", "parse-names" : false, "suffix" : "" }, { "dropping-particle" : "", "family" : "Bitter", "given" : "Wilbert", "non-dropping-particle" : "", "parse-names" : false, "suffix" : "" }, { "dropping-particle" : "", "family" : "Ewa Snaar-Jagalska", "given" : "B", "non-dropping-particle" : "", "parse-names" : false, "suffix" : "" }, { "dropping-particle" : "", "family" : "Spaink", "given" : "Herman P.", "non-dropping-particle" : "", "parse-names" : false, "suffix" : "" }, { "dropping-particle" : "", "family" : "Snaar-Jagalska", "given" : "B. Ewa", "non-dropping-particle" : "", "parse-names" : false, "suffix" : "" }, { "dropping-particle" : "", "family" : "Spaink", "given" : "Herman P.", "non-dropping-particle" : "", "parse-names" : false, "suffix" : "" } ], "container-title" : "Molecular Immunology", "id" : "ITEM-1", "issue" : "11", "issued" : { "date-parts" : [ [ "2004", "1" ] ] }, "page" : "773-783", "title" : "Expression analysis of the Toll-like receptor and TIR domain adaptor families of zebrafish", "type" : "article-journal", "volume" : "40" }, "uris" : [ "http://www.mendeley.com/documents/?uuid=74a8d655-66b4-44a6-83de-f3440ac7b8d9" ] } ], "mendeley" : { "formattedCitation" : "(Meijer &lt;i&gt;et al.&lt;/i&gt;, 2004)", "plainTextFormattedCitation" : "(Meijer et al., 2004)", "previouslyFormattedCitation" : "(Meijer &lt;i&gt;et al.&lt;/i&gt;, 2004)" }, "properties" : {  }, "schema" : "https://github.com/citation-style-language/schema/raw/master/csl-citation.json" }</w:instrText>
      </w:r>
      <w:r w:rsidRPr="0039739C">
        <w:fldChar w:fldCharType="separate"/>
      </w:r>
      <w:r w:rsidR="00F71621" w:rsidRPr="00F71621">
        <w:rPr>
          <w:noProof/>
        </w:rPr>
        <w:t xml:space="preserve">(Meijer </w:t>
      </w:r>
      <w:r w:rsidR="00F71621" w:rsidRPr="00F71621">
        <w:rPr>
          <w:i/>
          <w:noProof/>
        </w:rPr>
        <w:t>et al.</w:t>
      </w:r>
      <w:r w:rsidR="00F71621" w:rsidRPr="00F71621">
        <w:rPr>
          <w:noProof/>
        </w:rPr>
        <w:t>, 2004)</w:t>
      </w:r>
      <w:r w:rsidRPr="0039739C">
        <w:fldChar w:fldCharType="end"/>
      </w:r>
      <w:r w:rsidRPr="0039739C">
        <w:t>. It was therefore tested whether the absence of myeloid progenitor cells would impact host survival, when challenged with LPS or combination of LPS and PGN.</w:t>
      </w:r>
    </w:p>
    <w:p w14:paraId="5E0F0D6F" w14:textId="77777777" w:rsidR="007E46DA" w:rsidRPr="0039739C" w:rsidRDefault="007E46DA" w:rsidP="007E46DA"/>
    <w:p w14:paraId="02833431" w14:textId="78C06699" w:rsidR="007E46DA" w:rsidRPr="0039739C" w:rsidRDefault="007E46DA" w:rsidP="007E46DA">
      <w:r w:rsidRPr="0039739C">
        <w:t xml:space="preserve">To investigate this, 5 and 15 ng of LPS was injected into PU.1 pre-treated zebrafish embryos. SH1000 (1500 CFU) was used as a positive control and endotoxin- free PBS as a negative control. In both experiments, there was no significant difference in host mortality of LPS treated embryos compared to etox-PBS treated group </w:t>
      </w:r>
      <w:r w:rsidR="00B75B6A">
        <w:t>(</w:t>
      </w:r>
      <w:r w:rsidRPr="0039739C">
        <w:fldChar w:fldCharType="begin"/>
      </w:r>
      <w:r w:rsidRPr="0039739C">
        <w:instrText xml:space="preserve"> REF _Ref499286932 \h  \* MERGEFORMAT </w:instrText>
      </w:r>
      <w:r w:rsidRPr="0039739C">
        <w:fldChar w:fldCharType="separate"/>
      </w:r>
      <w:r w:rsidR="00BA1790" w:rsidRPr="0039739C">
        <w:t xml:space="preserve">Figure </w:t>
      </w:r>
      <w:r w:rsidR="00BA1790">
        <w:rPr>
          <w:noProof/>
        </w:rPr>
        <w:t>4.2</w:t>
      </w:r>
      <w:r w:rsidRPr="0039739C">
        <w:fldChar w:fldCharType="end"/>
      </w:r>
      <w:r w:rsidRPr="0039739C">
        <w:t xml:space="preserve"> C). What is more, co- injection of 5 or 15 ng LPS together with 2.5 ng of PGN also showed no significant difference to PBS-only treated group </w:t>
      </w:r>
      <w:r w:rsidR="00B75B6A">
        <w:t>(</w:t>
      </w:r>
      <w:r w:rsidRPr="0039739C">
        <w:fldChar w:fldCharType="begin"/>
      </w:r>
      <w:r w:rsidRPr="0039739C">
        <w:instrText xml:space="preserve"> REF _Ref499286932 \h  \* MERGEFORMAT </w:instrText>
      </w:r>
      <w:r w:rsidRPr="0039739C">
        <w:fldChar w:fldCharType="separate"/>
      </w:r>
      <w:r w:rsidR="00BA1790" w:rsidRPr="0039739C">
        <w:t xml:space="preserve">Figure </w:t>
      </w:r>
      <w:r w:rsidR="00BA1790">
        <w:rPr>
          <w:noProof/>
        </w:rPr>
        <w:t>4.2</w:t>
      </w:r>
      <w:r w:rsidRPr="0039739C">
        <w:fldChar w:fldCharType="end"/>
      </w:r>
      <w:r w:rsidRPr="0039739C">
        <w:t xml:space="preserve"> D). </w:t>
      </w:r>
    </w:p>
    <w:p w14:paraId="7E75FF9B" w14:textId="77777777" w:rsidR="007E46DA" w:rsidRPr="0039739C" w:rsidRDefault="007E46DA" w:rsidP="007E46DA"/>
    <w:p w14:paraId="0FDBEC47" w14:textId="1C8AD82B" w:rsidR="007E46DA" w:rsidRPr="0039739C" w:rsidRDefault="007E46DA" w:rsidP="00EE19F9">
      <w:pPr>
        <w:pStyle w:val="Heading4"/>
      </w:pPr>
      <w:bookmarkStart w:id="328" w:name="_Toc500420543"/>
      <w:bookmarkStart w:id="329" w:name="_Toc505272636"/>
      <w:bookmarkStart w:id="330" w:name="_Toc521494842"/>
      <w:r w:rsidRPr="0039739C">
        <w:t xml:space="preserve">Combination of heat-killed bacteria and </w:t>
      </w:r>
      <w:r w:rsidR="00F45958" w:rsidRPr="00F45958">
        <w:rPr>
          <w:i/>
        </w:rPr>
        <w:t>S. aureus</w:t>
      </w:r>
      <w:r w:rsidR="0073580A" w:rsidRPr="0073580A">
        <w:rPr>
          <w:i/>
        </w:rPr>
        <w:t xml:space="preserve"> </w:t>
      </w:r>
      <w:r w:rsidRPr="0039739C">
        <w:t>peptidoglycan</w:t>
      </w:r>
      <w:bookmarkEnd w:id="328"/>
      <w:bookmarkEnd w:id="329"/>
      <w:bookmarkEnd w:id="330"/>
      <w:r w:rsidRPr="0039739C">
        <w:t xml:space="preserve"> </w:t>
      </w:r>
    </w:p>
    <w:p w14:paraId="030419DE" w14:textId="77777777" w:rsidR="007E46DA" w:rsidRPr="0039739C" w:rsidRDefault="007E46DA" w:rsidP="007E46DA"/>
    <w:p w14:paraId="4F61045B" w14:textId="56D283BA" w:rsidR="007E46DA" w:rsidRDefault="007E46DA" w:rsidP="007E46DA">
      <w:r w:rsidRPr="0039739C">
        <w:t xml:space="preserve">Activators of the immune system such as LTA and LPS did not have an effect on zebrafish embryo host mortality and therefore it was tested if any components of the bacterial cell wall are capable of augmenting within the embryo in the absence of myeloid cell progenitors. To investigate this, SH1000 was heat-killed by incubation for 30 </w:t>
      </w:r>
      <w:r w:rsidR="009303B5">
        <w:t>min</w:t>
      </w:r>
      <w:r w:rsidRPr="0039739C">
        <w:t xml:space="preserve"> at 70°C. Injection of 5000 and 7000 heat-killed CFU into the circulation valley of PU.1 pre-treated zebrafish did not impact host mortality and there was no statistical difference between groups injected with heat-killed bacteria compared to etox- PBS (</w:t>
      </w:r>
      <w:r w:rsidRPr="0039739C">
        <w:fldChar w:fldCharType="begin"/>
      </w:r>
      <w:r w:rsidRPr="0039739C">
        <w:instrText xml:space="preserve"> REF _Ref499286932 \h  \* MERGEFORMAT </w:instrText>
      </w:r>
      <w:r w:rsidRPr="0039739C">
        <w:fldChar w:fldCharType="separate"/>
      </w:r>
      <w:r w:rsidR="00BA1790" w:rsidRPr="0039739C">
        <w:t xml:space="preserve">Figure </w:t>
      </w:r>
      <w:r w:rsidR="00BA1790">
        <w:rPr>
          <w:noProof/>
        </w:rPr>
        <w:t>4.2</w:t>
      </w:r>
      <w:r w:rsidRPr="0039739C">
        <w:fldChar w:fldCharType="end"/>
      </w:r>
      <w:r w:rsidRPr="0039739C">
        <w:t xml:space="preserve"> E). Similarly, </w:t>
      </w:r>
      <w:r w:rsidRPr="0039739C">
        <w:lastRenderedPageBreak/>
        <w:t>co- injection of heat-killed bacteria up to 7000 CFU and PGN had no impact on host survivability.</w:t>
      </w:r>
    </w:p>
    <w:p w14:paraId="614898F0" w14:textId="77777777" w:rsidR="008160A0" w:rsidRPr="0039739C" w:rsidRDefault="008160A0" w:rsidP="007E46DA"/>
    <w:p w14:paraId="57F1056E" w14:textId="77777777" w:rsidR="007E46DA" w:rsidRPr="0039739C" w:rsidRDefault="007E46DA" w:rsidP="007E46DA">
      <w:r w:rsidRPr="0039739C">
        <w:t xml:space="preserve"> To test the role of different peptidoglycan structures in the phagocyte depleted zebrafish embryo, PGN from </w:t>
      </w:r>
      <w:r w:rsidRPr="0039739C">
        <w:rPr>
          <w:i/>
        </w:rPr>
        <w:t xml:space="preserve">C. flaccumfaciens, M. luteus </w:t>
      </w:r>
      <w:r w:rsidRPr="0039739C">
        <w:t xml:space="preserve">and </w:t>
      </w:r>
      <w:r w:rsidRPr="0039739C">
        <w:rPr>
          <w:i/>
        </w:rPr>
        <w:t xml:space="preserve">B. subtilis </w:t>
      </w:r>
      <w:r w:rsidRPr="0039739C">
        <w:t>(</w:t>
      </w:r>
      <w:r>
        <w:fldChar w:fldCharType="begin"/>
      </w:r>
      <w:r>
        <w:instrText xml:space="preserve"> REF _Ref505272125 \h </w:instrText>
      </w:r>
      <w:r>
        <w:fldChar w:fldCharType="separate"/>
      </w:r>
      <w:r w:rsidR="00BA1790">
        <w:t xml:space="preserve">Figure </w:t>
      </w:r>
      <w:r w:rsidR="00BA1790">
        <w:rPr>
          <w:noProof/>
        </w:rPr>
        <w:t>4</w:t>
      </w:r>
      <w:r w:rsidR="00BA1790">
        <w:t>.</w:t>
      </w:r>
      <w:r w:rsidR="00BA1790">
        <w:rPr>
          <w:noProof/>
        </w:rPr>
        <w:t>3</w:t>
      </w:r>
      <w:r>
        <w:fldChar w:fldCharType="end"/>
      </w:r>
      <w:r w:rsidRPr="0039739C">
        <w:t>)</w:t>
      </w:r>
      <w:r w:rsidRPr="0039739C">
        <w:rPr>
          <w:i/>
        </w:rPr>
        <w:t xml:space="preserve"> </w:t>
      </w:r>
      <w:r w:rsidRPr="0039739C">
        <w:t>was tested in wild-type and PU.1 treated embryos as described above.</w:t>
      </w:r>
    </w:p>
    <w:p w14:paraId="546A2CCB" w14:textId="77777777" w:rsidR="007E46DA" w:rsidRDefault="007E46DA" w:rsidP="007E46DA"/>
    <w:p w14:paraId="08454DCD" w14:textId="491CA0DE" w:rsidR="007E46DA" w:rsidRPr="0039739C" w:rsidRDefault="007E46DA" w:rsidP="007E46DA">
      <w:r w:rsidRPr="0039739C">
        <w:t xml:space="preserve">Peptidoglycan from </w:t>
      </w:r>
      <w:r w:rsidRPr="0039739C">
        <w:rPr>
          <w:i/>
        </w:rPr>
        <w:t>C</w:t>
      </w:r>
      <w:r w:rsidRPr="0039739C">
        <w:t xml:space="preserve">. flaccumfaciens, </w:t>
      </w:r>
      <w:r w:rsidRPr="0039739C">
        <w:rPr>
          <w:i/>
        </w:rPr>
        <w:t>M. luteus</w:t>
      </w:r>
      <w:r w:rsidRPr="0039739C">
        <w:t xml:space="preserve"> or </w:t>
      </w:r>
      <w:r w:rsidRPr="0039739C">
        <w:rPr>
          <w:i/>
        </w:rPr>
        <w:t xml:space="preserve">B. subtilis </w:t>
      </w:r>
      <w:r w:rsidRPr="0039739C">
        <w:t xml:space="preserve">had no impact on zebrafish embryo health, in the presence </w:t>
      </w:r>
      <w:r w:rsidR="00B75B6A">
        <w:t>(</w:t>
      </w:r>
      <w:r w:rsidRPr="0039739C">
        <w:fldChar w:fldCharType="begin"/>
      </w:r>
      <w:r w:rsidRPr="0039739C">
        <w:instrText xml:space="preserve"> REF _Ref499301238 \h  \* MERGEFORMAT </w:instrText>
      </w:r>
      <w:r w:rsidRPr="0039739C">
        <w:fldChar w:fldCharType="separate"/>
      </w:r>
      <w:r w:rsidR="00BA1790" w:rsidRPr="0039739C">
        <w:t xml:space="preserve">Figure </w:t>
      </w:r>
      <w:r w:rsidR="00BA1790">
        <w:rPr>
          <w:noProof/>
        </w:rPr>
        <w:t>4.4</w:t>
      </w:r>
      <w:r w:rsidRPr="0039739C">
        <w:fldChar w:fldCharType="end"/>
      </w:r>
      <w:r w:rsidRPr="0039739C">
        <w:t xml:space="preserve"> A) or absence </w:t>
      </w:r>
      <w:r w:rsidR="00B75B6A">
        <w:t>(</w:t>
      </w:r>
      <w:r w:rsidRPr="0039739C">
        <w:fldChar w:fldCharType="begin"/>
      </w:r>
      <w:r w:rsidRPr="0039739C">
        <w:instrText xml:space="preserve"> REF _Ref499301238 \h  \* MERGEFORMAT </w:instrText>
      </w:r>
      <w:r w:rsidRPr="0039739C">
        <w:fldChar w:fldCharType="separate"/>
      </w:r>
      <w:r w:rsidR="00BA1790" w:rsidRPr="0039739C">
        <w:t xml:space="preserve">Figure </w:t>
      </w:r>
      <w:r w:rsidR="00BA1790">
        <w:rPr>
          <w:noProof/>
        </w:rPr>
        <w:t>4.4</w:t>
      </w:r>
      <w:r w:rsidRPr="0039739C">
        <w:fldChar w:fldCharType="end"/>
      </w:r>
      <w:r w:rsidRPr="0039739C">
        <w:t>B) of macrophages and neutrophils.</w:t>
      </w:r>
    </w:p>
    <w:p w14:paraId="65C67415" w14:textId="77777777" w:rsidR="007E46DA" w:rsidRPr="0039739C" w:rsidRDefault="007E46DA" w:rsidP="007E46DA"/>
    <w:p w14:paraId="096035D4" w14:textId="77777777" w:rsidR="007E46DA" w:rsidRDefault="007E46DA" w:rsidP="007E46DA">
      <w:pPr>
        <w:spacing w:line="240" w:lineRule="auto"/>
      </w:pPr>
      <w:r w:rsidRPr="0039739C">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7E46DA" w14:paraId="046B554F" w14:textId="77777777" w:rsidTr="007E46DA">
        <w:trPr>
          <w:trHeight w:val="4794"/>
        </w:trPr>
        <w:tc>
          <w:tcPr>
            <w:tcW w:w="8488" w:type="dxa"/>
          </w:tcPr>
          <w:p w14:paraId="4AFDC495" w14:textId="77777777" w:rsidR="007E46DA" w:rsidRDefault="007E46DA" w:rsidP="007E46DA">
            <w:r>
              <w:rPr>
                <w:noProof/>
                <w:lang w:eastAsia="zh-CN"/>
              </w:rPr>
              <w:lastRenderedPageBreak/>
              <w:drawing>
                <wp:inline distT="0" distB="0" distL="0" distR="0" wp14:anchorId="63D53064" wp14:editId="04AE475F">
                  <wp:extent cx="5197387" cy="3047609"/>
                  <wp:effectExtent l="0" t="0" r="1016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1-12 at 15.36.48.png"/>
                          <pic:cNvPicPr/>
                        </pic:nvPicPr>
                        <pic:blipFill>
                          <a:blip r:embed="rId40">
                            <a:extLst>
                              <a:ext uri="{28A0092B-C50C-407E-A947-70E740481C1C}">
                                <a14:useLocalDpi xmlns:a14="http://schemas.microsoft.com/office/drawing/2010/main" val="0"/>
                              </a:ext>
                            </a:extLst>
                          </a:blip>
                          <a:stretch>
                            <a:fillRect/>
                          </a:stretch>
                        </pic:blipFill>
                        <pic:spPr>
                          <a:xfrm>
                            <a:off x="0" y="0"/>
                            <a:ext cx="5235717" cy="3070085"/>
                          </a:xfrm>
                          <a:prstGeom prst="rect">
                            <a:avLst/>
                          </a:prstGeom>
                        </pic:spPr>
                      </pic:pic>
                    </a:graphicData>
                  </a:graphic>
                </wp:inline>
              </w:drawing>
            </w:r>
          </w:p>
        </w:tc>
      </w:tr>
      <w:tr w:rsidR="007E46DA" w14:paraId="13C59C6A" w14:textId="77777777" w:rsidTr="007E46DA">
        <w:tc>
          <w:tcPr>
            <w:tcW w:w="8488" w:type="dxa"/>
          </w:tcPr>
          <w:p w14:paraId="24B46EA0" w14:textId="47C590F5" w:rsidR="007E46DA" w:rsidRDefault="007E46DA" w:rsidP="007E46DA">
            <w:pPr>
              <w:pStyle w:val="NoSpacing"/>
            </w:pPr>
            <w:bookmarkStart w:id="331" w:name="_Toc504745479"/>
            <w:r>
              <w:t xml:space="preserve"> </w:t>
            </w:r>
            <w:bookmarkStart w:id="332" w:name="_Ref505272125"/>
            <w:bookmarkStart w:id="333" w:name="_Toc505272665"/>
            <w:bookmarkStart w:id="334" w:name="_Toc505531056"/>
            <w:r>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4</w:t>
            </w:r>
            <w:r w:rsidR="00AE6915">
              <w:rPr>
                <w:noProof/>
              </w:rPr>
              <w:fldChar w:fldCharType="end"/>
            </w:r>
            <w:r>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3</w:t>
            </w:r>
            <w:r w:rsidR="00AE6915">
              <w:rPr>
                <w:noProof/>
              </w:rPr>
              <w:fldChar w:fldCharType="end"/>
            </w:r>
            <w:bookmarkEnd w:id="332"/>
            <w:r>
              <w:t xml:space="preserve"> Various structures of peptidoglycan from </w:t>
            </w:r>
            <w:r w:rsidR="00AE6915" w:rsidRPr="00AE6915">
              <w:t>Gram-</w:t>
            </w:r>
            <w:r>
              <w:t>positive bacteria.</w:t>
            </w:r>
            <w:bookmarkEnd w:id="331"/>
            <w:bookmarkEnd w:id="333"/>
            <w:bookmarkEnd w:id="334"/>
          </w:p>
          <w:p w14:paraId="3904A912" w14:textId="77777777" w:rsidR="007E46DA" w:rsidRDefault="007E46DA" w:rsidP="007E46DA">
            <w:pPr>
              <w:pStyle w:val="NoSpacing"/>
            </w:pPr>
          </w:p>
          <w:p w14:paraId="02D6F32E" w14:textId="6B65916B" w:rsidR="007E46DA" w:rsidRPr="00A666BF" w:rsidRDefault="007E46DA" w:rsidP="007E46DA">
            <w:pPr>
              <w:pStyle w:val="Figurebody"/>
            </w:pPr>
            <w:r>
              <w:t xml:space="preserve">Glycan backbone and peptide chain from </w:t>
            </w:r>
            <w:r>
              <w:rPr>
                <w:b/>
              </w:rPr>
              <w:t xml:space="preserve">(A) </w:t>
            </w:r>
            <w:r>
              <w:rPr>
                <w:i/>
              </w:rPr>
              <w:t xml:space="preserve">M. luteus, </w:t>
            </w:r>
            <w:r>
              <w:rPr>
                <w:b/>
              </w:rPr>
              <w:t xml:space="preserve">(B) </w:t>
            </w:r>
            <w:r>
              <w:rPr>
                <w:i/>
              </w:rPr>
              <w:t xml:space="preserve">S. epidermidis, </w:t>
            </w:r>
            <w:r w:rsidRPr="00A666BF">
              <w:rPr>
                <w:b/>
              </w:rPr>
              <w:t>(C)</w:t>
            </w:r>
            <w:r>
              <w:rPr>
                <w:b/>
              </w:rPr>
              <w:t xml:space="preserve"> </w:t>
            </w:r>
            <w:r w:rsidR="00F45958" w:rsidRPr="00F45958">
              <w:rPr>
                <w:i/>
              </w:rPr>
              <w:t>S. aureus</w:t>
            </w:r>
            <w:r w:rsidR="00AB3CB7">
              <w:rPr>
                <w:i/>
              </w:rPr>
              <w:t>,</w:t>
            </w:r>
            <w:r w:rsidRPr="00A666BF">
              <w:rPr>
                <w:i/>
              </w:rPr>
              <w:t xml:space="preserve"> </w:t>
            </w:r>
            <w:r>
              <w:rPr>
                <w:b/>
              </w:rPr>
              <w:t xml:space="preserve">(D) </w:t>
            </w:r>
            <w:r>
              <w:rPr>
                <w:i/>
              </w:rPr>
              <w:t xml:space="preserve">C. flaccumfaciens, </w:t>
            </w:r>
            <w:r>
              <w:rPr>
                <w:b/>
              </w:rPr>
              <w:t xml:space="preserve">(E) </w:t>
            </w:r>
            <w:r>
              <w:rPr>
                <w:i/>
              </w:rPr>
              <w:t>B. subtilis</w:t>
            </w:r>
          </w:p>
          <w:p w14:paraId="0B3BE4CF" w14:textId="77777777" w:rsidR="007E46DA" w:rsidRDefault="007E46DA" w:rsidP="007E46DA">
            <w:pPr>
              <w:keepNext/>
            </w:pPr>
          </w:p>
        </w:tc>
      </w:tr>
    </w:tbl>
    <w:p w14:paraId="0413B312" w14:textId="39202533" w:rsidR="007E46DA" w:rsidRPr="0039739C" w:rsidRDefault="007E46DA" w:rsidP="007E46DA">
      <w:pPr>
        <w:spacing w:line="240" w:lineRule="auto"/>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7E46DA" w:rsidRPr="0039739C" w14:paraId="6DC943BF" w14:textId="77777777" w:rsidTr="008160A0">
        <w:tc>
          <w:tcPr>
            <w:tcW w:w="8838" w:type="dxa"/>
          </w:tcPr>
          <w:p w14:paraId="02C978BF" w14:textId="77777777" w:rsidR="007E46DA" w:rsidRPr="0039739C" w:rsidRDefault="007E46DA" w:rsidP="007E46DA">
            <w:pPr>
              <w:keepNext/>
            </w:pPr>
            <w:r w:rsidRPr="0039739C">
              <w:rPr>
                <w:noProof/>
                <w:lang w:eastAsia="zh-CN"/>
              </w:rPr>
              <w:lastRenderedPageBreak/>
              <mc:AlternateContent>
                <mc:Choice Requires="wpg">
                  <w:drawing>
                    <wp:inline distT="0" distB="0" distL="0" distR="0" wp14:anchorId="2CF4AF3A" wp14:editId="41F301E3">
                      <wp:extent cx="4691008" cy="2386642"/>
                      <wp:effectExtent l="0" t="0" r="33655" b="1270"/>
                      <wp:docPr id="259" name="Group 1"/>
                      <wp:cNvGraphicFramePr/>
                      <a:graphic xmlns:a="http://schemas.openxmlformats.org/drawingml/2006/main">
                        <a:graphicData uri="http://schemas.microsoft.com/office/word/2010/wordprocessingGroup">
                          <wpg:wgp>
                            <wpg:cNvGrpSpPr/>
                            <wpg:grpSpPr>
                              <a:xfrm>
                                <a:off x="0" y="0"/>
                                <a:ext cx="4691008" cy="2386642"/>
                                <a:chOff x="0" y="0"/>
                                <a:chExt cx="4691008" cy="2386642"/>
                              </a:xfrm>
                            </wpg:grpSpPr>
                            <pic:pic xmlns:pic="http://schemas.openxmlformats.org/drawingml/2006/picture">
                              <pic:nvPicPr>
                                <pic:cNvPr id="260" name="Picture 260"/>
                                <pic:cNvPicPr/>
                              </pic:nvPicPr>
                              <pic:blipFill rotWithShape="1">
                                <a:blip r:embed="rId41"/>
                                <a:srcRect r="13069"/>
                                <a:stretch/>
                              </pic:blipFill>
                              <pic:spPr>
                                <a:xfrm>
                                  <a:off x="0" y="0"/>
                                  <a:ext cx="4691007" cy="1812290"/>
                                </a:xfrm>
                                <a:prstGeom prst="rect">
                                  <a:avLst/>
                                </a:prstGeom>
                              </pic:spPr>
                            </pic:pic>
                            <pic:pic xmlns:pic="http://schemas.openxmlformats.org/drawingml/2006/picture">
                              <pic:nvPicPr>
                                <pic:cNvPr id="261" name="Picture 261"/>
                                <pic:cNvPicPr/>
                              </pic:nvPicPr>
                              <pic:blipFill rotWithShape="1">
                                <a:blip r:embed="rId38"/>
                                <a:srcRect l="34410" t="14739" r="62390" b="73774"/>
                                <a:stretch/>
                              </pic:blipFill>
                              <pic:spPr>
                                <a:xfrm>
                                  <a:off x="381912" y="1655122"/>
                                  <a:ext cx="274320" cy="731520"/>
                                </a:xfrm>
                                <a:prstGeom prst="rect">
                                  <a:avLst/>
                                </a:prstGeom>
                              </pic:spPr>
                            </pic:pic>
                            <pic:pic xmlns:pic="http://schemas.openxmlformats.org/drawingml/2006/picture">
                              <pic:nvPicPr>
                                <pic:cNvPr id="262" name="Picture 262"/>
                                <pic:cNvPicPr/>
                              </pic:nvPicPr>
                              <pic:blipFill rotWithShape="1">
                                <a:blip r:embed="rId38"/>
                                <a:srcRect l="34410" t="14739" r="62390" b="73774"/>
                                <a:stretch/>
                              </pic:blipFill>
                              <pic:spPr>
                                <a:xfrm>
                                  <a:off x="2698115" y="1655122"/>
                                  <a:ext cx="274320" cy="731520"/>
                                </a:xfrm>
                                <a:prstGeom prst="rect">
                                  <a:avLst/>
                                </a:prstGeom>
                              </pic:spPr>
                            </pic:pic>
                            <wps:wsp>
                              <wps:cNvPr id="263" name="Text Box 263"/>
                              <wps:cNvSpPr txBox="1"/>
                              <wps:spPr>
                                <a:xfrm>
                                  <a:off x="575830" y="1720578"/>
                                  <a:ext cx="1235075" cy="215265"/>
                                </a:xfrm>
                                <a:prstGeom prst="rect">
                                  <a:avLst/>
                                </a:prstGeom>
                                <a:noFill/>
                              </wps:spPr>
                              <wps:txbx>
                                <w:txbxContent>
                                  <w:p w14:paraId="2027E4B2" w14:textId="77777777" w:rsidR="00AB3CB7" w:rsidRDefault="00AB3CB7" w:rsidP="007E46DA">
                                    <w:pPr>
                                      <w:pStyle w:val="NormalWeb"/>
                                      <w:spacing w:before="0" w:beforeAutospacing="0" w:after="0" w:afterAutospacing="0"/>
                                    </w:pPr>
                                    <w:r>
                                      <w:rPr>
                                        <w:rFonts w:asciiTheme="minorHAnsi" w:hAnsi="Calibri" w:cstheme="minorBidi"/>
                                        <w:i/>
                                        <w:iCs/>
                                        <w:color w:val="000000" w:themeColor="text1"/>
                                        <w:kern w:val="24"/>
                                        <w:sz w:val="16"/>
                                        <w:szCs w:val="16"/>
                                        <w:lang w:val="en-US"/>
                                      </w:rPr>
                                      <w:t>C. flaccumfaciens</w:t>
                                    </w:r>
                                    <w:r>
                                      <w:rPr>
                                        <w:rFonts w:asciiTheme="minorHAnsi" w:hAnsi="Calibri" w:cstheme="minorBidi"/>
                                        <w:color w:val="000000" w:themeColor="text1"/>
                                        <w:kern w:val="24"/>
                                        <w:sz w:val="16"/>
                                        <w:szCs w:val="16"/>
                                        <w:lang w:val="en-US"/>
                                      </w:rPr>
                                      <w:t xml:space="preserve"> (2.5 ng)</w:t>
                                    </w:r>
                                  </w:p>
                                </w:txbxContent>
                              </wps:txbx>
                              <wps:bodyPr wrap="none" rtlCol="0">
                                <a:spAutoFit/>
                              </wps:bodyPr>
                            </wps:wsp>
                            <wps:wsp>
                              <wps:cNvPr id="264" name="Text Box 264"/>
                              <wps:cNvSpPr txBox="1"/>
                              <wps:spPr>
                                <a:xfrm>
                                  <a:off x="569508" y="1866813"/>
                                  <a:ext cx="934720" cy="215265"/>
                                </a:xfrm>
                                <a:prstGeom prst="rect">
                                  <a:avLst/>
                                </a:prstGeom>
                                <a:noFill/>
                              </wps:spPr>
                              <wps:txbx>
                                <w:txbxContent>
                                  <w:p w14:paraId="357D3DBC"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 xml:space="preserve"> </w:t>
                                    </w:r>
                                    <w:r>
                                      <w:rPr>
                                        <w:rFonts w:asciiTheme="minorHAnsi" w:hAnsi="Calibri" w:cstheme="minorBidi"/>
                                        <w:i/>
                                        <w:iCs/>
                                        <w:color w:val="000000" w:themeColor="text1"/>
                                        <w:kern w:val="24"/>
                                        <w:sz w:val="16"/>
                                        <w:szCs w:val="16"/>
                                        <w:lang w:val="en-US"/>
                                      </w:rPr>
                                      <w:t>B. subtilis</w:t>
                                    </w:r>
                                    <w:r>
                                      <w:rPr>
                                        <w:rFonts w:asciiTheme="minorHAnsi" w:hAnsi="Calibri" w:cstheme="minorBidi"/>
                                        <w:color w:val="000000" w:themeColor="text1"/>
                                        <w:kern w:val="24"/>
                                        <w:sz w:val="16"/>
                                        <w:szCs w:val="16"/>
                                        <w:lang w:val="en-US"/>
                                      </w:rPr>
                                      <w:t xml:space="preserve"> (2.5 ng)</w:t>
                                    </w:r>
                                  </w:p>
                                </w:txbxContent>
                              </wps:txbx>
                              <wps:bodyPr wrap="none" rtlCol="0">
                                <a:spAutoFit/>
                              </wps:bodyPr>
                            </wps:wsp>
                            <wps:wsp>
                              <wps:cNvPr id="265" name="Text Box 265"/>
                              <wps:cNvSpPr txBox="1"/>
                              <wps:spPr>
                                <a:xfrm>
                                  <a:off x="569444" y="2000311"/>
                                  <a:ext cx="929005" cy="215265"/>
                                </a:xfrm>
                                <a:prstGeom prst="rect">
                                  <a:avLst/>
                                </a:prstGeom>
                                <a:noFill/>
                              </wps:spPr>
                              <wps:txbx>
                                <w:txbxContent>
                                  <w:p w14:paraId="20B615B3"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 xml:space="preserve"> </w:t>
                                    </w:r>
                                    <w:r>
                                      <w:rPr>
                                        <w:rFonts w:asciiTheme="minorHAnsi" w:hAnsi="Calibri" w:cstheme="minorBidi"/>
                                        <w:i/>
                                        <w:iCs/>
                                        <w:color w:val="000000" w:themeColor="text1"/>
                                        <w:kern w:val="24"/>
                                        <w:sz w:val="16"/>
                                        <w:szCs w:val="16"/>
                                        <w:lang w:val="en-US"/>
                                      </w:rPr>
                                      <w:t>M. luteus</w:t>
                                    </w:r>
                                    <w:r>
                                      <w:rPr>
                                        <w:rFonts w:asciiTheme="minorHAnsi" w:hAnsi="Calibri" w:cstheme="minorBidi"/>
                                        <w:color w:val="000000" w:themeColor="text1"/>
                                        <w:kern w:val="24"/>
                                        <w:sz w:val="16"/>
                                        <w:szCs w:val="16"/>
                                        <w:lang w:val="en-US"/>
                                      </w:rPr>
                                      <w:t xml:space="preserve"> (2.5 ng)</w:t>
                                    </w:r>
                                  </w:p>
                                </w:txbxContent>
                              </wps:txbx>
                              <wps:bodyPr wrap="none" rtlCol="0">
                                <a:spAutoFit/>
                              </wps:bodyPr>
                            </wps:wsp>
                            <wps:wsp>
                              <wps:cNvPr id="266" name="Text Box 266"/>
                              <wps:cNvSpPr txBox="1"/>
                              <wps:spPr>
                                <a:xfrm>
                                  <a:off x="569508" y="2139235"/>
                                  <a:ext cx="978535" cy="215265"/>
                                </a:xfrm>
                                <a:prstGeom prst="rect">
                                  <a:avLst/>
                                </a:prstGeom>
                                <a:noFill/>
                              </wps:spPr>
                              <wps:txbx>
                                <w:txbxContent>
                                  <w:p w14:paraId="046B3F42"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1534 CFU)</w:t>
                                    </w:r>
                                  </w:p>
                                </w:txbxContent>
                              </wps:txbx>
                              <wps:bodyPr wrap="none" rtlCol="0">
                                <a:spAutoFit/>
                              </wps:bodyPr>
                            </wps:wsp>
                            <wps:wsp>
                              <wps:cNvPr id="267" name="Text Box 267"/>
                              <wps:cNvSpPr txBox="1"/>
                              <wps:spPr>
                                <a:xfrm>
                                  <a:off x="2913514" y="1720676"/>
                                  <a:ext cx="1235075" cy="215265"/>
                                </a:xfrm>
                                <a:prstGeom prst="rect">
                                  <a:avLst/>
                                </a:prstGeom>
                                <a:noFill/>
                              </wps:spPr>
                              <wps:txbx>
                                <w:txbxContent>
                                  <w:p w14:paraId="2166888A" w14:textId="77777777" w:rsidR="00AB3CB7" w:rsidRDefault="00AB3CB7" w:rsidP="007E46DA">
                                    <w:pPr>
                                      <w:pStyle w:val="NormalWeb"/>
                                      <w:spacing w:before="0" w:beforeAutospacing="0" w:after="0" w:afterAutospacing="0"/>
                                    </w:pPr>
                                    <w:r>
                                      <w:rPr>
                                        <w:rFonts w:asciiTheme="minorHAnsi" w:hAnsi="Calibri" w:cstheme="minorBidi"/>
                                        <w:i/>
                                        <w:iCs/>
                                        <w:color w:val="000000" w:themeColor="text1"/>
                                        <w:kern w:val="24"/>
                                        <w:sz w:val="16"/>
                                        <w:szCs w:val="16"/>
                                        <w:lang w:val="en-US"/>
                                      </w:rPr>
                                      <w:t>C. flaccumfaciens</w:t>
                                    </w:r>
                                    <w:r>
                                      <w:rPr>
                                        <w:rFonts w:asciiTheme="minorHAnsi" w:hAnsi="Calibri" w:cstheme="minorBidi"/>
                                        <w:color w:val="000000" w:themeColor="text1"/>
                                        <w:kern w:val="24"/>
                                        <w:sz w:val="16"/>
                                        <w:szCs w:val="16"/>
                                        <w:lang w:val="en-US"/>
                                      </w:rPr>
                                      <w:t xml:space="preserve"> (2.5 ng)</w:t>
                                    </w:r>
                                  </w:p>
                                </w:txbxContent>
                              </wps:txbx>
                              <wps:bodyPr wrap="none" rtlCol="0">
                                <a:spAutoFit/>
                              </wps:bodyPr>
                            </wps:wsp>
                            <wps:wsp>
                              <wps:cNvPr id="268" name="Text Box 268"/>
                              <wps:cNvSpPr txBox="1"/>
                              <wps:spPr>
                                <a:xfrm>
                                  <a:off x="2907192" y="1866919"/>
                                  <a:ext cx="934720" cy="215265"/>
                                </a:xfrm>
                                <a:prstGeom prst="rect">
                                  <a:avLst/>
                                </a:prstGeom>
                                <a:noFill/>
                              </wps:spPr>
                              <wps:txbx>
                                <w:txbxContent>
                                  <w:p w14:paraId="7590ED7F"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 xml:space="preserve"> </w:t>
                                    </w:r>
                                    <w:r>
                                      <w:rPr>
                                        <w:rFonts w:asciiTheme="minorHAnsi" w:hAnsi="Calibri" w:cstheme="minorBidi"/>
                                        <w:i/>
                                        <w:iCs/>
                                        <w:color w:val="000000" w:themeColor="text1"/>
                                        <w:kern w:val="24"/>
                                        <w:sz w:val="16"/>
                                        <w:szCs w:val="16"/>
                                        <w:lang w:val="en-US"/>
                                      </w:rPr>
                                      <w:t>B. subtilis</w:t>
                                    </w:r>
                                    <w:r>
                                      <w:rPr>
                                        <w:rFonts w:asciiTheme="minorHAnsi" w:hAnsi="Calibri" w:cstheme="minorBidi"/>
                                        <w:color w:val="000000" w:themeColor="text1"/>
                                        <w:kern w:val="24"/>
                                        <w:sz w:val="16"/>
                                        <w:szCs w:val="16"/>
                                        <w:lang w:val="en-US"/>
                                      </w:rPr>
                                      <w:t xml:space="preserve"> (2.5 ng)</w:t>
                                    </w:r>
                                  </w:p>
                                </w:txbxContent>
                              </wps:txbx>
                              <wps:bodyPr wrap="none" rtlCol="0">
                                <a:spAutoFit/>
                              </wps:bodyPr>
                            </wps:wsp>
                            <wps:wsp>
                              <wps:cNvPr id="269" name="Text Box 269"/>
                              <wps:cNvSpPr txBox="1"/>
                              <wps:spPr>
                                <a:xfrm>
                                  <a:off x="2907192" y="2000949"/>
                                  <a:ext cx="929005" cy="215265"/>
                                </a:xfrm>
                                <a:prstGeom prst="rect">
                                  <a:avLst/>
                                </a:prstGeom>
                                <a:noFill/>
                              </wps:spPr>
                              <wps:txbx>
                                <w:txbxContent>
                                  <w:p w14:paraId="53F41965"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 xml:space="preserve"> </w:t>
                                    </w:r>
                                    <w:r>
                                      <w:rPr>
                                        <w:rFonts w:asciiTheme="minorHAnsi" w:hAnsi="Calibri" w:cstheme="minorBidi"/>
                                        <w:i/>
                                        <w:iCs/>
                                        <w:color w:val="000000" w:themeColor="text1"/>
                                        <w:kern w:val="24"/>
                                        <w:sz w:val="16"/>
                                        <w:szCs w:val="16"/>
                                        <w:lang w:val="en-US"/>
                                      </w:rPr>
                                      <w:t>M. luteus</w:t>
                                    </w:r>
                                    <w:r>
                                      <w:rPr>
                                        <w:rFonts w:asciiTheme="minorHAnsi" w:hAnsi="Calibri" w:cstheme="minorBidi"/>
                                        <w:color w:val="000000" w:themeColor="text1"/>
                                        <w:kern w:val="24"/>
                                        <w:sz w:val="16"/>
                                        <w:szCs w:val="16"/>
                                        <w:lang w:val="en-US"/>
                                      </w:rPr>
                                      <w:t xml:space="preserve"> (2.5 ng)</w:t>
                                    </w:r>
                                  </w:p>
                                </w:txbxContent>
                              </wps:txbx>
                              <wps:bodyPr wrap="none" rtlCol="0">
                                <a:spAutoFit/>
                              </wps:bodyPr>
                            </wps:wsp>
                            <wps:wsp>
                              <wps:cNvPr id="270" name="Text Box 270"/>
                              <wps:cNvSpPr txBox="1"/>
                              <wps:spPr>
                                <a:xfrm>
                                  <a:off x="2907192" y="2139357"/>
                                  <a:ext cx="978535" cy="215265"/>
                                </a:xfrm>
                                <a:prstGeom prst="rect">
                                  <a:avLst/>
                                </a:prstGeom>
                                <a:noFill/>
                              </wps:spPr>
                              <wps:txbx>
                                <w:txbxContent>
                                  <w:p w14:paraId="567F260F"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1468 CFU)</w:t>
                                    </w:r>
                                  </w:p>
                                </w:txbxContent>
                              </wps:txbx>
                              <wps:bodyPr wrap="none" rtlCol="0">
                                <a:spAutoFit/>
                              </wps:bodyPr>
                            </wps:wsp>
                            <wps:wsp>
                              <wps:cNvPr id="271" name="Rectangle 271"/>
                              <wps:cNvSpPr/>
                              <wps:spPr>
                                <a:xfrm>
                                  <a:off x="564186" y="880044"/>
                                  <a:ext cx="757146" cy="51835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2" name="Rectangle 272"/>
                              <wps:cNvSpPr/>
                              <wps:spPr>
                                <a:xfrm>
                                  <a:off x="4581320" y="882715"/>
                                  <a:ext cx="109688" cy="58824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CF4AF3A" id="_x0000_s1116" style="width:369.35pt;height:187.9pt;mso-position-horizontal-relative:char;mso-position-vertical-relative:line" coordsize="46910,2386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">
                      <v:shape id="Picture 260" o:spid="_x0000_s1117" type="#_x0000_t75" style="position:absolute;width:46910;height:18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">
                        <v:imagedata r:id="rId42" o:title="" cropright="8565f"/>
                      </v:shape>
                      <v:shape id="Picture 261" o:spid="_x0000_s1118" type="#_x0000_t75" style="position:absolute;left:3819;top:16551;width:2743;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">
                        <v:imagedata r:id="rId39" o:title="" croptop="9659f" cropbottom="48349f" cropleft="22551f" cropright="40888f"/>
                      </v:shape>
                      <v:shape id="Picture 262" o:spid="_x0000_s1119" type="#_x0000_t75" style="position:absolute;left:26981;top:16551;width:2743;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">
                        <v:imagedata r:id="rId39" o:title="" croptop="9659f" cropbottom="48349f" cropleft="22551f" cropright="40888f"/>
                      </v:shape>
                      <v:shape id="Text Box 263" o:spid="_x0000_s1120" type="#_x0000_t202" style="position:absolute;left:5758;top:17205;width:12351;height:2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" filled="f" stroked="f">
                        <v:textbox style="mso-fit-shape-to-text:t">
                          <w:txbxContent>
                            <w:p w14:paraId="2027E4B2" w14:textId="77777777" w:rsidR="00AB3CB7" w:rsidRDefault="00AB3CB7" w:rsidP="007E46DA">
                              <w:pPr>
                                <w:pStyle w:val="NormalWeb"/>
                                <w:spacing w:before="0" w:beforeAutospacing="0" w:after="0" w:afterAutospacing="0"/>
                              </w:pPr>
                              <w:r>
                                <w:rPr>
                                  <w:rFonts w:asciiTheme="minorHAnsi" w:hAnsi="Calibri" w:cstheme="minorBidi"/>
                                  <w:i/>
                                  <w:iCs/>
                                  <w:color w:val="000000" w:themeColor="text1"/>
                                  <w:kern w:val="24"/>
                                  <w:sz w:val="16"/>
                                  <w:szCs w:val="16"/>
                                  <w:lang w:val="en-US"/>
                                </w:rPr>
                                <w:t>C. flaccumfaciens</w:t>
                              </w:r>
                              <w:r>
                                <w:rPr>
                                  <w:rFonts w:asciiTheme="minorHAnsi" w:hAnsi="Calibri" w:cstheme="minorBidi"/>
                                  <w:color w:val="000000" w:themeColor="text1"/>
                                  <w:kern w:val="24"/>
                                  <w:sz w:val="16"/>
                                  <w:szCs w:val="16"/>
                                  <w:lang w:val="en-US"/>
                                </w:rPr>
                                <w:t xml:space="preserve"> (2.5 ng)</w:t>
                              </w:r>
                            </w:p>
                          </w:txbxContent>
                        </v:textbox>
                      </v:shape>
                      <v:shape id="Text Box 264" o:spid="_x0000_s1121" type="#_x0000_t202" style="position:absolute;left:5695;top:18668;width:9347;height:21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" filled="f" stroked="f">
                        <v:textbox style="mso-fit-shape-to-text:t">
                          <w:txbxContent>
                            <w:p w14:paraId="357D3DBC"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 xml:space="preserve"> </w:t>
                              </w:r>
                              <w:r>
                                <w:rPr>
                                  <w:rFonts w:asciiTheme="minorHAnsi" w:hAnsi="Calibri" w:cstheme="minorBidi"/>
                                  <w:i/>
                                  <w:iCs/>
                                  <w:color w:val="000000" w:themeColor="text1"/>
                                  <w:kern w:val="24"/>
                                  <w:sz w:val="16"/>
                                  <w:szCs w:val="16"/>
                                  <w:lang w:val="en-US"/>
                                </w:rPr>
                                <w:t>B. subtilis</w:t>
                              </w:r>
                              <w:r>
                                <w:rPr>
                                  <w:rFonts w:asciiTheme="minorHAnsi" w:hAnsi="Calibri" w:cstheme="minorBidi"/>
                                  <w:color w:val="000000" w:themeColor="text1"/>
                                  <w:kern w:val="24"/>
                                  <w:sz w:val="16"/>
                                  <w:szCs w:val="16"/>
                                  <w:lang w:val="en-US"/>
                                </w:rPr>
                                <w:t xml:space="preserve"> (2.5 ng)</w:t>
                              </w:r>
                            </w:p>
                          </w:txbxContent>
                        </v:textbox>
                      </v:shape>
                      <v:shape id="Text Box 265" o:spid="_x0000_s1122" type="#_x0000_t202" style="position:absolute;left:5694;top:20003;width:9290;height:21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" filled="f" stroked="f">
                        <v:textbox style="mso-fit-shape-to-text:t">
                          <w:txbxContent>
                            <w:p w14:paraId="20B615B3"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 xml:space="preserve"> </w:t>
                              </w:r>
                              <w:r>
                                <w:rPr>
                                  <w:rFonts w:asciiTheme="minorHAnsi" w:hAnsi="Calibri" w:cstheme="minorBidi"/>
                                  <w:i/>
                                  <w:iCs/>
                                  <w:color w:val="000000" w:themeColor="text1"/>
                                  <w:kern w:val="24"/>
                                  <w:sz w:val="16"/>
                                  <w:szCs w:val="16"/>
                                  <w:lang w:val="en-US"/>
                                </w:rPr>
                                <w:t>M. luteus</w:t>
                              </w:r>
                              <w:r>
                                <w:rPr>
                                  <w:rFonts w:asciiTheme="minorHAnsi" w:hAnsi="Calibri" w:cstheme="minorBidi"/>
                                  <w:color w:val="000000" w:themeColor="text1"/>
                                  <w:kern w:val="24"/>
                                  <w:sz w:val="16"/>
                                  <w:szCs w:val="16"/>
                                  <w:lang w:val="en-US"/>
                                </w:rPr>
                                <w:t xml:space="preserve"> (2.5 ng)</w:t>
                              </w:r>
                            </w:p>
                          </w:txbxContent>
                        </v:textbox>
                      </v:shape>
                      <v:shape id="Text Box 266" o:spid="_x0000_s1123" type="#_x0000_t202" style="position:absolute;left:5695;top:21392;width:9785;height:2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" filled="f" stroked="f">
                        <v:textbox style="mso-fit-shape-to-text:t">
                          <w:txbxContent>
                            <w:p w14:paraId="046B3F42"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1534 CFU)</w:t>
                              </w:r>
                            </w:p>
                          </w:txbxContent>
                        </v:textbox>
                      </v:shape>
                      <v:shape id="Text Box 267" o:spid="_x0000_s1124" type="#_x0000_t202" style="position:absolute;left:29135;top:17206;width:12350;height:2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" filled="f" stroked="f">
                        <v:textbox style="mso-fit-shape-to-text:t">
                          <w:txbxContent>
                            <w:p w14:paraId="2166888A" w14:textId="77777777" w:rsidR="00AB3CB7" w:rsidRDefault="00AB3CB7" w:rsidP="007E46DA">
                              <w:pPr>
                                <w:pStyle w:val="NormalWeb"/>
                                <w:spacing w:before="0" w:beforeAutospacing="0" w:after="0" w:afterAutospacing="0"/>
                              </w:pPr>
                              <w:r>
                                <w:rPr>
                                  <w:rFonts w:asciiTheme="minorHAnsi" w:hAnsi="Calibri" w:cstheme="minorBidi"/>
                                  <w:i/>
                                  <w:iCs/>
                                  <w:color w:val="000000" w:themeColor="text1"/>
                                  <w:kern w:val="24"/>
                                  <w:sz w:val="16"/>
                                  <w:szCs w:val="16"/>
                                  <w:lang w:val="en-US"/>
                                </w:rPr>
                                <w:t>C. flaccumfaciens</w:t>
                              </w:r>
                              <w:r>
                                <w:rPr>
                                  <w:rFonts w:asciiTheme="minorHAnsi" w:hAnsi="Calibri" w:cstheme="minorBidi"/>
                                  <w:color w:val="000000" w:themeColor="text1"/>
                                  <w:kern w:val="24"/>
                                  <w:sz w:val="16"/>
                                  <w:szCs w:val="16"/>
                                  <w:lang w:val="en-US"/>
                                </w:rPr>
                                <w:t xml:space="preserve"> (2.5 ng)</w:t>
                              </w:r>
                            </w:p>
                          </w:txbxContent>
                        </v:textbox>
                      </v:shape>
                      <v:shape id="Text Box 268" o:spid="_x0000_s1125" type="#_x0000_t202" style="position:absolute;left:29071;top:18669;width:9348;height:21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" filled="f" stroked="f">
                        <v:textbox style="mso-fit-shape-to-text:t">
                          <w:txbxContent>
                            <w:p w14:paraId="7590ED7F"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 xml:space="preserve"> </w:t>
                              </w:r>
                              <w:r>
                                <w:rPr>
                                  <w:rFonts w:asciiTheme="minorHAnsi" w:hAnsi="Calibri" w:cstheme="minorBidi"/>
                                  <w:i/>
                                  <w:iCs/>
                                  <w:color w:val="000000" w:themeColor="text1"/>
                                  <w:kern w:val="24"/>
                                  <w:sz w:val="16"/>
                                  <w:szCs w:val="16"/>
                                  <w:lang w:val="en-US"/>
                                </w:rPr>
                                <w:t>B. subtilis</w:t>
                              </w:r>
                              <w:r>
                                <w:rPr>
                                  <w:rFonts w:asciiTheme="minorHAnsi" w:hAnsi="Calibri" w:cstheme="minorBidi"/>
                                  <w:color w:val="000000" w:themeColor="text1"/>
                                  <w:kern w:val="24"/>
                                  <w:sz w:val="16"/>
                                  <w:szCs w:val="16"/>
                                  <w:lang w:val="en-US"/>
                                </w:rPr>
                                <w:t xml:space="preserve"> (2.5 ng)</w:t>
                              </w:r>
                            </w:p>
                          </w:txbxContent>
                        </v:textbox>
                      </v:shape>
                      <v:shape id="Text Box 269" o:spid="_x0000_s1126" type="#_x0000_t202" style="position:absolute;left:29071;top:20009;width:9290;height:2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" filled="f" stroked="f">
                        <v:textbox style="mso-fit-shape-to-text:t">
                          <w:txbxContent>
                            <w:p w14:paraId="53F41965"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 xml:space="preserve"> </w:t>
                              </w:r>
                              <w:r>
                                <w:rPr>
                                  <w:rFonts w:asciiTheme="minorHAnsi" w:hAnsi="Calibri" w:cstheme="minorBidi"/>
                                  <w:i/>
                                  <w:iCs/>
                                  <w:color w:val="000000" w:themeColor="text1"/>
                                  <w:kern w:val="24"/>
                                  <w:sz w:val="16"/>
                                  <w:szCs w:val="16"/>
                                  <w:lang w:val="en-US"/>
                                </w:rPr>
                                <w:t>M. luteus</w:t>
                              </w:r>
                              <w:r>
                                <w:rPr>
                                  <w:rFonts w:asciiTheme="minorHAnsi" w:hAnsi="Calibri" w:cstheme="minorBidi"/>
                                  <w:color w:val="000000" w:themeColor="text1"/>
                                  <w:kern w:val="24"/>
                                  <w:sz w:val="16"/>
                                  <w:szCs w:val="16"/>
                                  <w:lang w:val="en-US"/>
                                </w:rPr>
                                <w:t xml:space="preserve"> (2.5 ng)</w:t>
                              </w:r>
                            </w:p>
                          </w:txbxContent>
                        </v:textbox>
                      </v:shape>
                      <v:shape id="Text Box 270" o:spid="_x0000_s1127" type="#_x0000_t202" style="position:absolute;left:29071;top:21393;width:9786;height:2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" filled="f" stroked="f">
                        <v:textbox style="mso-fit-shape-to-text:t">
                          <w:txbxContent>
                            <w:p w14:paraId="567F260F"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16"/>
                                  <w:szCs w:val="16"/>
                                  <w:lang w:val="en-US"/>
                                </w:rPr>
                                <w:t>SH1000 (1468 CFU)</w:t>
                              </w:r>
                            </w:p>
                          </w:txbxContent>
                        </v:textbox>
                      </v:shape>
                      <v:rect id="Rectangle 271" o:spid="_x0000_s1128" style="position:absolute;left:5641;top:8800;width:7572;height:51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" fillcolor="white [3212]" strokecolor="white [3212]" strokeweight="1pt"/>
                      <v:rect id="Rectangle 272" o:spid="_x0000_s1129" style="position:absolute;left:45813;top:8827;width:1097;height:58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" fillcolor="white [3212]" strokecolor="white [3212]" strokeweight="1pt"/>
                      <w10:anchorlock/>
                    </v:group>
                  </w:pict>
                </mc:Fallback>
              </mc:AlternateContent>
            </w:r>
          </w:p>
          <w:p w14:paraId="0629DFE4" w14:textId="77777777" w:rsidR="007E46DA" w:rsidRPr="0039739C" w:rsidRDefault="007E46DA" w:rsidP="007E46DA">
            <w:pPr>
              <w:pStyle w:val="NoSpacing"/>
            </w:pPr>
            <w:bookmarkStart w:id="335" w:name="_Ref503536327"/>
            <w:bookmarkStart w:id="336" w:name="_Ref499301238"/>
            <w:bookmarkStart w:id="337" w:name="_Toc505272666"/>
            <w:bookmarkStart w:id="338" w:name="_Toc505531057"/>
            <w:r w:rsidRPr="0039739C">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4</w:t>
            </w:r>
            <w:r w:rsidR="00AE6915">
              <w:rPr>
                <w:noProof/>
              </w:rPr>
              <w:fldChar w:fldCharType="end"/>
            </w:r>
            <w:r>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4</w:t>
            </w:r>
            <w:r w:rsidR="00AE6915">
              <w:rPr>
                <w:noProof/>
              </w:rPr>
              <w:fldChar w:fldCharType="end"/>
            </w:r>
            <w:bookmarkEnd w:id="335"/>
            <w:bookmarkEnd w:id="336"/>
            <w:r w:rsidRPr="0039739C">
              <w:t xml:space="preserve"> Peptidoglycan from other bacterial species does not impact zebrafish embryo health</w:t>
            </w:r>
            <w:bookmarkEnd w:id="337"/>
            <w:bookmarkEnd w:id="338"/>
          </w:p>
          <w:p w14:paraId="0F7ED4E9" w14:textId="77777777" w:rsidR="007E46DA" w:rsidRPr="0039739C" w:rsidRDefault="007E46DA" w:rsidP="007E46DA">
            <w:pPr>
              <w:pStyle w:val="NoSpacing"/>
            </w:pPr>
          </w:p>
          <w:p w14:paraId="0FBA9B68" w14:textId="77777777" w:rsidR="007E46DA" w:rsidRPr="0039739C" w:rsidRDefault="007E46DA" w:rsidP="007E46DA">
            <w:pPr>
              <w:pStyle w:val="Figurebody"/>
            </w:pPr>
            <w:r w:rsidRPr="0039739C">
              <w:t xml:space="preserve">Survival curves of wild type zebrafish embryos (n=30) wild-type </w:t>
            </w:r>
            <w:r w:rsidRPr="0039739C">
              <w:rPr>
                <w:b/>
              </w:rPr>
              <w:t xml:space="preserve">(A) </w:t>
            </w:r>
            <w:r w:rsidRPr="0039739C">
              <w:t xml:space="preserve">or PU.1 treated </w:t>
            </w:r>
            <w:r w:rsidRPr="0039739C">
              <w:rPr>
                <w:b/>
              </w:rPr>
              <w:t>(B)</w:t>
            </w:r>
            <w:r w:rsidRPr="0039739C">
              <w:t xml:space="preserve"> injected with PGN from: </w:t>
            </w:r>
            <w:r w:rsidRPr="0039739C">
              <w:rPr>
                <w:i/>
              </w:rPr>
              <w:t>C. flaccumfaciens</w:t>
            </w:r>
            <w:r w:rsidRPr="0039739C">
              <w:t xml:space="preserve"> (2.5 ng), </w:t>
            </w:r>
            <w:r w:rsidRPr="0039739C">
              <w:rPr>
                <w:i/>
              </w:rPr>
              <w:t xml:space="preserve">B. subtilis </w:t>
            </w:r>
            <w:r w:rsidRPr="0039739C">
              <w:t xml:space="preserve">(2.5 ng), </w:t>
            </w:r>
            <w:r w:rsidRPr="0039739C">
              <w:rPr>
                <w:i/>
              </w:rPr>
              <w:t xml:space="preserve">M. luteus </w:t>
            </w:r>
            <w:r w:rsidRPr="0039739C">
              <w:t>(2.5 ng)</w:t>
            </w:r>
          </w:p>
          <w:p w14:paraId="04E8B08A" w14:textId="77777777" w:rsidR="007E46DA" w:rsidRPr="0039739C" w:rsidRDefault="007E46DA" w:rsidP="007E46DA">
            <w:pPr>
              <w:pStyle w:val="Figurebody"/>
            </w:pPr>
            <w:r w:rsidRPr="0039739C">
              <w:t>SH1000 was used as a positive control. **** p &lt; 0.0001.</w:t>
            </w:r>
          </w:p>
        </w:tc>
      </w:tr>
      <w:tr w:rsidR="007E46DA" w:rsidRPr="0039739C" w14:paraId="744E9E01" w14:textId="77777777" w:rsidTr="008160A0">
        <w:tc>
          <w:tcPr>
            <w:tcW w:w="8838" w:type="dxa"/>
          </w:tcPr>
          <w:p w14:paraId="68A746A9" w14:textId="77777777" w:rsidR="007E46DA" w:rsidRPr="0039739C" w:rsidRDefault="007E46DA" w:rsidP="007E46DA">
            <w:pPr>
              <w:pStyle w:val="Figurebody"/>
            </w:pPr>
          </w:p>
        </w:tc>
      </w:tr>
    </w:tbl>
    <w:p w14:paraId="23EB5E05" w14:textId="0E28F19D" w:rsidR="008160A0" w:rsidRDefault="008160A0" w:rsidP="008160A0">
      <w:pPr>
        <w:pStyle w:val="Heading4"/>
        <w:numPr>
          <w:ilvl w:val="0"/>
          <w:numId w:val="0"/>
        </w:numPr>
      </w:pPr>
      <w:bookmarkStart w:id="339" w:name="_Toc505272637"/>
    </w:p>
    <w:p w14:paraId="0A1CCE74" w14:textId="00CC4930" w:rsidR="008160A0" w:rsidRPr="008160A0" w:rsidRDefault="008160A0" w:rsidP="008160A0">
      <w:pPr>
        <w:spacing w:line="240" w:lineRule="auto"/>
        <w:rPr>
          <w:rFonts w:asciiTheme="majorHAnsi" w:eastAsiaTheme="majorEastAsia" w:hAnsiTheme="majorHAnsi" w:cstheme="majorBidi"/>
          <w:iCs/>
          <w:color w:val="2F5496" w:themeColor="accent1" w:themeShade="BF"/>
          <w:sz w:val="28"/>
        </w:rPr>
      </w:pPr>
      <w:r>
        <w:br w:type="page"/>
      </w:r>
    </w:p>
    <w:p w14:paraId="071079B0" w14:textId="64298EBB" w:rsidR="007E46DA" w:rsidRPr="0039739C" w:rsidRDefault="007E46DA" w:rsidP="00EE19F9">
      <w:pPr>
        <w:pStyle w:val="Heading4"/>
      </w:pPr>
      <w:bookmarkStart w:id="340" w:name="_Toc521494843"/>
      <w:r w:rsidRPr="0039739C">
        <w:lastRenderedPageBreak/>
        <w:t xml:space="preserve">Role of </w:t>
      </w:r>
      <w:r w:rsidR="00F45958" w:rsidRPr="00F45958">
        <w:rPr>
          <w:i/>
        </w:rPr>
        <w:t>S. aureus</w:t>
      </w:r>
      <w:r w:rsidR="0073580A" w:rsidRPr="0073580A">
        <w:rPr>
          <w:i/>
        </w:rPr>
        <w:t xml:space="preserve"> </w:t>
      </w:r>
      <w:r w:rsidRPr="0039739C">
        <w:t>lipoproteins in host-pathogen interaction</w:t>
      </w:r>
      <w:bookmarkEnd w:id="339"/>
      <w:bookmarkEnd w:id="340"/>
    </w:p>
    <w:p w14:paraId="1E190904" w14:textId="77777777" w:rsidR="007E46DA" w:rsidRPr="0039739C" w:rsidRDefault="007E46DA" w:rsidP="007E46DA"/>
    <w:p w14:paraId="3DFBB93A" w14:textId="44F685E1" w:rsidR="007E46DA" w:rsidRPr="00E14CAC" w:rsidRDefault="007E46DA" w:rsidP="00E14CAC">
      <w:r w:rsidRPr="0039739C">
        <w:t>Lipoproteins are known to be immunostimulatory and have been</w:t>
      </w:r>
      <w:r w:rsidR="0073580A" w:rsidRPr="0073580A">
        <w:rPr>
          <w:i/>
          <w:iCs/>
        </w:rPr>
        <w:t xml:space="preserve"> </w:t>
      </w:r>
      <w:r w:rsidRPr="0039739C">
        <w:t>implicated in NF-kB activation in zebrafish embryos</w:t>
      </w:r>
      <w:r w:rsidRPr="0039739C">
        <w:fldChar w:fldCharType="begin" w:fldLock="1"/>
      </w:r>
      <w:r w:rsidR="00B145F9">
        <w:instrText>ADDIN CSL_CITATION { "citationItems" : [ { "id" : "ITEM-1", "itemData" : { "ISBN" : "0019-9567 (Print)\\r0019-9567 (Linking)", "ISSN" : "00199567", "PMID" : "8751937", "abstract" : "There is increasing evidence that lipoproteins of Treponema pallidum and Borrelia burgdorferi are key inflammatory mediators during syphilis and Lyme disease. A principal objective of the present study was to identify more precisely similarities and divergences among lipopolysaccharide (LPS)- and lipoprotein-lipopeptide-induced immune cell signaling events. Like LPS, purified native B. burgdorferi OspA and synthetic analogs of OspA, OspB, and two T. pallidum lipoproteins (Tpp47 and Tpp17) all induced NF-kappa B translocation in THP-1 human monocytoid cells. Acylation of OspA and the synthetic peptides was requisite for cell activation. Polymyxin B abrogated only the response to LPS. By using 70Z/3-derived pre-B-cell lines either lacking or expressing human CD14 (the LPS receptor), it was observed that expression of human CD14 imparted responsiveness to LPS but not to OspA or spirochetal lipopeptides (assessed by induction of NF-kappa B and expression of surface immunoglobulin M). Finally, the biological relevance of the observation that T. pallidum lipoproteins-lipopeptides induce both NF-kappa B and cytokine production in monocytes was supported by the ability of the synthetic analogs to promote human immunodeficiency virus replication in chronically infected U1 monocytoid cells; these observations also suggest a potential mechanism whereby a syphilitic chancre can serve as a cofactor for human immunodeficiency virus transmission. The combined data lend additional support to the proposal that spirochetal lipoproteins and LPS initiate monocyte activation via different cell surface events but that the signaling pathways ultimately converge to produce qualitatively similar cellular responses.", "author" : [ { "dropping-particle" : "V", "family" : "Norgard", "given" : "Michael", "non-dropping-particle" : "", "parse-names" : false, "suffix" : "" }, { "dropping-particle" : "", "family" : "Arndt", "given" : "Leslie L", "non-dropping-particle" : "", "parse-names" : false, "suffix" : "" }, { "dropping-particle" : "", "family" : "Akins", "given" : "Darrin R", "non-dropping-particle" : "", "parse-names" : false, "suffix" : "" }, { "dropping-particle" : "", "family" : "Curetty", "given" : "Linda L", "non-dropping-particle" : "", "parse-names" : false, "suffix" : "" }, { "dropping-particle" : "", "family" : "Harrich", "given" : "David A", "non-dropping-particle" : "", "parse-names" : false, "suffix" : "" }, { "dropping-particle" : "", "family" : "Radolf", "given" : "Justin D", "non-dropping-particle" : "", "parse-names" : false, "suffix" : "" } ], "container-title" : "Infection and Immunity", "id" : "ITEM-1", "issue" : "9", "issued" : { "date-parts" : [ [ "1996" ] ] }, "page" : "3845-3852", "title" : "Activation of human monocytic cells by Treponema pallidum and Borrelia burgdorferi lipoproteins and synthetic lipopeptides proceeds via a pathway distinct from that of lipopolysaccharide but involves the transcriptional activator NF-\u03baB", "type" : "article-journal", "volume" : "64" }, "uris" : [ "http://www.mendeley.com/documents/?uuid=5fde6bd8-6316-3464-88de-5a7e78dc2bd4" ] }, { "id" : "ITEM-2", "itemData" : { "ISSN" : "0022-1767", "PMID" : "9973495", "abstract" : "Mycoplasma fermentans-derived membrane lipoproteins (LAMPf) have been demonstrated to stimulate monocytic cells and to induce the secretion of proinflammatory cytokines by a mechanism involving the triggering of protein tyrosine kinase and mitogen-activated protein kinase cascades. Herein, we have examined the effects of LAMPf on the activation of a series of transcription factors potentially involved in cytokine gene expression. LAMPf was capable of inducing NF-kappa B, activated protein 1 (AP-1), and c-fos activation in macrophages and of stimulating NF-kappa B and AP-1 transactivation. Furthermore, we have delineated the contribution of each mitogen-activated protein kinase pathway to the LAMPf-mediated activation of AP-1, c-fos, and NF-kappa B. Whereas the selective extracellular signal-regulated kinase pathway inhibitor PD-98059 did not affect the LAMPf-mediated transactivation of AP-1, c-fos, or NF-kappa B, the specific p38 inhibitor SB203580 abrogated this activity. A c-Jun N-terminal kinase-dominant negative was shown to block the activation of AP-1 without altering NF-kappa B or c-fos activation by LAMPf. In addition, D609, a selective inhibitor of phosphatidylcholine-specific phospholipase C, was shown to block both translocation and transactivation of either NF-kappa B or AP-1 in response to LAMPf. Although LAMPf-mediated macrophage activation is CD14 independent, we could not distinguish between the intracellular mechanisms leading to the macrophage activation triggered by either LPS or LAMPf. This suggests that macrophages display a common signaling machinery leading to the secretion of proinflammatory cytokines in response to different bacterial products. The comprehension of these mechanisms may help to better understanding the bacterial pathogenesis and to elucidate general mechanisms of macrophage activation leading to cytokine secretion.", "author" : [ { "dropping-particle" : "", "family" : "Rawadi", "given" : "Georges", "non-dropping-particle" : "", "parse-names" : false, "suffix" : "" }, { "dropping-particle" : "", "family" : "Garcia", "given" : "Josefina", "non-dropping-particle" : "", "parse-names" : false, "suffix" : "" }, { "dropping-particle" : "", "family" : "Lemercier", "given" : "Brigitte", "non-dropping-particle" : "", "parse-names" : false, "suffix" : "" }, { "dropping-particle" : "", "family" : "Roman-Roman", "given" : "Sergio", "non-dropping-particle" : "", "parse-names" : false, "suffix" : "" } ], "container-title" : "Journal of immunology (Baltimore, Md. : 1950)", "id" : "ITEM-2", "issue" : "4", "issued" : { "date-parts" : [ [ "1999" ] ] }, "page" : "2193-203", "title" : "Signal transduction pathways involved in the activation of NF-kappa B, AP-1, and c-fos by Mycoplasma fermentans membrane lipoproteins in macrophages.", "type" : "article-journal", "volume" : "162" }, "uris" : [ "http://www.mendeley.com/documents/?uuid=efebbb4f-ebc4-31ea-bbee-9062a96b10d9" ] } ], "mendeley" : { "formattedCitation" : "(Norgard &lt;i&gt;et al.&lt;/i&gt;, 1996; Rawadi &lt;i&gt;et al.&lt;/i&gt;, 1999)", "plainTextFormattedCitation" : "(Norgard et al., 1996; Rawadi et al., 1999)", "previouslyFormattedCitation" : "(Norgard &lt;i&gt;et al.&lt;/i&gt;, 1996; Rawadi &lt;i&gt;et al.&lt;/i&gt;, 1999)" }, "properties" : {  }, "schema" : "https://github.com/citation-style-language/schema/raw/master/csl-citation.json" }</w:instrText>
      </w:r>
      <w:r w:rsidRPr="0039739C">
        <w:fldChar w:fldCharType="separate"/>
      </w:r>
      <w:r w:rsidR="00F71621" w:rsidRPr="00F71621">
        <w:rPr>
          <w:noProof/>
        </w:rPr>
        <w:t xml:space="preserve">(Norgard </w:t>
      </w:r>
      <w:r w:rsidR="00F71621" w:rsidRPr="00F71621">
        <w:rPr>
          <w:i/>
          <w:noProof/>
        </w:rPr>
        <w:t>et al.</w:t>
      </w:r>
      <w:r w:rsidR="00F71621" w:rsidRPr="00F71621">
        <w:rPr>
          <w:noProof/>
        </w:rPr>
        <w:t xml:space="preserve">, 1996; Rawadi </w:t>
      </w:r>
      <w:r w:rsidR="00F71621" w:rsidRPr="00F71621">
        <w:rPr>
          <w:i/>
          <w:noProof/>
        </w:rPr>
        <w:t>et al.</w:t>
      </w:r>
      <w:r w:rsidR="00F71621" w:rsidRPr="00F71621">
        <w:rPr>
          <w:noProof/>
        </w:rPr>
        <w:t>, 1999)</w:t>
      </w:r>
      <w:r w:rsidRPr="0039739C">
        <w:fldChar w:fldCharType="end"/>
      </w:r>
      <w:r w:rsidRPr="0039739C">
        <w:t xml:space="preserve">. It was therefore of interest whether an </w:t>
      </w:r>
      <w:r w:rsidR="00F45958" w:rsidRPr="00F45958">
        <w:rPr>
          <w:i/>
          <w:iCs/>
        </w:rPr>
        <w:t>S. aureus</w:t>
      </w:r>
      <w:r w:rsidR="0073580A" w:rsidRPr="0073580A">
        <w:rPr>
          <w:i/>
          <w:iCs/>
        </w:rPr>
        <w:t xml:space="preserve"> </w:t>
      </w:r>
      <w:r w:rsidRPr="0039739C">
        <w:t>mutant devoid of a diacylglyceryl transferase (</w:t>
      </w:r>
      <w:r w:rsidRPr="0039739C">
        <w:rPr>
          <w:i/>
        </w:rPr>
        <w:t xml:space="preserve">lgt) </w:t>
      </w:r>
      <w:r w:rsidRPr="0039739C">
        <w:t xml:space="preserve">would be of any significant difference in pathogenicity compared to wild type </w:t>
      </w:r>
      <w:r w:rsidR="00F45958" w:rsidRPr="00F45958">
        <w:rPr>
          <w:i/>
          <w:iCs/>
        </w:rPr>
        <w:t>S. aureus</w:t>
      </w:r>
      <w:r w:rsidR="00AB3CB7">
        <w:rPr>
          <w:i/>
          <w:iCs/>
        </w:rPr>
        <w:t>,</w:t>
      </w:r>
      <w:r w:rsidRPr="0039739C">
        <w:rPr>
          <w:i/>
        </w:rPr>
        <w:t xml:space="preserve"> </w:t>
      </w:r>
      <w:r w:rsidRPr="0039739C">
        <w:t xml:space="preserve">capable of producing mature lipoproteins </w:t>
      </w:r>
      <w:r w:rsidRPr="0039739C">
        <w:fldChar w:fldCharType="begin" w:fldLock="1"/>
      </w:r>
      <w:r w:rsidR="00B145F9">
        <w:instrText>ADDIN CSL_CITATION { "citationItems" : [ { "id" : "ITEM-1", "itemData" : { "DOI" : "10.1128/IAI.73.4.2411-2423.2005", "ISSN" : "0019-9567", "PMID" : "15784587", "abstract" : "A lipoprotein diacylglyceryl transferase (lgt) deletion mutant of Staphylococcus aureus SA113 was constructed. The lipoprotein and prelipoprotein expression, the growth behavior, and the ability of the mutant to elicit an immune response in various host cells were studied. In the wild type, the majority of [14C]palmitate-labeled lipoproteins were located in the membrane fraction, although some lipoproteins were also present on the cell surface and in the culture supernatant. The lgt mutant completely lacked palmitate-labeled lipoproteins and released high amounts of some unmodified prelipoproteins, e.g., the oligopeptide-binding protein OppA, the peptidyl-prolyl cis-trans isomerase PrsA, and the staphylococcal iron transporter SitC, into the culture supernatant. The growth of the lgt mutant was hardly affected in rich medium but was retarded under nutrient limitation. The lgt mutant and its crude lysate induced much fewer proinflammatory cytokines and chemokines in human monocytic (MonoMac6), epithelial (pulmonary A549), and endothelial (human umbilical vein endothelial) cells than the wild type. However, in whole blood samples, the culture supernatant of the lgt mutant was equal or even superior to the wild-type supernatant in tumor necrosis factor alpha induction. Lipoprotein fractionation experiments provided evidence that a small proportion of the mature lipoproteins are released by the S. aureus wild type despite the lipid anchor and are trapped in part by the cell wall, thereby exposing the immune-activating lipid structure on the cell surface. Bacterial lipoproteins appear to be essential for a complete immune stimulation by gram-positive bacteria.", "author" : [ { "dropping-particle" : "", "family" : "Stoll", "given" : "Hartmut", "non-dropping-particle" : "", "parse-names" : false, "suffix" : "" }, { "dropping-particle" : "", "family" : "Dengjel", "given" : "J\u00f6rn", "non-dropping-particle" : "", "parse-names" : false, "suffix" : "" }, { "dropping-particle" : "", "family" : "Nerz", "given" : "Christiane", "non-dropping-particle" : "", "parse-names" : false, "suffix" : "" }, { "dropping-particle" : "", "family" : "G\u00f6tz", "given" : "Friedrich", "non-dropping-particle" : "", "parse-names" : false, "suffix" : "" } ], "container-title" : "Infection and immunity", "id" : "ITEM-1", "issue" : "4", "issued" : { "date-parts" : [ [ "2005", "4" ] ] }, "page" : "2411-23", "publisher" : "American Society for Microbiology (ASM)", "title" : "Staphylococcus aureus deficient in lipidation of prelipoproteins is attenuated in growth and immune activation.", "type" : "article-journal", "volume" : "73" }, "uris" : [ "http://www.mendeley.com/documents/?uuid=6d19af61-5adf-3038-9bb6-2e32fe693c8f" ] } ], "mendeley" : { "formattedCitation" : "(Stoll &lt;i&gt;et al.&lt;/i&gt;, 2005b)", "plainTextFormattedCitation" : "(Stoll et al., 2005b)", "previouslyFormattedCitation" : "(Stoll &lt;i&gt;et al.&lt;/i&gt;, 2005b)" }, "properties" : {  }, "schema" : "https://github.com/citation-style-language/schema/raw/master/csl-citation.json" }</w:instrText>
      </w:r>
      <w:r w:rsidRPr="0039739C">
        <w:fldChar w:fldCharType="separate"/>
      </w:r>
      <w:r w:rsidR="00F71621" w:rsidRPr="00F71621">
        <w:rPr>
          <w:noProof/>
        </w:rPr>
        <w:t xml:space="preserve">(Stoll </w:t>
      </w:r>
      <w:r w:rsidR="00F71621" w:rsidRPr="00F71621">
        <w:rPr>
          <w:i/>
          <w:noProof/>
        </w:rPr>
        <w:t>et al.</w:t>
      </w:r>
      <w:r w:rsidR="00F71621" w:rsidRPr="00F71621">
        <w:rPr>
          <w:noProof/>
        </w:rPr>
        <w:t>, 2005b)</w:t>
      </w:r>
      <w:r w:rsidRPr="0039739C">
        <w:fldChar w:fldCharType="end"/>
      </w:r>
      <w:r w:rsidR="00E14CAC">
        <w:t xml:space="preserve">. </w:t>
      </w:r>
      <w:r w:rsidR="00F45958" w:rsidRPr="00F45958">
        <w:rPr>
          <w:i/>
          <w:iCs/>
        </w:rPr>
        <w:t>S. aureus</w:t>
      </w:r>
      <w:r w:rsidR="0073580A" w:rsidRPr="0073580A">
        <w:rPr>
          <w:i/>
          <w:iCs/>
        </w:rPr>
        <w:t xml:space="preserve"> </w:t>
      </w:r>
      <w:r w:rsidRPr="0039739C">
        <w:t>SH1000</w:t>
      </w:r>
      <w:r w:rsidRPr="0039739C">
        <w:rPr>
          <w:i/>
        </w:rPr>
        <w:t xml:space="preserve">∆lgt </w:t>
      </w:r>
      <w:r w:rsidRPr="0039739C">
        <w:t xml:space="preserve">mutant was injected into WT </w:t>
      </w:r>
      <w:r w:rsidR="00B75B6A">
        <w:t>(</w:t>
      </w:r>
      <w:r w:rsidRPr="0039739C">
        <w:fldChar w:fldCharType="begin"/>
      </w:r>
      <w:r w:rsidRPr="0039739C">
        <w:instrText xml:space="preserve"> REF _Ref499555868 \h  \* MERGEFORMAT </w:instrText>
      </w:r>
      <w:r w:rsidRPr="0039739C">
        <w:fldChar w:fldCharType="separate"/>
      </w:r>
      <w:r w:rsidR="00BA1790" w:rsidRPr="0039739C">
        <w:t xml:space="preserve">Figure </w:t>
      </w:r>
      <w:r w:rsidR="00BA1790">
        <w:rPr>
          <w:noProof/>
        </w:rPr>
        <w:t>4.5</w:t>
      </w:r>
      <w:r w:rsidRPr="0039739C">
        <w:fldChar w:fldCharType="end"/>
      </w:r>
      <w:r w:rsidRPr="0039739C">
        <w:t xml:space="preserve"> A) and PU.1 pre-treated (</w:t>
      </w:r>
      <w:r w:rsidRPr="0039739C">
        <w:fldChar w:fldCharType="begin"/>
      </w:r>
      <w:r w:rsidRPr="0039739C">
        <w:instrText xml:space="preserve"> REF _Ref499555868 \h  \* MERGEFORMAT </w:instrText>
      </w:r>
      <w:r w:rsidRPr="0039739C">
        <w:fldChar w:fldCharType="separate"/>
      </w:r>
      <w:r w:rsidR="00BA1790" w:rsidRPr="0039739C">
        <w:t xml:space="preserve">Figure </w:t>
      </w:r>
      <w:r w:rsidR="00BA1790">
        <w:rPr>
          <w:noProof/>
        </w:rPr>
        <w:t>4.5</w:t>
      </w:r>
      <w:r w:rsidRPr="0039739C">
        <w:fldChar w:fldCharType="end"/>
      </w:r>
      <w:r w:rsidRPr="0039739C">
        <w:t xml:space="preserve"> B) embryos. SH1000</w:t>
      </w:r>
      <w:r w:rsidRPr="0039739C">
        <w:rPr>
          <w:i/>
        </w:rPr>
        <w:t xml:space="preserve">∆lgt </w:t>
      </w:r>
      <w:r w:rsidRPr="0039739C">
        <w:t>was</w:t>
      </w:r>
      <w:r w:rsidRPr="0039739C">
        <w:rPr>
          <w:i/>
        </w:rPr>
        <w:t xml:space="preserve"> </w:t>
      </w:r>
      <w:r w:rsidRPr="0039739C">
        <w:t>heat-killed by incubation at 70°C for 30 mins. There was no difference in lethality for zebrafish between SH1000 and SH1000</w:t>
      </w:r>
      <w:r w:rsidRPr="0039739C">
        <w:rPr>
          <w:i/>
        </w:rPr>
        <w:t xml:space="preserve">∆lgt </w:t>
      </w:r>
      <w:r w:rsidRPr="0039739C">
        <w:t>strains, irrespective of presence or absence of myeloid progenitor cel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7E46DA" w:rsidRPr="0039739C" w14:paraId="1224CFC2" w14:textId="77777777" w:rsidTr="007E46DA">
        <w:tc>
          <w:tcPr>
            <w:tcW w:w="9010" w:type="dxa"/>
          </w:tcPr>
          <w:p w14:paraId="7CFDB74A" w14:textId="3EE98CEF" w:rsidR="007E46DA" w:rsidRDefault="007E46DA" w:rsidP="007E46DA">
            <w:pPr>
              <w:keepNext/>
              <w:jc w:val="both"/>
            </w:pPr>
          </w:p>
          <w:p w14:paraId="20D09161" w14:textId="435E59C1" w:rsidR="00370114" w:rsidRDefault="00370114" w:rsidP="00370114">
            <w:pPr>
              <w:keepNext/>
              <w:jc w:val="both"/>
            </w:pPr>
            <w:r w:rsidRPr="00370114">
              <w:rPr>
                <w:noProof/>
                <w:lang w:eastAsia="zh-CN"/>
              </w:rPr>
              <mc:AlternateContent>
                <mc:Choice Requires="wpg">
                  <w:drawing>
                    <wp:anchor distT="0" distB="0" distL="114300" distR="114300" simplePos="0" relativeHeight="251663360" behindDoc="0" locked="0" layoutInCell="1" allowOverlap="1" wp14:anchorId="15A628F8" wp14:editId="227E5C21">
                      <wp:simplePos x="0" y="0"/>
                      <wp:positionH relativeFrom="column">
                        <wp:posOffset>0</wp:posOffset>
                      </wp:positionH>
                      <wp:positionV relativeFrom="paragraph">
                        <wp:posOffset>4445</wp:posOffset>
                      </wp:positionV>
                      <wp:extent cx="5491088" cy="2362955"/>
                      <wp:effectExtent l="0" t="0" r="0" b="0"/>
                      <wp:wrapNone/>
                      <wp:docPr id="288" name="Group 17"/>
                      <wp:cNvGraphicFramePr/>
                      <a:graphic xmlns:a="http://schemas.openxmlformats.org/drawingml/2006/main">
                        <a:graphicData uri="http://schemas.microsoft.com/office/word/2010/wordprocessingGroup">
                          <wpg:wgp>
                            <wpg:cNvGrpSpPr/>
                            <wpg:grpSpPr>
                              <a:xfrm>
                                <a:off x="0" y="0"/>
                                <a:ext cx="5491088" cy="2362955"/>
                                <a:chOff x="0" y="0"/>
                                <a:chExt cx="5491088" cy="2362955"/>
                              </a:xfrm>
                            </wpg:grpSpPr>
                            <pic:pic xmlns:pic="http://schemas.openxmlformats.org/drawingml/2006/picture">
                              <pic:nvPicPr>
                                <pic:cNvPr id="289" name="Picture 289"/>
                                <pic:cNvPicPr/>
                              </pic:nvPicPr>
                              <pic:blipFill rotWithShape="1">
                                <a:blip r:embed="rId43"/>
                                <a:srcRect r="55119"/>
                                <a:stretch/>
                              </pic:blipFill>
                              <pic:spPr>
                                <a:xfrm>
                                  <a:off x="0" y="30962"/>
                                  <a:ext cx="2806472" cy="1752543"/>
                                </a:xfrm>
                                <a:prstGeom prst="rect">
                                  <a:avLst/>
                                </a:prstGeom>
                              </pic:spPr>
                            </pic:pic>
                            <pic:pic xmlns:pic="http://schemas.openxmlformats.org/drawingml/2006/picture">
                              <pic:nvPicPr>
                                <pic:cNvPr id="290" name="Picture 290"/>
                                <pic:cNvPicPr/>
                              </pic:nvPicPr>
                              <pic:blipFill rotWithShape="1">
                                <a:blip r:embed="rId43"/>
                                <a:srcRect l="45258" r="13580"/>
                                <a:stretch/>
                              </pic:blipFill>
                              <pic:spPr>
                                <a:xfrm>
                                  <a:off x="2806472" y="0"/>
                                  <a:ext cx="2684616" cy="1827945"/>
                                </a:xfrm>
                                <a:prstGeom prst="rect">
                                  <a:avLst/>
                                </a:prstGeom>
                              </pic:spPr>
                            </pic:pic>
                            <wps:wsp>
                              <wps:cNvPr id="291" name="Rectangle 291"/>
                              <wps:cNvSpPr/>
                              <wps:spPr>
                                <a:xfrm>
                                  <a:off x="887278" y="879040"/>
                                  <a:ext cx="802640" cy="4572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292" name="Picture 292"/>
                                <pic:cNvPicPr/>
                              </pic:nvPicPr>
                              <pic:blipFill rotWithShape="1">
                                <a:blip r:embed="rId38"/>
                                <a:srcRect l="34410" t="14739" r="62390" b="73774"/>
                                <a:stretch/>
                              </pic:blipFill>
                              <pic:spPr>
                                <a:xfrm>
                                  <a:off x="3511250" y="1631435"/>
                                  <a:ext cx="274320" cy="731520"/>
                                </a:xfrm>
                                <a:prstGeom prst="rect">
                                  <a:avLst/>
                                </a:prstGeom>
                              </pic:spPr>
                            </pic:pic>
                            <pic:pic xmlns:pic="http://schemas.openxmlformats.org/drawingml/2006/picture">
                              <pic:nvPicPr>
                                <pic:cNvPr id="293" name="Picture 293"/>
                                <pic:cNvPicPr/>
                              </pic:nvPicPr>
                              <pic:blipFill rotWithShape="1">
                                <a:blip r:embed="rId38"/>
                                <a:srcRect l="34410" t="18168" r="62762" b="73774"/>
                                <a:stretch/>
                              </pic:blipFill>
                              <pic:spPr>
                                <a:xfrm>
                                  <a:off x="738476" y="1725442"/>
                                  <a:ext cx="242337" cy="513163"/>
                                </a:xfrm>
                                <a:prstGeom prst="rect">
                                  <a:avLst/>
                                </a:prstGeom>
                              </pic:spPr>
                            </pic:pic>
                            <wps:wsp>
                              <wps:cNvPr id="294" name="TextBox 10"/>
                              <wps:cNvSpPr txBox="1"/>
                              <wps:spPr>
                                <a:xfrm>
                                  <a:off x="902842" y="1848449"/>
                                  <a:ext cx="1150620" cy="215265"/>
                                </a:xfrm>
                                <a:prstGeom prst="rect">
                                  <a:avLst/>
                                </a:prstGeom>
                                <a:noFill/>
                              </wps:spPr>
                              <wps:txbx>
                                <w:txbxContent>
                                  <w:p w14:paraId="36EC1017" w14:textId="77777777" w:rsidR="00AB3CB7" w:rsidRDefault="00AB3CB7" w:rsidP="00370114">
                                    <w:pPr>
                                      <w:pStyle w:val="NormalWeb"/>
                                      <w:spacing w:before="0" w:beforeAutospacing="0" w:after="0" w:afterAutospacing="0"/>
                                    </w:pPr>
                                    <w:r>
                                      <w:rPr>
                                        <w:rFonts w:asciiTheme="minorHAnsi" w:hAnsi="Calibri" w:cstheme="minorBidi"/>
                                        <w:color w:val="000000" w:themeColor="text1"/>
                                        <w:kern w:val="24"/>
                                        <w:sz w:val="16"/>
                                        <w:szCs w:val="16"/>
                                        <w:lang w:val="en-US"/>
                                      </w:rPr>
                                      <w:t>SH1000</w:t>
                                    </w:r>
                                    <w:r>
                                      <w:rPr>
                                        <w:rFonts w:ascii="Cambria Math" w:hAnsi="Cambria Math" w:cs="Cambria Math"/>
                                        <w:color w:val="000000" w:themeColor="text1"/>
                                        <w:kern w:val="24"/>
                                        <w:sz w:val="16"/>
                                        <w:szCs w:val="16"/>
                                        <w:lang w:val="en-US"/>
                                      </w:rPr>
                                      <w:t>𝛥</w:t>
                                    </w:r>
                                    <w:r>
                                      <w:rPr>
                                        <w:rFonts w:asciiTheme="minorHAnsi" w:hAnsi="Calibri" w:cstheme="minorBidi"/>
                                        <w:i/>
                                        <w:iCs/>
                                        <w:color w:val="000000" w:themeColor="text1"/>
                                        <w:kern w:val="24"/>
                                        <w:sz w:val="16"/>
                                        <w:szCs w:val="16"/>
                                        <w:lang w:val="en-US"/>
                                      </w:rPr>
                                      <w:t xml:space="preserve">lgt </w:t>
                                    </w:r>
                                    <w:r>
                                      <w:rPr>
                                        <w:rFonts w:asciiTheme="minorHAnsi" w:hAnsi="Calibri" w:cstheme="minorBidi"/>
                                        <w:color w:val="000000" w:themeColor="text1"/>
                                        <w:kern w:val="24"/>
                                        <w:sz w:val="16"/>
                                        <w:szCs w:val="16"/>
                                        <w:lang w:val="en-US"/>
                                      </w:rPr>
                                      <w:t>(1318 CFU)</w:t>
                                    </w:r>
                                  </w:p>
                                </w:txbxContent>
                              </wps:txbx>
                              <wps:bodyPr wrap="none" rtlCol="0">
                                <a:spAutoFit/>
                              </wps:bodyPr>
                            </wps:wsp>
                            <wps:wsp>
                              <wps:cNvPr id="295" name="TextBox 11"/>
                              <wps:cNvSpPr txBox="1"/>
                              <wps:spPr>
                                <a:xfrm>
                                  <a:off x="914079" y="1704258"/>
                                  <a:ext cx="1289685" cy="215265"/>
                                </a:xfrm>
                                <a:prstGeom prst="rect">
                                  <a:avLst/>
                                </a:prstGeom>
                                <a:noFill/>
                              </wps:spPr>
                              <wps:txbx>
                                <w:txbxContent>
                                  <w:p w14:paraId="1932244A" w14:textId="77777777" w:rsidR="00AB3CB7" w:rsidRDefault="00AB3CB7" w:rsidP="00370114">
                                    <w:pPr>
                                      <w:pStyle w:val="NormalWeb"/>
                                      <w:spacing w:before="0" w:beforeAutospacing="0" w:after="0" w:afterAutospacing="0"/>
                                    </w:pPr>
                                    <w:r>
                                      <w:rPr>
                                        <w:rFonts w:asciiTheme="minorHAnsi" w:hAnsi="Calibri" w:cstheme="minorBidi"/>
                                        <w:color w:val="000000" w:themeColor="text1"/>
                                        <w:kern w:val="24"/>
                                        <w:sz w:val="16"/>
                                        <w:szCs w:val="16"/>
                                        <w:lang w:val="en-US"/>
                                      </w:rPr>
                                      <w:t>HK SH1000</w:t>
                                    </w:r>
                                    <w:r>
                                      <w:rPr>
                                        <w:rFonts w:ascii="Cambria Math" w:hAnsi="Cambria Math" w:cs="Cambria Math"/>
                                        <w:color w:val="000000" w:themeColor="text1"/>
                                        <w:kern w:val="24"/>
                                        <w:sz w:val="16"/>
                                        <w:szCs w:val="16"/>
                                        <w:lang w:val="en-US"/>
                                      </w:rPr>
                                      <w:t>𝛥</w:t>
                                    </w:r>
                                    <w:r>
                                      <w:rPr>
                                        <w:rFonts w:asciiTheme="minorHAnsi" w:hAnsi="Calibri" w:cstheme="minorBidi"/>
                                        <w:i/>
                                        <w:iCs/>
                                        <w:color w:val="000000" w:themeColor="text1"/>
                                        <w:kern w:val="24"/>
                                        <w:sz w:val="16"/>
                                        <w:szCs w:val="16"/>
                                        <w:lang w:val="en-US"/>
                                      </w:rPr>
                                      <w:t xml:space="preserve">lgt </w:t>
                                    </w:r>
                                    <w:r>
                                      <w:rPr>
                                        <w:rFonts w:asciiTheme="minorHAnsi" w:hAnsi="Calibri" w:cstheme="minorBidi"/>
                                        <w:color w:val="000000" w:themeColor="text1"/>
                                        <w:kern w:val="24"/>
                                        <w:sz w:val="16"/>
                                        <w:szCs w:val="16"/>
                                        <w:lang w:val="en-US"/>
                                      </w:rPr>
                                      <w:t>(1670 CFU)</w:t>
                                    </w:r>
                                  </w:p>
                                </w:txbxContent>
                              </wps:txbx>
                              <wps:bodyPr wrap="none" rtlCol="0">
                                <a:spAutoFit/>
                              </wps:bodyPr>
                            </wps:wsp>
                            <wps:wsp>
                              <wps:cNvPr id="296" name="TextBox 12"/>
                              <wps:cNvSpPr txBox="1"/>
                              <wps:spPr>
                                <a:xfrm>
                                  <a:off x="914079" y="2004908"/>
                                  <a:ext cx="978535" cy="215265"/>
                                </a:xfrm>
                                <a:prstGeom prst="rect">
                                  <a:avLst/>
                                </a:prstGeom>
                                <a:noFill/>
                              </wps:spPr>
                              <wps:txbx>
                                <w:txbxContent>
                                  <w:p w14:paraId="33A6EDDF" w14:textId="77777777" w:rsidR="00AB3CB7" w:rsidRDefault="00AB3CB7" w:rsidP="00370114">
                                    <w:pPr>
                                      <w:pStyle w:val="NormalWeb"/>
                                      <w:spacing w:before="0" w:beforeAutospacing="0" w:after="0" w:afterAutospacing="0"/>
                                    </w:pPr>
                                    <w:r>
                                      <w:rPr>
                                        <w:rFonts w:asciiTheme="minorHAnsi" w:hAnsi="Calibri" w:cstheme="minorBidi"/>
                                        <w:color w:val="000000" w:themeColor="text1"/>
                                        <w:kern w:val="24"/>
                                        <w:sz w:val="16"/>
                                        <w:szCs w:val="16"/>
                                        <w:lang w:val="en-US"/>
                                      </w:rPr>
                                      <w:t>SH1000</w:t>
                                    </w:r>
                                    <w:r>
                                      <w:rPr>
                                        <w:rFonts w:asciiTheme="minorHAnsi" w:hAnsi="Calibri" w:cstheme="minorBidi"/>
                                        <w:i/>
                                        <w:iCs/>
                                        <w:color w:val="000000" w:themeColor="text1"/>
                                        <w:kern w:val="24"/>
                                        <w:sz w:val="16"/>
                                        <w:szCs w:val="16"/>
                                        <w:lang w:val="en-US"/>
                                      </w:rPr>
                                      <w:t xml:space="preserve"> </w:t>
                                    </w:r>
                                    <w:r>
                                      <w:rPr>
                                        <w:rFonts w:asciiTheme="minorHAnsi" w:hAnsi="Calibri" w:cstheme="minorBidi"/>
                                        <w:color w:val="000000" w:themeColor="text1"/>
                                        <w:kern w:val="24"/>
                                        <w:sz w:val="16"/>
                                        <w:szCs w:val="16"/>
                                        <w:lang w:val="en-US"/>
                                      </w:rPr>
                                      <w:t>(1696 CFU)</w:t>
                                    </w:r>
                                  </w:p>
                                </w:txbxContent>
                              </wps:txbx>
                              <wps:bodyPr wrap="none" rtlCol="0">
                                <a:spAutoFit/>
                              </wps:bodyPr>
                            </wps:wsp>
                            <wps:wsp>
                              <wps:cNvPr id="297" name="TextBox 13"/>
                              <wps:cNvSpPr txBox="1"/>
                              <wps:spPr>
                                <a:xfrm>
                                  <a:off x="3720301" y="1675469"/>
                                  <a:ext cx="1289685" cy="215265"/>
                                </a:xfrm>
                                <a:prstGeom prst="rect">
                                  <a:avLst/>
                                </a:prstGeom>
                                <a:noFill/>
                              </wps:spPr>
                              <wps:txbx>
                                <w:txbxContent>
                                  <w:p w14:paraId="26004653" w14:textId="77777777" w:rsidR="00AB3CB7" w:rsidRDefault="00AB3CB7" w:rsidP="00370114">
                                    <w:pPr>
                                      <w:pStyle w:val="NormalWeb"/>
                                      <w:spacing w:before="0" w:beforeAutospacing="0" w:after="0" w:afterAutospacing="0"/>
                                    </w:pPr>
                                    <w:r>
                                      <w:rPr>
                                        <w:rFonts w:asciiTheme="minorHAnsi" w:hAnsi="Calibri" w:cstheme="minorBidi"/>
                                        <w:color w:val="000000" w:themeColor="text1"/>
                                        <w:kern w:val="24"/>
                                        <w:sz w:val="16"/>
                                        <w:szCs w:val="16"/>
                                        <w:lang w:val="en-US"/>
                                      </w:rPr>
                                      <w:t>HK SH1000</w:t>
                                    </w:r>
                                    <w:r>
                                      <w:rPr>
                                        <w:rFonts w:ascii="Cambria Math" w:hAnsi="Cambria Math" w:cs="Cambria Math"/>
                                        <w:color w:val="000000" w:themeColor="text1"/>
                                        <w:kern w:val="24"/>
                                        <w:sz w:val="16"/>
                                        <w:szCs w:val="16"/>
                                        <w:lang w:val="en-US"/>
                                      </w:rPr>
                                      <w:t>𝛥</w:t>
                                    </w:r>
                                    <w:r>
                                      <w:rPr>
                                        <w:rFonts w:asciiTheme="minorHAnsi" w:hAnsi="Calibri" w:cstheme="minorBidi"/>
                                        <w:i/>
                                        <w:iCs/>
                                        <w:color w:val="000000" w:themeColor="text1"/>
                                        <w:kern w:val="24"/>
                                        <w:sz w:val="16"/>
                                        <w:szCs w:val="16"/>
                                        <w:lang w:val="en-US"/>
                                      </w:rPr>
                                      <w:t xml:space="preserve">lgt </w:t>
                                    </w:r>
                                    <w:r>
                                      <w:rPr>
                                        <w:rFonts w:asciiTheme="minorHAnsi" w:hAnsi="Calibri" w:cstheme="minorBidi"/>
                                        <w:color w:val="000000" w:themeColor="text1"/>
                                        <w:kern w:val="24"/>
                                        <w:sz w:val="16"/>
                                        <w:szCs w:val="16"/>
                                        <w:lang w:val="en-US"/>
                                      </w:rPr>
                                      <w:t>(1670 CFU)</w:t>
                                    </w:r>
                                  </w:p>
                                </w:txbxContent>
                              </wps:txbx>
                              <wps:bodyPr wrap="none" rtlCol="0">
                                <a:spAutoFit/>
                              </wps:bodyPr>
                            </wps:wsp>
                            <wps:wsp>
                              <wps:cNvPr id="298" name="TextBox 14"/>
                              <wps:cNvSpPr txBox="1"/>
                              <wps:spPr>
                                <a:xfrm>
                                  <a:off x="3720301" y="1971596"/>
                                  <a:ext cx="1040130" cy="215265"/>
                                </a:xfrm>
                                <a:prstGeom prst="rect">
                                  <a:avLst/>
                                </a:prstGeom>
                                <a:noFill/>
                              </wps:spPr>
                              <wps:txbx>
                                <w:txbxContent>
                                  <w:p w14:paraId="7396AE79" w14:textId="77777777" w:rsidR="00AB3CB7" w:rsidRDefault="00AB3CB7" w:rsidP="00370114">
                                    <w:pPr>
                                      <w:pStyle w:val="NormalWeb"/>
                                      <w:spacing w:before="0" w:beforeAutospacing="0" w:after="0" w:afterAutospacing="0"/>
                                    </w:pPr>
                                    <w:r>
                                      <w:rPr>
                                        <w:rFonts w:asciiTheme="minorHAnsi" w:hAnsi="Calibri" w:cstheme="minorBidi"/>
                                        <w:color w:val="000000" w:themeColor="text1"/>
                                        <w:kern w:val="24"/>
                                        <w:sz w:val="16"/>
                                        <w:szCs w:val="16"/>
                                        <w:lang w:val="en-US"/>
                                      </w:rPr>
                                      <w:t>PBS (endotoxin-free)</w:t>
                                    </w:r>
                                  </w:p>
                                </w:txbxContent>
                              </wps:txbx>
                              <wps:bodyPr wrap="none" rtlCol="0">
                                <a:spAutoFit/>
                              </wps:bodyPr>
                            </wps:wsp>
                            <wps:wsp>
                              <wps:cNvPr id="299" name="TextBox 15"/>
                              <wps:cNvSpPr txBox="1"/>
                              <wps:spPr>
                                <a:xfrm>
                                  <a:off x="3720301" y="1827510"/>
                                  <a:ext cx="1150620" cy="215265"/>
                                </a:xfrm>
                                <a:prstGeom prst="rect">
                                  <a:avLst/>
                                </a:prstGeom>
                                <a:noFill/>
                              </wps:spPr>
                              <wps:txbx>
                                <w:txbxContent>
                                  <w:p w14:paraId="76B04D5E" w14:textId="77777777" w:rsidR="00AB3CB7" w:rsidRDefault="00AB3CB7" w:rsidP="00370114">
                                    <w:pPr>
                                      <w:pStyle w:val="NormalWeb"/>
                                      <w:spacing w:before="0" w:beforeAutospacing="0" w:after="0" w:afterAutospacing="0"/>
                                    </w:pPr>
                                    <w:r>
                                      <w:rPr>
                                        <w:rFonts w:asciiTheme="minorHAnsi" w:hAnsi="Calibri" w:cstheme="minorBidi"/>
                                        <w:color w:val="000000" w:themeColor="text1"/>
                                        <w:kern w:val="24"/>
                                        <w:sz w:val="16"/>
                                        <w:szCs w:val="16"/>
                                        <w:lang w:val="en-US"/>
                                      </w:rPr>
                                      <w:t>SH1000</w:t>
                                    </w:r>
                                    <w:r>
                                      <w:rPr>
                                        <w:rFonts w:ascii="Cambria Math" w:hAnsi="Cambria Math" w:cs="Cambria Math"/>
                                        <w:color w:val="000000" w:themeColor="text1"/>
                                        <w:kern w:val="24"/>
                                        <w:sz w:val="16"/>
                                        <w:szCs w:val="16"/>
                                        <w:lang w:val="en-US"/>
                                      </w:rPr>
                                      <w:t>𝛥</w:t>
                                    </w:r>
                                    <w:r>
                                      <w:rPr>
                                        <w:rFonts w:asciiTheme="minorHAnsi" w:hAnsi="Calibri" w:cstheme="minorBidi"/>
                                        <w:i/>
                                        <w:iCs/>
                                        <w:color w:val="000000" w:themeColor="text1"/>
                                        <w:kern w:val="24"/>
                                        <w:sz w:val="16"/>
                                        <w:szCs w:val="16"/>
                                        <w:lang w:val="en-US"/>
                                      </w:rPr>
                                      <w:t xml:space="preserve">lgt </w:t>
                                    </w:r>
                                    <w:r>
                                      <w:rPr>
                                        <w:rFonts w:asciiTheme="minorHAnsi" w:hAnsi="Calibri" w:cstheme="minorBidi"/>
                                        <w:color w:val="000000" w:themeColor="text1"/>
                                        <w:kern w:val="24"/>
                                        <w:sz w:val="16"/>
                                        <w:szCs w:val="16"/>
                                        <w:lang w:val="en-US"/>
                                      </w:rPr>
                                      <w:t>(1687 CFU)</w:t>
                                    </w:r>
                                  </w:p>
                                </w:txbxContent>
                              </wps:txbx>
                              <wps:bodyPr wrap="none" rtlCol="0">
                                <a:spAutoFit/>
                              </wps:bodyPr>
                            </wps:wsp>
                            <wps:wsp>
                              <wps:cNvPr id="300" name="TextBox 16"/>
                              <wps:cNvSpPr txBox="1"/>
                              <wps:spPr>
                                <a:xfrm>
                                  <a:off x="3720301" y="2125391"/>
                                  <a:ext cx="978535" cy="215265"/>
                                </a:xfrm>
                                <a:prstGeom prst="rect">
                                  <a:avLst/>
                                </a:prstGeom>
                                <a:noFill/>
                              </wps:spPr>
                              <wps:txbx>
                                <w:txbxContent>
                                  <w:p w14:paraId="64950143" w14:textId="77777777" w:rsidR="00AB3CB7" w:rsidRDefault="00AB3CB7" w:rsidP="00370114">
                                    <w:pPr>
                                      <w:pStyle w:val="NormalWeb"/>
                                      <w:spacing w:before="0" w:beforeAutospacing="0" w:after="0" w:afterAutospacing="0"/>
                                    </w:pPr>
                                    <w:r>
                                      <w:rPr>
                                        <w:rFonts w:asciiTheme="minorHAnsi" w:hAnsi="Calibri" w:cstheme="minorBidi"/>
                                        <w:color w:val="000000" w:themeColor="text1"/>
                                        <w:kern w:val="24"/>
                                        <w:sz w:val="16"/>
                                        <w:szCs w:val="16"/>
                                        <w:lang w:val="en-US"/>
                                      </w:rPr>
                                      <w:t>SH1000</w:t>
                                    </w:r>
                                    <w:r>
                                      <w:rPr>
                                        <w:rFonts w:asciiTheme="minorHAnsi" w:hAnsi="Calibri" w:cstheme="minorBidi"/>
                                        <w:i/>
                                        <w:iCs/>
                                        <w:color w:val="000000" w:themeColor="text1"/>
                                        <w:kern w:val="24"/>
                                        <w:sz w:val="16"/>
                                        <w:szCs w:val="16"/>
                                        <w:lang w:val="en-US"/>
                                      </w:rPr>
                                      <w:t xml:space="preserve"> </w:t>
                                    </w:r>
                                    <w:r>
                                      <w:rPr>
                                        <w:rFonts w:asciiTheme="minorHAnsi" w:hAnsi="Calibri" w:cstheme="minorBidi"/>
                                        <w:color w:val="000000" w:themeColor="text1"/>
                                        <w:kern w:val="24"/>
                                        <w:sz w:val="16"/>
                                        <w:szCs w:val="16"/>
                                        <w:lang w:val="en-US"/>
                                      </w:rPr>
                                      <w:t>(1450 CFU)</w:t>
                                    </w:r>
                                  </w:p>
                                </w:txbxContent>
                              </wps:txbx>
                              <wps:bodyPr wrap="none" rtlCol="0">
                                <a:spAutoFit/>
                              </wps:bodyPr>
                            </wps:wsp>
                          </wpg:wgp>
                        </a:graphicData>
                      </a:graphic>
                    </wp:anchor>
                  </w:drawing>
                </mc:Choice>
                <mc:Fallback>
                  <w:pict>
                    <v:group w14:anchorId="15A628F8" id="Group 17" o:spid="_x0000_s1130" style="position:absolute;left:0;text-align:left;margin-left:0;margin-top:.35pt;width:432.35pt;height:186.05pt;z-index:251663360;mso-position-horizontal-relative:text;mso-position-vertical-relative:text" coordsize="54910,2362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">
                      <v:shape id="Picture 289" o:spid="_x0000_s1131" type="#_x0000_t75" style="position:absolute;top:309;width:28064;height:17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">
                        <v:imagedata r:id="rId44" o:title="" cropright="36123f"/>
                      </v:shape>
                      <v:shape id="Picture 290" o:spid="_x0000_s1132" type="#_x0000_t75" style="position:absolute;left:28064;width:26846;height:18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">
                        <v:imagedata r:id="rId44" o:title="" cropleft="29660f" cropright="8900f"/>
                      </v:shape>
                      <v:rect id="Rectangle 291" o:spid="_x0000_s1133" style="position:absolute;left:8872;top:8790;width:8027;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" fillcolor="white [3212]" strokecolor="white [3212]" strokeweight="1pt"/>
                      <v:shape id="Picture 292" o:spid="_x0000_s1134" type="#_x0000_t75" style="position:absolute;left:35112;top:16314;width:2743;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">
                        <v:imagedata r:id="rId39" o:title="" croptop="9659f" cropbottom="48349f" cropleft="22551f" cropright="40888f"/>
                      </v:shape>
                      <v:shape id="Picture 293" o:spid="_x0000_s1135" type="#_x0000_t75" style="position:absolute;left:7384;top:17254;width:2424;height:5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">
                        <v:imagedata r:id="rId39" o:title="" croptop="11907f" cropbottom="48349f" cropleft="22551f" cropright="41132f"/>
                      </v:shape>
                      <v:shape id="TextBox 10" o:spid="_x0000_s1136" type="#_x0000_t202" style="position:absolute;left:9028;top:18484;width:11506;height:2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" filled="f" stroked="f">
                        <v:textbox style="mso-fit-shape-to-text:t">
                          <w:txbxContent>
                            <w:p w14:paraId="36EC1017" w14:textId="77777777" w:rsidR="00AB3CB7" w:rsidRDefault="00AB3CB7" w:rsidP="00370114">
                              <w:pPr>
                                <w:pStyle w:val="NormalWeb"/>
                                <w:spacing w:before="0" w:beforeAutospacing="0" w:after="0" w:afterAutospacing="0"/>
                              </w:pPr>
                              <w:r>
                                <w:rPr>
                                  <w:rFonts w:asciiTheme="minorHAnsi" w:hAnsi="Calibri" w:cstheme="minorBidi"/>
                                  <w:color w:val="000000" w:themeColor="text1"/>
                                  <w:kern w:val="24"/>
                                  <w:sz w:val="16"/>
                                  <w:szCs w:val="16"/>
                                  <w:lang w:val="en-US"/>
                                </w:rPr>
                                <w:t>SH1000</w:t>
                              </w:r>
                              <w:r>
                                <w:rPr>
                                  <w:rFonts w:ascii="Cambria Math" w:hAnsi="Cambria Math" w:cs="Cambria Math"/>
                                  <w:color w:val="000000" w:themeColor="text1"/>
                                  <w:kern w:val="24"/>
                                  <w:sz w:val="16"/>
                                  <w:szCs w:val="16"/>
                                  <w:lang w:val="en-US"/>
                                </w:rPr>
                                <w:t>𝛥</w:t>
                              </w:r>
                              <w:r>
                                <w:rPr>
                                  <w:rFonts w:asciiTheme="minorHAnsi" w:hAnsi="Calibri" w:cstheme="minorBidi"/>
                                  <w:i/>
                                  <w:iCs/>
                                  <w:color w:val="000000" w:themeColor="text1"/>
                                  <w:kern w:val="24"/>
                                  <w:sz w:val="16"/>
                                  <w:szCs w:val="16"/>
                                  <w:lang w:val="en-US"/>
                                </w:rPr>
                                <w:t xml:space="preserve">lgt </w:t>
                              </w:r>
                              <w:r>
                                <w:rPr>
                                  <w:rFonts w:asciiTheme="minorHAnsi" w:hAnsi="Calibri" w:cstheme="minorBidi"/>
                                  <w:color w:val="000000" w:themeColor="text1"/>
                                  <w:kern w:val="24"/>
                                  <w:sz w:val="16"/>
                                  <w:szCs w:val="16"/>
                                  <w:lang w:val="en-US"/>
                                </w:rPr>
                                <w:t>(1318 CFU)</w:t>
                              </w:r>
                            </w:p>
                          </w:txbxContent>
                        </v:textbox>
                      </v:shape>
                      <v:shape id="TextBox 11" o:spid="_x0000_s1137" type="#_x0000_t202" style="position:absolute;left:9140;top:17042;width:12897;height:2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" filled="f" stroked="f">
                        <v:textbox style="mso-fit-shape-to-text:t">
                          <w:txbxContent>
                            <w:p w14:paraId="1932244A" w14:textId="77777777" w:rsidR="00AB3CB7" w:rsidRDefault="00AB3CB7" w:rsidP="00370114">
                              <w:pPr>
                                <w:pStyle w:val="NormalWeb"/>
                                <w:spacing w:before="0" w:beforeAutospacing="0" w:after="0" w:afterAutospacing="0"/>
                              </w:pPr>
                              <w:r>
                                <w:rPr>
                                  <w:rFonts w:asciiTheme="minorHAnsi" w:hAnsi="Calibri" w:cstheme="minorBidi"/>
                                  <w:color w:val="000000" w:themeColor="text1"/>
                                  <w:kern w:val="24"/>
                                  <w:sz w:val="16"/>
                                  <w:szCs w:val="16"/>
                                  <w:lang w:val="en-US"/>
                                </w:rPr>
                                <w:t>HK SH1000</w:t>
                              </w:r>
                              <w:r>
                                <w:rPr>
                                  <w:rFonts w:ascii="Cambria Math" w:hAnsi="Cambria Math" w:cs="Cambria Math"/>
                                  <w:color w:val="000000" w:themeColor="text1"/>
                                  <w:kern w:val="24"/>
                                  <w:sz w:val="16"/>
                                  <w:szCs w:val="16"/>
                                  <w:lang w:val="en-US"/>
                                </w:rPr>
                                <w:t>𝛥</w:t>
                              </w:r>
                              <w:r>
                                <w:rPr>
                                  <w:rFonts w:asciiTheme="minorHAnsi" w:hAnsi="Calibri" w:cstheme="minorBidi"/>
                                  <w:i/>
                                  <w:iCs/>
                                  <w:color w:val="000000" w:themeColor="text1"/>
                                  <w:kern w:val="24"/>
                                  <w:sz w:val="16"/>
                                  <w:szCs w:val="16"/>
                                  <w:lang w:val="en-US"/>
                                </w:rPr>
                                <w:t xml:space="preserve">lgt </w:t>
                              </w:r>
                              <w:r>
                                <w:rPr>
                                  <w:rFonts w:asciiTheme="minorHAnsi" w:hAnsi="Calibri" w:cstheme="minorBidi"/>
                                  <w:color w:val="000000" w:themeColor="text1"/>
                                  <w:kern w:val="24"/>
                                  <w:sz w:val="16"/>
                                  <w:szCs w:val="16"/>
                                  <w:lang w:val="en-US"/>
                                </w:rPr>
                                <w:t>(1670 CFU)</w:t>
                              </w:r>
                            </w:p>
                          </w:txbxContent>
                        </v:textbox>
                      </v:shape>
                      <v:shape id="TextBox 12" o:spid="_x0000_s1138" type="#_x0000_t202" style="position:absolute;left:9140;top:20049;width:9786;height:21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" filled="f" stroked="f">
                        <v:textbox style="mso-fit-shape-to-text:t">
                          <w:txbxContent>
                            <w:p w14:paraId="33A6EDDF" w14:textId="77777777" w:rsidR="00AB3CB7" w:rsidRDefault="00AB3CB7" w:rsidP="00370114">
                              <w:pPr>
                                <w:pStyle w:val="NormalWeb"/>
                                <w:spacing w:before="0" w:beforeAutospacing="0" w:after="0" w:afterAutospacing="0"/>
                              </w:pPr>
                              <w:r>
                                <w:rPr>
                                  <w:rFonts w:asciiTheme="minorHAnsi" w:hAnsi="Calibri" w:cstheme="minorBidi"/>
                                  <w:color w:val="000000" w:themeColor="text1"/>
                                  <w:kern w:val="24"/>
                                  <w:sz w:val="16"/>
                                  <w:szCs w:val="16"/>
                                  <w:lang w:val="en-US"/>
                                </w:rPr>
                                <w:t>SH1000</w:t>
                              </w:r>
                              <w:r>
                                <w:rPr>
                                  <w:rFonts w:asciiTheme="minorHAnsi" w:hAnsi="Calibri" w:cstheme="minorBidi"/>
                                  <w:i/>
                                  <w:iCs/>
                                  <w:color w:val="000000" w:themeColor="text1"/>
                                  <w:kern w:val="24"/>
                                  <w:sz w:val="16"/>
                                  <w:szCs w:val="16"/>
                                  <w:lang w:val="en-US"/>
                                </w:rPr>
                                <w:t xml:space="preserve"> </w:t>
                              </w:r>
                              <w:r>
                                <w:rPr>
                                  <w:rFonts w:asciiTheme="minorHAnsi" w:hAnsi="Calibri" w:cstheme="minorBidi"/>
                                  <w:color w:val="000000" w:themeColor="text1"/>
                                  <w:kern w:val="24"/>
                                  <w:sz w:val="16"/>
                                  <w:szCs w:val="16"/>
                                  <w:lang w:val="en-US"/>
                                </w:rPr>
                                <w:t>(1696 CFU)</w:t>
                              </w:r>
                            </w:p>
                          </w:txbxContent>
                        </v:textbox>
                      </v:shape>
                      <v:shape id="TextBox 13" o:spid="_x0000_s1139" type="#_x0000_t202" style="position:absolute;left:37203;top:16754;width:12896;height:2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" filled="f" stroked="f">
                        <v:textbox style="mso-fit-shape-to-text:t">
                          <w:txbxContent>
                            <w:p w14:paraId="26004653" w14:textId="77777777" w:rsidR="00AB3CB7" w:rsidRDefault="00AB3CB7" w:rsidP="00370114">
                              <w:pPr>
                                <w:pStyle w:val="NormalWeb"/>
                                <w:spacing w:before="0" w:beforeAutospacing="0" w:after="0" w:afterAutospacing="0"/>
                              </w:pPr>
                              <w:r>
                                <w:rPr>
                                  <w:rFonts w:asciiTheme="minorHAnsi" w:hAnsi="Calibri" w:cstheme="minorBidi"/>
                                  <w:color w:val="000000" w:themeColor="text1"/>
                                  <w:kern w:val="24"/>
                                  <w:sz w:val="16"/>
                                  <w:szCs w:val="16"/>
                                  <w:lang w:val="en-US"/>
                                </w:rPr>
                                <w:t>HK SH1000</w:t>
                              </w:r>
                              <w:r>
                                <w:rPr>
                                  <w:rFonts w:ascii="Cambria Math" w:hAnsi="Cambria Math" w:cs="Cambria Math"/>
                                  <w:color w:val="000000" w:themeColor="text1"/>
                                  <w:kern w:val="24"/>
                                  <w:sz w:val="16"/>
                                  <w:szCs w:val="16"/>
                                  <w:lang w:val="en-US"/>
                                </w:rPr>
                                <w:t>𝛥</w:t>
                              </w:r>
                              <w:r>
                                <w:rPr>
                                  <w:rFonts w:asciiTheme="minorHAnsi" w:hAnsi="Calibri" w:cstheme="minorBidi"/>
                                  <w:i/>
                                  <w:iCs/>
                                  <w:color w:val="000000" w:themeColor="text1"/>
                                  <w:kern w:val="24"/>
                                  <w:sz w:val="16"/>
                                  <w:szCs w:val="16"/>
                                  <w:lang w:val="en-US"/>
                                </w:rPr>
                                <w:t xml:space="preserve">lgt </w:t>
                              </w:r>
                              <w:r>
                                <w:rPr>
                                  <w:rFonts w:asciiTheme="minorHAnsi" w:hAnsi="Calibri" w:cstheme="minorBidi"/>
                                  <w:color w:val="000000" w:themeColor="text1"/>
                                  <w:kern w:val="24"/>
                                  <w:sz w:val="16"/>
                                  <w:szCs w:val="16"/>
                                  <w:lang w:val="en-US"/>
                                </w:rPr>
                                <w:t>(1670 CFU)</w:t>
                              </w:r>
                            </w:p>
                          </w:txbxContent>
                        </v:textbox>
                      </v:shape>
                      <v:shape id="TextBox 14" o:spid="_x0000_s1140" type="#_x0000_t202" style="position:absolute;left:37203;top:19715;width:10401;height:2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" filled="f" stroked="f">
                        <v:textbox style="mso-fit-shape-to-text:t">
                          <w:txbxContent>
                            <w:p w14:paraId="7396AE79" w14:textId="77777777" w:rsidR="00AB3CB7" w:rsidRDefault="00AB3CB7" w:rsidP="00370114">
                              <w:pPr>
                                <w:pStyle w:val="NormalWeb"/>
                                <w:spacing w:before="0" w:beforeAutospacing="0" w:after="0" w:afterAutospacing="0"/>
                              </w:pPr>
                              <w:r>
                                <w:rPr>
                                  <w:rFonts w:asciiTheme="minorHAnsi" w:hAnsi="Calibri" w:cstheme="minorBidi"/>
                                  <w:color w:val="000000" w:themeColor="text1"/>
                                  <w:kern w:val="24"/>
                                  <w:sz w:val="16"/>
                                  <w:szCs w:val="16"/>
                                  <w:lang w:val="en-US"/>
                                </w:rPr>
                                <w:t>PBS (endotoxin-free)</w:t>
                              </w:r>
                            </w:p>
                          </w:txbxContent>
                        </v:textbox>
                      </v:shape>
                      <v:shape id="TextBox 15" o:spid="_x0000_s1141" type="#_x0000_t202" style="position:absolute;left:37203;top:18275;width:11506;height:21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" filled="f" stroked="f">
                        <v:textbox style="mso-fit-shape-to-text:t">
                          <w:txbxContent>
                            <w:p w14:paraId="76B04D5E" w14:textId="77777777" w:rsidR="00AB3CB7" w:rsidRDefault="00AB3CB7" w:rsidP="00370114">
                              <w:pPr>
                                <w:pStyle w:val="NormalWeb"/>
                                <w:spacing w:before="0" w:beforeAutospacing="0" w:after="0" w:afterAutospacing="0"/>
                              </w:pPr>
                              <w:r>
                                <w:rPr>
                                  <w:rFonts w:asciiTheme="minorHAnsi" w:hAnsi="Calibri" w:cstheme="minorBidi"/>
                                  <w:color w:val="000000" w:themeColor="text1"/>
                                  <w:kern w:val="24"/>
                                  <w:sz w:val="16"/>
                                  <w:szCs w:val="16"/>
                                  <w:lang w:val="en-US"/>
                                </w:rPr>
                                <w:t>SH1000</w:t>
                              </w:r>
                              <w:r>
                                <w:rPr>
                                  <w:rFonts w:ascii="Cambria Math" w:hAnsi="Cambria Math" w:cs="Cambria Math"/>
                                  <w:color w:val="000000" w:themeColor="text1"/>
                                  <w:kern w:val="24"/>
                                  <w:sz w:val="16"/>
                                  <w:szCs w:val="16"/>
                                  <w:lang w:val="en-US"/>
                                </w:rPr>
                                <w:t>𝛥</w:t>
                              </w:r>
                              <w:r>
                                <w:rPr>
                                  <w:rFonts w:asciiTheme="minorHAnsi" w:hAnsi="Calibri" w:cstheme="minorBidi"/>
                                  <w:i/>
                                  <w:iCs/>
                                  <w:color w:val="000000" w:themeColor="text1"/>
                                  <w:kern w:val="24"/>
                                  <w:sz w:val="16"/>
                                  <w:szCs w:val="16"/>
                                  <w:lang w:val="en-US"/>
                                </w:rPr>
                                <w:t xml:space="preserve">lgt </w:t>
                              </w:r>
                              <w:r>
                                <w:rPr>
                                  <w:rFonts w:asciiTheme="minorHAnsi" w:hAnsi="Calibri" w:cstheme="minorBidi"/>
                                  <w:color w:val="000000" w:themeColor="text1"/>
                                  <w:kern w:val="24"/>
                                  <w:sz w:val="16"/>
                                  <w:szCs w:val="16"/>
                                  <w:lang w:val="en-US"/>
                                </w:rPr>
                                <w:t>(1687 CFU)</w:t>
                              </w:r>
                            </w:p>
                          </w:txbxContent>
                        </v:textbox>
                      </v:shape>
                      <v:shape id="TextBox 16" o:spid="_x0000_s1142" type="#_x0000_t202" style="position:absolute;left:37203;top:21253;width:9785;height:2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" filled="f" stroked="f">
                        <v:textbox style="mso-fit-shape-to-text:t">
                          <w:txbxContent>
                            <w:p w14:paraId="64950143" w14:textId="77777777" w:rsidR="00AB3CB7" w:rsidRDefault="00AB3CB7" w:rsidP="00370114">
                              <w:pPr>
                                <w:pStyle w:val="NormalWeb"/>
                                <w:spacing w:before="0" w:beforeAutospacing="0" w:after="0" w:afterAutospacing="0"/>
                              </w:pPr>
                              <w:r>
                                <w:rPr>
                                  <w:rFonts w:asciiTheme="minorHAnsi" w:hAnsi="Calibri" w:cstheme="minorBidi"/>
                                  <w:color w:val="000000" w:themeColor="text1"/>
                                  <w:kern w:val="24"/>
                                  <w:sz w:val="16"/>
                                  <w:szCs w:val="16"/>
                                  <w:lang w:val="en-US"/>
                                </w:rPr>
                                <w:t>SH1000</w:t>
                              </w:r>
                              <w:r>
                                <w:rPr>
                                  <w:rFonts w:asciiTheme="minorHAnsi" w:hAnsi="Calibri" w:cstheme="minorBidi"/>
                                  <w:i/>
                                  <w:iCs/>
                                  <w:color w:val="000000" w:themeColor="text1"/>
                                  <w:kern w:val="24"/>
                                  <w:sz w:val="16"/>
                                  <w:szCs w:val="16"/>
                                  <w:lang w:val="en-US"/>
                                </w:rPr>
                                <w:t xml:space="preserve"> </w:t>
                              </w:r>
                              <w:r>
                                <w:rPr>
                                  <w:rFonts w:asciiTheme="minorHAnsi" w:hAnsi="Calibri" w:cstheme="minorBidi"/>
                                  <w:color w:val="000000" w:themeColor="text1"/>
                                  <w:kern w:val="24"/>
                                  <w:sz w:val="16"/>
                                  <w:szCs w:val="16"/>
                                  <w:lang w:val="en-US"/>
                                </w:rPr>
                                <w:t>(1450 CFU)</w:t>
                              </w:r>
                            </w:p>
                          </w:txbxContent>
                        </v:textbox>
                      </v:shape>
                    </v:group>
                  </w:pict>
                </mc:Fallback>
              </mc:AlternateContent>
            </w:r>
          </w:p>
          <w:p w14:paraId="5EE77FD7" w14:textId="6CCEEE9D" w:rsidR="00370114" w:rsidRDefault="00370114" w:rsidP="007E46DA">
            <w:pPr>
              <w:keepNext/>
              <w:jc w:val="both"/>
            </w:pPr>
          </w:p>
          <w:p w14:paraId="59A4E1F6" w14:textId="7796D96C" w:rsidR="00370114" w:rsidRDefault="00370114" w:rsidP="007E46DA">
            <w:pPr>
              <w:keepNext/>
              <w:jc w:val="both"/>
            </w:pPr>
          </w:p>
          <w:p w14:paraId="711FEC28" w14:textId="63BE0112" w:rsidR="00370114" w:rsidRDefault="00370114" w:rsidP="007E46DA">
            <w:pPr>
              <w:keepNext/>
              <w:jc w:val="both"/>
            </w:pPr>
          </w:p>
          <w:p w14:paraId="0B3C06C1" w14:textId="1D6BA912" w:rsidR="00370114" w:rsidRDefault="00370114" w:rsidP="007E46DA">
            <w:pPr>
              <w:keepNext/>
              <w:jc w:val="both"/>
            </w:pPr>
          </w:p>
          <w:p w14:paraId="4641DB93" w14:textId="02738A3D" w:rsidR="00370114" w:rsidRDefault="00370114" w:rsidP="007E46DA">
            <w:pPr>
              <w:keepNext/>
              <w:jc w:val="both"/>
            </w:pPr>
          </w:p>
          <w:p w14:paraId="21CF2265" w14:textId="4834ABFE" w:rsidR="00370114" w:rsidRPr="0039739C" w:rsidRDefault="00B639A8" w:rsidP="007E46DA">
            <w:pPr>
              <w:keepNext/>
              <w:jc w:val="both"/>
            </w:pPr>
            <w:r>
              <w:t xml:space="preserve"> </w:t>
            </w:r>
          </w:p>
          <w:p w14:paraId="2C6D8E31" w14:textId="0350E4D8" w:rsidR="007E46DA" w:rsidRPr="0039739C" w:rsidRDefault="007E46DA" w:rsidP="007E46DA">
            <w:pPr>
              <w:pStyle w:val="NoSpacing"/>
            </w:pPr>
            <w:bookmarkStart w:id="341" w:name="_Ref499555868"/>
            <w:bookmarkStart w:id="342" w:name="_Toc505272667"/>
            <w:bookmarkStart w:id="343" w:name="_Toc505531058"/>
            <w:r w:rsidRPr="0039739C">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4</w:t>
            </w:r>
            <w:r w:rsidR="00AE6915">
              <w:rPr>
                <w:noProof/>
              </w:rPr>
              <w:fldChar w:fldCharType="end"/>
            </w:r>
            <w:r>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5</w:t>
            </w:r>
            <w:r w:rsidR="00AE6915">
              <w:rPr>
                <w:noProof/>
              </w:rPr>
              <w:fldChar w:fldCharType="end"/>
            </w:r>
            <w:bookmarkEnd w:id="341"/>
            <w:r w:rsidRPr="0039739C">
              <w:t xml:space="preserve"> There is no difference in host lethality of zebrafish embryos injected with </w:t>
            </w:r>
            <w:r w:rsidR="00F45958" w:rsidRPr="00F45958">
              <w:rPr>
                <w:i/>
                <w:iCs/>
              </w:rPr>
              <w:t>S. aureus</w:t>
            </w:r>
            <w:r w:rsidR="0073580A" w:rsidRPr="0073580A">
              <w:rPr>
                <w:i/>
                <w:iCs/>
              </w:rPr>
              <w:t xml:space="preserve"> </w:t>
            </w:r>
            <w:r w:rsidRPr="0039739C">
              <w:t xml:space="preserve">or </w:t>
            </w:r>
            <w:r w:rsidR="00F45958" w:rsidRPr="00F45958">
              <w:rPr>
                <w:i/>
                <w:iCs/>
              </w:rPr>
              <w:t>S. aureus</w:t>
            </w:r>
            <w:r w:rsidR="0073580A" w:rsidRPr="0073580A">
              <w:rPr>
                <w:i/>
                <w:iCs/>
              </w:rPr>
              <w:t xml:space="preserve"> </w:t>
            </w:r>
            <w:r w:rsidRPr="0039739C">
              <w:t>lacking lipoproteins.</w:t>
            </w:r>
            <w:bookmarkEnd w:id="342"/>
            <w:bookmarkEnd w:id="343"/>
          </w:p>
          <w:p w14:paraId="01F4AE78" w14:textId="77777777" w:rsidR="007E46DA" w:rsidRPr="0039739C" w:rsidRDefault="007E46DA" w:rsidP="007E46DA">
            <w:pPr>
              <w:pStyle w:val="NoSpacing"/>
            </w:pPr>
          </w:p>
          <w:p w14:paraId="22D5DBB5" w14:textId="77777777" w:rsidR="007E46DA" w:rsidRPr="0039739C" w:rsidRDefault="007E46DA" w:rsidP="007E46DA">
            <w:pPr>
              <w:pStyle w:val="Figurebody"/>
            </w:pPr>
            <w:r w:rsidRPr="0039739C">
              <w:t xml:space="preserve">Survival curves of zebrafish embryos (n=30) wild-type </w:t>
            </w:r>
            <w:r w:rsidRPr="0039739C">
              <w:rPr>
                <w:b/>
              </w:rPr>
              <w:t xml:space="preserve">(A) </w:t>
            </w:r>
            <w:r w:rsidRPr="0039739C">
              <w:t xml:space="preserve">or PU.1 treated </w:t>
            </w:r>
            <w:r w:rsidRPr="0039739C">
              <w:rPr>
                <w:b/>
              </w:rPr>
              <w:t>(B)</w:t>
            </w:r>
            <w:r w:rsidRPr="0039739C">
              <w:t xml:space="preserve"> injected with: SH1000</w:t>
            </w:r>
            <w:r w:rsidRPr="0039739C">
              <w:rPr>
                <w:i/>
              </w:rPr>
              <w:t xml:space="preserve">∆lgt </w:t>
            </w:r>
            <w:r w:rsidRPr="0039739C">
              <w:t>(A: 1318 CFU, B: 1687 CFU)</w:t>
            </w:r>
            <w:r w:rsidRPr="0039739C">
              <w:rPr>
                <w:i/>
              </w:rPr>
              <w:t xml:space="preserve">, </w:t>
            </w:r>
            <w:r w:rsidRPr="0039739C">
              <w:t>HK SH1000</w:t>
            </w:r>
            <w:r w:rsidRPr="0039739C">
              <w:rPr>
                <w:i/>
              </w:rPr>
              <w:t xml:space="preserve">∆lgt </w:t>
            </w:r>
            <w:r w:rsidRPr="0039739C">
              <w:t>(1670 CFU).</w:t>
            </w:r>
          </w:p>
          <w:p w14:paraId="015A6562" w14:textId="77777777" w:rsidR="007E46DA" w:rsidRPr="0039739C" w:rsidRDefault="007E46DA" w:rsidP="007E46DA">
            <w:pPr>
              <w:pStyle w:val="Figurebody"/>
            </w:pPr>
            <w:r w:rsidRPr="0039739C">
              <w:t>SH1000 was used as a positive control. ** p &lt; 0.01, *** p &lt; 0.001, ns- not significant.</w:t>
            </w:r>
          </w:p>
          <w:p w14:paraId="03F014AE" w14:textId="77777777" w:rsidR="007E46DA" w:rsidRPr="0039739C" w:rsidRDefault="007E46DA" w:rsidP="007E46DA">
            <w:pPr>
              <w:pStyle w:val="Figurebody"/>
            </w:pPr>
          </w:p>
          <w:p w14:paraId="2C5613E8" w14:textId="77777777" w:rsidR="007E46DA" w:rsidRPr="0039739C" w:rsidRDefault="007E46DA" w:rsidP="007E46DA">
            <w:pPr>
              <w:pStyle w:val="NoSpacing"/>
            </w:pPr>
          </w:p>
          <w:p w14:paraId="7D466F32" w14:textId="77777777" w:rsidR="007E46DA" w:rsidRPr="0039739C" w:rsidRDefault="007E46DA" w:rsidP="007E46DA">
            <w:pPr>
              <w:pStyle w:val="NoSpacing"/>
            </w:pPr>
          </w:p>
        </w:tc>
      </w:tr>
      <w:tr w:rsidR="007E46DA" w:rsidRPr="0039739C" w14:paraId="0B88E0F8" w14:textId="77777777" w:rsidTr="007E46DA">
        <w:tc>
          <w:tcPr>
            <w:tcW w:w="9010" w:type="dxa"/>
          </w:tcPr>
          <w:p w14:paraId="294307A4" w14:textId="77777777" w:rsidR="007E46DA" w:rsidRPr="0039739C" w:rsidRDefault="007E46DA" w:rsidP="007E46DA">
            <w:pPr>
              <w:pStyle w:val="ListParagraph"/>
              <w:jc w:val="both"/>
            </w:pPr>
          </w:p>
        </w:tc>
      </w:tr>
    </w:tbl>
    <w:p w14:paraId="1D2B3B06" w14:textId="77777777" w:rsidR="007E46DA" w:rsidRPr="0039739C" w:rsidRDefault="007E46DA" w:rsidP="007E46DA">
      <w:pPr>
        <w:jc w:val="both"/>
      </w:pPr>
    </w:p>
    <w:p w14:paraId="1E84201C" w14:textId="77777777" w:rsidR="007E46DA" w:rsidRPr="0039739C" w:rsidRDefault="007E46DA" w:rsidP="007E46DA">
      <w:pPr>
        <w:spacing w:line="240" w:lineRule="auto"/>
      </w:pPr>
      <w:r w:rsidRPr="0039739C">
        <w:br w:type="page"/>
      </w:r>
    </w:p>
    <w:p w14:paraId="4DD09E39" w14:textId="43DBB8A9" w:rsidR="007E46DA" w:rsidRPr="0039739C" w:rsidRDefault="007E46DA" w:rsidP="0042099B">
      <w:pPr>
        <w:pStyle w:val="Heading3"/>
      </w:pPr>
      <w:bookmarkStart w:id="344" w:name="_Toc500420546"/>
      <w:bookmarkStart w:id="345" w:name="_Toc500420614"/>
      <w:bookmarkStart w:id="346" w:name="_Toc505272638"/>
      <w:bookmarkStart w:id="347" w:name="_Toc521494844"/>
      <w:r w:rsidRPr="0039739C">
        <w:lastRenderedPageBreak/>
        <w:t>Investigation of the role of peptidoglycan in the murine systemic model</w:t>
      </w:r>
      <w:bookmarkEnd w:id="344"/>
      <w:bookmarkEnd w:id="345"/>
      <w:r w:rsidRPr="0039739C">
        <w:t xml:space="preserve"> of infection</w:t>
      </w:r>
      <w:bookmarkEnd w:id="346"/>
      <w:bookmarkEnd w:id="347"/>
      <w:r w:rsidR="0073580A" w:rsidRPr="0073580A">
        <w:rPr>
          <w:i/>
          <w:iCs/>
        </w:rPr>
        <w:t xml:space="preserve"> </w:t>
      </w:r>
    </w:p>
    <w:p w14:paraId="5752D88E" w14:textId="77777777" w:rsidR="007E46DA" w:rsidRPr="0039739C" w:rsidRDefault="007E46DA" w:rsidP="007E46DA"/>
    <w:p w14:paraId="204AB659" w14:textId="02A7FF45" w:rsidR="007E46DA" w:rsidRPr="0039739C" w:rsidRDefault="007E46DA" w:rsidP="006E071A">
      <w:r w:rsidRPr="0039739C">
        <w:t xml:space="preserve">In order to test the role of peptidoglycan alone and with other bacteria or cell wall components, it was essential to first conduct dosing experiments to determine its effect on murine host health. It has been well documented that LPS is a major driver of </w:t>
      </w:r>
      <w:r w:rsidR="00AE6915" w:rsidRPr="00AE6915">
        <w:t>Gram-</w:t>
      </w:r>
      <w:r w:rsidRPr="0039739C">
        <w:t xml:space="preserve">negative sepsis </w:t>
      </w:r>
      <w:r w:rsidRPr="0039739C">
        <w:fldChar w:fldCharType="begin" w:fldLock="1"/>
      </w:r>
      <w:r w:rsidR="00B145F9">
        <w:instrText>ADDIN CSL_CITATION { "citationItems" : [ { "id" : "ITEM-1", "itemData" : { "DOI" : "10.1016/0019-2791(76)90181-6", "ISBN" : "0019-2791", "ISSN" : "00192791", "PMID" : "187544", "abstract" : "The cationic polypeptide polymyxin B, has been demonstrated to form a stable molecular complex with the lipid A region of bacterial lipopolysaccharides. The interaction between polymyxin B and LPS appears to be stoichiometric, with several lines of evidence suggesting that one molecule of polymyxin B binds one monomer unit of LPS. The formation of LPS-polymyxin B complexes results in the generation of higher mol. wt aggregates with decreased isopynic density. ?? 1976.", "author" : [ { "dropping-particle" : "", "family" : "Morrison", "given" : "David C.", "non-dropping-particle" : "", "parse-names" : false, "suffix" : "" }, { "dropping-particle" : "", "family" : "Jacobs", "given" : "Diane M", "non-dropping-particle" : "", "parse-names" : false, "suffix" : "" } ], "container-title" : "Immunochemistry", "id" : "ITEM-1", "issue" : "10", "issued" : { "date-parts" : [ [ "1976" ] ] }, "page" : "813-818", "publisher" : "Pergamon Press", "title" : "Binding of polymyxin B to the lipid A portion of bacterial lipopolysaccharides", "type" : "article-journal", "volume" : "13" }, "uris" : [ "http://www.mendeley.com/documents/?uuid=51ca4556-7383-3dab-9e51-0cc82e02f8f6" ] }, { "id" : "ITEM-2", "itemData" : { "ISSN" : "00199567", "PMID" : "7806373", "abstract" : "A recombinant 23-kDa amino-terminal fragment of human bactericidal/permeability-increasing protein (rBPI23), a potent lipopolysaccharide (LPS)-binding/neutralizing protein, was used as a probe to assess the role of endotoxin in the acute inflammatory responses elicited by gram-negative bacteria in rat subcutaneous air pouches. In initial experiments, rBPI23 prevented the Escherichia coli O111:B4 LPS-induced accumulation of polymorphonuclear leukocytes (PMN), tumor necrosis factor alpha (TNF-alpha), and nitrite (a stable end product of nitric oxide formation) in exudate fluids. Significant inhibition of TNF-alpha production was still evident when rBPI23 treatment was delayed for 30 min after LPS instillation. In subsequent experiments, rBPI23 also prevented the nitrite and early (2-h) TNF-alpha accumulation induced by three different strains of formaldehyde-killed gram-negative bacteria (E. coli O7:K1, E. coli O111:B4, and Pseudomonas aeruginosa 12.4.4) but did not inhibit the PMN or late (6-h) TNF-alpha accumulation induced by these bacteria. As with LPS challenge, a significant inhibition of early TNF-alpha production was still evident when rBPI23 treatment was delayed for 30 to 60 min after instillation of killed bacteria. The results indicate that in this experimental model the NO and early TNF-alpha responses to gram-negative bacterial challenge are mediated predominantly by endotoxin, whereas the PMN and late TNF-alpha responses may be mediated by other bacterial components. Moreover, the results indicate that rBPI23 can inhibit the bacterially induced production of certain potentially harmful mediators (TNF-alpha and NO) without entirely blocking the host defense, i.e., PMN response, against the bacteria.", "author" : [ { "dropping-particle" : "", "family" : "Kohn", "given" : "Fred R", "non-dropping-particle" : "", "parse-names" : false, "suffix" : "" }, { "dropping-particle" : "", "family" : "Kung", "given" : "Ada H C", "non-dropping-particle" : "", "parse-names" : false, "suffix" : "" } ], "container-title" : "Infection and Immunity", "id" : "ITEM-2", "issue" : "1", "issued" : { "date-parts" : [ [ "1995" ] ] }, "page" : "333-339", "title" : "Role of endotoxin in acute inflammation induced by gram-negative bacteria: Specific inhibition of lipopolysaccharide-mediated responses with an amino- terminal fragment of bactericidal/permeability-increasing protein", "type" : "article-journal", "volume" : "63" }, "uris" : [ "http://www.mendeley.com/documents/?uuid=213a78df-a39f-361d-bab1-dcc15d353d15" ] } ], "mendeley" : { "formattedCitation" : "(Morrison and Jacobs, 1976; Kohn and Kung, 1995)", "plainTextFormattedCitation" : "(Morrison and Jacobs, 1976; Kohn and Kung, 1995)", "previouslyFormattedCitation" : "(Morrison and Jacobs, 1976; Kohn and Kung, 1995)" }, "properties" : {  }, "schema" : "https://github.com/citation-style-language/schema/raw/master/csl-citation.json" }</w:instrText>
      </w:r>
      <w:r w:rsidRPr="0039739C">
        <w:fldChar w:fldCharType="separate"/>
      </w:r>
      <w:r w:rsidR="00F71621" w:rsidRPr="00F71621">
        <w:rPr>
          <w:noProof/>
        </w:rPr>
        <w:t>(Morrison and Jacobs, 1976; Kohn and Kung, 1995)</w:t>
      </w:r>
      <w:r w:rsidRPr="0039739C">
        <w:fldChar w:fldCharType="end"/>
      </w:r>
      <w:r w:rsidR="00AB3CB7">
        <w:t>.</w:t>
      </w:r>
      <w:r w:rsidRPr="0039739C">
        <w:t xml:space="preserve"> Similarly, peptidoglycan has been demonstrated as being the major player in inducing </w:t>
      </w:r>
      <w:r w:rsidR="00AE6915" w:rsidRPr="00AE6915">
        <w:t>Gram-</w:t>
      </w:r>
      <w:r w:rsidRPr="0039739C">
        <w:t>positive sepsis and organ failure in</w:t>
      </w:r>
      <w:r w:rsidR="0073580A" w:rsidRPr="0073580A">
        <w:rPr>
          <w:i/>
          <w:iCs/>
        </w:rPr>
        <w:t xml:space="preserve"> </w:t>
      </w:r>
      <w:r w:rsidRPr="0039739C">
        <w:t xml:space="preserve">a rat model of infection </w:t>
      </w:r>
      <w:r w:rsidRPr="0039739C">
        <w:fldChar w:fldCharType="begin" w:fldLock="1"/>
      </w:r>
      <w:r w:rsidR="00B145F9">
        <w:instrText>ADDIN CSL_CITATION { "citationItems" : [ { "id" : "ITEM-1", "itemData" : { "DOI" : "10.1084/jem.188.2.305", "ISSN" : "0022-1007", "author" : [ { "dropping-particle" : "", "family" : "Kengatharan", "given" : "K M", "non-dropping-particle" : "", "parse-names" : false, "suffix" : "" }, { "dropping-particle" : "", "family" : "Kimpe", "given" : "S", "non-dropping-particle" : "De", "parse-names" : false, "suffix" : "" }, { "dropping-particle" : "", "family" : "Robson", "given" : "C", "non-dropping-particle" : "", "parse-names" : false, "suffix" : "" }, { "dropping-particle" : "", "family" : "Foster", "given" : "S J", "non-dropping-particle" : "", "parse-names" : false, "suffix" : "" }, { "dropping-particle" : "", "family" : "Thiemermann", "given" : "C", "non-dropping-particle" : "", "parse-names" : false, "suffix" : "" } ], "container-title" : "Journal of Experimental Medicine", "id" : "ITEM-1", "issue" : "2", "issued" : { "date-parts" : [ [ "1998", "7" ] ] }, "note" : "- Grampositive bacteriaunlike gram negative , are capable of causing septic shock in the absense of endotoxemia \n\n\n\n\n- Gram posiives contain LTA and PepG in their cell wall that is capable of activating leukocytes and cause the production of cytokines, causing a systemic infection responsefrom the host #\n\n\n\n\n-It is possible that the lipophilic portion of LTA is responsible for the bilogical actvity.This is further suppoeted by the fact that LTA in Gram-positive bacteria is mainly located in the polyglycerophosphate moieties\n\n\n\n\n-\n\n\n\n\n-NO is an umportandsignalling molecule in the body, that acts as a vasodilator, protects organs from ishchemic damage and is also induced by endotoxin or cytokines.\n\n\n\n\n-An amphiphile is amolecule that contains both hydro -phobic and-phylic components\n\n\n\n\n-PIc of LTA structure\n\n\n\n\n-S.aureus lTA is capable of causing moderateINOSinduction (inflamatorry form of NO) that in murine models alsorequiresthe activation of tyrosine kinases and NF-kb,however does not cause multiple organ failure or death.\n\n\n\n\n-However LTA+PEPG act to release TNF-a and IFN-gamma , casing shock and multiple organ faliure\n\n\n\n\n-NAG-NAM-l-ala-d-isoglutamine moiety accounts for the induction of iNOS attributed to the whole PepG poly- mer. NAM-l-ala-d-isoglutamine is the smallest possible frag- ment of PepG that is able to synergize with IFN-? to in- duce iNOS in macrophages, while an extra NAG residue results in a more potent induction\n\n\n\n\n-NAG-NAM-l-ala-d-isoglutamine is the smallest frangment that successfully intercats with IFN-y to induce iNOS production in macrophages , and additional NAG resudue increases the potency of the induction\n\n\n\n\n-similarly, NAG-NAM-l-ala-d-isoglutamine is capableof producing and inflammitory response when synergozedwith LTA, in a way similar to receptor-ligand interaction\n\n\n\n\n-Experiments on the non-pathogenic B. subtilis have shown that its LTA or PepG is anable to elicita systemic imfection response\n\n\n\n\n- Potetially enhanced INOS formation by s.aureis is responsible for grampositive shock as inhibition of NO synthesis does not prevent renal injury", "page" : "305-315", "title" : "Mechanism of Gram-positive Shock: Identification of Peptidoglycan and Lipoteichoic Acid Moieties Essential in the Induction of Nitric Oxide Synthase, Shock, and Multiple Organ Failure", "type" : "article-journal", "volume" : "188" }, "uris" : [ "http://www.mendeley.com/documents/?uuid=e951975f-7b9a-48b0-9d2e-00b3ca7062c7" ] } ], "mendeley" : { "formattedCitation" : "(Kengatharan &lt;i&gt;et al.&lt;/i&gt;, 1998)", "plainTextFormattedCitation" : "(Kengatharan et al., 1998)", "previouslyFormattedCitation" : "(Kengatharan &lt;i&gt;et al.&lt;/i&gt;, 1998)" }, "properties" : {  }, "schema" : "https://github.com/citation-style-language/schema/raw/master/csl-citation.json" }</w:instrText>
      </w:r>
      <w:r w:rsidRPr="0039739C">
        <w:fldChar w:fldCharType="separate"/>
      </w:r>
      <w:r w:rsidR="00F71621" w:rsidRPr="00F71621">
        <w:rPr>
          <w:noProof/>
        </w:rPr>
        <w:t xml:space="preserve">(Kengatharan </w:t>
      </w:r>
      <w:r w:rsidR="00F71621" w:rsidRPr="00F71621">
        <w:rPr>
          <w:i/>
          <w:noProof/>
        </w:rPr>
        <w:t>et al.</w:t>
      </w:r>
      <w:r w:rsidR="00F71621" w:rsidRPr="00F71621">
        <w:rPr>
          <w:noProof/>
        </w:rPr>
        <w:t>, 1998)</w:t>
      </w:r>
      <w:r w:rsidRPr="0039739C">
        <w:fldChar w:fldCharType="end"/>
      </w:r>
      <w:r w:rsidRPr="0039739C">
        <w:t xml:space="preserve">. Moreover, it has been shown that LTA and PGN from </w:t>
      </w:r>
      <w:r w:rsidR="00F45958" w:rsidRPr="00F45958">
        <w:rPr>
          <w:i/>
          <w:iCs/>
        </w:rPr>
        <w:t>S. aureus</w:t>
      </w:r>
      <w:r w:rsidR="00B75B6A">
        <w:rPr>
          <w:i/>
          <w:iCs/>
        </w:rPr>
        <w:t xml:space="preserve"> </w:t>
      </w:r>
      <w:r w:rsidR="008160A0">
        <w:t>synergise to increase TNF-</w:t>
      </w:r>
      <w:r w:rsidR="008160A0">
        <w:sym w:font="Symbol" w:char="F061"/>
      </w:r>
      <w:r w:rsidR="008160A0">
        <w:t xml:space="preserve"> </w:t>
      </w:r>
      <w:r w:rsidR="00C21BE9">
        <w:t>and INF-</w:t>
      </w:r>
      <w:r w:rsidR="00C21BE9">
        <w:sym w:font="Symbol" w:char="F067"/>
      </w:r>
      <w:r w:rsidR="00C21BE9">
        <w:t xml:space="preserve"> </w:t>
      </w:r>
      <w:r w:rsidRPr="0039739C">
        <w:t xml:space="preserve">expression and therefore cause septic shock in </w:t>
      </w:r>
      <w:r w:rsidR="006E071A">
        <w:t>rats</w:t>
      </w:r>
      <w:r w:rsidRPr="0039739C">
        <w:t xml:space="preserve"> </w:t>
      </w:r>
      <w:r w:rsidRPr="0039739C">
        <w:fldChar w:fldCharType="begin" w:fldLock="1"/>
      </w:r>
      <w:r w:rsidR="00B145F9">
        <w:instrText>ADDIN CSL_CITATION { "citationItems" : [ { "id" : "ITEM-1", "itemData" : { "abstract" : "Although the incidence of Gram-positive sep-sis has risen strongly, it is unclear how Gram-positive organ-isms (without endotoxin) initiate septic shock. We investi-gated whether two cell wall components from Staphylococcus aureus, peptidoglycan (PepG) and lipoteichoic acid (LTA), can induce the inflammatory response and multiple organ dys-function syndrome (MODS) associated with septic shock caused by Gram-positive organisms. In cultured macro-phages, LTA (10 jig/ml), but not PepG (100 'g/ml), induces the release of nitric oxide measured as nitrite. PepG, however, caused a 4-fold increase in the production of nitri$e elicited by LTA. Furthermore, PepG antibodies inhibited the release of nitrite elicited by killed S. aureus. Administration of both PepG (10 mg/kg; i.v.) and LTA (3 mg/kg; i.v.) in anesthetized rats resulted in the release of tumor necrosis factor et and interferon -y and MODS, as indicated by a decrease in arterial oxygen pressure (lung) and an increase in plasma concentra-tions of bilirubin and alanine aminotransferase (liver), cre-atinine and urea (kidney), lipase (pancreas), and creatine kinase (heart or skeletal muscle). There was also the expres-sion of inducible nitric oxide synthase in these organs,", "author" : [ { "dropping-particle" : "", "family" : "Kimpe", "given" : "Sjef J", "non-dropping-particle" : "De", "parse-names" : false, "suffix" : "" }, { "dropping-particle" : "", "family" : "Kengatharan", "given" : "Muralitharan", "non-dropping-particle" : "", "parse-names" : false, "suffix" : "" }, { "dropping-particle" : "", "family" : "Thiemermann", "given" : "Christoph", "non-dropping-particle" : "", "parse-names" : false, "suffix" : "" }, { "dropping-particle" : "", "family" : "Vane", "given" : "John R", "non-dropping-particle" : "", "parse-names" : false, "suffix" : "" } ], "container-title" : "Medical Sciences", "id" : "ITEM-1", "issued" : { "date-parts" : [ [ "1995" ] ] }, "page" : "10359-10363", "title" : "The cell wall components peptidoglycan and lipoteichoic acid from Staphylococcus aureus act in synergy to cause shock and multiple organ failure (inducible nitric oxide synthase/tumor necrosis factor a/interferon fy)", "type" : "article-journal", "volume" : "92" }, "uris" : [ "http://www.mendeley.com/documents/?uuid=eb26d2e1-3657-4caa-95db-bb429b184877" ] } ], "mendeley" : { "formattedCitation" : "(De Kimpe &lt;i&gt;et al.&lt;/i&gt;, 1995)", "plainTextFormattedCitation" : "(De Kimpe et al., 1995)", "previouslyFormattedCitation" : "(De Kimpe &lt;i&gt;et al.&lt;/i&gt;, 1995)" }, "properties" : {  }, "schema" : "https://github.com/citation-style-language/schema/raw/master/csl-citation.json" }</w:instrText>
      </w:r>
      <w:r w:rsidRPr="0039739C">
        <w:fldChar w:fldCharType="separate"/>
      </w:r>
      <w:r w:rsidR="00F71621" w:rsidRPr="00F71621">
        <w:rPr>
          <w:noProof/>
        </w:rPr>
        <w:t xml:space="preserve">(De Kimpe </w:t>
      </w:r>
      <w:r w:rsidR="00F71621" w:rsidRPr="00F71621">
        <w:rPr>
          <w:i/>
          <w:noProof/>
        </w:rPr>
        <w:t>et al.</w:t>
      </w:r>
      <w:r w:rsidR="00F71621" w:rsidRPr="00F71621">
        <w:rPr>
          <w:noProof/>
        </w:rPr>
        <w:t>, 1995)</w:t>
      </w:r>
      <w:r w:rsidRPr="0039739C">
        <w:fldChar w:fldCharType="end"/>
      </w:r>
      <w:r w:rsidRPr="0039739C">
        <w:t xml:space="preserve">. Additionally, cell wall preparations of several bacteria have been shown to cause a significant inflammatory response in murine models of infection </w:t>
      </w:r>
      <w:r w:rsidRPr="0039739C">
        <w:fldChar w:fldCharType="begin" w:fldLock="1"/>
      </w:r>
      <w:r w:rsidR="00B145F9">
        <w:instrText>ADDIN CSL_CITATION { "citationItems" : [ { "id" : "ITEM-1", "itemData" : { "ISSN" : "0022-1899", "PMID" : "3973407", "abstract" : "The relative contribution of bacterial components to the induction of inflammation during Streptococcus pneumoniae meningitis is unknown. Several strains of pneumococci with differences in cell surface characteristics (capsule or cell wall) were compared for the effect on the inflammatory response evoked during infection of the cerebrospinal fluid (CSF) in vivo. The presence of bacterial capsular polysaccharide was not necessary for bacterial growth in CSF in vivo but correlated with greater CSF bacterial density. CSF inflammatory changes began to appear when the bacterial concentration exceeded 10(5) cfu/ml, regardless of the pneumococcal strain. CSF inflammatory changes could be invoked by cisternal instillation of 10(5)-10(6) cell equivalents of whole, heat-killed unencapsulated strains or their isolated cell walls but not by similar concentrations of heat-killed encapsulated strains or isolated capsular polysaccharide. Hypoglycorrhachia was observed only during inflammation caused by live bacteria. The inflammatory response characteristic of naturally acquired pneumococcal meningitis can be reproduced by challenge with both encapsulated and uncapsulated bacteria. The bacterial cell wall appears to be the most potent pneumococcal surface component in inducing CSF inflammation.", "author" : [ { "dropping-particle" : "", "family" : "Tuomanen", "given" : "Elaine", "non-dropping-particle" : "", "parse-names" : false, "suffix" : "" }, { "dropping-particle" : "", "family" : "Tomasz", "given" : "Alexander", "non-dropping-particle" : "", "parse-names" : false, "suffix" : "" }, { "dropping-particle" : "", "family" : "Hengstler", "given" : "Bruno", "non-dropping-particle" : "", "parse-names" : false, "suffix" : "" }, { "dropping-particle" : "", "family" : "Zak", "given" : "Oto", "non-dropping-particle" : "", "parse-names" : false, "suffix" : "" } ], "container-title" : "The Journal of infectious diseases", "id" : "ITEM-1", "issue" : "3", "issued" : { "date-parts" : [ [ "1985" ] ] }, "page" : "535-40", "title" : "The relative role of bacterial cell wall and capsule in the induction of inflammation in pneumococcal meningitis.", "type" : "article-journal", "volume" : "151" }, "uris" : [ "http://www.mendeley.com/documents/?uuid=5ccaf472-5994-398e-b343-a0b9f774ee8f" ] }, { "id" : "ITEM-2", "itemData" : { "ISSN" : "0019-9567", "PMID" : "1612750", "abstract" : "The pathogenesis of middle ear inflammation caused by Streptococcus pneumoniae was explored in the chinchilla model with different pneumococcal cell wall (CW) preparations, including isolated native CW, M1 muramidase CW (M1-CW) digest, amidase CW digest, and M1 peptidoglycan (M1-PG) digest. Inflammatory cell and lysozyme concentrations in middle ear fluid (MEF) were measured between 6 and 72 h after the middle ears were inoculated with one of the preparations or sterile saline. Middle ear histopathology was measured quantitatively at 72 h. Native CW, M1-CW digest, and amidase-CW digest caused significantly more inflammatory cell influx and lysozyme accumulation in MEF than saline did. M1-PG digest also caused more inflammatory cell influx and lysozyme accumulation in MEF than saline did but caused less inflammation than native CW or either CW digest. Epithelial metaplasia was significantly greater in ears inoculated with native CW than in ears inoculated with the CW or PG digest or with saline. Pneumococcal CW is, therefore, the principal factor that initiates middle ear inflammation in acute pneumococcal otitis media, and CW teichoication seems to be important in initiating this response.", "author" : [ { "dropping-particle" : "", "family" : "Carlsen", "given" : "Brian D", "non-dropping-particle" : "", "parse-names" : false, "suffix" : "" }, { "dropping-particle" : "", "family" : "Kawana", "given" : "Masahiro", "non-dropping-particle" : "", "parse-names" : false, "suffix" : "" }, { "dropping-particle" : "", "family" : "Kawana", "given" : "Chihiro", "non-dropping-particle" : "", "parse-names" : false, "suffix" : "" }, { "dropping-particle" : "", "family" : "Tomasz", "given" : "Alexander", "non-dropping-particle" : "", "parse-names" : false, "suffix" : "" }, { "dropping-particle" : "", "family" : "Giebink", "given" : "G S", "non-dropping-particle" : "", "parse-names" : false, "suffix" : "" } ], "container-title" : "Infection and immunity", "id" : "ITEM-2", "issue" : "7", "issued" : { "date-parts" : [ [ "1992" ] ] }, "page" : "2850-2854", "title" : "Role of the Bacterial Cell Wall in Middle Ear Inflammation Caused by Streptococcus pneumoniae", "type" : "article-journal", "volume" : "60" }, "uris" : [ "http://www.mendeley.com/documents/?uuid=327798bf-fbbc-3c15-b16b-16e1b2be02ce" ] } ], "mendeley" : { "formattedCitation" : "(Tuomanen &lt;i&gt;et al.&lt;/i&gt;, 1985; Carlsen &lt;i&gt;et al.&lt;/i&gt;, 1992)", "plainTextFormattedCitation" : "(Tuomanen et al., 1985; Carlsen et al., 1992)", "previouslyFormattedCitation" : "(Tuomanen &lt;i&gt;et al.&lt;/i&gt;, 1985; Carlsen &lt;i&gt;et al.&lt;/i&gt;, 1992)" }, "properties" : {  }, "schema" : "https://github.com/citation-style-language/schema/raw/master/csl-citation.json" }</w:instrText>
      </w:r>
      <w:r w:rsidRPr="0039739C">
        <w:fldChar w:fldCharType="separate"/>
      </w:r>
      <w:r w:rsidR="00F71621" w:rsidRPr="00F71621">
        <w:rPr>
          <w:noProof/>
        </w:rPr>
        <w:t xml:space="preserve">(Tuomanen </w:t>
      </w:r>
      <w:r w:rsidR="00F71621" w:rsidRPr="00F71621">
        <w:rPr>
          <w:i/>
          <w:noProof/>
        </w:rPr>
        <w:t>et al.</w:t>
      </w:r>
      <w:r w:rsidR="00F71621" w:rsidRPr="00F71621">
        <w:rPr>
          <w:noProof/>
        </w:rPr>
        <w:t xml:space="preserve">, 1985; Carlsen </w:t>
      </w:r>
      <w:r w:rsidR="00F71621" w:rsidRPr="00F71621">
        <w:rPr>
          <w:i/>
          <w:noProof/>
        </w:rPr>
        <w:t>et al.</w:t>
      </w:r>
      <w:r w:rsidR="00F71621" w:rsidRPr="00F71621">
        <w:rPr>
          <w:noProof/>
        </w:rPr>
        <w:t>, 1992)</w:t>
      </w:r>
      <w:r w:rsidRPr="0039739C">
        <w:fldChar w:fldCharType="end"/>
      </w:r>
      <w:r w:rsidRPr="0039739C">
        <w:t xml:space="preserve">. In particular, cell wall preparations from </w:t>
      </w:r>
      <w:r w:rsidRPr="0039739C">
        <w:rPr>
          <w:i/>
        </w:rPr>
        <w:t xml:space="preserve">M. luteus </w:t>
      </w:r>
      <w:r w:rsidRPr="0039739C">
        <w:t xml:space="preserve">caused rapid death in mice primed with MDP </w:t>
      </w:r>
      <w:r w:rsidRPr="0039739C">
        <w:fldChar w:fldCharType="begin" w:fldLock="1"/>
      </w:r>
      <w:r w:rsidR="00B145F9">
        <w:instrText>ADDIN CSL_CITATION { "citationItems" : [ { "id" : "ITEM-1", "itemData" : { "DOI" : "10.1016/S0928-8244(96)00104-6", "ISSN" : "09288244", "abstract" : "Micrococcus luteus strains at a dose of 500 $\u03bc$g of whole cells caused anaphylactoid reactions leading to death in some instances within 1 h in C3H/HeN mice primed with muramyl dipeptide (MDP, 100 $\u03bc$g). Tumor necrosis factor (TNF) and interleukin-6 (IL-6) were induced in the serum of half and of all the surviving mice, respectively. Cell wall specimens of M. luteus so far examined also caused anaphylactoid reactions accompanied by early death and one strain induced high levels of TNF and IL-6. Cytoplasmic membranes also induced IL-6. Essentially similar results were obtained with representative M. luteus cells and a cell wall specimen in MDP-primed C3H/HeJ mice. These results indicate that M. luteus has virulence activities that are associated with the induction of septic shock and systemic inflammatory diseases.", "author" : [ { "dropping-particle" : "", "family" : "Monodane", "given" : "Toshihiko", "non-dropping-particle" : "", "parse-names" : false, "suffix" : "" }, { "dropping-particle" : "", "family" : "Kawabata", "given" : "Yoshihiro", "non-dropping-particle" : "", "parse-names" : false, "suffix" : "" }, { "dropping-particle" : "", "family" : "Takada", "given" : "Haruhiko", "non-dropping-particle" : "", "parse-names" : false, "suffix" : "" } ], "container-title" : "FEMS Immunology and Medical Microbiology", "id" : "ITEM-1", "issued" : { "date-parts" : [ [ "1997" ] ] }, "title" : "Micrococcus luteus cells and cell walls induce anaphylactoid reactions accompanied by early death and serum cytokines in mice primed with muramyl dipeptide", "type" : "article-journal" }, "uris" : [ "http://www.mendeley.com/documents/?uuid=3e5b19ac-3f77-4743-afc0-1652ef48ce03" ] } ], "mendeley" : { "formattedCitation" : "(Monodane, Kawabata and Takada, 1997b)", "plainTextFormattedCitation" : "(Monodane, Kawabata and Takada, 1997b)", "previouslyFormattedCitation" : "(Monodane, Kawabata and Takada, 1997b)" }, "properties" : {  }, "schema" : "https://github.com/citation-style-language/schema/raw/master/csl-citation.json" }</w:instrText>
      </w:r>
      <w:r w:rsidRPr="0039739C">
        <w:fldChar w:fldCharType="separate"/>
      </w:r>
      <w:r w:rsidR="00F71621" w:rsidRPr="00F71621">
        <w:rPr>
          <w:noProof/>
        </w:rPr>
        <w:t>(Monodane, Kawabata and Takada, 1997b)</w:t>
      </w:r>
      <w:r w:rsidRPr="0039739C">
        <w:fldChar w:fldCharType="end"/>
      </w:r>
      <w:r w:rsidRPr="0039739C">
        <w:t xml:space="preserve">. In contrast, a previous study demonstrated that a PGN injection up to 4mg per mouse caused no serious impact on murine health </w:t>
      </w:r>
      <w:r w:rsidRPr="0039739C">
        <w:fldChar w:fldCharType="begin" w:fldLock="1"/>
      </w:r>
      <w:r w:rsidR="00B145F9">
        <w:instrText>ADDIN CSL_CITATION { "citationItems" : [ { "id" : "ITEM-1", "itemData" : { "DOI" : "10.1016/0162-3109(94)90054-X", "ISSN" : "01623109", "abstract" : "The influence of single (4 mg/mouse) and multiple (1 mg/mouse per day for 5 consecutive days) injections of PGM on some hepatic enzymes, lipid peroxide generation in serum and liver, sialic acid concentration in serum and spleen and hepatic lysosomal membrane permeability was investigated. The studies performed showed that a single injection of PGM in vivo changed temporarily the permeability of lysosomal membranes, lipid peroxidation products and sialic acid concentration, and when administered in vitro modulated superoxide anion production and did not affect the activity of lysosomal membrane enzymes. Multiple injections of PGM did not cause significant changes in the examined parameters. Although the metabolic changes were time-limited and from the toxicological point of view, provoked transient effects, the results obtained may be of importance when using PGM in combined chemo-immunotherapy. \u00a9 1994.", "author" : [ { "dropping-particle" : "", "family" : "\u0160verko", "given" : "Vi\u0161nja", "non-dropping-particle" : "", "parse-names" : false, "suffix" : "" }, { "dropping-particle" : "", "family" : "Marotti", "given" : "Tanja", "non-dropping-particle" : "", "parse-names" : false, "suffix" : "" }, { "dropping-particle" : "", "family" : "Gavella", "given" : "Mirjana", "non-dropping-particle" : "", "parse-names" : false, "suffix" : "" }, { "dropping-particle" : "", "family" : "Lipovac", "given" : "Vaskrsenija", "non-dropping-particle" : "", "parse-names" : false, "suffix" : "" }, { "dropping-particle" : "", "family" : "Hr\u0161ak", "given" : "Ivo", "non-dropping-particle" : "", "parse-names" : false, "suffix" : "" } ], "container-title" : "Immunopharmacology", "id" : "ITEM-1", "issue" : "3", "issued" : { "date-parts" : [ [ "1994" ] ] }, "page" : "193-199", "title" : "Side-effects of peptidoglycan monomer (PGM) treatment in mice", "type" : "article-journal", "volume" : "28" }, "uris" : [ "http://www.mendeley.com/documents/?uuid=97f508a7-3d8f-3500-b371-b6c9b14b692e" ] } ], "mendeley" : { "formattedCitation" : "(\u0160verko &lt;i&gt;et al.&lt;/i&gt;, 1994)", "plainTextFormattedCitation" : "(\u0160verko et al., 1994)", "previouslyFormattedCitation" : "(\u0160verko &lt;i&gt;et al.&lt;/i&gt;, 1994)" }, "properties" : {  }, "schema" : "https://github.com/citation-style-language/schema/raw/master/csl-citation.json" }</w:instrText>
      </w:r>
      <w:r w:rsidRPr="0039739C">
        <w:fldChar w:fldCharType="separate"/>
      </w:r>
      <w:r w:rsidR="00F71621" w:rsidRPr="00F71621">
        <w:rPr>
          <w:noProof/>
        </w:rPr>
        <w:t xml:space="preserve">(Šverko </w:t>
      </w:r>
      <w:r w:rsidR="00F71621" w:rsidRPr="00F71621">
        <w:rPr>
          <w:i/>
          <w:noProof/>
        </w:rPr>
        <w:t>et al.</w:t>
      </w:r>
      <w:r w:rsidR="00F71621" w:rsidRPr="00F71621">
        <w:rPr>
          <w:noProof/>
        </w:rPr>
        <w:t>, 1994)</w:t>
      </w:r>
      <w:r w:rsidRPr="0039739C">
        <w:fldChar w:fldCharType="end"/>
      </w:r>
      <w:r w:rsidRPr="0039739C">
        <w:t>.</w:t>
      </w:r>
    </w:p>
    <w:p w14:paraId="6D424A59" w14:textId="77777777" w:rsidR="007E46DA" w:rsidRPr="0039739C" w:rsidRDefault="007E46DA" w:rsidP="007E46DA"/>
    <w:p w14:paraId="232B2641" w14:textId="031DFF22" w:rsidR="007E46DA" w:rsidRPr="0039739C" w:rsidRDefault="007E46DA" w:rsidP="00EE19F9">
      <w:pPr>
        <w:pStyle w:val="Heading4"/>
      </w:pPr>
      <w:bookmarkStart w:id="348" w:name="_Toc500420547"/>
      <w:bookmarkStart w:id="349" w:name="_Toc505272639"/>
      <w:bookmarkStart w:id="350" w:name="_Toc521494845"/>
      <w:r w:rsidRPr="0039739C">
        <w:t xml:space="preserve">The effect of peptidoglycan from </w:t>
      </w:r>
      <w:r w:rsidR="00F45958" w:rsidRPr="00F45958">
        <w:rPr>
          <w:i/>
        </w:rPr>
        <w:t>S. aureus</w:t>
      </w:r>
      <w:r w:rsidR="00AB3CB7">
        <w:rPr>
          <w:i/>
        </w:rPr>
        <w:t>,</w:t>
      </w:r>
      <w:r w:rsidRPr="0039739C">
        <w:t xml:space="preserve"> </w:t>
      </w:r>
      <w:r w:rsidRPr="008F757D">
        <w:rPr>
          <w:i/>
        </w:rPr>
        <w:t xml:space="preserve">B. subtilis, M. luteus, C. flaccumfaciens, B. cereus </w:t>
      </w:r>
      <w:r w:rsidRPr="00252972">
        <w:t>and</w:t>
      </w:r>
      <w:r w:rsidRPr="008F757D">
        <w:rPr>
          <w:i/>
        </w:rPr>
        <w:t xml:space="preserve"> S. epidermidis</w:t>
      </w:r>
      <w:bookmarkEnd w:id="348"/>
      <w:bookmarkEnd w:id="349"/>
      <w:bookmarkEnd w:id="350"/>
    </w:p>
    <w:p w14:paraId="49675112" w14:textId="77777777" w:rsidR="007E46DA" w:rsidRPr="0039739C" w:rsidRDefault="007E46DA" w:rsidP="007E46DA"/>
    <w:p w14:paraId="1B9E07FE" w14:textId="17C8A9CD" w:rsidR="007E46DA" w:rsidRPr="0039739C" w:rsidRDefault="007E46DA" w:rsidP="007E46DA">
      <w:r w:rsidRPr="0039739C">
        <w:t xml:space="preserve">Following the doses administered to mice and rats in previous studies, a range of PGN from 200 µg to 1mg was administered to 6-7 week old female BALB/c mice. Weight loss was judged as a marker of health. Interestingly, </w:t>
      </w:r>
      <w:r w:rsidR="00F45958" w:rsidRPr="00F45958">
        <w:rPr>
          <w:i/>
          <w:iCs/>
        </w:rPr>
        <w:t>S. aureus</w:t>
      </w:r>
      <w:r w:rsidR="0073580A" w:rsidRPr="0073580A">
        <w:rPr>
          <w:i/>
          <w:iCs/>
        </w:rPr>
        <w:t xml:space="preserve"> </w:t>
      </w:r>
      <w:r w:rsidRPr="0039739C">
        <w:t xml:space="preserve">PGN was more potent than </w:t>
      </w:r>
      <w:r w:rsidRPr="0039739C">
        <w:rPr>
          <w:i/>
        </w:rPr>
        <w:t xml:space="preserve">M. </w:t>
      </w:r>
      <w:r w:rsidRPr="0039739C">
        <w:rPr>
          <w:i/>
        </w:rPr>
        <w:lastRenderedPageBreak/>
        <w:t xml:space="preserve">luteus </w:t>
      </w:r>
      <w:r w:rsidRPr="0039739C">
        <w:t xml:space="preserve">PGN, as after administration of 1mg into mice, they had to be culled 24 </w:t>
      </w:r>
      <w:r w:rsidR="009303B5">
        <w:t>h</w:t>
      </w:r>
      <w:r w:rsidRPr="0039739C">
        <w:t xml:space="preserve"> into the experiment (</w:t>
      </w:r>
      <w:r w:rsidRPr="0039739C">
        <w:fldChar w:fldCharType="begin"/>
      </w:r>
      <w:r w:rsidRPr="0039739C">
        <w:instrText xml:space="preserve"> REF _Ref499626633 \h  \* MERGEFORMAT </w:instrText>
      </w:r>
      <w:r w:rsidRPr="0039739C">
        <w:fldChar w:fldCharType="separate"/>
      </w:r>
      <w:r w:rsidR="00BA1790" w:rsidRPr="0039739C">
        <w:t xml:space="preserve">Figure </w:t>
      </w:r>
      <w:r w:rsidR="00BA1790">
        <w:rPr>
          <w:noProof/>
        </w:rPr>
        <w:t>4.6</w:t>
      </w:r>
      <w:r w:rsidRPr="0039739C">
        <w:fldChar w:fldCharType="end"/>
      </w:r>
      <w:r w:rsidRPr="0039739C">
        <w:t xml:space="preserve"> A). All other PGN, including that isolated from </w:t>
      </w:r>
      <w:r w:rsidR="00C8429E">
        <w:rPr>
          <w:i/>
        </w:rPr>
        <w:t>B. subtilis, C. flaccumfaciens</w:t>
      </w:r>
      <w:r w:rsidRPr="0039739C">
        <w:rPr>
          <w:i/>
        </w:rPr>
        <w:t xml:space="preserve">, S. epidermidis, B. cereus </w:t>
      </w:r>
      <w:r w:rsidRPr="0039739C">
        <w:t xml:space="preserve">and </w:t>
      </w:r>
      <w:r w:rsidRPr="0039739C">
        <w:rPr>
          <w:i/>
        </w:rPr>
        <w:t>M. luteus</w:t>
      </w:r>
      <w:r w:rsidR="00AB3CB7">
        <w:rPr>
          <w:i/>
        </w:rPr>
        <w:t>,</w:t>
      </w:r>
      <w:r w:rsidRPr="0039739C">
        <w:t xml:space="preserve"> resulted in stable mouse health throughout the 72 </w:t>
      </w:r>
      <w:r w:rsidR="009303B5">
        <w:t>h</w:t>
      </w:r>
      <w:r w:rsidRPr="0039739C">
        <w:t xml:space="preserve"> experiment</w:t>
      </w:r>
      <w:r w:rsidR="00AB3CB7">
        <w:t>.</w:t>
      </w:r>
      <w:r w:rsidRPr="0039739C">
        <w:t xml:space="preserve"> It is of utmost importance that administered peptidoglycan cause minimal weight loss in the animal model when looking for </w:t>
      </w:r>
      <w:r w:rsidR="00F45958" w:rsidRPr="00F45958">
        <w:rPr>
          <w:i/>
          <w:iCs/>
        </w:rPr>
        <w:t>S. aureus</w:t>
      </w:r>
      <w:r w:rsidR="0073580A" w:rsidRPr="0073580A">
        <w:rPr>
          <w:i/>
          <w:iCs/>
        </w:rPr>
        <w:t xml:space="preserve"> </w:t>
      </w:r>
      <w:r w:rsidRPr="0039739C">
        <w:t xml:space="preserve">increased pathogenesis by peptidoglycan in order to avoid additive effects. Therefore 200µg of </w:t>
      </w:r>
      <w:r w:rsidR="00F45958" w:rsidRPr="00F45958">
        <w:rPr>
          <w:i/>
          <w:iCs/>
        </w:rPr>
        <w:t>S. aureus</w:t>
      </w:r>
      <w:r w:rsidR="0073580A" w:rsidRPr="0073580A">
        <w:rPr>
          <w:i/>
          <w:iCs/>
        </w:rPr>
        <w:t xml:space="preserve"> </w:t>
      </w:r>
      <w:r w:rsidRPr="0039739C">
        <w:t xml:space="preserve">and 500µg of </w:t>
      </w:r>
      <w:r w:rsidRPr="0039739C">
        <w:rPr>
          <w:i/>
        </w:rPr>
        <w:t xml:space="preserve">M. luteus </w:t>
      </w:r>
      <w:r w:rsidRPr="0039739C">
        <w:t>PGN was chosen for further experiments.</w:t>
      </w:r>
    </w:p>
    <w:p w14:paraId="18A556B2" w14:textId="77777777" w:rsidR="007E46DA" w:rsidRPr="0039739C" w:rsidRDefault="007E46DA" w:rsidP="007E46DA"/>
    <w:tbl>
      <w:tblPr>
        <w:tblStyle w:val="TableGrid"/>
        <w:tblW w:w="80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8"/>
      </w:tblGrid>
      <w:tr w:rsidR="007E46DA" w:rsidRPr="0039739C" w14:paraId="551290D6" w14:textId="77777777" w:rsidTr="007E46DA">
        <w:trPr>
          <w:trHeight w:val="4961"/>
        </w:trPr>
        <w:tc>
          <w:tcPr>
            <w:tcW w:w="8028" w:type="dxa"/>
          </w:tcPr>
          <w:p w14:paraId="19FB9FB7" w14:textId="77777777" w:rsidR="007E46DA" w:rsidRPr="0039739C" w:rsidRDefault="007E46DA" w:rsidP="007E46DA">
            <w:pPr>
              <w:keepNext/>
            </w:pPr>
            <w:r w:rsidRPr="0039739C">
              <w:rPr>
                <w:noProof/>
                <w:lang w:eastAsia="zh-CN"/>
              </w:rPr>
              <w:lastRenderedPageBreak/>
              <w:drawing>
                <wp:inline distT="0" distB="0" distL="0" distR="0" wp14:anchorId="50D8AD51" wp14:editId="237DD4EB">
                  <wp:extent cx="3175000" cy="6743700"/>
                  <wp:effectExtent l="0" t="0" r="0" b="1270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175000" cy="6743700"/>
                          </a:xfrm>
                          <a:prstGeom prst="rect">
                            <a:avLst/>
                          </a:prstGeom>
                        </pic:spPr>
                      </pic:pic>
                    </a:graphicData>
                  </a:graphic>
                </wp:inline>
              </w:drawing>
            </w:r>
          </w:p>
          <w:p w14:paraId="652AFA08" w14:textId="77777777" w:rsidR="007E46DA" w:rsidRPr="0039739C" w:rsidRDefault="007E46DA" w:rsidP="007E46DA">
            <w:pPr>
              <w:pStyle w:val="NoSpacing"/>
            </w:pPr>
            <w:bookmarkStart w:id="351" w:name="_Ref499626633"/>
            <w:bookmarkStart w:id="352" w:name="_Toc505272668"/>
            <w:bookmarkStart w:id="353" w:name="_Toc505531059"/>
            <w:r w:rsidRPr="0039739C">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4</w:t>
            </w:r>
            <w:r w:rsidR="00AE6915">
              <w:rPr>
                <w:noProof/>
              </w:rPr>
              <w:fldChar w:fldCharType="end"/>
            </w:r>
            <w:r>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6</w:t>
            </w:r>
            <w:r w:rsidR="00AE6915">
              <w:rPr>
                <w:noProof/>
              </w:rPr>
              <w:fldChar w:fldCharType="end"/>
            </w:r>
            <w:bookmarkEnd w:id="351"/>
            <w:r w:rsidRPr="0039739C">
              <w:t xml:space="preserve"> Murine weight loss as an indication of health state in response to different doses and types of peptidoglycan.</w:t>
            </w:r>
            <w:bookmarkEnd w:id="352"/>
            <w:bookmarkEnd w:id="353"/>
          </w:p>
          <w:p w14:paraId="3CC6FAD8" w14:textId="77777777" w:rsidR="007E46DA" w:rsidRPr="0039739C" w:rsidRDefault="007E46DA" w:rsidP="007E46DA">
            <w:pPr>
              <w:pStyle w:val="NoSpacing"/>
            </w:pPr>
          </w:p>
          <w:p w14:paraId="38920690" w14:textId="6FB24575" w:rsidR="007E46DA" w:rsidRPr="0039739C" w:rsidRDefault="007E46DA" w:rsidP="007E46DA">
            <w:pPr>
              <w:pStyle w:val="Figurebody"/>
            </w:pPr>
            <w:r w:rsidRPr="0039739C">
              <w:t xml:space="preserve">Recorded weight loss in mice (n=5) injected with </w:t>
            </w:r>
            <w:r w:rsidRPr="0039739C">
              <w:rPr>
                <w:b/>
              </w:rPr>
              <w:t xml:space="preserve">(A) </w:t>
            </w:r>
            <w:r w:rsidRPr="0039739C">
              <w:t xml:space="preserve">A range (200 </w:t>
            </w:r>
            <w:r w:rsidRPr="0039739C">
              <w:rPr>
                <w:rFonts w:eastAsia="Helvetica" w:cs="Helvetica"/>
              </w:rPr>
              <w:t xml:space="preserve">µg-1mg) </w:t>
            </w:r>
            <w:r w:rsidRPr="0039739C">
              <w:t xml:space="preserve">of PGN from </w:t>
            </w:r>
            <w:r w:rsidRPr="0039739C">
              <w:rPr>
                <w:i/>
              </w:rPr>
              <w:t xml:space="preserve">M. luteus </w:t>
            </w:r>
            <w:r w:rsidRPr="0039739C">
              <w:t xml:space="preserve">or </w:t>
            </w:r>
            <w:r w:rsidR="00F45958" w:rsidRPr="00F45958">
              <w:rPr>
                <w:i/>
              </w:rPr>
              <w:t xml:space="preserve">S. aureus </w:t>
            </w:r>
            <w:r w:rsidRPr="0039739C">
              <w:rPr>
                <w:i/>
              </w:rPr>
              <w:t xml:space="preserve">; </w:t>
            </w:r>
            <w:r w:rsidRPr="0039739C">
              <w:rPr>
                <w:b/>
              </w:rPr>
              <w:t xml:space="preserve">(B) </w:t>
            </w:r>
            <w:r w:rsidRPr="0039739C">
              <w:t xml:space="preserve">either 200 µg </w:t>
            </w:r>
            <w:r w:rsidRPr="0039739C">
              <w:rPr>
                <w:i/>
              </w:rPr>
              <w:t xml:space="preserve">S. epidermidis </w:t>
            </w:r>
            <w:r w:rsidRPr="0039739C">
              <w:t>PGN, or 500 µg PGN from different bacterial species (</w:t>
            </w:r>
            <w:r w:rsidRPr="0039739C">
              <w:rPr>
                <w:i/>
              </w:rPr>
              <w:t>S. epidermidis, B. subtilis, C. flaccumfaciens, M. luteus, B. cereus).</w:t>
            </w:r>
          </w:p>
        </w:tc>
      </w:tr>
    </w:tbl>
    <w:p w14:paraId="3489A0BB" w14:textId="4F016062" w:rsidR="007E46DA" w:rsidRPr="0039739C" w:rsidRDefault="007E46DA" w:rsidP="00EE19F9">
      <w:pPr>
        <w:pStyle w:val="Heading4"/>
      </w:pPr>
      <w:bookmarkStart w:id="354" w:name="_Toc505272640"/>
      <w:bookmarkStart w:id="355" w:name="_Toc521494846"/>
      <w:r w:rsidRPr="0039739C">
        <w:lastRenderedPageBreak/>
        <w:t>Role of wall teichoic acids</w:t>
      </w:r>
      <w:bookmarkEnd w:id="354"/>
      <w:bookmarkEnd w:id="355"/>
    </w:p>
    <w:p w14:paraId="1EE80638" w14:textId="77777777" w:rsidR="007E46DA" w:rsidRPr="0039739C" w:rsidRDefault="007E46DA" w:rsidP="007E46DA"/>
    <w:p w14:paraId="4643557B" w14:textId="47756CB4" w:rsidR="007E46DA" w:rsidRPr="0039739C" w:rsidRDefault="007E46DA" w:rsidP="007E46DA">
      <w:r w:rsidRPr="0039739C">
        <w:t xml:space="preserve">Wall teichoic acids are one of the most abundant polymers linked to the PGN of </w:t>
      </w:r>
      <w:r w:rsidR="00AE6915" w:rsidRPr="00AE6915">
        <w:t>Gram-</w:t>
      </w:r>
      <w:r w:rsidRPr="0039739C">
        <w:t xml:space="preserve">positive bacteria </w:t>
      </w:r>
      <w:r w:rsidRPr="0039739C">
        <w:fldChar w:fldCharType="begin" w:fldLock="1"/>
      </w:r>
      <w:r w:rsidR="00B145F9">
        <w:instrText>ADDIN CSL_CITATION { "citationItems" : [ { "id" : "ITEM-1", "itemData" : { "DOI" : "10.1128/MMBR.67.4.686", "ISBN" : "1092-2172\\r10922172", "author" : [ { "dropping-particle" : "", "family" : "Neuhaus", "given" : "Francis C", "non-dropping-particle" : "", "parse-names" : false, "suffix" : "" }, { "dropping-particle" : "", "family" : "Baddiley", "given" : "James", "non-dropping-particle" : "", "parse-names" : false, "suffix" : "" } ], "container-title" : "Microbiology and Molecular Biology Reviews", "id" : "ITEM-1", "issue" : "4", "issued" : { "date-parts" : [ [ "2003" ] ] }, "page" : "686", "title" : "A Continuum of Anionic Charge: Structures and Functions of D- Alanyl- Teichoic Acids in Gram- Positive Bacteria", "type" : "article-journal", "volume" : "67" }, "uris" : [ "http://www.mendeley.com/documents/?uuid=df175bce-97b1-3962-b557-c80a5841070e" ] } ], "mendeley" : { "formattedCitation" : "(Neuhaus and Baddiley, 2003)", "plainTextFormattedCitation" : "(Neuhaus and Baddiley, 2003)", "previouslyFormattedCitation" : "(Neuhaus and Baddiley, 2003)" }, "properties" : {  }, "schema" : "https://github.com/citation-style-language/schema/raw/master/csl-citation.json" }</w:instrText>
      </w:r>
      <w:r w:rsidRPr="0039739C">
        <w:fldChar w:fldCharType="separate"/>
      </w:r>
      <w:r w:rsidR="00F71621" w:rsidRPr="00F71621">
        <w:rPr>
          <w:noProof/>
        </w:rPr>
        <w:t>(Neuhaus and Baddiley, 2003)</w:t>
      </w:r>
      <w:r w:rsidRPr="0039739C">
        <w:fldChar w:fldCharType="end"/>
      </w:r>
      <w:r w:rsidRPr="0039739C">
        <w:t>, and have been shown to be important in recognition by the host, a</w:t>
      </w:r>
      <w:r w:rsidR="006E071A">
        <w:t>s mannose-binding lectins and Immunoglobulin</w:t>
      </w:r>
      <w:r w:rsidRPr="0039739C">
        <w:t xml:space="preserve"> favour binding to</w:t>
      </w:r>
      <w:r w:rsidR="0073580A" w:rsidRPr="0073580A">
        <w:rPr>
          <w:i/>
          <w:iCs/>
        </w:rPr>
        <w:t xml:space="preserve"> </w:t>
      </w:r>
      <w:r w:rsidRPr="0039739C">
        <w:t>WTA</w:t>
      </w:r>
      <w:r w:rsidRPr="0039739C">
        <w:rPr>
          <w:rFonts w:eastAsia="Helvetica" w:cs="Helvetica"/>
        </w:rPr>
        <w:t>’</w:t>
      </w:r>
      <w:r w:rsidRPr="0039739C">
        <w:t xml:space="preserve">s, triggering complement activation </w:t>
      </w:r>
      <w:r w:rsidRPr="0039739C">
        <w:fldChar w:fldCharType="begin" w:fldLock="1"/>
      </w:r>
      <w:r w:rsidR="00B145F9">
        <w:instrText>ADDIN CSL_CITATION { "citationItems" : [ { "id" : "ITEM-1", "itemData" : { "DOI" : "10.5483/BMBRep.2014.47.8.106", "abstract" : "Cell therapies utilizing mesenchymal stem cells (MSCs) have a great potential in many research and clinical settings. The mechanisms underlying the therapeutic effects of MSCs have been studied previously and the paracrine effects elicited by their production of various growth factors and cytokines were recognized as being crucial. However, the molecular controls that govern these paracrine effects remain poorly understood. To elucidate the molecular regulators of this process, we performed a global knockdown of microRNAs (miRNAs) in human adipose-derived mesenchymal stem cells (hADSCs) by inhibiting DGCR8, a key protein in miRNA biogenesis. Global disruption of miRNA biogenesis in hADSCs caused dramatic changes in the expression of subsets of growth factors and cytokines. By performing an extensive bioinformatic analysis, we were able to associate numerous putative miRNAs with these genes. Taken together, our results strongly suggest that miRNAs are essential for the production of growth factors and cytokines in hADSCs. [BMB Reports 2014; 47(8): 469-474]", "author" : [ { "dropping-particle" : "", "family" : "Park", "given" : "Seul-Ki", "non-dropping-particle" : "", "parse-names" : false, "suffix" : "" }, { "dropping-particle" : "", "family" : "Lee", "given" : "Jung Shin", "non-dropping-particle" : "", "parse-names" : false, "suffix" : "" }, { "dropping-particle" : "", "family" : "Choi", "given" : "Eun Kyung", "non-dropping-particle" : "", "parse-names" : false, "suffix" : "" } ], "container-title" : "BMB Rep", "id" : "ITEM-1", "issue" : "8", "issued" : { "date-parts" : [ [ "2014" ] ] }, "page" : "469-474", "title" : "Global knockdown of microRNAs affects the expression of growth factors and cytokines in human adipose-derived mesenchymal stem cells", "type" : "article-journal", "volume" : "47" }, "uris" : [ "http://www.mendeley.com/documents/?uuid=102dca70-bf29-36b8-b71f-23f60d8dad3e" ] } ], "mendeley" : { "formattedCitation" : "(Park, Lee and Choi, 2014)", "plainTextFormattedCitation" : "(Park, Lee and Choi, 2014)", "previouslyFormattedCitation" : "(Park, Lee and Choi, 2014)" }, "properties" : {  }, "schema" : "https://github.com/citation-style-language/schema/raw/master/csl-citation.json" }</w:instrText>
      </w:r>
      <w:r w:rsidRPr="0039739C">
        <w:fldChar w:fldCharType="separate"/>
      </w:r>
      <w:r w:rsidR="00F71621" w:rsidRPr="00F71621">
        <w:rPr>
          <w:noProof/>
        </w:rPr>
        <w:t>(Park, Lee and Choi, 2014)</w:t>
      </w:r>
      <w:r w:rsidRPr="0039739C">
        <w:fldChar w:fldCharType="end"/>
      </w:r>
      <w:r w:rsidRPr="0039739C">
        <w:t xml:space="preserve">. Therefore, it was important to determine the role of WTAs. To test this, PGN was made as standard, however the 48% v/v HF treatment step was omitted (unstripped). 2 groups of BALB/c mice were injected with standard (HF-stripped) or unstripped </w:t>
      </w:r>
      <w:r w:rsidR="00F45958" w:rsidRPr="00F45958">
        <w:rPr>
          <w:i/>
          <w:iCs/>
        </w:rPr>
        <w:t>S. aureus</w:t>
      </w:r>
      <w:r w:rsidR="0073580A" w:rsidRPr="0073580A">
        <w:rPr>
          <w:i/>
          <w:iCs/>
        </w:rPr>
        <w:t xml:space="preserve"> </w:t>
      </w:r>
      <w:r w:rsidR="00B75B6A">
        <w:t>PGN (</w:t>
      </w:r>
      <w:r w:rsidRPr="0039739C">
        <w:fldChar w:fldCharType="begin"/>
      </w:r>
      <w:r w:rsidRPr="0039739C">
        <w:instrText xml:space="preserve"> REF _Ref499630342 \h  \* MERGEFORMAT </w:instrText>
      </w:r>
      <w:r w:rsidRPr="0039739C">
        <w:fldChar w:fldCharType="separate"/>
      </w:r>
      <w:r w:rsidR="00BA1790" w:rsidRPr="0039739C">
        <w:t xml:space="preserve">Figure </w:t>
      </w:r>
      <w:r w:rsidR="00BA1790">
        <w:rPr>
          <w:noProof/>
        </w:rPr>
        <w:t>4.7</w:t>
      </w:r>
      <w:r w:rsidRPr="0039739C">
        <w:fldChar w:fldCharType="end"/>
      </w:r>
      <w:r w:rsidRPr="0039739C">
        <w:t>). Results demonstrate that there is no statistical difference in mouse health based on weight between the experimental groups.</w:t>
      </w:r>
    </w:p>
    <w:p w14:paraId="20331FEF" w14:textId="77777777" w:rsidR="007E46DA" w:rsidRPr="0039739C" w:rsidRDefault="007E46DA" w:rsidP="007E46DA">
      <w:pPr>
        <w:spacing w:line="240" w:lineRule="auto"/>
      </w:pPr>
      <w:r w:rsidRPr="0039739C">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7E46DA" w:rsidRPr="0039739C" w14:paraId="32CCE290" w14:textId="77777777" w:rsidTr="007E46DA">
        <w:tc>
          <w:tcPr>
            <w:tcW w:w="8488" w:type="dxa"/>
          </w:tcPr>
          <w:p w14:paraId="645CDBE7" w14:textId="77777777" w:rsidR="007E46DA" w:rsidRPr="0039739C" w:rsidRDefault="007E46DA" w:rsidP="007E46DA">
            <w:pPr>
              <w:keepNext/>
            </w:pPr>
            <w:r w:rsidRPr="0039739C">
              <w:rPr>
                <w:noProof/>
                <w:lang w:eastAsia="zh-CN"/>
              </w:rPr>
              <w:lastRenderedPageBreak/>
              <w:drawing>
                <wp:inline distT="0" distB="0" distL="0" distR="0" wp14:anchorId="2D5E02B4" wp14:editId="56CD3C6F">
                  <wp:extent cx="2867025" cy="27432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8232"/>
                          <a:stretch/>
                        </pic:blipFill>
                        <pic:spPr bwMode="auto">
                          <a:xfrm>
                            <a:off x="0" y="0"/>
                            <a:ext cx="2867025" cy="2743200"/>
                          </a:xfrm>
                          <a:prstGeom prst="rect">
                            <a:avLst/>
                          </a:prstGeom>
                          <a:ln>
                            <a:noFill/>
                          </a:ln>
                          <a:extLst>
                            <a:ext uri="{53640926-AAD7-44D8-BBD7-CCE9431645EC}">
                              <a14:shadowObscured xmlns:a14="http://schemas.microsoft.com/office/drawing/2010/main"/>
                            </a:ext>
                          </a:extLst>
                        </pic:spPr>
                      </pic:pic>
                    </a:graphicData>
                  </a:graphic>
                </wp:inline>
              </w:drawing>
            </w:r>
          </w:p>
          <w:p w14:paraId="596D2314" w14:textId="77777777" w:rsidR="007E46DA" w:rsidRPr="0039739C" w:rsidRDefault="007E46DA" w:rsidP="007E46DA">
            <w:pPr>
              <w:pStyle w:val="NoSpacing"/>
            </w:pPr>
            <w:bookmarkStart w:id="356" w:name="_Ref499630342"/>
            <w:bookmarkStart w:id="357" w:name="_Toc505272669"/>
            <w:bookmarkStart w:id="358" w:name="_Toc505531060"/>
            <w:r w:rsidRPr="0039739C">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4</w:t>
            </w:r>
            <w:r w:rsidR="00AE6915">
              <w:rPr>
                <w:noProof/>
              </w:rPr>
              <w:fldChar w:fldCharType="end"/>
            </w:r>
            <w:r>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7</w:t>
            </w:r>
            <w:r w:rsidR="00AE6915">
              <w:rPr>
                <w:noProof/>
              </w:rPr>
              <w:fldChar w:fldCharType="end"/>
            </w:r>
            <w:bookmarkEnd w:id="356"/>
            <w:r w:rsidRPr="0039739C">
              <w:t xml:space="preserve"> Effect of removal of wall teichoic acids from the peptidoglycan preparation on murine weight loss.</w:t>
            </w:r>
            <w:bookmarkEnd w:id="357"/>
            <w:bookmarkEnd w:id="358"/>
          </w:p>
          <w:p w14:paraId="4AE7A143" w14:textId="77777777" w:rsidR="007E46DA" w:rsidRPr="0039739C" w:rsidRDefault="007E46DA" w:rsidP="007E46DA">
            <w:pPr>
              <w:pStyle w:val="NoSpacing"/>
            </w:pPr>
          </w:p>
          <w:p w14:paraId="33226FDE" w14:textId="0B43A8A7" w:rsidR="007E46DA" w:rsidRPr="0039739C" w:rsidRDefault="00B75B6A" w:rsidP="007E46DA">
            <w:pPr>
              <w:pStyle w:val="Figurebody"/>
            </w:pPr>
            <w:r>
              <w:t>Recorded weight loss</w:t>
            </w:r>
            <w:r w:rsidR="007E46DA" w:rsidRPr="0039739C">
              <w:rPr>
                <w:b/>
              </w:rPr>
              <w:t xml:space="preserve"> </w:t>
            </w:r>
            <w:r w:rsidR="007E46DA" w:rsidRPr="0039739C">
              <w:t>in mice (n=5) of mice injected with 500 µg of PGN treated with HF (HF-stripped) or HF step omitted (unstripped).</w:t>
            </w:r>
          </w:p>
          <w:p w14:paraId="4B2A5A09" w14:textId="77777777" w:rsidR="007E46DA" w:rsidRPr="0039739C" w:rsidRDefault="007E46DA" w:rsidP="007E46DA">
            <w:pPr>
              <w:pStyle w:val="Figurebody"/>
            </w:pPr>
          </w:p>
        </w:tc>
      </w:tr>
      <w:tr w:rsidR="007E46DA" w:rsidRPr="0039739C" w14:paraId="54640B93" w14:textId="77777777" w:rsidTr="007E46DA">
        <w:tc>
          <w:tcPr>
            <w:tcW w:w="8488" w:type="dxa"/>
          </w:tcPr>
          <w:p w14:paraId="791C793D" w14:textId="77777777" w:rsidR="007E46DA" w:rsidRPr="0039739C" w:rsidRDefault="007E46DA" w:rsidP="007E46DA"/>
        </w:tc>
      </w:tr>
    </w:tbl>
    <w:p w14:paraId="1D1CEE55" w14:textId="1BA609E9" w:rsidR="00A84DE5" w:rsidRDefault="00A84DE5" w:rsidP="007E46DA"/>
    <w:p w14:paraId="4BD6EE5C" w14:textId="77777777" w:rsidR="00A84DE5" w:rsidRDefault="00A84DE5">
      <w:pPr>
        <w:spacing w:line="240" w:lineRule="auto"/>
      </w:pPr>
      <w:r>
        <w:br w:type="page"/>
      </w:r>
    </w:p>
    <w:p w14:paraId="79EFE3E1" w14:textId="5A975071" w:rsidR="007E46DA" w:rsidRPr="0039739C" w:rsidRDefault="007E46DA" w:rsidP="0042099B">
      <w:pPr>
        <w:pStyle w:val="Heading3"/>
      </w:pPr>
      <w:bookmarkStart w:id="359" w:name="_Toc500420549"/>
      <w:bookmarkStart w:id="360" w:name="_Toc500420615"/>
      <w:bookmarkStart w:id="361" w:name="_Toc505272641"/>
      <w:bookmarkStart w:id="362" w:name="_Toc521494847"/>
      <w:r w:rsidRPr="0039739C">
        <w:lastRenderedPageBreak/>
        <w:t xml:space="preserve">Investigating the effect of peptidoglycan administration on </w:t>
      </w:r>
      <w:r w:rsidR="00F45958" w:rsidRPr="00F45958">
        <w:rPr>
          <w:i/>
          <w:iCs/>
        </w:rPr>
        <w:t>S. aureus</w:t>
      </w:r>
      <w:r w:rsidR="0073580A" w:rsidRPr="0073580A">
        <w:rPr>
          <w:i/>
          <w:iCs/>
        </w:rPr>
        <w:t xml:space="preserve"> </w:t>
      </w:r>
      <w:r w:rsidRPr="0039739C">
        <w:t>pathogenesis in the murine sepsis model</w:t>
      </w:r>
      <w:bookmarkEnd w:id="359"/>
      <w:bookmarkEnd w:id="360"/>
      <w:bookmarkEnd w:id="361"/>
      <w:bookmarkEnd w:id="362"/>
    </w:p>
    <w:p w14:paraId="03062701" w14:textId="77777777" w:rsidR="007E46DA" w:rsidRPr="0039739C" w:rsidRDefault="007E46DA" w:rsidP="007E46DA"/>
    <w:p w14:paraId="1E12F302" w14:textId="0F7923E8" w:rsidR="007E46DA" w:rsidRPr="0039739C" w:rsidRDefault="007E46DA" w:rsidP="007E46DA">
      <w:r w:rsidRPr="0039739C">
        <w:t xml:space="preserve">Mouse models have historically been used to study </w:t>
      </w:r>
      <w:r w:rsidR="00F45958" w:rsidRPr="00F45958">
        <w:rPr>
          <w:i/>
          <w:iCs/>
        </w:rPr>
        <w:t>S. aureus</w:t>
      </w:r>
      <w:r w:rsidR="0073580A" w:rsidRPr="0073580A">
        <w:rPr>
          <w:i/>
          <w:iCs/>
        </w:rPr>
        <w:t xml:space="preserve"> </w:t>
      </w:r>
      <w:r w:rsidRPr="0039739C">
        <w:t xml:space="preserve">pathogenesis </w:t>
      </w:r>
      <w:r w:rsidRPr="0039739C">
        <w:fldChar w:fldCharType="begin" w:fldLock="1"/>
      </w:r>
      <w:r w:rsidR="00B145F9">
        <w:instrText>ADDIN CSL_CITATION { "citationItems" : [ { "id" : "ITEM-1", "itemData" : { "DOI" : "10.1016/j.jim.2014.04.007", "ISSN" : "1872-7905", "PMID" : "24769066", "abstract" : "Staphylococcus aureus - a commensal of the human skin, nares and gastrointestinal tract - is also a leading cause of bacterial skin and soft tissue infection (SSTIs), bacteremia, sepsis, peritonitis, pneumonia and endocarditis. Antibiotic-resistant strains, designated MRSA (methicillin-resistant S. aureus), are common and represent a therapeutic challenge. Current research and development efforts seek to address the challenge of MRSA infections through vaccines and immune therapeutics. Mice have been used as experimental models for S. aureus SSTI, bacteremia, sepsis, peritonitis and endocarditis. This work led to the identification of key virulence factors, candidate vaccine antigens or immune-therapeutics that still require human clinical testing to establish efficacy. Past failures of human clinical trials raised skepticism whether the mouse is an appropriate model for S. aureus disease in humans. S. aureus causes chronic-persistent infections that, even with antibiotic or surgical intervention, reoccur in humans and in mice. Determinants of S. aureus evasion from human innate and adaptive immune responses have been identified, however only some of these are relevant in mice. Future research must integrate these insights and refine the experimental mouse models for specific S. aureus diseases to accurately predict the failure or success for candidate vaccines and immune-therapeutics.", "author" : [ { "dropping-particle" : "", "family" : "Kim", "given" : "Hwan Keun", "non-dropping-particle" : "", "parse-names" : false, "suffix" : "" }, { "dropping-particle" : "", "family" : "Missiakas", "given" : "Dominique", "non-dropping-particle" : "", "parse-names" : false, "suffix" : "" }, { "dropping-particle" : "", "family" : "Schneewind", "given" : "Olaf", "non-dropping-particle" : "", "parse-names" : false, "suffix" : "" } ], "container-title" : "Journal of immunological methods", "id" : "ITEM-1", "issued" : { "date-parts" : [ [ "2014" ] ] }, "page" : "88-99", "publisher" : "Elsevier B.V.", "title" : "Mouse models for infectious diseases caused by Staphylococcus aureus.", "type" : "article-journal", "volume" : "410" }, "uris" : [ "http://www.mendeley.com/documents/?uuid=11d28db1-e1f0-4528-8820-9a805f6a4202" ] } ], "mendeley" : { "formattedCitation" : "(Kim, Missiakas and Schneewind, 2014)", "plainTextFormattedCitation" : "(Kim, Missiakas and Schneewind, 2014)", "previouslyFormattedCitation" : "(Kim, Missiakas and Schneewind, 2014)" }, "properties" : {  }, "schema" : "https://github.com/citation-style-language/schema/raw/master/csl-citation.json" }</w:instrText>
      </w:r>
      <w:r w:rsidRPr="0039739C">
        <w:fldChar w:fldCharType="separate"/>
      </w:r>
      <w:r w:rsidR="00F71621" w:rsidRPr="00F71621">
        <w:rPr>
          <w:noProof/>
        </w:rPr>
        <w:t>(Kim, Missiakas and Schneewind, 2014)</w:t>
      </w:r>
      <w:r w:rsidRPr="0039739C">
        <w:fldChar w:fldCharType="end"/>
      </w:r>
      <w:r w:rsidRPr="0039739C">
        <w:t>, as 80% of mouse genes have been shown to have an</w:t>
      </w:r>
      <w:r w:rsidR="0073580A" w:rsidRPr="0073580A">
        <w:rPr>
          <w:i/>
          <w:iCs/>
        </w:rPr>
        <w:t xml:space="preserve"> </w:t>
      </w:r>
      <w:r w:rsidRPr="0039739C">
        <w:t xml:space="preserve">orthologue in the human genome </w:t>
      </w:r>
      <w:r w:rsidRPr="0039739C">
        <w:fldChar w:fldCharType="begin" w:fldLock="1"/>
      </w:r>
      <w:r w:rsidR="00B145F9">
        <w:instrText>ADDIN CSL_CITATION { "citationItems" : [ { "id" : "ITEM-1", "itemData" : { "DOI" : "10.1038/nature01262", "ISSN" : "0028-0836", "abstract" : "Initial sequencing and comparative analysis of the mouse genome", "author" : [ { "dropping-particle" : "", "family" : "Chinwalla", "given" : "Asif T.", "non-dropping-particle" : "", "parse-names" : false, "suffix" : "" }, { "dropping-particle" : "", "family" : "Cook", "given" : "Lisa L.", "non-dropping-particle" : "", "parse-names" : false, "suffix" : "" }, { "dropping-particle" : "", "family" : "Delehaunty", "given" : "Kimberly D.", "non-dropping-particle" : "", "parse-names" : false, "suffix" : "" }, { "dropping-particle" : "", "family" : "Fewell", "given" : "Ginger A.", "non-dropping-particle" : "", "parse-names" : false, "suffix" : "" }, { "dropping-particle" : "", "family" : "Fulton", "given" : "Lucinda A.", "non-dropping-particle" : "", "parse-names" : false, "suffix" : "" }, { "dropping-particle" : "", "family" : "Fulton", "given" : "Robert S.", "non-dropping-particle" : "", "parse-names" : false, "suffix" : "" }, { "dropping-particle" : "", "family" : "Graves", "given" : "Tina A.", "non-dropping-particle" : "", "parse-names" : false, "suffix" : "" }, { "dropping-particle" : "", "family" : "Hillier", "given" : "LaDeana W.", "non-dropping-particle" : "", "parse-names" : false, "suffix" : "" }, { "dropping-particle" : "", "family" : "Mardis", "given" : "Elaine R.", "non-dropping-particle" : "", "parse-names" : false, "suffix" : "" }, { "dropping-particle" : "", "family" : "McPherson", "given" : "John D.", "non-dropping-particle" : "", "parse-names" : false, "suffix" : "" }, { "dropping-particle" : "", "family" : "Miner", "given" : "Tracie L.", "non-dropping-particle" : "", "parse-names" : false, "suffix" : "" }, { "dropping-particle" : "", "family" : "Nash", "given" : "William E.", "non-dropping-particle" : "", "parse-names" : false, "suffix" : "" }, { "dropping-particle" : "", "family" : "Nelson", "given" : "Joanne O.", "non-dropping-particle" : "", "parse-names" : false, "suffix" : "" }, { "dropping-particle" : "", "family" : "Nhan", "given" : "Michael N.", "non-dropping-particle" : "", "parse-names" : false, "suffix" : "" }, { "dropping-particle" : "", "family" : "Pepin", "given" : "Kymberlie H.", "non-dropping-particle" : "", "parse-names" : false, "suffix" : "" }, { "dropping-particle" : "", "family" : "Pohl", "given" : "Craig S.", "non-dropping-particle" : "", "parse-names" : false, "suffix" : "" }, { "dropping-particle" : "", "family" : "Ponce", "given" : "Tracy C.", "non-dropping-particle" : "", "parse-names" : false, "suffix" : "" }, { "dropping-particle" : "", "family" : "Schultz", "given" : "Brian", "non-dropping-particle" : "", "parse-names" : false, "suffix" : "" }, { "dropping-particle" : "", "family" : "Thompson", "given" : "Johanna", "non-dropping-particle" : "", "parse-names" : false, "suffix" : "" }, { "dropping-particle" : "", "family" : "Trevaskis", "given" : "Evanne", "non-dropping-particle" : "", "parse-names" : false, "suffix" : "" }, { "dropping-particle" : "", "family" : "Waterston", "given" : "Robert H.", "non-dropping-particle" : "", "parse-names" : false, "suffix" : "" }, { "dropping-particle" : "", "family" : "Wendl", "given" : "Michael C.", "non-dropping-particle" : "", "parse-names" : false, "suffix" : "" }, { "dropping-particle" : "", "family" : "Wilson", "given" : "Richard K.", "non-dropping-particle" : "", "parse-names" : false, "suffix" : "" }, { "dropping-particle" : "", "family" : "Yang", "given" : "Shiaw-Pyng", "non-dropping-particle" : "", "parse-names" : false, "suffix" : "" }, { "dropping-particle" : "", "family" : "An", "given" : "Peter", "non-dropping-particle" : "", "parse-names" : false, "suffix" : "" }, { "dropping-particle" : "", "family" : "Berry", "given" : "Eric", "non-dropping-particle" : "", "parse-names" : false, "suffix" : "" }, { "dropping-particle" : "", "family" : "Birren", "given" : "Bruce", "non-dropping-particle" : "", "parse-names" : false, "suffix" : "" }, { "dropping-particle" : "", "family" : "Bloom", "given" : "Toby", "non-dropping-particle" : "", "parse-names" : false, "suffix" : "" }, { "dropping-particle" : "", "family" : "Brown", "given" : "Daniel G.", "non-dropping-particle" : "", "parse-names" : false, "suffix" : "" }, { "dropping-particle" : "", "family" : "Butler", "given" : "Jonathan", "non-dropping-particle" : "", "parse-names" : false, "suffix" : "" }, { "dropping-particle" : "", "family" : "Daly", "given" : "Mark", "non-dropping-particle" : "", "parse-names" : false, "suffix" : "" }, { "dropping-particle" : "", "family" : "David", "given" : "Robert", "non-dropping-particle" : "", "parse-names" : false, "suffix" : "" }, { "dropping-particle" : "", "family" : "Deri", "given" : "Justin", "non-dropping-particle" : "", "parse-names" : false, "suffix" : "" }, { "dropping-particle" : "", "family" : "Dodge", "given" : "Sheila", "non-dropping-particle" : "", "parse-names" : false, "suffix" : "" }, { "dropping-particle" : "", "family" : "Foley", "given" : "Karen", "non-dropping-particle" : "", "parse-names" : false, "suffix" : "" }, { "dropping-particle" : "", "family" : "Gage", "given" : "Diane", "non-dropping-particle" : "", "parse-names" : false, "suffix" : "" }, { "dropping-particle" : "", "family" : "Gnerre", "given" : "Sante", "non-dropping-particle" : "", "parse-names" : false, "suffix" : "" }, { "dropping-particle" : "", "family" : "Holzer", "given" : "Timothy", "non-dropping-particle" : "", "parse-names" : false, "suffix" : "" }, { "dropping-particle" : "", "family" : "Jaffe", "given" : "David B.", "non-dropping-particle" : "", "parse-names" : false, "suffix" : "" }, { "dropping-particle" : "", "family" : "Kamal", "given" : "Michael", "non-dropping-particle" : "", "parse-names" : false, "suffix" : "" }, { "dropping-particle" : "", "family" : "Karlsson", "given" : "Elinor K.", "non-dropping-particle" : "", "parse-names" : false, "suffix" : "" }, { "dropping-particle" : "", "family" : "Kells", "given" : "Cristyn", "non-dropping-particle" : "", "parse-names" : false, "suffix" : "" }, { "dropping-particle" : "", "family" : "Kirby", "given" : "Andrew", "non-dropping-particle" : "", "parse-names" : false, "suffix" : "" }, { "dropping-particle" : "", "family" : "Kulbokas", "given" : "Edward J.", "non-dropping-particle" : "", "parse-names" : false, "suffix" : "" }, { "dropping-particle" : "", "family" : "Lander", "given" : "Eric S.", "non-dropping-particle" : "", "parse-names" : false, "suffix" : "" }, { "dropping-particle" : "", "family" : "Landers", "given" : "Tom", "non-dropping-particle" : "", "parse-names" : false, "suffix" : "" }, { "dropping-particle" : "", "family" : "Leger", "given" : "J. P.", "non-dropping-particle" : "", "parse-names" : false, "suffix" : "" }, { "dropping-particle" : "", "family" : "Levine", "given" : "Rosie", "non-dropping-particle" : "", "parse-names" : false, "suffix" : "" }, { "dropping-particle" : "", "family" : "Lindblad-Toh", "given" : "Kerstin", "non-dropping-particle" : "", "parse-names" : false, "suffix" : "" }, { "dropping-particle" : "", "family" : "Mauceli", "given" : "Evan", "non-dropping-particle" : "", "parse-names" : false, "suffix" : "" }, { "dropping-particle" : "", "family" : "Mayer", "given" : "John H.", "non-dropping-particle" : "", "parse-names" : false, "suffix" : "" }, { "dropping-particle" : "", "family" : "McCarthy", "given" : "Megan", "non-dropping-particle" : "", "parse-names" : false, "suffix" : "" }, { "dropping-particle" : "", "family" : "Meldrim", "given" : "Jim", "non-dropping-particle" : "", "parse-names" : false, "suffix" : "" }, { "dropping-particle" : "", "family" : "Meldrim", "given" : "Jim", "non-dropping-particle" : "", "parse-names" : false, "suffix" : "" }, { "dropping-particle" : "", "family" : "Mesirov", "given" : "Jill P.", "non-dropping-particle" : "", "parse-names" : false, "suffix" : "" }, { "dropping-particle" : "", "family" : "Nicol", "given" : "Robert", "non-dropping-particle" : "", "parse-names" : false, "suffix" : "" }, { "dropping-particle" : "", "family" : "Nusbaum", "given" : "Chad", "non-dropping-particle" : "", "parse-names" : false, "suffix" : "" }, { "dropping-particle" : "", "family" : "Seaman", "given" : "Steven", "non-dropping-particle" : "", "parse-names" : false, "suffix" : "" }, { "dropping-particle" : "", "family" : "Sharpe", "given" : "Ted", "non-dropping-particle" : "", "parse-names" : false, "suffix" : "" }, { "dropping-particle" : "", "family" : "Sheridan", "given" : "Andrew", "non-dropping-particle" : "", "parse-names" : false, "suffix" : "" }, { "dropping-particle" : "", "family" : "Singer", "given" : "Jonathan B.", "non-dropping-particle" : "", "parse-names" : false, "suffix" : "" }, { "dropping-particle" : "", "family" : "Santos", "given" : "Ralph", "non-dropping-particle" : "", "parse-names" : false, "suffix" : "" }, { "dropping-particle" : "", "family" : "Spencer", "given" : "Brian", "non-dropping-particle" : "", "parse-names" : false, "suffix" : "" }, { "dropping-particle" : "", "family" : "Stange-Thomann", "given" : "Nicole", "non-dropping-particle" : "", "parse-names" : false, "suffix" : "" }, { "dropping-particle" : "", "family" : "Vinson", "given" : "Jade P.", "non-dropping-particle" : "", "parse-names" : false, "suffix" : "" }, { "dropping-particle" : "", "family" : "Wade", "given" : "Claire M.", "non-dropping-particle" : "", "parse-names" : false, "suffix" : "" }, { "dropping-particle" : "", "family" : "Wierzbowski", "given" : "Jamey", "non-dropping-particle" : "", "parse-names" : false, "suffix" : "" }, { "dropping-particle" : "", "family" : "Wyman", "given" : "Dudley", "non-dropping-particle" : "", "parse-names" : false, "suffix" : "" }, { "dropping-particle" : "", "family" : "Zody", "given" : "Michael C.", "non-dropping-particle" : "", "parse-names" : false, "suffix" : "" }, { "dropping-particle" : "", "family" : "Birney", "given" : "Ewan", "non-dropping-particle" : "", "parse-names" : false, "suffix" : "" }, { "dropping-particle" : "", "family" : "Goldman", "given" : "Nick", "non-dropping-particle" : "", "parse-names" : false, "suffix" : "" }, { "dropping-particle" : "", "family" : "Kasprzyk", "given" : "Arkadiusz", "non-dropping-particle" : "", "parse-names" : false, "suffix" : "" }, { "dropping-particle" : "", "family" : "Mongin", "given" : "Emmanuel", "non-dropping-particle" : "", "parse-names" : false, "suffix" : "" }, { "dropping-particle" : "", "family" : "Rust", "given" : "Alistair G.", "non-dropping-particle" : "", "parse-names" : false, "suffix" : "" }, { "dropping-particle" : "", "family" : "Slater", "given" : "Guy", "non-dropping-particle" : "", "parse-names" : false, "suffix" : "" }, { "dropping-particle" : "", "family" : "Stabenau", "given" : "Arne", "non-dropping-particle" : "", "parse-names" : false, "suffix" : "" }, { "dropping-particle" : "", "family" : "Ureta-Vidal", "given" : "Abel", "non-dropping-particle" : "", "parse-names" : false, "suffix" : "" }, { "dropping-particle" : "", "family" : "Whelan", "given" : "Simon", "non-dropping-particle" : "", "parse-names" : false, "suffix" : "" }, { "dropping-particle" : "", "family" : "Ainscough", "given" : "Rachel", "non-dropping-particle" : "", "parse-names" : false, "suffix" : "" }, { "dropping-particle" : "", "family" : "Attwood", "given" : "John", "non-dropping-particle" : "", "parse-names" : false, "suffix" : "" }, { "dropping-particle" : "", "family" : "Bailey", "given" : "Jonathon", "non-dropping-particle" : "", "parse-names" : false, "suffix" : "" }, { "dropping-particle" : "", "family" : "Barlow", "given" : "Karen", "non-dropping-particle" : "", "parse-names" : false, "suffix" : "" }, { "dropping-particle" : "", "family" : "Beck", "given" : "Stephan", "non-dropping-particle" : "", "parse-names" : false, "suffix" : "" }, { "dropping-particle" : "", "family" : "Burton", "given" : "John", "non-dropping-particle" : "", "parse-names" : false, "suffix" : "" }, { "dropping-particle" : "", "family" : "Clamp", "given" : "Michele", "non-dropping-particle" : "", "parse-names" : false, "suffix" : "" }, { "dropping-particle" : "", "family" : "Clee", "given" : "Christopher", "non-dropping-particle" : "", "parse-names" : false, "suffix" : "" }, { "dropping-particle" : "", "family" : "Coulson", "given" : "Alan", "non-dropping-particle" : "", "parse-names" : false, "suffix" : "" }, { "dropping-particle" : "", "family" : "Cuff", "given" : "James", "non-dropping-particle" : "", "parse-names" : false, "suffix" : "" }, { "dropping-particle" : "", "family" : "Curwen", "given" : "Val", "non-dropping-particle" : "", "parse-names" : false, "suffix" : "" }, { "dropping-particle" : "", "family" : "Cutts", "given" : "Tim", "non-dropping-particle" : "", "parse-names" : false, "suffix" : "" }, { "dropping-particle" : "", "family" : "Davies", "given" : "Joy", "non-dropping-particle" : "", "parse-names" : false, "suffix" : "" }, { "dropping-particle" : "", "family" : "Eyras", "given" : "Eduardo", "non-dropping-particle" : "", "parse-names" : false, "suffix" : "" }, { "dropping-particle" : "", "family" : "Grafham", "given" : "Darren", "non-dropping-particle" : "", "parse-names" : false, "suffix" : "" }, { "dropping-particle" : "", "family" : "Gregory", "given" : "Simon", "non-dropping-particle" : "", "parse-names" : false, "suffix" : "" }, { "dropping-particle" : "", "family" : "Hubbard", "given" : "Tim", "non-dropping-particle" : "", "parse-names" : false, "suffix" : "" }, { "dropping-particle" : "", "family" : "Hunt", "given" : "Adrienne", "non-dropping-particle" : "", "parse-names" : false, "suffix" : "" }, { "dropping-particle" : "", "family" : "Jones", "given" : "Matthew", "non-dropping-particle" : "", "parse-names" : false, "suffix" : "" }, { "dropping-particle" : "", "family" : "Joy", "given" : "Ann", "non-dropping-particle" : "", "parse-names" : false, "suffix" : "" }, { "dropping-particle" : "", "family" : "Leonard", "given" : "Steven", "non-dropping-particle" : "", "parse-names" : false, "suffix" : "" }, { "dropping-particle" : "", "family" : "Lloyd", "given" : "Christine", "non-dropping-particle" : "", "parse-names" : false, "suffix" : "" }, { "dropping-particle" : "", "family" : "Matthews", "given" : "Lucy", "non-dropping-particle" : "", "parse-names" : false, "suffix" : "" }, { "dropping-particle" : "", "family" : "McLaren", "given" : "Stuart", "non-dropping-particle" : "", "parse-names" : false, "suffix" : "" }, { "dropping-particle" : "", "family" : "McLay", "given" : "Kirsten", "non-dropping-particle" : "", "parse-names" : false, "suffix" : "" }, { "dropping-particle" : "", "family" : "Meredith", "given" : "Beverley", "non-dropping-particle" : "", "parse-names" : false, "suffix" : "" }, { "dropping-particle" : "", "family" : "Mullikin", "given" : "James C.", "non-dropping-particle" : "", "parse-names" : false, "suffix" : "" }, { "dropping-particle" : "", "family" : "Ning", "given" : "Zemin", "non-dropping-particle" : "", "parse-names" : false, "suffix" : "" }, { "dropping-particle" : "", "family" : "Oliver", "given" : "Karen", "non-dropping-particle" : "", "parse-names" : false, "suffix" : "" }, { "dropping-particle" : "", "family" : "Overton-Larty", "given" : "Emma", "non-dropping-particle" : "", "parse-names" : false, "suffix" : "" }, { "dropping-particle" : "", "family" : "Plumb", "given" : "Robert", "non-dropping-particle" : "", "parse-names" : false, "suffix" : "" }, { "dropping-particle" : "", "family" : "Potter", "given" : "Simon", "non-dropping-particle" : "", "parse-names" : false, "suffix" : "" }, { "dropping-particle" : "", "family" : "Quail", "given" : "Michael", "non-dropping-particle" : "", "parse-names" : false, "suffix" : "" }, { "dropping-particle" : "", "family" : "Rogers", "given" : "Jane", "non-dropping-particle" : "", "parse-names" : false, "suffix" : "" }, { "dropping-particle" : "", "family" : "Scott", "given" : "Carol", "non-dropping-particle" : "", "parse-names" : false, "suffix" : "" }, { "dropping-particle" : "", "family" : "Searle", "given" : "Steve", "non-dropping-particle" : "", "parse-names" : false, "suffix" : "" }, { "dropping-particle" : "", "family" : "Shownkeen", "given" : "Ratna", "non-dropping-particle" : "", "parse-names" : false, "suffix" : "" }, { "dropping-particle" : "", "family" : "Sims", "given" : "Sarah", "non-dropping-particle" : "", "parse-names" : false, "suffix" : "" }, { "dropping-particle" : "", "family" : "Wall", "given" : "Melanie", "non-dropping-particle" : "", "parse-names" : false, "suffix" : "" }, { "dropping-particle" : "", "family" : "West", "given" : "Anthony P.", "non-dropping-particle" : "", "parse-names" : false, "suffix" : "" }, { "dropping-particle" : "", "family" : "Willey", "given" : "David", "non-dropping-particle" : "", "parse-names" : false, "suffix" : "" }, { "dropping-particle" : "", "family" : "Williams", "given" : "Sophie", "non-dropping-particle" : "", "parse-names" : false, "suffix" : "" }, { "dropping-particle" : "", "family" : "Abril", "given" : "Josep F.", "non-dropping-particle" : "", "parse-names" : false, "suffix" : "" }, { "dropping-particle" : "", "family" : "Guig\u00f3", "given" : "Roderic", "non-dropping-particle" : "", "parse-names" : false, "suffix" : "" }, { "dropping-particle" : "", "family" : "Parra", "given" : "Gen\u00eds", "non-dropping-particle" : "", "parse-names" : false, "suffix" : "" }, { "dropping-particle" : "", "family" : "Agarwal", "given" : "Pankaj", "non-dropping-particle" : "", "parse-names" : false, "suffix" : "" }, { "dropping-particle" : "", "family" : "Agarwala", "given" : "Richa", "non-dropping-particle" : "", "parse-names" : false, "suffix" : "" }, { "dropping-particle" : "", "family" : "Church", "given" : "Deanna M.", "non-dropping-particle" : "", "parse-names" : false, "suffix" : "" }, { "dropping-particle" : "", "family" : "Hlavina", "given" : "Wratko", "non-dropping-particle" : "", "parse-names" : false, "suffix" : "" }, { "dropping-particle" : "", "family" : "Maglott", "given" : "Donna R.", "non-dropping-particle" : "", "parse-names" : false, "suffix" : "" }, { "dropping-particle" : "", "family" : "Sapojnikov", "given" : "Victor", "non-dropping-particle" : "", "parse-names" : false, "suffix" : "" }, { "dropping-particle" : "", "family" : "Alexandersson", "given" : "Marina", "non-dropping-particle" : "", "parse-names" : false, "suffix" : "" }, { "dropping-particle" : "", "family" : "Pachter", "given" : "Lior", "non-dropping-particle" : "", "parse-names" : false, "suffix" : "" }, { "dropping-particle" : "", "family" : "Antonarakis", "given" : "Stylianos E.", "non-dropping-particle" : "", "parse-names" : false, "suffix" : "" }, { "dropping-particle" : "", "family" : "Dermitzakis", "given" : "Emmanouil T.", "non-dropping-particle" : "", "parse-names" : false, "suffix" : "" }, { "dropping-particle" : "", "family" : "Reymond", "given" : "Alexandre", "non-dropping-particle" : "", "parse-names" : false, "suffix" : "" }, { "dropping-particle" : "", "family" : "Ucla", "given" : "Catherine", "non-dropping-particle" : "", "parse-names" : false, "suffix" : "" }, { "dropping-particle" : "", "family" : "Baertsch", "given" : "Robert", "non-dropping-particle" : "", "parse-names" : false, "suffix" : "" }, { "dropping-particle" : "", "family" : "Diekhans", "given" : "Mark", "non-dropping-particle" : "", "parse-names" : false, "suffix" : "" }, { "dropping-particle" : "", "family" : "Furey", "given" : "Terrence S.", "non-dropping-particle" : "", "parse-names" : false, "suffix" : "" }, { "dropping-particle" : "", "family" : "Hinrichs", "given" : "Angela", "non-dropping-particle" : "", "parse-names" : false, "suffix" : "" }, { "dropping-particle" : "", "family" : "Hsu", "given" : "Fan", "non-dropping-particle" : "", "parse-names" : false, "suffix" : "" }, { "dropping-particle" : "", "family" : "Karolchik", "given" : "Donna", "non-dropping-particle" : "", "parse-names" : false, "suffix" : "" }, { "dropping-particle" : "", "family" : "Kent", "given" : "W. James", "non-dropping-particle" : "", "parse-names" : false, "suffix" : "" }, { "dropping-particle" : "", "family" : "Roskin", "given" : "Krishna M.", "non-dropping-particle" : "", "parse-names" : false, "suffix" : "" }, { "dropping-particle" : "", "family" : "Schwartz", "given" : "Matthias S.", "non-dropping-particle" : "", "parse-names" : false, "suffix" : "" }, { "dropping-particle" : "", "family" : "Sugnet", "given" : "Charles", "non-dropping-particle" : "", "parse-names" : false, "suffix" : "" }, { "dropping-particle" : "", "family" : "Weber", "given" : "Ryan J.", "non-dropping-particle" : "", "parse-names" : false, "suffix" : "" }, { "dropping-particle" : "", "family" : "Bork", "given" : "Peer", "non-dropping-particle" : "", "parse-names" : false, "suffix" : "" }, { "dropping-particle" : "", "family" : "Letunic", "given" : "Ivica", "non-dropping-particle" : "", "parse-names" : false, "suffix" : "" }, { "dropping-particle" : "", "family" : "Suyama", "given" : "Mikita", "non-dropping-particle" : "", "parse-names" : false, "suffix" : "" }, { "dropping-particle" : "", "family" : "Torrents", "given" : "David", "non-dropping-particle" : "", "parse-names" : false, "suffix" : "" }, { "dropping-particle" : "", "family" : "Zdobnov", "given" : "Evgeny M.", "non-dropping-particle" : "", "parse-names" : false, "suffix" : "" }, { "dropping-particle" : "", "family" : "Botcherby", "given" : "Marc", "non-dropping-particle" : "", "parse-names" : false, "suffix" : "" }, { "dropping-particle" : "", "family" : "Brown", "given" : "Stephen D.", "non-dropping-particle" : "", "parse-names" : false, "suffix" : "" }, { "dropping-particle" : "", "family" : "Campbell", "given" : "Robert D.", "non-dropping-particle" : "", "parse-names" : false, "suffix" : "" }, { "dropping-particle" : "", "family" : "Jackson", "given" : "Ian", "non-dropping-particle" : "", "parse-names" : false, "suffix" : "" }, { "dropping-particle" : "", "family" : "Bray", "given" : "Nicolas", "non-dropping-particle" : "", "parse-names" : false, "suffix" : "" }, { "dropping-particle" : "", "family" : "Couronne", "given" : "Olivier", "non-dropping-particle" : "", "parse-names" : false, "suffix" : "" }, { "dropping-particle" : "", "family" : "Dubchak", "given" : "Inna", "non-dropping-particle" : "", "parse-names" : false, "suffix" : "" }, { "dropping-particle" : "", "family" : "Poliakov", "given" : "Alex", "non-dropping-particle" : "", "parse-names" : false, "suffix" : "" }, { "dropping-particle" : "", "family" : "Rubin", "given" : "Edward M.", "non-dropping-particle" : "", "parse-names" : false, "suffix" : "" }, { "dropping-particle" : "", "family" : "Brent", "given" : "Michael R.", "non-dropping-particle" : "", "parse-names" : false, "suffix" : "" }, { "dropping-particle" : "", "family" : "Flicek", "given" : "Paul", "non-dropping-particle" : "", "parse-names" : false, "suffix" : "" }, { "dropping-particle" : "", "family" : "Keibler", "given" : "Evan", "non-dropping-particle" : "", "parse-names" : false, "suffix" : "" }, { "dropping-particle" : "", "family" : "Korf", "given" : "Ian", "non-dropping-particle" : "", "parse-names" : false, "suffix" : "" }, { "dropping-particle" : "", "family" : "Batalov", "given" : "S.", "non-dropping-particle" : "", "parse-names" : false, "suffix" : "" }, { "dropping-particle" : "", "family" : "Bult", "given" : "Carol", "non-dropping-particle" : "", "parse-names" : false, "suffix" : "" }, { "dropping-particle" : "", "family" : "Frankel", "given" : "Wayne N.", "non-dropping-particle" : "", "parse-names" : false, "suffix" : "" }, { "dropping-particle" : "", "family" : "Carninci", "given" : "Piero", "non-dropping-particle" : "", "parse-names" : false, "suffix" : "" }, { "dropping-particle" : "", "family" : "Hayashizaki", "given" : "Yoshihide", "non-dropping-particle" : "", "parse-names" : false, "suffix" : "" }, { "dropping-particle" : "", "family" : "Kawai", "given" : "Jun", "non-dropping-particle" : "", "parse-names" : false, "suffix" : "" }, { "dropping-particle" : "", "family" : "Okazaki", "given" : "Yasushi", "non-dropping-particle" : "", "parse-names" : false, "suffix" : "" }, { "dropping-particle" : "", "family" : "Cawley", "given" : "Simon", "non-dropping-particle" : "", "parse-names" : false, "suffix" : "" }, { "dropping-particle" : "", "family" : "Kulp", "given" : "David", "non-dropping-particle" : "", "parse-names" : false, "suffix" : "" }, { "dropping-particle" : "", "family" : "Wheeler", "given" : "Raymond", "non-dropping-particle" : "", "parse-names" : false, "suffix" : "" }, { "dropping-particle" : "", "family" : "Chiaromonte", "given" : "Francesca", "non-dropping-particle" : "", "parse-names" : false, "suffix" : "" }, { "dropping-particle" : "", "family" : "Collins", "given" : "Francis S.", "non-dropping-particle" : "", "parse-names" : false, "suffix" : "" }, { "dropping-particle" : "", "family" : "Felsenfeld", "given" : "Adam", "non-dropping-particle" : "", "parse-names" : false, "suffix" : "" }, { "dropping-particle" : "", "family" : "Guyer", "given" : "Mark", "non-dropping-particle" : "", "parse-names" : false, "suffix" : "" }, { "dropping-particle" : "", "family" : "Peterson", "given" : "Jane", "non-dropping-particle" : "", "parse-names" : false, "suffix" : "" }, { "dropping-particle" : "", "family" : "Wetterstrand", "given" : "Kris", "non-dropping-particle" : "", "parse-names" : false, "suffix" : "" }, { "dropping-particle" : "", "family" : "Copley", "given" : "Richard R.", "non-dropping-particle" : "", "parse-names" : false, "suffix" : "" }, { "dropping-particle" : "", "family" : "Mott", "given" : "Richard", "non-dropping-particle" : "", "parse-names" : false, "suffix" : "" }, { "dropping-particle" : "", "family" : "Dewey", "given" : "Colin", "non-dropping-particle" : "", "parse-names" : false, "suffix" : "" }, { "dropping-particle" : "", "family" : "Dickens", "given" : "Nicholas J.", "non-dropping-particle" : "", "parse-names" : false, "suffix" : "" }, { "dropping-particle" : "", "family" : "Emes", "given" : "Richard D.", "non-dropping-particle" : "", "parse-names" : false, "suffix" : "" }, { "dropping-particle" : "", "family" : "Goodstadt", "given" : "Leo", "non-dropping-particle" : "", "parse-names" : false, "suffix" : "" }, { "dropping-particle" : "", "family" : "Ponting", "given" : "Chris P.", "non-dropping-particle" : "", "parse-names" : false, "suffix" : "" }, { "dropping-particle" : "", "family" : "Winter", "given" : "Eitan", "non-dropping-particle" : "", "parse-names" : false, "suffix" : "" }, { "dropping-particle" : "", "family" : "Dunn", "given" : "Diane M.", "non-dropping-particle" : "", "parse-names" : false, "suffix" : "" }, { "dropping-particle" : "", "family" : "Niederhausern", "given" : "Andrew C.", "non-dropping-particle" : "von", "parse-names" : false, "suffix" : "" }, { "dropping-particle" : "", "family" : "Weiss", "given" : "Robert B.", "non-dropping-particle" : "", "parse-names" : false, "suffix" : "" }, { "dropping-particle" : "", "family" : "Eddy", "given" : "Sean R.", "non-dropping-particle" : "", "parse-names" : false, "suffix" : "" }, { "dropping-particle" : "", "family" : "Johnson", "given" : "L. Steven", "non-dropping-particle" : "", "parse-names" : false, "suffix" : "" }, { "dropping-particle" : "", "family" : "Jones", "given" : "Thomas A.", "non-dropping-particle" : "", "parse-names" : false, "suffix" : "" }, { "dropping-particle" : "", "family" : "Elnitski", "given" : "Laura", "non-dropping-particle" : "", "parse-names" : false, "suffix" : "" }, { "dropping-particle" : "", "family" : "Kolbe", "given" : "Diana L.", "non-dropping-particle" : "", "parse-names" : false, "suffix" : "" }, { "dropping-particle" : "", "family" : "Eswara", "given" : "Pallavi", "non-dropping-particle" : "", "parse-names" : false, "suffix" : "" }, { "dropping-particle" : "", "family" : "Miller", "given" : "Webb", "non-dropping-particle" : "", "parse-names" : false, "suffix" : "" }, { "dropping-particle" : "", "family" : "O'Connor", "given" : "Michael J.", "non-dropping-particle" : "", "parse-names" : false, "suffix" : "" }, { "dropping-particle" : "", "family" : "Schwartz", "given" : "Scott", "non-dropping-particle" : "", "parse-names" : false, "suffix" : "" }, { "dropping-particle" : "", "family" : "Gibbs", "given" : "Richard", "non-dropping-particle" : "", "parse-names" : false, "suffix" : "" }, { "dropping-particle" : "", "family" : "A.", "given" : "", "non-dropping-particle" : "", "parse-names" : false, "suffix" : "" }, { "dropping-particle" : "", "family" : "Muzny", "given" : "Donna M.", "non-dropping-particle" : "", "parse-names" : false, "suffix" : "" }, { "dropping-particle" : "", "family" : "Glusman", "given" : "Gustavo", "non-dropping-particle" : "", "parse-names" : false, "suffix" : "" }, { "dropping-particle" : "", "family" : "Smit", "given" : "Arian", "non-dropping-particle" : "", "parse-names" : false, "suffix" : "" }, { "dropping-particle" : "", "family" : "Green", "given" : "Eric D.", "non-dropping-particle" : "", "parse-names" : false, "suffix" : "" }, { "dropping-particle" : "", "family" : "Hardison", "given" : "Ross C.", "non-dropping-particle" : "", "parse-names" : false, "suffix" : "" }, { "dropping-particle" : "", "family" : "Yang", "given" : "Shan", "non-dropping-particle" : "", "parse-names" : false, "suffix" : "" }, { "dropping-particle" : "", "family" : "Haussler", "given" : "David", "non-dropping-particle" : "", "parse-names" : false, "suffix" : "" }, { "dropping-particle" : "", "family" : "Hua", "given" : "Axin", "non-dropping-particle" : "", "parse-names" : false, "suffix" : "" }, { "dropping-particle" : "", "family" : "Roe", "given" : "Bruce A.", "non-dropping-particle" : "", "parse-names" : false, "suffix" : "" }, { "dropping-particle" : "", "family" : "Kucherlapati", "given" : "Raju S.", "non-dropping-particle" : "", "parse-names" : false, "suffix" : "" }, { "dropping-particle" : "", "family" : "Montgomery", "given" : "Kate T.", "non-dropping-particle" : "", "parse-names" : false, "suffix" : "" }, { "dropping-particle" : "", "family" : "Li", "given" : "Jia", "non-dropping-particle" : "", "parse-names" : false, "suffix" : "" }, { "dropping-particle" : "", "family" : "Li", "given" : "Ming", "non-dropping-particle" : "", "parse-names" : false, "suffix" : "" }, { "dropping-particle" : "", "family" : "Lucas", "given" : "Susan", "non-dropping-particle" : "", "parse-names" : false, "suffix" : "" }, { "dropping-particle" : "", "family" : "Ma", "given" : "Bin", "non-dropping-particle" : "", "parse-names" : false, "suffix" : "" }, { "dropping-particle" : "", "family" : "McCombie", "given" : "W. Richard", "non-dropping-particle" : "", "parse-names" : false, "suffix" : "" }, { "dropping-particle" : "", "family" : "Morgan", "given" : "Michael", "non-dropping-particle" : "", "parse-names" : false, "suffix" : "" }, { "dropping-particle" : "", "family" : "Pevzner", "given" : "Pavel", "non-dropping-particle" : "", "parse-names" : false, "suffix" : "" }, { "dropping-particle" : "", "family" : "Tesler", "given" : "Glenn", "non-dropping-particle" : "", "parse-names" : false, "suffix" : "" }, { "dropping-particle" : "", "family" : "Schultz", "given" : "J\u00f6rg", "non-dropping-particle" : "", "parse-names" : false, "suffix" : "" }, { "dropping-particle" : "", "family" : "Smith", "given" : "Douglas R.", "non-dropping-particle" : "", "parse-names" : false, "suffix" : "" }, { "dropping-particle" : "", "family" : "Tromp", "given" : "John", "non-dropping-particle" : "", "parse-names" : false, "suffix" : "" }, { "dropping-particle" : "", "family" : "Worley", "given" : "Kim C.", "non-dropping-particle" : "", "parse-names" : false, "suffix" : "" }, { "dropping-particle" : "", "family" : "Lander", "given" : "Eric S.", "non-dropping-particle" : "", "parse-names" : false, "suffix" : "" }, { "dropping-particle" : "", "family" : "Abril", "given" : "Josep F.", "non-dropping-particle" : "", "parse-names" : false, "suffix" : "" }, { "dropping-particle" : "", "family" : "Agarwal", "given" : "Pankaj", "non-dropping-particle" : "", "parse-names" : false, "suffix" : "" }, { "dropping-particle" : "", "family" : "Alexandersson", "given" : "Marina", "non-dropping-particle" : "", "parse-names" : false, "suffix" : "" }, { "dropping-particle" : "", "family" : "Antonarakis", "given" : "Stylianos E.", "non-dropping-particle" : "", "parse-names" : false, "suffix" : "" }, { "dropping-particle" : "", "family" : "Baertsch", "given" : "Robert", "non-dropping-particle" : "", "parse-names" : false, "suffix" : "" }, { "dropping-particle" : "", "family" : "Berry", "given" : "Eric", "non-dropping-particle" : "", "parse-names" : false, "suffix" : "" }, { "dropping-particle" : "", "family" : "Birney", "given" : "Ewan", "non-dropping-particle" : "", "parse-names" : false, "suffix" : "" }, { "dropping-particle" : "", "family" : "Bork", "given" : "Peer", "non-dropping-particle" : "", "parse-names" : false, "suffix" : "" }, { "dropping-particle" : "", "family" : "Bray", "given" : "Nicolas", "non-dropping-particle" : "", "parse-names" : false, "suffix" : "" }, { "dropping-particle" : "", "family" : "Brent", "given" : "Michael R.", "non-dropping-particle" : "", "parse-names" : false, "suffix" : "" }, { "dropping-particle" : "", "family" : "Brown", "given" : "Daniel G.", "non-dropping-particle" : "", "parse-names" : false, "suffix" : "" }, { "dropping-particle" : "", "family" : "Butler", "given" : "Jonathan", "non-dropping-particle" : "", "parse-names" : false, "suffix" : "" }, { "dropping-particle" : "", "family" : "Bult", "given" : "Carol", "non-dropping-particle" : "", "parse-names" : false, "suffix" : "" }, { "dropping-particle" : "", "family" : "Chiaromonte", "given" : "Francesca", "non-dropping-particle" : "", "parse-names" : false, "suffix" : "" }, { "dropping-particle" : "", "family" : "Chinwalla", "given" : "Asif T.", "non-dropping-particle" : "", "parse-names" : false, "suffix" : "" }, { "dropping-particle" : "", "family" : "Church", "given" : "Deanna M.", "non-dropping-particle" : "", "parse-names" : false, "suffix" : "" }, { "dropping-particle" : "", "family" : "Clamp", "given" : "Michele", "non-dropping-particle" : "", "parse-names" : false, "suffix" : "" }, { "dropping-particle" : "", "family" : "Collins", "given" : "Francis S.", "non-dropping-particle" : "", "parse-names" : false, "suffix" : "" }, { "dropping-particle" : "", "family" : "Copley", "given" : "Richard R.", "non-dropping-particle" : "", "parse-names" : false, "suffix" : "" }, { "dropping-particle" : "", "family" : "Couronne", "given" : "Olivier", "non-dropping-particle" : "", "parse-names" : false, "suffix" : "" }, { "dropping-particle" : "", "family" : "Cawley", "given" : "Simon", "non-dropping-particle" : "", "parse-names" : false, "suffix" : "" }, { "dropping-particle" : "", "family" : "Cuff", "given" : "James", "non-dropping-particle" : "", "parse-names" : false, "suffix" : "" }, { "dropping-particle" : "", "family" : "Curwen", "given" : "Val", "non-dropping-particle" : "", "parse-names" : false, "suffix" : "" }, { "dropping-particle" : "", "family" : "Cutts", "given" : "Tim", "non-dropping-particle" : "", "parse-names" : false, "suffix" : "" }, { "dropping-particle" : "", "family" : "Daly", "given" : "Mark", "non-dropping-particle" : "", "parse-names" : false, "suffix" : "" }, { "dropping-particle" : "", "family" : "Dermitzakis", "given" : "Emmanouil T.", "non-dropping-particle" : "", "parse-names" : false, "suffix" : "" }, { "dropping-particle" : "", "family" : "Dewey", "given" : "Colin", "non-dropping-particle" : "", "parse-names" : false, "suffix" : "" }, { "dropping-particle" : "", "family" : "Dickens", "given" : "Nicholas J.", "non-dropping-particle" : "", "parse-names" : false, "suffix" : "" }, { "dropping-particle" : "", "family" : "Diekhans", "given" : "Mark", "non-dropping-particle" : "", "parse-names" : false, "suffix" : "" }, { "dropping-particle" : "", "family" : "Dubchak", "given" : "Inna", "non-dropping-particle" : "", "parse-names" : false, "suffix" : "" }, { "dropping-particle" : "", "family" : "Eddy", "given" : "Sean R.", "non-dropping-particle" : "", "parse-names" : false, "suffix" : "" }, { "dropping-particle" : "", "family" : "Elnitski", "given" : "Laura", "non-dropping-particle" : "", "parse-names" : false, "suffix" : "" }, { "dropping-particle" : "", "family" : "Emes", "given" : "Richard D.", "non-dropping-particle" : "", "parse-names" : false, "suffix" : "" }, { "dropping-particle" : "", "family" : "Eswara", "given" : "Pallavi", "non-dropping-particle" : "", "parse-names" : false, "suffix" : "" }, { "dropping-particle" : "", "family" : "Eyras", "given" : "Eduardo", "non-dropping-particle" : "", "parse-names" : false, "suffix" : "" }, { "dropping-particle" : "", "family" : "Felsenfeld", "given" : "Adam", "non-dropping-particle" : "", "parse-names" : false, "suffix" : "" }, { "dropping-particle" : "", "family" : "Flicek", "given" : "Paul", "non-dropping-particle" : "", "parse-names" : false, "suffix" : "" }, { "dropping-particle" : "", "family" : "Frankel", "given" : "Wayne N.", "non-dropping-particle" : "", "parse-names" : false, "suffix" : "" }, { "dropping-particle" : "", "family" : "Fulton", "given" : "Lucinda A.", "non-dropping-particle" : "", "parse-names" : false, "suffix" : "" }, { "dropping-particle" : "", "family" : "Furey", "given" : "Terrence S.", "non-dropping-particle" : "", "parse-names" : false, "suffix" : "" }, { "dropping-particle" : "", "family" : "Gnerre", "given" : "Sante", "non-dropping-particle" : "", "parse-names" : false, "suffix" : "" }, { "dropping-particle" : "", "family" : "Glusman", "given" : "Gustavo", "non-dropping-particle" : "", "parse-names" : false, "suffix" : "" }, { "dropping-particle" : "", "family" : "Goldman", "given" : "Nick", "non-dropping-particle" : "", "parse-names" : false, "suffix" : "" }, { "dropping-particle" : "", "family" : "Goodstadt", "given" : "Leo", "non-dropping-particle" : "", "parse-names" : false, "suffix" : "" }, { "dropping-particle" : "", "family" : "Green", "given" : "Eric", "non-dropping-particle" : "", "parse-names" : false, "suffix" : "" }, { "dropping-particle" : "", "family" : "D.", "given" : "", "non-dropping-particle" : "", "parse-names" : false, "suffix" : "" }, { "dropping-particle" : "", "family" : "Gregory", "given" : "Simon", "non-dropping-particle" : "", "parse-names" : false, "suffix" : "" }, { "dropping-particle" : "", "family" : "Guig\u00f3", "given" : "Roderic", "non-dropping-particle" : "", "parse-names" : false, "suffix" : "" }, { "dropping-particle" : "", "family" : "Hardison", "given" : "Ross C.", "non-dropping-particle" : "", "parse-names" : false, "suffix" : "" }, { "dropping-particle" : "", "family" : "Haussler", "given" : "David", "non-dropping-particle" : "", "parse-names" : false, "suffix" : "" }, { "dropping-particle" : "", "family" : "Hillier", "given" : "LaDeana W.", "non-dropping-particle" : "", "parse-names" : false, "suffix" : "" }, { "dropping-particle" : "", "family" : "Hinrichs", "given" : "Angela", "non-dropping-particle" : "", "parse-names" : false, "suffix" : "" }, { "dropping-particle" : "", "family" : "Hlavina", "given" : "Wratko", "non-dropping-particle" : "", "parse-names" : false, "suffix" : "" }, { "dropping-particle" : "", "family" : "Hsu", "given" : "Fan", "non-dropping-particle" : "", "parse-names" : false, "suffix" : "" }, { "dropping-particle" : "", "family" : "Hubbard", "given" : "Tim", "non-dropping-particle" : "", "parse-names" : false, "suffix" : "" }, { "dropping-particle" : "", "family" : "Jaffe", "given" : "David B.", "non-dropping-particle" : "", "parse-names" : false, "suffix" : "" }, { "dropping-particle" : "", "family" : "Kamal", "given" : "Michael", "non-dropping-particle" : "", "parse-names" : false, "suffix" : "" }, { "dropping-particle" : "", "family" : "Karolchik", "given" : "Donna", "non-dropping-particle" : "", "parse-names" : false, "suffix" : "" }, { "dropping-particle" : "", "family" : "Karlsson", "given" : "Elinor K.", "non-dropping-particle" : "", "parse-names" : false, "suffix" : "" }, { "dropping-particle" : "", "family" : "Kasprzyk", "given" : "Arkadiusz", "non-dropping-particle" : "", "parse-names" : false, "suffix" : "" }, { "dropping-particle" : "", "family" : "Keibler", "given" : "Evan", "non-dropping-particle" : "", "parse-names" : false, "suffix" : "" }, { "dropping-particle" : "", "family" : "Kent", "given" : "W. James", "non-dropping-particle" : "", "parse-names" : false, "suffix" : "" }, { "dropping-particle" : "", "family" : "Kirby", "given" : "Andrew", "non-dropping-particle" : "", "parse-names" : false, "suffix" : "" }, { "dropping-particle" : "", "family" : "Kolbe", "given" : "Diana L.", "non-dropping-particle" : "", "parse-names" : false, "suffix" : "" }, { "dropping-particle" : "", "family" : "Korf", "given" : "Ian", "non-dropping-particle" : "", "parse-names" : false, "suffix" : "" }, { "dropping-particle" : "", "family" : "Kulbokas", "given" : "Edward J.", "non-dropping-particle" : "", "parse-names" : false, "suffix" : "" }, { "dropping-particle" : "", "family" : "Kulp", "given" : "David", "non-dropping-particle" : "", "parse-names" : false, "suffix" : "" }, { "dropping-particle" : "", "family" : "Lander", "given" : "Eric S.", "non-dropping-particle" : "", "parse-names" : false, "suffix" : "" }, { "dropping-particle" : "", "family" : "Letunic", "given" : "Ivica", "non-dropping-particle" : "", "parse-names" : false, "suffix" : "" }, { "dropping-particle" : "", "family" : "Li", "given" : "Ming", "non-dropping-particle" : "", "parse-names" : false, "suffix" : "" }, { "dropping-particle" : "", "family" : "Lindblad-Toh", "given" : "Kerstin", "non-dropping-particle" : "", "parse-names" : false, "suffix" : "" }, { "dropping-particle" : "", "family" : "Ma", "given" : "Bin", "non-dropping-particle" : "", "parse-names" : false, "suffix" : "" }, { "dropping-particle" : "", "family" : "Maglott", "given" : "Donna R.", "non-dropping-particle" : "", "parse-names" : false, "suffix" : "" }, { "dropping-particle" : "", "family" : "Mauceli", "given" : "Evan", "non-dropping-particle" : "", "parse-names" : false, "suffix" : "" }, { "dropping-particle" : "", "family" : "Mesirov", "given" : "Jill P.", "non-dropping-particle" : "", "parse-names" : false, "suffix" : "" }, { "dropping-particle" : "", "family" : "Miller", "given" : "Webb", "non-dropping-particle" : "", "parse-names" : false, "suffix" : "" }, { "dropping-particle" : "", "family" : "Mott", "given" : "Richard", "non-dropping-particle" : "", "parse-names" : false, "suffix" : "" }, { "dropping-particle" : "", "family" : "Mullikin", "given" : "James C.", "non-dropping-particle" : "", "parse-names" : false, "suffix" : "" }, { "dropping-particle" : "", "family" : "Ning", "given" : "Zemin", "non-dropping-particle" : "", "parse-names" : false, "suffix" : "" }, { "dropping-particle" : "", "family" : "Pachter", "given" : "Lior", "non-dropping-particle" : "", "parse-names" : false, "suffix" : "" }, { "dropping-particle" : "", "family" : "Parra", "given" : "Gen\u00eds", "non-dropping-particle" : "", "parse-names" : false, "suffix" : "" }, { "dropping-particle" : "", "family" : "Pevzner", "given" : "Pavel", "non-dropping-particle" : "", "parse-names" : false, "suffix" : "" }, { "dropping-particle" : "", "family" : "Poliakov", "given" : "Alex", "non-dropping-particle" : "", "parse-names" : false, "suffix" : "" }, { "dropping-particle" : "", "family" : "Ponting", "given" : "Chris P.", "non-dropping-particle" : "", "parse-names" : false, "suffix" : "" }, { "dropping-particle" : "", "family" : "Potter", "given" : "Simon", "non-dropping-particle" : "", "parse-names" : false, "suffix" : "" }, { "dropping-particle" : "", "family" : "Reymond", "given" : "Alexandre", "non-dropping-particle" : "", "parse-names" : false, "suffix" : "" }, { "dropping-particle" : "", "family" : "Roskin", "given" : "Krishna M.", "non-dropping-particle" : "", "parse-names" : false, "suffix" : "" }, { "dropping-particle" : "", "family" : "Sapojnikov", "given" : "Victor", "non-dropping-particle" : "", "parse-names" : false, "suffix" : "" }, { "dropping-particle" : "", "family" : "Schultz", "given" : "J\u00f6rg", "non-dropping-particle" : "", "parse-names" : false, "suffix" : "" }, { "dropping-particle" : "", "family" : "Schwartz", "given" : "Matthias S.", "non-dropping-particle" : "", "parse-names" : false, "suffix" : "" }, { "dropping-particle" : "", "family" : "Schwartz", "given" : "Scott", "non-dropping-particle" : "", "parse-names" : false, "suffix" : "" }, { "dropping-particle" : "", "family" : "Searle", "given" : "Steve", "non-dropping-particle" : "", "parse-names" : false, "suffix" : "" }, { "dropping-particle" : "", "family" : "Singer", "given" : "Jonathan B.", "non-dropping-particle" : "", "parse-names" : false, "suffix" : "" }, { "dropping-particle" : "", "family" : "Slater", "given" : "Guy", "non-dropping-particle" : "", "parse-names" : false, "suffix" : "" }, { "dropping-particle" : "", "family" : "Smit", "given" : "Arian", "non-dropping-particle" : "", "parse-names" : false, "suffix" : "" }, { "dropping-particle" : "", "family" : "Stabenau", "given" : "Arne", "non-dropping-particle" : "", "parse-names" : false, "suffix" : "" }, { "dropping-particle" : "", "family" : "Sugnet", "given" : "Charles", "non-dropping-particle" : "", "parse-names" : false, "suffix" : "" }, { "dropping-particle" : "", "family" : "Suyama", "given" : "Mikita", "non-dropping-particle" : "", "parse-names" : false, "suffix" : "" }, { "dropping-particle" : "", "family" : "Tesler", "given" : "Glenn", "non-dropping-particle" : "", "parse-names" : false, "suffix" : "" }, { "dropping-particle" : "", "family" : "Torrents", "given" : "David", "non-dropping-particle" : "", "parse-names" : false, "suffix" : "" }, { "dropping-particle" : "", "family" : "Tromp", "given" : "John", "non-dropping-particle" : "", "parse-names" : false, "suffix" : "" }, { "dropping-particle" : "", "family" : "Ucla", "given" : "Catherine", "non-dropping-particle" : "", "parse-names" : false, "suffix" : "" }, { "dropping-particle" : "", "family" : "Vinson", "given" : "Jade P.", "non-dropping-particle" : "", "parse-names" : false, "suffix" : "" }, { "dropping-particle" : "", "family" : "Wade", "given" : "Claire M.", "non-dropping-particle" : "", "parse-names" : false, "suffix" : "" }, { "dropping-particle" : "", "family" : "Weber", "given" : "Ryan J.", "non-dropping-particle" : "", "parse-names" : false, "suffix" : "" }, { "dropping-particle" : "", "family" : "Wheeler", "given" : "Raymond", "non-dropping-particle" : "", "parse-names" : false, "suffix" : "" }, { "dropping-particle" : "", "family" : "Winter", "given" : "Eitan", "non-dropping-particle" : "", "parse-names" : false, "suffix" : "" }, { "dropping-particle" : "", "family" : "Yang", "given" : "Shiaw-Pyng", "non-dropping-particle" : "", "parse-names" : false, "suffix" : "" }, { "dropping-particle" : "", "family" : "Zdobnov", "given" : "Evgeny M.", "non-dropping-particle" : "", "parse-names" : false, "suffix" : "" }, { "dropping-particle" : "", "family" : "Waterston", "given" : "Robert H.", "non-dropping-particle" : "", "parse-names" : false, "suffix" : "" }, { "dropping-particle" : "", "family" : "Whelan", "given" : "Simon", "non-dropping-particle" : "", "parse-names" : false, "suffix" : "" }, { "dropping-particle" : "", "family" : "Worley", "given" : "Kim C.", "non-dropping-particle" : "", "parse-names" : false, "suffix" : "" }, { "dropping-particle" : "", "family" : "Zody", "given" : "Michael C.", "non-dropping-particle" : "", "parse-names" : false, "suffix" : "" } ], "container-title" : "Nature", "id" : "ITEM-1", "issue" : "6915", "issued" : { "date-parts" : [ [ "2002", "12", "5" ] ] }, "page" : "520-562", "publisher" : "Nature Publishing Group", "title" : "Initial sequencing and comparative analysis of the mouse genome", "type" : "article-journal", "volume" : "420" }, "uris" : [ "http://www.mendeley.com/documents/?uuid=37a06e0a-e198-3bdc-80e1-e6edefbde5bb" ] } ], "mendeley" : { "formattedCitation" : "(Chinwalla &lt;i&gt;et al.&lt;/i&gt;, 2002)", "plainTextFormattedCitation" : "(Chinwalla et al., 2002)", "previouslyFormattedCitation" : "(Chinwalla &lt;i&gt;et al.&lt;/i&gt;, 2002)" }, "properties" : {  }, "schema" : "https://github.com/citation-style-language/schema/raw/master/csl-citation.json" }</w:instrText>
      </w:r>
      <w:r w:rsidRPr="0039739C">
        <w:fldChar w:fldCharType="separate"/>
      </w:r>
      <w:r w:rsidR="00F71621" w:rsidRPr="00F71621">
        <w:rPr>
          <w:noProof/>
        </w:rPr>
        <w:t xml:space="preserve">(Chinwalla </w:t>
      </w:r>
      <w:r w:rsidR="00F71621" w:rsidRPr="00F71621">
        <w:rPr>
          <w:i/>
          <w:noProof/>
        </w:rPr>
        <w:t>et al.</w:t>
      </w:r>
      <w:r w:rsidR="00F71621" w:rsidRPr="00F71621">
        <w:rPr>
          <w:noProof/>
        </w:rPr>
        <w:t>, 2002)</w:t>
      </w:r>
      <w:r w:rsidRPr="0039739C">
        <w:fldChar w:fldCharType="end"/>
      </w:r>
      <w:r w:rsidRPr="0039739C">
        <w:t xml:space="preserve">. Literature describes several successful murine models of </w:t>
      </w:r>
      <w:r w:rsidR="00F45958" w:rsidRPr="00F45958">
        <w:rPr>
          <w:i/>
          <w:iCs/>
        </w:rPr>
        <w:t>S. aureus</w:t>
      </w:r>
      <w:r w:rsidR="0073580A" w:rsidRPr="0073580A">
        <w:rPr>
          <w:i/>
          <w:iCs/>
        </w:rPr>
        <w:t xml:space="preserve"> </w:t>
      </w:r>
      <w:r w:rsidRPr="0039739C">
        <w:t xml:space="preserve">infection, such as skin lesions and abscesses </w:t>
      </w:r>
      <w:r w:rsidRPr="0039739C">
        <w:fldChar w:fldCharType="begin" w:fldLock="1"/>
      </w:r>
      <w:r w:rsidR="00B145F9">
        <w:instrText>ADDIN CSL_CITATION { "citationItems" : [ { "id" : "ITEM-1", "itemData" : { "DOI" : "10.1086/656043", "ISBN" : "1537-6613 (Electronic)\\r0022-1899 (Linking)", "ISSN" : "0022-1899", "PMID" : "20726702", "abstract" : "Community-associated methicillin-resistant Staphylococcus aureus (CA-MRSA) infections are predominantly those affecting skin and soft tissues. Although progress has been made, our knowledge of the molecules that contribute to the pathogenesis of CA-MRSA skin infections is incomplete. We tested the hypothesis that alpha-hemolysin (Hla) contributes to the severity of USA300 skin infections in mice and determined whether vaccination against Hla reduces disease severity. Isogenic hla-negative (Deltahla) strains caused skin lesions in a mouse infection model that were significantly smaller than those caused by wild-type USA300 and Newman strains. Moreover, infection due to wild-type strains produced dermonecrotic skin lesions, whereas there was little or no dermonecrosis in mice infected with Deltahla strains. Passive immunization with Hla-specific antisera or active immunization with a nontoxigenic form of Hla significantly reduced the size of skin lesions caused by USA300 and prevented dermonecrosis. We conclude that Hla is a potential target for therapeutics or vaccines designed to moderate severe S. aureus skin infections.", "author" : [ { "dropping-particle" : "", "family" : "Kennedy", "given" : "Adam D.", "non-dropping-particle" : "", "parse-names" : false, "suffix" : "" }, { "dropping-particle" : "", "family" : "Wardenburg", "given" : "Juliane Bubeck", "non-dropping-particle" : "", "parse-names" : false, "suffix" : "" }, { "dropping-particle" : "", "family" : "Gardner", "given" : "Donald J.", "non-dropping-particle" : "", "parse-names" : false, "suffix" : "" }, { "dropping-particle" : "", "family" : "Long", "given" : "Daniel", "non-dropping-particle" : "", "parse-names" : false, "suffix" : "" }, { "dropping-particle" : "", "family" : "Whitney", "given" : "Adeline R.", "non-dropping-particle" : "", "parse-names" : false, "suffix" : "" }, { "dropping-particle" : "", "family" : "Braughton", "given" : "Kevin R.", "non-dropping-particle" : "", "parse-names" : false, "suffix" : "" }, { "dropping-particle" : "", "family" : "Schneewind", "given" : "Olaf", "non-dropping-particle" : "", "parse-names" : false, "suffix" : "" }, { "dropping-particle" : "", "family" : "DeLeo", "given" : "Frank R.", "non-dropping-particle" : "", "parse-names" : false, "suffix" : "" } ], "container-title" : "The Journal of Infectious Diseases", "id" : "ITEM-1", "issue" : "7", "issued" : { "date-parts" : [ [ "2010", "10", "1" ] ] }, "page" : "1050-1058", "publisher" : "NIH Public Access", "title" : "Targeting of Alpha\u2010Hemolysin by Active or Passive Immunization Decreases Severity of USA300 Skin Infection in a Mouse Model", "type" : "article-journal", "volume" : "202" }, "uris" : [ "http://www.mendeley.com/documents/?uuid=5bd10de1-820b-368a-817c-d7f6ca393abf" ] } ], "mendeley" : { "formattedCitation" : "(Kennedy &lt;i&gt;et al.&lt;/i&gt;, 2010)", "plainTextFormattedCitation" : "(Kennedy et al., 2010)", "previouslyFormattedCitation" : "(Kennedy &lt;i&gt;et al.&lt;/i&gt;, 2010)" }, "properties" : {  }, "schema" : "https://github.com/citation-style-language/schema/raw/master/csl-citation.json" }</w:instrText>
      </w:r>
      <w:r w:rsidRPr="0039739C">
        <w:fldChar w:fldCharType="separate"/>
      </w:r>
      <w:r w:rsidR="00F71621" w:rsidRPr="00F71621">
        <w:rPr>
          <w:noProof/>
        </w:rPr>
        <w:t xml:space="preserve">(Kennedy </w:t>
      </w:r>
      <w:r w:rsidR="00F71621" w:rsidRPr="00F71621">
        <w:rPr>
          <w:i/>
          <w:noProof/>
        </w:rPr>
        <w:t>et al.</w:t>
      </w:r>
      <w:r w:rsidR="00F71621" w:rsidRPr="00F71621">
        <w:rPr>
          <w:noProof/>
        </w:rPr>
        <w:t>, 2010)</w:t>
      </w:r>
      <w:r w:rsidRPr="0039739C">
        <w:fldChar w:fldCharType="end"/>
      </w:r>
      <w:r w:rsidRPr="0039739C">
        <w:t xml:space="preserve">, bacteraemia </w:t>
      </w:r>
      <w:r w:rsidRPr="0039739C">
        <w:fldChar w:fldCharType="begin" w:fldLock="1"/>
      </w:r>
      <w:r w:rsidR="00B145F9">
        <w:instrText>ADDIN CSL_CITATION { "citationItems" : [ { "id" : "ITEM-1", "itemData" : { "DOI" : "10.1096/fj.09-135467", "ISBN" : "1530-6860 (Electronic)\\r0892-6638 (Linking)", "ISSN" : "0892-6638", "PMID" : "19525403", "abstract" : "Staphylococcus aureus infections are associated with abscess formation and bacterial persistence; however, the genes that enable this lifestyle are not known. We show here that following intravenous infection of mice, S. aureus disseminates rapidly into organ tissues and elicits abscess lesions that develop over weeks but cannot be cleared by the host. Staphylococci grow as communities at the center of abscess lesions and are enclosed by pseudocapsules, separating the pathogen from immune cells. By testing insertional variants in genes for cell wall-anchored surface proteins, we are able to infer the stage at which these molecules function. Fibrinogen-binding proteins ClfA and ClfB are required during the early phase of staphylococcal dissemination. The heme scavenging factors IsdA and IsdB, as well as SdrD and protein A, are necessary for abscess formation. Envelope-associated proteins, Emp and Eap, are either required for abscess formation or contribute to persistence. Fluorescence microscopy revealed Eap deposition within the pseudocapsule, whereas Emp was localized within staphylococcal abscess communities. Antibodies directed against envelope-associated proteins generated vaccine protection against staphylococcal abscess formation. Thus, staphylococci employ envelope proteins at discrete stages of a developmental program that enables abscess formation and bacterial persistence in host tissues.", "author" : [ { "dropping-particle" : "", "family" : "Cheng", "given" : "Alice G", "non-dropping-particle" : "", "parse-names" : false, "suffix" : "" }, { "dropping-particle" : "", "family" : "Kim", "given" : "Hwan Keun", "non-dropping-particle" : "", "parse-names" : false, "suffix" : "" }, { "dropping-particle" : "", "family" : "Burts", "given" : "Monica L", "non-dropping-particle" : "", "parse-names" : false, "suffix" : "" }, { "dropping-particle" : "", "family" : "Krausz", "given" : "Thomas", "non-dropping-particle" : "", "parse-names" : false, "suffix" : "" }, { "dropping-particle" : "", "family" : "Schneewind", "given" : "Olaf", "non-dropping-particle" : "", "parse-names" : false, "suffix" : "" }, { "dropping-particle" : "", "family" : "Missiakas", "given" : "Dominique M", "non-dropping-particle" : "", "parse-names" : false, "suffix" : "" } ], "container-title" : "The FASEB Journal", "id" : "ITEM-1", "issue" : "10", "issued" : { "date-parts" : [ [ "2009", "10" ] ] }, "page" : "3393-3404", "publisher" : "The Federation of American Societies for Experimental Biology", "title" : "Genetic requirements for Staphylococcus aureus abscess formation and persistence in host tissues", "type" : "article-journal", "volume" : "23" }, "uris" : [ "http://www.mendeley.com/documents/?uuid=0838be81-6bf7-3cfd-b31f-d65673240ff9" ] } ], "mendeley" : { "formattedCitation" : "(Cheng &lt;i&gt;et al.&lt;/i&gt;, 2009)", "plainTextFormattedCitation" : "(Cheng et al., 2009)", "previouslyFormattedCitation" : "(Cheng &lt;i&gt;et al.&lt;/i&gt;, 2009)" }, "properties" : {  }, "schema" : "https://github.com/citation-style-language/schema/raw/master/csl-citation.json" }</w:instrText>
      </w:r>
      <w:r w:rsidRPr="0039739C">
        <w:fldChar w:fldCharType="separate"/>
      </w:r>
      <w:r w:rsidR="00F71621" w:rsidRPr="00F71621">
        <w:rPr>
          <w:noProof/>
        </w:rPr>
        <w:t xml:space="preserve">(Cheng </w:t>
      </w:r>
      <w:r w:rsidR="00F71621" w:rsidRPr="00F71621">
        <w:rPr>
          <w:i/>
          <w:noProof/>
        </w:rPr>
        <w:t>et al.</w:t>
      </w:r>
      <w:r w:rsidR="00F71621" w:rsidRPr="00F71621">
        <w:rPr>
          <w:noProof/>
        </w:rPr>
        <w:t>, 2009)</w:t>
      </w:r>
      <w:r w:rsidRPr="0039739C">
        <w:fldChar w:fldCharType="end"/>
      </w:r>
      <w:r w:rsidRPr="0039739C">
        <w:t xml:space="preserve">, sepsis </w:t>
      </w:r>
      <w:r w:rsidRPr="0039739C">
        <w:fldChar w:fldCharType="begin" w:fldLock="1"/>
      </w:r>
      <w:r w:rsidR="00B145F9">
        <w:instrText>ADDIN CSL_CITATION { "citationItems" : [ { "id" : "ITEM-1", "itemData" : { "DOI" : "10.1146/annurev-pathol-011110-130327", "abstract" : "Sepsis is a serious clinical condition that represents a patient's response to a severe infection and has a very high mortality rate. Normal immune and physiologic responses eradicate pathogens, and the pathophysiology of sepsis is due to the inappropriate regulation of these normal reactions. In an ideal scenario, the first pathogen contact with the inflammatory system should eliminate the microbe and quickly return the host to homeostasis. The septic response may accelerate due to continued activation of neutrophils and macrophages/monocytes. Upregulation of lymphocyte costimulatory molecules and rapid lymphocyte apoptosis, delayed apoptosis of neutrophils, and enhanced necrosis of cells/tissues also contribute to the pathogenesis of sepsis. The coagulation system is closely tied to the inflammatory response, with cross talk between the two systems driving the dysregulated response. Biomarkers may be used to help diagnose patients with sepsis, and they may also help to identify patients who would benefit from immunomodulatory therapies.", "author" : [ { "dropping-particle" : "", "family" : "Stearns-Kurosawa", "given" : "Deborah J", "non-dropping-particle" : "", "parse-names" : false, "suffix" : "" }, { "dropping-particle" : "", "family" : "Osuchowski", "given" : "Marcin F", "non-dropping-particle" : "", "parse-names" : false, "suffix" : "" }, { "dropping-particle" : "", "family" : "Valentine", "given" : "Catherine", "non-dropping-particle" : "", "parse-names" : false, "suffix" : "" }, { "dropping-particle" : "", "family" : "Kurosawa", "given" : "Shinichiro", "non-dropping-particle" : "", "parse-names" : false, "suffix" : "" }, { "dropping-particle" : "", "family" : "Remick", "given" : "Daniel G", "non-dropping-particle" : "", "parse-names" : false, "suffix" : "" }, { "dropping-particle" : "", "family" : "Edu", "given" : "Dstearns@bu", "non-dropping-particle" : "", "parse-names" : false, "suffix" : "" } ], "id" : "ITEM-1", "issued" : { "date-parts" : [ [ "2011" ] ] }, "page" : "19-48", "title" : "The Pathogenesis of Sepsis", "type" : "article" }, "uris" : [ "http://www.mendeley.com/documents/?uuid=66550898-9afb-36dc-9da3-1c58b84038c5" ] } ], "mendeley" : { "formattedCitation" : "(Stearns-Kurosawa &lt;i&gt;et al.&lt;/i&gt;, 2011)", "plainTextFormattedCitation" : "(Stearns-Kurosawa et al., 2011)", "previouslyFormattedCitation" : "(Stearns-Kurosawa &lt;i&gt;et al.&lt;/i&gt;, 2011)" }, "properties" : {  }, "schema" : "https://github.com/citation-style-language/schema/raw/master/csl-citation.json" }</w:instrText>
      </w:r>
      <w:r w:rsidRPr="0039739C">
        <w:fldChar w:fldCharType="separate"/>
      </w:r>
      <w:r w:rsidR="00F71621" w:rsidRPr="00F71621">
        <w:rPr>
          <w:noProof/>
        </w:rPr>
        <w:t xml:space="preserve">(Stearns-Kurosawa </w:t>
      </w:r>
      <w:r w:rsidR="00F71621" w:rsidRPr="00F71621">
        <w:rPr>
          <w:i/>
          <w:noProof/>
        </w:rPr>
        <w:t>et al.</w:t>
      </w:r>
      <w:r w:rsidR="00F71621" w:rsidRPr="00F71621">
        <w:rPr>
          <w:noProof/>
        </w:rPr>
        <w:t>, 2011)</w:t>
      </w:r>
      <w:r w:rsidRPr="0039739C">
        <w:fldChar w:fldCharType="end"/>
      </w:r>
      <w:r w:rsidRPr="0039739C">
        <w:t xml:space="preserve"> and arthritis </w:t>
      </w:r>
      <w:r w:rsidRPr="0039739C">
        <w:fldChar w:fldCharType="begin" w:fldLock="1"/>
      </w:r>
      <w:r w:rsidR="00B145F9">
        <w:instrText>ADDIN CSL_CITATION { "citationItems" : [ { "id" : "ITEM-1", "itemData" : { "ISBN" : "0019-9567 (Print)$\\$r0019-9567 (Linking)", "ISSN" : "00199567", "PMID" : "1855981", "abstract" : "Staphylococcus aureus arthritis is usually caused by bacteremia and is highly destructive. Controlled studies on septic arthritis in humans are difficult to perform, because the time of onset of the infection is unknown. Animal models of bacterial arthritis make it possible to control important variables in experimental studies. We present a mouse model of S. aureus arthritis in which the intravenous administration of 10(7) cells of S. aureus LS-1 induced arthritis or osteitis or both within 3 weeks in 80 to 90% of the mice. Signs of arthritis emerged within the first few days after the injection. An interesting finding was that the S. aureus strain used in this study binds bone sialoprotein, a glycoprotein known to be specifically localized to bone tissue. This new model of S. aureus arthritis enables the study of the kinetics of joint destruction and the host-bacterium relationship as well as therapeutical approaches to septic arthritis and osteomyelitis.", "author" : [ { "dropping-particle" : "", "family" : "Bremell", "given" : "T", "non-dropping-particle" : "", "parse-names" : false, "suffix" : "" }, { "dropping-particle" : "", "family" : "Lange", "given" : "S", "non-dropping-particle" : "", "parse-names" : false, "suffix" : "" }, { "dropping-particle" : "", "family" : "Yacoub", "given" : "A", "non-dropping-particle" : "", "parse-names" : false, "suffix" : "" }, { "dropping-particle" : "", "family" : "Ryden", "given" : "C", "non-dropping-particle" : "", "parse-names" : false, "suffix" : "" }, { "dropping-particle" : "", "family" : "Tarkowski", "given" : "A", "non-dropping-particle" : "", "parse-names" : false, "suffix" : "" } ], "container-title" : "Infection and Immunity", "id" : "ITEM-1", "issued" : { "date-parts" : [ [ "1991" ] ] }, "title" : "Experimental Staphylococcus aureus arthritis in mice", "type" : "article-journal" }, "uris" : [ "http://www.mendeley.com/documents/?uuid=7f877f38-6ae4-4994-bfd4-6f7519170c6c" ] } ], "mendeley" : { "formattedCitation" : "(Bremell &lt;i&gt;et al.&lt;/i&gt;, 1991)", "plainTextFormattedCitation" : "(Bremell et al., 1991)", "previouslyFormattedCitation" : "(Bremell &lt;i&gt;et al.&lt;/i&gt;, 1991)" }, "properties" : {  }, "schema" : "https://github.com/citation-style-language/schema/raw/master/csl-citation.json" }</w:instrText>
      </w:r>
      <w:r w:rsidRPr="0039739C">
        <w:fldChar w:fldCharType="separate"/>
      </w:r>
      <w:r w:rsidR="00F71621" w:rsidRPr="00F71621">
        <w:rPr>
          <w:noProof/>
        </w:rPr>
        <w:t xml:space="preserve">(Bremell </w:t>
      </w:r>
      <w:r w:rsidR="00F71621" w:rsidRPr="00F71621">
        <w:rPr>
          <w:i/>
          <w:noProof/>
        </w:rPr>
        <w:t>et al.</w:t>
      </w:r>
      <w:r w:rsidR="00F71621" w:rsidRPr="00F71621">
        <w:rPr>
          <w:noProof/>
        </w:rPr>
        <w:t>, 1991)</w:t>
      </w:r>
      <w:r w:rsidRPr="0039739C">
        <w:fldChar w:fldCharType="end"/>
      </w:r>
      <w:r w:rsidRPr="0039739C">
        <w:t xml:space="preserve">. Moreover, previous work in our lab has used data obtained from the zebrafish to inform further mouse experiments </w:t>
      </w:r>
      <w:r w:rsidRPr="0039739C">
        <w:fldChar w:fldCharType="begin" w:fldLock="1"/>
      </w:r>
      <w:r w:rsidR="00B145F9">
        <w:instrText>ADDIN CSL_CITATION { "citationItems" : [ { "id" : "ITEM-1", "itemData" : { "DOI" : "10.1371/journal.ppat.1003959", "ISSN" : "1553-7374", "PMID" : "24586163", "abstract" : "To slow the inexorable rise of antibiotic resistance we must understand how drugs impact on pathogenesis and influence the selection of resistant clones. Staphylococcus aureus is an important human pathogen with populations of antibiotic-resistant bacteria in hospitals and the community. Host phagocytes play a crucial role in controlling S. aureus infection, which can lead to a population \"bottleneck\" whereby clonal expansion of a small fraction of the initial inoculum founds a systemic infection. Such population dynamics may have important consequences on the effect of antibiotic intervention. Low doses of antibiotics have been shown to affect in vitro growth and the generation of resistant mutants over the long term, however whether this has any in vivo relevance is unknown. In this work, the population dynamics of S. aureus pathogenesis were studied in vivo using antibiotic-resistant strains constructed in an isogenic background, coupled with systemic models of infection in both the mouse and zebrafish embryo. Murine experiments revealed unexpected and complex bacterial population kinetics arising from clonal expansion during infection in particular organs. We subsequently elucidated the effect of antibiotic intervention within the host using mixed inocula of resistant and sensitive bacteria. Sub-curative tetracycline doses support the preferential expansion of resistant microorganisms, importantly unrelated to effects on growth rate or de novo resistance acquisition. This novel phenomenon is generic, occurring with methicillin-resistant S. aureus (MRSA) in the presence of $\u03b2$-lactams and with the unrelated human pathogen Pseudomonas aeruginosa. The selection of resistant clones at low antibiotic levels can result in a rapid increase in their prevalence under conditions that would previously not be thought to favor them. Our results have key implications for the design of effective treatment regimes to limit the spread of antimicrobial resistance, where inappropriate usage leading to resistance may reduce the efficacy of life-saving drugs.", "author" : [ { "dropping-particle" : "", "family" : "McVicker", "given" : "Gareth", "non-dropping-particle" : "", "parse-names" : false, "suffix" : "" }, { "dropping-particle" : "", "family" : "Prajsnar", "given" : "Tomasz K", "non-dropping-particle" : "", "parse-names" : false, "suffix" : "" }, { "dropping-particle" : "", "family" : "Williams", "given" : "Alexander", "non-dropping-particle" : "", "parse-names" : false, "suffix" : "" }, { "dropping-particle" : "", "family" : "Wagner", "given" : "Nelly L", "non-dropping-particle" : "", "parse-names" : false, "suffix" : "" }, { "dropping-particle" : "", "family" : "Boots", "given" : "Michael", "non-dropping-particle" : "", "parse-names" : false, "suffix" : "" }, { "dropping-particle" : "", "family" : "Renshaw", "given" : "Stephen a", "non-dropping-particle" : "", "parse-names" : false, "suffix" : "" }, { "dropping-particle" : "", "family" : "Foster", "given" : "Simon J", "non-dropping-particle" : "", "parse-names" : false, "suffix" : "" } ], "container-title" : "PLoS pathogens", "id" : "ITEM-1", "issue" : "2", "issued" : { "date-parts" : [ [ "2014", "3" ] ] }, "note" : "- Infecting larvae with EryR and TetR staph and then treating them with subcurative levels of tetracycline, caused bacteria to be resistant to a songe antobiotic alone", "page" : "e1003959", "title" : "Clonal expansion during Staphylococcus aureus infection dynamics reveals the effect of antibiotic intervention.", "type" : "article-journal", "volume" : "10" }, "uris" : [ "http://www.mendeley.com/documents/?uuid=ac69c79d-3ca1-4f5f-9956-142cfaa21ce3" ] } ], "mendeley" : { "formattedCitation" : "(McVicker, Tomasz K Prajsnar, &lt;i&gt;et al.&lt;/i&gt;, 2014)", "plainTextFormattedCitation" : "(McVicker, Tomasz K Prajsnar, et al., 2014)", "previouslyFormattedCitation" : "(McVicker, Tomasz K Prajsnar, &lt;i&gt;et al.&lt;/i&gt;, 2014)" }, "properties" : {  }, "schema" : "https://github.com/citation-style-language/schema/raw/master/csl-citation.json" }</w:instrText>
      </w:r>
      <w:r w:rsidRPr="0039739C">
        <w:fldChar w:fldCharType="separate"/>
      </w:r>
      <w:r w:rsidR="00F71621" w:rsidRPr="00F71621">
        <w:rPr>
          <w:noProof/>
        </w:rPr>
        <w:t xml:space="preserve">(McVicker, Tomasz K Prajsnar, </w:t>
      </w:r>
      <w:r w:rsidR="00F71621" w:rsidRPr="00F71621">
        <w:rPr>
          <w:i/>
          <w:noProof/>
        </w:rPr>
        <w:t>et al.</w:t>
      </w:r>
      <w:r w:rsidR="00F71621" w:rsidRPr="00F71621">
        <w:rPr>
          <w:noProof/>
        </w:rPr>
        <w:t>, 2014)</w:t>
      </w:r>
      <w:r w:rsidRPr="0039739C">
        <w:fldChar w:fldCharType="end"/>
      </w:r>
      <w:r w:rsidRPr="0039739C">
        <w:t>. However, mouse models of infection require considerably higher bacterial inoculum than fish, with doses ranging from 1x10</w:t>
      </w:r>
      <w:r w:rsidRPr="0039739C">
        <w:rPr>
          <w:vertAlign w:val="superscript"/>
        </w:rPr>
        <w:t>7</w:t>
      </w:r>
      <w:r w:rsidRPr="0039739C">
        <w:t>to 1x10</w:t>
      </w:r>
      <w:r w:rsidRPr="0039739C">
        <w:rPr>
          <w:vertAlign w:val="superscript"/>
        </w:rPr>
        <w:t>8</w:t>
      </w:r>
      <w:r w:rsidRPr="0039739C">
        <w:t xml:space="preserve">. </w:t>
      </w:r>
    </w:p>
    <w:p w14:paraId="58015C8F" w14:textId="77777777" w:rsidR="007E46DA" w:rsidRPr="0039739C" w:rsidRDefault="007E46DA" w:rsidP="007E46DA"/>
    <w:p w14:paraId="4748B9B5" w14:textId="77777777" w:rsidR="007E46DA" w:rsidRPr="0039739C" w:rsidRDefault="007E46DA" w:rsidP="007E46DA">
      <w:r w:rsidRPr="0039739C">
        <w:t xml:space="preserve">In all the following work, the limit of bacterial detection in the kidneys was 20 CFU and 30CFU for livers. Statistical significance was established using non-parametric tests, with p values outlined for each individual case. </w:t>
      </w:r>
    </w:p>
    <w:p w14:paraId="4C0933D6" w14:textId="77777777" w:rsidR="007E46DA" w:rsidRPr="0039739C" w:rsidRDefault="007E46DA" w:rsidP="007E46DA"/>
    <w:p w14:paraId="181685D7" w14:textId="6668A395" w:rsidR="007E46DA" w:rsidRPr="0039739C" w:rsidRDefault="007E46DA" w:rsidP="007E46DA">
      <w:r w:rsidRPr="0039739C">
        <w:t>The NewHG Kan</w:t>
      </w:r>
      <w:r w:rsidRPr="0039739C">
        <w:rPr>
          <w:vertAlign w:val="superscript"/>
        </w:rPr>
        <w:t>R</w:t>
      </w:r>
      <w:r w:rsidRPr="0039739C">
        <w:t xml:space="preserve"> </w:t>
      </w:r>
      <w:r w:rsidR="00F45958" w:rsidRPr="00F45958">
        <w:rPr>
          <w:i/>
          <w:iCs/>
        </w:rPr>
        <w:t>S. aureus</w:t>
      </w:r>
      <w:r w:rsidR="0073580A" w:rsidRPr="0073580A">
        <w:rPr>
          <w:i/>
          <w:iCs/>
        </w:rPr>
        <w:t xml:space="preserve"> </w:t>
      </w:r>
      <w:r w:rsidRPr="0039739C">
        <w:t xml:space="preserve">strain was used in all experiments, unless otherwise stated, as this has been previously tested in a mouse model of infection </w:t>
      </w:r>
      <w:r w:rsidRPr="0039739C">
        <w:fldChar w:fldCharType="begin" w:fldLock="1"/>
      </w:r>
      <w:r w:rsidR="00B145F9">
        <w:instrText>ADDIN CSL_CITATION { "citationItems" : [ { "id" : "ITEM-1", "itemData" : { "DOI" : "10.1371/journal.ppat.1003959", "ISSN" : "1553-7374", "PMID" : "24586163", "abstract" : "To slow the inexorable rise of antibiotic resistance we must understand how drugs impact on pathogenesis and influence the selection of resistant clones. Staphylococcus aureus is an important human pathogen with populations of antibiotic-resistant bacteria in hospitals and the community. Host phagocytes play a crucial role in controlling S. aureus infection, which can lead to a population \"bottleneck\" whereby clonal expansion of a small fraction of the initial inoculum founds a systemic infection. Such population dynamics may have important consequences on the effect of antibiotic intervention. Low doses of antibiotics have been shown to affect in vitro growth and the generation of resistant mutants over the long term, however whether this has any in vivo relevance is unknown. In this work, the population dynamics of S. aureus pathogenesis were studied in vivo using antibiotic-resistant strains constructed in an isogenic background, coupled with systemic models of infection in both the mouse and zebrafish embryo. Murine experiments revealed unexpected and complex bacterial population kinetics arising from clonal expansion during infection in particular organs. We subsequently elucidated the effect of antibiotic intervention within the host using mixed inocula of resistant and sensitive bacteria. Sub-curative tetracycline doses support the preferential expansion of resistant microorganisms, importantly unrelated to effects on growth rate or de novo resistance acquisition. This novel phenomenon is generic, occurring with methicillin-resistant S. aureus (MRSA) in the presence of $\u03b2$-lactams and with the unrelated human pathogen Pseudomonas aeruginosa. The selection of resistant clones at low antibiotic levels can result in a rapid increase in their prevalence under conditions that would previously not be thought to favor them. Our results have key implications for the design of effective treatment regimes to limit the spread of antimicrobial resistance, where inappropriate usage leading to resistance may reduce the efficacy of life-saving drugs.", "author" : [ { "dropping-particle" : "", "family" : "McVicker", "given" : "Gareth", "non-dropping-particle" : "", "parse-names" : false, "suffix" : "" }, { "dropping-particle" : "", "family" : "Prajsnar", "given" : "Tomasz K", "non-dropping-particle" : "", "parse-names" : false, "suffix" : "" }, { "dropping-particle" : "", "family" : "Williams", "given" : "Alexander", "non-dropping-particle" : "", "parse-names" : false, "suffix" : "" }, { "dropping-particle" : "", "family" : "Wagner", "given" : "Nelly L", "non-dropping-particle" : "", "parse-names" : false, "suffix" : "" }, { "dropping-particle" : "", "family" : "Boots", "given" : "Michael", "non-dropping-particle" : "", "parse-names" : false, "suffix" : "" }, { "dropping-particle" : "", "family" : "Renshaw", "given" : "Stephen a", "non-dropping-particle" : "", "parse-names" : false, "suffix" : "" }, { "dropping-particle" : "", "family" : "Foster", "given" : "Simon J", "non-dropping-particle" : "", "parse-names" : false, "suffix" : "" } ], "container-title" : "PLoS pathogens", "id" : "ITEM-1", "issue" : "2", "issued" : { "date-parts" : [ [ "2014", "3" ] ] }, "note" : "- Infecting larvae with EryR and TetR staph and then treating them with subcurative levels of tetracycline, caused bacteria to be resistant to a songe antobiotic alone", "page" : "e1003959", "title" : "Clonal expansion during Staphylococcus aureus infection dynamics reveals the effect of antibiotic intervention.", "type" : "article-journal", "volume" : "10" }, "uris" : [ "http://www.mendeley.com/documents/?uuid=ac69c79d-3ca1-4f5f-9956-142cfaa21ce3" ] } ], "mendeley" : { "formattedCitation" : "(McVicker, Tomasz K Prajsnar, &lt;i&gt;et al.&lt;/i&gt;, 2014)", "plainTextFormattedCitation" : "(McVicker, Tomasz K Prajsnar, et al., 2014)", "previouslyFormattedCitation" : "(McVicker, Tomasz K Prajsnar, &lt;i&gt;et al.&lt;/i&gt;, 2014)" }, "properties" : {  }, "schema" : "https://github.com/citation-style-language/schema/raw/master/csl-citation.json" }</w:instrText>
      </w:r>
      <w:r w:rsidRPr="0039739C">
        <w:fldChar w:fldCharType="separate"/>
      </w:r>
      <w:r w:rsidR="00F71621" w:rsidRPr="00F71621">
        <w:rPr>
          <w:noProof/>
        </w:rPr>
        <w:t xml:space="preserve">(McVicker, Tomasz K Prajsnar, </w:t>
      </w:r>
      <w:r w:rsidR="00F71621" w:rsidRPr="00F71621">
        <w:rPr>
          <w:i/>
          <w:noProof/>
        </w:rPr>
        <w:t>et al.</w:t>
      </w:r>
      <w:r w:rsidR="00F71621" w:rsidRPr="00F71621">
        <w:rPr>
          <w:noProof/>
        </w:rPr>
        <w:t>, 2014)</w:t>
      </w:r>
      <w:r w:rsidRPr="0039739C">
        <w:fldChar w:fldCharType="end"/>
      </w:r>
      <w:r w:rsidRPr="0039739C">
        <w:t xml:space="preserve">. It is a derivative of Newman </w:t>
      </w:r>
      <w:r w:rsidRPr="0039739C">
        <w:fldChar w:fldCharType="begin" w:fldLock="1"/>
      </w:r>
      <w:r w:rsidR="00B145F9">
        <w:instrText>ADDIN CSL_CITATION { "citationItems" : [ { "id" : "ITEM-1", "itemData" : { "DOI" : "10.1099/00221287-6-1-2-95", "ISBN" : "0022-1287 (Print)", "ISSN" : "1350-0872", "PMID" : "14927856", "abstract" : "Different strains of staphylococci vary in ability to produce free coagulase. Methods are given for the selection of suitable strains and for the production and concentration of coagulase from one of them. Of animal plasmas examined, cow, sheep, dog, guinea-pig and mouse showed a relative deficiency in coagulase activator, while plasma of man, monkey, horse, cat, pig, fowl and rabbit contained the most. Coagulase activator resembles prothrombin closely in physical properties such as thermolability, behaviour during salting out and removal by adsorbents. They are both partly lost in blood clotting and in dicumarol poisoning, but while prothrombin is apparently removed from plasma by repeated Seitz filtration there is no loss of activator. The question of probable identity is discussed. Antibody to coagulase is present in the sera of many normal individuals and in those suffering from chronic staphylococcal infections. The intramuscular injection of coagulase adsorbed on aluminium phosphate produces similar antibodies in the sera of rabbits.", "author" : [ { "dropping-particle" : "", "family" : "Lorenz", "given" : "LISA L.", "non-dropping-particle" : "", "parse-names" : false, "suffix" : "" }, { "dropping-particle" : "", "family" : "Duthie", "given" : "E. S.", "non-dropping-particle" : "", "parse-names" : false, "suffix" : "" } ], "container-title" : "Microbiology", "id" : "ITEM-1", "issue" : "1-2", "issued" : { "date-parts" : [ [ "1952" ] ] }, "page" : "95-107", "title" : "Staphylococcal Coagulase: Mode of Action and Antigenicity", "type" : "article-journal", "volume" : "6" }, "uris" : [ "http://www.mendeley.com/documents/?uuid=813aff78-f2ff-3b15-9b39-38e56dcc70cf" ] } ], "mendeley" : { "formattedCitation" : "(Lorenz and Duthie, 1952)", "plainTextFormattedCitation" : "(Lorenz and Duthie, 1952)", "previouslyFormattedCitation" : "(Lorenz and Duthie, 1952)" }, "properties" : {  }, "schema" : "https://github.com/citation-style-language/schema/raw/master/csl-citation.json" }</w:instrText>
      </w:r>
      <w:r w:rsidRPr="0039739C">
        <w:fldChar w:fldCharType="separate"/>
      </w:r>
      <w:r w:rsidR="00F71621" w:rsidRPr="00F71621">
        <w:rPr>
          <w:noProof/>
        </w:rPr>
        <w:t>(Lorenz and Duthie, 1952)</w:t>
      </w:r>
      <w:r w:rsidRPr="0039739C">
        <w:fldChar w:fldCharType="end"/>
      </w:r>
      <w:r w:rsidRPr="0039739C">
        <w:t xml:space="preserve">, with </w:t>
      </w:r>
      <w:r w:rsidRPr="0039739C">
        <w:rPr>
          <w:i/>
        </w:rPr>
        <w:t xml:space="preserve">saeS </w:t>
      </w:r>
      <w:r w:rsidRPr="0039739C">
        <w:t xml:space="preserve">repaired, meaning that unlike Newman, NewHG does not express abnormally high levels of toxins </w:t>
      </w:r>
      <w:r w:rsidRPr="0039739C">
        <w:fldChar w:fldCharType="begin" w:fldLock="1"/>
      </w:r>
      <w:r w:rsidR="00B145F9">
        <w:instrText>ADDIN CSL_CITATION { "citationItems" : [ { "id" : "ITEM-1", "itemData" : { "DOI" : "10.1128/JB.01242-09", "ISBN" : "4970712980", "ISSN" : "00219193", "PMID" : "19933357", "abstract" : "The saePQRS system of Staphylococcus aureus controls the expression of major virulence factors and encodes a histidine kinase (SaeS), a response regulator (SaeR), a membrane protein (SaeQ), and a lipoprotein (SaeP). The widely used strain Newman is characterized by a single amino acid change in the sensory domain of SaeS (Pro18 in strain Newman [SaeS(P)], compared with Leu18 in other strains [SaeS(L)]). SaeS(P) determines activation of the class I sae target genes (coa, fnbA, eap, sib, efb, fib, sae), which are highly expressed in strain Newman. In contrast, class II target genes (hla, hlb, cap) are not sensitive to the SaeS polymorphism. The SaeS(L) allele (saeS(L)) is dominant over the SaeS(P) allele, as shown by single-copy integration of saePQRS(L) in strain Newman, which results in severe repression of class I target genes. The differential effect on target gene expression is explained by different requirements for SaeR phosphorylation. From an analysis of saeS deletion strains and strains with mutated SaeR phosphorylation sites, we concluded that a high level of SaeR phosphorylation is required for activation of class I target genes. However, a low level of SaeR phosphorylation, which can occur independent of SaeS, is sufficient to activate class II target genes. Using inducible saeRS constructs, we showed that the expression of both types of target genes is independent of the saeRS dosage and that the typical growth phase-dependent gene expression pattern is not driven by SaeRS.", "author" : [ { "dropping-particle" : "", "family" : "Mainiero", "given" : "Markus", "non-dropping-particle" : "", "parse-names" : false, "suffix" : "" }, { "dropping-particle" : "", "family" : "Goerke", "given" : "Christiane", "non-dropping-particle" : "", "parse-names" : false, "suffix" : "" }, { "dropping-particle" : "", "family" : "Geiger", "given" : "Tobias", "non-dropping-particle" : "", "parse-names" : false, "suffix" : "" }, { "dropping-particle" : "", "family" : "Gonser", "given" : "Christoph", "non-dropping-particle" : "", "parse-names" : false, "suffix" : "" }, { "dropping-particle" : "", "family" : "Herbert", "given" : "Silvia", "non-dropping-particle" : "", "parse-names" : false, "suffix" : "" }, { "dropping-particle" : "", "family" : "Wolz", "given" : "Christiane", "non-dropping-particle" : "", "parse-names" : false, "suffix" : "" } ], "container-title" : "Journal of Bacteriology", "id" : "ITEM-1", "issue" : "3", "issued" : { "date-parts" : [ [ "2010" ] ] }, "page" : "613-623", "title" : "Differential target gene activation by the Staphylococcus aureus two-component system saeRS", "type" : "article-journal", "volume" : "192" }, "uris" : [ "http://www.mendeley.com/documents/?uuid=a7d112ab-b534-3ac5-bf3a-211b03937eb1" ] } ], "mendeley" : { "formattedCitation" : "(Mainiero &lt;i&gt;et al.&lt;/i&gt;, 2010)", "plainTextFormattedCitation" : "(Mainiero et al., 2010)", "previouslyFormattedCitation" : "(Mainiero &lt;i&gt;et al.&lt;/i&gt;, 2010)" }, "properties" : {  }, "schema" : "https://github.com/citation-style-language/schema/raw/master/csl-citation.json" }</w:instrText>
      </w:r>
      <w:r w:rsidRPr="0039739C">
        <w:fldChar w:fldCharType="separate"/>
      </w:r>
      <w:r w:rsidR="00F71621" w:rsidRPr="00F71621">
        <w:rPr>
          <w:noProof/>
        </w:rPr>
        <w:t xml:space="preserve">(Mainiero </w:t>
      </w:r>
      <w:r w:rsidR="00F71621" w:rsidRPr="00F71621">
        <w:rPr>
          <w:i/>
          <w:noProof/>
        </w:rPr>
        <w:t>et al.</w:t>
      </w:r>
      <w:r w:rsidR="00F71621" w:rsidRPr="00F71621">
        <w:rPr>
          <w:noProof/>
        </w:rPr>
        <w:t>, 2010)</w:t>
      </w:r>
      <w:r w:rsidRPr="0039739C">
        <w:fldChar w:fldCharType="end"/>
      </w:r>
      <w:r w:rsidRPr="0039739C">
        <w:t xml:space="preserve">, and is comparable to other </w:t>
      </w:r>
      <w:r w:rsidR="00F45958" w:rsidRPr="00F45958">
        <w:rPr>
          <w:i/>
          <w:iCs/>
        </w:rPr>
        <w:t>S. aureus</w:t>
      </w:r>
      <w:r w:rsidR="0073580A" w:rsidRPr="0073580A">
        <w:rPr>
          <w:i/>
          <w:iCs/>
        </w:rPr>
        <w:t xml:space="preserve"> </w:t>
      </w:r>
      <w:r w:rsidRPr="0039739C">
        <w:t>strains. Moreover, the used NewHG carries a kanamycin resistance cassette (Kan</w:t>
      </w:r>
      <w:r w:rsidRPr="0039739C">
        <w:rPr>
          <w:vertAlign w:val="superscript"/>
        </w:rPr>
        <w:t>R</w:t>
      </w:r>
      <w:r w:rsidRPr="0039739C">
        <w:t xml:space="preserve">), allowing the ability to </w:t>
      </w:r>
      <w:r w:rsidRPr="0039739C">
        <w:lastRenderedPageBreak/>
        <w:t xml:space="preserve">enumerate it compared to other bacteria isolated from murine organs </w:t>
      </w:r>
      <w:r w:rsidRPr="0039739C">
        <w:fldChar w:fldCharType="begin" w:fldLock="1"/>
      </w:r>
      <w:r w:rsidR="00B145F9">
        <w:instrText>ADDIN CSL_CITATION { "citationItems" : [ { "id" : "ITEM-1", "itemData" : { "DOI" : "10.1371/journal.ppat.1003959", "ISBN" : "1553-7366", "ISSN" : "1553-7374", "PMID" : "24586163", "abstract" : "Author SummaryStaphylococcus aureus is a major cause of human disease, made even more notable due to the spread of antibiotic resistance. We used a combination of animal models to study the spread of bacteria between organs during an infection and the resulting effect of antibiotic intervention. We found that S. aureus infection is highly clonal, following a \u201cbottleneck\u201d in which very few bacterial cells found each abscess. Despite previous in vitro research, the effect of antibiotics on S. aureus infection was poorly understood. We utilized our systemic infection models to study intervention with sub-curative antibiotic doses, such as one might encounter upon failing to complete an antibiotic course. We have shown that such doses are able to support the preferential expansion of antibiotic-resistant organisms during a mixed infection. This selection is due to the clonal pattern of infection, occurring despite a lack of effect on growth rate or on the spontaneous generation of resistance. Furthermore, it is generic to multiple pathogen species, including Pseudomonas aeruginosa, and antibiotic classes, such as with methicillin-resistant S. aureus (MRSA) in the presence of oxacillin. Given the current debate in the field, our results have important implications for the design of properly-controlled treatment regimes.", "author" : [ { "dropping-particle" : "", "family" : "McVicker", "given" : "Gareth", "non-dropping-particle" : "", "parse-names" : false, "suffix" : "" }, { "dropping-particle" : "", "family" : "Prajsnar", "given" : "Tomasz K.", "non-dropping-particle" : "", "parse-names" : false, "suffix" : "" }, { "dropping-particle" : "", "family" : "Williams", "given" : "Alexander", "non-dropping-particle" : "", "parse-names" : false, "suffix" : "" }, { "dropping-particle" : "", "family" : "Wagner", "given" : "Nelly L.", "non-dropping-particle" : "", "parse-names" : false, "suffix" : "" }, { "dropping-particle" : "", "family" : "Boots", "given" : "Michael", "non-dropping-particle" : "", "parse-names" : false, "suffix" : "" }, { "dropping-particle" : "", "family" : "Renshaw", "given" : "Stephen A.", "non-dropping-particle" : "", "parse-names" : false, "suffix" : "" }, { "dropping-particle" : "", "family" : "Foster", "given" : "Simon J.", "non-dropping-particle" : "", "parse-names" : false, "suffix" : "" } ], "container-title" : "PLoS Pathog", "editor" : [ { "dropping-particle" : "", "family" : "Peschel", "given" : "Andreas", "non-dropping-particle" : "", "parse-names" : false, "suffix" : "" } ], "id" : "ITEM-1", "issue" : "2", "issued" : { "date-parts" : [ [ "2014", "2", "27" ] ] }, "page" : "e1003959", "publisher" : "Public Library of Science", "title" : "Clonal Expansion during Staphylococcus aureus Infection Dynamics Reveals the Effect of Antibiotic Intervention", "type" : "article-journal", "volume" : "10" }, "uris" : [ "http://www.mendeley.com/documents/?uuid=509c0f0e-4d0a-303c-8a9e-6610db2c38a5" ] } ], "mendeley" : { "formattedCitation" : "(McVicker, Tomasz K. Prajsnar, &lt;i&gt;et al.&lt;/i&gt;, 2014)", "plainTextFormattedCitation" : "(McVicker, Tomasz K. Prajsnar, et al., 2014)", "previouslyFormattedCitation" : "(McVicker, Tomasz K. Prajsnar, &lt;i&gt;et al.&lt;/i&gt;, 2014)" }, "properties" : {  }, "schema" : "https://github.com/citation-style-language/schema/raw/master/csl-citation.json" }</w:instrText>
      </w:r>
      <w:r w:rsidRPr="0039739C">
        <w:fldChar w:fldCharType="separate"/>
      </w:r>
      <w:r w:rsidR="00F71621" w:rsidRPr="00F71621">
        <w:rPr>
          <w:noProof/>
        </w:rPr>
        <w:t xml:space="preserve">(McVicker, Tomasz K. Prajsnar, </w:t>
      </w:r>
      <w:r w:rsidR="00F71621" w:rsidRPr="00F71621">
        <w:rPr>
          <w:i/>
          <w:noProof/>
        </w:rPr>
        <w:t>et al.</w:t>
      </w:r>
      <w:r w:rsidR="00F71621" w:rsidRPr="00F71621">
        <w:rPr>
          <w:noProof/>
        </w:rPr>
        <w:t>, 2014)</w:t>
      </w:r>
      <w:r w:rsidRPr="0039739C">
        <w:fldChar w:fldCharType="end"/>
      </w:r>
      <w:r w:rsidRPr="0039739C">
        <w:t xml:space="preserve">. </w:t>
      </w:r>
    </w:p>
    <w:p w14:paraId="33194E91" w14:textId="77777777" w:rsidR="007E46DA" w:rsidRPr="0039739C" w:rsidRDefault="007E46DA" w:rsidP="007E46DA"/>
    <w:p w14:paraId="6CE7D2C3" w14:textId="789E9076" w:rsidR="007E46DA" w:rsidRPr="0039739C" w:rsidRDefault="007E46DA" w:rsidP="000929D7">
      <w:r w:rsidRPr="0039739C">
        <w:t>Previous work from our group by Dr. Emma Boldock has shown that some peptidoglycans were capable of augmenting</w:t>
      </w:r>
      <w:r w:rsidR="0073580A" w:rsidRPr="0073580A">
        <w:rPr>
          <w:i/>
          <w:iCs/>
        </w:rPr>
        <w:t xml:space="preserve"> </w:t>
      </w:r>
      <w:r w:rsidR="00F45958" w:rsidRPr="00F45958">
        <w:rPr>
          <w:i/>
          <w:iCs/>
        </w:rPr>
        <w:t>S. aureus</w:t>
      </w:r>
      <w:r w:rsidR="0073580A" w:rsidRPr="0073580A">
        <w:rPr>
          <w:i/>
          <w:iCs/>
        </w:rPr>
        <w:t xml:space="preserve"> </w:t>
      </w:r>
      <w:r w:rsidRPr="0039739C">
        <w:t>pathogenesis</w:t>
      </w:r>
      <w:r w:rsidRPr="0039739C">
        <w:rPr>
          <w:i/>
        </w:rPr>
        <w:t xml:space="preserve"> </w:t>
      </w:r>
      <w:r w:rsidRPr="0039739C">
        <w:t xml:space="preserve">in a zebrafish model of infection </w:t>
      </w:r>
      <w:r w:rsidRPr="0039739C">
        <w:fldChar w:fldCharType="begin" w:fldLock="1"/>
      </w:r>
      <w:r w:rsidR="00B145F9">
        <w:instrText>ADDIN CSL_CITATION { "citationItems" : [ { "id" : "ITEM-1", "itemData" : { "author" : [ { "dropping-particle" : "", "family" : "Boldock", "given" : "Emma", "non-dropping-particle" : "", "parse-names" : false, "suffix" : "" } ], "edition" : "1", "id" : "ITEM-1", "issued" : { "date-parts" : [ [ "2016" ] ] }, "publisher" : "The University of Sheffield", "publisher-place" : "Sheffield", "title" : "Analysis of Staphylococcus aureus virulence", "type" : "book" }, "uris" : [ "http://www.mendeley.com/documents/?uuid=a51d30f5-0f74-4eb7-8b7a-f835cf095e33" ] } ], "mendeley" : { "formattedCitation" : "(Boldock, 2016)", "plainTextFormattedCitation" : "(Boldock, 2016)", "previouslyFormattedCitation" : "(Boldock, 2016)" }, "properties" : {  }, "schema" : "https://github.com/citation-style-language/schema/raw/master/csl-citation.json" }</w:instrText>
      </w:r>
      <w:r w:rsidRPr="0039739C">
        <w:fldChar w:fldCharType="separate"/>
      </w:r>
      <w:r w:rsidR="00F71621" w:rsidRPr="00F71621">
        <w:rPr>
          <w:noProof/>
        </w:rPr>
        <w:t>(Boldock, 2016)</w:t>
      </w:r>
      <w:r w:rsidRPr="0039739C">
        <w:fldChar w:fldCharType="end"/>
      </w:r>
      <w:r w:rsidRPr="0039739C">
        <w:t xml:space="preserve">. It was therefore tested if the same can be replicated in the murine model of infection. It had been established during pilot experiments that a high dose of </w:t>
      </w:r>
      <w:r w:rsidR="00F45958" w:rsidRPr="00F45958">
        <w:rPr>
          <w:i/>
          <w:iCs/>
        </w:rPr>
        <w:t>S. aureus</w:t>
      </w:r>
      <w:r w:rsidR="0073580A" w:rsidRPr="0073580A">
        <w:rPr>
          <w:i/>
          <w:iCs/>
        </w:rPr>
        <w:t xml:space="preserve"> </w:t>
      </w:r>
      <w:r w:rsidRPr="0039739C">
        <w:t>(1x10</w:t>
      </w:r>
      <w:r w:rsidRPr="0039739C">
        <w:rPr>
          <w:vertAlign w:val="superscript"/>
        </w:rPr>
        <w:t>7</w:t>
      </w:r>
      <w:r w:rsidR="000929D7">
        <w:rPr>
          <w:vertAlign w:val="superscript"/>
        </w:rPr>
        <w:t xml:space="preserve"> </w:t>
      </w:r>
      <w:r w:rsidR="000929D7">
        <w:t>CFU</w:t>
      </w:r>
      <w:r w:rsidRPr="0039739C">
        <w:t>) caused significant health disturbances in the mouse, while a low dose (1x10</w:t>
      </w:r>
      <w:r w:rsidRPr="0039739C">
        <w:rPr>
          <w:vertAlign w:val="superscript"/>
        </w:rPr>
        <w:t>6</w:t>
      </w:r>
      <w:r w:rsidR="000929D7">
        <w:t xml:space="preserve"> CFU</w:t>
      </w:r>
      <w:r w:rsidRPr="0039739C">
        <w:t xml:space="preserve">) was almost cleared by the host at the end of 72h. Therefore, all augmentation experiments use </w:t>
      </w:r>
      <w:r w:rsidR="00F45958" w:rsidRPr="00F45958">
        <w:rPr>
          <w:i/>
          <w:iCs/>
        </w:rPr>
        <w:t>S. aureus</w:t>
      </w:r>
      <w:r w:rsidR="0073580A" w:rsidRPr="0073580A">
        <w:rPr>
          <w:i/>
          <w:iCs/>
        </w:rPr>
        <w:t xml:space="preserve"> </w:t>
      </w:r>
      <w:r w:rsidRPr="0039739C">
        <w:t>SH1000 at 1x10</w:t>
      </w:r>
      <w:r w:rsidRPr="0039739C">
        <w:rPr>
          <w:vertAlign w:val="superscript"/>
        </w:rPr>
        <w:t>6</w:t>
      </w:r>
      <w:r w:rsidRPr="0039739C">
        <w:t xml:space="preserve"> (low dose), unless otherwise stated. In most experiments 6-7 week old female BALB/c mice were injected with 100 µl of inoculum into the tail vein. Bacteria and peptidoglycan were resuspended in endotoxin-free PBS, with peptidoglycan being sonicated alone prior to administration or mixing with bacteria. Mice were weighed daily and assessed for health at least twice each day throughout the 72-</w:t>
      </w:r>
      <w:r w:rsidR="009303B5">
        <w:t>h</w:t>
      </w:r>
      <w:r w:rsidRPr="0039739C">
        <w:t xml:space="preserve"> experiment. Following dissection, relevant organs were harvested and bacterial numbers established.</w:t>
      </w:r>
      <w:r w:rsidR="000929D7">
        <w:t xml:space="preserve"> M</w:t>
      </w:r>
      <w:r w:rsidRPr="0039739C">
        <w:t xml:space="preserve">urine work </w:t>
      </w:r>
      <w:r w:rsidR="000929D7">
        <w:t>involving peptidoglycan</w:t>
      </w:r>
      <w:r w:rsidRPr="0039739C">
        <w:t xml:space="preserve"> conducted in collaboration with Dr. Emma Boldock (University of Sheffield).</w:t>
      </w:r>
    </w:p>
    <w:p w14:paraId="148D64A0" w14:textId="77777777" w:rsidR="007E46DA" w:rsidRPr="0039739C" w:rsidRDefault="007E46DA" w:rsidP="007E46DA"/>
    <w:p w14:paraId="0F5A0341" w14:textId="52DDD40A" w:rsidR="007E46DA" w:rsidRPr="0039739C" w:rsidRDefault="007E46DA" w:rsidP="00EE19F9">
      <w:pPr>
        <w:pStyle w:val="Heading4"/>
      </w:pPr>
      <w:bookmarkStart w:id="363" w:name="_Toc500420550"/>
      <w:bookmarkStart w:id="364" w:name="_Toc505272642"/>
      <w:bookmarkStart w:id="365" w:name="_Toc521494848"/>
      <w:r w:rsidRPr="0039739C">
        <w:t xml:space="preserve">Combination of </w:t>
      </w:r>
      <w:r w:rsidR="00F45958" w:rsidRPr="00F45958">
        <w:rPr>
          <w:i/>
        </w:rPr>
        <w:t>S. aureus</w:t>
      </w:r>
      <w:r w:rsidR="0073580A" w:rsidRPr="0073580A">
        <w:rPr>
          <w:i/>
        </w:rPr>
        <w:t xml:space="preserve"> </w:t>
      </w:r>
      <w:r w:rsidRPr="0039739C">
        <w:t xml:space="preserve">bacteria </w:t>
      </w:r>
      <w:bookmarkEnd w:id="363"/>
      <w:r w:rsidRPr="0039739C">
        <w:t xml:space="preserve">and </w:t>
      </w:r>
      <w:r w:rsidR="00F45958" w:rsidRPr="00F45958">
        <w:rPr>
          <w:i/>
        </w:rPr>
        <w:t>S. aureus</w:t>
      </w:r>
      <w:r w:rsidR="0073580A" w:rsidRPr="0073580A">
        <w:rPr>
          <w:i/>
        </w:rPr>
        <w:t xml:space="preserve"> </w:t>
      </w:r>
      <w:r w:rsidRPr="0039739C">
        <w:t>peptidoglycan</w:t>
      </w:r>
      <w:bookmarkEnd w:id="364"/>
      <w:bookmarkEnd w:id="365"/>
    </w:p>
    <w:p w14:paraId="0B3B7FC7" w14:textId="77777777" w:rsidR="007E46DA" w:rsidRPr="0039739C" w:rsidRDefault="007E46DA" w:rsidP="007E46DA"/>
    <w:p w14:paraId="04A19A63" w14:textId="7E27A277" w:rsidR="007E46DA" w:rsidRPr="0039739C" w:rsidRDefault="007E46DA" w:rsidP="007E46DA">
      <w:r w:rsidRPr="0039739C">
        <w:t xml:space="preserve">First, 200 µg of peptidoglycan isolated from </w:t>
      </w:r>
      <w:r w:rsidR="00F45958" w:rsidRPr="00F45958">
        <w:rPr>
          <w:i/>
          <w:iCs/>
        </w:rPr>
        <w:t>S. aureus</w:t>
      </w:r>
      <w:r w:rsidR="0073580A" w:rsidRPr="0073580A">
        <w:rPr>
          <w:i/>
          <w:iCs/>
        </w:rPr>
        <w:t xml:space="preserve"> </w:t>
      </w:r>
      <w:r w:rsidRPr="0039739C">
        <w:t xml:space="preserve">SH1000 was injected alone or in combination with </w:t>
      </w:r>
      <w:r w:rsidR="00F45958" w:rsidRPr="00F45958">
        <w:rPr>
          <w:i/>
          <w:iCs/>
        </w:rPr>
        <w:t>S. aureus</w:t>
      </w:r>
      <w:r w:rsidR="0073580A" w:rsidRPr="0073580A">
        <w:rPr>
          <w:i/>
          <w:iCs/>
        </w:rPr>
        <w:t xml:space="preserve"> </w:t>
      </w:r>
      <w:r w:rsidRPr="0039739C">
        <w:t>NewHG</w:t>
      </w:r>
      <w:r w:rsidRPr="0039739C">
        <w:rPr>
          <w:i/>
        </w:rPr>
        <w:t xml:space="preserve"> </w:t>
      </w:r>
      <w:r w:rsidRPr="0039739C">
        <w:t>Kan</w:t>
      </w:r>
      <w:r w:rsidRPr="0039739C">
        <w:rPr>
          <w:vertAlign w:val="superscript"/>
        </w:rPr>
        <w:t>R</w:t>
      </w:r>
      <w:r w:rsidRPr="0039739C">
        <w:t xml:space="preserve"> (1.5x10</w:t>
      </w:r>
      <w:r w:rsidRPr="0039739C">
        <w:rPr>
          <w:vertAlign w:val="superscript"/>
        </w:rPr>
        <w:t>6</w:t>
      </w:r>
      <w:r w:rsidRPr="0039739C">
        <w:t xml:space="preserve"> CFU). Low dose </w:t>
      </w:r>
      <w:r w:rsidR="00F45958" w:rsidRPr="00F45958">
        <w:rPr>
          <w:i/>
          <w:iCs/>
        </w:rPr>
        <w:t>S. aureus</w:t>
      </w:r>
      <w:r w:rsidR="0073580A" w:rsidRPr="0073580A">
        <w:rPr>
          <w:i/>
          <w:iCs/>
        </w:rPr>
        <w:t xml:space="preserve"> </w:t>
      </w:r>
      <w:r w:rsidRPr="0039739C">
        <w:t>alone (1.5x10</w:t>
      </w:r>
      <w:r w:rsidRPr="0039739C">
        <w:rPr>
          <w:vertAlign w:val="superscript"/>
        </w:rPr>
        <w:t>6</w:t>
      </w:r>
      <w:r w:rsidRPr="0039739C">
        <w:t xml:space="preserve"> CFU) was used as control, with weight loss and recovered CFU</w:t>
      </w:r>
      <w:r w:rsidRPr="0039739C">
        <w:rPr>
          <w:rFonts w:eastAsia="Helvetica" w:cs="Helvetica"/>
        </w:rPr>
        <w:t>’</w:t>
      </w:r>
      <w:r w:rsidRPr="0039739C">
        <w:t xml:space="preserve">s from kidneys and livers </w:t>
      </w:r>
      <w:r w:rsidRPr="0039739C">
        <w:lastRenderedPageBreak/>
        <w:t>recorded (</w:t>
      </w:r>
      <w:r w:rsidRPr="0039739C">
        <w:fldChar w:fldCharType="begin"/>
      </w:r>
      <w:r w:rsidRPr="0039739C">
        <w:instrText xml:space="preserve"> REF _Ref499829187 \h  \* MERGEFORMAT </w:instrText>
      </w:r>
      <w:r w:rsidRPr="0039739C">
        <w:fldChar w:fldCharType="separate"/>
      </w:r>
      <w:r w:rsidR="00BA1790" w:rsidRPr="0039739C">
        <w:t xml:space="preserve">Figure </w:t>
      </w:r>
      <w:r w:rsidR="00BA1790">
        <w:rPr>
          <w:noProof/>
        </w:rPr>
        <w:t>4.8</w:t>
      </w:r>
      <w:r w:rsidRPr="0039739C">
        <w:fldChar w:fldCharType="end"/>
      </w:r>
      <w:r w:rsidRPr="0039739C">
        <w:t xml:space="preserve"> A, C, E). Mice injected with the combined inoculum lost significantly (p &lt; 0.0001) more weight than with bacteria or PGN alone, with two mice in the mixed group had to be culled 10 </w:t>
      </w:r>
      <w:r w:rsidR="009303B5">
        <w:t>h</w:t>
      </w:r>
      <w:r w:rsidRPr="0039739C">
        <w:t xml:space="preserve"> before the end of the experiment (blue colour) due to reaching severity limits. Peptidoglycan or </w:t>
      </w:r>
      <w:r w:rsidR="00F45958" w:rsidRPr="00F45958">
        <w:rPr>
          <w:i/>
          <w:iCs/>
        </w:rPr>
        <w:t>S. aureus</w:t>
      </w:r>
      <w:r w:rsidR="0073580A" w:rsidRPr="0073580A">
        <w:rPr>
          <w:i/>
          <w:iCs/>
        </w:rPr>
        <w:t xml:space="preserve"> </w:t>
      </w:r>
      <w:r w:rsidRPr="0039739C">
        <w:t>alone did not cause any weight loss.</w:t>
      </w:r>
    </w:p>
    <w:p w14:paraId="46AC7812" w14:textId="77777777" w:rsidR="007E46DA" w:rsidRPr="0039739C" w:rsidRDefault="007E46DA" w:rsidP="007E46DA"/>
    <w:p w14:paraId="6187158A" w14:textId="77777777" w:rsidR="007E46DA" w:rsidRPr="0039739C" w:rsidRDefault="007E46DA" w:rsidP="007E46DA">
      <w:r w:rsidRPr="0039739C">
        <w:t xml:space="preserve">Significantly higher numbers of bacteria were recovered from the kidneys of mixed group mice (p=0.017), suggesting that PGN caused increased pathophysiological changes in this organ. </w:t>
      </w:r>
    </w:p>
    <w:p w14:paraId="16524885" w14:textId="77777777" w:rsidR="007E46DA" w:rsidRPr="0039739C" w:rsidRDefault="007E46DA" w:rsidP="007E46DA"/>
    <w:p w14:paraId="6DB4D3AE" w14:textId="4EA1DF6F" w:rsidR="007E46DA" w:rsidRPr="0039739C" w:rsidRDefault="007E46DA" w:rsidP="007E46DA">
      <w:r w:rsidRPr="0039739C">
        <w:t>The most surprising result can be seen in the livers, where exceptionally high numbers of bacteria were recovered, up to 10</w:t>
      </w:r>
      <w:r w:rsidRPr="0039739C">
        <w:rPr>
          <w:vertAlign w:val="superscript"/>
        </w:rPr>
        <w:t>9</w:t>
      </w:r>
      <w:r w:rsidRPr="0039739C">
        <w:t xml:space="preserve"> CFU, 1000 times higher than the original inoculum. This was also significantly different (p&lt;0.0001) to bacteria recovered from the </w:t>
      </w:r>
      <w:r w:rsidR="00F45958" w:rsidRPr="00F45958">
        <w:rPr>
          <w:i/>
          <w:iCs/>
        </w:rPr>
        <w:t>S. aureus</w:t>
      </w:r>
      <w:r w:rsidR="0073580A" w:rsidRPr="0073580A">
        <w:rPr>
          <w:i/>
          <w:iCs/>
        </w:rPr>
        <w:t xml:space="preserve"> </w:t>
      </w:r>
      <w:r w:rsidRPr="0039739C">
        <w:t>only group, with most hosts having cleared the infection at 72</w:t>
      </w:r>
      <w:r w:rsidR="009303B5">
        <w:t>h</w:t>
      </w:r>
      <w:r w:rsidRPr="0039739C">
        <w:t xml:space="preserve"> </w:t>
      </w:r>
      <w:r w:rsidR="00B75B6A">
        <w:t>(</w:t>
      </w:r>
      <w:r w:rsidRPr="0039739C">
        <w:fldChar w:fldCharType="begin"/>
      </w:r>
      <w:r w:rsidRPr="0039739C">
        <w:instrText xml:space="preserve"> REF _Ref499829187 \h  \* MERGEFORMAT </w:instrText>
      </w:r>
      <w:r w:rsidRPr="0039739C">
        <w:fldChar w:fldCharType="separate"/>
      </w:r>
      <w:r w:rsidR="00BA1790" w:rsidRPr="0039739C">
        <w:t xml:space="preserve">Figure </w:t>
      </w:r>
      <w:r w:rsidR="00BA1790">
        <w:rPr>
          <w:noProof/>
        </w:rPr>
        <w:t>4.8</w:t>
      </w:r>
      <w:r w:rsidRPr="0039739C">
        <w:fldChar w:fldCharType="end"/>
      </w:r>
      <w:r w:rsidRPr="0039739C">
        <w:t>).</w:t>
      </w:r>
    </w:p>
    <w:p w14:paraId="4D29B159" w14:textId="77777777" w:rsidR="007E46DA" w:rsidRPr="0039739C" w:rsidRDefault="007E46DA" w:rsidP="007E46DA"/>
    <w:p w14:paraId="538575FA" w14:textId="2A720036" w:rsidR="007E46DA" w:rsidRPr="0039739C" w:rsidRDefault="007E46DA" w:rsidP="007E46DA">
      <w:r w:rsidRPr="0039739C">
        <w:t xml:space="preserve">PGN isolated without 48% v/v HF- treatment, and therefore retaining its WTA acids, when co-injected with </w:t>
      </w:r>
      <w:r w:rsidR="00F45958" w:rsidRPr="00F45958">
        <w:rPr>
          <w:i/>
          <w:iCs/>
        </w:rPr>
        <w:t>S. aureus</w:t>
      </w:r>
      <w:r w:rsidR="0073580A" w:rsidRPr="0073580A">
        <w:rPr>
          <w:i/>
          <w:iCs/>
        </w:rPr>
        <w:t xml:space="preserve"> </w:t>
      </w:r>
      <w:r w:rsidRPr="0039739C">
        <w:t>still caused significant augmentation in murine kidneys (p = 0.03) and livers (p = 0004) (</w:t>
      </w:r>
      <w:r w:rsidRPr="0039739C">
        <w:fldChar w:fldCharType="begin"/>
      </w:r>
      <w:r w:rsidRPr="0039739C">
        <w:instrText xml:space="preserve"> REF _Ref499829187 \h  \* MERGEFORMAT </w:instrText>
      </w:r>
      <w:r w:rsidRPr="0039739C">
        <w:fldChar w:fldCharType="separate"/>
      </w:r>
      <w:r w:rsidR="00BA1790" w:rsidRPr="0039739C">
        <w:t xml:space="preserve">Figure </w:t>
      </w:r>
      <w:r w:rsidR="00BA1790">
        <w:rPr>
          <w:noProof/>
        </w:rPr>
        <w:t>4.8</w:t>
      </w:r>
      <w:r w:rsidRPr="0039739C">
        <w:fldChar w:fldCharType="end"/>
      </w:r>
      <w:r w:rsidRPr="0039739C">
        <w:t xml:space="preserve"> D,F), but not weights (</w:t>
      </w:r>
      <w:r w:rsidRPr="0039739C">
        <w:fldChar w:fldCharType="begin"/>
      </w:r>
      <w:r w:rsidRPr="0039739C">
        <w:instrText xml:space="preserve"> REF _Ref499829187 \h  \* MERGEFORMAT </w:instrText>
      </w:r>
      <w:r w:rsidRPr="0039739C">
        <w:fldChar w:fldCharType="separate"/>
      </w:r>
      <w:r w:rsidR="00BA1790" w:rsidRPr="0039739C">
        <w:t xml:space="preserve">Figure </w:t>
      </w:r>
      <w:r w:rsidR="00BA1790">
        <w:rPr>
          <w:noProof/>
        </w:rPr>
        <w:t>4.8</w:t>
      </w:r>
      <w:r w:rsidRPr="0039739C">
        <w:fldChar w:fldCharType="end"/>
      </w:r>
      <w:r w:rsidRPr="0039739C">
        <w:t xml:space="preserve"> B), when compared to </w:t>
      </w:r>
      <w:r w:rsidR="00F45958" w:rsidRPr="00F45958">
        <w:rPr>
          <w:i/>
          <w:iCs/>
        </w:rPr>
        <w:t>S. aureus</w:t>
      </w:r>
      <w:r w:rsidR="0073580A" w:rsidRPr="0073580A">
        <w:rPr>
          <w:i/>
          <w:iCs/>
        </w:rPr>
        <w:t xml:space="preserve"> </w:t>
      </w:r>
      <w:r w:rsidRPr="0039739C">
        <w:t>alone. It is likely that WTA</w:t>
      </w:r>
      <w:r w:rsidRPr="0039739C">
        <w:rPr>
          <w:rFonts w:eastAsia="Helvetica" w:cs="Helvetica"/>
        </w:rPr>
        <w:t>’</w:t>
      </w:r>
      <w:r w:rsidRPr="0039739C">
        <w:t xml:space="preserve">s, normally anchored to peptidoglycan via phosphodiester bonds, do not play a significant role in augmentation of </w:t>
      </w:r>
      <w:r w:rsidR="00F45958" w:rsidRPr="00F45958">
        <w:rPr>
          <w:i/>
          <w:iCs/>
        </w:rPr>
        <w:t>S. aureus</w:t>
      </w:r>
      <w:r w:rsidR="0073580A" w:rsidRPr="0073580A">
        <w:rPr>
          <w:i/>
          <w:iCs/>
        </w:rPr>
        <w:t xml:space="preserve"> </w:t>
      </w:r>
      <w:r w:rsidRPr="0039739C">
        <w:t>pathogenicity by peptidoglycan.</w:t>
      </w:r>
    </w:p>
    <w:p w14:paraId="420BDF12" w14:textId="77777777" w:rsidR="007E46DA" w:rsidRPr="0039739C" w:rsidRDefault="007E46DA" w:rsidP="007E46DA"/>
    <w:p w14:paraId="5C799AEA" w14:textId="076A1090" w:rsidR="007E46DA" w:rsidRPr="0039739C" w:rsidRDefault="007E46DA" w:rsidP="007E46DA">
      <w:r w:rsidRPr="0039739C">
        <w:t xml:space="preserve">Therefore, the hypothesis that augmentation of </w:t>
      </w:r>
      <w:r w:rsidR="00F45958" w:rsidRPr="00F45958">
        <w:rPr>
          <w:i/>
          <w:iCs/>
        </w:rPr>
        <w:t>S. aureus</w:t>
      </w:r>
      <w:r w:rsidR="0073580A" w:rsidRPr="0073580A">
        <w:rPr>
          <w:i/>
          <w:iCs/>
        </w:rPr>
        <w:t xml:space="preserve"> </w:t>
      </w:r>
      <w:r w:rsidRPr="0039739C">
        <w:t>pathogenesis is possible by peptidoglycan was tes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6"/>
        <w:gridCol w:w="222"/>
      </w:tblGrid>
      <w:tr w:rsidR="007E46DA" w:rsidRPr="0039739C" w14:paraId="516C0FB8" w14:textId="77777777" w:rsidTr="007E46DA">
        <w:trPr>
          <w:trHeight w:val="8154"/>
        </w:trPr>
        <w:tc>
          <w:tcPr>
            <w:tcW w:w="4979" w:type="dxa"/>
          </w:tcPr>
          <w:p w14:paraId="4038F9FF" w14:textId="77777777" w:rsidR="007E46DA" w:rsidRPr="0039739C" w:rsidRDefault="007E46DA" w:rsidP="007E46DA">
            <w:r w:rsidRPr="0039739C">
              <w:rPr>
                <w:noProof/>
                <w:lang w:eastAsia="zh-CN"/>
              </w:rPr>
              <w:lastRenderedPageBreak/>
              <w:drawing>
                <wp:inline distT="0" distB="0" distL="0" distR="0" wp14:anchorId="65B5E747" wp14:editId="0E767393">
                  <wp:extent cx="5396230" cy="475234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396230" cy="4752340"/>
                          </a:xfrm>
                          <a:prstGeom prst="rect">
                            <a:avLst/>
                          </a:prstGeom>
                        </pic:spPr>
                      </pic:pic>
                    </a:graphicData>
                  </a:graphic>
                </wp:inline>
              </w:drawing>
            </w:r>
          </w:p>
        </w:tc>
        <w:tc>
          <w:tcPr>
            <w:tcW w:w="3519" w:type="dxa"/>
          </w:tcPr>
          <w:p w14:paraId="64DB7032" w14:textId="77777777" w:rsidR="007E46DA" w:rsidRPr="0039739C" w:rsidRDefault="007E46DA" w:rsidP="007E46DA"/>
        </w:tc>
      </w:tr>
      <w:tr w:rsidR="007E46DA" w:rsidRPr="0039739C" w14:paraId="78C1F997" w14:textId="77777777" w:rsidTr="007E46DA">
        <w:trPr>
          <w:trHeight w:val="558"/>
        </w:trPr>
        <w:tc>
          <w:tcPr>
            <w:tcW w:w="8498" w:type="dxa"/>
            <w:gridSpan w:val="2"/>
          </w:tcPr>
          <w:p w14:paraId="39A3F2B7" w14:textId="6F7E68AA" w:rsidR="007E46DA" w:rsidRPr="0039739C" w:rsidRDefault="007E46DA" w:rsidP="007E46DA">
            <w:pPr>
              <w:pStyle w:val="NoSpacing"/>
            </w:pPr>
            <w:bookmarkStart w:id="366" w:name="_Ref499829187"/>
            <w:bookmarkStart w:id="367" w:name="_Toc505272670"/>
            <w:bookmarkStart w:id="368" w:name="_Toc505531061"/>
            <w:r w:rsidRPr="0039739C">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4</w:t>
            </w:r>
            <w:r w:rsidR="00AE6915">
              <w:rPr>
                <w:noProof/>
              </w:rPr>
              <w:fldChar w:fldCharType="end"/>
            </w:r>
            <w:r>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8</w:t>
            </w:r>
            <w:r w:rsidR="00AE6915">
              <w:rPr>
                <w:noProof/>
              </w:rPr>
              <w:fldChar w:fldCharType="end"/>
            </w:r>
            <w:bookmarkEnd w:id="366"/>
            <w:r w:rsidRPr="0039739C">
              <w:t xml:space="preserve"> Effect of </w:t>
            </w:r>
            <w:r w:rsidR="00F45958" w:rsidRPr="00F45958">
              <w:rPr>
                <w:i/>
                <w:iCs/>
              </w:rPr>
              <w:t>S. aureus</w:t>
            </w:r>
            <w:r w:rsidR="0073580A" w:rsidRPr="0073580A">
              <w:rPr>
                <w:i/>
                <w:iCs/>
              </w:rPr>
              <w:t xml:space="preserve"> </w:t>
            </w:r>
            <w:r w:rsidRPr="0039739C">
              <w:t xml:space="preserve">peptidoglycan on </w:t>
            </w:r>
            <w:r w:rsidR="00F45958" w:rsidRPr="00F45958">
              <w:rPr>
                <w:i/>
                <w:iCs/>
              </w:rPr>
              <w:t>S. aureus</w:t>
            </w:r>
            <w:r w:rsidR="0073580A" w:rsidRPr="0073580A">
              <w:rPr>
                <w:i/>
                <w:iCs/>
              </w:rPr>
              <w:t xml:space="preserve"> </w:t>
            </w:r>
            <w:r w:rsidRPr="0039739C">
              <w:t>pathogenesis in the murine sepsis model</w:t>
            </w:r>
            <w:bookmarkEnd w:id="367"/>
            <w:bookmarkEnd w:id="368"/>
          </w:p>
          <w:p w14:paraId="61A32D65" w14:textId="77777777" w:rsidR="007E46DA" w:rsidRPr="0039739C" w:rsidRDefault="007E46DA" w:rsidP="007E46DA">
            <w:pPr>
              <w:pStyle w:val="NoSpacing"/>
            </w:pPr>
          </w:p>
          <w:p w14:paraId="4C117081" w14:textId="6E82B3A8" w:rsidR="007E46DA" w:rsidRPr="0039739C" w:rsidRDefault="007E46DA" w:rsidP="007E46DA">
            <w:pPr>
              <w:pStyle w:val="Figurebody"/>
            </w:pPr>
            <w:r w:rsidRPr="0039739C">
              <w:t xml:space="preserve">Recorded weight loss in mice (n=10) receiving: </w:t>
            </w:r>
            <w:r w:rsidRPr="0039739C">
              <w:rPr>
                <w:b/>
              </w:rPr>
              <w:t>(A)</w:t>
            </w:r>
            <w:r w:rsidRPr="0039739C">
              <w:t xml:space="preserve"> 200 </w:t>
            </w:r>
            <w:r w:rsidRPr="0039739C">
              <w:rPr>
                <w:rFonts w:eastAsia="Helvetica" w:cs="Helvetica"/>
              </w:rPr>
              <w:t xml:space="preserve">µg </w:t>
            </w:r>
            <w:r w:rsidR="00F45958" w:rsidRPr="00F45958">
              <w:rPr>
                <w:i/>
              </w:rPr>
              <w:t>S. aureus</w:t>
            </w:r>
            <w:r w:rsidR="0073580A" w:rsidRPr="0073580A">
              <w:rPr>
                <w:i/>
              </w:rPr>
              <w:t xml:space="preserve"> </w:t>
            </w:r>
            <w:r w:rsidRPr="0039739C">
              <w:t xml:space="preserve">insoluble peptidoglycan (pPGN) alone or together with low dose </w:t>
            </w:r>
            <w:r w:rsidR="00F45958" w:rsidRPr="00F45958">
              <w:rPr>
                <w:i/>
              </w:rPr>
              <w:t>S. aureus</w:t>
            </w:r>
            <w:r w:rsidR="0073580A" w:rsidRPr="0073580A">
              <w:rPr>
                <w:i/>
              </w:rPr>
              <w:t xml:space="preserve"> </w:t>
            </w:r>
            <w:r w:rsidRPr="0039739C">
              <w:t>(1.5x10</w:t>
            </w:r>
            <w:r w:rsidRPr="0039739C">
              <w:rPr>
                <w:vertAlign w:val="superscript"/>
              </w:rPr>
              <w:t>6</w:t>
            </w:r>
            <w:r w:rsidRPr="0039739C">
              <w:t xml:space="preserve"> CFU), or low dose alone (1.5x10</w:t>
            </w:r>
            <w:r w:rsidRPr="0039739C">
              <w:rPr>
                <w:vertAlign w:val="superscript"/>
              </w:rPr>
              <w:t>6</w:t>
            </w:r>
            <w:r w:rsidRPr="0039739C">
              <w:t xml:space="preserve"> CFU); </w:t>
            </w:r>
            <w:r w:rsidRPr="0039739C">
              <w:rPr>
                <w:b/>
              </w:rPr>
              <w:t>(B)</w:t>
            </w:r>
            <w:r w:rsidRPr="0039739C">
              <w:t xml:space="preserve"> Low dose bacteria (6.5x10</w:t>
            </w:r>
            <w:r w:rsidRPr="0039739C">
              <w:rPr>
                <w:vertAlign w:val="superscript"/>
              </w:rPr>
              <w:t>5</w:t>
            </w:r>
            <w:r w:rsidRPr="0039739C">
              <w:t xml:space="preserve"> CFU) alone, low dose bacteria (5.5x10</w:t>
            </w:r>
            <w:r w:rsidRPr="0039739C">
              <w:rPr>
                <w:vertAlign w:val="superscript"/>
              </w:rPr>
              <w:t>6</w:t>
            </w:r>
            <w:r w:rsidRPr="0039739C">
              <w:t xml:space="preserve"> CFU) plus 200</w:t>
            </w:r>
            <w:r w:rsidRPr="0039739C">
              <w:rPr>
                <w:rFonts w:eastAsia="Helvetica" w:cs="Helvetica"/>
              </w:rPr>
              <w:t xml:space="preserve">µg </w:t>
            </w:r>
            <w:r w:rsidR="00F45958" w:rsidRPr="00F45958">
              <w:rPr>
                <w:i/>
              </w:rPr>
              <w:t>S. aureus</w:t>
            </w:r>
            <w:r w:rsidR="0073580A" w:rsidRPr="0073580A">
              <w:rPr>
                <w:i/>
              </w:rPr>
              <w:t xml:space="preserve"> </w:t>
            </w:r>
            <w:r w:rsidRPr="0039739C">
              <w:t xml:space="preserve">insoluble peptidoglycan (pPGN), where </w:t>
            </w:r>
            <w:r w:rsidRPr="0039739C">
              <w:rPr>
                <w:b/>
              </w:rPr>
              <w:t>PGN was not treated with 48%</w:t>
            </w:r>
            <w:r w:rsidRPr="0039739C">
              <w:t xml:space="preserve"> </w:t>
            </w:r>
            <w:r w:rsidRPr="0039739C">
              <w:rPr>
                <w:b/>
              </w:rPr>
              <w:t xml:space="preserve">v/v HF. </w:t>
            </w:r>
            <w:r w:rsidRPr="0039739C">
              <w:t xml:space="preserve">Kidney </w:t>
            </w:r>
            <w:r w:rsidRPr="0039739C">
              <w:rPr>
                <w:b/>
              </w:rPr>
              <w:t xml:space="preserve">(C,D) </w:t>
            </w:r>
            <w:r w:rsidRPr="0039739C">
              <w:t xml:space="preserve">and liver </w:t>
            </w:r>
            <w:r w:rsidRPr="0039739C">
              <w:rPr>
                <w:b/>
              </w:rPr>
              <w:t xml:space="preserve">(E,F) </w:t>
            </w:r>
            <w:r w:rsidRPr="0039739C">
              <w:t xml:space="preserve">CFU were recorded. </w:t>
            </w:r>
            <w:r w:rsidR="00B75B6A">
              <w:t>Blue shapes- mice culled at 62h post infection due to reaching severity limits.</w:t>
            </w:r>
          </w:p>
          <w:p w14:paraId="5415E585" w14:textId="77777777" w:rsidR="007E46DA" w:rsidRPr="0039739C" w:rsidRDefault="007E46DA" w:rsidP="007E46DA">
            <w:pPr>
              <w:pStyle w:val="Figurebody"/>
            </w:pPr>
            <w:r w:rsidRPr="0039739C">
              <w:t>**** p &lt; 0.0001, *** p &lt; 0.001, * p = 0.05, ns – non significant</w:t>
            </w:r>
          </w:p>
          <w:p w14:paraId="2830F209" w14:textId="77777777" w:rsidR="007E46DA" w:rsidRPr="0039739C" w:rsidRDefault="007E46DA" w:rsidP="00A84DE5">
            <w:pPr>
              <w:pStyle w:val="NoSpacing"/>
              <w:rPr>
                <w:b w:val="0"/>
              </w:rPr>
            </w:pPr>
          </w:p>
        </w:tc>
      </w:tr>
    </w:tbl>
    <w:p w14:paraId="3DC3655B" w14:textId="48F2793C" w:rsidR="00A84DE5" w:rsidRDefault="00A84DE5" w:rsidP="00A84DE5">
      <w:pPr>
        <w:pStyle w:val="Heading4"/>
        <w:numPr>
          <w:ilvl w:val="0"/>
          <w:numId w:val="0"/>
        </w:numPr>
      </w:pPr>
      <w:bookmarkStart w:id="369" w:name="_Toc500420551"/>
      <w:bookmarkStart w:id="370" w:name="_Toc505272643"/>
    </w:p>
    <w:p w14:paraId="1BC7541C" w14:textId="3E391778" w:rsidR="00A84DE5" w:rsidRPr="00A84DE5" w:rsidRDefault="00A84DE5" w:rsidP="00A84DE5">
      <w:pPr>
        <w:spacing w:line="240" w:lineRule="auto"/>
        <w:rPr>
          <w:rFonts w:asciiTheme="majorHAnsi" w:eastAsiaTheme="majorEastAsia" w:hAnsiTheme="majorHAnsi" w:cstheme="majorBidi"/>
          <w:iCs/>
          <w:color w:val="2F5496" w:themeColor="accent1" w:themeShade="BF"/>
          <w:sz w:val="28"/>
        </w:rPr>
      </w:pPr>
      <w:r>
        <w:br w:type="page"/>
      </w:r>
    </w:p>
    <w:p w14:paraId="44910A25" w14:textId="6848A771" w:rsidR="007E46DA" w:rsidRPr="0039739C" w:rsidRDefault="007E46DA" w:rsidP="00EE19F9">
      <w:pPr>
        <w:pStyle w:val="Heading4"/>
      </w:pPr>
      <w:bookmarkStart w:id="371" w:name="_Toc521494849"/>
      <w:r w:rsidRPr="0039739C">
        <w:lastRenderedPageBreak/>
        <w:t xml:space="preserve">Lipoproteins are not responsible for </w:t>
      </w:r>
      <w:r w:rsidR="00F45958" w:rsidRPr="00F45958">
        <w:rPr>
          <w:i/>
        </w:rPr>
        <w:t>S. aureus</w:t>
      </w:r>
      <w:r w:rsidR="0073580A" w:rsidRPr="0073580A">
        <w:rPr>
          <w:i/>
        </w:rPr>
        <w:t xml:space="preserve"> </w:t>
      </w:r>
      <w:r w:rsidRPr="0039739C">
        <w:t>augmentation with PGN</w:t>
      </w:r>
      <w:bookmarkEnd w:id="369"/>
      <w:bookmarkEnd w:id="370"/>
      <w:bookmarkEnd w:id="371"/>
    </w:p>
    <w:p w14:paraId="0B3F03B0" w14:textId="77777777" w:rsidR="007E46DA" w:rsidRPr="0039739C" w:rsidRDefault="007E46DA" w:rsidP="007E46DA"/>
    <w:p w14:paraId="0B7D2D0A" w14:textId="4543021D" w:rsidR="007E46DA" w:rsidRPr="0039739C" w:rsidRDefault="007E46DA" w:rsidP="007E46DA">
      <w:r w:rsidRPr="0039739C">
        <w:t>Lipoproteins have been shown to be highly immunostimulatory in the mouse infection model by binding to TLR2</w:t>
      </w:r>
      <w:r w:rsidR="0073580A" w:rsidRPr="0073580A">
        <w:rPr>
          <w:i/>
          <w:iCs/>
        </w:rPr>
        <w:t xml:space="preserve"> </w:t>
      </w:r>
      <w:r w:rsidRPr="0039739C">
        <w:t>and causing immune activation</w:t>
      </w:r>
      <w:r w:rsidR="0073580A" w:rsidRPr="0073580A">
        <w:rPr>
          <w:i/>
          <w:iCs/>
        </w:rPr>
        <w:t xml:space="preserve"> </w:t>
      </w:r>
      <w:r w:rsidRPr="0039739C">
        <w:fldChar w:fldCharType="begin" w:fldLock="1"/>
      </w:r>
      <w:r w:rsidR="00B145F9">
        <w:instrText>ADDIN CSL_CITATION { "citationItems" : [ { "id" : "ITEM-1", "itemData" : { "DOI" : "10.3389/fimmu.2012.00079", "ISBN" : "1664-3224 (Electronic)\\r1664-3224 (Linking)", "ISSN" : "16643224", "PMID" : "22566960", "abstract" : "Toll-like receptors (TLRs) are recognition molecules for multiple pathogens, including bacteria, viruses, fungi, and parasites. TLR2 forms heterodimers with TLR1 and TLR6, which is the initial step in a cascade of events leading to significant innate immune responses, development of adaptive immunity to pathogens and protection from immune sequelae related to infection withth esepathogens. This review will discuss the current status of TLR2 mediated immune responses by recognition of pathogen-associated molecular patterns (PAMPS) on these organisms. We will emphasize both canonical and non-canonical responses to TLR2 ligands with emphasis on whether the inflammation induced by these responses contributes to the disease state or to protetion from diseases. \u00a9 2012 Oliveira-Nascimento, Massari and Wetzler.", "author" : [ { "dropping-particle" : "", "family" : "Oliveira-Nascimento", "given" : "Laura", "non-dropping-particle" : "", "parse-names" : false, "suffix" : "" }, { "dropping-particle" : "", "family" : "Massari", "given" : "Paola", "non-dropping-particle" : "", "parse-names" : false, "suffix" : "" }, { "dropping-particle" : "", "family" : "Wetzler", "given" : "Lee M", "non-dropping-particle" : "", "parse-names" : false, "suffix" : "" } ], "container-title" : "Frontiers in Immunology", "id" : "ITEM-1", "issue" : "APR", "issued" : { "date-parts" : [ [ "2012" ] ] }, "page" : "79", "publisher" : "Frontiers Media SA", "title" : "The role of TLR2 ininfection and immunity", "type" : "article", "volume" : "3" }, "uris" : [ "http://www.mendeley.com/documents/?uuid=f888a081-6d2e-3e99-8365-9fb2c153f07b" ] } ], "mendeley" : { "formattedCitation" : "(Oliveira-Nascimento, Massari and Wetzler, 2012)", "plainTextFormattedCitation" : "(Oliveira-Nascimento, Massari and Wetzler, 2012)", "previouslyFormattedCitation" : "(Oliveira-Nascimento, Massari and Wetzler, 2012)" }, "properties" : {  }, "schema" : "https://github.com/citation-style-language/schema/raw/master/csl-citation.json" }</w:instrText>
      </w:r>
      <w:r w:rsidRPr="0039739C">
        <w:fldChar w:fldCharType="separate"/>
      </w:r>
      <w:r w:rsidR="00F71621" w:rsidRPr="00F71621">
        <w:rPr>
          <w:noProof/>
        </w:rPr>
        <w:t>(Oliveira-Nascimento, Massari and Wetzler, 2012)</w:t>
      </w:r>
      <w:r w:rsidRPr="0039739C">
        <w:fldChar w:fldCharType="end"/>
      </w:r>
      <w:r w:rsidRPr="0039739C">
        <w:t>. To investigate whether lipoproteins play a role in pathogenicity, a mutant missing the lipoprotein diacylglyceryl transferase (</w:t>
      </w:r>
      <w:r w:rsidRPr="0039739C">
        <w:rPr>
          <w:i/>
        </w:rPr>
        <w:t xml:space="preserve">lgt) </w:t>
      </w:r>
      <w:r w:rsidRPr="0039739C">
        <w:t>was used</w:t>
      </w:r>
      <w:r w:rsidRPr="0039739C">
        <w:rPr>
          <w:i/>
        </w:rPr>
        <w:t xml:space="preserve">. </w:t>
      </w:r>
      <w:r w:rsidRPr="0039739C">
        <w:t xml:space="preserve">This mutant is unable to complete the first step in lipoprotein biosynthesis, due to lacking the transferase responsible for it. This results in the release of unmodified prelipoproteins and the </w:t>
      </w:r>
      <w:r w:rsidRPr="0039739C">
        <w:rPr>
          <w:i/>
        </w:rPr>
        <w:t xml:space="preserve">lgt </w:t>
      </w:r>
      <w:r w:rsidRPr="0039739C">
        <w:t xml:space="preserve">mutant triggering considerably less proinflammatory cytokines and chemokines </w:t>
      </w:r>
      <w:r w:rsidRPr="0039739C">
        <w:fldChar w:fldCharType="begin" w:fldLock="1"/>
      </w:r>
      <w:r w:rsidR="00B145F9">
        <w:instrText>ADDIN CSL_CITATION { "citationItems" : [ { "id" : "ITEM-1", "itemData" : { "DOI" : "10.1128/IAI.73.4.2411-2423.2005", "ISBN" : "0019-9567", "ISSN" : "00199567", "PMID" : "15784587", "abstract" : "A lipoprotein diacylglyceryl transferase (lgt) deletion mutant of Staphylococcus aureus SA113 was constructed. The lipoprotein and prelipoprotein expression, the growth behavior, and the ability of the mutant to elicit an immune response in various host cells were studied. In the wild type, the majority of [14C]palmitate-labeled lipoproteins were located in the membrane fraction, although some lipoproteins were also present on the cell surface and in the culture supernatant. The lgt mutant completely lacked palmitate-labeled lipoproteins and released high amounts of some unmodified prelipoproteins, e.g., the oligopeptide-binding protein OppA, the peptidyl-prolyl cis-trans isomerase PrsA, and the staphylococcal iron transporter SitC, into the culture supernatant. The growth of the lgt mutant was hardly affected in rich medium but was retarded under nutrient limitation. The lgt mutant and its crude lysate induced much fewer proinflammatory cytokines and chemokines in human monocytic (MonoMac6), epithelial (pulmonary A549), and endothelial (human umbilical vein endothelial) cells than the wild type. However, in whole blood samples, the culture supernatant of the lgt mutant was equal or even superior to the wild-type supernatant in tumor necrosis factor alpha induction. Lipoprotein fractionation experiments provided evidence that a small proportion of the mature lipoproteins are released by the S. aureus wild type despite the lipid anchor and are trapped in part by the cell wall, thereby exposing the immune-activating lipid structure on the cell surface. Bacterial lipoproteins appear to be essential for a complete immune stimulation by gram-positive bacteria.", "author" : [ { "dropping-particle" : "", "family" : "Stoll", "given" : "Hartmut", "non-dropping-particle" : "", "parse-names" : false, "suffix" : "" }, { "dropping-particle" : "", "family" : "Dengjel", "given" : "J\u00f6rn", "non-dropping-particle" : "", "parse-names" : false, "suffix" : "" }, { "dropping-particle" : "", "family" : "Nerz", "given" : "Christiane", "non-dropping-particle" : "", "parse-names" : false, "suffix" : "" }, { "dropping-particle" : "", "family" : "G\u00f6tz", "given" : "Friedrich", "non-dropping-particle" : "", "parse-names" : false, "suffix" : "" } ], "container-title" : "Infection and Immunity", "id" : "ITEM-1", "issue" : "4", "issued" : { "date-parts" : [ [ "2005" ] ] }, "note" : "Lgt mutant used", "page" : "2411-2423", "title" : "Staphylococcus aureus deficient in lipidation of prelipoproteins is attenuated in growth and immune activation", "type" : "article-journal", "volume" : "73" }, "uris" : [ "http://www.mendeley.com/documents/?uuid=ee8766f0-3b8b-44a3-b07d-927ff2e20c0b" ] } ], "mendeley" : { "formattedCitation" : "(Stoll &lt;i&gt;et al.&lt;/i&gt;, 2005a)", "plainTextFormattedCitation" : "(Stoll et al., 2005a)", "previouslyFormattedCitation" : "(Stoll &lt;i&gt;et al.&lt;/i&gt;, 2005a)" }, "properties" : {  }, "schema" : "https://github.com/citation-style-language/schema/raw/master/csl-citation.json" }</w:instrText>
      </w:r>
      <w:r w:rsidRPr="0039739C">
        <w:fldChar w:fldCharType="separate"/>
      </w:r>
      <w:r w:rsidR="00F71621" w:rsidRPr="00F71621">
        <w:rPr>
          <w:noProof/>
        </w:rPr>
        <w:t xml:space="preserve">(Stoll </w:t>
      </w:r>
      <w:r w:rsidR="00F71621" w:rsidRPr="00F71621">
        <w:rPr>
          <w:i/>
          <w:noProof/>
        </w:rPr>
        <w:t>et al.</w:t>
      </w:r>
      <w:r w:rsidR="00F71621" w:rsidRPr="00F71621">
        <w:rPr>
          <w:noProof/>
        </w:rPr>
        <w:t>, 2005a)</w:t>
      </w:r>
      <w:r w:rsidRPr="0039739C">
        <w:fldChar w:fldCharType="end"/>
      </w:r>
      <w:r w:rsidRPr="0039739C">
        <w:t xml:space="preserve"> </w:t>
      </w:r>
      <w:r w:rsidRPr="0039739C">
        <w:rPr>
          <w:i/>
        </w:rPr>
        <w:t>in vitro</w:t>
      </w:r>
      <w:r w:rsidRPr="0039739C">
        <w:t xml:space="preserve">. However, in more physiological conditions, such as whole blood preparations, the </w:t>
      </w:r>
      <w:r w:rsidRPr="0039739C">
        <w:rPr>
          <w:i/>
        </w:rPr>
        <w:t xml:space="preserve">lgt </w:t>
      </w:r>
      <w:r w:rsidRPr="0039739C">
        <w:t xml:space="preserve">mutant was comparable to wild-type </w:t>
      </w:r>
      <w:r w:rsidR="00F45958" w:rsidRPr="00F45958">
        <w:rPr>
          <w:i/>
          <w:iCs/>
        </w:rPr>
        <w:t>S. aureus</w:t>
      </w:r>
      <w:r w:rsidR="0073580A" w:rsidRPr="0073580A">
        <w:rPr>
          <w:i/>
          <w:iCs/>
        </w:rPr>
        <w:t xml:space="preserve"> </w:t>
      </w:r>
      <w:r w:rsidRPr="0039739C">
        <w:t xml:space="preserve">strains in cytokine induction. This suggests that there is a much more complex interaction of factors necessary for eliciting an immune response than simply lipoproteins. Therefore, to exclude the possibility that lipoproteins are responsible for the apparent augmentation between </w:t>
      </w:r>
      <w:r w:rsidR="00F45958" w:rsidRPr="00F45958">
        <w:rPr>
          <w:i/>
          <w:iCs/>
        </w:rPr>
        <w:t>S. aureus</w:t>
      </w:r>
      <w:r w:rsidR="0073580A" w:rsidRPr="0073580A">
        <w:rPr>
          <w:i/>
          <w:iCs/>
        </w:rPr>
        <w:t xml:space="preserve"> </w:t>
      </w:r>
      <w:r w:rsidRPr="0039739C">
        <w:t xml:space="preserve">and cell wall peptidoglycan, </w:t>
      </w:r>
      <w:r w:rsidR="00F45958" w:rsidRPr="00F45958">
        <w:rPr>
          <w:i/>
          <w:iCs/>
        </w:rPr>
        <w:t>S. aureus</w:t>
      </w:r>
      <w:r w:rsidR="0073580A" w:rsidRPr="0073580A">
        <w:rPr>
          <w:i/>
          <w:iCs/>
        </w:rPr>
        <w:t xml:space="preserve"> </w:t>
      </w:r>
      <w:r w:rsidRPr="0039739C">
        <w:t>SH1000</w:t>
      </w:r>
      <w:r w:rsidRPr="0039739C">
        <w:rPr>
          <w:i/>
        </w:rPr>
        <w:t xml:space="preserve">∆lgt </w:t>
      </w:r>
      <w:r w:rsidRPr="0039739C">
        <w:t>peptidoglycan was used (</w:t>
      </w:r>
      <w:r w:rsidRPr="0039739C">
        <w:fldChar w:fldCharType="begin"/>
      </w:r>
      <w:r w:rsidRPr="0039739C">
        <w:instrText xml:space="preserve"> REF _Ref505185716 \h  \* MERGEFORMAT </w:instrText>
      </w:r>
      <w:r w:rsidRPr="0039739C">
        <w:fldChar w:fldCharType="separate"/>
      </w:r>
      <w:r w:rsidR="00BA1790" w:rsidRPr="0039739C">
        <w:t xml:space="preserve">Figure </w:t>
      </w:r>
      <w:r w:rsidR="00BA1790">
        <w:rPr>
          <w:noProof/>
        </w:rPr>
        <w:t>4.9</w:t>
      </w:r>
      <w:r w:rsidRPr="0039739C">
        <w:fldChar w:fldCharType="end"/>
      </w:r>
      <w:r w:rsidRPr="0039739C">
        <w:t>). SH1000</w:t>
      </w:r>
      <w:r w:rsidRPr="0039739C">
        <w:rPr>
          <w:i/>
        </w:rPr>
        <w:t xml:space="preserve">∆lgt </w:t>
      </w:r>
      <w:r w:rsidRPr="0039739C">
        <w:t xml:space="preserve">peptidoglycan and SH1000 peptidoglycan similarly augmented </w:t>
      </w:r>
      <w:r w:rsidR="00F45958" w:rsidRPr="00F45958">
        <w:rPr>
          <w:i/>
          <w:iCs/>
        </w:rPr>
        <w:t>S. aureus</w:t>
      </w:r>
      <w:r w:rsidR="0073580A" w:rsidRPr="0073580A">
        <w:rPr>
          <w:i/>
          <w:iCs/>
        </w:rPr>
        <w:t xml:space="preserve"> </w:t>
      </w:r>
      <w:r w:rsidRPr="0039739C">
        <w:t>pathogenicity</w:t>
      </w:r>
      <w:r w:rsidRPr="0039739C">
        <w:rPr>
          <w:i/>
        </w:rPr>
        <w:t xml:space="preserve"> </w:t>
      </w:r>
      <w:r w:rsidRPr="0039739C">
        <w:t>with significant weight loss (</w:t>
      </w:r>
      <w:r w:rsidRPr="0039739C">
        <w:fldChar w:fldCharType="begin"/>
      </w:r>
      <w:r w:rsidRPr="0039739C">
        <w:instrText xml:space="preserve"> REF _Ref505185716 \h  \* MERGEFORMAT </w:instrText>
      </w:r>
      <w:r w:rsidRPr="0039739C">
        <w:fldChar w:fldCharType="separate"/>
      </w:r>
      <w:r w:rsidR="00BA1790" w:rsidRPr="0039739C">
        <w:t xml:space="preserve">Figure </w:t>
      </w:r>
      <w:r w:rsidR="00BA1790">
        <w:rPr>
          <w:noProof/>
        </w:rPr>
        <w:t>4.9</w:t>
      </w:r>
      <w:r w:rsidRPr="0039739C">
        <w:fldChar w:fldCharType="end"/>
      </w:r>
      <w:r w:rsidRPr="0039739C">
        <w:t xml:space="preserve"> A) (p =0.02 and p&lt;0.0001), significantly high CFU numbers in livers (</w:t>
      </w:r>
      <w:r w:rsidRPr="0039739C">
        <w:fldChar w:fldCharType="begin"/>
      </w:r>
      <w:r w:rsidRPr="0039739C">
        <w:instrText xml:space="preserve"> REF _Ref505185716 \h  \* MERGEFORMAT </w:instrText>
      </w:r>
      <w:r w:rsidRPr="0039739C">
        <w:fldChar w:fldCharType="separate"/>
      </w:r>
      <w:r w:rsidR="00BA1790" w:rsidRPr="0039739C">
        <w:t xml:space="preserve">Figure </w:t>
      </w:r>
      <w:r w:rsidR="00BA1790">
        <w:rPr>
          <w:noProof/>
        </w:rPr>
        <w:t>4.9</w:t>
      </w:r>
      <w:r w:rsidRPr="0039739C">
        <w:fldChar w:fldCharType="end"/>
      </w:r>
      <w:r w:rsidRPr="0039739C">
        <w:t xml:space="preserve"> B) (p = 0.01,</w:t>
      </w:r>
      <w:r w:rsidR="0073580A" w:rsidRPr="0073580A">
        <w:rPr>
          <w:i/>
          <w:iCs/>
        </w:rPr>
        <w:t xml:space="preserve"> </w:t>
      </w:r>
      <w:r w:rsidRPr="0039739C">
        <w:t>p = 0.0004) and in kidneys (</w:t>
      </w:r>
      <w:r w:rsidRPr="0039739C">
        <w:fldChar w:fldCharType="begin"/>
      </w:r>
      <w:r w:rsidRPr="0039739C">
        <w:instrText xml:space="preserve"> REF _Ref505185716 \h  \* MERGEFORMAT </w:instrText>
      </w:r>
      <w:r w:rsidRPr="0039739C">
        <w:fldChar w:fldCharType="separate"/>
      </w:r>
      <w:r w:rsidR="00BA1790" w:rsidRPr="0039739C">
        <w:t xml:space="preserve">Figure </w:t>
      </w:r>
      <w:r w:rsidR="00BA1790">
        <w:rPr>
          <w:noProof/>
        </w:rPr>
        <w:t>4.9</w:t>
      </w:r>
      <w:r w:rsidRPr="0039739C">
        <w:fldChar w:fldCharType="end"/>
      </w:r>
      <w:r w:rsidRPr="0039739C">
        <w:t xml:space="preserve"> C) (p = 0.036). Compared to </w:t>
      </w:r>
      <w:r w:rsidR="00F45958" w:rsidRPr="00F45958">
        <w:rPr>
          <w:i/>
          <w:iCs/>
        </w:rPr>
        <w:t>S. aureus</w:t>
      </w:r>
      <w:r w:rsidR="0073580A" w:rsidRPr="0073580A">
        <w:rPr>
          <w:i/>
          <w:iCs/>
        </w:rPr>
        <w:t xml:space="preserve"> </w:t>
      </w:r>
      <w:r w:rsidRPr="0039739C">
        <w:t>polymeric peptidoglycan</w:t>
      </w:r>
      <w:r w:rsidRPr="0039739C">
        <w:rPr>
          <w:i/>
        </w:rPr>
        <w:t>,</w:t>
      </w:r>
      <w:r w:rsidRPr="0039739C">
        <w:t xml:space="preserve"> digestion of the glycan backbone of peptidoglycan by mutanolysin completely abolished the augmentation effect, suggesting that an intact sugar backbone is essential.</w:t>
      </w:r>
    </w:p>
    <w:p w14:paraId="5C3591A7" w14:textId="77777777" w:rsidR="007E46DA" w:rsidRPr="0039739C" w:rsidRDefault="007E46DA">
      <w:pPr>
        <w:spacing w:line="240" w:lineRule="auto"/>
      </w:pPr>
      <w:bookmarkStart w:id="372" w:name="_Ref499815016"/>
      <w:r w:rsidRPr="0039739C">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7E46DA" w:rsidRPr="0039739C" w14:paraId="398ED6C5" w14:textId="77777777" w:rsidTr="007E46DA">
        <w:tc>
          <w:tcPr>
            <w:tcW w:w="8488" w:type="dxa"/>
            <w:vAlign w:val="center"/>
          </w:tcPr>
          <w:p w14:paraId="0E219647" w14:textId="77777777" w:rsidR="007E46DA" w:rsidRPr="0039739C" w:rsidRDefault="007E46DA" w:rsidP="007E46DA">
            <w:pPr>
              <w:jc w:val="center"/>
            </w:pPr>
            <w:r w:rsidRPr="0039739C">
              <w:rPr>
                <w:noProof/>
                <w:lang w:eastAsia="zh-CN"/>
              </w:rPr>
              <w:lastRenderedPageBreak/>
              <w:drawing>
                <wp:inline distT="0" distB="0" distL="0" distR="0" wp14:anchorId="713C8DA4" wp14:editId="3B12B21B">
                  <wp:extent cx="2503702" cy="6937829"/>
                  <wp:effectExtent l="0" t="0" r="1143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510856" cy="6957652"/>
                          </a:xfrm>
                          <a:prstGeom prst="rect">
                            <a:avLst/>
                          </a:prstGeom>
                        </pic:spPr>
                      </pic:pic>
                    </a:graphicData>
                  </a:graphic>
                </wp:inline>
              </w:drawing>
            </w:r>
          </w:p>
        </w:tc>
      </w:tr>
      <w:tr w:rsidR="007E46DA" w:rsidRPr="0039739C" w14:paraId="5D700269" w14:textId="77777777" w:rsidTr="007E46DA">
        <w:tc>
          <w:tcPr>
            <w:tcW w:w="8488" w:type="dxa"/>
          </w:tcPr>
          <w:p w14:paraId="37D20727" w14:textId="566CAA14" w:rsidR="007E46DA" w:rsidRPr="0039739C" w:rsidRDefault="007E46DA" w:rsidP="007E46DA">
            <w:pPr>
              <w:pStyle w:val="NoSpacing"/>
            </w:pPr>
            <w:bookmarkStart w:id="373" w:name="_Ref505185716"/>
            <w:bookmarkStart w:id="374" w:name="_Toc505272671"/>
            <w:bookmarkStart w:id="375" w:name="_Toc505531062"/>
            <w:r w:rsidRPr="0039739C">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4</w:t>
            </w:r>
            <w:r w:rsidR="00AE6915">
              <w:rPr>
                <w:noProof/>
              </w:rPr>
              <w:fldChar w:fldCharType="end"/>
            </w:r>
            <w:r>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9</w:t>
            </w:r>
            <w:r w:rsidR="00AE6915">
              <w:rPr>
                <w:noProof/>
              </w:rPr>
              <w:fldChar w:fldCharType="end"/>
            </w:r>
            <w:bookmarkEnd w:id="373"/>
            <w:r w:rsidRPr="0039739C">
              <w:t xml:space="preserve"> Lipoproteins are not responsible for </w:t>
            </w:r>
            <w:r w:rsidR="00F45958" w:rsidRPr="00F45958">
              <w:rPr>
                <w:i/>
                <w:iCs/>
              </w:rPr>
              <w:t>S. aureus</w:t>
            </w:r>
            <w:r w:rsidR="0073580A" w:rsidRPr="0073580A">
              <w:rPr>
                <w:i/>
                <w:iCs/>
              </w:rPr>
              <w:t xml:space="preserve"> </w:t>
            </w:r>
            <w:r w:rsidRPr="0039739C">
              <w:t>augmentation with PGN</w:t>
            </w:r>
            <w:bookmarkEnd w:id="374"/>
            <w:bookmarkEnd w:id="375"/>
          </w:p>
          <w:p w14:paraId="0F6936DE" w14:textId="77777777" w:rsidR="007E46DA" w:rsidRPr="0039739C" w:rsidRDefault="007E46DA" w:rsidP="007E46DA">
            <w:pPr>
              <w:pStyle w:val="NoSpacing"/>
            </w:pPr>
          </w:p>
          <w:p w14:paraId="526A9201" w14:textId="7EC5CBDC" w:rsidR="007E46DA" w:rsidRPr="0039739C" w:rsidRDefault="007E46DA" w:rsidP="00D53641">
            <w:pPr>
              <w:pStyle w:val="Figurebody"/>
              <w:spacing w:line="240" w:lineRule="auto"/>
            </w:pPr>
            <w:r w:rsidRPr="0039739C">
              <w:t xml:space="preserve">Recorded weight loss in Balb/c mice (n=10) receiving: 200 </w:t>
            </w:r>
            <w:r w:rsidRPr="0039739C">
              <w:sym w:font="Symbol" w:char="F06D"/>
            </w:r>
            <w:r w:rsidRPr="0039739C">
              <w:t>g peptidoglycan from</w:t>
            </w:r>
            <w:r w:rsidR="00B75B6A">
              <w:rPr>
                <w:i/>
              </w:rPr>
              <w:t xml:space="preserve"> </w:t>
            </w:r>
            <w:r w:rsidRPr="0039739C">
              <w:t xml:space="preserve"> </w:t>
            </w:r>
            <w:r w:rsidR="00F45958" w:rsidRPr="00F45958">
              <w:rPr>
                <w:i/>
              </w:rPr>
              <w:t>S. aureus</w:t>
            </w:r>
            <w:r w:rsidR="00AB3CB7">
              <w:rPr>
                <w:i/>
              </w:rPr>
              <w:t>,</w:t>
            </w:r>
            <w:r w:rsidRPr="0039739C">
              <w:t xml:space="preserve"> </w:t>
            </w:r>
            <w:r w:rsidR="00F45958" w:rsidRPr="00F45958">
              <w:rPr>
                <w:i/>
              </w:rPr>
              <w:t xml:space="preserve">S. aureus </w:t>
            </w:r>
            <w:r w:rsidRPr="0039739C">
              <w:rPr>
                <w:i/>
              </w:rPr>
              <w:sym w:font="Symbol" w:char="F044"/>
            </w:r>
            <w:r w:rsidRPr="0039739C">
              <w:rPr>
                <w:i/>
              </w:rPr>
              <w:t>lgt</w:t>
            </w:r>
            <w:r w:rsidRPr="0039739C">
              <w:t xml:space="preserve">, soluble </w:t>
            </w:r>
            <w:r w:rsidR="00F45958" w:rsidRPr="00F45958">
              <w:rPr>
                <w:i/>
              </w:rPr>
              <w:t xml:space="preserve">S. aureus </w:t>
            </w:r>
            <w:r w:rsidRPr="0039739C">
              <w:rPr>
                <w:i/>
              </w:rPr>
              <w:sym w:font="Symbol" w:char="F044"/>
            </w:r>
            <w:r w:rsidRPr="0039739C">
              <w:rPr>
                <w:i/>
              </w:rPr>
              <w:t>lgt</w:t>
            </w:r>
            <w:r w:rsidRPr="0039739C">
              <w:t xml:space="preserve"> as well as </w:t>
            </w:r>
            <w:r w:rsidR="00F45958" w:rsidRPr="00F45958">
              <w:rPr>
                <w:i/>
              </w:rPr>
              <w:t>S. aureus</w:t>
            </w:r>
            <w:r w:rsidR="0073580A" w:rsidRPr="0073580A">
              <w:rPr>
                <w:i/>
              </w:rPr>
              <w:t xml:space="preserve"> </w:t>
            </w:r>
            <w:r w:rsidRPr="0039739C">
              <w:t>(1x10</w:t>
            </w:r>
            <w:r w:rsidRPr="0039739C">
              <w:rPr>
                <w:vertAlign w:val="superscript"/>
              </w:rPr>
              <w:t>6</w:t>
            </w:r>
            <w:r w:rsidRPr="0039739C">
              <w:t xml:space="preserve"> CFU) alone or peptidoglycan in combination with </w:t>
            </w:r>
            <w:r w:rsidR="00F45958" w:rsidRPr="00F45958">
              <w:rPr>
                <w:i/>
              </w:rPr>
              <w:t>S. aureus</w:t>
            </w:r>
            <w:r w:rsidR="0073580A" w:rsidRPr="0073580A">
              <w:rPr>
                <w:i/>
              </w:rPr>
              <w:t xml:space="preserve"> </w:t>
            </w:r>
            <w:r w:rsidRPr="0039739C">
              <w:t>(1x10</w:t>
            </w:r>
            <w:r w:rsidRPr="0039739C">
              <w:rPr>
                <w:vertAlign w:val="superscript"/>
              </w:rPr>
              <w:t>6</w:t>
            </w:r>
            <w:r w:rsidRPr="0039739C">
              <w:t xml:space="preserve"> CFU). Weight loss </w:t>
            </w:r>
            <w:r w:rsidRPr="0039739C">
              <w:rPr>
                <w:b/>
              </w:rPr>
              <w:t>(A)</w:t>
            </w:r>
            <w:r w:rsidRPr="0039739C">
              <w:t xml:space="preserve">, as well as CFU from kidneys </w:t>
            </w:r>
            <w:r w:rsidRPr="0039739C">
              <w:rPr>
                <w:b/>
              </w:rPr>
              <w:t xml:space="preserve">(B) </w:t>
            </w:r>
            <w:r w:rsidRPr="0039739C">
              <w:t xml:space="preserve">and liver </w:t>
            </w:r>
            <w:r w:rsidRPr="0039739C">
              <w:rPr>
                <w:b/>
              </w:rPr>
              <w:t xml:space="preserve">(C) </w:t>
            </w:r>
            <w:r w:rsidRPr="0039739C">
              <w:t>were recorded. **** p &lt; 0.0001, *** p &lt; 0.001, * p &lt; 0.05, ns – non significant.</w:t>
            </w:r>
          </w:p>
        </w:tc>
      </w:tr>
    </w:tbl>
    <w:p w14:paraId="2D194C04" w14:textId="446C7F17" w:rsidR="007E46DA" w:rsidRPr="0039739C" w:rsidRDefault="007E46DA" w:rsidP="00EE19F9">
      <w:pPr>
        <w:pStyle w:val="Heading4"/>
      </w:pPr>
      <w:bookmarkStart w:id="376" w:name="_Toc500420553"/>
      <w:bookmarkStart w:id="377" w:name="_Toc505272644"/>
      <w:bookmarkStart w:id="378" w:name="_Toc521494850"/>
      <w:bookmarkEnd w:id="372"/>
      <w:r w:rsidRPr="0039739C">
        <w:lastRenderedPageBreak/>
        <w:t xml:space="preserve">Combination of </w:t>
      </w:r>
      <w:r w:rsidR="00F45958" w:rsidRPr="00F45958">
        <w:rPr>
          <w:i/>
        </w:rPr>
        <w:t>S. aureus</w:t>
      </w:r>
      <w:r w:rsidR="0073580A" w:rsidRPr="0073580A">
        <w:rPr>
          <w:i/>
        </w:rPr>
        <w:t xml:space="preserve"> </w:t>
      </w:r>
      <w:bookmarkEnd w:id="376"/>
      <w:r w:rsidRPr="0039739C">
        <w:t xml:space="preserve">and </w:t>
      </w:r>
      <w:r w:rsidRPr="00252972">
        <w:rPr>
          <w:i/>
        </w:rPr>
        <w:t>B. subtilis</w:t>
      </w:r>
      <w:r w:rsidRPr="0039739C">
        <w:t xml:space="preserve"> peptidoglycan</w:t>
      </w:r>
      <w:bookmarkEnd w:id="377"/>
      <w:bookmarkEnd w:id="378"/>
    </w:p>
    <w:p w14:paraId="3E85EF13" w14:textId="77777777" w:rsidR="007E46DA" w:rsidRPr="0039739C" w:rsidRDefault="007E46DA" w:rsidP="007E46DA"/>
    <w:p w14:paraId="33317987" w14:textId="62776B7A" w:rsidR="007E46DA" w:rsidRPr="0039739C" w:rsidRDefault="007E46DA" w:rsidP="005A22C1">
      <w:r w:rsidRPr="0039739C">
        <w:t xml:space="preserve">Peptidoglycan from </w:t>
      </w:r>
      <w:r w:rsidRPr="0039739C">
        <w:rPr>
          <w:i/>
        </w:rPr>
        <w:t xml:space="preserve">B. subtilis </w:t>
      </w:r>
      <w:r w:rsidRPr="0039739C">
        <w:t>(BS PGN)</w:t>
      </w:r>
      <w:r w:rsidR="0073580A" w:rsidRPr="0073580A">
        <w:rPr>
          <w:i/>
          <w:iCs/>
        </w:rPr>
        <w:t xml:space="preserve"> </w:t>
      </w:r>
      <w:r w:rsidRPr="0039739C">
        <w:t xml:space="preserve">differs from peptidoglycans in many other </w:t>
      </w:r>
      <w:r w:rsidR="00AE6915" w:rsidRPr="00AE6915">
        <w:t>Gram-</w:t>
      </w:r>
      <w:r w:rsidRPr="0039739C">
        <w:t xml:space="preserve">positive bacterial species in that it bears similarities to peptidoglycan found in </w:t>
      </w:r>
      <w:r w:rsidR="00AE6915" w:rsidRPr="00AE6915">
        <w:t>Gram-</w:t>
      </w:r>
      <w:r w:rsidRPr="0039739C">
        <w:t xml:space="preserve">negative bacteria, due to containing mesodiaminopimelic acid (m-DAP) at position 3 </w:t>
      </w:r>
      <w:r w:rsidRPr="0039739C">
        <w:fldChar w:fldCharType="begin" w:fldLock="1"/>
      </w:r>
      <w:r w:rsidR="00B145F9">
        <w:instrText>ADDIN CSL_CITATION { "citationItems" : [ { "id" : "ITEM-1", "itemData" : { "ISBN" : "0005-3678 (Print)", "ISSN" : "0005-3678", "PMID" : "4568761", "abstract" : "Images:", "author" : [ { "dropping-particle" : "", "family" : "Schleifer", "given" : "Karl Heinz", "non-dropping-particle" : "", "parse-names" : false, "suffix" : "" }, { "dropping-particle" : "", "family" : "Kandler", "given" : "Otto", "non-dropping-particle" : "", "parse-names" : false, "suffix" : "" } ], "container-title" : "Bacteriological Reviews", "id" : "ITEM-1", "issue" : "4", "issued" : { "date-parts" : [ [ "1972" ] ] }, "page" : "407-477", "title" : "Peptidoglycan types of bacterial cell walls and their taxonomic implications.", "type" : "article-journal", "volume" : "36" }, "uris" : [ "http://www.mendeley.com/documents/?uuid=8a74d876-fc2e-325e-b64e-218cc52596b4" ] } ], "mendeley" : { "formattedCitation" : "(Schleifer and Kandler, 1972)", "plainTextFormattedCitation" : "(Schleifer and Kandler, 1972)", "previouslyFormattedCitation" : "(Schleifer and Kandler, 1972)" }, "properties" : {  }, "schema" : "https://github.com/citation-style-language/schema/raw/master/csl-citation.json" }</w:instrText>
      </w:r>
      <w:r w:rsidRPr="0039739C">
        <w:fldChar w:fldCharType="separate"/>
      </w:r>
      <w:r w:rsidR="00F71621" w:rsidRPr="00F71621">
        <w:rPr>
          <w:noProof/>
        </w:rPr>
        <w:t>(Schleifer and Kandler, 1972)</w:t>
      </w:r>
      <w:r w:rsidRPr="0039739C">
        <w:fldChar w:fldCharType="end"/>
      </w:r>
      <w:r w:rsidRPr="0039739C">
        <w:t xml:space="preserve"> (</w:t>
      </w:r>
      <w:r>
        <w:rPr>
          <w:highlight w:val="yellow"/>
        </w:rPr>
        <w:fldChar w:fldCharType="begin"/>
      </w:r>
      <w:r>
        <w:instrText xml:space="preserve"> REF _Ref499895136 \h </w:instrText>
      </w:r>
      <w:r>
        <w:rPr>
          <w:highlight w:val="yellow"/>
        </w:rPr>
      </w:r>
      <w:r>
        <w:rPr>
          <w:highlight w:val="yellow"/>
        </w:rPr>
        <w:fldChar w:fldCharType="separate"/>
      </w:r>
      <w:r w:rsidR="00BA1790" w:rsidRPr="0039739C">
        <w:t xml:space="preserve">Figure </w:t>
      </w:r>
      <w:r w:rsidR="00BA1790">
        <w:rPr>
          <w:noProof/>
        </w:rPr>
        <w:t>4</w:t>
      </w:r>
      <w:r w:rsidR="00BA1790">
        <w:t>.</w:t>
      </w:r>
      <w:r>
        <w:rPr>
          <w:highlight w:val="yellow"/>
        </w:rPr>
        <w:fldChar w:fldCharType="end"/>
      </w:r>
      <w:r w:rsidR="005A22C1">
        <w:t>3</w:t>
      </w:r>
      <w:r w:rsidRPr="0039739C">
        <w:t>).</w:t>
      </w:r>
    </w:p>
    <w:p w14:paraId="0C1010C7" w14:textId="77777777" w:rsidR="007E46DA" w:rsidRPr="0039739C" w:rsidRDefault="007E46DA" w:rsidP="007E46DA"/>
    <w:p w14:paraId="5F6068E0" w14:textId="6BD5AFD0" w:rsidR="007E46DA" w:rsidRPr="0039739C" w:rsidRDefault="007E46DA" w:rsidP="000929D7">
      <w:pPr>
        <w:rPr>
          <w:rFonts w:eastAsia="Helvetica" w:cs="Helvetica"/>
        </w:rPr>
      </w:pPr>
      <w:r w:rsidRPr="0039739C">
        <w:t xml:space="preserve">Therefore, to test whether peptidoglycan from </w:t>
      </w:r>
      <w:r w:rsidRPr="0039739C">
        <w:rPr>
          <w:i/>
        </w:rPr>
        <w:t>B. subtilis</w:t>
      </w:r>
      <w:r w:rsidRPr="0039739C">
        <w:t xml:space="preserve"> is capable of augmenting </w:t>
      </w:r>
      <w:r w:rsidR="00F45958" w:rsidRPr="00F45958">
        <w:rPr>
          <w:i/>
          <w:iCs/>
        </w:rPr>
        <w:t>S. aureus</w:t>
      </w:r>
      <w:r w:rsidR="0073580A" w:rsidRPr="0073580A">
        <w:rPr>
          <w:i/>
          <w:iCs/>
        </w:rPr>
        <w:t xml:space="preserve"> </w:t>
      </w:r>
      <w:r w:rsidRPr="0039739C">
        <w:t xml:space="preserve">infection despite a different side chain structure, </w:t>
      </w:r>
      <w:r w:rsidR="00F45958" w:rsidRPr="00F45958">
        <w:rPr>
          <w:i/>
          <w:iCs/>
        </w:rPr>
        <w:t>S. aureus</w:t>
      </w:r>
      <w:r w:rsidR="0073580A" w:rsidRPr="0073580A">
        <w:rPr>
          <w:i/>
          <w:iCs/>
        </w:rPr>
        <w:t xml:space="preserve"> </w:t>
      </w:r>
      <w:r w:rsidRPr="0039739C">
        <w:t>(7.9 x10</w:t>
      </w:r>
      <w:r w:rsidRPr="0039739C">
        <w:rPr>
          <w:vertAlign w:val="superscript"/>
        </w:rPr>
        <w:t xml:space="preserve">5 </w:t>
      </w:r>
      <w:r w:rsidRPr="0039739C">
        <w:t xml:space="preserve">CFU) was injected alone or co-injected with 500 </w:t>
      </w:r>
      <w:r w:rsidRPr="0039739C">
        <w:rPr>
          <w:rFonts w:eastAsia="Helvetica" w:cs="Helvetica"/>
        </w:rPr>
        <w:t xml:space="preserve">µg </w:t>
      </w:r>
      <w:r w:rsidRPr="0039739C">
        <w:rPr>
          <w:rFonts w:eastAsia="Helvetica" w:cs="Helvetica"/>
          <w:i/>
        </w:rPr>
        <w:t xml:space="preserve">B. subtilis </w:t>
      </w:r>
      <w:r w:rsidRPr="0039739C">
        <w:rPr>
          <w:rFonts w:eastAsia="Helvetica" w:cs="Helvetica"/>
        </w:rPr>
        <w:t xml:space="preserve">PGN. Combination of </w:t>
      </w:r>
      <w:r w:rsidRPr="0039739C">
        <w:rPr>
          <w:rFonts w:eastAsia="Helvetica" w:cs="Helvetica"/>
          <w:i/>
        </w:rPr>
        <w:t xml:space="preserve">B. subtilis </w:t>
      </w:r>
      <w:r w:rsidRPr="0039739C">
        <w:rPr>
          <w:rFonts w:eastAsia="Helvetica" w:cs="Helvetica"/>
        </w:rPr>
        <w:t xml:space="preserve">peptidoglycan with </w:t>
      </w:r>
      <w:r w:rsidR="00F45958" w:rsidRPr="00F45958">
        <w:rPr>
          <w:rFonts w:eastAsia="Helvetica" w:cs="Helvetica"/>
          <w:i/>
          <w:iCs/>
        </w:rPr>
        <w:t>S. aureus</w:t>
      </w:r>
      <w:r w:rsidR="0073580A" w:rsidRPr="0073580A">
        <w:rPr>
          <w:rFonts w:eastAsia="Helvetica" w:cs="Helvetica"/>
          <w:i/>
          <w:iCs/>
        </w:rPr>
        <w:t xml:space="preserve"> </w:t>
      </w:r>
      <w:r w:rsidRPr="0039739C">
        <w:rPr>
          <w:rFonts w:eastAsia="Helvetica" w:cs="Helvetica"/>
        </w:rPr>
        <w:t>caused a significant difference in weight loss between the groups (p&lt;0.0001) (</w:t>
      </w:r>
      <w:r w:rsidRPr="0039739C">
        <w:rPr>
          <w:rFonts w:eastAsia="Helvetica" w:cs="Helvetica"/>
        </w:rPr>
        <w:fldChar w:fldCharType="begin"/>
      </w:r>
      <w:r w:rsidRPr="0039739C">
        <w:rPr>
          <w:rFonts w:eastAsia="Helvetica" w:cs="Helvetica"/>
        </w:rPr>
        <w:instrText xml:space="preserve"> REF _Ref499895136 \h  \* MERGEFORMAT </w:instrText>
      </w:r>
      <w:r w:rsidRPr="0039739C">
        <w:rPr>
          <w:rFonts w:eastAsia="Helvetica" w:cs="Helvetica"/>
        </w:rPr>
      </w:r>
      <w:r w:rsidRPr="0039739C">
        <w:rPr>
          <w:rFonts w:eastAsia="Helvetica" w:cs="Helvetica"/>
        </w:rPr>
        <w:fldChar w:fldCharType="separate"/>
      </w:r>
      <w:r w:rsidR="00BA1790" w:rsidRPr="0039739C">
        <w:t xml:space="preserve">Figure </w:t>
      </w:r>
      <w:r w:rsidR="00BA1790">
        <w:rPr>
          <w:noProof/>
        </w:rPr>
        <w:t>4.10</w:t>
      </w:r>
      <w:r w:rsidRPr="0039739C">
        <w:rPr>
          <w:rFonts w:eastAsia="Helvetica" w:cs="Helvetica"/>
        </w:rPr>
        <w:fldChar w:fldCharType="end"/>
      </w:r>
      <w:r w:rsidRPr="0039739C">
        <w:rPr>
          <w:rFonts w:eastAsia="Helvetica" w:cs="Helvetica"/>
        </w:rPr>
        <w:t xml:space="preserve"> A) and </w:t>
      </w:r>
      <w:r w:rsidR="000929D7">
        <w:rPr>
          <w:rFonts w:eastAsia="Helvetica" w:cs="Helvetica"/>
        </w:rPr>
        <w:t>a</w:t>
      </w:r>
      <w:r w:rsidRPr="0039739C">
        <w:rPr>
          <w:rFonts w:eastAsia="Helvetica" w:cs="Helvetica"/>
        </w:rPr>
        <w:t xml:space="preserve"> high amount of bacteria were isolated from mixed group livers (p&lt;0.0001) and kidneys (p=0.0003)</w:t>
      </w:r>
      <w:r w:rsidR="0073580A" w:rsidRPr="0073580A">
        <w:rPr>
          <w:rFonts w:eastAsia="Helvetica" w:cs="Helvetica"/>
          <w:i/>
          <w:iCs/>
        </w:rPr>
        <w:t xml:space="preserve"> </w:t>
      </w:r>
      <w:r w:rsidR="00B75B6A">
        <w:rPr>
          <w:rFonts w:eastAsia="Helvetica" w:cs="Helvetica"/>
        </w:rPr>
        <w:t>(</w:t>
      </w:r>
      <w:r w:rsidRPr="0039739C">
        <w:rPr>
          <w:rFonts w:eastAsia="Helvetica" w:cs="Helvetica"/>
        </w:rPr>
        <w:fldChar w:fldCharType="begin"/>
      </w:r>
      <w:r w:rsidRPr="0039739C">
        <w:rPr>
          <w:rFonts w:eastAsia="Helvetica" w:cs="Helvetica"/>
        </w:rPr>
        <w:instrText xml:space="preserve"> REF _Ref499895136 \h  \* MERGEFORMAT </w:instrText>
      </w:r>
      <w:r w:rsidRPr="0039739C">
        <w:rPr>
          <w:rFonts w:eastAsia="Helvetica" w:cs="Helvetica"/>
        </w:rPr>
      </w:r>
      <w:r w:rsidRPr="0039739C">
        <w:rPr>
          <w:rFonts w:eastAsia="Helvetica" w:cs="Helvetica"/>
        </w:rPr>
        <w:fldChar w:fldCharType="separate"/>
      </w:r>
      <w:r w:rsidR="00BA1790" w:rsidRPr="0039739C">
        <w:t xml:space="preserve">Figure </w:t>
      </w:r>
      <w:r w:rsidR="00BA1790">
        <w:rPr>
          <w:noProof/>
        </w:rPr>
        <w:t>4.10</w:t>
      </w:r>
      <w:r w:rsidRPr="0039739C">
        <w:rPr>
          <w:rFonts w:eastAsia="Helvetica" w:cs="Helvetica"/>
        </w:rPr>
        <w:fldChar w:fldCharType="end"/>
      </w:r>
      <w:r w:rsidRPr="0039739C">
        <w:rPr>
          <w:rFonts w:eastAsia="Helvetica" w:cs="Helvetica"/>
        </w:rPr>
        <w:t xml:space="preserve"> B, C). One mouse in the mixed group reached severity limits at 44 hpi and had to be culled.</w:t>
      </w:r>
    </w:p>
    <w:p w14:paraId="10A43743" w14:textId="77777777" w:rsidR="007E46DA" w:rsidRPr="0039739C" w:rsidRDefault="007E46DA" w:rsidP="007E46DA">
      <w:pPr>
        <w:rPr>
          <w:rFonts w:eastAsia="Helvetica" w:cs="Helvetica"/>
        </w:rPr>
      </w:pPr>
    </w:p>
    <w:p w14:paraId="06E8CFAC" w14:textId="77777777" w:rsidR="007E46DA" w:rsidRPr="0039739C" w:rsidRDefault="007E46DA" w:rsidP="007E46D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7E46DA" w:rsidRPr="0039739C" w14:paraId="6DD31E9F" w14:textId="77777777" w:rsidTr="007E46DA">
        <w:tc>
          <w:tcPr>
            <w:tcW w:w="8488" w:type="dxa"/>
          </w:tcPr>
          <w:p w14:paraId="2C73B428" w14:textId="77777777" w:rsidR="007E46DA" w:rsidRPr="0039739C" w:rsidRDefault="007E46DA" w:rsidP="007E46DA">
            <w:r w:rsidRPr="0039739C">
              <w:rPr>
                <w:noProof/>
                <w:lang w:eastAsia="zh-CN"/>
              </w:rPr>
              <w:lastRenderedPageBreak/>
              <w:drawing>
                <wp:inline distT="0" distB="0" distL="0" distR="0" wp14:anchorId="57479471" wp14:editId="70169CB2">
                  <wp:extent cx="3416300" cy="6350000"/>
                  <wp:effectExtent l="0" t="0" r="1270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416300" cy="6350000"/>
                          </a:xfrm>
                          <a:prstGeom prst="rect">
                            <a:avLst/>
                          </a:prstGeom>
                        </pic:spPr>
                      </pic:pic>
                    </a:graphicData>
                  </a:graphic>
                </wp:inline>
              </w:drawing>
            </w:r>
          </w:p>
        </w:tc>
      </w:tr>
      <w:tr w:rsidR="007E46DA" w:rsidRPr="0039739C" w14:paraId="6FA3CB3F" w14:textId="77777777" w:rsidTr="007E46DA">
        <w:tc>
          <w:tcPr>
            <w:tcW w:w="8488" w:type="dxa"/>
          </w:tcPr>
          <w:p w14:paraId="574AAD86" w14:textId="0590CEDC" w:rsidR="007E46DA" w:rsidRPr="0039739C" w:rsidRDefault="007E46DA" w:rsidP="007E46DA">
            <w:pPr>
              <w:pStyle w:val="NoSpacing"/>
            </w:pPr>
            <w:bookmarkStart w:id="379" w:name="_Ref499895136"/>
            <w:bookmarkStart w:id="380" w:name="_Toc505272672"/>
            <w:bookmarkStart w:id="381" w:name="_Toc505531063"/>
            <w:r w:rsidRPr="0039739C">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4</w:t>
            </w:r>
            <w:r w:rsidR="00AE6915">
              <w:rPr>
                <w:noProof/>
              </w:rPr>
              <w:fldChar w:fldCharType="end"/>
            </w:r>
            <w:r>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10</w:t>
            </w:r>
            <w:r w:rsidR="00AE6915">
              <w:rPr>
                <w:noProof/>
              </w:rPr>
              <w:fldChar w:fldCharType="end"/>
            </w:r>
            <w:bookmarkEnd w:id="379"/>
            <w:r w:rsidRPr="0039739C">
              <w:t xml:space="preserve"> Effect of </w:t>
            </w:r>
            <w:r w:rsidRPr="0039739C">
              <w:rPr>
                <w:i/>
              </w:rPr>
              <w:t>B. subtilis</w:t>
            </w:r>
            <w:r w:rsidRPr="0039739C">
              <w:t xml:space="preserve"> peptidoglycan on </w:t>
            </w:r>
            <w:r w:rsidR="00F45958" w:rsidRPr="00F45958">
              <w:rPr>
                <w:i/>
                <w:iCs/>
              </w:rPr>
              <w:t>S. aureus</w:t>
            </w:r>
            <w:r w:rsidR="0073580A" w:rsidRPr="0073580A">
              <w:rPr>
                <w:i/>
                <w:iCs/>
              </w:rPr>
              <w:t xml:space="preserve"> </w:t>
            </w:r>
            <w:r w:rsidRPr="0039739C">
              <w:t>pathogenesis</w:t>
            </w:r>
            <w:bookmarkEnd w:id="380"/>
            <w:bookmarkEnd w:id="381"/>
          </w:p>
          <w:p w14:paraId="66EFDFF1" w14:textId="77777777" w:rsidR="007E46DA" w:rsidRPr="0039739C" w:rsidRDefault="007E46DA" w:rsidP="007E46DA">
            <w:pPr>
              <w:pStyle w:val="NoSpacing"/>
            </w:pPr>
          </w:p>
          <w:p w14:paraId="1B6F20D5" w14:textId="6154D3F6" w:rsidR="007E46DA" w:rsidRPr="0039739C" w:rsidRDefault="007E46DA" w:rsidP="007E46DA">
            <w:pPr>
              <w:pStyle w:val="Figurebody"/>
            </w:pPr>
            <w:r w:rsidRPr="0039739C">
              <w:t>Low dose (7.9x10</w:t>
            </w:r>
            <w:r w:rsidRPr="0039739C">
              <w:rPr>
                <w:vertAlign w:val="superscript"/>
              </w:rPr>
              <w:t>5</w:t>
            </w:r>
            <w:r w:rsidRPr="0039739C">
              <w:rPr>
                <w:position w:val="16"/>
                <w:sz w:val="21"/>
                <w:szCs w:val="21"/>
              </w:rPr>
              <w:t xml:space="preserve"> </w:t>
            </w:r>
            <w:r w:rsidRPr="0039739C">
              <w:t>CFU) bacteria alone or low dose (1x10</w:t>
            </w:r>
            <w:r w:rsidRPr="0039739C">
              <w:rPr>
                <w:vertAlign w:val="superscript"/>
              </w:rPr>
              <w:t>6</w:t>
            </w:r>
            <w:r w:rsidRPr="0039739C">
              <w:rPr>
                <w:position w:val="16"/>
                <w:sz w:val="21"/>
                <w:szCs w:val="21"/>
              </w:rPr>
              <w:t xml:space="preserve"> </w:t>
            </w:r>
            <w:r w:rsidRPr="0039739C">
              <w:t xml:space="preserve">CFU) bacteria plus 500 </w:t>
            </w:r>
            <w:r w:rsidRPr="0039739C">
              <w:rPr>
                <w:rFonts w:eastAsia="Helvetica" w:cs="Helvetica"/>
              </w:rPr>
              <w:t xml:space="preserve">μg </w:t>
            </w:r>
            <w:r w:rsidRPr="0039739C">
              <w:rPr>
                <w:rFonts w:cs="Times"/>
                <w:i/>
                <w:iCs w:val="0"/>
              </w:rPr>
              <w:t xml:space="preserve">B. subtilis </w:t>
            </w:r>
            <w:r w:rsidRPr="0039739C">
              <w:t xml:space="preserve">peptidoglycan were injected intravenously (n=10). Weight loss </w:t>
            </w:r>
            <w:r w:rsidRPr="0039739C">
              <w:rPr>
                <w:b/>
              </w:rPr>
              <w:t xml:space="preserve">(A) </w:t>
            </w:r>
            <w:r w:rsidRPr="0039739C">
              <w:t xml:space="preserve">and CFU in liver </w:t>
            </w:r>
            <w:r w:rsidRPr="0039739C">
              <w:rPr>
                <w:b/>
              </w:rPr>
              <w:t xml:space="preserve">(B) </w:t>
            </w:r>
            <w:r w:rsidRPr="0039739C">
              <w:t xml:space="preserve">and kidneys </w:t>
            </w:r>
            <w:r w:rsidRPr="0039739C">
              <w:rPr>
                <w:b/>
              </w:rPr>
              <w:t xml:space="preserve">(C) </w:t>
            </w:r>
            <w:r w:rsidR="00146B04">
              <w:t>were recorded. Red shapes</w:t>
            </w:r>
            <w:r w:rsidRPr="0039739C">
              <w:t xml:space="preserve"> indicates a mouse culled at 44 hpi due to reaching severity limits. **** p &lt; 0.0001, *** p &lt; 0.001.</w:t>
            </w:r>
          </w:p>
          <w:p w14:paraId="114B3DA9" w14:textId="77777777" w:rsidR="007E46DA" w:rsidRPr="0039739C" w:rsidRDefault="007E46DA" w:rsidP="007E46DA">
            <w:pPr>
              <w:pStyle w:val="Figurebody"/>
            </w:pPr>
          </w:p>
          <w:p w14:paraId="6BDF4696" w14:textId="77777777" w:rsidR="007E46DA" w:rsidRPr="0039739C" w:rsidRDefault="007E46DA" w:rsidP="007E46DA">
            <w:pPr>
              <w:pStyle w:val="NoSpacing"/>
              <w:rPr>
                <w:rFonts w:cs="Times"/>
              </w:rPr>
            </w:pPr>
          </w:p>
        </w:tc>
      </w:tr>
    </w:tbl>
    <w:p w14:paraId="79B9194F" w14:textId="1C26651C" w:rsidR="007E46DA" w:rsidRPr="0039739C" w:rsidRDefault="007E46DA" w:rsidP="00EE19F9">
      <w:pPr>
        <w:pStyle w:val="Heading4"/>
      </w:pPr>
      <w:bookmarkStart w:id="382" w:name="_Toc500420554"/>
      <w:bookmarkStart w:id="383" w:name="_Toc505272645"/>
      <w:bookmarkStart w:id="384" w:name="_Toc521494851"/>
      <w:r w:rsidRPr="0039739C">
        <w:lastRenderedPageBreak/>
        <w:t xml:space="preserve">Combination of </w:t>
      </w:r>
      <w:r w:rsidR="00F45958" w:rsidRPr="00F45958">
        <w:rPr>
          <w:i/>
        </w:rPr>
        <w:t>S. aureus</w:t>
      </w:r>
      <w:r w:rsidR="0073580A" w:rsidRPr="0073580A">
        <w:rPr>
          <w:i/>
        </w:rPr>
        <w:t xml:space="preserve"> </w:t>
      </w:r>
      <w:r w:rsidRPr="0039739C">
        <w:t xml:space="preserve">and </w:t>
      </w:r>
      <w:bookmarkEnd w:id="382"/>
      <w:r w:rsidRPr="00252972">
        <w:rPr>
          <w:i/>
        </w:rPr>
        <w:t>C. flaccumfaciens</w:t>
      </w:r>
      <w:r w:rsidRPr="0039739C">
        <w:t xml:space="preserve"> peptidoglycan</w:t>
      </w:r>
      <w:bookmarkEnd w:id="383"/>
      <w:bookmarkEnd w:id="384"/>
    </w:p>
    <w:p w14:paraId="4D0CDB6B" w14:textId="77777777" w:rsidR="007E46DA" w:rsidRPr="0039739C" w:rsidRDefault="007E46DA" w:rsidP="007E46DA"/>
    <w:p w14:paraId="014A6B1F" w14:textId="2EAAF05C" w:rsidR="007E46DA" w:rsidRPr="0039739C" w:rsidRDefault="007E46DA" w:rsidP="00146B04">
      <w:r w:rsidRPr="0039739C">
        <w:t xml:space="preserve">In contrast to other organisms from which PGN has been extracted, </w:t>
      </w:r>
      <w:r w:rsidRPr="0039739C">
        <w:rPr>
          <w:i/>
        </w:rPr>
        <w:t xml:space="preserve">C. flaccumfaciens </w:t>
      </w:r>
      <w:r w:rsidRPr="0039739C">
        <w:t>is a typical plant pathogen</w:t>
      </w:r>
      <w:r w:rsidRPr="0039739C">
        <w:fldChar w:fldCharType="begin" w:fldLock="1"/>
      </w:r>
      <w:r w:rsidR="00B145F9">
        <w:instrText>ADDIN CSL_CITATION { "citationItems" : [ { "id" : "ITEM-1", "itemData" : { "ISBN" : "868", "author" : [ { "dropping-particle" : "", "family" : "Zaumeyer", "given" : "W. J.", "non-dropping-particle" : "", "parse-names" : false, "suffix" : "" }, { "dropping-particle" : "", "family" : "Rex Thomas", "given" : "H.", "non-dropping-particle" : "", "parse-names" : false, "suffix" : "" } ], "id" : "ITEM-1", "issued" : { "date-parts" : [ [ "1957" ] ] }, "number-of-pages" : "256", "title" : "A monographic study of bean diseases and methods for their control", "type" : "book" }, "uris" : [ "http://www.mendeley.com/documents/?uuid=835e3d02-5f5d-3b05-85f8-0a72807ac854" ] } ], "mendeley" : { "formattedCitation" : "(Zaumeyer and Rex Thomas, 1957)", "plainTextFormattedCitation" : "(Zaumeyer and Rex Thomas, 1957)", "previouslyFormattedCitation" : "(Zaumeyer and Rex Thomas, 1957)" }, "properties" : {  }, "schema" : "https://github.com/citation-style-language/schema/raw/master/csl-citation.json" }</w:instrText>
      </w:r>
      <w:r w:rsidRPr="0039739C">
        <w:fldChar w:fldCharType="separate"/>
      </w:r>
      <w:r w:rsidR="00F71621" w:rsidRPr="00F71621">
        <w:rPr>
          <w:noProof/>
        </w:rPr>
        <w:t>(Zaumeyer and Rex Thomas, 1957)</w:t>
      </w:r>
      <w:r w:rsidRPr="0039739C">
        <w:fldChar w:fldCharType="end"/>
      </w:r>
      <w:r w:rsidRPr="0039739C">
        <w:t>, however recently it has been shown to be isolated from</w:t>
      </w:r>
      <w:r w:rsidR="0073580A" w:rsidRPr="0073580A">
        <w:rPr>
          <w:i/>
          <w:iCs/>
        </w:rPr>
        <w:t xml:space="preserve"> </w:t>
      </w:r>
      <w:r w:rsidRPr="0039739C">
        <w:t xml:space="preserve">some patient samples and involved in septic arthritis </w:t>
      </w:r>
      <w:r w:rsidRPr="0039739C">
        <w:fldChar w:fldCharType="begin" w:fldLock="1"/>
      </w:r>
      <w:r w:rsidR="00B145F9">
        <w:instrText>ADDIN CSL_CITATION { "citationItems" : [ { "id" : "ITEM-1", "itemData" : { "DOI" : "10.1128/JCM.00340-11", "ISBN" : "10.1128/JCM.00340-11", "ISSN" : "00951137", "PMID" : "21562106", "abstract" : "Curtobacterium species are recognized plant pathogens. We report the first well-documented case of Curtobacterium human infection, a child with septic arthritis following puncture with a Coxspur Hawthorn plant thorn. The organism isolated from synovial tissue and the plant thorn was identified as Curtobacterium flaccumfaciens by 16S rRNA gene sequence analysis.", "author" : [ { "dropping-particle" : "", "family" : "Francis", "given" : "Michelle J", "non-dropping-particle" : "", "parse-names" : false, "suffix" : "" }, { "dropping-particle" : "", "family" : "Doherty", "given" : "Richard R", "non-dropping-particle" : "", "parse-names" : false, "suffix" : "" }, { "dropping-particle" : "", "family" : "Patel", "given" : "Minoo", "non-dropping-particle" : "", "parse-names" : false, "suffix" : "" }, { "dropping-particle" : "", "family" : "Hamblin", "given" : "John F", "non-dropping-particle" : "", "parse-names" : false, "suffix" : "" }, { "dropping-particle" : "", "family" : "Ojaimi", "given" : "Samar", "non-dropping-particle" : "", "parse-names" : false, "suffix" : "" }, { "dropping-particle" : "", "family" : "Korman", "given" : "Tony M", "non-dropping-particle" : "", "parse-names" : false, "suffix" : "" } ], "container-title" : "Journal of Clinical Microbiology", "id" : "ITEM-1", "issue" : "7", "issued" : { "date-parts" : [ [ "2011" ] ] }, "page" : "2759-2760", "title" : "Curtobacterium flaccumfaciens septic arthritis following puncture with a coxspur hawthorn thorn", "type" : "article-journal", "volume" : "49" }, "uris" : [ "http://www.mendeley.com/documents/?uuid=70c57084-7f2d-3530-8c0e-e3cd52cbc2d9" ] } ], "mendeley" : { "formattedCitation" : "(Francis &lt;i&gt;et al.&lt;/i&gt;, 2011)", "plainTextFormattedCitation" : "(Francis et al., 2011)", "previouslyFormattedCitation" : "(Francis &lt;i&gt;et al.&lt;/i&gt;, 2011)" }, "properties" : {  }, "schema" : "https://github.com/citation-style-language/schema/raw/master/csl-citation.json" }</w:instrText>
      </w:r>
      <w:r w:rsidRPr="0039739C">
        <w:fldChar w:fldCharType="separate"/>
      </w:r>
      <w:r w:rsidR="00F71621" w:rsidRPr="00F71621">
        <w:rPr>
          <w:noProof/>
        </w:rPr>
        <w:t xml:space="preserve">(Francis </w:t>
      </w:r>
      <w:r w:rsidR="00F71621" w:rsidRPr="00F71621">
        <w:rPr>
          <w:i/>
          <w:noProof/>
        </w:rPr>
        <w:t>et al.</w:t>
      </w:r>
      <w:r w:rsidR="00F71621" w:rsidRPr="00F71621">
        <w:rPr>
          <w:noProof/>
        </w:rPr>
        <w:t>, 2011)</w:t>
      </w:r>
      <w:r w:rsidRPr="0039739C">
        <w:fldChar w:fldCharType="end"/>
      </w:r>
      <w:r w:rsidRPr="0039739C">
        <w:t xml:space="preserve">. Its PGN structure is different to that of other </w:t>
      </w:r>
      <w:r w:rsidR="00AE6915" w:rsidRPr="00AE6915">
        <w:t>Gram-</w:t>
      </w:r>
      <w:r w:rsidRPr="0039739C">
        <w:t xml:space="preserve"> positives in that L-glycine replaces L-alanine as the first amino acid in the peptide side chain </w:t>
      </w:r>
      <w:r w:rsidRPr="0039739C">
        <w:fldChar w:fldCharType="begin" w:fldLock="1"/>
      </w:r>
      <w:r w:rsidR="00B145F9">
        <w:instrText>ADDIN CSL_CITATION { "citationItems" : [ { "id" : "ITEM-1", "itemData" : { "ISBN" : "0005-3678 (Print)", "ISSN" : "0005-3678", "PMID" : "4568761", "abstract" : "Images:", "author" : [ { "dropping-particle" : "", "family" : "Schleifer", "given" : "Karl Heinz", "non-dropping-particle" : "", "parse-names" : false, "suffix" : "" }, { "dropping-particle" : "", "family" : "Kandler", "given" : "Otto", "non-dropping-particle" : "", "parse-names" : false, "suffix" : "" } ], "container-title" : "Bacteriological Reviews", "id" : "ITEM-1", "issue" : "4", "issued" : { "date-parts" : [ [ "1972" ] ] }, "page" : "407-477", "title" : "Peptidoglycan types of bacterial cell walls and their taxonomic implications.", "type" : "article-journal", "volume" : "36" }, "uris" : [ "http://www.mendeley.com/documents/?uuid=8a74d876-fc2e-325e-b64e-218cc52596b4" ] } ], "mendeley" : { "formattedCitation" : "(Schleifer and Kandler, 1972)", "plainTextFormattedCitation" : "(Schleifer and Kandler, 1972)", "previouslyFormattedCitation" : "(Schleifer and Kandler, 1972)" }, "properties" : {  }, "schema" : "https://github.com/citation-style-language/schema/raw/master/csl-citation.json" }</w:instrText>
      </w:r>
      <w:r w:rsidRPr="0039739C">
        <w:fldChar w:fldCharType="separate"/>
      </w:r>
      <w:r w:rsidR="00F71621" w:rsidRPr="00F71621">
        <w:rPr>
          <w:noProof/>
        </w:rPr>
        <w:t>(Schleifer and Kandler, 1972)</w:t>
      </w:r>
      <w:r w:rsidRPr="0039739C">
        <w:fldChar w:fldCharType="end"/>
      </w:r>
      <w:r w:rsidRPr="0039739C">
        <w:t xml:space="preserve"> (</w:t>
      </w:r>
      <w:r>
        <w:rPr>
          <w:highlight w:val="yellow"/>
        </w:rPr>
        <w:fldChar w:fldCharType="begin"/>
      </w:r>
      <w:r>
        <w:instrText xml:space="preserve"> REF _Ref499913335 \h </w:instrText>
      </w:r>
      <w:r>
        <w:rPr>
          <w:highlight w:val="yellow"/>
        </w:rPr>
      </w:r>
      <w:r>
        <w:rPr>
          <w:highlight w:val="yellow"/>
        </w:rPr>
        <w:fldChar w:fldCharType="separate"/>
      </w:r>
      <w:r w:rsidR="00BA1790" w:rsidRPr="0039739C">
        <w:t xml:space="preserve">Figure </w:t>
      </w:r>
      <w:r w:rsidR="00BA1790">
        <w:rPr>
          <w:noProof/>
        </w:rPr>
        <w:t>4</w:t>
      </w:r>
      <w:r w:rsidR="00BA1790">
        <w:t>.</w:t>
      </w:r>
      <w:r>
        <w:rPr>
          <w:highlight w:val="yellow"/>
        </w:rPr>
        <w:fldChar w:fldCharType="end"/>
      </w:r>
      <w:r w:rsidR="00146B04">
        <w:t>3</w:t>
      </w:r>
      <w:r w:rsidRPr="0039739C">
        <w:t xml:space="preserve">). Therefore it was tested whether </w:t>
      </w:r>
      <w:r w:rsidRPr="0039739C">
        <w:rPr>
          <w:i/>
        </w:rPr>
        <w:t xml:space="preserve">C. flaccumfaciens </w:t>
      </w:r>
      <w:r w:rsidRPr="0039739C">
        <w:t xml:space="preserve">peptidoglycan (CF PGN) is capable of augmenting </w:t>
      </w:r>
      <w:r w:rsidR="00F45958" w:rsidRPr="00F45958">
        <w:rPr>
          <w:i/>
          <w:iCs/>
        </w:rPr>
        <w:t>S. aureus</w:t>
      </w:r>
      <w:r w:rsidR="0073580A" w:rsidRPr="0073580A">
        <w:rPr>
          <w:i/>
          <w:iCs/>
        </w:rPr>
        <w:t xml:space="preserve"> </w:t>
      </w:r>
      <w:r w:rsidRPr="0039739C">
        <w:t>pathogenesis.</w:t>
      </w:r>
    </w:p>
    <w:p w14:paraId="1EFC302C" w14:textId="77777777" w:rsidR="007E46DA" w:rsidRPr="0039739C" w:rsidRDefault="007E46DA" w:rsidP="007E46DA"/>
    <w:p w14:paraId="4BD0CC65" w14:textId="620A8989" w:rsidR="007E46DA" w:rsidRPr="0039739C" w:rsidRDefault="007E46DA" w:rsidP="007E46DA">
      <w:r w:rsidRPr="0039739C">
        <w:t xml:space="preserve">To test this, groups of 10 mice each were injected with either low dose </w:t>
      </w:r>
      <w:r w:rsidR="00F45958" w:rsidRPr="00F45958">
        <w:rPr>
          <w:i/>
          <w:iCs/>
        </w:rPr>
        <w:t>S. aureus</w:t>
      </w:r>
      <w:r w:rsidR="0073580A" w:rsidRPr="0073580A">
        <w:rPr>
          <w:i/>
          <w:iCs/>
        </w:rPr>
        <w:t xml:space="preserve"> </w:t>
      </w:r>
      <w:r w:rsidRPr="0039739C">
        <w:t>(6.5x10</w:t>
      </w:r>
      <w:r w:rsidRPr="0039739C">
        <w:rPr>
          <w:vertAlign w:val="superscript"/>
        </w:rPr>
        <w:t>5</w:t>
      </w:r>
      <w:r w:rsidRPr="0039739C">
        <w:t xml:space="preserve"> CFU) alone or co-injected with 500 µ</w:t>
      </w:r>
      <w:r w:rsidRPr="0039739C">
        <w:rPr>
          <w:rFonts w:eastAsia="Helvetica" w:cs="Helvetica"/>
        </w:rPr>
        <w:t xml:space="preserve">g of </w:t>
      </w:r>
      <w:r w:rsidRPr="0039739C">
        <w:rPr>
          <w:rFonts w:eastAsia="Helvetica" w:cs="Helvetica"/>
          <w:i/>
        </w:rPr>
        <w:t xml:space="preserve">C. flaccumfaciens </w:t>
      </w:r>
      <w:r w:rsidRPr="0039739C">
        <w:rPr>
          <w:rFonts w:eastAsia="Helvetica" w:cs="Helvetica"/>
        </w:rPr>
        <w:t>PGN. Surprisingly, the weights showed no significant difference (</w:t>
      </w:r>
      <w:r w:rsidRPr="0039739C">
        <w:rPr>
          <w:rFonts w:eastAsia="Helvetica" w:cs="Helvetica"/>
        </w:rPr>
        <w:fldChar w:fldCharType="begin"/>
      </w:r>
      <w:r w:rsidRPr="0039739C">
        <w:rPr>
          <w:rFonts w:eastAsia="Helvetica" w:cs="Helvetica"/>
        </w:rPr>
        <w:instrText xml:space="preserve"> REF _Ref499913335 \h  \* MERGEFORMAT </w:instrText>
      </w:r>
      <w:r w:rsidRPr="0039739C">
        <w:rPr>
          <w:rFonts w:eastAsia="Helvetica" w:cs="Helvetica"/>
        </w:rPr>
      </w:r>
      <w:r w:rsidRPr="0039739C">
        <w:rPr>
          <w:rFonts w:eastAsia="Helvetica" w:cs="Helvetica"/>
        </w:rPr>
        <w:fldChar w:fldCharType="separate"/>
      </w:r>
      <w:r w:rsidR="00BA1790" w:rsidRPr="0039739C">
        <w:t xml:space="preserve">Figure </w:t>
      </w:r>
      <w:r w:rsidR="00BA1790">
        <w:rPr>
          <w:noProof/>
        </w:rPr>
        <w:t>4.11</w:t>
      </w:r>
      <w:r w:rsidRPr="0039739C">
        <w:rPr>
          <w:rFonts w:eastAsia="Helvetica" w:cs="Helvetica"/>
        </w:rPr>
        <w:fldChar w:fldCharType="end"/>
      </w:r>
      <w:r w:rsidRPr="0039739C">
        <w:rPr>
          <w:rFonts w:eastAsia="Helvetica" w:cs="Helvetica"/>
        </w:rPr>
        <w:t xml:space="preserve"> A) between the groups, while there was significant bacterial CFU recovered from both livers and kidneys (</w:t>
      </w:r>
      <w:r w:rsidRPr="0039739C">
        <w:rPr>
          <w:rFonts w:eastAsia="Helvetica" w:cs="Helvetica"/>
        </w:rPr>
        <w:fldChar w:fldCharType="begin"/>
      </w:r>
      <w:r w:rsidRPr="0039739C">
        <w:rPr>
          <w:rFonts w:eastAsia="Helvetica" w:cs="Helvetica"/>
        </w:rPr>
        <w:instrText xml:space="preserve"> REF _Ref499913335 \h  \* MERGEFORMAT </w:instrText>
      </w:r>
      <w:r w:rsidRPr="0039739C">
        <w:rPr>
          <w:rFonts w:eastAsia="Helvetica" w:cs="Helvetica"/>
        </w:rPr>
      </w:r>
      <w:r w:rsidRPr="0039739C">
        <w:rPr>
          <w:rFonts w:eastAsia="Helvetica" w:cs="Helvetica"/>
        </w:rPr>
        <w:fldChar w:fldCharType="separate"/>
      </w:r>
      <w:r w:rsidR="00BA1790" w:rsidRPr="0039739C">
        <w:t xml:space="preserve">Figure </w:t>
      </w:r>
      <w:r w:rsidR="00BA1790">
        <w:rPr>
          <w:noProof/>
        </w:rPr>
        <w:t>4.11</w:t>
      </w:r>
      <w:r w:rsidRPr="0039739C">
        <w:rPr>
          <w:rFonts w:eastAsia="Helvetica" w:cs="Helvetica"/>
        </w:rPr>
        <w:fldChar w:fldCharType="end"/>
      </w:r>
      <w:r w:rsidRPr="0039739C">
        <w:rPr>
          <w:rFonts w:eastAsia="Helvetica" w:cs="Helvetica"/>
        </w:rPr>
        <w:t xml:space="preserve"> B, C) in mice receiving the mixed inoculum. This discrepancy between weights and recovered bacteria had not been shown in any other augmentation experime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7E46DA" w:rsidRPr="0039739C" w14:paraId="7E0A91EB" w14:textId="77777777" w:rsidTr="007E46DA">
        <w:tc>
          <w:tcPr>
            <w:tcW w:w="8488" w:type="dxa"/>
          </w:tcPr>
          <w:p w14:paraId="243E1DD1" w14:textId="77777777" w:rsidR="007E46DA" w:rsidRPr="0039739C" w:rsidRDefault="007E46DA" w:rsidP="007E46DA">
            <w:r w:rsidRPr="0039739C">
              <w:rPr>
                <w:noProof/>
                <w:lang w:eastAsia="zh-CN"/>
              </w:rPr>
              <w:lastRenderedPageBreak/>
              <w:drawing>
                <wp:inline distT="0" distB="0" distL="0" distR="0" wp14:anchorId="2E865D37" wp14:editId="68992C28">
                  <wp:extent cx="4181766" cy="6758832"/>
                  <wp:effectExtent l="0" t="0" r="9525"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193272" cy="6777428"/>
                          </a:xfrm>
                          <a:prstGeom prst="rect">
                            <a:avLst/>
                          </a:prstGeom>
                        </pic:spPr>
                      </pic:pic>
                    </a:graphicData>
                  </a:graphic>
                </wp:inline>
              </w:drawing>
            </w:r>
          </w:p>
        </w:tc>
      </w:tr>
      <w:tr w:rsidR="007E46DA" w:rsidRPr="0039739C" w14:paraId="7B10710E" w14:textId="77777777" w:rsidTr="007E46DA">
        <w:trPr>
          <w:trHeight w:val="107"/>
        </w:trPr>
        <w:tc>
          <w:tcPr>
            <w:tcW w:w="8488" w:type="dxa"/>
          </w:tcPr>
          <w:p w14:paraId="768CF102" w14:textId="67F1A858" w:rsidR="007E46DA" w:rsidRPr="0039739C" w:rsidRDefault="007E46DA" w:rsidP="007E46DA">
            <w:pPr>
              <w:pStyle w:val="NoSpacing"/>
            </w:pPr>
            <w:bookmarkStart w:id="385" w:name="_Ref499913335"/>
            <w:bookmarkStart w:id="386" w:name="_Toc505272673"/>
            <w:bookmarkStart w:id="387" w:name="_Toc505531064"/>
            <w:r w:rsidRPr="0039739C">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4</w:t>
            </w:r>
            <w:r w:rsidR="00AE6915">
              <w:rPr>
                <w:noProof/>
              </w:rPr>
              <w:fldChar w:fldCharType="end"/>
            </w:r>
            <w:r>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11</w:t>
            </w:r>
            <w:r w:rsidR="00AE6915">
              <w:rPr>
                <w:noProof/>
              </w:rPr>
              <w:fldChar w:fldCharType="end"/>
            </w:r>
            <w:bookmarkEnd w:id="385"/>
            <w:r w:rsidRPr="0039739C">
              <w:t xml:space="preserve"> Effect of </w:t>
            </w:r>
            <w:r w:rsidRPr="0039739C">
              <w:rPr>
                <w:i/>
              </w:rPr>
              <w:t>C. flaccumfaciens</w:t>
            </w:r>
            <w:r w:rsidRPr="0039739C">
              <w:t xml:space="preserve"> peptidoglycan on </w:t>
            </w:r>
            <w:r w:rsidR="00F45958" w:rsidRPr="00F45958">
              <w:rPr>
                <w:i/>
                <w:iCs/>
              </w:rPr>
              <w:t>S. aureus</w:t>
            </w:r>
            <w:r w:rsidR="0073580A" w:rsidRPr="0073580A">
              <w:rPr>
                <w:i/>
                <w:iCs/>
              </w:rPr>
              <w:t xml:space="preserve"> </w:t>
            </w:r>
            <w:r w:rsidRPr="0039739C">
              <w:t>pathogenesis</w:t>
            </w:r>
            <w:bookmarkEnd w:id="386"/>
            <w:bookmarkEnd w:id="387"/>
          </w:p>
          <w:p w14:paraId="1806D7AF" w14:textId="77777777" w:rsidR="007E46DA" w:rsidRPr="0039739C" w:rsidRDefault="007E46DA" w:rsidP="007E46DA">
            <w:pPr>
              <w:pStyle w:val="NoSpacing"/>
            </w:pPr>
          </w:p>
          <w:p w14:paraId="146ED5E5" w14:textId="6EDC2A5E" w:rsidR="007E46DA" w:rsidRPr="0039739C" w:rsidRDefault="007E46DA" w:rsidP="007E46DA">
            <w:pPr>
              <w:pStyle w:val="Figurebody"/>
            </w:pPr>
            <w:r w:rsidRPr="0039739C">
              <w:t>Low dose (6.5x10</w:t>
            </w:r>
            <w:r w:rsidRPr="0039739C">
              <w:rPr>
                <w:vertAlign w:val="superscript"/>
              </w:rPr>
              <w:t>5</w:t>
            </w:r>
            <w:r w:rsidRPr="0039739C">
              <w:rPr>
                <w:position w:val="16"/>
                <w:sz w:val="21"/>
                <w:szCs w:val="21"/>
              </w:rPr>
              <w:t xml:space="preserve"> </w:t>
            </w:r>
            <w:r w:rsidRPr="0039739C">
              <w:t xml:space="preserve">CFU) </w:t>
            </w:r>
            <w:r w:rsidR="00F45958" w:rsidRPr="00F45958">
              <w:rPr>
                <w:i/>
              </w:rPr>
              <w:t>S. aureus</w:t>
            </w:r>
            <w:r w:rsidR="0073580A" w:rsidRPr="0073580A">
              <w:rPr>
                <w:i/>
              </w:rPr>
              <w:t xml:space="preserve"> </w:t>
            </w:r>
            <w:r w:rsidRPr="0039739C">
              <w:t>alone or low dose (5.6x10</w:t>
            </w:r>
            <w:r w:rsidRPr="0039739C">
              <w:rPr>
                <w:vertAlign w:val="superscript"/>
              </w:rPr>
              <w:t>5</w:t>
            </w:r>
            <w:r w:rsidRPr="0039739C">
              <w:rPr>
                <w:position w:val="16"/>
                <w:sz w:val="21"/>
                <w:szCs w:val="21"/>
              </w:rPr>
              <w:t xml:space="preserve"> </w:t>
            </w:r>
            <w:r w:rsidRPr="0039739C">
              <w:t xml:space="preserve">CFU) </w:t>
            </w:r>
            <w:r w:rsidR="00F45958" w:rsidRPr="00F45958">
              <w:rPr>
                <w:i/>
              </w:rPr>
              <w:t>S. aureus</w:t>
            </w:r>
            <w:r w:rsidR="0073580A" w:rsidRPr="0073580A">
              <w:rPr>
                <w:i/>
              </w:rPr>
              <w:t xml:space="preserve"> </w:t>
            </w:r>
            <w:r w:rsidRPr="0039739C">
              <w:t xml:space="preserve">plus 500 </w:t>
            </w:r>
            <w:r w:rsidRPr="0039739C">
              <w:rPr>
                <w:rFonts w:eastAsia="Helvetica" w:cs="Helvetica"/>
              </w:rPr>
              <w:t xml:space="preserve">μg </w:t>
            </w:r>
            <w:r w:rsidRPr="0039739C">
              <w:rPr>
                <w:rFonts w:cs="Times"/>
                <w:i/>
                <w:iCs w:val="0"/>
              </w:rPr>
              <w:t xml:space="preserve">C. flaccumfaciens </w:t>
            </w:r>
            <w:r w:rsidRPr="0039739C">
              <w:t xml:space="preserve">insoluble peptidoglycan were injected intravenously (n=10). Weight loss </w:t>
            </w:r>
            <w:r w:rsidRPr="0039739C">
              <w:rPr>
                <w:b/>
              </w:rPr>
              <w:t>(A)</w:t>
            </w:r>
            <w:r w:rsidRPr="0039739C">
              <w:t xml:space="preserve"> and CFU in liver</w:t>
            </w:r>
            <w:r w:rsidRPr="0039739C">
              <w:rPr>
                <w:b/>
              </w:rPr>
              <w:t xml:space="preserve"> (B)</w:t>
            </w:r>
            <w:r w:rsidRPr="0039739C">
              <w:t xml:space="preserve"> and kidneys</w:t>
            </w:r>
            <w:r w:rsidRPr="0039739C">
              <w:rPr>
                <w:b/>
              </w:rPr>
              <w:t xml:space="preserve"> (C)</w:t>
            </w:r>
            <w:r w:rsidRPr="0039739C">
              <w:t xml:space="preserve"> were recorded. ** p &lt; 0.01, * p &lt; 0.05, ns - non significant.</w:t>
            </w:r>
          </w:p>
        </w:tc>
      </w:tr>
    </w:tbl>
    <w:p w14:paraId="40CE0F23" w14:textId="64CC69C0" w:rsidR="007E46DA" w:rsidRPr="0039739C" w:rsidRDefault="007E46DA" w:rsidP="00EE19F9">
      <w:pPr>
        <w:pStyle w:val="Heading4"/>
      </w:pPr>
      <w:bookmarkStart w:id="388" w:name="_Toc505272646"/>
      <w:bookmarkStart w:id="389" w:name="_Toc521494852"/>
      <w:r w:rsidRPr="0039739C">
        <w:lastRenderedPageBreak/>
        <w:t xml:space="preserve">Combination of </w:t>
      </w:r>
      <w:r w:rsidR="00F45958" w:rsidRPr="00F45958">
        <w:rPr>
          <w:i/>
        </w:rPr>
        <w:t>S. aureus</w:t>
      </w:r>
      <w:r w:rsidR="0073580A" w:rsidRPr="0073580A">
        <w:rPr>
          <w:i/>
        </w:rPr>
        <w:t xml:space="preserve"> </w:t>
      </w:r>
      <w:r w:rsidRPr="0039739C">
        <w:t xml:space="preserve">and </w:t>
      </w:r>
      <w:r w:rsidRPr="00252972">
        <w:rPr>
          <w:i/>
        </w:rPr>
        <w:t>S. epidermidis peptidoglycan</w:t>
      </w:r>
      <w:r w:rsidRPr="0039739C">
        <w:t>.</w:t>
      </w:r>
      <w:bookmarkEnd w:id="388"/>
      <w:bookmarkEnd w:id="389"/>
    </w:p>
    <w:p w14:paraId="3C277EAB" w14:textId="77777777" w:rsidR="007E46DA" w:rsidRPr="0039739C" w:rsidRDefault="007E46DA" w:rsidP="007E46DA"/>
    <w:p w14:paraId="52332E80" w14:textId="176FDCE4" w:rsidR="007E46DA" w:rsidRPr="0039739C" w:rsidRDefault="007E46DA" w:rsidP="007E46DA">
      <w:r w:rsidRPr="0039739C">
        <w:rPr>
          <w:i/>
        </w:rPr>
        <w:t xml:space="preserve">S. epidermidis </w:t>
      </w:r>
      <w:r w:rsidRPr="0039739C">
        <w:t xml:space="preserve">is a common human commensal and is highly abundant on the skin and important for the maintenance of local homeostasis </w:t>
      </w:r>
      <w:r w:rsidRPr="0039739C">
        <w:fldChar w:fldCharType="begin" w:fldLock="1"/>
      </w:r>
      <w:r w:rsidR="00B145F9">
        <w:instrText>ADDIN CSL_CITATION { "citationItems" : [ { "id" : "ITEM-1", "itemData" : { "DOI" : "10.1038/nrmicro2537", "ISBN" : "1740-1534 (Electronic) 1740-1526 (Linking)", "ISSN" : "17401526", "PMID" : "21407241", "abstract" : "The skin is the human body's largest organ, colonized by a diverse milieu of microorganisms, most of which are harmless or even beneficial to their host. Colonization is driven by the ecology of the skin surface, which is highly variable depending on topographical location, endogenous host factors and exogenous environmental factors. The cutaneous innate and adaptive immune responses can modulate the skin microbiota, but the microbiota also functions in educating the immune system. The development of molecular methods to identify microorganisms has led to an emerging view of the resident skin bacteria as highly diverse and variable. An enhanced understanding of the skin microbiome is necessary to gain insight into microbial involvement in human skin disorders and to enable novel promicrobial and antimicrobial therapeutic approaches for their treatment.", "author" : [ { "dropping-particle" : "", "family" : "Grice", "given" : "Elizabeth A", "non-dropping-particle" : "", "parse-names" : false, "suffix" : "" }, { "dropping-particle" : "", "family" : "Segre", "given" : "Julia A", "non-dropping-particle" : "", "parse-names" : false, "suffix" : "" } ], "container-title" : "Nature Reviews Microbiology", "id" : "ITEM-1", "issue" : "4", "issued" : { "date-parts" : [ [ "2011" ] ] }, "page" : "244-253", "title" : "The skin microbiome", "type" : "article", "volume" : "9" }, "uris" : [ "http://www.mendeley.com/documents/?uuid=46604717-25b1-35c4-a164-719380e14b75" ] } ], "mendeley" : { "formattedCitation" : "(Grice and Segre, 2011a)", "plainTextFormattedCitation" : "(Grice and Segre, 2011a)", "previouslyFormattedCitation" : "(Grice and Segre, 2011a)" }, "properties" : {  }, "schema" : "https://github.com/citation-style-language/schema/raw/master/csl-citation.json" }</w:instrText>
      </w:r>
      <w:r w:rsidRPr="0039739C">
        <w:fldChar w:fldCharType="separate"/>
      </w:r>
      <w:r w:rsidR="00F71621" w:rsidRPr="00F71621">
        <w:rPr>
          <w:noProof/>
        </w:rPr>
        <w:t>(Grice and Segre, 2011a)</w:t>
      </w:r>
      <w:r w:rsidRPr="0039739C">
        <w:fldChar w:fldCharType="end"/>
      </w:r>
      <w:r w:rsidRPr="0039739C">
        <w:t xml:space="preserve">. However, clinical observations have suggested that some strains of </w:t>
      </w:r>
      <w:r w:rsidRPr="0039739C">
        <w:rPr>
          <w:i/>
        </w:rPr>
        <w:t xml:space="preserve">S. epidermidis </w:t>
      </w:r>
      <w:r w:rsidRPr="0039739C">
        <w:t xml:space="preserve">are capable of invasive disease </w:t>
      </w:r>
      <w:r w:rsidRPr="0039739C">
        <w:fldChar w:fldCharType="begin" w:fldLock="1"/>
      </w:r>
      <w:r w:rsidR="00B145F9">
        <w:instrText>ADDIN CSL_CITATION { "citationItems" : [ { "id" : "ITEM-1", "itemData" : { "DOI" : "10.1046/J.1469-0691.2001.00053.X", "ISBN" : "1198-743X (Print) 1198-743X (Linking)", "ISSN" : "1198-743X", "PMID" : "11688530", "abstract" : "Coagulase-negative staphylococci (CNS) are an important cause of catheter-related bloodstream infections. This review will shed light on the pathogenesis related to biofilm formation, and will discuss antimicrobial susceptibility of CNS to older and newer antibiotics, as well as therapeutic options", "author" : [ { "dropping-particle" : "", "family" : "Schulin", "given" : "T.", "non-dropping-particle" : "", "parse-names" : false, "suffix" : "" }, { "dropping-particle" : "", "family" : "Voss", "given" : "A.", "non-dropping-particle" : "", "parse-names" : false, "suffix" : "" } ], "container-title" : "Clin.Microbiol.Infect.", "id" : "ITEM-1", "issue" : "1198-743X (Print)", "issued" : { "date-parts" : [ [ "2001", "1", "1" ] ] }, "page" : "1-7", "publisher" : "Elsevier", "title" : "Coagulase-negative staphylococci as a cause of infections related to intravascular prosthetic devices: limitations of present therapy", "type" : "article-journal", "volume" : "7 Suppl 4" }, "uris" : [ "http://www.mendeley.com/documents/?uuid=570d946e-e14f-315d-a092-f782d1248e41" ] } ], "mendeley" : { "formattedCitation" : "(Schulin and Voss, 2001)", "plainTextFormattedCitation" : "(Schulin and Voss, 2001)", "previouslyFormattedCitation" : "(Schulin and Voss, 2001)" }, "properties" : {  }, "schema" : "https://github.com/citation-style-language/schema/raw/master/csl-citation.json" }</w:instrText>
      </w:r>
      <w:r w:rsidRPr="0039739C">
        <w:fldChar w:fldCharType="separate"/>
      </w:r>
      <w:r w:rsidR="00F71621" w:rsidRPr="00F71621">
        <w:rPr>
          <w:noProof/>
        </w:rPr>
        <w:t>(Schulin and Voss, 2001)</w:t>
      </w:r>
      <w:r w:rsidRPr="0039739C">
        <w:fldChar w:fldCharType="end"/>
      </w:r>
      <w:r w:rsidRPr="0039739C">
        <w:t xml:space="preserve">. </w:t>
      </w:r>
      <w:r w:rsidRPr="0039739C">
        <w:rPr>
          <w:i/>
        </w:rPr>
        <w:t xml:space="preserve">S. epidermidis </w:t>
      </w:r>
      <w:r w:rsidRPr="0039739C">
        <w:t xml:space="preserve">peptidoglycan (SE PGN) is structurally similar to </w:t>
      </w:r>
      <w:r w:rsidR="00F45958" w:rsidRPr="00F45958">
        <w:rPr>
          <w:i/>
          <w:iCs/>
        </w:rPr>
        <w:t>S. aureus</w:t>
      </w:r>
      <w:r w:rsidR="0073580A" w:rsidRPr="0073580A">
        <w:rPr>
          <w:i/>
          <w:iCs/>
        </w:rPr>
        <w:t xml:space="preserve"> </w:t>
      </w:r>
      <w:r w:rsidRPr="0039739C">
        <w:t xml:space="preserve">PGN, and therefore 200µg of </w:t>
      </w:r>
      <w:r w:rsidRPr="0039739C">
        <w:rPr>
          <w:i/>
        </w:rPr>
        <w:t xml:space="preserve">S. epidermidis </w:t>
      </w:r>
      <w:r w:rsidRPr="0039739C">
        <w:t>PGN was injected alone, or co-injected with 1.2x10</w:t>
      </w:r>
      <w:r w:rsidRPr="0039739C">
        <w:rPr>
          <w:vertAlign w:val="superscript"/>
        </w:rPr>
        <w:t>6</w:t>
      </w:r>
      <w:r w:rsidRPr="0039739C">
        <w:t xml:space="preserve"> CFU </w:t>
      </w:r>
      <w:r w:rsidR="00F45958" w:rsidRPr="00F45958">
        <w:rPr>
          <w:i/>
          <w:iCs/>
        </w:rPr>
        <w:t>S. aureus</w:t>
      </w:r>
      <w:r w:rsidR="0073580A" w:rsidRPr="0073580A">
        <w:rPr>
          <w:i/>
          <w:iCs/>
        </w:rPr>
        <w:t xml:space="preserve"> </w:t>
      </w:r>
      <w:r w:rsidRPr="0039739C">
        <w:t>(</w:t>
      </w:r>
      <w:r w:rsidRPr="0039739C">
        <w:fldChar w:fldCharType="begin"/>
      </w:r>
      <w:r w:rsidRPr="0039739C">
        <w:instrText xml:space="preserve"> REF _Ref505187501 \h  \* MERGEFORMAT </w:instrText>
      </w:r>
      <w:r w:rsidRPr="0039739C">
        <w:fldChar w:fldCharType="separate"/>
      </w:r>
      <w:r w:rsidR="00BA1790" w:rsidRPr="0039739C">
        <w:t xml:space="preserve">Figure </w:t>
      </w:r>
      <w:r w:rsidR="00BA1790">
        <w:rPr>
          <w:noProof/>
        </w:rPr>
        <w:t>4.12</w:t>
      </w:r>
      <w:r w:rsidRPr="0039739C">
        <w:fldChar w:fldCharType="end"/>
      </w:r>
      <w:r w:rsidRPr="0039739C">
        <w:t>)</w:t>
      </w:r>
      <w:r w:rsidRPr="0039739C">
        <w:rPr>
          <w:i/>
        </w:rPr>
        <w:t xml:space="preserve">. </w:t>
      </w:r>
      <w:r w:rsidR="00F45958" w:rsidRPr="00F45958">
        <w:rPr>
          <w:i/>
          <w:iCs/>
        </w:rPr>
        <w:t>S. aureus</w:t>
      </w:r>
      <w:r w:rsidR="0073580A" w:rsidRPr="0073580A">
        <w:rPr>
          <w:i/>
          <w:iCs/>
        </w:rPr>
        <w:t xml:space="preserve"> </w:t>
      </w:r>
      <w:r w:rsidRPr="0039739C">
        <w:t>low dose alone was used as control. As with previous experiments, there was a significant difference in weight loss between the groups (p=0.001) (</w:t>
      </w:r>
      <w:r w:rsidRPr="0039739C">
        <w:fldChar w:fldCharType="begin"/>
      </w:r>
      <w:r w:rsidRPr="0039739C">
        <w:instrText xml:space="preserve"> REF _Ref505187501 \h  \* MERGEFORMAT </w:instrText>
      </w:r>
      <w:r w:rsidRPr="0039739C">
        <w:fldChar w:fldCharType="separate"/>
      </w:r>
      <w:r w:rsidR="00BA1790" w:rsidRPr="0039739C">
        <w:t xml:space="preserve">Figure </w:t>
      </w:r>
      <w:r w:rsidR="00BA1790">
        <w:rPr>
          <w:noProof/>
        </w:rPr>
        <w:t>4.12</w:t>
      </w:r>
      <w:r w:rsidRPr="0039739C">
        <w:fldChar w:fldCharType="end"/>
      </w:r>
      <w:r w:rsidRPr="0039739C">
        <w:t xml:space="preserve"> A) and the number of bacteria recovered from livers (p&lt;0.0001) and kidneys (</w:t>
      </w:r>
      <w:r w:rsidRPr="0039739C">
        <w:fldChar w:fldCharType="begin"/>
      </w:r>
      <w:r w:rsidRPr="0039739C">
        <w:instrText xml:space="preserve"> REF _Ref505187501 \h  \* MERGEFORMAT </w:instrText>
      </w:r>
      <w:r w:rsidRPr="0039739C">
        <w:fldChar w:fldCharType="separate"/>
      </w:r>
      <w:r w:rsidR="00BA1790" w:rsidRPr="0039739C">
        <w:t xml:space="preserve">Figure </w:t>
      </w:r>
      <w:r w:rsidR="00BA1790">
        <w:rPr>
          <w:noProof/>
        </w:rPr>
        <w:t>4.12</w:t>
      </w:r>
      <w:r w:rsidRPr="0039739C">
        <w:fldChar w:fldCharType="end"/>
      </w:r>
      <w:r w:rsidRPr="0039739C">
        <w:t xml:space="preserve"> B, C).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7E46DA" w:rsidRPr="0039739C" w14:paraId="5EBE027F" w14:textId="77777777" w:rsidTr="007E46DA">
        <w:tc>
          <w:tcPr>
            <w:tcW w:w="8488" w:type="dxa"/>
          </w:tcPr>
          <w:p w14:paraId="108BD02D" w14:textId="77777777" w:rsidR="007E46DA" w:rsidRPr="0039739C" w:rsidRDefault="007E46DA" w:rsidP="007E46DA">
            <w:pPr>
              <w:jc w:val="center"/>
            </w:pPr>
            <w:r w:rsidRPr="0039739C">
              <w:rPr>
                <w:noProof/>
                <w:lang w:eastAsia="zh-CN"/>
              </w:rPr>
              <w:lastRenderedPageBreak/>
              <w:drawing>
                <wp:inline distT="0" distB="0" distL="0" distR="0" wp14:anchorId="2C8516B6" wp14:editId="08C4FD97">
                  <wp:extent cx="3825240" cy="6490445"/>
                  <wp:effectExtent l="0" t="0" r="10160" b="12065"/>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832025" cy="6501958"/>
                          </a:xfrm>
                          <a:prstGeom prst="rect">
                            <a:avLst/>
                          </a:prstGeom>
                        </pic:spPr>
                      </pic:pic>
                    </a:graphicData>
                  </a:graphic>
                </wp:inline>
              </w:drawing>
            </w:r>
          </w:p>
        </w:tc>
      </w:tr>
      <w:tr w:rsidR="007E46DA" w:rsidRPr="0039739C" w14:paraId="3836673E" w14:textId="77777777" w:rsidTr="007E46DA">
        <w:tc>
          <w:tcPr>
            <w:tcW w:w="8488" w:type="dxa"/>
          </w:tcPr>
          <w:p w14:paraId="3A72AC29" w14:textId="21677F08" w:rsidR="007E46DA" w:rsidRPr="00B75B6A" w:rsidRDefault="007E46DA" w:rsidP="007E46DA">
            <w:pPr>
              <w:pStyle w:val="NoSpacing"/>
              <w:rPr>
                <w:iCs/>
              </w:rPr>
            </w:pPr>
            <w:bookmarkStart w:id="390" w:name="_Ref505187501"/>
            <w:bookmarkStart w:id="391" w:name="_Toc505272674"/>
            <w:bookmarkStart w:id="392" w:name="_Toc505531065"/>
            <w:r w:rsidRPr="0039739C">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4</w:t>
            </w:r>
            <w:r w:rsidR="00AE6915">
              <w:rPr>
                <w:noProof/>
              </w:rPr>
              <w:fldChar w:fldCharType="end"/>
            </w:r>
            <w:r>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12</w:t>
            </w:r>
            <w:r w:rsidR="00AE6915">
              <w:rPr>
                <w:noProof/>
              </w:rPr>
              <w:fldChar w:fldCharType="end"/>
            </w:r>
            <w:bookmarkEnd w:id="390"/>
            <w:r w:rsidRPr="0039739C">
              <w:t xml:space="preserve"> Co-injection of </w:t>
            </w:r>
            <w:r w:rsidR="00F45958" w:rsidRPr="00F45958">
              <w:rPr>
                <w:i/>
                <w:iCs/>
              </w:rPr>
              <w:t>S. aureus</w:t>
            </w:r>
            <w:r w:rsidR="0073580A" w:rsidRPr="0073580A">
              <w:rPr>
                <w:i/>
                <w:iCs/>
              </w:rPr>
              <w:t xml:space="preserve"> </w:t>
            </w:r>
            <w:r w:rsidRPr="0039739C">
              <w:t xml:space="preserve">and </w:t>
            </w:r>
            <w:r w:rsidRPr="0039739C">
              <w:rPr>
                <w:i/>
              </w:rPr>
              <w:t>S. epidermidis</w:t>
            </w:r>
            <w:bookmarkEnd w:id="391"/>
            <w:bookmarkEnd w:id="392"/>
            <w:r w:rsidR="00B75B6A">
              <w:rPr>
                <w:i/>
              </w:rPr>
              <w:t xml:space="preserve"> </w:t>
            </w:r>
            <w:r w:rsidR="00B75B6A">
              <w:rPr>
                <w:iCs/>
              </w:rPr>
              <w:t>peptidoglycan.</w:t>
            </w:r>
          </w:p>
          <w:p w14:paraId="5C437B8E" w14:textId="77777777" w:rsidR="007E46DA" w:rsidRPr="0039739C" w:rsidRDefault="007E46DA" w:rsidP="007E46DA">
            <w:pPr>
              <w:pStyle w:val="NoSpacing"/>
            </w:pPr>
          </w:p>
          <w:p w14:paraId="23E7EE8C" w14:textId="77777777" w:rsidR="007E46DA" w:rsidRPr="0039739C" w:rsidRDefault="007E46DA" w:rsidP="007E46DA">
            <w:pPr>
              <w:pStyle w:val="Figurebody"/>
            </w:pPr>
            <w:r w:rsidRPr="0039739C">
              <w:t>Low dose (1.1x10</w:t>
            </w:r>
            <w:r w:rsidRPr="0039739C">
              <w:rPr>
                <w:vertAlign w:val="superscript"/>
              </w:rPr>
              <w:t>6</w:t>
            </w:r>
            <w:r w:rsidRPr="0039739C">
              <w:rPr>
                <w:position w:val="16"/>
                <w:sz w:val="21"/>
                <w:szCs w:val="21"/>
              </w:rPr>
              <w:t xml:space="preserve"> </w:t>
            </w:r>
            <w:r w:rsidRPr="0039739C">
              <w:t>CFU) bacteria alone, low dose (1.2x10</w:t>
            </w:r>
            <w:r w:rsidRPr="0039739C">
              <w:rPr>
                <w:vertAlign w:val="superscript"/>
              </w:rPr>
              <w:t>6</w:t>
            </w:r>
            <w:r w:rsidRPr="0039739C">
              <w:t xml:space="preserve"> CFU) bacteria plus 200 </w:t>
            </w:r>
            <w:r w:rsidRPr="0039739C">
              <w:rPr>
                <w:rFonts w:eastAsia="Helvetica" w:cs="Helvetica"/>
              </w:rPr>
              <w:t xml:space="preserve">μg </w:t>
            </w:r>
            <w:r w:rsidRPr="0039739C">
              <w:rPr>
                <w:rFonts w:cs="Times"/>
                <w:i/>
                <w:iCs w:val="0"/>
              </w:rPr>
              <w:t xml:space="preserve">S. epidermidis </w:t>
            </w:r>
            <w:r w:rsidRPr="0039739C">
              <w:t xml:space="preserve">peptidoglycan or 200 </w:t>
            </w:r>
            <w:r w:rsidRPr="0039739C">
              <w:rPr>
                <w:rFonts w:eastAsia="Helvetica" w:cs="Helvetica"/>
              </w:rPr>
              <w:t xml:space="preserve">μg </w:t>
            </w:r>
            <w:r w:rsidRPr="0039739C">
              <w:rPr>
                <w:rFonts w:cs="Times"/>
                <w:i/>
                <w:iCs w:val="0"/>
              </w:rPr>
              <w:t xml:space="preserve">S. epidermidis </w:t>
            </w:r>
            <w:r w:rsidRPr="0039739C">
              <w:t xml:space="preserve">peptidoglycan alone were injected intravenously (n=10). Weight loss </w:t>
            </w:r>
            <w:r w:rsidRPr="0039739C">
              <w:rPr>
                <w:b/>
              </w:rPr>
              <w:t>(A)</w:t>
            </w:r>
            <w:r w:rsidRPr="0039739C">
              <w:t xml:space="preserve"> and CFU in kidneys </w:t>
            </w:r>
            <w:r w:rsidRPr="0039739C">
              <w:rPr>
                <w:b/>
              </w:rPr>
              <w:t>(B)</w:t>
            </w:r>
            <w:r w:rsidRPr="0039739C">
              <w:t xml:space="preserve"> and liver </w:t>
            </w:r>
            <w:r w:rsidRPr="0039739C">
              <w:rPr>
                <w:b/>
              </w:rPr>
              <w:t>(C)</w:t>
            </w:r>
            <w:r w:rsidRPr="0039739C">
              <w:t xml:space="preserve"> were recorded *** p &lt; 0.001, **** p &lt; 0.0001. </w:t>
            </w:r>
          </w:p>
          <w:p w14:paraId="789CF380" w14:textId="77777777" w:rsidR="007E46DA" w:rsidRPr="0039739C" w:rsidRDefault="007E46DA" w:rsidP="007E46DA">
            <w:pPr>
              <w:keepNext/>
            </w:pPr>
          </w:p>
        </w:tc>
      </w:tr>
    </w:tbl>
    <w:p w14:paraId="5FB8C60B" w14:textId="3651C34E" w:rsidR="007E46DA" w:rsidRPr="0039739C" w:rsidRDefault="007E46DA" w:rsidP="00EE19F9">
      <w:pPr>
        <w:pStyle w:val="Heading4"/>
      </w:pPr>
      <w:bookmarkStart w:id="393" w:name="_Toc500420556"/>
      <w:bookmarkStart w:id="394" w:name="_Toc505272647"/>
      <w:bookmarkStart w:id="395" w:name="_Toc521494853"/>
      <w:r w:rsidRPr="0039739C">
        <w:lastRenderedPageBreak/>
        <w:t xml:space="preserve">Combination of </w:t>
      </w:r>
      <w:r w:rsidR="00F45958" w:rsidRPr="00F45958">
        <w:rPr>
          <w:i/>
        </w:rPr>
        <w:t>S. aureus</w:t>
      </w:r>
      <w:r w:rsidR="0073580A" w:rsidRPr="0073580A">
        <w:rPr>
          <w:i/>
        </w:rPr>
        <w:t xml:space="preserve"> </w:t>
      </w:r>
      <w:r w:rsidRPr="0039739C">
        <w:t>and microscopic beads</w:t>
      </w:r>
      <w:bookmarkEnd w:id="393"/>
      <w:bookmarkEnd w:id="394"/>
      <w:bookmarkEnd w:id="395"/>
    </w:p>
    <w:p w14:paraId="4E9284C3" w14:textId="77777777" w:rsidR="007E46DA" w:rsidRPr="0039739C" w:rsidRDefault="007E46DA" w:rsidP="007E46DA"/>
    <w:p w14:paraId="65FC14D7" w14:textId="73F07823" w:rsidR="007E46DA" w:rsidRPr="0039739C" w:rsidRDefault="007E46DA" w:rsidP="007E46DA">
      <w:r w:rsidRPr="0039739C">
        <w:t xml:space="preserve">Having observed that peptidoglycan from different bacterial species, as long as it is polymeric, causes augmentation of </w:t>
      </w:r>
      <w:r w:rsidR="00F45958" w:rsidRPr="00F45958">
        <w:rPr>
          <w:i/>
          <w:iCs/>
        </w:rPr>
        <w:t>S. aureus</w:t>
      </w:r>
      <w:r w:rsidR="0073580A" w:rsidRPr="0073580A">
        <w:rPr>
          <w:i/>
          <w:iCs/>
        </w:rPr>
        <w:t xml:space="preserve"> </w:t>
      </w:r>
      <w:r w:rsidRPr="0039739C">
        <w:t>in the mouse sepsis model, it was paramount to determine whether particulate matter would be able to cause the same effect. Zebrafish imaging has shown that 1µm</w:t>
      </w:r>
      <w:r w:rsidRPr="0039739C">
        <w:rPr>
          <w:rFonts w:eastAsia="Helvetica" w:cs="Helvetica"/>
        </w:rPr>
        <w:t xml:space="preserve"> latex polystyrene beads are phagocytosed in a similar way to </w:t>
      </w:r>
      <w:r w:rsidR="00F45958" w:rsidRPr="00F45958">
        <w:rPr>
          <w:i/>
          <w:iCs/>
        </w:rPr>
        <w:t>S. aureus</w:t>
      </w:r>
      <w:r w:rsidR="0073580A" w:rsidRPr="0073580A">
        <w:rPr>
          <w:i/>
          <w:iCs/>
        </w:rPr>
        <w:t xml:space="preserve"> </w:t>
      </w:r>
      <w:r w:rsidRPr="0039739C">
        <w:rPr>
          <w:i/>
        </w:rPr>
        <w:fldChar w:fldCharType="begin" w:fldLock="1"/>
      </w:r>
      <w:r w:rsidR="00B145F9">
        <w:rPr>
          <w:i/>
        </w:rPr>
        <w:instrText>ADDIN CSL_CITATION { "citationItems" : [ { "id" : "ITEM-1", "itemData" : { "author" : [ { "dropping-particle" : "", "family" : "Boldock", "given" : "Emma", "non-dropping-particle" : "", "parse-names" : false, "suffix" : "" } ], "edition" : "1", "id" : "ITEM-1", "issued" : { "date-parts" : [ [ "2016" ] ] }, "publisher" : "The University of Sheffield", "publisher-place" : "Sheffield", "title" : "Analysis of Staphylococcus aureus virulence", "type" : "book" }, "uris" : [ "http://www.mendeley.com/documents/?uuid=a51d30f5-0f74-4eb7-8b7a-f835cf095e33" ] } ], "mendeley" : { "formattedCitation" : "(Boldock, 2016)", "plainTextFormattedCitation" : "(Boldock, 2016)", "previouslyFormattedCitation" : "(Boldock, 2016)" }, "properties" : {  }, "schema" : "https://github.com/citation-style-language/schema/raw/master/csl-citation.json" }</w:instrText>
      </w:r>
      <w:r w:rsidRPr="0039739C">
        <w:rPr>
          <w:i/>
        </w:rPr>
        <w:fldChar w:fldCharType="separate"/>
      </w:r>
      <w:r w:rsidR="00F71621" w:rsidRPr="00F71621">
        <w:rPr>
          <w:noProof/>
        </w:rPr>
        <w:t>(Boldock, 2016)</w:t>
      </w:r>
      <w:r w:rsidRPr="0039739C">
        <w:rPr>
          <w:i/>
        </w:rPr>
        <w:fldChar w:fldCharType="end"/>
      </w:r>
      <w:r w:rsidRPr="0039739C">
        <w:t xml:space="preserve">. Therefore, mice were injected with </w:t>
      </w:r>
      <w:r w:rsidRPr="0039739C">
        <w:rPr>
          <w:rFonts w:eastAsia="Helvetica" w:cs="Helvetica"/>
        </w:rPr>
        <w:t>1x10</w:t>
      </w:r>
      <w:r w:rsidRPr="0039739C">
        <w:rPr>
          <w:vertAlign w:val="superscript"/>
        </w:rPr>
        <w:t xml:space="preserve">8 </w:t>
      </w:r>
      <w:r w:rsidRPr="0039739C">
        <w:t xml:space="preserve">latex beads alone or together with low dose </w:t>
      </w:r>
      <w:r w:rsidR="00F45958" w:rsidRPr="00F45958">
        <w:rPr>
          <w:i/>
          <w:iCs/>
        </w:rPr>
        <w:t>S. aureus</w:t>
      </w:r>
      <w:r w:rsidR="0073580A" w:rsidRPr="0073580A">
        <w:rPr>
          <w:i/>
          <w:iCs/>
        </w:rPr>
        <w:t xml:space="preserve"> </w:t>
      </w:r>
      <w:r w:rsidRPr="0039739C">
        <w:t>(8.5x10</w:t>
      </w:r>
      <w:r w:rsidRPr="0039739C">
        <w:rPr>
          <w:vertAlign w:val="superscript"/>
        </w:rPr>
        <w:t>5</w:t>
      </w:r>
      <w:r w:rsidRPr="0039739C">
        <w:t xml:space="preserve"> CFU). </w:t>
      </w:r>
      <w:r w:rsidR="00F45958" w:rsidRPr="00F45958">
        <w:rPr>
          <w:i/>
          <w:iCs/>
        </w:rPr>
        <w:t>S. aureus</w:t>
      </w:r>
      <w:r w:rsidR="0073580A" w:rsidRPr="0073580A">
        <w:rPr>
          <w:i/>
          <w:iCs/>
        </w:rPr>
        <w:t xml:space="preserve"> </w:t>
      </w:r>
      <w:r w:rsidRPr="0039739C">
        <w:t>alone (7.9x10</w:t>
      </w:r>
      <w:r w:rsidRPr="0039739C">
        <w:rPr>
          <w:vertAlign w:val="superscript"/>
        </w:rPr>
        <w:t>5</w:t>
      </w:r>
      <w:r w:rsidRPr="0039739C">
        <w:t xml:space="preserve"> CFU) was used as control (</w:t>
      </w:r>
      <w:r w:rsidRPr="0039739C">
        <w:fldChar w:fldCharType="begin"/>
      </w:r>
      <w:r w:rsidRPr="0039739C">
        <w:instrText xml:space="preserve"> REF _Ref500187636 \h  \* MERGEFORMAT </w:instrText>
      </w:r>
      <w:r w:rsidRPr="0039739C">
        <w:fldChar w:fldCharType="separate"/>
      </w:r>
      <w:r w:rsidR="00BA1790" w:rsidRPr="0039739C">
        <w:t xml:space="preserve">Figure </w:t>
      </w:r>
      <w:r w:rsidR="00BA1790">
        <w:rPr>
          <w:noProof/>
        </w:rPr>
        <w:t>4.13</w:t>
      </w:r>
      <w:r w:rsidRPr="0039739C">
        <w:fldChar w:fldCharType="end"/>
      </w:r>
      <w:r w:rsidRPr="0039739C">
        <w:t xml:space="preserve">). There was no significant difference between the groups and that co-injection of bacteria with beads does not cause augmentation of infection. However, it is of note that in this experiment there were uncommonly high bacterial numbers isolated from the kidneys of </w:t>
      </w:r>
      <w:r w:rsidR="00F45958" w:rsidRPr="00F45958">
        <w:rPr>
          <w:i/>
          <w:iCs/>
        </w:rPr>
        <w:t>S. aureus</w:t>
      </w:r>
      <w:r w:rsidR="0073580A" w:rsidRPr="0073580A">
        <w:rPr>
          <w:i/>
          <w:iCs/>
        </w:rPr>
        <w:t xml:space="preserve"> </w:t>
      </w:r>
      <w:r w:rsidRPr="0039739C">
        <w:t>alone group.</w:t>
      </w:r>
    </w:p>
    <w:p w14:paraId="12B85A71" w14:textId="77777777" w:rsidR="007E46DA" w:rsidRPr="0039739C" w:rsidRDefault="007E46DA" w:rsidP="007E46DA"/>
    <w:p w14:paraId="45726ED4" w14:textId="3C821D1B" w:rsidR="007E46DA" w:rsidRDefault="007E46DA" w:rsidP="007E46DA">
      <w:r w:rsidRPr="0039739C">
        <w:t xml:space="preserve">Therefore, the mere presence of phagocytosed particles is not enough to cause augmentation of </w:t>
      </w:r>
      <w:r w:rsidR="00F45958" w:rsidRPr="00F45958">
        <w:rPr>
          <w:i/>
          <w:iCs/>
        </w:rPr>
        <w:t>S. aureus</w:t>
      </w:r>
      <w:r w:rsidR="0073580A" w:rsidRPr="0073580A">
        <w:rPr>
          <w:i/>
          <w:iCs/>
        </w:rPr>
        <w:t xml:space="preserve"> </w:t>
      </w:r>
      <w:r w:rsidRPr="0039739C">
        <w:t>disease. This suggests that in these experiments, the phagocytes are not simply overloaded with phagocytosed material and unable to successfully kill bacteria, but rather that there is a more intricate cellular pathway involved.</w:t>
      </w:r>
    </w:p>
    <w:p w14:paraId="52128352" w14:textId="77777777" w:rsidR="007E46DA" w:rsidRDefault="007E46DA" w:rsidP="007E46DA"/>
    <w:p w14:paraId="47F98437" w14:textId="77777777" w:rsidR="0090111D" w:rsidRDefault="0090111D" w:rsidP="007E46DA"/>
    <w:p w14:paraId="061F8EDA" w14:textId="77777777" w:rsidR="0090111D" w:rsidRDefault="0090111D" w:rsidP="007E46DA"/>
    <w:p w14:paraId="2B44C57F" w14:textId="23970D7C" w:rsidR="007E46DA" w:rsidRPr="001935AB" w:rsidRDefault="007E46DA" w:rsidP="00EE19F9">
      <w:pPr>
        <w:pStyle w:val="Heading4"/>
      </w:pPr>
      <w:bookmarkStart w:id="396" w:name="_Toc505272648"/>
      <w:bookmarkStart w:id="397" w:name="_Toc521494854"/>
      <w:r w:rsidRPr="001935AB">
        <w:lastRenderedPageBreak/>
        <w:t xml:space="preserve">Titration of </w:t>
      </w:r>
      <w:r w:rsidR="00F45958" w:rsidRPr="00F45958">
        <w:rPr>
          <w:i/>
        </w:rPr>
        <w:t>S. aureus</w:t>
      </w:r>
      <w:r w:rsidR="0073580A" w:rsidRPr="0073580A">
        <w:rPr>
          <w:i/>
        </w:rPr>
        <w:t xml:space="preserve"> </w:t>
      </w:r>
      <w:r w:rsidRPr="001935AB">
        <w:t xml:space="preserve">infectious dose in the presence of </w:t>
      </w:r>
      <w:r w:rsidRPr="00252972">
        <w:rPr>
          <w:i/>
        </w:rPr>
        <w:t>M. luteus</w:t>
      </w:r>
      <w:r w:rsidRPr="001935AB">
        <w:t xml:space="preserve"> peptidoglycan</w:t>
      </w:r>
      <w:bookmarkEnd w:id="396"/>
      <w:bookmarkEnd w:id="397"/>
      <w:r w:rsidRPr="001935AB">
        <w:t xml:space="preserve"> </w:t>
      </w:r>
    </w:p>
    <w:p w14:paraId="08595169" w14:textId="77777777" w:rsidR="007E46DA" w:rsidRPr="0039739C" w:rsidRDefault="007E46DA" w:rsidP="007E46DA"/>
    <w:p w14:paraId="6594EC6E" w14:textId="65EAC830" w:rsidR="007E46DA" w:rsidRPr="0039739C" w:rsidRDefault="007E46DA" w:rsidP="007E46DA">
      <w:r w:rsidRPr="0039739C">
        <w:t xml:space="preserve">It had been demonstrated in previous experiments that </w:t>
      </w:r>
      <w:r w:rsidRPr="0039739C">
        <w:rPr>
          <w:i/>
        </w:rPr>
        <w:t xml:space="preserve">M. luteus </w:t>
      </w:r>
      <w:r w:rsidRPr="0039739C">
        <w:t>peptidoglycan causes augmentation of disease when co-injected with 1x10</w:t>
      </w:r>
      <w:r w:rsidRPr="0039739C">
        <w:rPr>
          <w:vertAlign w:val="superscript"/>
        </w:rPr>
        <w:t>6</w:t>
      </w:r>
      <w:r w:rsidRPr="0039739C">
        <w:t xml:space="preserve"> CFU </w:t>
      </w:r>
      <w:r w:rsidR="00F45958" w:rsidRPr="00F45958">
        <w:rPr>
          <w:i/>
          <w:iCs/>
        </w:rPr>
        <w:t>S. aureus</w:t>
      </w:r>
      <w:r w:rsidR="0073580A" w:rsidRPr="0073580A">
        <w:rPr>
          <w:i/>
          <w:iCs/>
        </w:rPr>
        <w:t xml:space="preserve"> </w:t>
      </w:r>
      <w:r w:rsidRPr="0039739C">
        <w:t>NewHG. It was therefore of interest to determine the lowest dose of bacteria at which augmentation could still be seen.</w:t>
      </w:r>
    </w:p>
    <w:p w14:paraId="1D3F1626" w14:textId="77777777" w:rsidR="007E46DA" w:rsidRPr="0039739C" w:rsidRDefault="007E46DA" w:rsidP="007E46DA"/>
    <w:p w14:paraId="18416FA5" w14:textId="6649570E" w:rsidR="007E46DA" w:rsidRPr="0039739C" w:rsidRDefault="007E46DA" w:rsidP="007E46DA">
      <w:r w:rsidRPr="0039739C">
        <w:t xml:space="preserve">Firstly, </w:t>
      </w:r>
      <w:r w:rsidR="00F45958" w:rsidRPr="00F45958">
        <w:rPr>
          <w:i/>
          <w:iCs/>
        </w:rPr>
        <w:t>S. aureus</w:t>
      </w:r>
      <w:r w:rsidR="0073580A" w:rsidRPr="0073580A">
        <w:rPr>
          <w:i/>
          <w:iCs/>
        </w:rPr>
        <w:t xml:space="preserve"> </w:t>
      </w:r>
      <w:r w:rsidRPr="0039739C">
        <w:t>NewHG doses between 1x10</w:t>
      </w:r>
      <w:r w:rsidRPr="0039739C">
        <w:rPr>
          <w:vertAlign w:val="superscript"/>
        </w:rPr>
        <w:t>6</w:t>
      </w:r>
      <w:r w:rsidRPr="0039739C">
        <w:t xml:space="preserve"> and 1x10</w:t>
      </w:r>
      <w:r w:rsidRPr="0039739C">
        <w:rPr>
          <w:vertAlign w:val="superscript"/>
        </w:rPr>
        <w:t>4</w:t>
      </w:r>
      <w:r w:rsidRPr="0039739C">
        <w:t xml:space="preserve"> were tested alone or together with 500µg </w:t>
      </w:r>
      <w:r w:rsidRPr="0039739C">
        <w:rPr>
          <w:i/>
        </w:rPr>
        <w:t xml:space="preserve">M. luteus </w:t>
      </w:r>
      <w:r w:rsidRPr="0039739C">
        <w:t>PGN</w:t>
      </w:r>
      <w:r w:rsidRPr="0039739C">
        <w:rPr>
          <w:i/>
        </w:rPr>
        <w:t xml:space="preserve"> </w:t>
      </w:r>
      <w:r w:rsidRPr="0039739C">
        <w:t>(</w:t>
      </w:r>
      <w:r w:rsidRPr="0039739C">
        <w:fldChar w:fldCharType="begin"/>
      </w:r>
      <w:r w:rsidRPr="0039739C">
        <w:rPr>
          <w:i/>
        </w:rPr>
        <w:instrText xml:space="preserve"> REF _Ref500189218 \h </w:instrText>
      </w:r>
      <w:r w:rsidRPr="0039739C">
        <w:instrText xml:space="preserve"> \* MERGEFORMAT </w:instrText>
      </w:r>
      <w:r w:rsidRPr="0039739C">
        <w:fldChar w:fldCharType="separate"/>
      </w:r>
      <w:r w:rsidR="00BA1790" w:rsidRPr="0039739C">
        <w:t xml:space="preserve">Figure </w:t>
      </w:r>
      <w:r w:rsidR="00BA1790">
        <w:rPr>
          <w:noProof/>
        </w:rPr>
        <w:t>4.14</w:t>
      </w:r>
      <w:r w:rsidRPr="0039739C">
        <w:fldChar w:fldCharType="end"/>
      </w:r>
      <w:r w:rsidRPr="0039739C">
        <w:t xml:space="preserve"> A). Despite there not being significant difference in weights and kidney </w:t>
      </w:r>
      <w:r w:rsidR="00146B04">
        <w:t xml:space="preserve">CFU </w:t>
      </w:r>
      <w:r w:rsidRPr="0039739C">
        <w:t>numbers in the lowest dose, a significant number of bacteria were isolated from livers of mice receiving a dose of peptidoglycan and 1x10</w:t>
      </w:r>
      <w:r w:rsidRPr="0039739C">
        <w:rPr>
          <w:vertAlign w:val="superscript"/>
        </w:rPr>
        <w:t>4</w:t>
      </w:r>
      <w:r w:rsidRPr="0039739C">
        <w:t xml:space="preserve"> </w:t>
      </w:r>
      <w:r w:rsidR="00F45958" w:rsidRPr="00F45958">
        <w:rPr>
          <w:i/>
          <w:iCs/>
        </w:rPr>
        <w:t>S. aureus</w:t>
      </w:r>
      <w:r w:rsidR="0073580A" w:rsidRPr="0073580A">
        <w:rPr>
          <w:i/>
          <w:iCs/>
        </w:rPr>
        <w:t xml:space="preserve"> </w:t>
      </w:r>
      <w:r w:rsidRPr="0039739C">
        <w:t>NewHG bacteria (p&lt;0.01). As expected, the decrease of bacterial dose correlated with the decrease in bacteria within organs. Decreasing the bacterial dose further down to 1x10</w:t>
      </w:r>
      <w:r w:rsidRPr="0039739C">
        <w:rPr>
          <w:vertAlign w:val="superscript"/>
        </w:rPr>
        <w:t xml:space="preserve">2 </w:t>
      </w:r>
      <w:r w:rsidRPr="0039739C">
        <w:t>CFU (</w:t>
      </w:r>
      <w:r w:rsidRPr="0039739C">
        <w:fldChar w:fldCharType="begin"/>
      </w:r>
      <w:r w:rsidRPr="0039739C">
        <w:instrText xml:space="preserve"> REF _Ref500189218 \h  \* MERGEFORMAT </w:instrText>
      </w:r>
      <w:r w:rsidRPr="0039739C">
        <w:fldChar w:fldCharType="separate"/>
      </w:r>
      <w:r w:rsidR="00BA1790" w:rsidRPr="0039739C">
        <w:t xml:space="preserve">Figure </w:t>
      </w:r>
      <w:r w:rsidR="00BA1790">
        <w:rPr>
          <w:noProof/>
        </w:rPr>
        <w:t>4.14</w:t>
      </w:r>
      <w:r w:rsidRPr="0039739C">
        <w:fldChar w:fldCharType="end"/>
      </w:r>
      <w:r w:rsidRPr="0039739C">
        <w:t xml:space="preserve"> B) showed no significant difference between groups, however it is of note that groups receiving a co-injection of bacteria and peptidoglycan had a few mice with a bacterial load of up to 1x10</w:t>
      </w:r>
      <w:r w:rsidRPr="0039739C">
        <w:rPr>
          <w:vertAlign w:val="superscript"/>
        </w:rPr>
        <w:t>6</w:t>
      </w:r>
      <w:r w:rsidRPr="0039739C">
        <w:t xml:space="preserve">, whereas there was complete clearance of bacteria in </w:t>
      </w:r>
      <w:r w:rsidR="00F45958" w:rsidRPr="00F45958">
        <w:rPr>
          <w:i/>
          <w:iCs/>
        </w:rPr>
        <w:t>S. aureus</w:t>
      </w:r>
      <w:r w:rsidR="0073580A" w:rsidRPr="0073580A">
        <w:rPr>
          <w:i/>
          <w:iCs/>
        </w:rPr>
        <w:t xml:space="preserve"> </w:t>
      </w:r>
      <w:r w:rsidRPr="0039739C">
        <w:t xml:space="preserve">alone groups. Further, it was investigated whether the dose of </w:t>
      </w:r>
      <w:r w:rsidRPr="0039739C">
        <w:rPr>
          <w:i/>
        </w:rPr>
        <w:t xml:space="preserve">M. luteus </w:t>
      </w:r>
      <w:r w:rsidRPr="0039739C">
        <w:t xml:space="preserve">peptidoglycan capable of augmenting </w:t>
      </w:r>
      <w:r w:rsidR="00F45958" w:rsidRPr="00F45958">
        <w:rPr>
          <w:i/>
          <w:iCs/>
        </w:rPr>
        <w:t>S. aureus</w:t>
      </w:r>
      <w:r w:rsidR="0073580A" w:rsidRPr="0073580A">
        <w:rPr>
          <w:i/>
          <w:iCs/>
        </w:rPr>
        <w:t xml:space="preserve"> </w:t>
      </w:r>
      <w:r w:rsidRPr="0039739C">
        <w:t>could be lowered. Co-injecting 250 µg of peptidoglycan with low dose bacteria (</w:t>
      </w:r>
      <w:r w:rsidRPr="0039739C">
        <w:fldChar w:fldCharType="begin"/>
      </w:r>
      <w:r w:rsidRPr="0039739C">
        <w:instrText xml:space="preserve"> REF _Ref500190362 \h  \* MERGEFORMAT </w:instrText>
      </w:r>
      <w:r w:rsidRPr="0039739C">
        <w:fldChar w:fldCharType="separate"/>
      </w:r>
      <w:r w:rsidR="00BA1790">
        <w:t>F</w:t>
      </w:r>
      <w:r w:rsidR="00BA1790" w:rsidRPr="0039739C">
        <w:t xml:space="preserve">igure </w:t>
      </w:r>
      <w:r w:rsidR="00BA1790">
        <w:rPr>
          <w:noProof/>
        </w:rPr>
        <w:t>4.15</w:t>
      </w:r>
      <w:r w:rsidRPr="0039739C">
        <w:fldChar w:fldCharType="end"/>
      </w:r>
      <w:r w:rsidRPr="0039739C">
        <w:t>) resulted in significant recovery of bacteria from the livers (p=0.016)</w:t>
      </w:r>
      <w:r w:rsidR="00AB3CB7">
        <w:t>,</w:t>
      </w:r>
      <w:r w:rsidRPr="0039739C">
        <w:t xml:space="preserve"> and while there was no statistical difference between the groups co-injected with 50µg PGN</w:t>
      </w:r>
      <w:r w:rsidR="00AB3CB7">
        <w:t>,</w:t>
      </w:r>
      <w:r w:rsidRPr="0039739C">
        <w:t xml:space="preserve"> there is a trend of higher bacterial numbers isolated from the livers than low dose bacteria alo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4"/>
      </w:tblGrid>
      <w:tr w:rsidR="007E46DA" w:rsidRPr="0039739C" w14:paraId="398C1D77" w14:textId="77777777" w:rsidTr="0090111D">
        <w:tc>
          <w:tcPr>
            <w:tcW w:w="8824" w:type="dxa"/>
          </w:tcPr>
          <w:p w14:paraId="3591E85E" w14:textId="77777777" w:rsidR="007E46DA" w:rsidRPr="0039739C" w:rsidRDefault="007E46DA" w:rsidP="007E46DA">
            <w:r w:rsidRPr="0039739C">
              <w:rPr>
                <w:noProof/>
                <w:lang w:eastAsia="en-GB"/>
              </w:rPr>
              <w:lastRenderedPageBreak/>
              <w:t xml:space="preserve"> </w:t>
            </w:r>
            <w:r w:rsidRPr="0039739C">
              <w:rPr>
                <w:noProof/>
                <w:lang w:eastAsia="zh-CN"/>
              </w:rPr>
              <w:drawing>
                <wp:inline distT="0" distB="0" distL="0" distR="0" wp14:anchorId="0841498C" wp14:editId="7C73FFEB">
                  <wp:extent cx="4331350" cy="6831892"/>
                  <wp:effectExtent l="0" t="0" r="12065" b="127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340206" cy="6845861"/>
                          </a:xfrm>
                          <a:prstGeom prst="rect">
                            <a:avLst/>
                          </a:prstGeom>
                        </pic:spPr>
                      </pic:pic>
                    </a:graphicData>
                  </a:graphic>
                </wp:inline>
              </w:drawing>
            </w:r>
          </w:p>
        </w:tc>
      </w:tr>
      <w:tr w:rsidR="007E46DA" w:rsidRPr="0039739C" w14:paraId="53703B01" w14:textId="77777777" w:rsidTr="0090111D">
        <w:tc>
          <w:tcPr>
            <w:tcW w:w="8824" w:type="dxa"/>
          </w:tcPr>
          <w:p w14:paraId="4F53245D" w14:textId="2E70F7EE" w:rsidR="007E46DA" w:rsidRPr="0039739C" w:rsidRDefault="007E46DA" w:rsidP="007E46DA">
            <w:pPr>
              <w:pStyle w:val="NoSpacing"/>
            </w:pPr>
            <w:bookmarkStart w:id="398" w:name="_Ref500187636"/>
            <w:bookmarkStart w:id="399" w:name="_Toc505272675"/>
            <w:bookmarkStart w:id="400" w:name="_Toc505531066"/>
            <w:r w:rsidRPr="0039739C">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4</w:t>
            </w:r>
            <w:r w:rsidR="00AE6915">
              <w:rPr>
                <w:noProof/>
              </w:rPr>
              <w:fldChar w:fldCharType="end"/>
            </w:r>
            <w:r>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13</w:t>
            </w:r>
            <w:r w:rsidR="00AE6915">
              <w:rPr>
                <w:noProof/>
              </w:rPr>
              <w:fldChar w:fldCharType="end"/>
            </w:r>
            <w:bookmarkEnd w:id="398"/>
            <w:r w:rsidRPr="0039739C">
              <w:t xml:space="preserve"> Co-injection of latex beads does not augment </w:t>
            </w:r>
            <w:r w:rsidR="00F45958" w:rsidRPr="00F45958">
              <w:rPr>
                <w:i/>
                <w:iCs/>
              </w:rPr>
              <w:t>S. aureus</w:t>
            </w:r>
            <w:r w:rsidR="0073580A" w:rsidRPr="0073580A">
              <w:rPr>
                <w:i/>
                <w:iCs/>
              </w:rPr>
              <w:t xml:space="preserve"> </w:t>
            </w:r>
            <w:r w:rsidRPr="0039739C">
              <w:t>pathogenesis</w:t>
            </w:r>
            <w:r w:rsidRPr="0039739C">
              <w:rPr>
                <w:i/>
              </w:rPr>
              <w:t>.</w:t>
            </w:r>
            <w:bookmarkEnd w:id="399"/>
            <w:bookmarkEnd w:id="400"/>
          </w:p>
          <w:p w14:paraId="43A6DE39" w14:textId="77777777" w:rsidR="007E46DA" w:rsidRPr="0039739C" w:rsidRDefault="007E46DA" w:rsidP="007E46DA">
            <w:pPr>
              <w:pStyle w:val="NoSpacing"/>
            </w:pPr>
          </w:p>
          <w:p w14:paraId="73A813C2" w14:textId="3FDC2314" w:rsidR="007E46DA" w:rsidRPr="0039739C" w:rsidRDefault="007E46DA" w:rsidP="007E46DA">
            <w:pPr>
              <w:pStyle w:val="Figurebody"/>
            </w:pPr>
            <w:r w:rsidRPr="0039739C">
              <w:t>Low dose (7.9x10</w:t>
            </w:r>
            <w:r w:rsidRPr="0039739C">
              <w:rPr>
                <w:vertAlign w:val="superscript"/>
              </w:rPr>
              <w:t>5</w:t>
            </w:r>
            <w:r w:rsidRPr="0039739C">
              <w:rPr>
                <w:position w:val="16"/>
                <w:sz w:val="21"/>
                <w:szCs w:val="21"/>
              </w:rPr>
              <w:t xml:space="preserve"> </w:t>
            </w:r>
            <w:r w:rsidRPr="0039739C">
              <w:t>CFU) bacteria, low dose (8.9x10</w:t>
            </w:r>
            <w:r w:rsidRPr="0039739C">
              <w:rPr>
                <w:vertAlign w:val="superscript"/>
              </w:rPr>
              <w:t>5</w:t>
            </w:r>
            <w:r w:rsidRPr="0039739C">
              <w:rPr>
                <w:position w:val="16"/>
                <w:sz w:val="21"/>
                <w:szCs w:val="21"/>
              </w:rPr>
              <w:t xml:space="preserve"> </w:t>
            </w:r>
            <w:r w:rsidRPr="0039739C">
              <w:t>CFU) bacteria plus 1x10</w:t>
            </w:r>
            <w:r w:rsidRPr="0039739C">
              <w:rPr>
                <w:vertAlign w:val="superscript"/>
              </w:rPr>
              <w:t>8</w:t>
            </w:r>
            <w:r w:rsidRPr="0039739C">
              <w:rPr>
                <w:position w:val="16"/>
                <w:sz w:val="21"/>
                <w:szCs w:val="21"/>
              </w:rPr>
              <w:t xml:space="preserve"> </w:t>
            </w:r>
            <w:r w:rsidRPr="0039739C">
              <w:t xml:space="preserve">1 </w:t>
            </w:r>
            <w:r w:rsidRPr="0039739C">
              <w:rPr>
                <w:rFonts w:eastAsia="Helvetica" w:cs="Helvetica"/>
              </w:rPr>
              <w:t>μm polystyrene latex beads or 1x10</w:t>
            </w:r>
            <w:r w:rsidRPr="0039739C">
              <w:rPr>
                <w:rFonts w:eastAsia="Helvetica" w:cs="Helvetica"/>
                <w:vertAlign w:val="superscript"/>
              </w:rPr>
              <w:t>8</w:t>
            </w:r>
            <w:r w:rsidRPr="0039739C">
              <w:rPr>
                <w:position w:val="16"/>
                <w:sz w:val="21"/>
                <w:szCs w:val="21"/>
              </w:rPr>
              <w:t xml:space="preserve"> </w:t>
            </w:r>
            <w:r w:rsidRPr="0039739C">
              <w:t xml:space="preserve">latex beads alone were injected intravenously (n=10). Weight loss </w:t>
            </w:r>
            <w:r w:rsidRPr="0039739C">
              <w:rPr>
                <w:b/>
              </w:rPr>
              <w:t>(A)</w:t>
            </w:r>
            <w:r w:rsidRPr="0039739C">
              <w:t xml:space="preserve"> as well as kidneys </w:t>
            </w:r>
            <w:r w:rsidRPr="0039739C">
              <w:rPr>
                <w:b/>
              </w:rPr>
              <w:t>(B)</w:t>
            </w:r>
            <w:r w:rsidRPr="0039739C">
              <w:t xml:space="preserve"> and liver </w:t>
            </w:r>
            <w:r w:rsidRPr="0039739C">
              <w:rPr>
                <w:b/>
              </w:rPr>
              <w:t>(C)</w:t>
            </w:r>
            <w:r w:rsidR="0090111D">
              <w:t xml:space="preserve"> CFU were recorded. </w:t>
            </w:r>
            <w:r w:rsidRPr="0039739C">
              <w:t xml:space="preserve">* p &lt; 0.05, ns - non significan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2"/>
              <w:gridCol w:w="4376"/>
            </w:tblGrid>
            <w:tr w:rsidR="007E46DA" w:rsidRPr="0039739C" w14:paraId="5B42FE4F" w14:textId="77777777" w:rsidTr="0090111D">
              <w:tc>
                <w:tcPr>
                  <w:tcW w:w="4232" w:type="dxa"/>
                </w:tcPr>
                <w:p w14:paraId="37C43925" w14:textId="77777777" w:rsidR="007E46DA" w:rsidRPr="0039739C" w:rsidRDefault="007E46DA" w:rsidP="007E46DA">
                  <w:r w:rsidRPr="0039739C">
                    <w:rPr>
                      <w:noProof/>
                      <w:lang w:eastAsia="zh-CN"/>
                    </w:rPr>
                    <w:lastRenderedPageBreak/>
                    <w:drawing>
                      <wp:inline distT="0" distB="0" distL="0" distR="0" wp14:anchorId="1D95E1CB" wp14:editId="1A03E750">
                        <wp:extent cx="2550737" cy="6166427"/>
                        <wp:effectExtent l="0" t="0" r="0" b="6350"/>
                        <wp:docPr id="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53"/>
                                <a:srcRect l="794" t="983" r="56043" b="2170"/>
                                <a:stretch/>
                              </pic:blipFill>
                              <pic:spPr bwMode="auto">
                                <a:xfrm>
                                  <a:off x="0" y="0"/>
                                  <a:ext cx="2562983" cy="6196031"/>
                                </a:xfrm>
                                <a:prstGeom prst="rect">
                                  <a:avLst/>
                                </a:prstGeom>
                                <a:ln>
                                  <a:noFill/>
                                </a:ln>
                                <a:extLst>
                                  <a:ext uri="{53640926-AAD7-44D8-BBD7-CCE9431645EC}">
                                    <a14:shadowObscured xmlns:a14="http://schemas.microsoft.com/office/drawing/2010/main"/>
                                  </a:ext>
                                </a:extLst>
                              </pic:spPr>
                            </pic:pic>
                          </a:graphicData>
                        </a:graphic>
                      </wp:inline>
                    </w:drawing>
                  </w:r>
                </w:p>
              </w:tc>
              <w:tc>
                <w:tcPr>
                  <w:tcW w:w="4376" w:type="dxa"/>
                </w:tcPr>
                <w:p w14:paraId="7DD12345" w14:textId="77777777" w:rsidR="007E46DA" w:rsidRPr="0039739C" w:rsidRDefault="007E46DA" w:rsidP="007E46DA">
                  <w:pPr>
                    <w:jc w:val="center"/>
                  </w:pPr>
                  <w:r w:rsidRPr="0039739C">
                    <w:rPr>
                      <w:i/>
                      <w:noProof/>
                      <w:lang w:eastAsia="zh-CN"/>
                    </w:rPr>
                    <mc:AlternateContent>
                      <mc:Choice Requires="wps">
                        <w:drawing>
                          <wp:anchor distT="0" distB="0" distL="114300" distR="114300" simplePos="0" relativeHeight="251659264" behindDoc="0" locked="0" layoutInCell="1" allowOverlap="1" wp14:anchorId="22CDB53E" wp14:editId="48AEC272">
                            <wp:simplePos x="0" y="0"/>
                            <wp:positionH relativeFrom="column">
                              <wp:posOffset>-39370</wp:posOffset>
                            </wp:positionH>
                            <wp:positionV relativeFrom="paragraph">
                              <wp:posOffset>-5080</wp:posOffset>
                            </wp:positionV>
                            <wp:extent cx="1905" cy="6060440"/>
                            <wp:effectExtent l="0" t="0" r="48895" b="35560"/>
                            <wp:wrapNone/>
                            <wp:docPr id="309" name="Straight Connector 309"/>
                            <wp:cNvGraphicFramePr/>
                            <a:graphic xmlns:a="http://schemas.openxmlformats.org/drawingml/2006/main">
                              <a:graphicData uri="http://schemas.microsoft.com/office/word/2010/wordprocessingShape">
                                <wps:wsp>
                                  <wps:cNvCnPr/>
                                  <wps:spPr>
                                    <a:xfrm flipH="1">
                                      <a:off x="0" y="0"/>
                                      <a:ext cx="1905" cy="60604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mo="http://schemas.microsoft.com/office/mac/office/2008/main" xmlns:mv="urn:schemas-microsoft-com:mac:vml">
                        <w:pict>
                          <v:line w14:anchorId="7DA7493F" id="Straight Connector 309" o:spid="_x0000_s1026" style="position:absolute;flip:x;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pt,-.35pt" to="-2.95pt,476.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" strokecolor="black [3200]" strokeweight=".5pt">
                            <v:stroke joinstyle="miter"/>
                          </v:line>
                        </w:pict>
                      </mc:Fallback>
                    </mc:AlternateContent>
                  </w:r>
                  <w:r w:rsidRPr="0039739C">
                    <w:rPr>
                      <w:noProof/>
                      <w:lang w:eastAsia="zh-CN"/>
                    </w:rPr>
                    <w:drawing>
                      <wp:inline distT="0" distB="0" distL="0" distR="0" wp14:anchorId="73666EB8" wp14:editId="3BB28AD8">
                        <wp:extent cx="2632368" cy="6052127"/>
                        <wp:effectExtent l="0" t="0" r="9525" b="0"/>
                        <wp:docPr id="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53"/>
                                <a:srcRect l="49247" t="1228" r="6004" b="3281"/>
                                <a:stretch/>
                              </pic:blipFill>
                              <pic:spPr bwMode="auto">
                                <a:xfrm>
                                  <a:off x="0" y="0"/>
                                  <a:ext cx="2650369" cy="6093513"/>
                                </a:xfrm>
                                <a:prstGeom prst="rect">
                                  <a:avLst/>
                                </a:prstGeom>
                                <a:ln>
                                  <a:noFill/>
                                </a:ln>
                                <a:extLst>
                                  <a:ext uri="{53640926-AAD7-44D8-BBD7-CCE9431645EC}">
                                    <a14:shadowObscured xmlns:a14="http://schemas.microsoft.com/office/drawing/2010/main"/>
                                  </a:ext>
                                </a:extLst>
                              </pic:spPr>
                            </pic:pic>
                          </a:graphicData>
                        </a:graphic>
                      </wp:inline>
                    </w:drawing>
                  </w:r>
                </w:p>
              </w:tc>
            </w:tr>
            <w:tr w:rsidR="007E46DA" w:rsidRPr="0039739C" w14:paraId="0903D413" w14:textId="77777777" w:rsidTr="0090111D">
              <w:trPr>
                <w:trHeight w:val="611"/>
              </w:trPr>
              <w:tc>
                <w:tcPr>
                  <w:tcW w:w="8608" w:type="dxa"/>
                  <w:gridSpan w:val="2"/>
                </w:tcPr>
                <w:p w14:paraId="3422FA70" w14:textId="0160FA77" w:rsidR="007E46DA" w:rsidRPr="0039739C" w:rsidRDefault="007E46DA" w:rsidP="007E46DA">
                  <w:pPr>
                    <w:pStyle w:val="NoSpacing"/>
                  </w:pPr>
                  <w:bookmarkStart w:id="401" w:name="_Ref500189218"/>
                  <w:bookmarkStart w:id="402" w:name="_Toc505272676"/>
                  <w:bookmarkStart w:id="403" w:name="_Toc505531067"/>
                  <w:r w:rsidRPr="0039739C">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4</w:t>
                  </w:r>
                  <w:r w:rsidR="00AE6915">
                    <w:rPr>
                      <w:noProof/>
                    </w:rPr>
                    <w:fldChar w:fldCharType="end"/>
                  </w:r>
                  <w:r>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14</w:t>
                  </w:r>
                  <w:r w:rsidR="00AE6915">
                    <w:rPr>
                      <w:noProof/>
                    </w:rPr>
                    <w:fldChar w:fldCharType="end"/>
                  </w:r>
                  <w:bookmarkEnd w:id="401"/>
                  <w:r w:rsidRPr="0039739C">
                    <w:t xml:space="preserve"> Determination of lowest possible dose of </w:t>
                  </w:r>
                  <w:r w:rsidR="00F45958" w:rsidRPr="00F45958">
                    <w:rPr>
                      <w:i/>
                      <w:iCs/>
                    </w:rPr>
                    <w:t>S. aureus</w:t>
                  </w:r>
                  <w:r w:rsidR="0073580A" w:rsidRPr="0073580A">
                    <w:rPr>
                      <w:i/>
                      <w:iCs/>
                    </w:rPr>
                    <w:t xml:space="preserve"> </w:t>
                  </w:r>
                  <w:r w:rsidRPr="0039739C">
                    <w:t xml:space="preserve">pathogenesis for augmentation with </w:t>
                  </w:r>
                  <w:r w:rsidRPr="0039739C">
                    <w:rPr>
                      <w:i/>
                    </w:rPr>
                    <w:t xml:space="preserve">M. luteus </w:t>
                  </w:r>
                  <w:r w:rsidRPr="0039739C">
                    <w:t>peptidoglycan</w:t>
                  </w:r>
                  <w:bookmarkEnd w:id="402"/>
                  <w:bookmarkEnd w:id="403"/>
                </w:p>
                <w:p w14:paraId="3CEE5715" w14:textId="77777777" w:rsidR="007E46DA" w:rsidRPr="0039739C" w:rsidRDefault="007E46DA" w:rsidP="007E46DA">
                  <w:pPr>
                    <w:pStyle w:val="NoSpacing"/>
                  </w:pPr>
                </w:p>
                <w:p w14:paraId="1E8F838B" w14:textId="6E13DF5A" w:rsidR="007E46DA" w:rsidRPr="0039739C" w:rsidRDefault="007E46DA" w:rsidP="007E46DA">
                  <w:pPr>
                    <w:pStyle w:val="Figurebody"/>
                  </w:pPr>
                  <w:r w:rsidRPr="0039739C">
                    <w:t xml:space="preserve">Mice (n=5) injected with a range of </w:t>
                  </w:r>
                  <w:r w:rsidR="00F45958" w:rsidRPr="00F45958">
                    <w:rPr>
                      <w:i/>
                    </w:rPr>
                    <w:t>S. aureus</w:t>
                  </w:r>
                  <w:r w:rsidR="0073580A" w:rsidRPr="0073580A">
                    <w:rPr>
                      <w:i/>
                    </w:rPr>
                    <w:t xml:space="preserve"> </w:t>
                  </w:r>
                  <w:r w:rsidRPr="0039739C">
                    <w:t xml:space="preserve">doses: </w:t>
                  </w:r>
                  <w:r w:rsidRPr="0039739C">
                    <w:rPr>
                      <w:b/>
                    </w:rPr>
                    <w:t xml:space="preserve">(B) </w:t>
                  </w:r>
                  <w:r w:rsidRPr="0039739C">
                    <w:t>(1x10</w:t>
                  </w:r>
                  <w:r w:rsidRPr="0039739C">
                    <w:rPr>
                      <w:vertAlign w:val="superscript"/>
                    </w:rPr>
                    <w:t>2</w:t>
                  </w:r>
                  <w:r w:rsidRPr="0039739C">
                    <w:t>, 7x10</w:t>
                  </w:r>
                  <w:r w:rsidRPr="0039739C">
                    <w:rPr>
                      <w:vertAlign w:val="superscript"/>
                    </w:rPr>
                    <w:t>2</w:t>
                  </w:r>
                  <w:r w:rsidRPr="0039739C">
                    <w:t>, 5x10</w:t>
                  </w:r>
                  <w:r w:rsidRPr="0039739C">
                    <w:rPr>
                      <w:vertAlign w:val="superscript"/>
                    </w:rPr>
                    <w:t>3</w:t>
                  </w:r>
                  <w:r w:rsidRPr="0039739C">
                    <w:t xml:space="preserve"> CFU), </w:t>
                  </w:r>
                  <w:r w:rsidRPr="0039739C">
                    <w:rPr>
                      <w:b/>
                    </w:rPr>
                    <w:t xml:space="preserve">(A) </w:t>
                  </w:r>
                  <w:r w:rsidRPr="0039739C">
                    <w:t>(1x10</w:t>
                  </w:r>
                  <w:r w:rsidRPr="0039739C">
                    <w:rPr>
                      <w:vertAlign w:val="superscript"/>
                    </w:rPr>
                    <w:t>4</w:t>
                  </w:r>
                  <w:r w:rsidRPr="0039739C">
                    <w:t>, 1.2x10</w:t>
                  </w:r>
                  <w:r w:rsidRPr="0039739C">
                    <w:rPr>
                      <w:vertAlign w:val="superscript"/>
                    </w:rPr>
                    <w:t>5</w:t>
                  </w:r>
                  <w:r w:rsidRPr="0039739C">
                    <w:t>,1.2x10</w:t>
                  </w:r>
                  <w:r w:rsidRPr="0039739C">
                    <w:rPr>
                      <w:vertAlign w:val="superscript"/>
                    </w:rPr>
                    <w:t>6</w:t>
                  </w:r>
                  <w:r w:rsidRPr="0039739C">
                    <w:t xml:space="preserve"> CFU) alone or in combination with </w:t>
                  </w:r>
                  <w:r w:rsidRPr="0039739C">
                    <w:rPr>
                      <w:i/>
                    </w:rPr>
                    <w:t>M. luteus</w:t>
                  </w:r>
                  <w:r w:rsidRPr="0039739C">
                    <w:t xml:space="preserve"> peptidoglycan (500 </w:t>
                  </w:r>
                  <w:r w:rsidRPr="0039739C">
                    <w:rPr>
                      <w:rFonts w:eastAsia="Helvetica" w:cs="Helvetica"/>
                    </w:rPr>
                    <w:t>μg). With weights as well as liv</w:t>
                  </w:r>
                  <w:r w:rsidR="001113E1">
                    <w:rPr>
                      <w:rFonts w:eastAsia="Helvetica" w:cs="Helvetica"/>
                    </w:rPr>
                    <w:t>er and kidney CFU recorded.</w:t>
                  </w:r>
                  <w:r w:rsidRPr="0039739C">
                    <w:rPr>
                      <w:rFonts w:eastAsia="Helvetica" w:cs="Helvetica"/>
                    </w:rPr>
                    <w:t xml:space="preserve"> </w:t>
                  </w:r>
                  <w:r w:rsidRPr="0039739C">
                    <w:t>* p &lt;0.05; ** p &lt; 0.01.</w:t>
                  </w:r>
                  <w:r w:rsidRPr="0039739C">
                    <w:rPr>
                      <w:rFonts w:eastAsia="Helvetica" w:cs="Helvetica"/>
                    </w:rPr>
                    <w:t xml:space="preserve"> </w:t>
                  </w:r>
                </w:p>
                <w:p w14:paraId="02B626D8" w14:textId="77777777" w:rsidR="007E46DA" w:rsidRPr="0039739C" w:rsidRDefault="007E46DA" w:rsidP="007E46D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6"/>
                  </w:tblGrid>
                  <w:tr w:rsidR="007E46DA" w:rsidRPr="0039739C" w14:paraId="1F5921E7" w14:textId="77777777" w:rsidTr="001113E1">
                    <w:tc>
                      <w:tcPr>
                        <w:tcW w:w="8036" w:type="dxa"/>
                      </w:tcPr>
                      <w:p w14:paraId="20FCDA8D" w14:textId="77777777" w:rsidR="007E46DA" w:rsidRPr="0039739C" w:rsidRDefault="007E46DA" w:rsidP="007E46DA">
                        <w:r w:rsidRPr="0039739C">
                          <w:rPr>
                            <w:noProof/>
                            <w:lang w:eastAsia="zh-CN"/>
                          </w:rPr>
                          <w:lastRenderedPageBreak/>
                          <mc:AlternateContent>
                            <mc:Choice Requires="wpg">
                              <w:drawing>
                                <wp:inline distT="0" distB="0" distL="0" distR="0" wp14:anchorId="4B856000" wp14:editId="38B543F6">
                                  <wp:extent cx="2680267" cy="6720892"/>
                                  <wp:effectExtent l="0" t="0" r="12700" b="10160"/>
                                  <wp:docPr id="39" name="Group 1"/>
                                  <wp:cNvGraphicFramePr/>
                                  <a:graphic xmlns:a="http://schemas.openxmlformats.org/drawingml/2006/main">
                                    <a:graphicData uri="http://schemas.microsoft.com/office/word/2010/wordprocessingGroup">
                                      <wpg:wgp>
                                        <wpg:cNvGrpSpPr/>
                                        <wpg:grpSpPr>
                                          <a:xfrm>
                                            <a:off x="0" y="0"/>
                                            <a:ext cx="2680267" cy="6720892"/>
                                            <a:chOff x="0" y="0"/>
                                            <a:chExt cx="2735068" cy="6858000"/>
                                          </a:xfrm>
                                        </wpg:grpSpPr>
                                        <pic:pic xmlns:pic="http://schemas.openxmlformats.org/drawingml/2006/picture">
                                          <pic:nvPicPr>
                                            <pic:cNvPr id="40" name="Picture 40"/>
                                            <pic:cNvPicPr>
                                              <a:picLocks noChangeAspect="1"/>
                                            </pic:cNvPicPr>
                                          </pic:nvPicPr>
                                          <pic:blipFill>
                                            <a:blip r:embed="rId54"/>
                                            <a:stretch>
                                              <a:fillRect/>
                                            </a:stretch>
                                          </pic:blipFill>
                                          <pic:spPr>
                                            <a:xfrm>
                                              <a:off x="0" y="0"/>
                                              <a:ext cx="2735068" cy="6858000"/>
                                            </a:xfrm>
                                            <a:prstGeom prst="rect">
                                              <a:avLst/>
                                            </a:prstGeom>
                                          </pic:spPr>
                                        </pic:pic>
                                        <wps:wsp>
                                          <wps:cNvPr id="41" name="Text Box 41"/>
                                          <wps:cNvSpPr txBox="1"/>
                                          <wps:spPr>
                                            <a:xfrm>
                                              <a:off x="158844" y="281352"/>
                                              <a:ext cx="315595" cy="370205"/>
                                            </a:xfrm>
                                            <a:prstGeom prst="rect">
                                              <a:avLst/>
                                            </a:prstGeom>
                                            <a:noFill/>
                                          </wps:spPr>
                                          <wps:txbx>
                                            <w:txbxContent>
                                              <w:p w14:paraId="2E757F90"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36"/>
                                                    <w:szCs w:val="36"/>
                                                    <w:lang w:val="en-US"/>
                                                  </w:rPr>
                                                  <w:t>A</w:t>
                                                </w:r>
                                              </w:p>
                                            </w:txbxContent>
                                          </wps:txbx>
                                          <wps:bodyPr wrap="square" rtlCol="0">
                                            <a:noAutofit/>
                                          </wps:bodyPr>
                                        </wps:wsp>
                                        <wps:wsp>
                                          <wps:cNvPr id="42" name="Text Box 42"/>
                                          <wps:cNvSpPr txBox="1"/>
                                          <wps:spPr>
                                            <a:xfrm>
                                              <a:off x="158844" y="5013439"/>
                                              <a:ext cx="304800" cy="370205"/>
                                            </a:xfrm>
                                            <a:prstGeom prst="rect">
                                              <a:avLst/>
                                            </a:prstGeom>
                                            <a:noFill/>
                                          </wps:spPr>
                                          <wps:txbx>
                                            <w:txbxContent>
                                              <w:p w14:paraId="6CAB7E58"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36"/>
                                                    <w:szCs w:val="36"/>
                                                    <w:lang w:val="en-US"/>
                                                  </w:rPr>
                                                  <w:t>C</w:t>
                                                </w:r>
                                              </w:p>
                                            </w:txbxContent>
                                          </wps:txbx>
                                          <wps:bodyPr wrap="square" rtlCol="0">
                                            <a:noAutofit/>
                                          </wps:bodyPr>
                                        </wps:wsp>
                                        <wps:wsp>
                                          <wps:cNvPr id="43" name="Text Box 43"/>
                                          <wps:cNvSpPr txBox="1"/>
                                          <wps:spPr>
                                            <a:xfrm>
                                              <a:off x="158844" y="2645058"/>
                                              <a:ext cx="307340" cy="370205"/>
                                            </a:xfrm>
                                            <a:prstGeom prst="rect">
                                              <a:avLst/>
                                            </a:prstGeom>
                                            <a:noFill/>
                                          </wps:spPr>
                                          <wps:txbx>
                                            <w:txbxContent>
                                              <w:p w14:paraId="0A1AD74E"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36"/>
                                                    <w:szCs w:val="36"/>
                                                    <w:lang w:val="en-US"/>
                                                  </w:rPr>
                                                  <w:t>B</w:t>
                                                </w:r>
                                              </w:p>
                                            </w:txbxContent>
                                          </wps:txbx>
                                          <wps:bodyPr wrap="square" rtlCol="0">
                                            <a:noAutofit/>
                                          </wps:bodyPr>
                                        </wps:wsp>
                                      </wpg:wgp>
                                    </a:graphicData>
                                  </a:graphic>
                                </wp:inline>
                              </w:drawing>
                            </mc:Choice>
                            <mc:Fallback>
                              <w:pict>
                                <v:group w14:anchorId="4B856000" id="_x0000_s1143" style="width:211.05pt;height:529.2pt;mso-position-horizontal-relative:char;mso-position-vertical-relative:line" coordsize="27350,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">
                                  <v:shape id="Picture 40" o:spid="_x0000_s1144" type="#_x0000_t75" style="position:absolute;width:27350;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">
                                    <v:imagedata r:id="rId55" o:title=""/>
                                    <v:path arrowok="t"/>
                                  </v:shape>
                                  <v:shape id="Text Box 41" o:spid="_x0000_s1145" type="#_x0000_t202" style="position:absolute;left:1588;top:2813;width:3156;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2E757F90"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36"/>
                                              <w:szCs w:val="36"/>
                                              <w:lang w:val="en-US"/>
                                            </w:rPr>
                                            <w:t>A</w:t>
                                          </w:r>
                                        </w:p>
                                      </w:txbxContent>
                                    </v:textbox>
                                  </v:shape>
                                  <v:shape id="Text Box 42" o:spid="_x0000_s1146" type="#_x0000_t202" style="position:absolute;left:1588;top:50134;width:3048;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6CAB7E58"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36"/>
                                              <w:szCs w:val="36"/>
                                              <w:lang w:val="en-US"/>
                                            </w:rPr>
                                            <w:t>C</w:t>
                                          </w:r>
                                        </w:p>
                                      </w:txbxContent>
                                    </v:textbox>
                                  </v:shape>
                                  <v:shape id="Text Box 43" o:spid="_x0000_s1147" type="#_x0000_t202" style="position:absolute;left:1588;top:26450;width:3073;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0A1AD74E" w14:textId="77777777" w:rsidR="00AB3CB7" w:rsidRDefault="00AB3CB7" w:rsidP="007E46DA">
                                          <w:pPr>
                                            <w:pStyle w:val="NormalWeb"/>
                                            <w:spacing w:before="0" w:beforeAutospacing="0" w:after="0" w:afterAutospacing="0"/>
                                          </w:pPr>
                                          <w:r>
                                            <w:rPr>
                                              <w:rFonts w:asciiTheme="minorHAnsi" w:hAnsi="Calibri" w:cstheme="minorBidi"/>
                                              <w:color w:val="000000" w:themeColor="text1"/>
                                              <w:kern w:val="24"/>
                                              <w:sz w:val="36"/>
                                              <w:szCs w:val="36"/>
                                              <w:lang w:val="en-US"/>
                                            </w:rPr>
                                            <w:t>B</w:t>
                                          </w:r>
                                        </w:p>
                                      </w:txbxContent>
                                    </v:textbox>
                                  </v:shape>
                                  <w10:anchorlock/>
                                </v:group>
                              </w:pict>
                            </mc:Fallback>
                          </mc:AlternateContent>
                        </w:r>
                      </w:p>
                    </w:tc>
                  </w:tr>
                  <w:tr w:rsidR="007E46DA" w:rsidRPr="0039739C" w14:paraId="5C2A5D07" w14:textId="77777777" w:rsidTr="001113E1">
                    <w:trPr>
                      <w:trHeight w:val="2582"/>
                    </w:trPr>
                    <w:tc>
                      <w:tcPr>
                        <w:tcW w:w="8036" w:type="dxa"/>
                      </w:tcPr>
                      <w:p w14:paraId="39765AC2" w14:textId="58E7152B" w:rsidR="007E46DA" w:rsidRPr="0039739C" w:rsidRDefault="0090111D" w:rsidP="007E46DA">
                        <w:pPr>
                          <w:pStyle w:val="NoSpacing"/>
                        </w:pPr>
                        <w:bookmarkStart w:id="404" w:name="_Ref500190362"/>
                        <w:bookmarkStart w:id="405" w:name="_Toc505272677"/>
                        <w:bookmarkStart w:id="406" w:name="_Toc505531068"/>
                        <w:r>
                          <w:t>F</w:t>
                        </w:r>
                        <w:r w:rsidR="007E46DA" w:rsidRPr="0039739C">
                          <w:t xml:space="preserve">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4</w:t>
                        </w:r>
                        <w:r w:rsidR="00AE6915">
                          <w:rPr>
                            <w:noProof/>
                          </w:rPr>
                          <w:fldChar w:fldCharType="end"/>
                        </w:r>
                        <w:r w:rsidR="007E46DA">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15</w:t>
                        </w:r>
                        <w:r w:rsidR="00AE6915">
                          <w:rPr>
                            <w:noProof/>
                          </w:rPr>
                          <w:fldChar w:fldCharType="end"/>
                        </w:r>
                        <w:bookmarkEnd w:id="404"/>
                        <w:r w:rsidR="007E46DA" w:rsidRPr="0039739C">
                          <w:t xml:space="preserve"> Titration of </w:t>
                        </w:r>
                        <w:r w:rsidR="007E46DA" w:rsidRPr="0039739C">
                          <w:rPr>
                            <w:i/>
                          </w:rPr>
                          <w:t xml:space="preserve">M. luteus </w:t>
                        </w:r>
                        <w:r w:rsidR="007E46DA" w:rsidRPr="0039739C">
                          <w:t>pPGN</w:t>
                        </w:r>
                        <w:r w:rsidR="007E46DA" w:rsidRPr="0039739C">
                          <w:rPr>
                            <w:i/>
                          </w:rPr>
                          <w:t xml:space="preserve"> </w:t>
                        </w:r>
                        <w:r w:rsidR="007E46DA" w:rsidRPr="0039739C">
                          <w:t xml:space="preserve">for augmentation of </w:t>
                        </w:r>
                        <w:r w:rsidR="00F45958" w:rsidRPr="00F45958">
                          <w:rPr>
                            <w:i/>
                            <w:iCs/>
                          </w:rPr>
                          <w:t>S. aureus</w:t>
                        </w:r>
                        <w:r w:rsidR="0073580A" w:rsidRPr="0073580A">
                          <w:rPr>
                            <w:i/>
                            <w:iCs/>
                          </w:rPr>
                          <w:t xml:space="preserve"> </w:t>
                        </w:r>
                        <w:r w:rsidR="007E46DA" w:rsidRPr="0039739C">
                          <w:t>pathogenesis.</w:t>
                        </w:r>
                        <w:bookmarkEnd w:id="405"/>
                        <w:bookmarkEnd w:id="406"/>
                      </w:p>
                      <w:p w14:paraId="0C849507" w14:textId="77777777" w:rsidR="007E46DA" w:rsidRPr="0039739C" w:rsidRDefault="007E46DA" w:rsidP="007E46DA">
                        <w:pPr>
                          <w:pStyle w:val="NoSpacing"/>
                        </w:pPr>
                      </w:p>
                      <w:p w14:paraId="5555EB22" w14:textId="2B35D814" w:rsidR="007E46DA" w:rsidRPr="0039739C" w:rsidRDefault="007E46DA" w:rsidP="007E46DA">
                        <w:pPr>
                          <w:pStyle w:val="Figurebody"/>
                        </w:pPr>
                        <w:r w:rsidRPr="0039739C">
                          <w:t xml:space="preserve">Low dose </w:t>
                        </w:r>
                        <w:r w:rsidR="00F45958" w:rsidRPr="00F45958">
                          <w:rPr>
                            <w:i/>
                          </w:rPr>
                          <w:t>S. aureus</w:t>
                        </w:r>
                        <w:r w:rsidR="0073580A" w:rsidRPr="0073580A">
                          <w:rPr>
                            <w:i/>
                          </w:rPr>
                          <w:t xml:space="preserve"> </w:t>
                        </w:r>
                        <w:r w:rsidRPr="0039739C">
                          <w:t>(1x10</w:t>
                        </w:r>
                        <w:r w:rsidRPr="0039739C">
                          <w:rPr>
                            <w:vertAlign w:val="superscript"/>
                          </w:rPr>
                          <w:t>6</w:t>
                        </w:r>
                        <w:r w:rsidRPr="0039739C">
                          <w:t xml:space="preserve"> CFU), with or without </w:t>
                        </w:r>
                        <w:r w:rsidRPr="0039739C">
                          <w:rPr>
                            <w:i/>
                          </w:rPr>
                          <w:t>M. luteus</w:t>
                        </w:r>
                        <w:r w:rsidRPr="0039739C">
                          <w:t xml:space="preserve"> PGN at either 500 µg, 250 µg or 50 µg was injected intravenously in the murine sepsis model (n=5). Weight loss </w:t>
                        </w:r>
                        <w:r w:rsidRPr="0039739C">
                          <w:rPr>
                            <w:b/>
                          </w:rPr>
                          <w:t>(A)</w:t>
                        </w:r>
                        <w:r w:rsidRPr="0039739C">
                          <w:t xml:space="preserve"> and CFU in kidneys </w:t>
                        </w:r>
                        <w:r w:rsidRPr="0039739C">
                          <w:rPr>
                            <w:b/>
                          </w:rPr>
                          <w:t>(B)</w:t>
                        </w:r>
                        <w:r w:rsidRPr="0039739C">
                          <w:t xml:space="preserve"> and liver </w:t>
                        </w:r>
                        <w:r w:rsidRPr="0039739C">
                          <w:rPr>
                            <w:b/>
                          </w:rPr>
                          <w:t>(C)</w:t>
                        </w:r>
                        <w:r w:rsidR="001113E1">
                          <w:t xml:space="preserve"> were recorded.</w:t>
                        </w:r>
                        <w:r w:rsidR="0073580A" w:rsidRPr="0073580A">
                          <w:rPr>
                            <w:i/>
                          </w:rPr>
                          <w:t xml:space="preserve"> </w:t>
                        </w:r>
                        <w:r w:rsidR="001113E1">
                          <w:t xml:space="preserve">* p &lt; 0.05, </w:t>
                        </w:r>
                        <w:r w:rsidRPr="0039739C">
                          <w:t>** p &lt; 0.01.</w:t>
                        </w:r>
                      </w:p>
                    </w:tc>
                  </w:tr>
                </w:tbl>
                <w:p w14:paraId="603FC20A" w14:textId="77777777" w:rsidR="007E46DA" w:rsidRPr="0039739C" w:rsidRDefault="007E46DA" w:rsidP="007E46DA">
                  <w:pPr>
                    <w:pStyle w:val="Caption"/>
                  </w:pPr>
                </w:p>
              </w:tc>
            </w:tr>
          </w:tbl>
          <w:p w14:paraId="72EB9997" w14:textId="77777777" w:rsidR="007E46DA" w:rsidRPr="0039739C" w:rsidRDefault="007E46DA" w:rsidP="007E46DA">
            <w:pPr>
              <w:keepNext/>
            </w:pPr>
          </w:p>
        </w:tc>
      </w:tr>
    </w:tbl>
    <w:p w14:paraId="139466AA" w14:textId="1CCD8CC1" w:rsidR="007E46DA" w:rsidRDefault="007E46DA" w:rsidP="00EE19F9">
      <w:pPr>
        <w:pStyle w:val="Heading4"/>
      </w:pPr>
      <w:bookmarkStart w:id="407" w:name="_Toc505272649"/>
      <w:bookmarkStart w:id="408" w:name="_Toc500420558"/>
      <w:bookmarkStart w:id="409" w:name="_Toc500420616"/>
      <w:bookmarkStart w:id="410" w:name="_Toc521494855"/>
      <w:r w:rsidRPr="0039739C">
        <w:lastRenderedPageBreak/>
        <w:t xml:space="preserve">Effect of peptidoglycan structure on augmentation of </w:t>
      </w:r>
      <w:r w:rsidR="00F45958" w:rsidRPr="00F45958">
        <w:rPr>
          <w:i/>
        </w:rPr>
        <w:t>S. aureus</w:t>
      </w:r>
      <w:r w:rsidR="0073580A" w:rsidRPr="0073580A">
        <w:rPr>
          <w:i/>
        </w:rPr>
        <w:t xml:space="preserve"> </w:t>
      </w:r>
      <w:r w:rsidRPr="0039739C">
        <w:t>pathogenesis</w:t>
      </w:r>
      <w:bookmarkEnd w:id="407"/>
      <w:bookmarkEnd w:id="410"/>
      <w:r w:rsidRPr="0039739C">
        <w:t xml:space="preserve"> </w:t>
      </w:r>
    </w:p>
    <w:p w14:paraId="3F333E4E" w14:textId="77777777" w:rsidR="007E46DA" w:rsidRPr="001935AB" w:rsidRDefault="007E46DA" w:rsidP="007E46DA"/>
    <w:p w14:paraId="2BEA192B" w14:textId="75726BC6" w:rsidR="007E46DA" w:rsidRPr="0039739C" w:rsidRDefault="007E46DA" w:rsidP="007E46DA">
      <w:r w:rsidRPr="0039739C">
        <w:t xml:space="preserve">Polymeric peptidoglycan structure has been shown to be important for triggering immune events both </w:t>
      </w:r>
      <w:r w:rsidRPr="0039739C">
        <w:rPr>
          <w:i/>
        </w:rPr>
        <w:t xml:space="preserve">in vitro </w:t>
      </w:r>
      <w:r w:rsidRPr="0039739C">
        <w:t xml:space="preserve">and </w:t>
      </w:r>
      <w:r w:rsidRPr="0039739C">
        <w:rPr>
          <w:i/>
        </w:rPr>
        <w:t xml:space="preserve">in vivo. </w:t>
      </w:r>
      <w:r w:rsidRPr="0039739C">
        <w:t xml:space="preserve">PGN from </w:t>
      </w:r>
      <w:r w:rsidRPr="0039739C">
        <w:rPr>
          <w:i/>
        </w:rPr>
        <w:t xml:space="preserve">B. subtilis </w:t>
      </w:r>
      <w:r w:rsidRPr="0039739C">
        <w:t xml:space="preserve">and </w:t>
      </w:r>
      <w:r w:rsidRPr="0039739C">
        <w:rPr>
          <w:i/>
        </w:rPr>
        <w:t>C. flaccumfaciens</w:t>
      </w:r>
      <w:r w:rsidR="00AB3CB7">
        <w:rPr>
          <w:i/>
        </w:rPr>
        <w:t>,</w:t>
      </w:r>
      <w:r w:rsidRPr="0039739C">
        <w:rPr>
          <w:i/>
        </w:rPr>
        <w:t xml:space="preserve"> </w:t>
      </w:r>
      <w:r w:rsidRPr="0039739C">
        <w:t xml:space="preserve">not known to cause disease in humans, managed to induce a cytokine response, but only when the glycan backbone was polymeric, both in whole human blood and in a rat model, with this effect completely abolished once the peptidoglycan was digested with mutanolysin </w:t>
      </w:r>
      <w:r w:rsidRPr="0039739C">
        <w:fldChar w:fldCharType="begin" w:fldLock="1"/>
      </w:r>
      <w:r w:rsidR="00B145F9">
        <w:instrText>ADDIN CSL_CITATION { "citationItems" : [ { "id" : "ITEM-1", "itemData" : { "DOI" : "10.1128/IAI.72.3.1311", "author" : [ { "dropping-particle" : "", "family" : "Myhre", "given" : "Anders E", "non-dropping-particle" : "", "parse-names" : false, "suffix" : "" }, { "dropping-particle" : "", "family" : "Stuest\u00f8l", "given" : "Jon Fredrik", "non-dropping-particle" : "", "parse-names" : false, "suffix" : "" }, { "dropping-particle" : "", "family" : "Dahle", "given" : "Maria K", "non-dropping-particle" : "", "parse-names" : false, "suffix" : "" }, { "dropping-particle" : "", "family" : "\u00d8verland", "given" : "Gunhild", "non-dropping-particle" : "", "parse-names" : false, "suffix" : "" }, { "dropping-particle" : "", "family" : "Thiemermann", "given" : "Christoph", "non-dropping-particle" : "", "parse-names" : false, "suffix" : "" }, { "dropping-particle" : "", "family" : "Foster", "given" : "Simon J", "non-dropping-particle" : "", "parse-names" : false, "suffix" : "" }, { "dropping-particle" : "", "family" : "Lilleaasen", "given" : "Per", "non-dropping-particle" : "", "parse-names" : false, "suffix" : "" }, { "dropping-particle" : "", "family" : "Aasen", "given" : "Ansgar O", "non-dropping-particle" : "", "parse-names" : false, "suffix" : "" }, { "dropping-particle" : "", "family" : "Wang", "given" : "Jacob E", "non-dropping-particle" : "", "parse-names" : false, "suffix" : "" } ], "id" : "ITEM-1", "issue" : "3", "issued" : { "date-parts" : [ [ "2004" ] ] }, "note" : "Methods for Cellosyl and lysostaphin digestions\n\n\nDifference in aa sequence in the stem peptides of aureus, subtilis and CF", "page" : "1311-1317", "title" : "Organ Injury and Cytokine Release Caused by Peptidoglycan Are Dependent on the Structural Integrity of the Glycan Chain", "type" : "article-journal", "volume" : "72" }, "uris" : [ "http://www.mendeley.com/documents/?uuid=ff4b6c1b-133a-4932-9e71-dea33c38d8ae" ] } ], "mendeley" : { "formattedCitation" : "(Myhre &lt;i&gt;et al.&lt;/i&gt;, 2004)", "plainTextFormattedCitation" : "(Myhre et al., 2004)", "previouslyFormattedCitation" : "(Myhre &lt;i&gt;et al.&lt;/i&gt;, 2004)" }, "properties" : {  }, "schema" : "https://github.com/citation-style-language/schema/raw/master/csl-citation.json" }</w:instrText>
      </w:r>
      <w:r w:rsidRPr="0039739C">
        <w:fldChar w:fldCharType="separate"/>
      </w:r>
      <w:r w:rsidR="00F71621" w:rsidRPr="00F71621">
        <w:rPr>
          <w:noProof/>
        </w:rPr>
        <w:t xml:space="preserve">(Myhre </w:t>
      </w:r>
      <w:r w:rsidR="00F71621" w:rsidRPr="00F71621">
        <w:rPr>
          <w:i/>
          <w:noProof/>
        </w:rPr>
        <w:t>et al.</w:t>
      </w:r>
      <w:r w:rsidR="00F71621" w:rsidRPr="00F71621">
        <w:rPr>
          <w:noProof/>
        </w:rPr>
        <w:t>, 2004)</w:t>
      </w:r>
      <w:r w:rsidRPr="0039739C">
        <w:fldChar w:fldCharType="end"/>
      </w:r>
      <w:r w:rsidRPr="0039739C">
        <w:t xml:space="preserve">. Moreover, peptidoglycan from </w:t>
      </w:r>
      <w:r w:rsidRPr="0039739C">
        <w:rPr>
          <w:i/>
        </w:rPr>
        <w:t xml:space="preserve">S. epidermidis </w:t>
      </w:r>
      <w:r w:rsidRPr="0039739C">
        <w:t xml:space="preserve">has been shown to cause cytokine release in a mouse endothelial cell line </w:t>
      </w:r>
      <w:r w:rsidRPr="0039739C">
        <w:fldChar w:fldCharType="begin" w:fldLock="1"/>
      </w:r>
      <w:r w:rsidR="00B145F9">
        <w:instrText>ADDIN CSL_CITATION { "citationItems" : [ { "id" : "ITEM-1", "itemData" : { "DOI" : "10.1042/BJ20091753", "ISBN" : "1470-8728 (Electronic)\\r0264-6021 (Linking)", "ISSN" : "0264-6021", "PMID" : "20815816", "abstract" : "Gram-positive bacterial cell wall components including PGN (peptidoglycan) elicit a potent pro-inflammatory response in diverse cell types, including endothelial cells, by activating TLR2 (Toll-like receptor 2) signalling. The functional integrity of the endothelium is under the influence of a network of gap junction intercellular communication channels composed of Cxs (connex-ins) that also form hemichannels, signalling conduits that are im-plicated in ATP release and purinergic signalling. PGN modulates Cx expression in a variety of cell types, yet effects in endothelial cells remain unresolved. Using the endothelial cell line b.End5, a 6 h challenge with PGN induced IL-6 (interleukin 6), TLR2 and Cx43 mRNA expression that was associated with enhanced Cx43 protein expression and gap junction coupling. Cx43 hemichannel activity, measured by ATP release from the cells, was induced following 15 min of exposure to PGN. Inhibition of hemichannel activity with carbenoxolone or apyrase prevented induction of IL-6 and TLR2 mRNA expression by PGN, but had no effect on Cx43 mRNA expression levels. In contrast, knockdown of TLR2 expression had no effect on PGN-induced hemichannel activity, but reduced the level of TLR2 and Cx43 mRNA expression following 6 h of PGN challenge. PGN also acutely induced hemichannel activity in HeLa cells transfected to express Cx43, but had no effect in Cx43-deficient HeLa OHIO cells. All ATP responses were blocked with Cx-specific channel blockers. We conclude that acute Cx43 hemichannel signalling plays a role in the initiation of early innate immune responses in the endothelium.", "author" : [ { "dropping-particle" : "", "family" : "Robertson", "given" : "Jennifer", "non-dropping-particle" : "", "parse-names" : false, "suffix" : "" }, { "dropping-particle" : "", "family" : "Lang", "given" : "Sue", "non-dropping-particle" : "", "parse-names" : false, "suffix" : "" }, { "dropping-particle" : "", "family" : "Lambert", "given" : "Peter A", "non-dropping-particle" : "", "parse-names" : false, "suffix" : "" }, { "dropping-particle" : "", "family" : "Martin", "given" : "Patricia E", "non-dropping-particle" : "", "parse-names" : false, "suffix" : "" } ], "container-title" : "Biochem. J", "id" : "ITEM-1", "issue" : "1", "issued" : { "date-parts" : [ [ "2010", "11", "15" ] ] }, "page" : "133-143", "publisher" : "Portland Press Limited", "title" : "Peptidoglycan derived from Staphylococcus epidermidis induces Connexin43 hemichannel activity with consequences on the innate immune response in endothelial cells", "type" : "article-journal", "volume" : "432" }, "uris" : [ "http://www.mendeley.com/documents/?uuid=f96be13f-1fbf-33b4-a2f5-b0166d47771f" ] }, { "id" : "ITEM-2", "itemData" : { "ISSN" : "1574695X", "PMID" : "8275059", "author" : [ { "dropping-particle" : "", "family" : "Mattsson", "given" : "Eva", "non-dropping-particle" : "", "parse-names" : false, "suffix" : "" }, { "dropping-particle" : "", "family" : "Verhage", "given" : "Liesbeth", "non-dropping-particle" : "", "parse-names" : false, "suffix" : "" }, { "dropping-particle" : "", "family" : "Rollof", "given" : "J", "non-dropping-particle" : "", "parse-names" : false, "suffix" : "" }, { "dropping-particle" : "", "family" : "Fleer", "given" : "A", "non-dropping-particle" : "", "parse-names" : false, "suffix" : "" }, { "dropping-particle" : "", "family" : "Verhoef", "given" : "J", "non-dropping-particle" : "", "parse-names" : false, "suffix" : "" }, { "dropping-particle" : "", "family" : "Dijk", "given" : "H", "non-dropping-particle" : "van", "parse-names" : false, "suffix" : "" } ], "container-title" : "FEMS Immunology and Medical Microbiology", "id" : "ITEM-2", "issue" : "0928-8244 (Print)", "issued" : { "date-parts" : [ [ "1993" ] ] }, "page" : "281-287", "title" : "Peptidoglycan and teichoic acid from Staphylococcus epidermidis stimulate human monocytes to release tumour necrosis factor-a, interleukin-1/3 and interleukin-6", "type" : "article-journal", "volume" : "7" }, "uris" : [ "http://www.mendeley.com/documents/?uuid=3b94d869-699d-474e-8478-a9fbf1d138c3" ] } ], "mendeley" : { "formattedCitation" : "(Mattsson &lt;i&gt;et al.&lt;/i&gt;, 1993; Robertson &lt;i&gt;et al.&lt;/i&gt;, 2010)", "plainTextFormattedCitation" : "(Mattsson et al., 1993; Robertson et al., 2010)", "previouslyFormattedCitation" : "(Mattsson &lt;i&gt;et al.&lt;/i&gt;, 1993; Robertson &lt;i&gt;et al.&lt;/i&gt;, 2010)" }, "properties" : {  }, "schema" : "https://github.com/citation-style-language/schema/raw/master/csl-citation.json" }</w:instrText>
      </w:r>
      <w:r w:rsidRPr="0039739C">
        <w:fldChar w:fldCharType="separate"/>
      </w:r>
      <w:r w:rsidR="00F71621" w:rsidRPr="00F71621">
        <w:rPr>
          <w:noProof/>
        </w:rPr>
        <w:t xml:space="preserve">(Mattsson </w:t>
      </w:r>
      <w:r w:rsidR="00F71621" w:rsidRPr="00F71621">
        <w:rPr>
          <w:i/>
          <w:noProof/>
        </w:rPr>
        <w:t>et al.</w:t>
      </w:r>
      <w:r w:rsidR="00F71621" w:rsidRPr="00F71621">
        <w:rPr>
          <w:noProof/>
        </w:rPr>
        <w:t xml:space="preserve">, 1993; Robertson </w:t>
      </w:r>
      <w:r w:rsidR="00F71621" w:rsidRPr="00F71621">
        <w:rPr>
          <w:i/>
          <w:noProof/>
        </w:rPr>
        <w:t>et al.</w:t>
      </w:r>
      <w:r w:rsidR="00F71621" w:rsidRPr="00F71621">
        <w:rPr>
          <w:noProof/>
        </w:rPr>
        <w:t>, 2010)</w:t>
      </w:r>
      <w:r w:rsidRPr="0039739C">
        <w:fldChar w:fldCharType="end"/>
      </w:r>
      <w:r w:rsidRPr="0039739C">
        <w:t>.</w:t>
      </w:r>
    </w:p>
    <w:p w14:paraId="4ED45080" w14:textId="77777777" w:rsidR="007E46DA" w:rsidRPr="0039739C" w:rsidRDefault="007E46DA" w:rsidP="007E46DA"/>
    <w:p w14:paraId="42211C16" w14:textId="7D04FB9C" w:rsidR="007E46DA" w:rsidRPr="0039739C" w:rsidRDefault="007E46DA" w:rsidP="007E46DA">
      <w:r w:rsidRPr="0039739C">
        <w:t>The requirement of the polymeric nature of peptidoglycan was questioned and polymeric peptidoglycan was digested with the hydrolytic enzyme mutanolysin. Such cleavage occurs after each MurNAc residue thus creating soluble peptidoglycan.</w:t>
      </w:r>
      <w:r w:rsidR="0073580A" w:rsidRPr="0073580A">
        <w:rPr>
          <w:i/>
          <w:iCs/>
        </w:rPr>
        <w:t xml:space="preserve"> </w:t>
      </w:r>
      <w:r w:rsidRPr="0039739C">
        <w:t xml:space="preserve">Low dose of </w:t>
      </w:r>
      <w:r w:rsidR="00F45958" w:rsidRPr="00F45958">
        <w:rPr>
          <w:i/>
          <w:iCs/>
        </w:rPr>
        <w:t>S. aureus</w:t>
      </w:r>
      <w:r w:rsidR="0073580A" w:rsidRPr="0073580A">
        <w:rPr>
          <w:i/>
          <w:iCs/>
        </w:rPr>
        <w:t xml:space="preserve"> </w:t>
      </w:r>
      <w:r w:rsidRPr="0039739C">
        <w:t>(1.3x 10</w:t>
      </w:r>
      <w:r w:rsidRPr="0039739C">
        <w:rPr>
          <w:vertAlign w:val="superscript"/>
        </w:rPr>
        <w:t>6</w:t>
      </w:r>
      <w:r w:rsidRPr="0039739C">
        <w:t xml:space="preserve"> CFU) was injected alone or together with 500µg of soluble or polymeric </w:t>
      </w:r>
      <w:r w:rsidRPr="0039739C">
        <w:rPr>
          <w:i/>
        </w:rPr>
        <w:t xml:space="preserve">M. luteus </w:t>
      </w:r>
      <w:r w:rsidRPr="0039739C">
        <w:t>peptidoglycan (</w:t>
      </w:r>
      <w:r w:rsidRPr="0039739C">
        <w:fldChar w:fldCharType="begin"/>
      </w:r>
      <w:r w:rsidRPr="0039739C">
        <w:instrText xml:space="preserve"> REF _Ref505188288 \h  \* MERGEFORMAT </w:instrText>
      </w:r>
      <w:r w:rsidRPr="0039739C">
        <w:fldChar w:fldCharType="separate"/>
      </w:r>
      <w:r w:rsidR="00BA1790" w:rsidRPr="0039739C">
        <w:t xml:space="preserve">Figure </w:t>
      </w:r>
      <w:r w:rsidR="00BA1790">
        <w:rPr>
          <w:noProof/>
        </w:rPr>
        <w:t>4.16</w:t>
      </w:r>
      <w:r w:rsidRPr="0039739C">
        <w:fldChar w:fldCharType="end"/>
      </w:r>
      <w:r w:rsidRPr="0039739C">
        <w:t>). Results clearly demonstrate that when the PGN backbone is cleaved, pathogenesis is abolished. There was no significant difference in the bacteria isolated from livers (</w:t>
      </w:r>
      <w:r w:rsidRPr="0039739C">
        <w:fldChar w:fldCharType="begin"/>
      </w:r>
      <w:r w:rsidRPr="0039739C">
        <w:instrText xml:space="preserve"> REF _Ref505188288 \h  \* MERGEFORMAT </w:instrText>
      </w:r>
      <w:r w:rsidRPr="0039739C">
        <w:fldChar w:fldCharType="separate"/>
      </w:r>
      <w:r w:rsidR="00BA1790" w:rsidRPr="0039739C">
        <w:t xml:space="preserve">Figure </w:t>
      </w:r>
      <w:r w:rsidR="00BA1790">
        <w:rPr>
          <w:noProof/>
        </w:rPr>
        <w:t>4.16</w:t>
      </w:r>
      <w:r w:rsidRPr="0039739C">
        <w:fldChar w:fldCharType="end"/>
      </w:r>
      <w:r w:rsidRPr="0039739C">
        <w:t xml:space="preserve"> B) or kidneys (</w:t>
      </w:r>
      <w:r w:rsidRPr="0039739C">
        <w:fldChar w:fldCharType="begin"/>
      </w:r>
      <w:r w:rsidRPr="0039739C">
        <w:instrText xml:space="preserve"> REF _Ref505188288 \h  \* MERGEFORMAT </w:instrText>
      </w:r>
      <w:r w:rsidRPr="0039739C">
        <w:fldChar w:fldCharType="separate"/>
      </w:r>
      <w:r w:rsidR="00BA1790" w:rsidRPr="0039739C">
        <w:t xml:space="preserve">Figure </w:t>
      </w:r>
      <w:r w:rsidR="00BA1790">
        <w:rPr>
          <w:noProof/>
        </w:rPr>
        <w:t>4.16</w:t>
      </w:r>
      <w:r w:rsidRPr="0039739C">
        <w:fldChar w:fldCharType="end"/>
      </w:r>
      <w:r w:rsidRPr="0039739C">
        <w:t xml:space="preserve"> C) of mice injected with </w:t>
      </w:r>
      <w:r w:rsidR="00F45958" w:rsidRPr="00F45958">
        <w:rPr>
          <w:i/>
          <w:iCs/>
        </w:rPr>
        <w:t>S. aureus</w:t>
      </w:r>
      <w:r w:rsidR="0073580A" w:rsidRPr="0073580A">
        <w:rPr>
          <w:i/>
          <w:iCs/>
        </w:rPr>
        <w:t xml:space="preserve"> </w:t>
      </w:r>
      <w:r w:rsidRPr="0039739C">
        <w:t xml:space="preserve">alone or in combination with PGN. Moreover, there was a significant difference between the weights of the two groups (p = 0.0288) with the group receiving </w:t>
      </w:r>
      <w:r w:rsidR="00F45958" w:rsidRPr="00F45958">
        <w:rPr>
          <w:i/>
          <w:iCs/>
        </w:rPr>
        <w:t>S. aureus</w:t>
      </w:r>
      <w:r w:rsidR="0073580A" w:rsidRPr="0073580A">
        <w:rPr>
          <w:i/>
          <w:iCs/>
        </w:rPr>
        <w:t xml:space="preserve"> </w:t>
      </w:r>
      <w:r w:rsidRPr="0039739C">
        <w:t>with sPGN losing less w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2"/>
      </w:tblGrid>
      <w:tr w:rsidR="007E46DA" w:rsidRPr="0039739C" w14:paraId="167292B8" w14:textId="77777777" w:rsidTr="007E46DA">
        <w:tc>
          <w:tcPr>
            <w:tcW w:w="8262" w:type="dxa"/>
          </w:tcPr>
          <w:p w14:paraId="0B3F4CD1" w14:textId="77777777" w:rsidR="007E46DA" w:rsidRPr="0039739C" w:rsidRDefault="007E46DA" w:rsidP="007E46DA">
            <w:pPr>
              <w:jc w:val="center"/>
            </w:pPr>
            <w:r w:rsidRPr="0039739C">
              <w:rPr>
                <w:noProof/>
                <w:lang w:eastAsia="zh-CN"/>
              </w:rPr>
              <w:lastRenderedPageBreak/>
              <w:drawing>
                <wp:inline distT="0" distB="0" distL="0" distR="0" wp14:anchorId="3E0D3798" wp14:editId="1C1A868E">
                  <wp:extent cx="2921000" cy="6108700"/>
                  <wp:effectExtent l="0" t="0" r="0" b="1270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921000" cy="6108700"/>
                          </a:xfrm>
                          <a:prstGeom prst="rect">
                            <a:avLst/>
                          </a:prstGeom>
                        </pic:spPr>
                      </pic:pic>
                    </a:graphicData>
                  </a:graphic>
                </wp:inline>
              </w:drawing>
            </w:r>
          </w:p>
        </w:tc>
      </w:tr>
      <w:tr w:rsidR="007E46DA" w:rsidRPr="0039739C" w14:paraId="40B9CBB3" w14:textId="77777777" w:rsidTr="007E46DA">
        <w:tc>
          <w:tcPr>
            <w:tcW w:w="8262" w:type="dxa"/>
          </w:tcPr>
          <w:p w14:paraId="44735770" w14:textId="7958F0A2" w:rsidR="007E46DA" w:rsidRPr="0039739C" w:rsidRDefault="007E46DA" w:rsidP="007E46DA">
            <w:pPr>
              <w:pStyle w:val="NoSpacing"/>
            </w:pPr>
            <w:bookmarkStart w:id="411" w:name="_Ref505188288"/>
            <w:bookmarkStart w:id="412" w:name="_Toc505272678"/>
            <w:bookmarkStart w:id="413" w:name="_Toc505531069"/>
            <w:r w:rsidRPr="0039739C">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4</w:t>
            </w:r>
            <w:r w:rsidR="00AE6915">
              <w:rPr>
                <w:noProof/>
              </w:rPr>
              <w:fldChar w:fldCharType="end"/>
            </w:r>
            <w:r>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16</w:t>
            </w:r>
            <w:r w:rsidR="00AE6915">
              <w:rPr>
                <w:noProof/>
              </w:rPr>
              <w:fldChar w:fldCharType="end"/>
            </w:r>
            <w:bookmarkEnd w:id="411"/>
            <w:r w:rsidRPr="0039739C">
              <w:t xml:space="preserve"> Soluble peptidoglycan does not augment </w:t>
            </w:r>
            <w:r w:rsidR="00F45958" w:rsidRPr="00F45958">
              <w:rPr>
                <w:i/>
                <w:iCs/>
              </w:rPr>
              <w:t>S. aureus</w:t>
            </w:r>
            <w:r w:rsidR="0073580A" w:rsidRPr="0073580A">
              <w:rPr>
                <w:i/>
                <w:iCs/>
              </w:rPr>
              <w:t xml:space="preserve"> </w:t>
            </w:r>
            <w:r w:rsidRPr="0039739C">
              <w:t>pathogenesis</w:t>
            </w:r>
            <w:bookmarkEnd w:id="412"/>
            <w:bookmarkEnd w:id="413"/>
            <w:r w:rsidRPr="0039739C">
              <w:t xml:space="preserve"> </w:t>
            </w:r>
          </w:p>
          <w:p w14:paraId="17EE3F2D" w14:textId="77777777" w:rsidR="007E46DA" w:rsidRPr="0039739C" w:rsidRDefault="007E46DA" w:rsidP="007E46DA">
            <w:pPr>
              <w:pStyle w:val="NoSpacing"/>
            </w:pPr>
          </w:p>
          <w:p w14:paraId="29FA72DF" w14:textId="28D66707" w:rsidR="007E46DA" w:rsidRPr="0039739C" w:rsidRDefault="007E46DA" w:rsidP="007E46DA">
            <w:pPr>
              <w:pStyle w:val="Figurebody"/>
            </w:pPr>
            <w:r w:rsidRPr="0039739C">
              <w:t xml:space="preserve">Low </w:t>
            </w:r>
            <w:r w:rsidR="00F45958" w:rsidRPr="00F45958">
              <w:rPr>
                <w:i/>
              </w:rPr>
              <w:t>S. aureus</w:t>
            </w:r>
            <w:r w:rsidR="0073580A" w:rsidRPr="0073580A">
              <w:rPr>
                <w:i/>
              </w:rPr>
              <w:t xml:space="preserve"> </w:t>
            </w:r>
            <w:r w:rsidRPr="0039739C">
              <w:t>(1.2x10</w:t>
            </w:r>
            <w:r w:rsidRPr="0039739C">
              <w:rPr>
                <w:vertAlign w:val="superscript"/>
              </w:rPr>
              <w:t xml:space="preserve">6 </w:t>
            </w:r>
            <w:r w:rsidRPr="0039739C">
              <w:t xml:space="preserve">CFU) was injected alone or combination with 500 µg polymeric </w:t>
            </w:r>
            <w:r w:rsidRPr="0039739C">
              <w:rPr>
                <w:i/>
              </w:rPr>
              <w:t xml:space="preserve">M. luteus </w:t>
            </w:r>
            <w:r w:rsidRPr="0039739C">
              <w:t>PGN (pPGN) or 500 µg of peptidoglycan digested with mutanolysin (sPGN). 500 µg pPGN or sPGN was injected alone as control.</w:t>
            </w:r>
            <w:r w:rsidR="0073580A" w:rsidRPr="0073580A">
              <w:rPr>
                <w:i/>
              </w:rPr>
              <w:t xml:space="preserve"> </w:t>
            </w:r>
            <w:r w:rsidRPr="0039739C">
              <w:t xml:space="preserve">Weight loss </w:t>
            </w:r>
            <w:r w:rsidRPr="0039739C">
              <w:rPr>
                <w:b/>
              </w:rPr>
              <w:t>(A)</w:t>
            </w:r>
            <w:r w:rsidRPr="0039739C">
              <w:t xml:space="preserve">; CFU in livers </w:t>
            </w:r>
            <w:r w:rsidRPr="0039739C">
              <w:rPr>
                <w:b/>
              </w:rPr>
              <w:t>(B)</w:t>
            </w:r>
            <w:r w:rsidRPr="0039739C">
              <w:t xml:space="preserve"> and kidneys </w:t>
            </w:r>
            <w:r w:rsidRPr="0039739C">
              <w:rPr>
                <w:b/>
              </w:rPr>
              <w:t>(C)</w:t>
            </w:r>
            <w:r w:rsidRPr="0039739C">
              <w:t xml:space="preserve"> was recorded. **** p &lt; 0.0001, *** p &lt; 0.001, * p &lt; 0.05.</w:t>
            </w:r>
          </w:p>
          <w:p w14:paraId="0815A078" w14:textId="77777777" w:rsidR="007E46DA" w:rsidRPr="0039739C" w:rsidRDefault="007E46DA" w:rsidP="007E46DA">
            <w:pPr>
              <w:keepNext/>
            </w:pPr>
          </w:p>
        </w:tc>
      </w:tr>
    </w:tbl>
    <w:p w14:paraId="2B50BECA" w14:textId="3055294E" w:rsidR="007E46DA" w:rsidRPr="0039739C" w:rsidRDefault="007E46DA" w:rsidP="0042099B">
      <w:pPr>
        <w:pStyle w:val="Heading3"/>
      </w:pPr>
      <w:bookmarkStart w:id="414" w:name="_Toc505272650"/>
      <w:bookmarkStart w:id="415" w:name="_Toc521494856"/>
      <w:r w:rsidRPr="0039739C">
        <w:lastRenderedPageBreak/>
        <w:t xml:space="preserve">Is augmentation of </w:t>
      </w:r>
      <w:r w:rsidR="00F45958" w:rsidRPr="00F45958">
        <w:rPr>
          <w:i/>
          <w:iCs/>
        </w:rPr>
        <w:t>S. aureus</w:t>
      </w:r>
      <w:r w:rsidR="0073580A" w:rsidRPr="0073580A">
        <w:rPr>
          <w:i/>
          <w:iCs/>
        </w:rPr>
        <w:t xml:space="preserve"> </w:t>
      </w:r>
      <w:r w:rsidRPr="0039739C">
        <w:t>pathogenesis by peptidoglycan</w:t>
      </w:r>
      <w:r w:rsidRPr="0039739C">
        <w:rPr>
          <w:i/>
        </w:rPr>
        <w:t xml:space="preserve"> </w:t>
      </w:r>
      <w:r w:rsidRPr="0039739C">
        <w:t>bacterial strain specific?</w:t>
      </w:r>
      <w:bookmarkEnd w:id="408"/>
      <w:bookmarkEnd w:id="409"/>
      <w:bookmarkEnd w:id="414"/>
      <w:bookmarkEnd w:id="415"/>
    </w:p>
    <w:p w14:paraId="53B41DE1" w14:textId="77777777" w:rsidR="007E46DA" w:rsidRPr="0039739C" w:rsidRDefault="007E46DA" w:rsidP="007E46DA"/>
    <w:p w14:paraId="3FEB1A0E" w14:textId="2FD6A7CB" w:rsidR="007E46DA" w:rsidRPr="0039739C" w:rsidRDefault="007E46DA" w:rsidP="007E46DA">
      <w:r w:rsidRPr="0039739C">
        <w:t>In all previous murine experiments, NewHG was used as the infecting bacterial strain. Therefore in order to determine whether the augmentation effect is strain specific, it was tested with a clinical strain background USA300, JE2. Pilot dosing data on this strain was already collected (Dr. Pollitt, University of Sheffield), and JE2 5x10</w:t>
      </w:r>
      <w:r w:rsidRPr="0039739C">
        <w:rPr>
          <w:vertAlign w:val="superscript"/>
        </w:rPr>
        <w:t>5</w:t>
      </w:r>
      <w:r w:rsidR="0073580A" w:rsidRPr="0073580A">
        <w:rPr>
          <w:i/>
          <w:iCs/>
          <w:vertAlign w:val="superscript"/>
        </w:rPr>
        <w:t xml:space="preserve"> </w:t>
      </w:r>
      <w:r w:rsidRPr="0039739C">
        <w:t>CFU was used, with 5 mice per group (</w:t>
      </w:r>
      <w:r w:rsidRPr="0039739C">
        <w:fldChar w:fldCharType="begin"/>
      </w:r>
      <w:r w:rsidRPr="0039739C">
        <w:instrText xml:space="preserve"> REF _Ref500190997 \h  \* MERGEFORMAT </w:instrText>
      </w:r>
      <w:r w:rsidRPr="0039739C">
        <w:fldChar w:fldCharType="separate"/>
      </w:r>
      <w:r w:rsidR="00BA1790" w:rsidRPr="0039739C">
        <w:t xml:space="preserve">Figure </w:t>
      </w:r>
      <w:r w:rsidR="00BA1790">
        <w:rPr>
          <w:noProof/>
        </w:rPr>
        <w:t>4.17</w:t>
      </w:r>
      <w:r w:rsidRPr="0039739C">
        <w:fldChar w:fldCharType="end"/>
      </w:r>
      <w:r w:rsidRPr="0039739C">
        <w:t xml:space="preserve"> A,C,E). </w:t>
      </w:r>
    </w:p>
    <w:p w14:paraId="39535258" w14:textId="77777777" w:rsidR="007E46DA" w:rsidRPr="0039739C" w:rsidRDefault="007E46DA" w:rsidP="007E46DA"/>
    <w:p w14:paraId="4C8AC9D8" w14:textId="71C9CA57" w:rsidR="007E46DA" w:rsidRPr="0039739C" w:rsidRDefault="007E46DA" w:rsidP="007E46DA">
      <w:r w:rsidRPr="0039739C">
        <w:rPr>
          <w:i/>
        </w:rPr>
        <w:t xml:space="preserve">M. luteus </w:t>
      </w:r>
      <w:r w:rsidRPr="0039739C">
        <w:t xml:space="preserve">peptidoglycan was used to augment </w:t>
      </w:r>
      <w:r w:rsidR="00F45958" w:rsidRPr="00F45958">
        <w:rPr>
          <w:i/>
          <w:iCs/>
        </w:rPr>
        <w:t>S. aureus</w:t>
      </w:r>
      <w:r w:rsidR="0073580A" w:rsidRPr="0073580A">
        <w:rPr>
          <w:i/>
          <w:iCs/>
        </w:rPr>
        <w:t xml:space="preserve"> </w:t>
      </w:r>
      <w:r w:rsidRPr="0039739C">
        <w:t xml:space="preserve">infection. Groups of 10 mice were injected with either 500µg </w:t>
      </w:r>
      <w:r w:rsidRPr="0039739C">
        <w:rPr>
          <w:i/>
        </w:rPr>
        <w:t xml:space="preserve">M. luteus </w:t>
      </w:r>
      <w:r w:rsidRPr="0039739C">
        <w:t>PGN alone or co-injected with 4x10</w:t>
      </w:r>
      <w:r w:rsidRPr="0039739C">
        <w:rPr>
          <w:vertAlign w:val="superscript"/>
        </w:rPr>
        <w:t>5</w:t>
      </w:r>
      <w:r w:rsidRPr="0039739C">
        <w:t xml:space="preserve"> CFU JE2. Interestingly, while there was significant difference between the weights (</w:t>
      </w:r>
      <w:r w:rsidRPr="0039739C">
        <w:fldChar w:fldCharType="begin"/>
      </w:r>
      <w:r w:rsidRPr="0039739C">
        <w:instrText xml:space="preserve"> REF _Ref500190997 \h  \* MERGEFORMAT </w:instrText>
      </w:r>
      <w:r w:rsidRPr="0039739C">
        <w:fldChar w:fldCharType="separate"/>
      </w:r>
      <w:r w:rsidR="00BA1790" w:rsidRPr="0039739C">
        <w:t xml:space="preserve">Figure </w:t>
      </w:r>
      <w:r w:rsidR="00BA1790">
        <w:rPr>
          <w:noProof/>
        </w:rPr>
        <w:t>4.17</w:t>
      </w:r>
      <w:r w:rsidRPr="0039739C">
        <w:fldChar w:fldCharType="end"/>
      </w:r>
      <w:r w:rsidRPr="0039739C">
        <w:t xml:space="preserve"> A), bacterial liver numbers recovered were not significantly different between the groups (</w:t>
      </w:r>
      <w:r w:rsidRPr="0039739C">
        <w:fldChar w:fldCharType="begin"/>
      </w:r>
      <w:r w:rsidRPr="0039739C">
        <w:instrText xml:space="preserve"> REF _Ref500190997 \h  \* MERGEFORMAT </w:instrText>
      </w:r>
      <w:r w:rsidRPr="0039739C">
        <w:fldChar w:fldCharType="separate"/>
      </w:r>
      <w:r w:rsidR="00BA1790" w:rsidRPr="0039739C">
        <w:t xml:space="preserve">Figure </w:t>
      </w:r>
      <w:r w:rsidR="00BA1790">
        <w:rPr>
          <w:noProof/>
        </w:rPr>
        <w:t>4.17</w:t>
      </w:r>
      <w:r w:rsidRPr="0039739C">
        <w:fldChar w:fldCharType="end"/>
      </w:r>
      <w:r w:rsidR="00146B04">
        <w:t xml:space="preserve"> C</w:t>
      </w:r>
      <w:r w:rsidRPr="0039739C">
        <w:t xml:space="preserve">). Moreover, a surprisingly high amount of bacteria were recovered from the kidneys of the co-injection group, being significantly higher than the bacteria alone </w:t>
      </w:r>
      <w:r w:rsidR="00146B04">
        <w:t>(</w:t>
      </w:r>
      <w:r w:rsidRPr="0039739C">
        <w:fldChar w:fldCharType="begin"/>
      </w:r>
      <w:r w:rsidRPr="0039739C">
        <w:instrText xml:space="preserve"> REF _Ref500190997 \h  \* MERGEFORMAT </w:instrText>
      </w:r>
      <w:r w:rsidRPr="0039739C">
        <w:fldChar w:fldCharType="separate"/>
      </w:r>
      <w:r w:rsidR="00BA1790" w:rsidRPr="0039739C">
        <w:t xml:space="preserve">Figure </w:t>
      </w:r>
      <w:r w:rsidR="00BA1790">
        <w:rPr>
          <w:noProof/>
        </w:rPr>
        <w:t>4.17</w:t>
      </w:r>
      <w:r w:rsidRPr="0039739C">
        <w:fldChar w:fldCharType="end"/>
      </w:r>
      <w:r w:rsidR="00146B04">
        <w:t xml:space="preserve"> B</w:t>
      </w:r>
      <w:r w:rsidRPr="0039739C">
        <w:t>).</w:t>
      </w:r>
      <w:r w:rsidR="0073580A" w:rsidRPr="0073580A">
        <w:rPr>
          <w:i/>
          <w:i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98"/>
      </w:tblGrid>
      <w:tr w:rsidR="007E46DA" w:rsidRPr="0039739C" w14:paraId="3510A9F2" w14:textId="77777777" w:rsidTr="007E46DA">
        <w:tc>
          <w:tcPr>
            <w:tcW w:w="8498" w:type="dxa"/>
          </w:tcPr>
          <w:p w14:paraId="036E2F13" w14:textId="77777777" w:rsidR="007E46DA" w:rsidRPr="0039739C" w:rsidRDefault="007E46DA" w:rsidP="007E46DA">
            <w:r w:rsidRPr="0039739C">
              <w:rPr>
                <w:noProof/>
                <w:lang w:eastAsia="zh-CN"/>
              </w:rPr>
              <w:lastRenderedPageBreak/>
              <w:drawing>
                <wp:inline distT="0" distB="0" distL="0" distR="0" wp14:anchorId="40A8C23D" wp14:editId="41FFC65A">
                  <wp:extent cx="4778031" cy="684155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784600" cy="6850958"/>
                          </a:xfrm>
                          <a:prstGeom prst="rect">
                            <a:avLst/>
                          </a:prstGeom>
                        </pic:spPr>
                      </pic:pic>
                    </a:graphicData>
                  </a:graphic>
                </wp:inline>
              </w:drawing>
            </w:r>
          </w:p>
        </w:tc>
      </w:tr>
      <w:tr w:rsidR="007E46DA" w:rsidRPr="0039739C" w14:paraId="3FC43E92" w14:textId="77777777" w:rsidTr="007E46DA">
        <w:tc>
          <w:tcPr>
            <w:tcW w:w="8498" w:type="dxa"/>
          </w:tcPr>
          <w:p w14:paraId="5B546BAD" w14:textId="57D6B29D" w:rsidR="007E46DA" w:rsidRPr="0039739C" w:rsidRDefault="007E46DA" w:rsidP="007E46DA">
            <w:pPr>
              <w:pStyle w:val="NoSpacing"/>
            </w:pPr>
            <w:bookmarkStart w:id="416" w:name="_Ref500190997"/>
            <w:bookmarkStart w:id="417" w:name="_Toc505272679"/>
            <w:bookmarkStart w:id="418" w:name="_Toc505531070"/>
            <w:r w:rsidRPr="0039739C">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4</w:t>
            </w:r>
            <w:r w:rsidR="00AE6915">
              <w:rPr>
                <w:noProof/>
              </w:rPr>
              <w:fldChar w:fldCharType="end"/>
            </w:r>
            <w:r>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17</w:t>
            </w:r>
            <w:r w:rsidR="00AE6915">
              <w:rPr>
                <w:noProof/>
              </w:rPr>
              <w:fldChar w:fldCharType="end"/>
            </w:r>
            <w:bookmarkEnd w:id="416"/>
            <w:r w:rsidRPr="0039739C">
              <w:t xml:space="preserve"> </w:t>
            </w:r>
            <w:r w:rsidR="00F45958" w:rsidRPr="00F45958">
              <w:rPr>
                <w:i/>
                <w:iCs/>
              </w:rPr>
              <w:t>S. aureus</w:t>
            </w:r>
            <w:r w:rsidR="0073580A" w:rsidRPr="0073580A">
              <w:rPr>
                <w:i/>
                <w:iCs/>
              </w:rPr>
              <w:t xml:space="preserve"> </w:t>
            </w:r>
            <w:r w:rsidRPr="0039739C">
              <w:t>strain specificity during augmentation</w:t>
            </w:r>
            <w:bookmarkEnd w:id="417"/>
            <w:bookmarkEnd w:id="418"/>
          </w:p>
          <w:p w14:paraId="50B39F9E" w14:textId="77777777" w:rsidR="007E46DA" w:rsidRPr="0039739C" w:rsidRDefault="007E46DA" w:rsidP="007E46DA">
            <w:pPr>
              <w:pStyle w:val="NoSpacing"/>
            </w:pPr>
          </w:p>
          <w:p w14:paraId="06DF546B" w14:textId="77777777" w:rsidR="00B75B6A" w:rsidRDefault="007E46DA" w:rsidP="001113E1">
            <w:pPr>
              <w:pStyle w:val="Figurebody"/>
              <w:rPr>
                <w:i/>
              </w:rPr>
            </w:pPr>
            <w:r w:rsidRPr="0039739C">
              <w:t xml:space="preserve">Mice injected with </w:t>
            </w:r>
            <w:r w:rsidR="00F45958" w:rsidRPr="00F45958">
              <w:rPr>
                <w:i/>
              </w:rPr>
              <w:t>S. aureus</w:t>
            </w:r>
            <w:r w:rsidR="0073580A" w:rsidRPr="0073580A">
              <w:rPr>
                <w:i/>
              </w:rPr>
              <w:t xml:space="preserve"> </w:t>
            </w:r>
            <w:r w:rsidRPr="0039739C">
              <w:t>JE2 (5x10</w:t>
            </w:r>
            <w:r w:rsidRPr="0039739C">
              <w:rPr>
                <w:vertAlign w:val="superscript"/>
              </w:rPr>
              <w:t>5</w:t>
            </w:r>
            <w:r w:rsidRPr="0039739C">
              <w:t xml:space="preserve"> CFU) alone or together with </w:t>
            </w:r>
            <w:r w:rsidRPr="0039739C">
              <w:rPr>
                <w:i/>
              </w:rPr>
              <w:t xml:space="preserve">M. luteus </w:t>
            </w:r>
            <w:r w:rsidRPr="0039739C">
              <w:t>pPGN</w:t>
            </w:r>
            <w:r w:rsidR="0073580A" w:rsidRPr="0073580A">
              <w:rPr>
                <w:i/>
              </w:rPr>
              <w:t xml:space="preserve"> </w:t>
            </w:r>
            <w:r w:rsidRPr="0039739C">
              <w:t xml:space="preserve">(500 µg), with weight loss </w:t>
            </w:r>
            <w:r w:rsidRPr="0039739C">
              <w:rPr>
                <w:b/>
              </w:rPr>
              <w:t>(A)</w:t>
            </w:r>
            <w:r w:rsidRPr="0039739C">
              <w:t xml:space="preserve">, as well as kidney </w:t>
            </w:r>
            <w:r w:rsidRPr="0039739C">
              <w:rPr>
                <w:b/>
              </w:rPr>
              <w:t xml:space="preserve">(B) </w:t>
            </w:r>
            <w:r w:rsidRPr="0039739C">
              <w:t xml:space="preserve">and liver </w:t>
            </w:r>
            <w:r w:rsidRPr="0039739C">
              <w:rPr>
                <w:b/>
              </w:rPr>
              <w:t xml:space="preserve">(C) </w:t>
            </w:r>
            <w:r w:rsidRPr="0039739C">
              <w:t>CFU recorded.</w:t>
            </w:r>
            <w:r w:rsidR="00B75B6A">
              <w:rPr>
                <w:i/>
              </w:rPr>
              <w:t xml:space="preserve"> </w:t>
            </w:r>
          </w:p>
          <w:p w14:paraId="080B979E" w14:textId="7BC9CF95" w:rsidR="007E46DA" w:rsidRPr="001113E1" w:rsidRDefault="007E46DA" w:rsidP="001113E1">
            <w:pPr>
              <w:pStyle w:val="Figurebody"/>
            </w:pPr>
            <w:r w:rsidRPr="0039739C">
              <w:t>*** p &lt; 0.001, ns - non significant.</w:t>
            </w:r>
            <w:r w:rsidR="001113E1">
              <w:t xml:space="preserve"> </w:t>
            </w:r>
            <w:r w:rsidRPr="0039739C">
              <w:t>NB: One mouse reached severity limits at 48 hpi (red circle).</w:t>
            </w:r>
          </w:p>
        </w:tc>
      </w:tr>
    </w:tbl>
    <w:p w14:paraId="66A14D64" w14:textId="4D8401B8" w:rsidR="007E46DA" w:rsidRPr="0039739C" w:rsidRDefault="007E46DA" w:rsidP="0042099B">
      <w:pPr>
        <w:pStyle w:val="Heading3"/>
      </w:pPr>
      <w:bookmarkStart w:id="419" w:name="_Toc500420560"/>
      <w:bookmarkStart w:id="420" w:name="_Toc500420617"/>
      <w:bookmarkStart w:id="421" w:name="_Toc505272651"/>
      <w:bookmarkStart w:id="422" w:name="_Toc521494857"/>
      <w:r w:rsidRPr="0039739C">
        <w:lastRenderedPageBreak/>
        <w:t xml:space="preserve">Is augmentation of </w:t>
      </w:r>
      <w:r w:rsidR="00F45958" w:rsidRPr="00F45958">
        <w:rPr>
          <w:i/>
          <w:iCs/>
        </w:rPr>
        <w:t>S. aureus</w:t>
      </w:r>
      <w:r w:rsidR="0073580A" w:rsidRPr="0073580A">
        <w:rPr>
          <w:i/>
          <w:iCs/>
        </w:rPr>
        <w:t xml:space="preserve"> </w:t>
      </w:r>
      <w:r w:rsidRPr="0039739C">
        <w:t>pathogenesis by peptidoglycan mouse strain specific?</w:t>
      </w:r>
      <w:bookmarkEnd w:id="419"/>
      <w:bookmarkEnd w:id="420"/>
      <w:bookmarkEnd w:id="421"/>
      <w:bookmarkEnd w:id="422"/>
    </w:p>
    <w:p w14:paraId="5522D3D0" w14:textId="77777777" w:rsidR="007E46DA" w:rsidRPr="0039739C" w:rsidRDefault="007E46DA" w:rsidP="007E46DA"/>
    <w:p w14:paraId="3424AE47" w14:textId="7261209C" w:rsidR="007E46DA" w:rsidRPr="0039739C" w:rsidRDefault="007E46DA" w:rsidP="007E46DA">
      <w:r w:rsidRPr="0039739C">
        <w:t xml:space="preserve">Despite being used extensively for the study of infectious diseases, mice are not natural hosts for human </w:t>
      </w:r>
      <w:r w:rsidR="00F45958" w:rsidRPr="00F45958">
        <w:rPr>
          <w:i/>
          <w:iCs/>
        </w:rPr>
        <w:t>S. aureus</w:t>
      </w:r>
      <w:r w:rsidR="0073580A" w:rsidRPr="0073580A">
        <w:rPr>
          <w:i/>
          <w:iCs/>
        </w:rPr>
        <w:t xml:space="preserve"> </w:t>
      </w:r>
      <w:r w:rsidRPr="0039739C">
        <w:rPr>
          <w:i/>
        </w:rPr>
        <w:fldChar w:fldCharType="begin" w:fldLock="1"/>
      </w:r>
      <w:r w:rsidR="00B145F9">
        <w:rPr>
          <w:i/>
        </w:rPr>
        <w:instrText>ADDIN CSL_CITATION { "citationItems" : [ { "id" : "ITEM-1", "itemData" : { "DOI" : "10.1371/journal.pone.0071142", "ISSN" : "1932-6203", "PMID" : "24023720", "abstract" : "More effective antibiotics and a protective vaccine are desperately needed to combat the 'superbug' Staphylococcus aureus. While in vivo pathogenicity studies routinely involve infection of mice with human S. aureus isolates, recent genetic studies have demonstrated that S. aureus lineages are largely host-specific. The use of such animal-adapted S. aureus strains may therefore be a promising approach for developing more clinically relevant animal infection models. We have isolated a mouse-adapted S. aureus strain (JSNZ) which caused a severe outbreak of preputial gland abscesses among male C57BL/6J mice. We aimed to extensively characterize this strain on a genomic level and determine its virulence potential in murine colonization and infection models. JSNZ belongs to the MLST type ST88, rare among human isolates, and lacks an hlb-converting phage encoding human-specific immune evasion factors. Naive mice were found to be more susceptible to nasal and gastrointestinal colonization with JSNZ than with the human-derived Newman strain. Furthermore, na\u00efve mice required antibiotic pre-treatment to become colonized with Newman. In contrast, JSNZ was able to colonize mice in the absence of antibiotic treatment suggesting that this strain can compete with the natural flora for space and nutrients. In a renal abscess model, JSNZ caused more severe disease than Newman with greater weight loss and bacterial burden. In contrast to most other clinical isolates, JSNZ can also be readily genetically modified by phage transduction and electroporation. In conclusion, the mouse-adapted strain JSNZ may represent a valuable tool for studying aspects of mucosal colonization and for screening novel vaccines and therapies directed at preventing colonization.", "author" : [ { "dropping-particle" : "", "family" : "Holtfreter", "given" : "Silva", "non-dropping-particle" : "", "parse-names" : false, "suffix" : "" }, { "dropping-particle" : "", "family" : "Radcliff", "given" : "Fiona J", "non-dropping-particle" : "", "parse-names" : false, "suffix" : "" }, { "dropping-particle" : "", "family" : "Grumann", "given" : "Dorothee", "non-dropping-particle" : "", "parse-names" : false, "suffix" : "" }, { "dropping-particle" : "", "family" : "Read", "given" : "Hannah", "non-dropping-particle" : "", "parse-names" : false, "suffix" : "" }, { "dropping-particle" : "", "family" : "Johnson", "given" : "Sarah", "non-dropping-particle" : "", "parse-names" : false, "suffix" : "" }, { "dropping-particle" : "", "family" : "Monecke", "given" : "Stefan", "non-dropping-particle" : "", "parse-names" : false, "suffix" : "" }, { "dropping-particle" : "", "family" : "Ritchie", "given" : "Stephen", "non-dropping-particle" : "", "parse-names" : false, "suffix" : "" }, { "dropping-particle" : "", "family" : "Clow", "given" : "Fiona", "non-dropping-particle" : "", "parse-names" : false, "suffix" : "" }, { "dropping-particle" : "", "family" : "Goerke", "given" : "Christiane", "non-dropping-particle" : "", "parse-names" : false, "suffix" : "" }, { "dropping-particle" : "", "family" : "Br\u00f6ker", "given" : "Barbara M", "non-dropping-particle" : "", "parse-names" : false, "suffix" : "" }, { "dropping-particle" : "", "family" : "Fraser", "given" : "John D", "non-dropping-particle" : "", "parse-names" : false, "suffix" : "" }, { "dropping-particle" : "", "family" : "Wiles", "given" : "Siouxsie", "non-dropping-particle" : "", "parse-names" : false, "suffix" : "" } ], "container-title" : "PloS one", "id" : "ITEM-1", "issue" : "9", "issued" : { "date-parts" : [ [ "2013" ] ] }, "page" : "e71142", "title" : "Characterization of a Mouse-Adapted Staphylococcus aureus Strain.", "type" : "article-journal", "volume" : "8" }, "uris" : [ "http://www.mendeley.com/documents/?uuid=bd759f22-4a77-4e47-bd42-ea75f4025ba6" ] } ], "mendeley" : { "formattedCitation" : "(Holtfreter &lt;i&gt;et al.&lt;/i&gt;, 2013)", "plainTextFormattedCitation" : "(Holtfreter et al., 2013)", "previouslyFormattedCitation" : "(Holtfreter &lt;i&gt;et al.&lt;/i&gt;, 2013)" }, "properties" : {  }, "schema" : "https://github.com/citation-style-language/schema/raw/master/csl-citation.json" }</w:instrText>
      </w:r>
      <w:r w:rsidRPr="0039739C">
        <w:rPr>
          <w:i/>
        </w:rPr>
        <w:fldChar w:fldCharType="separate"/>
      </w:r>
      <w:r w:rsidR="00F71621" w:rsidRPr="00F71621">
        <w:rPr>
          <w:noProof/>
        </w:rPr>
        <w:t xml:space="preserve">(Holtfreter </w:t>
      </w:r>
      <w:r w:rsidR="00F71621" w:rsidRPr="00F71621">
        <w:rPr>
          <w:i/>
          <w:noProof/>
        </w:rPr>
        <w:t>et al.</w:t>
      </w:r>
      <w:r w:rsidR="00F71621" w:rsidRPr="00F71621">
        <w:rPr>
          <w:noProof/>
        </w:rPr>
        <w:t>, 2013)</w:t>
      </w:r>
      <w:r w:rsidRPr="0039739C">
        <w:rPr>
          <w:i/>
        </w:rPr>
        <w:fldChar w:fldCharType="end"/>
      </w:r>
      <w:r w:rsidRPr="0039739C">
        <w:rPr>
          <w:i/>
        </w:rPr>
        <w:t>.</w:t>
      </w:r>
      <w:r w:rsidR="0073580A" w:rsidRPr="0073580A">
        <w:rPr>
          <w:i/>
          <w:iCs/>
        </w:rPr>
        <w:t xml:space="preserve"> </w:t>
      </w:r>
      <w:r w:rsidRPr="0039739C">
        <w:t>However,</w:t>
      </w:r>
      <w:r w:rsidRPr="0039739C">
        <w:rPr>
          <w:i/>
        </w:rPr>
        <w:t xml:space="preserve"> </w:t>
      </w:r>
      <w:r w:rsidRPr="0039739C">
        <w:t xml:space="preserve">researchers argue that it is indeed lack of epidemiological studies leading to this conclusion, and several groups have reported colonisation of mice by </w:t>
      </w:r>
      <w:r w:rsidR="00F45958" w:rsidRPr="00F45958">
        <w:rPr>
          <w:i/>
          <w:iCs/>
        </w:rPr>
        <w:t>S. aureus</w:t>
      </w:r>
      <w:r w:rsidR="0073580A" w:rsidRPr="0073580A">
        <w:rPr>
          <w:i/>
          <w:iCs/>
        </w:rPr>
        <w:t xml:space="preserve"> </w:t>
      </w:r>
      <w:r w:rsidRPr="0039739C">
        <w:t xml:space="preserve">even in specific pathogen free conditions (SPC) </w:t>
      </w:r>
      <w:r w:rsidRPr="0039739C">
        <w:fldChar w:fldCharType="begin" w:fldLock="1"/>
      </w:r>
      <w:r w:rsidR="00B145F9">
        <w:instrText>ADDIN CSL_CITATION { "citationItems" : [ { "id" : "ITEM-1", "itemData" : { "DOI" : "10.3389/fcimb.2017.00152", "ISSN" : "2235-2988", "PMID" : "28512627", "abstract" : "Whether mice are an appropriate model for S. aureus infection and vaccination studies is a matter of debate, because they are not considered as natural hosts of S. aureus. We previously identified a mouse-adapted S. aureus strain, which caused infections in laboratory mice. This raised the question whether laboratory mice are commonly colonized with S. aureus and whether this might impact on infection experiments. Publicly available health reports from commercial vendors revealed that S. aureus colonization is rather frequent, with rates as high as 21% among specific-pathogen-free mice. In animal facilities, S. aureus was readily transmitted from parents to offspring, which became persistently colonized. Among 99 murine S. aureus isolates from Charles River Laboratories half belonged to the lineage CC88 (54.5%), followed by CC15, CC5, CC188, and CC8. A comparison of human and murine S. aureus isolates revealed features of host adaptation. In detail, murine strains lacked hlb-converting phages and superantigen-encoding mobile genetic elements, and were frequently ampicillin-sensitive. Moreover, murine CC88 isolates coagulated mouse plasma faster than human CC88 isolates. Importantly, S. aureus colonization clearly primed the murine immune system, inducing a systemic IgG response specific for numerous S. aureus proteins, including several vaccine candidates. Phospholipase C emerged as a promising test antigen for monitoring S. aureus colonization in laboratory mice. In conclusion, laboratory mice are natural hosts of S. aureus and therefore, could provide better infection models than previously assumed. Pre-exposure to the bacteria is a possible confounder in S. aureus infection and vaccination studies and should be monitored.", "author" : [ { "dropping-particle" : "", "family" : "Schulz", "given" : "Daniel", "non-dropping-particle" : "", "parse-names" : false, "suffix" : "" }, { "dropping-particle" : "", "family" : "Grumann", "given" : "Dorothee", "non-dropping-particle" : "", "parse-names" : false, "suffix" : "" }, { "dropping-particle" : "", "family" : "Tr\u00fcbe", "given" : "Patricia", "non-dropping-particle" : "", "parse-names" : false, "suffix" : "" }, { "dropping-particle" : "", "family" : "Pritchett-Corning", "given" : "Kathleen", "non-dropping-particle" : "", "parse-names" : false, "suffix" : "" }, { "dropping-particle" : "", "family" : "Johnson", "given" : "Sarah", "non-dropping-particle" : "", "parse-names" : false, "suffix" : "" }, { "dropping-particle" : "", "family" : "Reppschl\u00e4ger", "given" : "Kevin", "non-dropping-particle" : "", "parse-names" : false, "suffix" : "" }, { "dropping-particle" : "", "family" : "Gumz", "given" : "Janine", "non-dropping-particle" : "", "parse-names" : false, "suffix" : "" }, { "dropping-particle" : "", "family" : "Sundaramoorthy", "given" : "Nandakumar", "non-dropping-particle" : "", "parse-names" : false, "suffix" : "" }, { "dropping-particle" : "", "family" : "Michalik", "given" : "Stephan", "non-dropping-particle" : "", "parse-names" : false, "suffix" : "" }, { "dropping-particle" : "", "family" : "Berg", "given" : "Sabine", "non-dropping-particle" : "", "parse-names" : false, "suffix" : "" }, { "dropping-particle" : "", "family" : "Brandt", "given" : "Jens", "non-dropping-particle" : "van den", "parse-names" : false, "suffix" : "" }, { "dropping-particle" : "", "family" : "Fister", "given" : "Richard", "non-dropping-particle" : "", "parse-names" : false, "suffix" : "" }, { "dropping-particle" : "", "family" : "Monecke", "given" : "Stefan", "non-dropping-particle" : "", "parse-names" : false, "suffix" : "" }, { "dropping-particle" : "", "family" : "Uy", "given" : "Benedict", "non-dropping-particle" : "", "parse-names" : false, "suffix" : "" }, { "dropping-particle" : "", "family" : "Schmidt", "given" : "Frank", "non-dropping-particle" : "", "parse-names" : false, "suffix" : "" }, { "dropping-particle" : "", "family" : "Br\u00f6ker", "given" : "Barbara M", "non-dropping-particle" : "", "parse-names" : false, "suffix" : "" }, { "dropping-particle" : "", "family" : "Wiles", "given" : "Siouxsie", "non-dropping-particle" : "", "parse-names" : false, "suffix" : "" }, { "dropping-particle" : "", "family" : "Holtfreter", "given" : "Silva", "non-dropping-particle" : "", "parse-names" : false, "suffix" : "" } ], "container-title" : "Frontiers in Cellular and Infection Microbiology", "id" : "ITEM-1", "issued" : { "date-parts" : [ [ "2017" ] ] }, "page" : "152", "publisher" : "Frontiers Media SA", "title" : "Laboratory Mice Are Frequently Colonized with Staphylococcus aureus and Mount a Systemic Immune Response\u2014Note of Caution for In vivo Infection Experiments", "type" : "article-journal", "volume" : "7" }, "uris" : [ "http://www.mendeley.com/documents/?uuid=e979fae0-6576-3bda-9e71-e582f20c299f" ] }, { "id" : "ITEM-2", "itemData" : { "DOI" : "10.1016/j.ijmm.2017.09.014", "ISSN" : "16180607", "PMID" : "28967544", "abstract" : "Laboratory mice are the most commonly used animal model for Staphylococcus aureus infection studies. We have previously shown that laboratory mice from global vendors are frequently colonized with S. aureus. Laboratory mice originate from wild house mice. Hence, we investigated whether wild rodents, including house mice, as well as shrews are naturally colonized with S. aureus and whether S. aureus adapts to the wild animal host. 295 animals of ten different species were caught in different locations over four years (2012-2015) in Germany, France and the Czech Republic. 45 animals were positive for S. aureus (15.3%). Three animals were co-colonized with two different isolates, resulting in 48 S. aureus isolates in total. Positive animals were found in Germany and the Czech Republic in each studied year. The S. aureus isolates belonged to ten different spa types, which grouped into six lineages (clonal complex (CC) 49, CC88, CC130, CC1956, sequence type (ST) 890, ST3033). CC49 isolates were most abundant (17/48, 35.4%), followed by CC1956 (14/48, 29.2%) and ST890 (9/48, 18.8%). The wild animal isolates lacked certain properties that are common among human isolates, e.g., a phage-encoded immune evasion cluster, superantigen genes on mobile genetic elements and antibiotic resistance genes, which suggests long-term adaptation to the wild animal host. One CC130 isolate contained the mecC gene, implying wild rodents might be both reservoir and vector for methicillin-resistant S. aureus. In conclusion, we demonstrated that wild rodents and shrews are naturally colonized with S. aureus, and that those S. aureus isolates show signs of host adaptation.", "author" : [ { "dropping-particle" : "", "family" : "Mrochen", "given" : "Daniel M", "non-dropping-particle" : "", "parse-names" : false, "suffix" : "" }, { "dropping-particle" : "", "family" : "Schulz", "given" : "Daniel", "non-dropping-particle" : "", "parse-names" : false, "suffix" : "" }, { "dropping-particle" : "", "family" : "Fischer", "given" : "Stefan", "non-dropping-particle" : "", "parse-names" : false, "suffix" : "" }, { "dropping-particle" : "", "family" : "Jeske", "given" : "Kathrin", "non-dropping-particle" : "", "parse-names" : false, "suffix" : "" }, { "dropping-particle" : "", "family" : "Gohary", "given" : "Heba", "non-dropping-particle" : "El", "parse-names" : false, "suffix" : "" }, { "dropping-particle" : "", "family" : "Reil", "given" : "Daniela", "non-dropping-particle" : "", "parse-names" : false, "suffix" : "" }, { "dropping-particle" : "", "family" : "Imholt", "given" : "Christian", "non-dropping-particle" : "", "parse-names" : false, "suffix" : "" }, { "dropping-particle" : "", "family" : "Tr\u00fcbe", "given" : "Patricia", "non-dropping-particle" : "", "parse-names" : false, "suffix" : "" }, { "dropping-particle" : "", "family" : "Suchomel", "given" : "Josef", "non-dropping-particle" : "", "parse-names" : false, "suffix" : "" }, { "dropping-particle" : "", "family" : "Tricaud", "given" : "Emilie", "non-dropping-particle" : "", "parse-names" : false, "suffix" : "" }, { "dropping-particle" : "", "family" : "Jacob", "given" : "Jens", "non-dropping-particle" : "", "parse-names" : false, "suffix" : "" }, { "dropping-particle" : "", "family" : "Heroldov\u00e1", "given" : "Marta", "non-dropping-particle" : "", "parse-names" : false, "suffix" : "" }, { "dropping-particle" : "", "family" : "Br\u00f6ker", "given" : "Barbara M", "non-dropping-particle" : "", "parse-names" : false, "suffix" : "" }, { "dropping-particle" : "", "family" : "Strommenger", "given" : "Birgit", "non-dropping-particle" : "", "parse-names" : false, "suffix" : "" }, { "dropping-particle" : "", "family" : "Walther", "given" : "Birgit", "non-dropping-particle" : "", "parse-names" : false, "suffix" : "" }, { "dropping-particle" : "", "family" : "Ulrich", "given" : "Rainer G", "non-dropping-particle" : "", "parse-names" : false, "suffix" : "" }, { "dropping-particle" : "", "family" : "Holtfreter", "given" : "Silva", "non-dropping-particle" : "", "parse-names" : false, "suffix" : "" } ], "container-title" : "International Journal of Medical Microbiology", "id" : "ITEM-2", "issued" : { "date-parts" : [ [ "2017" ] ] }, "title" : "Wild rodents and shrews are natural hosts of Staphylococcus aureus", "type" : "article-newspaper" }, "uris" : [ "http://www.mendeley.com/documents/?uuid=2709836a-fb6c-3500-bbec-9c835af22419" ] } ], "mendeley" : { "formattedCitation" : "(Mrochen &lt;i&gt;et al.&lt;/i&gt;, 2017; Schulz &lt;i&gt;et al.&lt;/i&gt;, 2017)", "plainTextFormattedCitation" : "(Mrochen et al., 2017; Schulz et al., 2017)", "previouslyFormattedCitation" : "(Mrochen &lt;i&gt;et al.&lt;/i&gt;, 2017; Schulz &lt;i&gt;et al.&lt;/i&gt;, 2017)" }, "properties" : {  }, "schema" : "https://github.com/citation-style-language/schema/raw/master/csl-citation.json" }</w:instrText>
      </w:r>
      <w:r w:rsidRPr="0039739C">
        <w:fldChar w:fldCharType="separate"/>
      </w:r>
      <w:r w:rsidR="00F71621" w:rsidRPr="00F71621">
        <w:rPr>
          <w:noProof/>
        </w:rPr>
        <w:t xml:space="preserve">(Mrochen </w:t>
      </w:r>
      <w:r w:rsidR="00F71621" w:rsidRPr="00F71621">
        <w:rPr>
          <w:i/>
          <w:noProof/>
        </w:rPr>
        <w:t>et al.</w:t>
      </w:r>
      <w:r w:rsidR="00F71621" w:rsidRPr="00F71621">
        <w:rPr>
          <w:noProof/>
        </w:rPr>
        <w:t xml:space="preserve">, 2017; Schulz </w:t>
      </w:r>
      <w:r w:rsidR="00F71621" w:rsidRPr="00F71621">
        <w:rPr>
          <w:i/>
          <w:noProof/>
        </w:rPr>
        <w:t>et al.</w:t>
      </w:r>
      <w:r w:rsidR="00F71621" w:rsidRPr="00F71621">
        <w:rPr>
          <w:noProof/>
        </w:rPr>
        <w:t>, 2017)</w:t>
      </w:r>
      <w:r w:rsidRPr="0039739C">
        <w:fldChar w:fldCharType="end"/>
      </w:r>
      <w:r w:rsidRPr="0039739C">
        <w:t xml:space="preserve">. What is more, different mouse strains show varying susceptibility and immune response to the same pathogen </w:t>
      </w:r>
      <w:r w:rsidRPr="0039739C">
        <w:fldChar w:fldCharType="begin" w:fldLock="1"/>
      </w:r>
      <w:r w:rsidR="00B145F9">
        <w:instrText>ADDIN CSL_CITATION { "citationItems" : [ { "id" : "ITEM-1", "itemData" : { "DOI" : "10.1038/jid.2010.282", "ISBN" : "0022-202X", "ISSN" : "0022-202X", "PMID" : "20882039", "abstract" : "Staphylococcus aureus is the leading cause of bacterial skin infection. Once it overcomes the epithelial barrier, it either remains locally controlled or spreads in the dermis causing soft tissue infection. These different courses depend not only on its virulence factors, but also on the immune response of the infected individual. The goal of this study was to identify host factors that influence different outcomes. We, therefore, established comparative analysis of subcutaneous footpad infection with S. aureus (SH1000) in different inbred mouse strains. We found that C57BL/6 mice are more susceptible than BALB/c and DBA/2 mice, reflected by significantly higher footpad swelling and bacterial load, as well as increased dissemination of bacteria into inguinal lymph nodes and kidneys. This susceptibility was associated with lower influx of polymorphonuclear leukocytes (PMNs), but higher secretion of CXCL-2. Remarkably, resistance correlated with S. aureus-specific Th2-cell response in BALB/c and DBA/2 mice, whereas susceptible C57BL/6 mice generated a Th1-cell response. As Th1 cells are able to induce release of CXCL-2, and as CXCL-2 is able to increase the survival of S. aureus within PMNs, interactions between PMNs and Th1 or Th2 cells need to be considered as important mechanisms of resistance in murine soft tissue infection with S. aureus.", "author" : [ { "dropping-particle" : "", "family" : "Nippe", "given" : "Nadine", "non-dropping-particle" : "", "parse-names" : false, "suffix" : "" }, { "dropping-particle" : "", "family" : "Varga", "given" : "Georg", "non-dropping-particle" : "", "parse-names" : false, "suffix" : "" }, { "dropping-particle" : "", "family" : "Holzinger", "given" : "Dirk", "non-dropping-particle" : "", "parse-names" : false, "suffix" : "" }, { "dropping-particle" : "", "family" : "L\u00f6ffler", "given" : "Bettina", "non-dropping-particle" : "", "parse-names" : false, "suffix" : "" }, { "dropping-particle" : "", "family" : "Medina", "given" : "Eva", "non-dropping-particle" : "", "parse-names" : false, "suffix" : "" }, { "dropping-particle" : "", "family" : "Becker", "given" : "Karsten", "non-dropping-particle" : "", "parse-names" : false, "suffix" : "" }, { "dropping-particle" : "", "family" : "Roth", "given" : "Johannes", "non-dropping-particle" : "", "parse-names" : false, "suffix" : "" }, { "dropping-particle" : "", "family" : "Ehrchen", "given" : "Jan M", "non-dropping-particle" : "", "parse-names" : false, "suffix" : "" }, { "dropping-particle" : "", "family" : "Sunderk\u00f6tter", "given" : "Cord", "non-dropping-particle" : "", "parse-names" : false, "suffix" : "" } ], "container-title" : "The Journal of investigative dermatology", "id" : "ITEM-1", "issued" : { "date-parts" : [ [ "2011" ] ] }, "page" : "125-132", "title" : "Subcutaneous infection with S. aureus in mice reveals association of resistance with influx of neutrophils and Th2 response.", "type" : "article-journal", "volume" : "131" }, "uris" : [ "http://www.mendeley.com/documents/?uuid=1e49cfa6-7dd5-4690-8c6e-e841d3e0f97a" ] } ], "mendeley" : { "formattedCitation" : "(Nippe &lt;i&gt;et al.&lt;/i&gt;, 2011)", "plainTextFormattedCitation" : "(Nippe et al., 2011)", "previouslyFormattedCitation" : "(Nippe &lt;i&gt;et al.&lt;/i&gt;, 2011)" }, "properties" : {  }, "schema" : "https://github.com/citation-style-language/schema/raw/master/csl-citation.json" }</w:instrText>
      </w:r>
      <w:r w:rsidRPr="0039739C">
        <w:fldChar w:fldCharType="separate"/>
      </w:r>
      <w:r w:rsidR="00F71621" w:rsidRPr="00F71621">
        <w:rPr>
          <w:noProof/>
        </w:rPr>
        <w:t xml:space="preserve">(Nippe </w:t>
      </w:r>
      <w:r w:rsidR="00F71621" w:rsidRPr="00F71621">
        <w:rPr>
          <w:i/>
          <w:noProof/>
        </w:rPr>
        <w:t>et al.</w:t>
      </w:r>
      <w:r w:rsidR="00F71621" w:rsidRPr="00F71621">
        <w:rPr>
          <w:noProof/>
        </w:rPr>
        <w:t>, 2011)</w:t>
      </w:r>
      <w:r w:rsidRPr="0039739C">
        <w:fldChar w:fldCharType="end"/>
      </w:r>
      <w:r w:rsidRPr="0039739C">
        <w:t>. It was therefore important to test whether the augmentation effect could be seen in a different mouse strain under the same experimental conditions.</w:t>
      </w:r>
    </w:p>
    <w:p w14:paraId="7E3E99DA" w14:textId="77777777" w:rsidR="007E46DA" w:rsidRPr="0039739C" w:rsidRDefault="007E46DA" w:rsidP="007E46DA"/>
    <w:p w14:paraId="42A14C03" w14:textId="7FF3E3FF" w:rsidR="007E46DA" w:rsidRPr="0039739C" w:rsidRDefault="007E46DA" w:rsidP="007E46DA">
      <w:r w:rsidRPr="0039739C">
        <w:t>Previous research done has shown that in a tail-vein injection model of 4x10</w:t>
      </w:r>
      <w:r w:rsidRPr="0039739C">
        <w:rPr>
          <w:vertAlign w:val="superscript"/>
        </w:rPr>
        <w:t>7</w:t>
      </w:r>
      <w:r w:rsidRPr="0039739C">
        <w:t xml:space="preserve"> CFU </w:t>
      </w:r>
      <w:r w:rsidR="00F45958" w:rsidRPr="00F45958">
        <w:rPr>
          <w:i/>
          <w:iCs/>
        </w:rPr>
        <w:t>S. aureus</w:t>
      </w:r>
      <w:r w:rsidR="00AB3CB7">
        <w:rPr>
          <w:i/>
          <w:iCs/>
        </w:rPr>
        <w:t>,</w:t>
      </w:r>
      <w:r w:rsidRPr="0039739C">
        <w:rPr>
          <w:i/>
        </w:rPr>
        <w:t xml:space="preserve"> </w:t>
      </w:r>
      <w:r w:rsidRPr="0039739C">
        <w:t>C57BL/6 mice were the most resistant to infection with only 10% death at the end of 14 days, whereas strains such as A/J, DBA/2 and Balb/c had a 100% death rate at 1,3 and 7 days respectively. Other strains, including C3H, C57BL/6</w:t>
      </w:r>
      <w:r w:rsidR="0073580A" w:rsidRPr="0073580A">
        <w:rPr>
          <w:i/>
          <w:iCs/>
        </w:rPr>
        <w:t xml:space="preserve"> </w:t>
      </w:r>
      <w:r w:rsidRPr="0039739C">
        <w:t xml:space="preserve">and CBA had medium mortality rates, with 50-60% survival rate at the end of 14 days </w:t>
      </w:r>
      <w:r w:rsidRPr="0039739C">
        <w:fldChar w:fldCharType="begin" w:fldLock="1"/>
      </w:r>
      <w:r w:rsidR="00B145F9">
        <w:instrText>ADDIN CSL_CITATION { "citationItems" : [ { "id" : "ITEM-1", "itemData" : { "DOI" : "10.2353/ajpath.2008.080337", "ISBN" : "1525-2191 (Electronic)", "ISSN" : "00029440", "PMID" : "18974303", "abstract" : "Host genetic variations play a significant role in conferring predisposition to infection. In this study, we examined the immune mechanisms underlying the host genetic predisposition to severe Staphylococcus aureus infection in different mouse strains. Whereas C57BL/6 mice were the most resistant in terms of control of bacterial growth and survival, A/J, DBA/2, and BALB/c mice were highly susceptible and succumbed to infection shortly after bacterial inoculation. Other strains (C3H/HeN, CBA, and C57BL/10) exhibited intermediate susceptibility levels. Susceptibility of mice to S. aureus was associated with an inability to limit bacterial growth in the kidneys and development of pathology. Resistance to S. aureus in C57BL/6 mice was dependent on innate immune mechanisms because Rag2-IL2Rgamma(-/-) C57BL/6 mice, which are deficient in B, T, and NK cells, were also resistant to infection. Indeed, neutrophil depletion or inhibition of neutrophil recruitment rendered C57BL/6 mice completely susceptible to S. aureus, indicating that neutrophils are essential for the observed resistance. Although neutrophil function is not inhibited in A/J mice, expression of neutrophil chemoattractants KC and MIP-2 peaked earlier in the kidneys of C57BL/6 mice than in A/J mice, indicating that a delay in neutrophil recruitment to the site of infection may underlie the increased susceptibility of A/J mice to S. aureus.", "author" : [ { "dropping-particle" : "", "family" : "K\u00f6ckritz-Blickwede", "given" : "Maren", "non-dropping-particle" : "von", "parse-names" : false, "suffix" : "" }, { "dropping-particle" : "", "family" : "Rohde", "given" : "Manfred", "non-dropping-particle" : "", "parse-names" : false, "suffix" : "" }, { "dropping-particle" : "", "family" : "Oehmcke", "given" : "Sonja", "non-dropping-particle" : "", "parse-names" : false, "suffix" : "" }, { "dropping-particle" : "", "family" : "Miller", "given" : "Lloyd S", "non-dropping-particle" : "", "parse-names" : false, "suffix" : "" }, { "dropping-particle" : "", "family" : "Cheung", "given" : "Ambrose L", "non-dropping-particle" : "", "parse-names" : false, "suffix" : "" }, { "dropping-particle" : "", "family" : "Herwald", "given" : "Heiko", "non-dropping-particle" : "", "parse-names" : false, "suffix" : "" }, { "dropping-particle" : "", "family" : "Foster", "given" : "Simon", "non-dropping-particle" : "", "parse-names" : false, "suffix" : "" }, { "dropping-particle" : "", "family" : "Medina", "given" : "Eva", "non-dropping-particle" : "", "parse-names" : false, "suffix" : "" } ], "container-title" : "The American Journal of Pathology", "id" : "ITEM-1", "issue" : "6", "issued" : { "date-parts" : [ [ "2008", "12" ] ] }, "page" : "1657-1668", "publisher" : "American Society for Investigative Pathology", "title" : "Immunological Mechanisms Underlying the Genetic Predisposition to Severe Staphylococcus aureus Infection in the Mouse Model", "type" : "article-journal", "volume" : "173" }, "uris" : [ "http://www.mendeley.com/documents/?uuid=dabad4b8-5746-3d2e-a499-9f9fcba79b95" ] } ], "mendeley" : { "formattedCitation" : "(von K\u00f6ckritz-Blickwede &lt;i&gt;et al.&lt;/i&gt;, 2008)", "plainTextFormattedCitation" : "(von K\u00f6ckritz-Blickwede et al., 2008)", "previouslyFormattedCitation" : "(von K\u00f6ckritz-Blickwede &lt;i&gt;et al.&lt;/i&gt;, 2008)" }, "properties" : {  }, "schema" : "https://github.com/citation-style-language/schema/raw/master/csl-citation.json" }</w:instrText>
      </w:r>
      <w:r w:rsidRPr="0039739C">
        <w:fldChar w:fldCharType="separate"/>
      </w:r>
      <w:r w:rsidR="00F71621" w:rsidRPr="00F71621">
        <w:rPr>
          <w:noProof/>
        </w:rPr>
        <w:t xml:space="preserve">(von Köckritz-Blickwede </w:t>
      </w:r>
      <w:r w:rsidR="00F71621" w:rsidRPr="00F71621">
        <w:rPr>
          <w:i/>
          <w:noProof/>
        </w:rPr>
        <w:t>et al.</w:t>
      </w:r>
      <w:r w:rsidR="00F71621" w:rsidRPr="00F71621">
        <w:rPr>
          <w:noProof/>
        </w:rPr>
        <w:t>, 2008)</w:t>
      </w:r>
      <w:r w:rsidRPr="0039739C">
        <w:fldChar w:fldCharType="end"/>
      </w:r>
      <w:r w:rsidRPr="0039739C">
        <w:t xml:space="preserve">. </w:t>
      </w:r>
    </w:p>
    <w:p w14:paraId="40EDE6D5" w14:textId="77777777" w:rsidR="007E46DA" w:rsidRPr="0039739C" w:rsidRDefault="007E46DA" w:rsidP="007E46DA"/>
    <w:p w14:paraId="01BD47C2" w14:textId="15515F97" w:rsidR="007E46DA" w:rsidRPr="0039739C" w:rsidRDefault="007E46DA" w:rsidP="007E46DA">
      <w:pPr>
        <w:rPr>
          <w:rFonts w:eastAsia="Helvetica" w:cs="Helvetica"/>
        </w:rPr>
      </w:pPr>
      <w:r w:rsidRPr="0039739C">
        <w:t>C57BL/6 mouse strain was therefore chosen to test the augmentation effect as it has proven to be the most resilient within this model of infection. Firstly, a pilot experiment with 5 mice per group was performed to determine the optimal dose for injection. NewHG was injected at doses of 1x10</w:t>
      </w:r>
      <w:r w:rsidRPr="0039739C">
        <w:rPr>
          <w:vertAlign w:val="superscript"/>
        </w:rPr>
        <w:t>7</w:t>
      </w:r>
      <w:r w:rsidRPr="0039739C">
        <w:t xml:space="preserve"> and 4.5x10</w:t>
      </w:r>
      <w:r w:rsidRPr="0039739C">
        <w:rPr>
          <w:vertAlign w:val="superscript"/>
        </w:rPr>
        <w:t>7</w:t>
      </w:r>
      <w:r w:rsidRPr="0039739C">
        <w:t xml:space="preserve"> CFU, as it had been suggested to be similarly </w:t>
      </w:r>
      <w:r w:rsidRPr="0039739C">
        <w:lastRenderedPageBreak/>
        <w:t>virulent to SH1000.</w:t>
      </w:r>
      <w:r w:rsidR="0073580A" w:rsidRPr="0073580A">
        <w:rPr>
          <w:i/>
          <w:iCs/>
        </w:rPr>
        <w:t xml:space="preserve"> </w:t>
      </w:r>
      <w:r w:rsidRPr="0039739C">
        <w:t>Mice receiving 4.5x10</w:t>
      </w:r>
      <w:r w:rsidRPr="0039739C">
        <w:rPr>
          <w:vertAlign w:val="superscript"/>
        </w:rPr>
        <w:t>7</w:t>
      </w:r>
      <w:r w:rsidRPr="0039739C">
        <w:t xml:space="preserve"> CFU NewHG required culling due to reaching severity limits (red circles, </w:t>
      </w:r>
      <w:r w:rsidRPr="0039739C">
        <w:fldChar w:fldCharType="begin"/>
      </w:r>
      <w:r w:rsidRPr="0039739C">
        <w:instrText xml:space="preserve"> REF _Ref500235524 \h  \* MERGEFORMAT </w:instrText>
      </w:r>
      <w:r w:rsidRPr="0039739C">
        <w:fldChar w:fldCharType="separate"/>
      </w:r>
      <w:r w:rsidR="00BA1790" w:rsidRPr="0039739C">
        <w:t xml:space="preserve">Figure </w:t>
      </w:r>
      <w:r w:rsidR="00BA1790">
        <w:rPr>
          <w:noProof/>
        </w:rPr>
        <w:t>4.18</w:t>
      </w:r>
      <w:r w:rsidRPr="0039739C">
        <w:fldChar w:fldCharType="end"/>
      </w:r>
      <w:r w:rsidRPr="0039739C">
        <w:t xml:space="preserve"> A, B). Mice infected with 1x10</w:t>
      </w:r>
      <w:r w:rsidRPr="0039739C">
        <w:rPr>
          <w:vertAlign w:val="superscript"/>
        </w:rPr>
        <w:t xml:space="preserve">7 </w:t>
      </w:r>
      <w:r w:rsidRPr="0039739C">
        <w:t>CFU</w:t>
      </w:r>
      <w:r w:rsidRPr="0039739C">
        <w:rPr>
          <w:vertAlign w:val="superscript"/>
        </w:rPr>
        <w:t xml:space="preserve"> </w:t>
      </w:r>
      <w:r w:rsidRPr="0039739C">
        <w:t>looked healthy throughout the experiment despite losing up to 25</w:t>
      </w:r>
      <w:r w:rsidRPr="0039739C">
        <w:rPr>
          <w:rFonts w:eastAsia="Helvetica" w:cs="Helvetica"/>
        </w:rPr>
        <w:t>% their initial weight (</w:t>
      </w:r>
      <w:r w:rsidRPr="0039739C">
        <w:rPr>
          <w:rFonts w:eastAsia="Helvetica" w:cs="Helvetica"/>
        </w:rPr>
        <w:fldChar w:fldCharType="begin"/>
      </w:r>
      <w:r w:rsidRPr="0039739C">
        <w:rPr>
          <w:rFonts w:eastAsia="Helvetica" w:cs="Helvetica"/>
        </w:rPr>
        <w:instrText xml:space="preserve"> REF _Ref500235524 \h  \* MERGEFORMAT </w:instrText>
      </w:r>
      <w:r w:rsidRPr="0039739C">
        <w:rPr>
          <w:rFonts w:eastAsia="Helvetica" w:cs="Helvetica"/>
        </w:rPr>
      </w:r>
      <w:r w:rsidRPr="0039739C">
        <w:rPr>
          <w:rFonts w:eastAsia="Helvetica" w:cs="Helvetica"/>
        </w:rPr>
        <w:fldChar w:fldCharType="separate"/>
      </w:r>
      <w:r w:rsidR="00BA1790" w:rsidRPr="0039739C">
        <w:t xml:space="preserve">Figure </w:t>
      </w:r>
      <w:r w:rsidR="00BA1790">
        <w:rPr>
          <w:noProof/>
        </w:rPr>
        <w:t>4.18</w:t>
      </w:r>
      <w:r w:rsidRPr="0039739C">
        <w:rPr>
          <w:rFonts w:eastAsia="Helvetica" w:cs="Helvetica"/>
        </w:rPr>
        <w:fldChar w:fldCharType="end"/>
      </w:r>
      <w:r w:rsidRPr="0039739C">
        <w:rPr>
          <w:rFonts w:eastAsia="Helvetica" w:cs="Helvetica"/>
        </w:rPr>
        <w:t xml:space="preserve"> A). Both groups had high amounts of bacteria isolated from kidneys and livers (</w:t>
      </w:r>
      <w:r w:rsidRPr="0039739C">
        <w:rPr>
          <w:rFonts w:eastAsia="Helvetica" w:cs="Helvetica"/>
        </w:rPr>
        <w:fldChar w:fldCharType="begin"/>
      </w:r>
      <w:r w:rsidRPr="0039739C">
        <w:rPr>
          <w:rFonts w:eastAsia="Helvetica" w:cs="Helvetica"/>
        </w:rPr>
        <w:instrText xml:space="preserve"> REF _Ref500235524 \h  \* MERGEFORMAT </w:instrText>
      </w:r>
      <w:r w:rsidRPr="0039739C">
        <w:rPr>
          <w:rFonts w:eastAsia="Helvetica" w:cs="Helvetica"/>
        </w:rPr>
      </w:r>
      <w:r w:rsidRPr="0039739C">
        <w:rPr>
          <w:rFonts w:eastAsia="Helvetica" w:cs="Helvetica"/>
        </w:rPr>
        <w:fldChar w:fldCharType="separate"/>
      </w:r>
      <w:r w:rsidR="00BA1790" w:rsidRPr="0039739C">
        <w:t xml:space="preserve">Figure </w:t>
      </w:r>
      <w:r w:rsidR="00BA1790">
        <w:rPr>
          <w:noProof/>
        </w:rPr>
        <w:t>4.18</w:t>
      </w:r>
      <w:r w:rsidRPr="0039739C">
        <w:rPr>
          <w:rFonts w:eastAsia="Helvetica" w:cs="Helvetica"/>
        </w:rPr>
        <w:fldChar w:fldCharType="end"/>
      </w:r>
      <w:r w:rsidRPr="0039739C">
        <w:rPr>
          <w:rFonts w:eastAsia="Helvetica" w:cs="Helvetica"/>
        </w:rPr>
        <w:t xml:space="preserve"> B).</w:t>
      </w:r>
    </w:p>
    <w:p w14:paraId="557690CD" w14:textId="77777777" w:rsidR="007E46DA" w:rsidRPr="0039739C" w:rsidRDefault="007E46DA" w:rsidP="007E46DA">
      <w:pPr>
        <w:rPr>
          <w:rFonts w:eastAsia="Helvetica" w:cs="Helvetica"/>
        </w:rPr>
      </w:pPr>
    </w:p>
    <w:p w14:paraId="409DF293" w14:textId="69AC642C" w:rsidR="007E46DA" w:rsidRPr="0039739C" w:rsidRDefault="007E46DA" w:rsidP="007E46DA">
      <w:pPr>
        <w:rPr>
          <w:rFonts w:eastAsia="Helvetica" w:cs="Helvetica"/>
        </w:rPr>
      </w:pPr>
      <w:r w:rsidRPr="0039739C">
        <w:rPr>
          <w:rFonts w:eastAsia="Helvetica" w:cs="Helvetica"/>
        </w:rPr>
        <w:t xml:space="preserve">The pilot experiment therefore failed to provide us with necessary data, i.e. dose of infection that does not affect the health of injected animals. This was an unanticipated outcome, as literature suggests that </w:t>
      </w:r>
      <w:r w:rsidRPr="0039739C">
        <w:t xml:space="preserve">C57BL/6 </w:t>
      </w:r>
      <w:r w:rsidRPr="0039739C">
        <w:rPr>
          <w:rFonts w:eastAsia="Helvetica" w:cs="Helvetica"/>
        </w:rPr>
        <w:t xml:space="preserve">mice are more resilient to </w:t>
      </w:r>
      <w:r w:rsidR="00F45958" w:rsidRPr="00F45958">
        <w:rPr>
          <w:rFonts w:eastAsia="Helvetica" w:cs="Helvetica"/>
          <w:i/>
          <w:iCs/>
        </w:rPr>
        <w:t>S. aureus</w:t>
      </w:r>
      <w:r w:rsidR="0073580A" w:rsidRPr="0073580A">
        <w:rPr>
          <w:rFonts w:eastAsia="Helvetica" w:cs="Helvetica"/>
          <w:i/>
          <w:iCs/>
        </w:rPr>
        <w:t xml:space="preserve"> </w:t>
      </w:r>
      <w:r w:rsidRPr="0039739C">
        <w:rPr>
          <w:rFonts w:eastAsia="Helvetica" w:cs="Helvetica"/>
        </w:rPr>
        <w:t>infection than other models. Therefore, while there is no data in the literature suggesting NewHG to be more effective in mouse infection that SH1000 it is a possibility. What is more, strains of mice purchased from different suppliers are bound to have variations. Therefore, it was decided that a dose of 4x10</w:t>
      </w:r>
      <w:r w:rsidRPr="0039739C">
        <w:rPr>
          <w:rFonts w:eastAsia="Helvetica" w:cs="Helvetica"/>
          <w:vertAlign w:val="superscript"/>
        </w:rPr>
        <w:t>6</w:t>
      </w:r>
      <w:r w:rsidRPr="0039739C">
        <w:rPr>
          <w:rFonts w:eastAsia="Helvetica" w:cs="Helvetica"/>
        </w:rPr>
        <w:t xml:space="preserve"> CFU should be tested.</w:t>
      </w:r>
    </w:p>
    <w:p w14:paraId="066FC3AD" w14:textId="77777777" w:rsidR="007E46DA" w:rsidRPr="0039739C" w:rsidRDefault="007E46DA" w:rsidP="007E46DA">
      <w:pPr>
        <w:rPr>
          <w:rFonts w:eastAsia="Helvetica" w:cs="Helvetica"/>
        </w:rPr>
      </w:pPr>
    </w:p>
    <w:p w14:paraId="08B28843" w14:textId="2A195172" w:rsidR="007E46DA" w:rsidRPr="0039739C" w:rsidRDefault="007E46DA" w:rsidP="007E46DA">
      <w:pPr>
        <w:rPr>
          <w:rFonts w:eastAsia="Helvetica" w:cs="Helvetica"/>
        </w:rPr>
      </w:pPr>
      <w:r w:rsidRPr="0039739C">
        <w:rPr>
          <w:rFonts w:eastAsia="Helvetica" w:cs="Helvetica"/>
        </w:rPr>
        <w:t xml:space="preserve">Similarly to </w:t>
      </w:r>
      <w:r w:rsidR="00F45958" w:rsidRPr="00F45958">
        <w:rPr>
          <w:rFonts w:eastAsia="Helvetica" w:cs="Helvetica"/>
          <w:i/>
          <w:iCs/>
        </w:rPr>
        <w:t>S. aureus</w:t>
      </w:r>
      <w:r w:rsidR="0073580A" w:rsidRPr="0073580A">
        <w:rPr>
          <w:rFonts w:eastAsia="Helvetica" w:cs="Helvetica"/>
          <w:i/>
          <w:iCs/>
        </w:rPr>
        <w:t xml:space="preserve"> </w:t>
      </w:r>
      <w:r w:rsidRPr="0039739C">
        <w:rPr>
          <w:rFonts w:eastAsia="Helvetica" w:cs="Helvetica"/>
        </w:rPr>
        <w:t xml:space="preserve">doses, </w:t>
      </w:r>
      <w:r w:rsidRPr="0039739C">
        <w:rPr>
          <w:rFonts w:eastAsia="Helvetica" w:cs="Helvetica"/>
          <w:i/>
        </w:rPr>
        <w:t xml:space="preserve">M. luteus </w:t>
      </w:r>
      <w:r w:rsidRPr="0039739C">
        <w:rPr>
          <w:rFonts w:eastAsia="Helvetica" w:cs="Helvetica"/>
        </w:rPr>
        <w:t>(500µg, 1 mg, 2mg)</w:t>
      </w:r>
      <w:r w:rsidRPr="0039739C">
        <w:rPr>
          <w:rFonts w:eastAsia="Helvetica" w:cs="Helvetica"/>
          <w:i/>
        </w:rPr>
        <w:t xml:space="preserve"> </w:t>
      </w:r>
      <w:r w:rsidRPr="0039739C">
        <w:rPr>
          <w:rFonts w:eastAsia="Helvetica" w:cs="Helvetica"/>
        </w:rPr>
        <w:t xml:space="preserve">and </w:t>
      </w:r>
      <w:r w:rsidR="00F45958" w:rsidRPr="00F45958">
        <w:rPr>
          <w:rFonts w:eastAsia="Helvetica" w:cs="Helvetica"/>
          <w:i/>
          <w:iCs/>
        </w:rPr>
        <w:t>S. aureus</w:t>
      </w:r>
      <w:r w:rsidR="0073580A" w:rsidRPr="0073580A">
        <w:rPr>
          <w:rFonts w:eastAsia="Helvetica" w:cs="Helvetica"/>
          <w:i/>
          <w:iCs/>
        </w:rPr>
        <w:t xml:space="preserve"> </w:t>
      </w:r>
      <w:r w:rsidRPr="0039739C">
        <w:rPr>
          <w:rFonts w:eastAsia="Helvetica" w:cs="Helvetica"/>
        </w:rPr>
        <w:t>(500µg, 1 mg)</w:t>
      </w:r>
      <w:r w:rsidRPr="0039739C">
        <w:rPr>
          <w:rFonts w:eastAsia="Helvetica" w:cs="Helvetica"/>
          <w:i/>
        </w:rPr>
        <w:t xml:space="preserve"> </w:t>
      </w:r>
      <w:r w:rsidRPr="0039739C">
        <w:rPr>
          <w:rFonts w:eastAsia="Helvetica" w:cs="Helvetica"/>
        </w:rPr>
        <w:t xml:space="preserve">PGN was also titrated to test for host susceptibility </w:t>
      </w:r>
      <w:r w:rsidR="00B75B6A">
        <w:rPr>
          <w:rFonts w:eastAsia="Helvetica" w:cs="Helvetica"/>
        </w:rPr>
        <w:t>(</w:t>
      </w:r>
      <w:r w:rsidRPr="0039739C">
        <w:rPr>
          <w:rFonts w:eastAsia="Helvetica" w:cs="Helvetica"/>
        </w:rPr>
        <w:fldChar w:fldCharType="begin"/>
      </w:r>
      <w:r w:rsidRPr="0039739C">
        <w:rPr>
          <w:rFonts w:eastAsia="Helvetica" w:cs="Helvetica"/>
        </w:rPr>
        <w:instrText xml:space="preserve"> REF _Ref500235524 \h  \* MERGEFORMAT </w:instrText>
      </w:r>
      <w:r w:rsidRPr="0039739C">
        <w:rPr>
          <w:rFonts w:eastAsia="Helvetica" w:cs="Helvetica"/>
        </w:rPr>
      </w:r>
      <w:r w:rsidRPr="0039739C">
        <w:rPr>
          <w:rFonts w:eastAsia="Helvetica" w:cs="Helvetica"/>
        </w:rPr>
        <w:fldChar w:fldCharType="separate"/>
      </w:r>
      <w:r w:rsidR="00BA1790" w:rsidRPr="0039739C">
        <w:t xml:space="preserve">Figure </w:t>
      </w:r>
      <w:r w:rsidR="00BA1790">
        <w:rPr>
          <w:noProof/>
        </w:rPr>
        <w:t>4.18</w:t>
      </w:r>
      <w:r w:rsidRPr="0039739C">
        <w:rPr>
          <w:rFonts w:eastAsia="Helvetica" w:cs="Helvetica"/>
        </w:rPr>
        <w:fldChar w:fldCharType="end"/>
      </w:r>
      <w:r w:rsidRPr="0039739C">
        <w:rPr>
          <w:rFonts w:eastAsia="Helvetica" w:cs="Helvetica"/>
        </w:rPr>
        <w:t xml:space="preserve"> A) with 500 µg of PGN causing minimal changes to mouse weights.</w:t>
      </w:r>
    </w:p>
    <w:p w14:paraId="44221F99" w14:textId="77777777" w:rsidR="007E46DA" w:rsidRPr="0039739C" w:rsidRDefault="007E46DA" w:rsidP="007E46DA">
      <w:pPr>
        <w:rPr>
          <w:rFonts w:eastAsia="Helvetica" w:cs="Helvetica"/>
        </w:rPr>
      </w:pPr>
    </w:p>
    <w:p w14:paraId="6C22FF54" w14:textId="5B13B83F" w:rsidR="001113E1" w:rsidRDefault="007E46DA" w:rsidP="007E46DA">
      <w:pPr>
        <w:rPr>
          <w:rFonts w:eastAsia="Helvetica" w:cs="Helvetica"/>
        </w:rPr>
      </w:pPr>
      <w:r w:rsidRPr="0039739C">
        <w:rPr>
          <w:rFonts w:eastAsia="Helvetica" w:cs="Helvetica"/>
        </w:rPr>
        <w:t xml:space="preserve">Taking into account the pilot data, </w:t>
      </w:r>
      <w:r w:rsidRPr="0039739C">
        <w:t xml:space="preserve">C57BL/6 </w:t>
      </w:r>
      <w:r w:rsidRPr="0039739C">
        <w:rPr>
          <w:rFonts w:eastAsia="Helvetica" w:cs="Helvetica"/>
        </w:rPr>
        <w:t xml:space="preserve">(10 mice per group) were injected with 1mg </w:t>
      </w:r>
      <w:r w:rsidRPr="0039739C">
        <w:rPr>
          <w:rFonts w:eastAsia="Helvetica" w:cs="Helvetica"/>
          <w:i/>
        </w:rPr>
        <w:t xml:space="preserve">M. luteus </w:t>
      </w:r>
      <w:r w:rsidRPr="0039739C">
        <w:rPr>
          <w:rFonts w:eastAsia="Helvetica" w:cs="Helvetica"/>
        </w:rPr>
        <w:t>PGN alone or in combination with 1.3x10</w:t>
      </w:r>
      <w:r w:rsidRPr="0039739C">
        <w:rPr>
          <w:rFonts w:eastAsia="Helvetica" w:cs="Helvetica"/>
          <w:vertAlign w:val="superscript"/>
        </w:rPr>
        <w:t>6</w:t>
      </w:r>
      <w:r w:rsidRPr="0039739C">
        <w:rPr>
          <w:rFonts w:eastAsia="Helvetica" w:cs="Helvetica"/>
        </w:rPr>
        <w:t xml:space="preserve"> CFU </w:t>
      </w:r>
      <w:r w:rsidR="00F45958" w:rsidRPr="00F45958">
        <w:rPr>
          <w:rFonts w:eastAsia="Helvetica" w:cs="Helvetica"/>
          <w:i/>
          <w:iCs/>
        </w:rPr>
        <w:t>S. aureus</w:t>
      </w:r>
      <w:r w:rsidR="0073580A" w:rsidRPr="0073580A">
        <w:rPr>
          <w:rFonts w:eastAsia="Helvetica" w:cs="Helvetica"/>
          <w:i/>
          <w:iCs/>
        </w:rPr>
        <w:t xml:space="preserve"> </w:t>
      </w:r>
      <w:r w:rsidRPr="0039739C">
        <w:rPr>
          <w:rFonts w:eastAsia="Helvetica" w:cs="Helvetica"/>
        </w:rPr>
        <w:t>NewHG. 3.6x10</w:t>
      </w:r>
      <w:r w:rsidRPr="0039739C">
        <w:rPr>
          <w:rFonts w:eastAsia="Helvetica" w:cs="Helvetica"/>
          <w:vertAlign w:val="superscript"/>
        </w:rPr>
        <w:t>6</w:t>
      </w:r>
      <w:r w:rsidRPr="0039739C">
        <w:rPr>
          <w:rFonts w:eastAsia="Helvetica" w:cs="Helvetica"/>
        </w:rPr>
        <w:t xml:space="preserve"> CFU NewHG alone was used as control (</w:t>
      </w:r>
      <w:r w:rsidRPr="0039739C">
        <w:rPr>
          <w:rFonts w:eastAsia="Helvetica" w:cs="Helvetica"/>
        </w:rPr>
        <w:fldChar w:fldCharType="begin"/>
      </w:r>
      <w:r w:rsidRPr="0039739C">
        <w:rPr>
          <w:rFonts w:eastAsia="Helvetica" w:cs="Helvetica"/>
        </w:rPr>
        <w:instrText xml:space="preserve"> REF _Ref500235524 \h  \* MERGEFORMAT </w:instrText>
      </w:r>
      <w:r w:rsidRPr="0039739C">
        <w:rPr>
          <w:rFonts w:eastAsia="Helvetica" w:cs="Helvetica"/>
        </w:rPr>
      </w:r>
      <w:r w:rsidRPr="0039739C">
        <w:rPr>
          <w:rFonts w:eastAsia="Helvetica" w:cs="Helvetica"/>
        </w:rPr>
        <w:fldChar w:fldCharType="separate"/>
      </w:r>
      <w:r w:rsidR="00BA1790" w:rsidRPr="0039739C">
        <w:t xml:space="preserve">Figure </w:t>
      </w:r>
      <w:r w:rsidR="00BA1790">
        <w:rPr>
          <w:noProof/>
        </w:rPr>
        <w:t>4.18</w:t>
      </w:r>
      <w:r w:rsidRPr="0039739C">
        <w:rPr>
          <w:rFonts w:eastAsia="Helvetica" w:cs="Helvetica"/>
        </w:rPr>
        <w:fldChar w:fldCharType="end"/>
      </w:r>
      <w:r w:rsidRPr="0039739C">
        <w:rPr>
          <w:rFonts w:eastAsia="Helvetica" w:cs="Helvetica"/>
        </w:rPr>
        <w:t xml:space="preserve"> C, D, E). Mice in the co-injected group showed a higher and faster decline in weights and was culled at 44hpi due to reaching severity limits </w:t>
      </w:r>
      <w:r w:rsidR="00B75B6A">
        <w:rPr>
          <w:rFonts w:eastAsia="Helvetica" w:cs="Helvetica"/>
        </w:rPr>
        <w:t>(</w:t>
      </w:r>
      <w:r w:rsidRPr="0039739C">
        <w:rPr>
          <w:rFonts w:eastAsia="Helvetica" w:cs="Helvetica"/>
        </w:rPr>
        <w:fldChar w:fldCharType="begin"/>
      </w:r>
      <w:r w:rsidRPr="0039739C">
        <w:rPr>
          <w:rFonts w:eastAsia="Helvetica" w:cs="Helvetica"/>
        </w:rPr>
        <w:instrText xml:space="preserve"> REF _Ref500235524 \h  \* MERGEFORMAT </w:instrText>
      </w:r>
      <w:r w:rsidRPr="0039739C">
        <w:rPr>
          <w:rFonts w:eastAsia="Helvetica" w:cs="Helvetica"/>
        </w:rPr>
      </w:r>
      <w:r w:rsidRPr="0039739C">
        <w:rPr>
          <w:rFonts w:eastAsia="Helvetica" w:cs="Helvetica"/>
        </w:rPr>
        <w:fldChar w:fldCharType="separate"/>
      </w:r>
      <w:r w:rsidR="00BA1790" w:rsidRPr="0039739C">
        <w:t xml:space="preserve">Figure </w:t>
      </w:r>
      <w:r w:rsidR="00BA1790">
        <w:rPr>
          <w:noProof/>
        </w:rPr>
        <w:t>4.18</w:t>
      </w:r>
      <w:r w:rsidRPr="0039739C">
        <w:rPr>
          <w:rFonts w:eastAsia="Helvetica" w:cs="Helvetica"/>
        </w:rPr>
        <w:fldChar w:fldCharType="end"/>
      </w:r>
      <w:r w:rsidRPr="0039739C">
        <w:rPr>
          <w:rFonts w:eastAsia="Helvetica" w:cs="Helvetica"/>
        </w:rPr>
        <w:t xml:space="preserve"> C,D,E). The </w:t>
      </w:r>
      <w:r w:rsidR="00F45958" w:rsidRPr="00F45958">
        <w:rPr>
          <w:rFonts w:eastAsia="Helvetica" w:cs="Helvetica"/>
          <w:i/>
          <w:iCs/>
        </w:rPr>
        <w:t>S. aureus</w:t>
      </w:r>
      <w:r w:rsidR="0073580A" w:rsidRPr="0073580A">
        <w:rPr>
          <w:rFonts w:eastAsia="Helvetica" w:cs="Helvetica"/>
          <w:i/>
          <w:iCs/>
        </w:rPr>
        <w:t xml:space="preserve"> </w:t>
      </w:r>
      <w:r w:rsidRPr="0039739C">
        <w:rPr>
          <w:rFonts w:eastAsia="Helvetica" w:cs="Helvetica"/>
        </w:rPr>
        <w:t>alone group was culled at 67 hpi. Bacterial load in the livers of both groups was quite high, ranging from 10</w:t>
      </w:r>
      <w:r w:rsidRPr="0039739C">
        <w:rPr>
          <w:rFonts w:eastAsia="Helvetica" w:cs="Helvetica"/>
          <w:vertAlign w:val="superscript"/>
        </w:rPr>
        <w:t>7</w:t>
      </w:r>
      <w:r w:rsidRPr="0039739C">
        <w:rPr>
          <w:rFonts w:eastAsia="Helvetica" w:cs="Helvetica"/>
        </w:rPr>
        <w:t>-10</w:t>
      </w:r>
      <w:r w:rsidRPr="0039739C">
        <w:rPr>
          <w:rFonts w:eastAsia="Helvetica" w:cs="Helvetica"/>
          <w:vertAlign w:val="superscript"/>
        </w:rPr>
        <w:t xml:space="preserve">8 </w:t>
      </w:r>
      <w:r w:rsidRPr="0039739C">
        <w:rPr>
          <w:rFonts w:eastAsia="Helvetica" w:cs="Helvetica"/>
        </w:rPr>
        <w:t xml:space="preserve">CFU and no </w:t>
      </w:r>
      <w:r w:rsidRPr="0039739C">
        <w:rPr>
          <w:rFonts w:eastAsia="Helvetica" w:cs="Helvetica"/>
        </w:rPr>
        <w:lastRenderedPageBreak/>
        <w:t xml:space="preserve">statistical difference was seen between the groups. Surprisingly, there was a difference in the bacterial numbers isolated from kidneys, with significantly higher numbers (p=0.033) present in the co-injection group </w:t>
      </w:r>
      <w:r w:rsidR="00B75B6A">
        <w:rPr>
          <w:rFonts w:eastAsia="Helvetica" w:cs="Helvetica"/>
        </w:rPr>
        <w:t>(</w:t>
      </w:r>
      <w:r w:rsidRPr="0039739C">
        <w:rPr>
          <w:rFonts w:eastAsia="Helvetica" w:cs="Helvetica"/>
        </w:rPr>
        <w:fldChar w:fldCharType="begin"/>
      </w:r>
      <w:r w:rsidRPr="0039739C">
        <w:rPr>
          <w:rFonts w:eastAsia="Helvetica" w:cs="Helvetica"/>
        </w:rPr>
        <w:instrText xml:space="preserve"> REF _Ref500235524 \h  \* MERGEFORMAT </w:instrText>
      </w:r>
      <w:r w:rsidRPr="0039739C">
        <w:rPr>
          <w:rFonts w:eastAsia="Helvetica" w:cs="Helvetica"/>
        </w:rPr>
      </w:r>
      <w:r w:rsidRPr="0039739C">
        <w:rPr>
          <w:rFonts w:eastAsia="Helvetica" w:cs="Helvetica"/>
        </w:rPr>
        <w:fldChar w:fldCharType="separate"/>
      </w:r>
      <w:r w:rsidR="00BA1790" w:rsidRPr="0039739C">
        <w:t xml:space="preserve">Figure </w:t>
      </w:r>
      <w:r w:rsidR="00BA1790">
        <w:rPr>
          <w:noProof/>
        </w:rPr>
        <w:t>4.18</w:t>
      </w:r>
      <w:r w:rsidRPr="0039739C">
        <w:rPr>
          <w:rFonts w:eastAsia="Helvetica" w:cs="Helvetica"/>
        </w:rPr>
        <w:fldChar w:fldCharType="end"/>
      </w:r>
      <w:r w:rsidRPr="0039739C">
        <w:rPr>
          <w:rFonts w:eastAsia="Helvetica" w:cs="Helvetica"/>
        </w:rPr>
        <w:t xml:space="preserve"> D)</w:t>
      </w:r>
      <w:r w:rsidR="001113E1">
        <w:rPr>
          <w:rFonts w:eastAsia="Helvetica" w:cs="Helvetica"/>
        </w:rPr>
        <w:t>.</w:t>
      </w:r>
    </w:p>
    <w:p w14:paraId="715757AD" w14:textId="77777777" w:rsidR="001113E1" w:rsidRDefault="001113E1">
      <w:pPr>
        <w:spacing w:line="240" w:lineRule="auto"/>
        <w:rPr>
          <w:rFonts w:eastAsia="Helvetica" w:cs="Helvetica"/>
        </w:rPr>
      </w:pPr>
      <w:r>
        <w:rPr>
          <w:rFonts w:eastAsia="Helvetica" w:cs="Helvetica"/>
        </w:rPr>
        <w:br w:type="page"/>
      </w:r>
    </w:p>
    <w:tbl>
      <w:tblPr>
        <w:tblStyle w:val="TableGrid"/>
        <w:tblW w:w="8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98"/>
      </w:tblGrid>
      <w:tr w:rsidR="007E46DA" w:rsidRPr="0039739C" w14:paraId="3DE84001" w14:textId="77777777" w:rsidTr="00433868">
        <w:tc>
          <w:tcPr>
            <w:tcW w:w="8498" w:type="dxa"/>
          </w:tcPr>
          <w:p w14:paraId="15AA360D" w14:textId="77777777" w:rsidR="007E46DA" w:rsidRPr="0039739C" w:rsidRDefault="007E46DA" w:rsidP="007E46DA">
            <w:r w:rsidRPr="0039739C">
              <w:rPr>
                <w:noProof/>
                <w:lang w:eastAsia="zh-CN"/>
              </w:rPr>
              <w:lastRenderedPageBreak/>
              <w:drawing>
                <wp:inline distT="0" distB="0" distL="0" distR="0" wp14:anchorId="4E6D15B3" wp14:editId="49E64D0B">
                  <wp:extent cx="4587590" cy="5909250"/>
                  <wp:effectExtent l="0" t="0" r="1016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627175" cy="5960239"/>
                          </a:xfrm>
                          <a:prstGeom prst="rect">
                            <a:avLst/>
                          </a:prstGeom>
                        </pic:spPr>
                      </pic:pic>
                    </a:graphicData>
                  </a:graphic>
                </wp:inline>
              </w:drawing>
            </w:r>
          </w:p>
        </w:tc>
      </w:tr>
      <w:tr w:rsidR="007E46DA" w:rsidRPr="0039739C" w14:paraId="061DE7D9" w14:textId="77777777" w:rsidTr="00433868">
        <w:tc>
          <w:tcPr>
            <w:tcW w:w="8498" w:type="dxa"/>
          </w:tcPr>
          <w:p w14:paraId="11EC3172" w14:textId="55B2CACD" w:rsidR="007E46DA" w:rsidRPr="0039739C" w:rsidRDefault="007E46DA" w:rsidP="007E46DA">
            <w:pPr>
              <w:pStyle w:val="NoSpacing"/>
            </w:pPr>
            <w:bookmarkStart w:id="423" w:name="_Ref500235524"/>
            <w:bookmarkStart w:id="424" w:name="_Toc505272680"/>
            <w:bookmarkStart w:id="425" w:name="_Toc505531071"/>
            <w:r w:rsidRPr="0039739C">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4</w:t>
            </w:r>
            <w:r w:rsidR="00AE6915">
              <w:rPr>
                <w:noProof/>
              </w:rPr>
              <w:fldChar w:fldCharType="end"/>
            </w:r>
            <w:r>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18</w:t>
            </w:r>
            <w:r w:rsidR="00AE6915">
              <w:rPr>
                <w:noProof/>
              </w:rPr>
              <w:fldChar w:fldCharType="end"/>
            </w:r>
            <w:bookmarkEnd w:id="423"/>
            <w:r w:rsidRPr="0039739C">
              <w:t xml:space="preserve"> Augmentation of </w:t>
            </w:r>
            <w:r w:rsidR="00F45958" w:rsidRPr="00F45958">
              <w:rPr>
                <w:i/>
                <w:iCs/>
              </w:rPr>
              <w:t>S. aureus</w:t>
            </w:r>
            <w:r w:rsidR="0073580A" w:rsidRPr="0073580A">
              <w:rPr>
                <w:i/>
                <w:iCs/>
              </w:rPr>
              <w:t xml:space="preserve"> </w:t>
            </w:r>
            <w:r w:rsidRPr="0039739C">
              <w:t xml:space="preserve">pathogenesis by </w:t>
            </w:r>
            <w:r w:rsidRPr="0039739C">
              <w:rPr>
                <w:i/>
              </w:rPr>
              <w:t xml:space="preserve">M. luteus </w:t>
            </w:r>
            <w:r w:rsidRPr="0039739C">
              <w:t>pPGN with C57BL/6 mice</w:t>
            </w:r>
            <w:bookmarkEnd w:id="424"/>
            <w:bookmarkEnd w:id="425"/>
          </w:p>
          <w:p w14:paraId="2D31960B" w14:textId="77777777" w:rsidR="007E46DA" w:rsidRPr="0039739C" w:rsidRDefault="007E46DA" w:rsidP="007E46DA">
            <w:pPr>
              <w:pStyle w:val="NoSpacing"/>
            </w:pPr>
          </w:p>
          <w:p w14:paraId="6255DD3D" w14:textId="5BE6F6E0" w:rsidR="007E46DA" w:rsidRPr="0039739C" w:rsidRDefault="007E46DA" w:rsidP="007E46DA">
            <w:pPr>
              <w:pStyle w:val="Figurebody"/>
            </w:pPr>
            <w:r w:rsidRPr="0039739C">
              <w:t xml:space="preserve">C57BL/6 mice (n=4-5) injected with </w:t>
            </w:r>
            <w:r w:rsidR="00F45958" w:rsidRPr="00F45958">
              <w:rPr>
                <w:i/>
              </w:rPr>
              <w:t>S. aureus</w:t>
            </w:r>
            <w:r w:rsidR="0073580A" w:rsidRPr="0073580A">
              <w:rPr>
                <w:i/>
              </w:rPr>
              <w:t xml:space="preserve"> </w:t>
            </w:r>
            <w:r w:rsidRPr="0039739C">
              <w:t>NewHG alone (4x10</w:t>
            </w:r>
            <w:r w:rsidRPr="0039739C">
              <w:rPr>
                <w:vertAlign w:val="superscript"/>
              </w:rPr>
              <w:t>6</w:t>
            </w:r>
            <w:r w:rsidRPr="0039739C">
              <w:t>,</w:t>
            </w:r>
            <w:r w:rsidRPr="0039739C">
              <w:rPr>
                <w:vertAlign w:val="superscript"/>
              </w:rPr>
              <w:t xml:space="preserve"> </w:t>
            </w:r>
            <w:r w:rsidRPr="0039739C">
              <w:t>1x10</w:t>
            </w:r>
            <w:r w:rsidRPr="0039739C">
              <w:rPr>
                <w:vertAlign w:val="superscript"/>
              </w:rPr>
              <w:t>7</w:t>
            </w:r>
            <w:r w:rsidRPr="0039739C">
              <w:t>, 4.5x10</w:t>
            </w:r>
            <w:r w:rsidRPr="0039739C">
              <w:rPr>
                <w:vertAlign w:val="superscript"/>
              </w:rPr>
              <w:t>7</w:t>
            </w:r>
            <w:r w:rsidRPr="0039739C">
              <w:t xml:space="preserve"> CFU), </w:t>
            </w:r>
            <w:r w:rsidRPr="0039739C">
              <w:rPr>
                <w:i/>
              </w:rPr>
              <w:t>M. luteus</w:t>
            </w:r>
            <w:r w:rsidR="0073580A" w:rsidRPr="0073580A">
              <w:rPr>
                <w:i/>
              </w:rPr>
              <w:t xml:space="preserve"> </w:t>
            </w:r>
            <w:r w:rsidRPr="0039739C">
              <w:t>PGN alone</w:t>
            </w:r>
            <w:r w:rsidR="0073580A" w:rsidRPr="0073580A">
              <w:rPr>
                <w:i/>
              </w:rPr>
              <w:t xml:space="preserve"> </w:t>
            </w:r>
            <w:r w:rsidRPr="0039739C">
              <w:t>(500 µg, 1mg, 2 mg), or a combination of</w:t>
            </w:r>
            <w:r w:rsidR="0073580A" w:rsidRPr="0073580A">
              <w:rPr>
                <w:i/>
              </w:rPr>
              <w:t xml:space="preserve"> </w:t>
            </w:r>
            <w:r w:rsidR="00F45958" w:rsidRPr="00F45958">
              <w:rPr>
                <w:i/>
              </w:rPr>
              <w:t>S. aureus</w:t>
            </w:r>
            <w:r w:rsidR="0073580A" w:rsidRPr="0073580A">
              <w:rPr>
                <w:i/>
              </w:rPr>
              <w:t xml:space="preserve"> </w:t>
            </w:r>
            <w:r w:rsidRPr="0039739C">
              <w:t>NewHG (4x10</w:t>
            </w:r>
            <w:r w:rsidRPr="0039739C">
              <w:rPr>
                <w:vertAlign w:val="superscript"/>
              </w:rPr>
              <w:t>6</w:t>
            </w:r>
            <w:r w:rsidRPr="0039739C">
              <w:t xml:space="preserve"> CFU) together with </w:t>
            </w:r>
            <w:r w:rsidRPr="0039739C">
              <w:rPr>
                <w:i/>
              </w:rPr>
              <w:t xml:space="preserve">M. luteus </w:t>
            </w:r>
            <w:r w:rsidRPr="0039739C">
              <w:t xml:space="preserve">pPGN (1mg). Weight loss </w:t>
            </w:r>
            <w:r w:rsidRPr="0039739C">
              <w:rPr>
                <w:b/>
              </w:rPr>
              <w:t>(A, C)</w:t>
            </w:r>
            <w:r w:rsidRPr="0039739C">
              <w:t xml:space="preserve">, as well as kidney </w:t>
            </w:r>
            <w:r w:rsidRPr="0039739C">
              <w:rPr>
                <w:b/>
              </w:rPr>
              <w:t>(B, D)</w:t>
            </w:r>
            <w:r w:rsidR="0073580A" w:rsidRPr="0073580A">
              <w:rPr>
                <w:b/>
                <w:i/>
              </w:rPr>
              <w:t xml:space="preserve"> </w:t>
            </w:r>
            <w:r w:rsidRPr="0039739C">
              <w:t xml:space="preserve">and liver </w:t>
            </w:r>
            <w:r w:rsidRPr="0039739C">
              <w:rPr>
                <w:b/>
              </w:rPr>
              <w:t xml:space="preserve">(B, E) </w:t>
            </w:r>
            <w:r w:rsidRPr="0039739C">
              <w:t>CFU recorded. Red circles – mice culled at 60 hpi, green circles – 44 hpi, due to reaching severity limits.</w:t>
            </w:r>
          </w:p>
          <w:p w14:paraId="19B31449" w14:textId="77777777" w:rsidR="007E46DA" w:rsidRPr="0039739C" w:rsidRDefault="007E46DA" w:rsidP="007E46DA">
            <w:pPr>
              <w:keepNext/>
            </w:pPr>
          </w:p>
        </w:tc>
      </w:tr>
    </w:tbl>
    <w:p w14:paraId="44543391" w14:textId="77777777" w:rsidR="007E46DA" w:rsidRDefault="007E46DA" w:rsidP="007E46DA">
      <w:bookmarkStart w:id="426" w:name="_Toc500420562"/>
      <w:bookmarkStart w:id="427" w:name="_Toc502145162"/>
      <w:bookmarkStart w:id="428" w:name="_Toc500420563"/>
      <w:bookmarkStart w:id="429" w:name="_Toc500420618"/>
    </w:p>
    <w:p w14:paraId="0740DC77" w14:textId="469C32C0" w:rsidR="00433868" w:rsidRPr="00B7408A" w:rsidRDefault="00433868" w:rsidP="00433868">
      <w:pPr>
        <w:spacing w:line="240" w:lineRule="auto"/>
      </w:pPr>
    </w:p>
    <w:p w14:paraId="6D4B234E" w14:textId="77777777" w:rsidR="007E46DA" w:rsidRPr="0039739C" w:rsidRDefault="007E46DA" w:rsidP="0042099B">
      <w:pPr>
        <w:pStyle w:val="Heading3"/>
      </w:pPr>
      <w:bookmarkStart w:id="430" w:name="_Toc505272652"/>
      <w:bookmarkStart w:id="431" w:name="_Toc521494858"/>
      <w:r w:rsidRPr="0039739C">
        <w:t>Histopathological analysis of murine livers</w:t>
      </w:r>
      <w:bookmarkEnd w:id="426"/>
      <w:bookmarkEnd w:id="430"/>
      <w:bookmarkEnd w:id="431"/>
    </w:p>
    <w:p w14:paraId="76965B2C" w14:textId="77777777" w:rsidR="007E46DA" w:rsidRPr="0039739C" w:rsidRDefault="007E46DA" w:rsidP="007E46DA"/>
    <w:p w14:paraId="0134A04C" w14:textId="70923F56" w:rsidR="007E46DA" w:rsidRPr="0039739C" w:rsidRDefault="007E46DA" w:rsidP="007E46DA">
      <w:pPr>
        <w:rPr>
          <w:rFonts w:eastAsia="Helvetica" w:cs="Helvetica"/>
        </w:rPr>
      </w:pPr>
      <w:r w:rsidRPr="0039739C">
        <w:t xml:space="preserve">It was observed that co-injection of low dose </w:t>
      </w:r>
      <w:r w:rsidR="00F45958" w:rsidRPr="00F45958">
        <w:rPr>
          <w:i/>
          <w:iCs/>
        </w:rPr>
        <w:t>S. aureus</w:t>
      </w:r>
      <w:r w:rsidR="0073580A" w:rsidRPr="0073580A">
        <w:rPr>
          <w:i/>
          <w:iCs/>
        </w:rPr>
        <w:t xml:space="preserve"> </w:t>
      </w:r>
      <w:r w:rsidRPr="0039739C">
        <w:t xml:space="preserve">bacteria and peptidoglycan results in a specific liver presentation. Livers appeared to be </w:t>
      </w:r>
      <w:r w:rsidRPr="0039739C">
        <w:rPr>
          <w:rFonts w:eastAsia="Helvetica" w:cs="Helvetica"/>
        </w:rPr>
        <w:t>‘</w:t>
      </w:r>
      <w:r w:rsidRPr="0039739C">
        <w:t>peppered</w:t>
      </w:r>
      <w:r w:rsidRPr="0039739C">
        <w:rPr>
          <w:rFonts w:eastAsia="Helvetica" w:cs="Helvetica"/>
        </w:rPr>
        <w:t>’ with multiple small abscesses compared to livers harvested from animals injected with low dose bacteria alone (</w:t>
      </w:r>
      <w:r w:rsidRPr="0039739C">
        <w:rPr>
          <w:rFonts w:eastAsia="Helvetica" w:cs="Helvetica"/>
        </w:rPr>
        <w:fldChar w:fldCharType="begin"/>
      </w:r>
      <w:r w:rsidRPr="0039739C">
        <w:rPr>
          <w:rFonts w:eastAsia="Helvetica" w:cs="Helvetica"/>
        </w:rPr>
        <w:instrText xml:space="preserve"> REF _Ref500262743 \h  \* MERGEFORMAT </w:instrText>
      </w:r>
      <w:r w:rsidRPr="0039739C">
        <w:rPr>
          <w:rFonts w:eastAsia="Helvetica" w:cs="Helvetica"/>
        </w:rPr>
      </w:r>
      <w:r w:rsidRPr="0039739C">
        <w:rPr>
          <w:rFonts w:eastAsia="Helvetica" w:cs="Helvetica"/>
        </w:rPr>
        <w:fldChar w:fldCharType="separate"/>
      </w:r>
      <w:r w:rsidR="00BA1790" w:rsidRPr="0039739C">
        <w:t xml:space="preserve">Figure </w:t>
      </w:r>
      <w:r w:rsidR="00BA1790">
        <w:rPr>
          <w:noProof/>
        </w:rPr>
        <w:t>4.19</w:t>
      </w:r>
      <w:r w:rsidRPr="0039739C">
        <w:rPr>
          <w:rFonts w:eastAsia="Helvetica" w:cs="Helvetica"/>
        </w:rPr>
        <w:fldChar w:fldCharType="end"/>
      </w:r>
      <w:r w:rsidRPr="0039739C">
        <w:rPr>
          <w:rFonts w:eastAsia="Helvetica" w:cs="Helvetica"/>
        </w:rPr>
        <w:t xml:space="preserve"> A, B). </w:t>
      </w:r>
    </w:p>
    <w:p w14:paraId="5AF63A15" w14:textId="77777777" w:rsidR="007E46DA" w:rsidRPr="0039739C" w:rsidRDefault="007E46DA" w:rsidP="007E46DA">
      <w:pPr>
        <w:rPr>
          <w:rFonts w:eastAsia="Helvetica" w:cs="Helvetica"/>
        </w:rPr>
      </w:pPr>
    </w:p>
    <w:p w14:paraId="331F137E" w14:textId="27B0539C" w:rsidR="007E46DA" w:rsidRPr="0039739C" w:rsidRDefault="007E46DA" w:rsidP="007E46DA">
      <w:pPr>
        <w:rPr>
          <w:rFonts w:eastAsia="Helvetica" w:cs="Helvetica"/>
        </w:rPr>
      </w:pPr>
      <w:r w:rsidRPr="0039739C">
        <w:rPr>
          <w:rFonts w:eastAsia="Helvetica" w:cs="Helvetica"/>
        </w:rPr>
        <w:t xml:space="preserve">To further study this, microscopic histopathological analysis was performed on livers harvested from experimental groups injected with a low dose </w:t>
      </w:r>
      <w:r w:rsidR="00F45958" w:rsidRPr="00F45958">
        <w:rPr>
          <w:rFonts w:eastAsia="Helvetica" w:cs="Helvetica"/>
          <w:i/>
          <w:iCs/>
        </w:rPr>
        <w:t>S. aureus</w:t>
      </w:r>
      <w:r w:rsidR="0073580A" w:rsidRPr="0073580A">
        <w:rPr>
          <w:rFonts w:eastAsia="Helvetica" w:cs="Helvetica"/>
          <w:i/>
          <w:iCs/>
        </w:rPr>
        <w:t xml:space="preserve"> </w:t>
      </w:r>
      <w:r w:rsidRPr="0039739C">
        <w:rPr>
          <w:rFonts w:eastAsia="Helvetica" w:cs="Helvetica"/>
        </w:rPr>
        <w:t>(9.9x10</w:t>
      </w:r>
      <w:r w:rsidRPr="0039739C">
        <w:rPr>
          <w:rFonts w:eastAsia="Helvetica" w:cs="Helvetica"/>
          <w:vertAlign w:val="superscript"/>
        </w:rPr>
        <w:t xml:space="preserve">5 </w:t>
      </w:r>
      <w:r w:rsidRPr="0039739C">
        <w:rPr>
          <w:rFonts w:eastAsia="Helvetica" w:cs="Helvetica"/>
        </w:rPr>
        <w:t xml:space="preserve">CFU) or co-injected together with peptidoglycan (500µg </w:t>
      </w:r>
      <w:r w:rsidRPr="0039739C">
        <w:rPr>
          <w:rFonts w:eastAsia="Helvetica" w:cs="Helvetica"/>
          <w:i/>
        </w:rPr>
        <w:t xml:space="preserve">M. luteus </w:t>
      </w:r>
      <w:r w:rsidRPr="0039739C">
        <w:rPr>
          <w:rFonts w:eastAsia="Helvetica" w:cs="Helvetica"/>
        </w:rPr>
        <w:t>PGN +8.5x10</w:t>
      </w:r>
      <w:r w:rsidRPr="0039739C">
        <w:rPr>
          <w:rFonts w:eastAsia="Helvetica" w:cs="Helvetica"/>
          <w:vertAlign w:val="superscript"/>
        </w:rPr>
        <w:t>5</w:t>
      </w:r>
      <w:r w:rsidRPr="0039739C">
        <w:rPr>
          <w:rFonts w:eastAsia="Helvetica" w:cs="Helvetica"/>
        </w:rPr>
        <w:t xml:space="preserve"> CFU NewHG) or peptidoglycan alone. Each organ collected was cryogenically frozen, cut into 200µm slices and stained with hematoxylin and eosin (H&amp;E).</w:t>
      </w:r>
    </w:p>
    <w:p w14:paraId="4A3BA23D" w14:textId="77777777" w:rsidR="007E46DA" w:rsidRPr="0039739C" w:rsidRDefault="007E46DA" w:rsidP="007E46DA">
      <w:pPr>
        <w:rPr>
          <w:rFonts w:eastAsia="Helvetica" w:cs="Helvetica"/>
        </w:rPr>
      </w:pPr>
    </w:p>
    <w:p w14:paraId="6CCBD35A" w14:textId="7A4C1809" w:rsidR="007E46DA" w:rsidRDefault="007E46DA" w:rsidP="007E46DA">
      <w:pPr>
        <w:rPr>
          <w:rFonts w:eastAsia="Helvetica" w:cs="Helvetica"/>
        </w:rPr>
      </w:pPr>
      <w:r w:rsidRPr="0039739C">
        <w:rPr>
          <w:rFonts w:eastAsia="Helvetica" w:cs="Helvetica"/>
        </w:rPr>
        <w:t>Liver tissue from peptidoglycan alone group was histologically normal and did not present with any pathological changes (</w:t>
      </w:r>
      <w:r w:rsidRPr="0039739C">
        <w:rPr>
          <w:rFonts w:eastAsia="Helvetica" w:cs="Helvetica"/>
        </w:rPr>
        <w:fldChar w:fldCharType="begin"/>
      </w:r>
      <w:r w:rsidRPr="0039739C">
        <w:rPr>
          <w:rFonts w:eastAsia="Helvetica" w:cs="Helvetica"/>
        </w:rPr>
        <w:instrText xml:space="preserve"> REF _Ref500262743 \h  \* MERGEFORMAT </w:instrText>
      </w:r>
      <w:r w:rsidRPr="0039739C">
        <w:rPr>
          <w:rFonts w:eastAsia="Helvetica" w:cs="Helvetica"/>
        </w:rPr>
      </w:r>
      <w:r w:rsidRPr="0039739C">
        <w:rPr>
          <w:rFonts w:eastAsia="Helvetica" w:cs="Helvetica"/>
        </w:rPr>
        <w:fldChar w:fldCharType="separate"/>
      </w:r>
      <w:r w:rsidR="00BA1790" w:rsidRPr="0039739C">
        <w:t xml:space="preserve">Figure </w:t>
      </w:r>
      <w:r w:rsidR="00BA1790">
        <w:rPr>
          <w:noProof/>
        </w:rPr>
        <w:t>4.19</w:t>
      </w:r>
      <w:r w:rsidRPr="0039739C">
        <w:rPr>
          <w:rFonts w:eastAsia="Helvetica" w:cs="Helvetica"/>
        </w:rPr>
        <w:fldChar w:fldCharType="end"/>
      </w:r>
      <w:r w:rsidRPr="0039739C">
        <w:rPr>
          <w:rFonts w:eastAsia="Helvetica" w:cs="Helvetica"/>
        </w:rPr>
        <w:t xml:space="preserve"> A, C, D). Mixed group mice presented with multiple abscesses in the liver, including some lysed PMN with </w:t>
      </w:r>
      <w:r w:rsidR="00F45958" w:rsidRPr="00F45958">
        <w:rPr>
          <w:rFonts w:eastAsia="Helvetica" w:cs="Helvetica"/>
          <w:i/>
          <w:iCs/>
        </w:rPr>
        <w:t>S. aureus</w:t>
      </w:r>
      <w:r w:rsidR="0073580A" w:rsidRPr="0073580A">
        <w:rPr>
          <w:rFonts w:eastAsia="Helvetica" w:cs="Helvetica"/>
          <w:i/>
          <w:iCs/>
        </w:rPr>
        <w:t xml:space="preserve"> </w:t>
      </w:r>
      <w:r w:rsidRPr="0039739C">
        <w:rPr>
          <w:rFonts w:eastAsia="Helvetica" w:cs="Helvetica"/>
        </w:rPr>
        <w:t xml:space="preserve">leaking out of the cells </w:t>
      </w:r>
      <w:r w:rsidR="00B75B6A">
        <w:rPr>
          <w:rFonts w:eastAsia="Helvetica" w:cs="Helvetica"/>
        </w:rPr>
        <w:t>(</w:t>
      </w:r>
      <w:r w:rsidRPr="0039739C">
        <w:rPr>
          <w:rFonts w:eastAsia="Helvetica" w:cs="Helvetica"/>
        </w:rPr>
        <w:fldChar w:fldCharType="begin"/>
      </w:r>
      <w:r w:rsidRPr="0039739C">
        <w:rPr>
          <w:rFonts w:eastAsia="Helvetica" w:cs="Helvetica"/>
        </w:rPr>
        <w:instrText xml:space="preserve"> REF _Ref500262743 \h  \* MERGEFORMAT </w:instrText>
      </w:r>
      <w:r w:rsidRPr="0039739C">
        <w:rPr>
          <w:rFonts w:eastAsia="Helvetica" w:cs="Helvetica"/>
        </w:rPr>
      </w:r>
      <w:r w:rsidRPr="0039739C">
        <w:rPr>
          <w:rFonts w:eastAsia="Helvetica" w:cs="Helvetica"/>
        </w:rPr>
        <w:fldChar w:fldCharType="separate"/>
      </w:r>
      <w:r w:rsidR="00BA1790" w:rsidRPr="0039739C">
        <w:t xml:space="preserve">Figure </w:t>
      </w:r>
      <w:r w:rsidR="00BA1790">
        <w:rPr>
          <w:noProof/>
        </w:rPr>
        <w:t>4.19</w:t>
      </w:r>
      <w:r w:rsidRPr="0039739C">
        <w:rPr>
          <w:rFonts w:eastAsia="Helvetica" w:cs="Helvetica"/>
        </w:rPr>
        <w:fldChar w:fldCharType="end"/>
      </w:r>
      <w:r w:rsidRPr="0039739C">
        <w:rPr>
          <w:rFonts w:eastAsia="Helvetica" w:cs="Helvetica"/>
        </w:rPr>
        <w:t xml:space="preserve"> E, F</w:t>
      </w:r>
      <w:r w:rsidR="00AB3CB7">
        <w:rPr>
          <w:rFonts w:eastAsia="Helvetica" w:cs="Helvetica"/>
        </w:rPr>
        <w:t>,</w:t>
      </w:r>
      <w:r w:rsidRPr="0039739C">
        <w:rPr>
          <w:rFonts w:eastAsia="Helvetica" w:cs="Helvetica"/>
        </w:rPr>
        <w:t xml:space="preserve"> arrow 3), as well as an increased density of PMNs (</w:t>
      </w:r>
      <w:r w:rsidRPr="0039739C">
        <w:rPr>
          <w:rFonts w:eastAsia="Helvetica" w:cs="Helvetica"/>
        </w:rPr>
        <w:fldChar w:fldCharType="begin"/>
      </w:r>
      <w:r w:rsidRPr="0039739C">
        <w:rPr>
          <w:rFonts w:eastAsia="Helvetica" w:cs="Helvetica"/>
        </w:rPr>
        <w:instrText xml:space="preserve"> REF _Ref500262743 \h  \* MERGEFORMAT </w:instrText>
      </w:r>
      <w:r w:rsidRPr="0039739C">
        <w:rPr>
          <w:rFonts w:eastAsia="Helvetica" w:cs="Helvetica"/>
        </w:rPr>
      </w:r>
      <w:r w:rsidRPr="0039739C">
        <w:rPr>
          <w:rFonts w:eastAsia="Helvetica" w:cs="Helvetica"/>
        </w:rPr>
        <w:fldChar w:fldCharType="separate"/>
      </w:r>
      <w:r w:rsidR="00BA1790" w:rsidRPr="0039739C">
        <w:t xml:space="preserve">Figure </w:t>
      </w:r>
      <w:r w:rsidR="00BA1790">
        <w:rPr>
          <w:noProof/>
        </w:rPr>
        <w:t>4.19</w:t>
      </w:r>
      <w:r w:rsidRPr="0039739C">
        <w:rPr>
          <w:rFonts w:eastAsia="Helvetica" w:cs="Helvetica"/>
        </w:rPr>
        <w:fldChar w:fldCharType="end"/>
      </w:r>
      <w:r w:rsidRPr="0039739C">
        <w:rPr>
          <w:rFonts w:eastAsia="Helvetica" w:cs="Helvetica"/>
        </w:rPr>
        <w:t xml:space="preserve"> F, arrow 4</w:t>
      </w:r>
      <w:r w:rsidR="00B75B6A">
        <w:rPr>
          <w:rFonts w:eastAsia="Helvetica" w:cs="Helvetica"/>
        </w:rPr>
        <w:t>)</w:t>
      </w:r>
      <w:r w:rsidR="00AB3CB7">
        <w:rPr>
          <w:rFonts w:eastAsia="Helvetica" w:cs="Helvetica"/>
        </w:rPr>
        <w:t>.</w:t>
      </w:r>
      <w:r w:rsidRPr="0039739C">
        <w:rPr>
          <w:rFonts w:eastAsia="Helvetica" w:cs="Helvetica"/>
        </w:rPr>
        <w:t xml:space="preserve"> In the case of high dose bacteria alone (data not shown) at 9.8x10</w:t>
      </w:r>
      <w:r w:rsidRPr="0039739C">
        <w:rPr>
          <w:rFonts w:eastAsia="Helvetica" w:cs="Helvetica"/>
          <w:vertAlign w:val="superscript"/>
        </w:rPr>
        <w:t>6</w:t>
      </w:r>
      <w:r w:rsidRPr="0039739C">
        <w:rPr>
          <w:rFonts w:eastAsia="Helvetica" w:cs="Helvetica"/>
        </w:rPr>
        <w:t xml:space="preserve"> CFU, kidneys rarely had a large abscess and almost never any in the liver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72"/>
      </w:tblGrid>
      <w:tr w:rsidR="00B87DD3" w:rsidRPr="00B87DD3" w14:paraId="1004C74A" w14:textId="77777777" w:rsidTr="000722C7">
        <w:trPr>
          <w:trHeight w:val="1182"/>
        </w:trPr>
        <w:tc>
          <w:tcPr>
            <w:tcW w:w="8272" w:type="dxa"/>
          </w:tcPr>
          <w:p w14:paraId="6F183DB9" w14:textId="77777777" w:rsidR="00B87DD3" w:rsidRPr="00B87DD3" w:rsidRDefault="00B87DD3" w:rsidP="00B87DD3">
            <w:r w:rsidRPr="00B87DD3">
              <w:rPr>
                <w:noProof/>
                <w:lang w:eastAsia="zh-CN"/>
              </w:rPr>
              <w:lastRenderedPageBreak/>
              <mc:AlternateContent>
                <mc:Choice Requires="wpg">
                  <w:drawing>
                    <wp:inline distT="0" distB="0" distL="0" distR="0" wp14:anchorId="34BFFBA5" wp14:editId="4425C328">
                      <wp:extent cx="4601845" cy="1281954"/>
                      <wp:effectExtent l="0" t="0" r="0" b="0"/>
                      <wp:docPr id="86" name="Group 1"/>
                      <wp:cNvGraphicFramePr/>
                      <a:graphic xmlns:a="http://schemas.openxmlformats.org/drawingml/2006/main">
                        <a:graphicData uri="http://schemas.microsoft.com/office/word/2010/wordprocessingGroup">
                          <wpg:wgp>
                            <wpg:cNvGrpSpPr/>
                            <wpg:grpSpPr>
                              <a:xfrm>
                                <a:off x="0" y="0"/>
                                <a:ext cx="4601845" cy="1281954"/>
                                <a:chOff x="0" y="-103435"/>
                                <a:chExt cx="11482886" cy="3200136"/>
                              </a:xfrm>
                            </wpg:grpSpPr>
                            <pic:pic xmlns:pic="http://schemas.openxmlformats.org/drawingml/2006/picture">
                              <pic:nvPicPr>
                                <pic:cNvPr id="87" name="Picture 87"/>
                                <pic:cNvPicPr>
                                  <a:picLocks noChangeAspect="1"/>
                                </pic:cNvPicPr>
                              </pic:nvPicPr>
                              <pic:blipFill rotWithShape="1">
                                <a:blip r:embed="rId59"/>
                                <a:srcRect l="11855"/>
                                <a:stretch/>
                              </pic:blipFill>
                              <pic:spPr>
                                <a:xfrm>
                                  <a:off x="5278841" y="87763"/>
                                  <a:ext cx="6204045" cy="3008938"/>
                                </a:xfrm>
                                <a:prstGeom prst="rect">
                                  <a:avLst/>
                                </a:prstGeom>
                              </pic:spPr>
                            </pic:pic>
                            <wpg:grpSp>
                              <wpg:cNvPr id="88" name="Group 88"/>
                              <wpg:cNvGrpSpPr/>
                              <wpg:grpSpPr>
                                <a:xfrm>
                                  <a:off x="0" y="-103435"/>
                                  <a:ext cx="6243822" cy="3200135"/>
                                  <a:chOff x="0" y="-103435"/>
                                  <a:chExt cx="6206967" cy="3200135"/>
                                </a:xfrm>
                              </wpg:grpSpPr>
                              <pic:pic xmlns:pic="http://schemas.openxmlformats.org/drawingml/2006/picture">
                                <pic:nvPicPr>
                                  <pic:cNvPr id="89" name="Picture 89"/>
                                  <pic:cNvPicPr>
                                    <a:picLocks noChangeAspect="1"/>
                                  </pic:cNvPicPr>
                                </pic:nvPicPr>
                                <pic:blipFill>
                                  <a:blip r:embed="rId60" cstate="hqprint">
                                    <a:extLst>
                                      <a:ext uri="{28A0092B-C50C-407E-A947-70E740481C1C}">
                                        <a14:useLocalDpi xmlns:a14="http://schemas.microsoft.com/office/drawing/2010/main" val="0"/>
                                      </a:ext>
                                    </a:extLst>
                                  </a:blip>
                                  <a:stretch>
                                    <a:fillRect/>
                                  </a:stretch>
                                </pic:blipFill>
                                <pic:spPr>
                                  <a:xfrm>
                                    <a:off x="0" y="87762"/>
                                    <a:ext cx="5278841" cy="3008938"/>
                                  </a:xfrm>
                                  <a:prstGeom prst="rect">
                                    <a:avLst/>
                                  </a:prstGeom>
                                </pic:spPr>
                              </pic:pic>
                              <wpg:grpSp>
                                <wpg:cNvPr id="90" name="Group 90"/>
                                <wpg:cNvGrpSpPr/>
                                <wpg:grpSpPr>
                                  <a:xfrm>
                                    <a:off x="0" y="-103435"/>
                                    <a:ext cx="6206967" cy="1504072"/>
                                    <a:chOff x="0" y="-103435"/>
                                    <a:chExt cx="6206967" cy="1504072"/>
                                  </a:xfrm>
                                </wpg:grpSpPr>
                                <wps:wsp>
                                  <wps:cNvPr id="92" name="Text Box 92"/>
                                  <wps:cNvSpPr txBox="1"/>
                                  <wps:spPr>
                                    <a:xfrm>
                                      <a:off x="5320855" y="-103435"/>
                                      <a:ext cx="886112" cy="1242755"/>
                                    </a:xfrm>
                                    <a:prstGeom prst="rect">
                                      <a:avLst/>
                                    </a:prstGeom>
                                    <a:noFill/>
                                  </wps:spPr>
                                  <wps:txbx>
                                    <w:txbxContent>
                                      <w:p w14:paraId="15E709A3" w14:textId="77777777" w:rsidR="00AB3CB7" w:rsidRDefault="00AB3CB7" w:rsidP="00B87DD3">
                                        <w:pPr>
                                          <w:pStyle w:val="NormalWeb"/>
                                          <w:spacing w:before="0" w:beforeAutospacing="0" w:after="0" w:afterAutospacing="0"/>
                                        </w:pPr>
                                        <w:r>
                                          <w:rPr>
                                            <w:rFonts w:asciiTheme="minorHAnsi" w:hAnsi="Calibri" w:cstheme="minorBidi"/>
                                            <w:color w:val="000000" w:themeColor="text1"/>
                                            <w:kern w:val="24"/>
                                            <w:sz w:val="56"/>
                                            <w:szCs w:val="56"/>
                                            <w:lang w:val="en-US"/>
                                          </w:rPr>
                                          <w:t>B</w:t>
                                        </w:r>
                                      </w:p>
                                    </w:txbxContent>
                                  </wps:txbx>
                                  <wps:bodyPr wrap="square" rtlCol="0">
                                    <a:noAutofit/>
                                  </wps:bodyPr>
                                </wps:wsp>
                                <wps:wsp>
                                  <wps:cNvPr id="91" name="Text Box 91"/>
                                  <wps:cNvSpPr txBox="1"/>
                                  <wps:spPr>
                                    <a:xfrm>
                                      <a:off x="0" y="80127"/>
                                      <a:ext cx="973442" cy="1320510"/>
                                    </a:xfrm>
                                    <a:prstGeom prst="rect">
                                      <a:avLst/>
                                    </a:prstGeom>
                                    <a:noFill/>
                                  </wps:spPr>
                                  <wps:txbx>
                                    <w:txbxContent>
                                      <w:p w14:paraId="5B698263" w14:textId="77777777" w:rsidR="00AB3CB7" w:rsidRDefault="00AB3CB7" w:rsidP="00B87DD3">
                                        <w:pPr>
                                          <w:pStyle w:val="NormalWeb"/>
                                          <w:spacing w:before="0" w:beforeAutospacing="0" w:after="0" w:afterAutospacing="0"/>
                                        </w:pPr>
                                        <w:r>
                                          <w:rPr>
                                            <w:rFonts w:asciiTheme="minorHAnsi" w:hAnsi="Calibri" w:cstheme="minorBidi"/>
                                            <w:color w:val="000000" w:themeColor="text1"/>
                                            <w:kern w:val="24"/>
                                            <w:sz w:val="56"/>
                                            <w:szCs w:val="56"/>
                                            <w:lang w:val="en-US"/>
                                          </w:rPr>
                                          <w:t>A</w:t>
                                        </w:r>
                                      </w:p>
                                    </w:txbxContent>
                                  </wps:txbx>
                                  <wps:bodyPr wrap="square" rtlCol="0">
                                    <a:noAutofit/>
                                  </wps:bodyPr>
                                </wps:wsp>
                              </wpg:grpSp>
                            </wpg:grpSp>
                          </wpg:wgp>
                        </a:graphicData>
                      </a:graphic>
                    </wp:inline>
                  </w:drawing>
                </mc:Choice>
                <mc:Fallback>
                  <w:pict>
                    <v:group w14:anchorId="34BFFBA5" id="_x0000_s1148" style="width:362.35pt;height:100.95pt;mso-position-horizontal-relative:char;mso-position-vertical-relative:line" coordorigin=",-1034" coordsize="114828,32001"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">
                      <v:shape id="Picture 87" o:spid="_x0000_s1149" type="#_x0000_t75" style="position:absolute;left:52788;top:877;width:62040;height:300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">
                        <v:imagedata r:id="rId61" o:title="" cropleft="7769f"/>
                        <v:path arrowok="t"/>
                      </v:shape>
                      <v:group id="Group 88" o:spid="_x0000_s1150" style="position:absolute;top:-1034;width:62438;height:32001" coordorigin=",-1034" coordsize="62069,32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">
                        <v:shape id="Picture 89" o:spid="_x0000_s1151" type="#_x0000_t75" style="position:absolute;top:877;width:52788;height:300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">
                          <v:imagedata r:id="rId62" o:title=""/>
                          <v:path arrowok="t"/>
                        </v:shape>
                        <v:group id="Group 90" o:spid="_x0000_s1152" style="position:absolute;top:-1034;width:62069;height:15040" coordorigin=",-1034" coordsize="62069,15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Text Box 92" o:spid="_x0000_s1153" type="#_x0000_t202" style="position:absolute;left:53208;top:-1034;width:8861;height:12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15E709A3" w14:textId="77777777" w:rsidR="00AB3CB7" w:rsidRDefault="00AB3CB7" w:rsidP="00B87DD3">
                                  <w:pPr>
                                    <w:pStyle w:val="NormalWeb"/>
                                    <w:spacing w:before="0" w:beforeAutospacing="0" w:after="0" w:afterAutospacing="0"/>
                                  </w:pPr>
                                  <w:r>
                                    <w:rPr>
                                      <w:rFonts w:asciiTheme="minorHAnsi" w:hAnsi="Calibri" w:cstheme="minorBidi"/>
                                      <w:color w:val="000000" w:themeColor="text1"/>
                                      <w:kern w:val="24"/>
                                      <w:sz w:val="56"/>
                                      <w:szCs w:val="56"/>
                                      <w:lang w:val="en-US"/>
                                    </w:rPr>
                                    <w:t>B</w:t>
                                  </w:r>
                                </w:p>
                              </w:txbxContent>
                            </v:textbox>
                          </v:shape>
                          <v:shape id="Text Box 91" o:spid="_x0000_s1154" type="#_x0000_t202" style="position:absolute;top:801;width:9734;height:132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5B698263" w14:textId="77777777" w:rsidR="00AB3CB7" w:rsidRDefault="00AB3CB7" w:rsidP="00B87DD3">
                                  <w:pPr>
                                    <w:pStyle w:val="NormalWeb"/>
                                    <w:spacing w:before="0" w:beforeAutospacing="0" w:after="0" w:afterAutospacing="0"/>
                                  </w:pPr>
                                  <w:r>
                                    <w:rPr>
                                      <w:rFonts w:asciiTheme="minorHAnsi" w:hAnsi="Calibri" w:cstheme="minorBidi"/>
                                      <w:color w:val="000000" w:themeColor="text1"/>
                                      <w:kern w:val="24"/>
                                      <w:sz w:val="56"/>
                                      <w:szCs w:val="56"/>
                                      <w:lang w:val="en-US"/>
                                    </w:rPr>
                                    <w:t>A</w:t>
                                  </w:r>
                                </w:p>
                              </w:txbxContent>
                            </v:textbox>
                          </v:shape>
                        </v:group>
                      </v:group>
                      <w10:anchorlock/>
                    </v:group>
                  </w:pict>
                </mc:Fallback>
              </mc:AlternateContent>
            </w:r>
          </w:p>
        </w:tc>
      </w:tr>
      <w:tr w:rsidR="00B87DD3" w:rsidRPr="00B87DD3" w14:paraId="0E99F9C5" w14:textId="77777777" w:rsidTr="000722C7">
        <w:trPr>
          <w:trHeight w:val="1182"/>
        </w:trPr>
        <w:tc>
          <w:tcPr>
            <w:tcW w:w="8272" w:type="dxa"/>
          </w:tcPr>
          <w:p w14:paraId="225E16B6" w14:textId="77777777" w:rsidR="00B87DD3" w:rsidRPr="00B87DD3" w:rsidRDefault="00B87DD3" w:rsidP="00B87DD3">
            <w:r w:rsidRPr="00B87DD3">
              <w:rPr>
                <w:noProof/>
                <w:lang w:eastAsia="zh-CN"/>
              </w:rPr>
              <mc:AlternateContent>
                <mc:Choice Requires="wpg">
                  <w:drawing>
                    <wp:inline distT="0" distB="0" distL="0" distR="0" wp14:anchorId="77BCA3AE" wp14:editId="1AE0355C">
                      <wp:extent cx="4445109" cy="4448033"/>
                      <wp:effectExtent l="0" t="0" r="0" b="48260"/>
                      <wp:docPr id="50" name="Group 1"/>
                      <wp:cNvGraphicFramePr/>
                      <a:graphic xmlns:a="http://schemas.openxmlformats.org/drawingml/2006/main">
                        <a:graphicData uri="http://schemas.microsoft.com/office/word/2010/wordprocessingGroup">
                          <wpg:wgp>
                            <wpg:cNvGrpSpPr/>
                            <wpg:grpSpPr>
                              <a:xfrm>
                                <a:off x="0" y="0"/>
                                <a:ext cx="4445109" cy="4448033"/>
                                <a:chOff x="0" y="0"/>
                                <a:chExt cx="3860800" cy="3863956"/>
                              </a:xfrm>
                            </wpg:grpSpPr>
                            <wpg:grpSp>
                              <wpg:cNvPr id="51" name="Group 51"/>
                              <wpg:cNvGrpSpPr/>
                              <wpg:grpSpPr>
                                <a:xfrm>
                                  <a:off x="0" y="0"/>
                                  <a:ext cx="3860800" cy="3863956"/>
                                  <a:chOff x="0" y="0"/>
                                  <a:chExt cx="3860800" cy="3863956"/>
                                </a:xfrm>
                              </wpg:grpSpPr>
                              <wpg:grpSp>
                                <wpg:cNvPr id="75" name="Group 75"/>
                                <wpg:cNvGrpSpPr/>
                                <wpg:grpSpPr>
                                  <a:xfrm>
                                    <a:off x="0" y="0"/>
                                    <a:ext cx="3860800" cy="3863956"/>
                                    <a:chOff x="0" y="0"/>
                                    <a:chExt cx="3860800" cy="3863956"/>
                                  </a:xfrm>
                                </wpg:grpSpPr>
                                <pic:pic xmlns:pic="http://schemas.openxmlformats.org/drawingml/2006/picture">
                                  <pic:nvPicPr>
                                    <pic:cNvPr id="76" name="Picture 76"/>
                                    <pic:cNvPicPr/>
                                  </pic:nvPicPr>
                                  <pic:blipFill>
                                    <a:blip r:embed="rId63" cstate="hqprint">
                                      <a:extLst>
                                        <a:ext uri="{28A0092B-C50C-407E-A947-70E740481C1C}">
                                          <a14:useLocalDpi xmlns:a14="http://schemas.microsoft.com/office/drawing/2010/main" val="0"/>
                                        </a:ext>
                                      </a:extLst>
                                    </a:blip>
                                    <a:srcRect/>
                                    <a:stretch>
                                      <a:fillRect/>
                                    </a:stretch>
                                  </pic:blipFill>
                                  <pic:spPr bwMode="auto">
                                    <a:xfrm>
                                      <a:off x="0" y="1933556"/>
                                      <a:ext cx="1930400" cy="1930400"/>
                                    </a:xfrm>
                                    <a:prstGeom prst="rect">
                                      <a:avLst/>
                                    </a:prstGeom>
                                    <a:noFill/>
                                    <a:ln>
                                      <a:noFill/>
                                    </a:ln>
                                  </pic:spPr>
                                </pic:pic>
                                <pic:pic xmlns:pic="http://schemas.openxmlformats.org/drawingml/2006/picture">
                                  <pic:nvPicPr>
                                    <pic:cNvPr id="77" name="Picture 77"/>
                                    <pic:cNvPicPr/>
                                  </pic:nvPicPr>
                                  <pic:blipFill>
                                    <a:blip r:embed="rId64" cstate="hqprint">
                                      <a:extLst>
                                        <a:ext uri="{28A0092B-C50C-407E-A947-70E740481C1C}">
                                          <a14:useLocalDpi xmlns:a14="http://schemas.microsoft.com/office/drawing/2010/main" val="0"/>
                                        </a:ext>
                                      </a:extLst>
                                    </a:blip>
                                    <a:srcRect/>
                                    <a:stretch>
                                      <a:fillRect/>
                                    </a:stretch>
                                  </pic:blipFill>
                                  <pic:spPr bwMode="auto">
                                    <a:xfrm>
                                      <a:off x="1930400" y="3156"/>
                                      <a:ext cx="1930400" cy="1930400"/>
                                    </a:xfrm>
                                    <a:prstGeom prst="rect">
                                      <a:avLst/>
                                    </a:prstGeom>
                                    <a:noFill/>
                                    <a:ln>
                                      <a:noFill/>
                                    </a:ln>
                                  </pic:spPr>
                                </pic:pic>
                                <pic:pic xmlns:pic="http://schemas.openxmlformats.org/drawingml/2006/picture">
                                  <pic:nvPicPr>
                                    <pic:cNvPr id="78" name="Picture 78"/>
                                    <pic:cNvPicPr/>
                                  </pic:nvPicPr>
                                  <pic:blipFill>
                                    <a:blip r:embed="rId65" cstate="hqprint">
                                      <a:extLst>
                                        <a:ext uri="{28A0092B-C50C-407E-A947-70E740481C1C}">
                                          <a14:useLocalDpi xmlns:a14="http://schemas.microsoft.com/office/drawing/2010/main" val="0"/>
                                        </a:ext>
                                      </a:extLst>
                                    </a:blip>
                                    <a:srcRect/>
                                    <a:stretch>
                                      <a:fillRect/>
                                    </a:stretch>
                                  </pic:blipFill>
                                  <pic:spPr bwMode="auto">
                                    <a:xfrm>
                                      <a:off x="1930400" y="1933556"/>
                                      <a:ext cx="1930400" cy="1930400"/>
                                    </a:xfrm>
                                    <a:prstGeom prst="rect">
                                      <a:avLst/>
                                    </a:prstGeom>
                                    <a:noFill/>
                                    <a:ln>
                                      <a:noFill/>
                                    </a:ln>
                                  </pic:spPr>
                                </pic:pic>
                                <pic:pic xmlns:pic="http://schemas.openxmlformats.org/drawingml/2006/picture">
                                  <pic:nvPicPr>
                                    <pic:cNvPr id="79" name="Picture 79"/>
                                    <pic:cNvPicPr/>
                                  </pic:nvPicPr>
                                  <pic:blipFill>
                                    <a:blip r:embed="rId66" cstate="hqprint">
                                      <a:extLst>
                                        <a:ext uri="{28A0092B-C50C-407E-A947-70E740481C1C}">
                                          <a14:useLocalDpi xmlns:a14="http://schemas.microsoft.com/office/drawing/2010/main" val="0"/>
                                        </a:ext>
                                      </a:extLst>
                                    </a:blip>
                                    <a:srcRect/>
                                    <a:stretch>
                                      <a:fillRect/>
                                    </a:stretch>
                                  </pic:blipFill>
                                  <pic:spPr bwMode="auto">
                                    <a:xfrm>
                                      <a:off x="635" y="0"/>
                                      <a:ext cx="1929130" cy="1929130"/>
                                    </a:xfrm>
                                    <a:prstGeom prst="rect">
                                      <a:avLst/>
                                    </a:prstGeom>
                                    <a:noFill/>
                                    <a:ln>
                                      <a:noFill/>
                                    </a:ln>
                                  </pic:spPr>
                                </pic:pic>
                                <wps:wsp>
                                  <wps:cNvPr id="80" name="Text Box 57"/>
                                  <wps:cNvSpPr txBox="1"/>
                                  <wps:spPr>
                                    <a:xfrm>
                                      <a:off x="23826" y="93679"/>
                                      <a:ext cx="826135" cy="370205"/>
                                    </a:xfrm>
                                    <a:prstGeom prst="rect">
                                      <a:avLst/>
                                    </a:prstGeom>
                                    <a:noFill/>
                                  </wps:spPr>
                                  <wps:txbx>
                                    <w:txbxContent>
                                      <w:p w14:paraId="79BBF770" w14:textId="77777777" w:rsidR="00AB3CB7" w:rsidRDefault="00AB3CB7" w:rsidP="00B87DD3">
                                        <w:pPr>
                                          <w:pStyle w:val="NormalWeb"/>
                                          <w:spacing w:before="0" w:beforeAutospacing="0" w:after="0" w:afterAutospacing="0"/>
                                        </w:pPr>
                                        <w:r>
                                          <w:rPr>
                                            <w:rFonts w:ascii="Calibri" w:eastAsia="Times New Roman" w:hAnsi="Calibri"/>
                                            <w:color w:val="FFFFFF"/>
                                            <w:kern w:val="24"/>
                                            <w:sz w:val="36"/>
                                            <w:szCs w:val="36"/>
                                            <w:lang w:val="en-US"/>
                                          </w:rPr>
                                          <w:t>C (x10)</w:t>
                                        </w:r>
                                      </w:p>
                                    </w:txbxContent>
                                  </wps:txbx>
                                  <wps:bodyPr wrap="square" rtlCol="0">
                                    <a:noAutofit/>
                                  </wps:bodyPr>
                                </wps:wsp>
                                <wps:wsp>
                                  <wps:cNvPr id="81" name="Text Box 58"/>
                                  <wps:cNvSpPr txBox="1"/>
                                  <wps:spPr>
                                    <a:xfrm>
                                      <a:off x="1930400" y="48656"/>
                                      <a:ext cx="960755" cy="370205"/>
                                    </a:xfrm>
                                    <a:prstGeom prst="rect">
                                      <a:avLst/>
                                    </a:prstGeom>
                                    <a:noFill/>
                                  </wps:spPr>
                                  <wps:txbx>
                                    <w:txbxContent>
                                      <w:p w14:paraId="3B107DF9" w14:textId="77777777" w:rsidR="00AB3CB7" w:rsidRDefault="00AB3CB7" w:rsidP="00B87DD3">
                                        <w:pPr>
                                          <w:pStyle w:val="NormalWeb"/>
                                          <w:spacing w:before="0" w:beforeAutospacing="0" w:after="0" w:afterAutospacing="0"/>
                                        </w:pPr>
                                        <w:r>
                                          <w:rPr>
                                            <w:rFonts w:ascii="Calibri" w:eastAsia="Times New Roman" w:hAnsi="Calibri"/>
                                            <w:color w:val="FFFFFF"/>
                                            <w:kern w:val="24"/>
                                            <w:sz w:val="36"/>
                                            <w:szCs w:val="36"/>
                                            <w:lang w:val="en-US"/>
                                          </w:rPr>
                                          <w:t>D (x100)</w:t>
                                        </w:r>
                                      </w:p>
                                    </w:txbxContent>
                                  </wps:txbx>
                                  <wps:bodyPr wrap="square" rtlCol="0">
                                    <a:noAutofit/>
                                  </wps:bodyPr>
                                </wps:wsp>
                                <wps:wsp>
                                  <wps:cNvPr id="82" name="Text Box 59"/>
                                  <wps:cNvSpPr txBox="1"/>
                                  <wps:spPr>
                                    <a:xfrm>
                                      <a:off x="0" y="1932850"/>
                                      <a:ext cx="815975" cy="370205"/>
                                    </a:xfrm>
                                    <a:prstGeom prst="rect">
                                      <a:avLst/>
                                    </a:prstGeom>
                                    <a:noFill/>
                                  </wps:spPr>
                                  <wps:txbx>
                                    <w:txbxContent>
                                      <w:p w14:paraId="02BD7DB9" w14:textId="77777777" w:rsidR="00AB3CB7" w:rsidRDefault="00AB3CB7" w:rsidP="00B87DD3">
                                        <w:pPr>
                                          <w:pStyle w:val="NormalWeb"/>
                                          <w:spacing w:before="0" w:beforeAutospacing="0" w:after="0" w:afterAutospacing="0"/>
                                        </w:pPr>
                                        <w:r>
                                          <w:rPr>
                                            <w:rFonts w:ascii="Calibri" w:eastAsia="Times New Roman" w:hAnsi="Calibri"/>
                                            <w:color w:val="FFFFFF"/>
                                            <w:kern w:val="24"/>
                                            <w:sz w:val="36"/>
                                            <w:szCs w:val="36"/>
                                            <w:lang w:val="en-US"/>
                                          </w:rPr>
                                          <w:t>E (x10)</w:t>
                                        </w:r>
                                      </w:p>
                                    </w:txbxContent>
                                  </wps:txbx>
                                  <wps:bodyPr wrap="square" rtlCol="0">
                                    <a:noAutofit/>
                                  </wps:bodyPr>
                                </wps:wsp>
                                <wps:wsp>
                                  <wps:cNvPr id="83" name="Text Box 60"/>
                                  <wps:cNvSpPr txBox="1"/>
                                  <wps:spPr>
                                    <a:xfrm>
                                      <a:off x="1895354" y="1932850"/>
                                      <a:ext cx="925195" cy="370205"/>
                                    </a:xfrm>
                                    <a:prstGeom prst="rect">
                                      <a:avLst/>
                                    </a:prstGeom>
                                    <a:noFill/>
                                  </wps:spPr>
                                  <wps:txbx>
                                    <w:txbxContent>
                                      <w:p w14:paraId="3A8CC187" w14:textId="77777777" w:rsidR="00AB3CB7" w:rsidRDefault="00AB3CB7" w:rsidP="00B87DD3">
                                        <w:pPr>
                                          <w:pStyle w:val="NormalWeb"/>
                                          <w:spacing w:before="0" w:beforeAutospacing="0" w:after="0" w:afterAutospacing="0"/>
                                        </w:pPr>
                                        <w:r>
                                          <w:rPr>
                                            <w:rFonts w:ascii="Calibri" w:eastAsia="Times New Roman" w:hAnsi="Calibri"/>
                                            <w:color w:val="FFFFFF"/>
                                            <w:kern w:val="24"/>
                                            <w:sz w:val="36"/>
                                            <w:szCs w:val="36"/>
                                            <w:lang w:val="en-US"/>
                                          </w:rPr>
                                          <w:t>F (x100)</w:t>
                                        </w:r>
                                      </w:p>
                                    </w:txbxContent>
                                  </wps:txbx>
                                  <wps:bodyPr wrap="square" rtlCol="0">
                                    <a:noAutofit/>
                                  </wps:bodyPr>
                                </wps:wsp>
                                <wps:wsp>
                                  <wps:cNvPr id="84" name="Rectangle 84"/>
                                  <wps:cNvSpPr/>
                                  <wps:spPr>
                                    <a:xfrm>
                                      <a:off x="859311" y="2714090"/>
                                      <a:ext cx="327863" cy="238779"/>
                                    </a:xfrm>
                                    <a:prstGeom prst="rect">
                                      <a:avLst/>
                                    </a:prstGeom>
                                    <a:noFill/>
                                    <a:ln w="12700" cap="flat" cmpd="sng" algn="ctr">
                                      <a:solidFill>
                                        <a:sysClr val="window" lastClr="FFFFFF"/>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5" name="Straight Arrow Connector 85"/>
                                  <wps:cNvCnPr/>
                                  <wps:spPr>
                                    <a:xfrm flipV="1">
                                      <a:off x="164192" y="3157376"/>
                                      <a:ext cx="237749" cy="300124"/>
                                    </a:xfrm>
                                    <a:prstGeom prst="straightConnector1">
                                      <a:avLst/>
                                    </a:prstGeom>
                                    <a:noFill/>
                                    <a:ln w="25400" cap="flat" cmpd="sng" algn="ctr">
                                      <a:solidFill>
                                        <a:sysClr val="window" lastClr="FFFFFF"/>
                                      </a:solidFill>
                                      <a:prstDash val="solid"/>
                                      <a:miter lim="800000"/>
                                      <a:tailEnd type="triangle"/>
                                    </a:ln>
                                    <a:effectLst/>
                                  </wps:spPr>
                                  <wps:bodyPr/>
                                </wps:wsp>
                                <wps:wsp>
                                  <wps:cNvPr id="93" name="Text Box 63"/>
                                  <wps:cNvSpPr txBox="1"/>
                                  <wps:spPr>
                                    <a:xfrm>
                                      <a:off x="133523" y="3361755"/>
                                      <a:ext cx="299085" cy="370205"/>
                                    </a:xfrm>
                                    <a:prstGeom prst="rect">
                                      <a:avLst/>
                                    </a:prstGeom>
                                    <a:noFill/>
                                  </wps:spPr>
                                  <wps:txbx>
                                    <w:txbxContent>
                                      <w:p w14:paraId="44E92F09" w14:textId="77777777" w:rsidR="00AB3CB7" w:rsidRDefault="00AB3CB7" w:rsidP="00B87DD3">
                                        <w:pPr>
                                          <w:pStyle w:val="NormalWeb"/>
                                          <w:spacing w:before="0" w:beforeAutospacing="0" w:after="0" w:afterAutospacing="0"/>
                                        </w:pPr>
                                        <w:r>
                                          <w:rPr>
                                            <w:rFonts w:ascii="Calibri" w:eastAsia="Times New Roman" w:hAnsi="Calibri"/>
                                            <w:color w:val="FFFFFF"/>
                                            <w:kern w:val="24"/>
                                            <w:sz w:val="36"/>
                                            <w:szCs w:val="36"/>
                                            <w:lang w:val="en-US"/>
                                          </w:rPr>
                                          <w:t>2</w:t>
                                        </w:r>
                                      </w:p>
                                    </w:txbxContent>
                                  </wps:txbx>
                                  <wps:bodyPr wrap="square" rtlCol="0">
                                    <a:noAutofit/>
                                  </wps:bodyPr>
                                </wps:wsp>
                                <wps:wsp>
                                  <wps:cNvPr id="94" name="Text Box 64"/>
                                  <wps:cNvSpPr txBox="1"/>
                                  <wps:spPr>
                                    <a:xfrm>
                                      <a:off x="1471511" y="3547136"/>
                                      <a:ext cx="474980" cy="215265"/>
                                    </a:xfrm>
                                    <a:prstGeom prst="rect">
                                      <a:avLst/>
                                    </a:prstGeom>
                                    <a:noFill/>
                                  </wps:spPr>
                                  <wps:txbx>
                                    <w:txbxContent>
                                      <w:p w14:paraId="40BE58B1" w14:textId="77777777" w:rsidR="00AB3CB7" w:rsidRDefault="00AB3CB7" w:rsidP="00B87DD3">
                                        <w:pPr>
                                          <w:pStyle w:val="NormalWeb"/>
                                          <w:spacing w:before="0" w:beforeAutospacing="0" w:after="0" w:afterAutospacing="0"/>
                                        </w:pPr>
                                        <w:r>
                                          <w:rPr>
                                            <w:rFonts w:ascii="Calibri" w:eastAsia="Times New Roman" w:hAnsi="Calibri"/>
                                            <w:color w:val="FFFFFF"/>
                                            <w:kern w:val="24"/>
                                            <w:sz w:val="16"/>
                                            <w:szCs w:val="16"/>
                                            <w:lang w:val="en-US"/>
                                          </w:rPr>
                                          <w:t>100µm</w:t>
                                        </w:r>
                                      </w:p>
                                    </w:txbxContent>
                                  </wps:txbx>
                                  <wps:bodyPr wrap="square" rtlCol="0">
                                    <a:noAutofit/>
                                  </wps:bodyPr>
                                </wps:wsp>
                                <wps:wsp>
                                  <wps:cNvPr id="95" name="Text Box 65"/>
                                  <wps:cNvSpPr txBox="1"/>
                                  <wps:spPr>
                                    <a:xfrm>
                                      <a:off x="1441121" y="1743717"/>
                                      <a:ext cx="474980" cy="215265"/>
                                    </a:xfrm>
                                    <a:prstGeom prst="rect">
                                      <a:avLst/>
                                    </a:prstGeom>
                                    <a:noFill/>
                                  </wps:spPr>
                                  <wps:txbx>
                                    <w:txbxContent>
                                      <w:p w14:paraId="615D51C5" w14:textId="77777777" w:rsidR="00AB3CB7" w:rsidRDefault="00AB3CB7" w:rsidP="00B87DD3">
                                        <w:pPr>
                                          <w:pStyle w:val="NormalWeb"/>
                                          <w:spacing w:before="0" w:beforeAutospacing="0" w:after="0" w:afterAutospacing="0"/>
                                        </w:pPr>
                                        <w:r>
                                          <w:rPr>
                                            <w:rFonts w:ascii="Calibri" w:eastAsia="Times New Roman" w:hAnsi="Calibri"/>
                                            <w:color w:val="FFFFFF"/>
                                            <w:kern w:val="24"/>
                                            <w:sz w:val="16"/>
                                            <w:szCs w:val="16"/>
                                            <w:lang w:val="en-US"/>
                                          </w:rPr>
                                          <w:t>100µm</w:t>
                                        </w:r>
                                      </w:p>
                                    </w:txbxContent>
                                  </wps:txbx>
                                  <wps:bodyPr wrap="square" rtlCol="0">
                                    <a:noAutofit/>
                                  </wps:bodyPr>
                                </wps:wsp>
                                <wps:wsp>
                                  <wps:cNvPr id="96" name="Text Box 66"/>
                                  <wps:cNvSpPr txBox="1"/>
                                  <wps:spPr>
                                    <a:xfrm>
                                      <a:off x="3398785" y="1617281"/>
                                      <a:ext cx="422910" cy="215265"/>
                                    </a:xfrm>
                                    <a:prstGeom prst="rect">
                                      <a:avLst/>
                                    </a:prstGeom>
                                    <a:noFill/>
                                  </wps:spPr>
                                  <wps:txbx>
                                    <w:txbxContent>
                                      <w:p w14:paraId="5416D9BE" w14:textId="77777777" w:rsidR="00AB3CB7" w:rsidRDefault="00AB3CB7" w:rsidP="00B87DD3">
                                        <w:pPr>
                                          <w:pStyle w:val="NormalWeb"/>
                                          <w:spacing w:before="0" w:beforeAutospacing="0" w:after="0" w:afterAutospacing="0"/>
                                        </w:pPr>
                                        <w:r>
                                          <w:rPr>
                                            <w:rFonts w:ascii="Calibri" w:eastAsia="Times New Roman" w:hAnsi="Calibri"/>
                                            <w:color w:val="FFFFFF"/>
                                            <w:kern w:val="24"/>
                                            <w:sz w:val="16"/>
                                            <w:szCs w:val="16"/>
                                            <w:lang w:val="en-US"/>
                                          </w:rPr>
                                          <w:t>10µm</w:t>
                                        </w:r>
                                      </w:p>
                                    </w:txbxContent>
                                  </wps:txbx>
                                  <wps:bodyPr wrap="square" rtlCol="0">
                                    <a:noAutofit/>
                                  </wps:bodyPr>
                                </wps:wsp>
                                <wps:wsp>
                                  <wps:cNvPr id="97" name="Text Box 67"/>
                                  <wps:cNvSpPr txBox="1"/>
                                  <wps:spPr>
                                    <a:xfrm>
                                      <a:off x="3419434" y="3547133"/>
                                      <a:ext cx="422910" cy="215265"/>
                                    </a:xfrm>
                                    <a:prstGeom prst="rect">
                                      <a:avLst/>
                                    </a:prstGeom>
                                    <a:noFill/>
                                  </wps:spPr>
                                  <wps:txbx>
                                    <w:txbxContent>
                                      <w:p w14:paraId="0BAC2C70" w14:textId="77777777" w:rsidR="00AB3CB7" w:rsidRDefault="00AB3CB7" w:rsidP="00B87DD3">
                                        <w:pPr>
                                          <w:pStyle w:val="NormalWeb"/>
                                          <w:spacing w:before="0" w:beforeAutospacing="0" w:after="0" w:afterAutospacing="0"/>
                                        </w:pPr>
                                        <w:r>
                                          <w:rPr>
                                            <w:rFonts w:ascii="Calibri" w:eastAsia="Times New Roman" w:hAnsi="Calibri"/>
                                            <w:color w:val="FFFFFF"/>
                                            <w:kern w:val="24"/>
                                            <w:sz w:val="16"/>
                                            <w:szCs w:val="16"/>
                                            <w:lang w:val="en-US"/>
                                          </w:rPr>
                                          <w:t>10µm</w:t>
                                        </w:r>
                                      </w:p>
                                    </w:txbxContent>
                                  </wps:txbx>
                                  <wps:bodyPr wrap="square" rtlCol="0">
                                    <a:noAutofit/>
                                  </wps:bodyPr>
                                </wps:wsp>
                                <wps:wsp>
                                  <wps:cNvPr id="98" name="Rectangle 98"/>
                                  <wps:cNvSpPr/>
                                  <wps:spPr>
                                    <a:xfrm>
                                      <a:off x="794727" y="799199"/>
                                      <a:ext cx="327863" cy="238779"/>
                                    </a:xfrm>
                                    <a:prstGeom prst="rect">
                                      <a:avLst/>
                                    </a:prstGeom>
                                    <a:noFill/>
                                    <a:ln w="12700" cap="flat" cmpd="sng" algn="ctr">
                                      <a:solidFill>
                                        <a:sysClr val="window" lastClr="FFFFFF"/>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99" name="Straight Arrow Connector 99"/>
                                  <wps:cNvCnPr/>
                                  <wps:spPr>
                                    <a:xfrm flipH="1" flipV="1">
                                      <a:off x="3001489" y="519818"/>
                                      <a:ext cx="257745" cy="366476"/>
                                    </a:xfrm>
                                    <a:prstGeom prst="straightConnector1">
                                      <a:avLst/>
                                    </a:prstGeom>
                                    <a:noFill/>
                                    <a:ln w="25400" cap="flat" cmpd="sng" algn="ctr">
                                      <a:solidFill>
                                        <a:sysClr val="window" lastClr="FFFFFF"/>
                                      </a:solidFill>
                                      <a:prstDash val="solid"/>
                                      <a:miter lim="800000"/>
                                      <a:tailEnd type="triangle"/>
                                    </a:ln>
                                    <a:effectLst/>
                                  </wps:spPr>
                                  <wps:bodyPr/>
                                </wps:wsp>
                                <wps:wsp>
                                  <wps:cNvPr id="100" name="Text Box 70"/>
                                  <wps:cNvSpPr txBox="1"/>
                                  <wps:spPr>
                                    <a:xfrm>
                                      <a:off x="3268591" y="724510"/>
                                      <a:ext cx="299085" cy="370205"/>
                                    </a:xfrm>
                                    <a:prstGeom prst="rect">
                                      <a:avLst/>
                                    </a:prstGeom>
                                    <a:noFill/>
                                  </wps:spPr>
                                  <wps:txbx>
                                    <w:txbxContent>
                                      <w:p w14:paraId="67317311" w14:textId="77777777" w:rsidR="00AB3CB7" w:rsidRDefault="00AB3CB7" w:rsidP="00B87DD3">
                                        <w:pPr>
                                          <w:pStyle w:val="NormalWeb"/>
                                          <w:spacing w:before="0" w:beforeAutospacing="0" w:after="0" w:afterAutospacing="0"/>
                                        </w:pPr>
                                        <w:r>
                                          <w:rPr>
                                            <w:rFonts w:ascii="Calibri" w:eastAsia="Times New Roman" w:hAnsi="Calibri"/>
                                            <w:color w:val="FFFFFF"/>
                                            <w:kern w:val="24"/>
                                            <w:sz w:val="36"/>
                                            <w:szCs w:val="36"/>
                                            <w:lang w:val="en-US"/>
                                          </w:rPr>
                                          <w:t>1</w:t>
                                        </w:r>
                                      </w:p>
                                    </w:txbxContent>
                                  </wps:txbx>
                                  <wps:bodyPr wrap="square" rtlCol="0">
                                    <a:noAutofit/>
                                  </wps:bodyPr>
                                </wps:wsp>
                                <wps:wsp>
                                  <wps:cNvPr id="101" name="Text Box 74"/>
                                  <wps:cNvSpPr txBox="1"/>
                                  <wps:spPr>
                                    <a:xfrm>
                                      <a:off x="3505848" y="2440684"/>
                                      <a:ext cx="184731" cy="276999"/>
                                    </a:xfrm>
                                    <a:prstGeom prst="rect">
                                      <a:avLst/>
                                    </a:prstGeom>
                                    <a:noFill/>
                                  </wps:spPr>
                                  <wps:bodyPr wrap="square" rtlCol="0">
                                    <a:noAutofit/>
                                  </wps:bodyPr>
                                </wps:wsp>
                              </wpg:grpSp>
                              <wps:wsp>
                                <wps:cNvPr id="102" name="Straight Connector 102"/>
                                <wps:cNvCnPr/>
                                <wps:spPr>
                                  <a:xfrm flipV="1">
                                    <a:off x="1122590" y="2951"/>
                                    <a:ext cx="808127" cy="796248"/>
                                  </a:xfrm>
                                  <a:prstGeom prst="line">
                                    <a:avLst/>
                                  </a:prstGeom>
                                  <a:noFill/>
                                  <a:ln w="12700" cap="flat" cmpd="sng" algn="ctr">
                                    <a:solidFill>
                                      <a:sysClr val="window" lastClr="FFFFFF"/>
                                    </a:solidFill>
                                    <a:prstDash val="solid"/>
                                    <a:miter lim="800000"/>
                                  </a:ln>
                                  <a:effectLst/>
                                </wps:spPr>
                                <wps:bodyPr/>
                              </wps:wsp>
                              <wps:wsp>
                                <wps:cNvPr id="103" name="Straight Connector 103"/>
                                <wps:cNvCnPr/>
                                <wps:spPr>
                                  <a:xfrm>
                                    <a:off x="1122590" y="1037978"/>
                                    <a:ext cx="817167" cy="895373"/>
                                  </a:xfrm>
                                  <a:prstGeom prst="line">
                                    <a:avLst/>
                                  </a:prstGeom>
                                  <a:noFill/>
                                  <a:ln w="12700" cap="flat" cmpd="sng" algn="ctr">
                                    <a:solidFill>
                                      <a:sysClr val="window" lastClr="FFFFFF"/>
                                    </a:solidFill>
                                    <a:prstDash val="solid"/>
                                    <a:miter lim="800000"/>
                                  </a:ln>
                                  <a:effectLst/>
                                </wps:spPr>
                                <wps:bodyPr/>
                              </wps:wsp>
                            </wpg:grpSp>
                            <wps:wsp>
                              <wps:cNvPr id="104" name="Straight Connector 104"/>
                              <wps:cNvCnPr/>
                              <wps:spPr>
                                <a:xfrm>
                                  <a:off x="1187174" y="2952869"/>
                                  <a:ext cx="727894" cy="911087"/>
                                </a:xfrm>
                                <a:prstGeom prst="line">
                                  <a:avLst/>
                                </a:prstGeom>
                                <a:noFill/>
                                <a:ln w="12700" cap="flat" cmpd="sng" algn="ctr">
                                  <a:solidFill>
                                    <a:sysClr val="window" lastClr="FFFFFF"/>
                                  </a:solidFill>
                                  <a:prstDash val="solid"/>
                                  <a:miter lim="800000"/>
                                </a:ln>
                                <a:effectLst/>
                              </wps:spPr>
                              <wps:bodyPr/>
                            </wps:wsp>
                            <wps:wsp>
                              <wps:cNvPr id="105" name="Straight Connector 105"/>
                              <wps:cNvCnPr/>
                              <wps:spPr>
                                <a:xfrm flipV="1">
                                  <a:off x="1177875" y="1952659"/>
                                  <a:ext cx="752525" cy="768614"/>
                                </a:xfrm>
                                <a:prstGeom prst="line">
                                  <a:avLst/>
                                </a:prstGeom>
                                <a:noFill/>
                                <a:ln w="12700" cap="flat" cmpd="sng" algn="ctr">
                                  <a:solidFill>
                                    <a:sysClr val="window" lastClr="FFFFFF"/>
                                  </a:solidFill>
                                  <a:prstDash val="solid"/>
                                  <a:miter lim="800000"/>
                                </a:ln>
                                <a:effectLst/>
                              </wps:spPr>
                              <wps:bodyPr/>
                            </wps:wsp>
                          </wpg:wgp>
                        </a:graphicData>
                      </a:graphic>
                    </wp:inline>
                  </w:drawing>
                </mc:Choice>
                <mc:Fallback>
                  <w:pict>
                    <v:group w14:anchorId="77BCA3AE" id="_x0000_s1155" style="width:350pt;height:350.25pt;mso-position-horizontal-relative:char;mso-position-vertical-relative:line" coordsize="38608,386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">
                      <v:group id="Group 51" o:spid="_x0000_s1156" style="position:absolute;width:38608;height:38639" coordsize="38608,38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group id="Group 75" o:spid="_x0000_s1157" style="position:absolute;width:38608;height:38639" coordsize="38608,38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icture 76" o:spid="_x0000_s1158" type="#_x0000_t75" style="position:absolute;top:19335;width:19304;height:193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">
                            <v:imagedata r:id="rId67" o:title=""/>
                          </v:shape>
                          <v:shape id="Picture 77" o:spid="_x0000_s1159" type="#_x0000_t75" style="position:absolute;left:19304;top:31;width:19304;height:193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">
                            <v:imagedata r:id="rId68" o:title=""/>
                          </v:shape>
                          <v:shape id="Picture 78" o:spid="_x0000_s1160" type="#_x0000_t75" style="position:absolute;left:19304;top:19335;width:19304;height:193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">
                            <v:imagedata r:id="rId69" o:title=""/>
                          </v:shape>
                          <v:shape id="Picture 79" o:spid="_x0000_s1161" type="#_x0000_t75" style="position:absolute;left:6;width:19291;height:19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">
                            <v:imagedata r:id="rId70" o:title=""/>
                          </v:shape>
                          <v:shape id="Text Box 57" o:spid="_x0000_s1162" type="#_x0000_t202" style="position:absolute;left:238;top:936;width:8261;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" filled="f" stroked="f">
                            <v:textbox>
                              <w:txbxContent>
                                <w:p w14:paraId="79BBF770" w14:textId="77777777" w:rsidR="00AB3CB7" w:rsidRDefault="00AB3CB7" w:rsidP="00B87DD3">
                                  <w:pPr>
                                    <w:pStyle w:val="NormalWeb"/>
                                    <w:spacing w:before="0" w:beforeAutospacing="0" w:after="0" w:afterAutospacing="0"/>
                                  </w:pPr>
                                  <w:r>
                                    <w:rPr>
                                      <w:rFonts w:ascii="Calibri" w:eastAsia="Times New Roman" w:hAnsi="Calibri"/>
                                      <w:color w:val="FFFFFF"/>
                                      <w:kern w:val="24"/>
                                      <w:sz w:val="36"/>
                                      <w:szCs w:val="36"/>
                                      <w:lang w:val="en-US"/>
                                    </w:rPr>
                                    <w:t>C (x10)</w:t>
                                  </w:r>
                                </w:p>
                              </w:txbxContent>
                            </v:textbox>
                          </v:shape>
                          <v:shape id="Text Box 58" o:spid="_x0000_s1163" type="#_x0000_t202" style="position:absolute;left:19304;top:486;width:9607;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" filled="f" stroked="f">
                            <v:textbox>
                              <w:txbxContent>
                                <w:p w14:paraId="3B107DF9" w14:textId="77777777" w:rsidR="00AB3CB7" w:rsidRDefault="00AB3CB7" w:rsidP="00B87DD3">
                                  <w:pPr>
                                    <w:pStyle w:val="NormalWeb"/>
                                    <w:spacing w:before="0" w:beforeAutospacing="0" w:after="0" w:afterAutospacing="0"/>
                                  </w:pPr>
                                  <w:r>
                                    <w:rPr>
                                      <w:rFonts w:ascii="Calibri" w:eastAsia="Times New Roman" w:hAnsi="Calibri"/>
                                      <w:color w:val="FFFFFF"/>
                                      <w:kern w:val="24"/>
                                      <w:sz w:val="36"/>
                                      <w:szCs w:val="36"/>
                                      <w:lang w:val="en-US"/>
                                    </w:rPr>
                                    <w:t>D (x100)</w:t>
                                  </w:r>
                                </w:p>
                              </w:txbxContent>
                            </v:textbox>
                          </v:shape>
                          <v:shape id="Text Box 59" o:spid="_x0000_s1164" type="#_x0000_t202" style="position:absolute;top:19328;width:8159;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" filled="f" stroked="f">
                            <v:textbox>
                              <w:txbxContent>
                                <w:p w14:paraId="02BD7DB9" w14:textId="77777777" w:rsidR="00AB3CB7" w:rsidRDefault="00AB3CB7" w:rsidP="00B87DD3">
                                  <w:pPr>
                                    <w:pStyle w:val="NormalWeb"/>
                                    <w:spacing w:before="0" w:beforeAutospacing="0" w:after="0" w:afterAutospacing="0"/>
                                  </w:pPr>
                                  <w:r>
                                    <w:rPr>
                                      <w:rFonts w:ascii="Calibri" w:eastAsia="Times New Roman" w:hAnsi="Calibri"/>
                                      <w:color w:val="FFFFFF"/>
                                      <w:kern w:val="24"/>
                                      <w:sz w:val="36"/>
                                      <w:szCs w:val="36"/>
                                      <w:lang w:val="en-US"/>
                                    </w:rPr>
                                    <w:t>E (x10)</w:t>
                                  </w:r>
                                </w:p>
                              </w:txbxContent>
                            </v:textbox>
                          </v:shape>
                          <v:shape id="Text Box 60" o:spid="_x0000_s1165" type="#_x0000_t202" style="position:absolute;left:18953;top:19328;width:9252;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14:paraId="3A8CC187" w14:textId="77777777" w:rsidR="00AB3CB7" w:rsidRDefault="00AB3CB7" w:rsidP="00B87DD3">
                                  <w:pPr>
                                    <w:pStyle w:val="NormalWeb"/>
                                    <w:spacing w:before="0" w:beforeAutospacing="0" w:after="0" w:afterAutospacing="0"/>
                                  </w:pPr>
                                  <w:r>
                                    <w:rPr>
                                      <w:rFonts w:ascii="Calibri" w:eastAsia="Times New Roman" w:hAnsi="Calibri"/>
                                      <w:color w:val="FFFFFF"/>
                                      <w:kern w:val="24"/>
                                      <w:sz w:val="36"/>
                                      <w:szCs w:val="36"/>
                                      <w:lang w:val="en-US"/>
                                    </w:rPr>
                                    <w:t>F (x100)</w:t>
                                  </w:r>
                                </w:p>
                              </w:txbxContent>
                            </v:textbox>
                          </v:shape>
                          <v:rect id="Rectangle 84" o:spid="_x0000_s1166" style="position:absolute;left:8593;top:27140;width:3278;height:2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" filled="f" strokecolor="window" strokeweight="1pt"/>
                          <v:shapetype id="_x0000_t32" coordsize="21600,21600" o:spt="32" o:oned="t" path="m,l21600,21600e" filled="f">
                            <v:path arrowok="t" fillok="f" o:connecttype="none"/>
                            <o:lock v:ext="edit" shapetype="t"/>
                          </v:shapetype>
                          <v:shape id="Straight Arrow Connector 85" o:spid="_x0000_s1167" type="#_x0000_t32" style="position:absolute;left:1641;top:31573;width:2378;height:30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" strokecolor="window" strokeweight="2pt">
                            <v:stroke endarrow="block" joinstyle="miter"/>
                          </v:shape>
                          <v:shape id="Text Box 63" o:spid="_x0000_s1168" type="#_x0000_t202" style="position:absolute;left:1335;top:33617;width:2991;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" filled="f" stroked="f">
                            <v:textbox>
                              <w:txbxContent>
                                <w:p w14:paraId="44E92F09" w14:textId="77777777" w:rsidR="00AB3CB7" w:rsidRDefault="00AB3CB7" w:rsidP="00B87DD3">
                                  <w:pPr>
                                    <w:pStyle w:val="NormalWeb"/>
                                    <w:spacing w:before="0" w:beforeAutospacing="0" w:after="0" w:afterAutospacing="0"/>
                                  </w:pPr>
                                  <w:r>
                                    <w:rPr>
                                      <w:rFonts w:ascii="Calibri" w:eastAsia="Times New Roman" w:hAnsi="Calibri"/>
                                      <w:color w:val="FFFFFF"/>
                                      <w:kern w:val="24"/>
                                      <w:sz w:val="36"/>
                                      <w:szCs w:val="36"/>
                                      <w:lang w:val="en-US"/>
                                    </w:rPr>
                                    <w:t>2</w:t>
                                  </w:r>
                                </w:p>
                              </w:txbxContent>
                            </v:textbox>
                          </v:shape>
                          <v:shape id="Text Box 64" o:spid="_x0000_s1169" type="#_x0000_t202" style="position:absolute;left:14715;top:35471;width:4749;height:2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" filled="f" stroked="f">
                            <v:textbox>
                              <w:txbxContent>
                                <w:p w14:paraId="40BE58B1" w14:textId="77777777" w:rsidR="00AB3CB7" w:rsidRDefault="00AB3CB7" w:rsidP="00B87DD3">
                                  <w:pPr>
                                    <w:pStyle w:val="NormalWeb"/>
                                    <w:spacing w:before="0" w:beforeAutospacing="0" w:after="0" w:afterAutospacing="0"/>
                                  </w:pPr>
                                  <w:r>
                                    <w:rPr>
                                      <w:rFonts w:ascii="Calibri" w:eastAsia="Times New Roman" w:hAnsi="Calibri"/>
                                      <w:color w:val="FFFFFF"/>
                                      <w:kern w:val="24"/>
                                      <w:sz w:val="16"/>
                                      <w:szCs w:val="16"/>
                                      <w:lang w:val="en-US"/>
                                    </w:rPr>
                                    <w:t>100µm</w:t>
                                  </w:r>
                                </w:p>
                              </w:txbxContent>
                            </v:textbox>
                          </v:shape>
                          <v:shape id="Text Box 65" o:spid="_x0000_s1170" type="#_x0000_t202" style="position:absolute;left:14411;top:17437;width:4750;height:2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" filled="f" stroked="f">
                            <v:textbox>
                              <w:txbxContent>
                                <w:p w14:paraId="615D51C5" w14:textId="77777777" w:rsidR="00AB3CB7" w:rsidRDefault="00AB3CB7" w:rsidP="00B87DD3">
                                  <w:pPr>
                                    <w:pStyle w:val="NormalWeb"/>
                                    <w:spacing w:before="0" w:beforeAutospacing="0" w:after="0" w:afterAutospacing="0"/>
                                  </w:pPr>
                                  <w:r>
                                    <w:rPr>
                                      <w:rFonts w:ascii="Calibri" w:eastAsia="Times New Roman" w:hAnsi="Calibri"/>
                                      <w:color w:val="FFFFFF"/>
                                      <w:kern w:val="24"/>
                                      <w:sz w:val="16"/>
                                      <w:szCs w:val="16"/>
                                      <w:lang w:val="en-US"/>
                                    </w:rPr>
                                    <w:t>100µm</w:t>
                                  </w:r>
                                </w:p>
                              </w:txbxContent>
                            </v:textbox>
                          </v:shape>
                          <v:shape id="Text Box 66" o:spid="_x0000_s1171" type="#_x0000_t202" style="position:absolute;left:33987;top:16172;width:4229;height:2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" filled="f" stroked="f">
                            <v:textbox>
                              <w:txbxContent>
                                <w:p w14:paraId="5416D9BE" w14:textId="77777777" w:rsidR="00AB3CB7" w:rsidRDefault="00AB3CB7" w:rsidP="00B87DD3">
                                  <w:pPr>
                                    <w:pStyle w:val="NormalWeb"/>
                                    <w:spacing w:before="0" w:beforeAutospacing="0" w:after="0" w:afterAutospacing="0"/>
                                  </w:pPr>
                                  <w:r>
                                    <w:rPr>
                                      <w:rFonts w:ascii="Calibri" w:eastAsia="Times New Roman" w:hAnsi="Calibri"/>
                                      <w:color w:val="FFFFFF"/>
                                      <w:kern w:val="24"/>
                                      <w:sz w:val="16"/>
                                      <w:szCs w:val="16"/>
                                      <w:lang w:val="en-US"/>
                                    </w:rPr>
                                    <w:t>10µm</w:t>
                                  </w:r>
                                </w:p>
                              </w:txbxContent>
                            </v:textbox>
                          </v:shape>
                          <v:shape id="Text Box 67" o:spid="_x0000_s1172" type="#_x0000_t202" style="position:absolute;left:34194;top:35471;width:4229;height:2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" filled="f" stroked="f">
                            <v:textbox>
                              <w:txbxContent>
                                <w:p w14:paraId="0BAC2C70" w14:textId="77777777" w:rsidR="00AB3CB7" w:rsidRDefault="00AB3CB7" w:rsidP="00B87DD3">
                                  <w:pPr>
                                    <w:pStyle w:val="NormalWeb"/>
                                    <w:spacing w:before="0" w:beforeAutospacing="0" w:after="0" w:afterAutospacing="0"/>
                                  </w:pPr>
                                  <w:r>
                                    <w:rPr>
                                      <w:rFonts w:ascii="Calibri" w:eastAsia="Times New Roman" w:hAnsi="Calibri"/>
                                      <w:color w:val="FFFFFF"/>
                                      <w:kern w:val="24"/>
                                      <w:sz w:val="16"/>
                                      <w:szCs w:val="16"/>
                                      <w:lang w:val="en-US"/>
                                    </w:rPr>
                                    <w:t>10µm</w:t>
                                  </w:r>
                                </w:p>
                              </w:txbxContent>
                            </v:textbox>
                          </v:shape>
                          <v:rect id="Rectangle 98" o:spid="_x0000_s1173" style="position:absolute;left:7947;top:7991;width:3278;height:2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" filled="f" strokecolor="window" strokeweight="1pt"/>
                          <v:shape id="Straight Arrow Connector 99" o:spid="_x0000_s1174" type="#_x0000_t32" style="position:absolute;left:30014;top:5198;width:2578;height:366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" strokecolor="window" strokeweight="2pt">
                            <v:stroke endarrow="block" joinstyle="miter"/>
                          </v:shape>
                          <v:shape id="Text Box 70" o:spid="_x0000_s1175" type="#_x0000_t202" style="position:absolute;left:32685;top:7245;width:2991;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" filled="f" stroked="f">
                            <v:textbox>
                              <w:txbxContent>
                                <w:p w14:paraId="67317311" w14:textId="77777777" w:rsidR="00AB3CB7" w:rsidRDefault="00AB3CB7" w:rsidP="00B87DD3">
                                  <w:pPr>
                                    <w:pStyle w:val="NormalWeb"/>
                                    <w:spacing w:before="0" w:beforeAutospacing="0" w:after="0" w:afterAutospacing="0"/>
                                  </w:pPr>
                                  <w:r>
                                    <w:rPr>
                                      <w:rFonts w:ascii="Calibri" w:eastAsia="Times New Roman" w:hAnsi="Calibri"/>
                                      <w:color w:val="FFFFFF"/>
                                      <w:kern w:val="24"/>
                                      <w:sz w:val="36"/>
                                      <w:szCs w:val="36"/>
                                      <w:lang w:val="en-US"/>
                                    </w:rPr>
                                    <w:t>1</w:t>
                                  </w:r>
                                </w:p>
                              </w:txbxContent>
                            </v:textbox>
                          </v:shape>
                          <v:shape id="Text Box 74" o:spid="_x0000_s1176" type="#_x0000_t202" style="position:absolute;left:35058;top:24406;width:1847;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" filled="f" stroked="f"/>
                        </v:group>
                        <v:line id="Straight Connector 102" o:spid="_x0000_s1177" style="position:absolute;flip:y;visibility:visible;mso-wrap-style:square" from="11225,29" to="19307,7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" strokecolor="window" strokeweight="1pt">
                          <v:stroke joinstyle="miter"/>
                        </v:line>
                        <v:line id="Straight Connector 103" o:spid="_x0000_s1178" style="position:absolute;visibility:visible;mso-wrap-style:square" from="11225,10379" to="19397,19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" strokecolor="window" strokeweight="1pt">
                          <v:stroke joinstyle="miter"/>
                        </v:line>
                      </v:group>
                      <v:line id="Straight Connector 104" o:spid="_x0000_s1179" style="position:absolute;visibility:visible;mso-wrap-style:square" from="11871,29528" to="19150,38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" strokecolor="window" strokeweight="1pt">
                        <v:stroke joinstyle="miter"/>
                      </v:line>
                      <v:line id="Straight Connector 105" o:spid="_x0000_s1180" style="position:absolute;flip:y;visibility:visible;mso-wrap-style:square" from="11778,19526" to="19304,272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" strokecolor="window" strokeweight="1pt">
                        <v:stroke joinstyle="miter"/>
                      </v:line>
                      <w10:anchorlock/>
                    </v:group>
                  </w:pict>
                </mc:Fallback>
              </mc:AlternateContent>
            </w:r>
          </w:p>
        </w:tc>
      </w:tr>
      <w:tr w:rsidR="00B87DD3" w:rsidRPr="00B87DD3" w14:paraId="65597A91" w14:textId="77777777" w:rsidTr="000722C7">
        <w:trPr>
          <w:trHeight w:val="3050"/>
        </w:trPr>
        <w:tc>
          <w:tcPr>
            <w:tcW w:w="8272" w:type="dxa"/>
          </w:tcPr>
          <w:p w14:paraId="440FB024" w14:textId="55F38C31" w:rsidR="00B87DD3" w:rsidRPr="00B87DD3" w:rsidRDefault="00B87DD3" w:rsidP="00146B04">
            <w:pPr>
              <w:spacing w:line="276" w:lineRule="auto"/>
              <w:rPr>
                <w:b/>
                <w:sz w:val="23"/>
                <w:szCs w:val="23"/>
              </w:rPr>
            </w:pPr>
            <w:bookmarkStart w:id="432" w:name="_Ref500262743"/>
            <w:bookmarkStart w:id="433" w:name="_Toc504745493"/>
            <w:r w:rsidRPr="00B87DD3">
              <w:rPr>
                <w:b/>
                <w:sz w:val="23"/>
                <w:szCs w:val="23"/>
              </w:rPr>
              <w:t xml:space="preserve">Figure </w:t>
            </w:r>
            <w:r w:rsidR="00146B04">
              <w:rPr>
                <w:b/>
                <w:noProof/>
                <w:sz w:val="23"/>
                <w:szCs w:val="23"/>
              </w:rPr>
              <w:t>4</w:t>
            </w:r>
            <w:r w:rsidRPr="00B87DD3">
              <w:rPr>
                <w:b/>
                <w:sz w:val="23"/>
                <w:szCs w:val="23"/>
              </w:rPr>
              <w:t>.</w:t>
            </w:r>
            <w:r w:rsidRPr="00B87DD3">
              <w:rPr>
                <w:b/>
                <w:noProof/>
                <w:sz w:val="23"/>
                <w:szCs w:val="23"/>
              </w:rPr>
              <w:fldChar w:fldCharType="begin"/>
            </w:r>
            <w:r w:rsidRPr="00B87DD3">
              <w:rPr>
                <w:b/>
                <w:noProof/>
                <w:sz w:val="23"/>
                <w:szCs w:val="23"/>
              </w:rPr>
              <w:instrText xml:space="preserve"> SEQ Figure \* ARABIC \s 1 </w:instrText>
            </w:r>
            <w:r w:rsidRPr="00B87DD3">
              <w:rPr>
                <w:b/>
                <w:noProof/>
                <w:sz w:val="23"/>
                <w:szCs w:val="23"/>
              </w:rPr>
              <w:fldChar w:fldCharType="separate"/>
            </w:r>
            <w:r w:rsidRPr="00B87DD3">
              <w:rPr>
                <w:b/>
                <w:noProof/>
                <w:sz w:val="23"/>
                <w:szCs w:val="23"/>
              </w:rPr>
              <w:t>19</w:t>
            </w:r>
            <w:r w:rsidRPr="00B87DD3">
              <w:rPr>
                <w:b/>
                <w:noProof/>
                <w:sz w:val="23"/>
                <w:szCs w:val="23"/>
              </w:rPr>
              <w:fldChar w:fldCharType="end"/>
            </w:r>
            <w:bookmarkEnd w:id="432"/>
            <w:r w:rsidRPr="00B87DD3">
              <w:rPr>
                <w:b/>
                <w:sz w:val="23"/>
                <w:szCs w:val="23"/>
              </w:rPr>
              <w:t xml:space="preserve"> Effect of augmentation of </w:t>
            </w:r>
            <w:r w:rsidRPr="00B87DD3">
              <w:rPr>
                <w:b/>
                <w:i/>
                <w:sz w:val="23"/>
                <w:szCs w:val="23"/>
              </w:rPr>
              <w:t xml:space="preserve">S. aureus </w:t>
            </w:r>
            <w:r w:rsidRPr="00B87DD3">
              <w:rPr>
                <w:b/>
                <w:sz w:val="23"/>
                <w:szCs w:val="23"/>
              </w:rPr>
              <w:t xml:space="preserve">pathogenesis by </w:t>
            </w:r>
            <w:r w:rsidRPr="00B87DD3">
              <w:rPr>
                <w:b/>
                <w:i/>
                <w:sz w:val="23"/>
                <w:szCs w:val="23"/>
              </w:rPr>
              <w:t xml:space="preserve">M. luteus </w:t>
            </w:r>
            <w:r w:rsidRPr="00B87DD3">
              <w:rPr>
                <w:b/>
                <w:sz w:val="23"/>
                <w:szCs w:val="23"/>
              </w:rPr>
              <w:t>pPGN on liver morphology</w:t>
            </w:r>
            <w:bookmarkEnd w:id="433"/>
          </w:p>
          <w:p w14:paraId="28E52A0C" w14:textId="77777777" w:rsidR="00B87DD3" w:rsidRPr="00B87DD3" w:rsidRDefault="00B87DD3" w:rsidP="00B87DD3">
            <w:pPr>
              <w:spacing w:line="276" w:lineRule="auto"/>
              <w:rPr>
                <w:b/>
                <w:sz w:val="23"/>
                <w:szCs w:val="23"/>
              </w:rPr>
            </w:pPr>
          </w:p>
          <w:p w14:paraId="7A8AE772" w14:textId="1FD74129" w:rsidR="00B87DD3" w:rsidRPr="00B87DD3" w:rsidRDefault="00B87DD3" w:rsidP="00B87DD3">
            <w:pPr>
              <w:spacing w:line="276" w:lineRule="auto"/>
              <w:rPr>
                <w:sz w:val="23"/>
                <w:szCs w:val="23"/>
              </w:rPr>
            </w:pPr>
            <w:r w:rsidRPr="00B87DD3">
              <w:rPr>
                <w:sz w:val="23"/>
                <w:szCs w:val="23"/>
              </w:rPr>
              <w:t xml:space="preserve">Macroscopic images of a liver harvested from a mouse injected with </w:t>
            </w:r>
            <w:r w:rsidRPr="00B87DD3">
              <w:rPr>
                <w:b/>
                <w:sz w:val="23"/>
                <w:szCs w:val="23"/>
              </w:rPr>
              <w:t xml:space="preserve">(A) </w:t>
            </w:r>
            <w:r w:rsidRPr="00B87DD3">
              <w:rPr>
                <w:sz w:val="23"/>
                <w:szCs w:val="23"/>
              </w:rPr>
              <w:t xml:space="preserve">500µg </w:t>
            </w:r>
            <w:r w:rsidRPr="00B87DD3">
              <w:rPr>
                <w:i/>
                <w:sz w:val="23"/>
                <w:szCs w:val="23"/>
              </w:rPr>
              <w:t xml:space="preserve">M. luteus </w:t>
            </w:r>
            <w:r w:rsidRPr="00B87DD3">
              <w:rPr>
                <w:sz w:val="23"/>
                <w:szCs w:val="23"/>
              </w:rPr>
              <w:t xml:space="preserve">PGN </w:t>
            </w:r>
            <w:r w:rsidRPr="00B87DD3">
              <w:rPr>
                <w:b/>
                <w:sz w:val="23"/>
                <w:szCs w:val="23"/>
              </w:rPr>
              <w:t xml:space="preserve">(B) </w:t>
            </w:r>
            <w:r w:rsidRPr="00B87DD3">
              <w:rPr>
                <w:sz w:val="23"/>
                <w:szCs w:val="23"/>
              </w:rPr>
              <w:t xml:space="preserve">low dose </w:t>
            </w:r>
            <w:r w:rsidRPr="00B87DD3">
              <w:rPr>
                <w:i/>
                <w:sz w:val="23"/>
                <w:szCs w:val="23"/>
              </w:rPr>
              <w:t xml:space="preserve">S. aureus </w:t>
            </w:r>
            <w:r w:rsidRPr="00B87DD3">
              <w:rPr>
                <w:sz w:val="23"/>
                <w:szCs w:val="23"/>
              </w:rPr>
              <w:t>(9.6x10</w:t>
            </w:r>
            <w:r w:rsidRPr="00B87DD3">
              <w:rPr>
                <w:sz w:val="23"/>
                <w:szCs w:val="23"/>
                <w:vertAlign w:val="superscript"/>
              </w:rPr>
              <w:t>5</w:t>
            </w:r>
            <w:r w:rsidRPr="00B87DD3">
              <w:rPr>
                <w:sz w:val="23"/>
                <w:szCs w:val="23"/>
              </w:rPr>
              <w:t xml:space="preserve"> CFU) and 500 µg </w:t>
            </w:r>
            <w:r w:rsidRPr="00B87DD3">
              <w:rPr>
                <w:i/>
                <w:sz w:val="23"/>
                <w:szCs w:val="23"/>
              </w:rPr>
              <w:t xml:space="preserve">M. luteus </w:t>
            </w:r>
            <w:r w:rsidRPr="00B87DD3">
              <w:rPr>
                <w:sz w:val="23"/>
                <w:szCs w:val="23"/>
              </w:rPr>
              <w:t>(2 abscesses are visible); H&amp;E stained livers from a mouse injected with 500 µg</w:t>
            </w:r>
            <w:r w:rsidRPr="00B87DD3">
              <w:rPr>
                <w:i/>
                <w:sz w:val="23"/>
                <w:szCs w:val="23"/>
              </w:rPr>
              <w:t xml:space="preserve"> M. luteus </w:t>
            </w:r>
            <w:r w:rsidRPr="00B87DD3">
              <w:rPr>
                <w:sz w:val="23"/>
                <w:szCs w:val="23"/>
              </w:rPr>
              <w:t xml:space="preserve">PGN </w:t>
            </w:r>
            <w:r w:rsidRPr="00B87DD3">
              <w:rPr>
                <w:b/>
                <w:sz w:val="23"/>
                <w:szCs w:val="23"/>
              </w:rPr>
              <w:t xml:space="preserve">(C, D) </w:t>
            </w:r>
            <w:r w:rsidRPr="00B87DD3">
              <w:rPr>
                <w:sz w:val="23"/>
                <w:szCs w:val="23"/>
              </w:rPr>
              <w:t xml:space="preserve">or co-injected with </w:t>
            </w:r>
            <w:r w:rsidRPr="00B87DD3">
              <w:rPr>
                <w:i/>
                <w:sz w:val="23"/>
                <w:szCs w:val="23"/>
              </w:rPr>
              <w:t xml:space="preserve">M. luteus </w:t>
            </w:r>
            <w:r w:rsidRPr="00B87DD3">
              <w:rPr>
                <w:sz w:val="23"/>
                <w:szCs w:val="23"/>
              </w:rPr>
              <w:t>PGN (500 µg) and 9.6x10</w:t>
            </w:r>
            <w:r w:rsidRPr="00B87DD3">
              <w:rPr>
                <w:sz w:val="23"/>
                <w:szCs w:val="23"/>
                <w:vertAlign w:val="superscript"/>
              </w:rPr>
              <w:t>5</w:t>
            </w:r>
            <w:r w:rsidRPr="00B87DD3">
              <w:rPr>
                <w:sz w:val="23"/>
                <w:szCs w:val="23"/>
              </w:rPr>
              <w:t xml:space="preserve"> CFU </w:t>
            </w:r>
            <w:r w:rsidRPr="00B87DD3">
              <w:rPr>
                <w:i/>
                <w:sz w:val="23"/>
                <w:szCs w:val="23"/>
              </w:rPr>
              <w:t xml:space="preserve">S. aureus </w:t>
            </w:r>
            <w:r w:rsidRPr="00B87DD3">
              <w:rPr>
                <w:b/>
                <w:sz w:val="23"/>
                <w:szCs w:val="23"/>
              </w:rPr>
              <w:t xml:space="preserve">(E,F), (E) </w:t>
            </w:r>
            <w:r w:rsidRPr="00B87DD3">
              <w:rPr>
                <w:sz w:val="23"/>
                <w:szCs w:val="23"/>
              </w:rPr>
              <w:t>shows an abscess (central dark region)</w:t>
            </w:r>
            <w:r w:rsidR="00AB3CB7">
              <w:rPr>
                <w:sz w:val="23"/>
                <w:szCs w:val="23"/>
              </w:rPr>
              <w:t>,</w:t>
            </w:r>
            <w:r w:rsidRPr="00B87DD3">
              <w:rPr>
                <w:sz w:val="23"/>
                <w:szCs w:val="23"/>
              </w:rPr>
              <w:t xml:space="preserve"> </w:t>
            </w:r>
            <w:r w:rsidRPr="00B87DD3">
              <w:rPr>
                <w:b/>
                <w:sz w:val="23"/>
                <w:szCs w:val="23"/>
              </w:rPr>
              <w:t xml:space="preserve">(F) </w:t>
            </w:r>
            <w:r w:rsidRPr="00B87DD3">
              <w:rPr>
                <w:sz w:val="23"/>
                <w:szCs w:val="23"/>
              </w:rPr>
              <w:t xml:space="preserve">shows escaped extracellular bacteria. Arrows highlight </w:t>
            </w:r>
            <w:r w:rsidRPr="00B87DD3">
              <w:rPr>
                <w:b/>
                <w:sz w:val="23"/>
                <w:szCs w:val="23"/>
              </w:rPr>
              <w:t>(1)</w:t>
            </w:r>
            <w:r w:rsidRPr="00B87DD3">
              <w:rPr>
                <w:sz w:val="23"/>
                <w:szCs w:val="23"/>
              </w:rPr>
              <w:t xml:space="preserve"> liver hepatocytes, </w:t>
            </w:r>
            <w:r w:rsidRPr="00B87DD3">
              <w:rPr>
                <w:b/>
                <w:sz w:val="23"/>
                <w:szCs w:val="23"/>
              </w:rPr>
              <w:t xml:space="preserve">(2) </w:t>
            </w:r>
            <w:r w:rsidRPr="00B87DD3">
              <w:rPr>
                <w:sz w:val="23"/>
                <w:szCs w:val="23"/>
              </w:rPr>
              <w:t>liver abscess.</w:t>
            </w:r>
          </w:p>
          <w:p w14:paraId="3DDDFF7E" w14:textId="77777777" w:rsidR="00B87DD3" w:rsidRPr="00B87DD3" w:rsidRDefault="00B87DD3" w:rsidP="00B87DD3">
            <w:pPr>
              <w:spacing w:line="276" w:lineRule="auto"/>
              <w:rPr>
                <w:sz w:val="23"/>
                <w:szCs w:val="23"/>
              </w:rPr>
            </w:pPr>
            <w:r w:rsidRPr="00B87DD3">
              <w:rPr>
                <w:sz w:val="23"/>
                <w:szCs w:val="23"/>
              </w:rPr>
              <w:t xml:space="preserve"> </w:t>
            </w:r>
            <w:r w:rsidRPr="00B87DD3">
              <w:rPr>
                <w:b/>
                <w:sz w:val="23"/>
                <w:szCs w:val="23"/>
              </w:rPr>
              <w:t xml:space="preserve">N.B: </w:t>
            </w:r>
            <w:r w:rsidRPr="00B87DD3">
              <w:rPr>
                <w:sz w:val="23"/>
                <w:szCs w:val="23"/>
              </w:rPr>
              <w:t>C, E imaged at x10 magnification, region of interest (white box) magnified in D,F and imaged at x100 magnification.</w:t>
            </w:r>
          </w:p>
          <w:p w14:paraId="089F6104" w14:textId="77777777" w:rsidR="00B87DD3" w:rsidRPr="00B87DD3" w:rsidRDefault="00B87DD3" w:rsidP="00B87DD3">
            <w:pPr>
              <w:spacing w:line="276" w:lineRule="auto"/>
              <w:rPr>
                <w:sz w:val="23"/>
                <w:szCs w:val="23"/>
              </w:rPr>
            </w:pPr>
            <w:r w:rsidRPr="00B87DD3">
              <w:rPr>
                <w:rFonts w:eastAsia="Helvetica" w:cs="Helvetica"/>
                <w:sz w:val="23"/>
                <w:szCs w:val="23"/>
              </w:rPr>
              <w:t xml:space="preserve"> </w:t>
            </w:r>
          </w:p>
        </w:tc>
      </w:tr>
    </w:tbl>
    <w:p w14:paraId="5DD8336E" w14:textId="3407A434" w:rsidR="00433868" w:rsidRPr="00B7408A" w:rsidRDefault="00433868" w:rsidP="007E46DA">
      <w:pPr>
        <w:rPr>
          <w:rFonts w:eastAsia="Helvetica" w:cs="Helvetica"/>
        </w:rPr>
      </w:pPr>
    </w:p>
    <w:p w14:paraId="627811B0" w14:textId="77777777" w:rsidR="007E46DA" w:rsidRPr="0039739C" w:rsidRDefault="007E46DA" w:rsidP="0042099B">
      <w:pPr>
        <w:pStyle w:val="Heading3"/>
      </w:pPr>
      <w:bookmarkStart w:id="434" w:name="_Toc505272653"/>
      <w:bookmarkStart w:id="435" w:name="_Toc521494859"/>
      <w:r w:rsidRPr="0039739C">
        <w:t>Population dynamics of mixed inoculum</w:t>
      </w:r>
      <w:bookmarkEnd w:id="434"/>
      <w:bookmarkEnd w:id="435"/>
      <w:r w:rsidRPr="0039739C">
        <w:t xml:space="preserve"> </w:t>
      </w:r>
      <w:bookmarkEnd w:id="427"/>
    </w:p>
    <w:p w14:paraId="334B7FA7" w14:textId="77777777" w:rsidR="007E46DA" w:rsidRPr="0039739C" w:rsidRDefault="007E46DA" w:rsidP="007E46DA"/>
    <w:p w14:paraId="726D0707" w14:textId="726AAF60" w:rsidR="007E46DA" w:rsidRPr="0039739C" w:rsidRDefault="007E46DA" w:rsidP="007E46DA">
      <w:r w:rsidRPr="0039739C">
        <w:t xml:space="preserve">Previously we have examined </w:t>
      </w:r>
      <w:r w:rsidR="00F45958" w:rsidRPr="00F45958">
        <w:rPr>
          <w:i/>
          <w:iCs/>
        </w:rPr>
        <w:t>S. aureus</w:t>
      </w:r>
      <w:r w:rsidR="0073580A" w:rsidRPr="0073580A">
        <w:rPr>
          <w:i/>
          <w:iCs/>
        </w:rPr>
        <w:t xml:space="preserve"> </w:t>
      </w:r>
      <w:r w:rsidRPr="0039739C">
        <w:t xml:space="preserve">in both the zebrafish and mouse models of infection </w:t>
      </w:r>
      <w:r w:rsidRPr="0039739C">
        <w:fldChar w:fldCharType="begin" w:fldLock="1"/>
      </w:r>
      <w:r w:rsidR="00B145F9">
        <w:instrText>ADDIN CSL_CITATION { "citationItems" : [ { "id" : "ITEM-1", "itemData" : { "DOI" : "10.1371/journal.ppat.1003959", "ISSN" : "1553-7374", "PMID" : "24586163", "abstract" : "To slow the inexorable rise of antibiotic resistance we must understand how drugs impact on pathogenesis and influence the selection of resistant clones. Staphylococcus aureus is an important human pathogen with populations of antibiotic-resistant bacteria in hospitals and the community. Host phagocytes play a crucial role in controlling S. aureus infection, which can lead to a population \"bottleneck\" whereby clonal expansion of a small fraction of the initial inoculum founds a systemic infection. Such population dynamics may have important consequences on the effect of antibiotic intervention. Low doses of antibiotics have been shown to affect in vitro growth and the generation of resistant mutants over the long term, however whether this has any in vivo relevance is unknown. In this work, the population dynamics of S. aureus pathogenesis were studied in vivo using antibiotic-resistant strains constructed in an isogenic background, coupled with systemic models of infection in both the mouse and zebrafish embryo. Murine experiments revealed unexpected and complex bacterial population kinetics arising from clonal expansion during infection in particular organs. We subsequently elucidated the effect of antibiotic intervention within the host using mixed inocula of resistant and sensitive bacteria. Sub-curative tetracycline doses support the preferential expansion of resistant microorganisms, importantly unrelated to effects on growth rate or de novo resistance acquisition. This novel phenomenon is generic, occurring with methicillin-resistant S. aureus (MRSA) in the presence of $\u03b2$-lactams and with the unrelated human pathogen Pseudomonas aeruginosa. The selection of resistant clones at low antibiotic levels can result in a rapid increase in their prevalence under conditions that would previously not be thought to favor them. Our results have key implications for the design of effective treatment regimes to limit the spread of antimicrobial resistance, where inappropriate usage leading to resistance may reduce the efficacy of life-saving drugs.", "author" : [ { "dropping-particle" : "", "family" : "McVicker", "given" : "Gareth", "non-dropping-particle" : "", "parse-names" : false, "suffix" : "" }, { "dropping-particle" : "", "family" : "Prajsnar", "given" : "Tomasz K", "non-dropping-particle" : "", "parse-names" : false, "suffix" : "" }, { "dropping-particle" : "", "family" : "Williams", "given" : "Alexander", "non-dropping-particle" : "", "parse-names" : false, "suffix" : "" }, { "dropping-particle" : "", "family" : "Wagner", "given" : "Nelly L", "non-dropping-particle" : "", "parse-names" : false, "suffix" : "" }, { "dropping-particle" : "", "family" : "Boots", "given" : "Michael", "non-dropping-particle" : "", "parse-names" : false, "suffix" : "" }, { "dropping-particle" : "", "family" : "Renshaw", "given" : "Stephen a", "non-dropping-particle" : "", "parse-names" : false, "suffix" : "" }, { "dropping-particle" : "", "family" : "Foster", "given" : "Simon J", "non-dropping-particle" : "", "parse-names" : false, "suffix" : "" } ], "container-title" : "PLoS pathogens", "id" : "ITEM-1", "issue" : "2", "issued" : { "date-parts" : [ [ "2014", "3" ] ] }, "note" : "- Infecting larvae with EryR and TetR staph and then treating them with subcurative levels of tetracycline, caused bacteria to be resistant to a songe antobiotic alone", "page" : "e1003959", "title" : "Clonal expansion during Staphylococcus aureus infection dynamics reveals the effect of antibiotic intervention.", "type" : "article-journal", "volume" : "10" }, "uris" : [ "http://www.mendeley.com/documents/?uuid=ac69c79d-3ca1-4f5f-9956-142cfaa21ce3" ] }, { "id" : "ITEM-2", "itemData" : { "DOI" : "10.1111/j.1462-5822.2012.01826.x", "ISSN" : "1462-5822", "PMID" : "22694745", "abstract" : "The innate immune system is the primary defence against the versatile pathogen, Staphylococcus aureus. How this organism is able to avoid immune killing and cause infections is poorly understood. Using an established larval zebrafish infection model, we have shown that overwhelming infection is due to subversion of phagocytes by staphylococci, allowing bacteria to evade killing and found foci of disease. Larval zebrafish coinfected with two S.\u2009aureus strains carrying different fluorescent reporter gene fusions (but otherwise isogenic) had bacterial lesions, at the time of host death, containing predominantly one strain. Quantitative data using two marked strains revealed that the strain ratios, during overwhelming infection, were often skewed towards the extremes, with one strain predominating. Infection with passaged bacterial clones revealed the phenomenon not to bedue to adventitious mutations acquired by the pathogen. After infection of the host, all bacteria are internalized by phagocytes and the skewing of population ratios is absolutely dependent on the presence of phagocytes. Mathematical modelling of pathogen population dynamics revealed the data patterns are consistent with the hypothesis that a small number of infected phagocytes serve as an intracellular reservoir for S.\u2009aureus, which upon release leads to disseminated infection. Strategies to specifically alter neutrophil/macrophage numbers were used to map the potential subpopulation of phagocytes acting as a pathogen reservoir, revealing neutrophils as the likely 'niche'. Subsequently in a murine sepsis model, S.\u2009aureus abscesses in kidneys were also found to be predominantly clonal, therefore likely founded by an individual cell, suggesting a potential mechanism analogous to the zebrafish model with few protected niches. These findings add credence to the argument that S.\u2009aureus control regimes should recognize both the intracellular as well as extracellular facets of the S.\u2009aureus life cycle.", "author" : [ { "dropping-particle" : "", "family" : "Prajsnar", "given" : "Tomasz K", "non-dropping-particle" : "", "parse-names" : false, "suffix" : "" }, { "dropping-particle" : "", "family" : "Hamilton", "given" : "Ruth", "non-dropping-particle" : "", "parse-names" : false, "suffix" : "" }, { "dropping-particle" : "", "family" : "Garcia-Lara", "given" : "Jorge", "non-dropping-particle" : "", "parse-names" : false, "suffix" : "" }, { "dropping-particle" : "", "family" : "McVicker", "given" : "Gareth", "non-dropping-particle" : "", "parse-names" : false, "suffix" : "" }, { "dropping-particle" : "", "family" : "Williams", "given" : "Alexander", "non-dropping-particle" : "", "parse-names" : false, "suffix" : "" }, { "dropping-particle" : "", "family" : "Boots", "given" : "Michael", "non-dropping-particle" : "", "parse-names" : false, "suffix" : "" }, { "dropping-particle" : "", "family" : "Foster", "given" : "Simon J", "non-dropping-particle" : "", "parse-names" : false, "suffix" : "" }, { "dropping-particle" : "", "family" : "Renshaw", "given" : "Stephen a", "non-dropping-particle" : "", "parse-names" : false, "suffix" : "" } ], "container-title" : "Cellular microbiology", "id" : "ITEM-2", "issue" : "10", "issued" : { "date-parts" : [ [ "2012", "10" ] ] }, "note" : "Identification of a \u2018population bottleneck' during establishment of disseminated S. aureus bacteraemia\n\n\n\n\n- Following infection with bacteria, their numbers fall before rising again, suggesting that some bacteria are able to evade the immune response\n\n\n\n\n\n\n\n- Made 2 strains of SH1000 that differed only in their antibiotic resistance JLA371 (EryR) and JLA513 (TetR )\n\n\n- found that growth kinetics were different and on most lesions on or the other strain was dominant. Confirmed by control in Newman strain using the same antibiotoc resistance markers,via clonal expansion\n\n\n\n- To prove clonal expansion used SJF3666 (EryR\n-CFP) and SJF3665 (TetR -YFP) for fluorescent labelling. Brightfield fluorescence imaging showed most bacteria have a singe fluorescent label and are clonal\n\n\n\n- ablating either phagocytes or neutrophils in zebrafish allowed to see that neutrophills were essential is disease prevention , as well as being essential for bottleneck during infection\n\n\n\n- Using a irf8 knock down to promote an increase in neutrophil numbers showed that these larvae were more usceptible to staph infection, as well as increasing the capacity of the immunological bottleneck\n\n\n\n- translating this experiment into mice with eptic athritis showed that kidneys contained absesses of a single strain type, proving the larvae model is translatable into murines.\n\n\n\n-Depending on the mode of entry (phagocytisis vs macropinocytosis, the Staph bacteria survive or die. Macro pinocytosis being the way, as it may not be able to fuse with lysis granules", "page" : "1600-1619", "title" : "A privileged intraphagocyte niche is responsible for disseminated infection of Staphylococcus aureus in a zebrafish model.", "type" : "article-journal", "volume" : "14" }, "uris" : [ "http://www.mendeley.com/documents/?uuid=4ee7f468-546d-4eff-b545-f8f150694af7" ] } ], "mendeley" : { "formattedCitation" : "(Prajsnar, Hamilton, Garcia-Lara, McVicker, &lt;i&gt;et al.&lt;/i&gt;, 2012; McVicker, Tomasz K Prajsnar, &lt;i&gt;et al.&lt;/i&gt;, 2014)", "plainTextFormattedCitation" : "(Prajsnar, Hamilton, Garcia-Lara, McVicker, et al., 2012; McVicker, Tomasz K Prajsnar, et al., 2014)", "previouslyFormattedCitation" : "(Prajsnar, Hamilton, Garcia-Lara, McVicker, &lt;i&gt;et al.&lt;/i&gt;, 2012; McVicker, Tomasz K Prajsnar, &lt;i&gt;et al.&lt;/i&gt;, 2014)" }, "properties" : {  }, "schema" : "https://github.com/citation-style-language/schema/raw/master/csl-citation.json" }</w:instrText>
      </w:r>
      <w:r w:rsidRPr="0039739C">
        <w:fldChar w:fldCharType="separate"/>
      </w:r>
      <w:r w:rsidR="00F71621" w:rsidRPr="00F71621">
        <w:rPr>
          <w:noProof/>
        </w:rPr>
        <w:t xml:space="preserve">(Prajsnar, Hamilton, Garcia-Lara, McVicker, </w:t>
      </w:r>
      <w:r w:rsidR="00F71621" w:rsidRPr="00F71621">
        <w:rPr>
          <w:i/>
          <w:noProof/>
        </w:rPr>
        <w:t>et al.</w:t>
      </w:r>
      <w:r w:rsidR="00F71621" w:rsidRPr="00F71621">
        <w:rPr>
          <w:noProof/>
        </w:rPr>
        <w:t xml:space="preserve">, 2012; McVicker, Tomasz K Prajsnar, </w:t>
      </w:r>
      <w:r w:rsidR="00F71621" w:rsidRPr="00F71621">
        <w:rPr>
          <w:i/>
          <w:noProof/>
        </w:rPr>
        <w:t>et al.</w:t>
      </w:r>
      <w:r w:rsidR="00F71621" w:rsidRPr="00F71621">
        <w:rPr>
          <w:noProof/>
        </w:rPr>
        <w:t>, 2014)</w:t>
      </w:r>
      <w:r w:rsidRPr="0039739C">
        <w:fldChar w:fldCharType="end"/>
      </w:r>
      <w:r w:rsidRPr="0039739C">
        <w:t xml:space="preserve">. This has established that in both animal models there is an immunological bottleneck such that very few (or even single) organisms found the lesion or abscess that are characteristic of </w:t>
      </w:r>
      <w:r w:rsidR="00F45958" w:rsidRPr="00F45958">
        <w:rPr>
          <w:i/>
          <w:iCs/>
        </w:rPr>
        <w:t>S. aureus</w:t>
      </w:r>
      <w:r w:rsidR="0073580A" w:rsidRPr="0073580A">
        <w:rPr>
          <w:i/>
          <w:iCs/>
        </w:rPr>
        <w:t xml:space="preserve"> </w:t>
      </w:r>
      <w:r w:rsidRPr="0039739C">
        <w:t xml:space="preserve">disease. The bottleneck is associated with host phagocytes and results in clonal expansion of the population. Augmentation of </w:t>
      </w:r>
      <w:r w:rsidR="00F45958" w:rsidRPr="00F45958">
        <w:rPr>
          <w:i/>
          <w:iCs/>
        </w:rPr>
        <w:t>S. aureus</w:t>
      </w:r>
      <w:r w:rsidR="0073580A" w:rsidRPr="0073580A">
        <w:rPr>
          <w:i/>
          <w:iCs/>
        </w:rPr>
        <w:t xml:space="preserve"> </w:t>
      </w:r>
      <w:r w:rsidRPr="0039739C">
        <w:t xml:space="preserve">disease with peptidoglycan results in increased bacterial numbers and so it was tested how the addition of peptidoglycan to </w:t>
      </w:r>
      <w:r w:rsidR="00F45958" w:rsidRPr="00F45958">
        <w:rPr>
          <w:i/>
          <w:iCs/>
        </w:rPr>
        <w:t>S. aureus</w:t>
      </w:r>
      <w:r w:rsidR="0073580A" w:rsidRPr="0073580A">
        <w:rPr>
          <w:i/>
          <w:iCs/>
        </w:rPr>
        <w:t xml:space="preserve"> </w:t>
      </w:r>
      <w:r w:rsidRPr="0039739C">
        <w:t>inoculum alters population dynamics and clonal expansion.</w:t>
      </w:r>
    </w:p>
    <w:p w14:paraId="5BB37DD2" w14:textId="77777777" w:rsidR="007E46DA" w:rsidRPr="0039739C" w:rsidRDefault="007E46DA" w:rsidP="007E46DA"/>
    <w:p w14:paraId="0FEEB8E2" w14:textId="4DF62697" w:rsidR="007E46DA" w:rsidRPr="0039739C" w:rsidRDefault="007E46DA" w:rsidP="007E46DA">
      <w:r w:rsidRPr="0039739C">
        <w:t xml:space="preserve">In the murine sepsis model subjects were injected with a </w:t>
      </w:r>
      <w:r w:rsidR="00F45958" w:rsidRPr="00F45958">
        <w:rPr>
          <w:i/>
          <w:iCs/>
        </w:rPr>
        <w:t>S. aureus</w:t>
      </w:r>
      <w:r w:rsidR="0073580A" w:rsidRPr="0073580A">
        <w:rPr>
          <w:i/>
          <w:iCs/>
        </w:rPr>
        <w:t xml:space="preserve"> </w:t>
      </w:r>
      <w:r w:rsidRPr="0039739C">
        <w:t xml:space="preserve">inoculum made up of a 1:1:1 ratio of three antibiotic resistance marked strains </w:t>
      </w:r>
      <w:r w:rsidRPr="0039739C">
        <w:fldChar w:fldCharType="begin" w:fldLock="1"/>
      </w:r>
      <w:r w:rsidR="00B145F9">
        <w:instrText>ADDIN CSL_CITATION { "citationItems" : [ { "id" : "ITEM-1", "itemData" : { "DOI" : "10.1371/journal.ppat.1003959", "ISSN" : "1553-7374", "PMID" : "24586163", "abstract" : "To slow the inexorable rise of antibiotic resistance we must understand how drugs impact on pathogenesis and influence the selection of resistant clones. Staphylococcus aureus is an important human pathogen with populations of antibiotic-resistant bacteria in hospitals and the community. Host phagocytes play a crucial role in controlling S. aureus infection, which can lead to a population \"bottleneck\" whereby clonal expansion of a small fraction of the initial inoculum founds a systemic infection. Such population dynamics may have important consequences on the effect of antibiotic intervention. Low doses of antibiotics have been shown to affect in vitro growth and the generation of resistant mutants over the long term, however whether this has any in vivo relevance is unknown. In this work, the population dynamics of S. aureus pathogenesis were studied in vivo using antibiotic-resistant strains constructed in an isogenic background, coupled with systemic models of infection in both the mouse and zebrafish embryo. Murine experiments revealed unexpected and complex bacterial population kinetics arising from clonal expansion during infection in particular organs. We subsequently elucidated the effect of antibiotic intervention within the host using mixed inocula of resistant and sensitive bacteria. Sub-curative tetracycline doses support the preferential expansion of resistant microorganisms, importantly unrelated to effects on growth rate or de novo resistance acquisition. This novel phenomenon is generic, occurring with methicillin-resistant S. aureus (MRSA) in the presence of $\u03b2$-lactams and with the unrelated human pathogen Pseudomonas aeruginosa. The selection of resistant clones at low antibiotic levels can result in a rapid increase in their prevalence under conditions that would previously not be thought to favor them. Our results have key implications for the design of effective treatment regimes to limit the spread of antimicrobial resistance, where inappropriate usage leading to resistance may reduce the efficacy of life-saving drugs.", "author" : [ { "dropping-particle" : "", "family" : "McVicker", "given" : "Gareth", "non-dropping-particle" : "", "parse-names" : false, "suffix" : "" }, { "dropping-particle" : "", "family" : "Prajsnar", "given" : "Tomasz K", "non-dropping-particle" : "", "parse-names" : false, "suffix" : "" }, { "dropping-particle" : "", "family" : "Williams", "given" : "Alexander", "non-dropping-particle" : "", "parse-names" : false, "suffix" : "" }, { "dropping-particle" : "", "family" : "Wagner", "given" : "Nelly L", "non-dropping-particle" : "", "parse-names" : false, "suffix" : "" }, { "dropping-particle" : "", "family" : "Boots", "given" : "Michael", "non-dropping-particle" : "", "parse-names" : false, "suffix" : "" }, { "dropping-particle" : "", "family" : "Renshaw", "given" : "Stephen a", "non-dropping-particle" : "", "parse-names" : false, "suffix" : "" }, { "dropping-particle" : "", "family" : "Foster", "given" : "Simon J", "non-dropping-particle" : "", "parse-names" : false, "suffix" : "" } ], "container-title" : "PLoS pathogens", "id" : "ITEM-1", "issue" : "2", "issued" : { "date-parts" : [ [ "2014", "3" ] ] }, "note" : "- Infecting larvae with EryR and TetR staph and then treating them with subcurative levels of tetracycline, caused bacteria to be resistant to a songe antobiotic alone", "page" : "e1003959", "title" : "Clonal expansion during Staphylococcus aureus infection dynamics reveals the effect of antibiotic intervention.", "type" : "article-journal", "volume" : "10" }, "uris" : [ "http://www.mendeley.com/documents/?uuid=ac69c79d-3ca1-4f5f-9956-142cfaa21ce3" ] } ], "mendeley" : { "formattedCitation" : "(McVicker, Tomasz K Prajsnar, &lt;i&gt;et al.&lt;/i&gt;, 2014)", "plainTextFormattedCitation" : "(McVicker, Tomasz K Prajsnar, et al., 2014)", "previouslyFormattedCitation" : "(McVicker, Tomasz K Prajsnar, &lt;i&gt;et al.&lt;/i&gt;, 2014)" }, "properties" : {  }, "schema" : "https://github.com/citation-style-language/schema/raw/master/csl-citation.json" }</w:instrText>
      </w:r>
      <w:r w:rsidRPr="0039739C">
        <w:fldChar w:fldCharType="separate"/>
      </w:r>
      <w:r w:rsidR="00F71621" w:rsidRPr="00F71621">
        <w:rPr>
          <w:noProof/>
        </w:rPr>
        <w:t xml:space="preserve">(McVicker, Tomasz K Prajsnar, </w:t>
      </w:r>
      <w:r w:rsidR="00F71621" w:rsidRPr="00F71621">
        <w:rPr>
          <w:i/>
          <w:noProof/>
        </w:rPr>
        <w:t>et al.</w:t>
      </w:r>
      <w:r w:rsidR="00F71621" w:rsidRPr="00F71621">
        <w:rPr>
          <w:noProof/>
        </w:rPr>
        <w:t>, 2014)</w:t>
      </w:r>
      <w:r w:rsidRPr="0039739C">
        <w:fldChar w:fldCharType="end"/>
      </w:r>
      <w:r w:rsidRPr="0039739C">
        <w:t xml:space="preserve">. Animals were injected with low dose </w:t>
      </w:r>
      <w:r w:rsidR="00F45958" w:rsidRPr="00F45958">
        <w:rPr>
          <w:i/>
          <w:iCs/>
        </w:rPr>
        <w:t>S. aureus</w:t>
      </w:r>
      <w:r w:rsidR="0073580A" w:rsidRPr="0073580A">
        <w:rPr>
          <w:i/>
          <w:iCs/>
        </w:rPr>
        <w:t xml:space="preserve"> </w:t>
      </w:r>
      <w:r w:rsidRPr="0039739C">
        <w:t xml:space="preserve">NewHG (1:1:1) alone or in combination with 500 </w:t>
      </w:r>
      <w:r w:rsidRPr="0039739C">
        <w:rPr>
          <w:rFonts w:eastAsia="Helvetica" w:cs="Helvetica"/>
        </w:rPr>
        <w:t xml:space="preserve">µg </w:t>
      </w:r>
      <w:r w:rsidRPr="0039739C">
        <w:rPr>
          <w:i/>
        </w:rPr>
        <w:t xml:space="preserve">M. luteus </w:t>
      </w:r>
      <w:r w:rsidRPr="0039739C">
        <w:t xml:space="preserve">PGN. At experimental timepoints of 30 </w:t>
      </w:r>
      <w:r w:rsidR="009303B5">
        <w:t>min</w:t>
      </w:r>
      <w:r w:rsidRPr="0039739C">
        <w:t xml:space="preserve"> and 10, 40, 70 </w:t>
      </w:r>
      <w:r w:rsidR="009303B5">
        <w:t>h</w:t>
      </w:r>
      <w:r w:rsidRPr="0039739C">
        <w:t xml:space="preserve"> post infection 8 animals from each group were culled, and the liver</w:t>
      </w:r>
      <w:r w:rsidR="00AB3CB7">
        <w:t>,</w:t>
      </w:r>
      <w:r w:rsidRPr="0039739C">
        <w:t xml:space="preserve"> kidneys and spleen harvested. In agreement with findings by McVicker et al. (2014), almost immediately after injection most of the bacterial numbers were present in the livers, with the addition of peptidoglycan not altering this tropism. Using weight as one of the assessments for murine health, it was shown that at 40 and 70 hpi animals with the mixed inoculum lost significantly more weight compared to low dose </w:t>
      </w:r>
      <w:r w:rsidR="00F45958" w:rsidRPr="00F45958">
        <w:rPr>
          <w:i/>
          <w:iCs/>
        </w:rPr>
        <w:t>S. aureus</w:t>
      </w:r>
      <w:r w:rsidR="0073580A" w:rsidRPr="0073580A">
        <w:rPr>
          <w:i/>
          <w:iCs/>
        </w:rPr>
        <w:t xml:space="preserve"> </w:t>
      </w:r>
      <w:r w:rsidRPr="0039739C">
        <w:t>alone (</w:t>
      </w:r>
      <w:r w:rsidRPr="0039739C">
        <w:fldChar w:fldCharType="begin"/>
      </w:r>
      <w:r w:rsidRPr="0039739C">
        <w:instrText xml:space="preserve"> REF _Ref501299721 \h  \* MERGEFORMAT </w:instrText>
      </w:r>
      <w:r w:rsidRPr="0039739C">
        <w:fldChar w:fldCharType="separate"/>
      </w:r>
      <w:r w:rsidR="00BA1790" w:rsidRPr="0039739C">
        <w:t xml:space="preserve">Figure </w:t>
      </w:r>
      <w:r w:rsidR="00BA1790">
        <w:rPr>
          <w:noProof/>
        </w:rPr>
        <w:t>4.20</w:t>
      </w:r>
      <w:r w:rsidRPr="0039739C">
        <w:fldChar w:fldCharType="end"/>
      </w:r>
      <w:r w:rsidRPr="0039739C">
        <w:t xml:space="preserve"> </w:t>
      </w:r>
      <w:r w:rsidRPr="0039739C">
        <w:lastRenderedPageBreak/>
        <w:t>A). CFU</w:t>
      </w:r>
      <w:r w:rsidRPr="0039739C">
        <w:rPr>
          <w:rFonts w:eastAsia="Helvetica" w:cs="Helvetica"/>
        </w:rPr>
        <w:t>’</w:t>
      </w:r>
      <w:r w:rsidRPr="0039739C">
        <w:t>s extracted from collected livers and spleens showed that already at 10hpi there was significantly more bacteria recovered from the mixed group of bacteria and peptidoglycan, with significance increasing over time post infection (</w:t>
      </w:r>
      <w:r w:rsidRPr="0039739C">
        <w:fldChar w:fldCharType="begin"/>
      </w:r>
      <w:r w:rsidRPr="0039739C">
        <w:instrText xml:space="preserve"> REF _Ref501299721 \h  \* MERGEFORMAT </w:instrText>
      </w:r>
      <w:r w:rsidRPr="0039739C">
        <w:fldChar w:fldCharType="separate"/>
      </w:r>
      <w:r w:rsidR="00BA1790" w:rsidRPr="0039739C">
        <w:t xml:space="preserve">Figure </w:t>
      </w:r>
      <w:r w:rsidR="00BA1790">
        <w:rPr>
          <w:noProof/>
        </w:rPr>
        <w:t>4.20</w:t>
      </w:r>
      <w:r w:rsidRPr="0039739C">
        <w:fldChar w:fldCharType="end"/>
      </w:r>
      <w:r w:rsidRPr="0039739C">
        <w:t xml:space="preserve"> B,C,D). Of note, in the mixed group two animals at 52hpi (red circle) and one animal at 69hpi (green circle) had to be culled due to reaching severity limits.</w:t>
      </w:r>
    </w:p>
    <w:p w14:paraId="5437768A" w14:textId="77777777" w:rsidR="007E46DA" w:rsidRPr="0039739C" w:rsidRDefault="007E46DA" w:rsidP="007E46DA"/>
    <w:p w14:paraId="6ECB6E10" w14:textId="77777777" w:rsidR="007E46DA" w:rsidRPr="0039739C" w:rsidRDefault="007E46DA" w:rsidP="007E46DA">
      <w:pPr>
        <w:spacing w:line="240" w:lineRule="auto"/>
      </w:pPr>
      <w:r w:rsidRPr="0039739C">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7E46DA" w:rsidRPr="0039739C" w14:paraId="754C1EB7" w14:textId="77777777" w:rsidTr="007E46DA">
        <w:tc>
          <w:tcPr>
            <w:tcW w:w="9010" w:type="dxa"/>
          </w:tcPr>
          <w:p w14:paraId="0D4A452A" w14:textId="77777777" w:rsidR="007E46DA" w:rsidRPr="0039739C" w:rsidRDefault="007E46DA" w:rsidP="007E46DA">
            <w:r w:rsidRPr="0039739C">
              <w:rPr>
                <w:noProof/>
                <w:lang w:eastAsia="zh-CN"/>
              </w:rPr>
              <w:lastRenderedPageBreak/>
              <mc:AlternateContent>
                <mc:Choice Requires="wpg">
                  <w:drawing>
                    <wp:inline distT="0" distB="0" distL="0" distR="0" wp14:anchorId="2634BEB5" wp14:editId="5084F1E1">
                      <wp:extent cx="5316583" cy="4470749"/>
                      <wp:effectExtent l="0" t="0" r="0" b="0"/>
                      <wp:docPr id="33" name="Group 33"/>
                      <wp:cNvGraphicFramePr/>
                      <a:graphic xmlns:a="http://schemas.openxmlformats.org/drawingml/2006/main">
                        <a:graphicData uri="http://schemas.microsoft.com/office/word/2010/wordprocessingGroup">
                          <wpg:wgp>
                            <wpg:cNvGrpSpPr/>
                            <wpg:grpSpPr>
                              <a:xfrm>
                                <a:off x="0" y="0"/>
                                <a:ext cx="5316583" cy="4470749"/>
                                <a:chOff x="0" y="0"/>
                                <a:chExt cx="8156006" cy="6858000"/>
                              </a:xfrm>
                            </wpg:grpSpPr>
                            <pic:pic xmlns:pic="http://schemas.openxmlformats.org/drawingml/2006/picture">
                              <pic:nvPicPr>
                                <pic:cNvPr id="34" name="Picture 34"/>
                                <pic:cNvPicPr>
                                  <a:picLocks noChangeAspect="1"/>
                                </pic:cNvPicPr>
                              </pic:nvPicPr>
                              <pic:blipFill>
                                <a:blip r:embed="rId71"/>
                                <a:stretch>
                                  <a:fillRect/>
                                </a:stretch>
                              </pic:blipFill>
                              <pic:spPr>
                                <a:xfrm>
                                  <a:off x="0" y="0"/>
                                  <a:ext cx="8156006" cy="6858000"/>
                                </a:xfrm>
                                <a:prstGeom prst="rect">
                                  <a:avLst/>
                                </a:prstGeom>
                              </pic:spPr>
                            </pic:pic>
                            <pic:pic xmlns:pic="http://schemas.openxmlformats.org/drawingml/2006/picture">
                              <pic:nvPicPr>
                                <pic:cNvPr id="35" name="Picture 35"/>
                                <pic:cNvPicPr>
                                  <a:picLocks noChangeAspect="1"/>
                                </pic:cNvPicPr>
                              </pic:nvPicPr>
                              <pic:blipFill rotWithShape="1">
                                <a:blip r:embed="rId72"/>
                                <a:srcRect t="2659"/>
                                <a:stretch/>
                              </pic:blipFill>
                              <pic:spPr>
                                <a:xfrm>
                                  <a:off x="0" y="344557"/>
                                  <a:ext cx="3771900" cy="2991678"/>
                                </a:xfrm>
                                <a:prstGeom prst="rect">
                                  <a:avLst/>
                                </a:prstGeom>
                              </pic:spPr>
                            </pic:pic>
                          </wpg:wgp>
                        </a:graphicData>
                      </a:graphic>
                    </wp:inline>
                  </w:drawing>
                </mc:Choice>
                <mc:Fallback xmlns:mo="http://schemas.microsoft.com/office/mac/office/2008/main" xmlns:mv="urn:schemas-microsoft-com:mac:vml">
                  <w:pict>
                    <v:group w14:anchorId="621D24F2" id="Group 33" o:spid="_x0000_s1026" style="width:418.65pt;height:352.05pt;mso-position-horizontal-relative:char;mso-position-vertical-relative:line" coordsize="8156006,6858000" o:gfxdata="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">
                      <v:shape id="Picture 34" o:spid="_x0000_s1027" type="#_x0000_t75" style="position:absolute;width:8156006;height:6858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zw&#10;ERvCAAAA2wAAAA8AAABkcnMvZG93bnJldi54bWxEj0GLwjAUhO/C/ofwFrxpapVFq1GWBdGbqHvZ&#10;26N5NqXNS22iVn+9EYQ9DjPzDbNYdbYWV2p96VjBaJiAIM6dLrlQ8HtcD6YgfEDWWDsmBXfysFp+&#10;9BaYaXfjPV0PoRARwj5DBSaEJpPS54Ys+qFriKN3cq3FEGVbSN3iLcJtLdMk+ZIWS44LBhv6MZRX&#10;h4tVkOKfvJwrU01nu83mIdPzZN+hUv3P7nsOIlAX/sPv9lYrGE/g9SX+ALl8Ag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M8BEbwgAAANsAAAAPAAAAAAAAAAAAAAAAAJwCAABk&#10;cnMvZG93bnJldi54bWxQSwUGAAAAAAQABAD3AAAAiwMAAAAA&#10;">
                        <v:imagedata r:id="rId73" o:title=""/>
                        <v:path arrowok="t"/>
                      </v:shape>
                      <v:shape id="Picture 35" o:spid="_x0000_s1028" type="#_x0000_t75" style="position:absolute;top:344557;width:3771900;height:299167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H&#10;ISrFAAAA2wAAAA8AAABkcnMvZG93bnJldi54bWxEj0FrAjEUhO+F/ofwCr0UzbZV0XWjlILQgx6q&#10;Inp7bJ67yyYvS5Lq9t83gtDjMDPfMMWyt0ZcyIfGsYLXYQaCuHS64UrBfrcaTEGEiKzROCYFvxRg&#10;uXh8KDDX7srfdNnGSiQIhxwV1DF2uZShrMliGLqOOHln5y3GJH0ltcdrglsj37JsIi02nBZq7Oiz&#10;prLd/lgFDa+y00Y7czwEM3sZr1s/2uyVen7qP+YgIvXxP3xvf2kF72O4fUk/QC7+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fhyEqxQAAANsAAAAPAAAAAAAAAAAAAAAAAJwC&#10;AABkcnMvZG93bnJldi54bWxQSwUGAAAAAAQABAD3AAAAjgMAAAAA&#10;">
                        <v:imagedata r:id="rId74" o:title="" croptop="1743f"/>
                        <v:path arrowok="t"/>
                      </v:shape>
                      <w10:anchorlock/>
                    </v:group>
                  </w:pict>
                </mc:Fallback>
              </mc:AlternateContent>
            </w:r>
          </w:p>
        </w:tc>
      </w:tr>
      <w:tr w:rsidR="007E46DA" w:rsidRPr="0039739C" w14:paraId="1F2D1F3D" w14:textId="77777777" w:rsidTr="007E46DA">
        <w:tc>
          <w:tcPr>
            <w:tcW w:w="9010" w:type="dxa"/>
          </w:tcPr>
          <w:p w14:paraId="0443571C" w14:textId="780B9DDD" w:rsidR="007E46DA" w:rsidRPr="0039739C" w:rsidRDefault="007E46DA" w:rsidP="007E46DA">
            <w:pPr>
              <w:pStyle w:val="NoSpacing"/>
            </w:pPr>
            <w:bookmarkStart w:id="436" w:name="_Ref501299721"/>
            <w:bookmarkStart w:id="437" w:name="_Toc502145184"/>
            <w:bookmarkStart w:id="438" w:name="_Toc505272682"/>
            <w:bookmarkStart w:id="439" w:name="_Toc505531073"/>
            <w:r w:rsidRPr="0039739C">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4</w:t>
            </w:r>
            <w:r w:rsidR="00AE6915">
              <w:rPr>
                <w:noProof/>
              </w:rPr>
              <w:fldChar w:fldCharType="end"/>
            </w:r>
            <w:r>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20</w:t>
            </w:r>
            <w:r w:rsidR="00AE6915">
              <w:rPr>
                <w:noProof/>
              </w:rPr>
              <w:fldChar w:fldCharType="end"/>
            </w:r>
            <w:bookmarkEnd w:id="436"/>
            <w:r w:rsidRPr="0039739C">
              <w:t xml:space="preserve"> Effect of augmentation with peptidoglycan on bacterial population dynamics and organ distribution during </w:t>
            </w:r>
            <w:r w:rsidR="00F45958" w:rsidRPr="00F45958">
              <w:rPr>
                <w:i/>
                <w:iCs/>
              </w:rPr>
              <w:t>S. aureus</w:t>
            </w:r>
            <w:r w:rsidR="0073580A" w:rsidRPr="0073580A">
              <w:rPr>
                <w:i/>
                <w:iCs/>
              </w:rPr>
              <w:t xml:space="preserve"> </w:t>
            </w:r>
            <w:r w:rsidRPr="0039739C">
              <w:t>pathogenesis.</w:t>
            </w:r>
            <w:bookmarkEnd w:id="437"/>
            <w:bookmarkEnd w:id="438"/>
            <w:bookmarkEnd w:id="439"/>
          </w:p>
          <w:p w14:paraId="26716DC4" w14:textId="77777777" w:rsidR="007E46DA" w:rsidRPr="0039739C" w:rsidRDefault="007E46DA" w:rsidP="007E46DA">
            <w:pPr>
              <w:pStyle w:val="NoSpacing"/>
            </w:pPr>
          </w:p>
          <w:p w14:paraId="688CD291" w14:textId="298A3803" w:rsidR="007E46DA" w:rsidRPr="0039739C" w:rsidRDefault="00B16879" w:rsidP="007E46DA">
            <w:pPr>
              <w:pStyle w:val="Figurebody"/>
            </w:pPr>
            <w:r>
              <w:t xml:space="preserve">8 </w:t>
            </w:r>
            <w:r w:rsidR="007E46DA" w:rsidRPr="0039739C">
              <w:t>Mice (</w:t>
            </w:r>
            <w:r>
              <w:t>Balb/c</w:t>
            </w:r>
            <w:r w:rsidR="007E46DA" w:rsidRPr="0039739C">
              <w:t xml:space="preserve">) </w:t>
            </w:r>
            <w:r>
              <w:t>injected IV into tail vein with</w:t>
            </w:r>
            <w:r w:rsidR="007E46DA" w:rsidRPr="0039739C">
              <w:t xml:space="preserve">: Low dose </w:t>
            </w:r>
            <w:r w:rsidR="00F45958" w:rsidRPr="00F45958">
              <w:rPr>
                <w:i/>
              </w:rPr>
              <w:t>S. aureus</w:t>
            </w:r>
            <w:r w:rsidR="0073580A" w:rsidRPr="0073580A">
              <w:rPr>
                <w:i/>
              </w:rPr>
              <w:t xml:space="preserve"> </w:t>
            </w:r>
            <w:r w:rsidR="007E46DA" w:rsidRPr="0039739C">
              <w:t>(1 x 10</w:t>
            </w:r>
            <w:r w:rsidR="007E46DA" w:rsidRPr="0039739C">
              <w:rPr>
                <w:vertAlign w:val="superscript"/>
              </w:rPr>
              <w:t>6</w:t>
            </w:r>
            <w:r w:rsidR="007E46DA" w:rsidRPr="0039739C">
              <w:t xml:space="preserve"> CFU) alone or co-injected with 500 </w:t>
            </w:r>
            <w:r w:rsidR="007E46DA" w:rsidRPr="0039739C">
              <w:rPr>
                <w:rFonts w:eastAsia="Helvetica" w:cs="Helvetica"/>
              </w:rPr>
              <w:t xml:space="preserve">μg </w:t>
            </w:r>
            <w:r w:rsidR="007E46DA" w:rsidRPr="0039739C">
              <w:rPr>
                <w:i/>
              </w:rPr>
              <w:t>M. luteus</w:t>
            </w:r>
            <w:r w:rsidR="007E46DA" w:rsidRPr="0039739C">
              <w:t xml:space="preserve"> peptidoglycan. Recorded weight loss at 30 mins and 10, 40, 70 </w:t>
            </w:r>
            <w:r w:rsidR="009303B5">
              <w:t>h</w:t>
            </w:r>
            <w:r w:rsidR="007E46DA" w:rsidRPr="0039739C">
              <w:t xml:space="preserve"> post infection </w:t>
            </w:r>
            <w:r w:rsidR="007E46DA" w:rsidRPr="0039739C">
              <w:rPr>
                <w:b/>
              </w:rPr>
              <w:t xml:space="preserve">(A), </w:t>
            </w:r>
            <w:r w:rsidR="007E46DA" w:rsidRPr="0039739C">
              <w:t xml:space="preserve">as well as CFU from kidneys </w:t>
            </w:r>
            <w:r w:rsidR="007E46DA" w:rsidRPr="0039739C">
              <w:rPr>
                <w:b/>
              </w:rPr>
              <w:t>(B)</w:t>
            </w:r>
            <w:r w:rsidR="007E46DA" w:rsidRPr="0039739C">
              <w:t xml:space="preserve">, livers </w:t>
            </w:r>
            <w:r w:rsidR="007E46DA" w:rsidRPr="0039739C">
              <w:rPr>
                <w:b/>
              </w:rPr>
              <w:t>(C)</w:t>
            </w:r>
            <w:r w:rsidR="007E46DA" w:rsidRPr="0039739C">
              <w:t xml:space="preserve"> and spleen </w:t>
            </w:r>
            <w:r w:rsidR="007E46DA" w:rsidRPr="0039739C">
              <w:rPr>
                <w:b/>
              </w:rPr>
              <w:t>(D)</w:t>
            </w:r>
            <w:r w:rsidR="007E46DA" w:rsidRPr="0039739C">
              <w:t xml:space="preserve">. *** p &lt; 0.001, ** p &lt; 0.01, * p &lt; 0.05, ns - not significant. Green circle </w:t>
            </w:r>
            <w:r w:rsidR="007E46DA" w:rsidRPr="0039739C">
              <w:rPr>
                <w:rFonts w:eastAsia="Helvetica" w:cs="Helvetica"/>
              </w:rPr>
              <w:t>–</w:t>
            </w:r>
            <w:r w:rsidR="007E46DA" w:rsidRPr="0039739C">
              <w:t xml:space="preserve"> mouse culled at 69 hpi, red circle- mouse culled at 52 hpi, due to reaching severity limits.</w:t>
            </w:r>
          </w:p>
          <w:p w14:paraId="7D76E0C2" w14:textId="77777777" w:rsidR="007E46DA" w:rsidRPr="0039739C" w:rsidRDefault="007E46DA" w:rsidP="007E46DA">
            <w:pPr>
              <w:pStyle w:val="NoSpacing"/>
            </w:pPr>
          </w:p>
          <w:p w14:paraId="54997BBF" w14:textId="77777777" w:rsidR="007E46DA" w:rsidRPr="0039739C" w:rsidRDefault="007E46DA" w:rsidP="007E46DA">
            <w:pPr>
              <w:keepNext/>
            </w:pPr>
          </w:p>
        </w:tc>
      </w:tr>
    </w:tbl>
    <w:p w14:paraId="7F1C543A" w14:textId="0BA1B07B" w:rsidR="00433868" w:rsidRDefault="00433868" w:rsidP="00433868">
      <w:pPr>
        <w:spacing w:line="240" w:lineRule="auto"/>
      </w:pPr>
      <w:bookmarkStart w:id="440" w:name="_Toc505272654"/>
      <w:r>
        <w:br w:type="page"/>
      </w:r>
    </w:p>
    <w:p w14:paraId="099C0D5F" w14:textId="24BC33C5" w:rsidR="00B87DD3" w:rsidRPr="00B87DD3" w:rsidRDefault="00B87DD3" w:rsidP="00146B04">
      <w:r w:rsidRPr="00B87DD3">
        <w:lastRenderedPageBreak/>
        <w:t xml:space="preserve">As the bacterial inoculum consisted of three marked </w:t>
      </w:r>
      <w:r w:rsidRPr="00B87DD3">
        <w:rPr>
          <w:i/>
        </w:rPr>
        <w:t xml:space="preserve">S. aureus </w:t>
      </w:r>
      <w:r w:rsidRPr="00B87DD3">
        <w:t>strains resistant to Erythromycin (red), Tetracycline (blue) or Kanamycin (green), strain variance during infection was observed</w:t>
      </w:r>
      <w:r w:rsidR="00146B04">
        <w:t xml:space="preserve"> (Figure 4.21)</w:t>
      </w:r>
      <w:r w:rsidRPr="00B87DD3">
        <w:t>.</w:t>
      </w:r>
      <w:r w:rsidR="00B75B6A">
        <w:t xml:space="preserve"> </w:t>
      </w:r>
      <w:r w:rsidRPr="00B87DD3">
        <w:t>If the total bacteria recovered from an organ was low (lower than 2000 CFU for kidneys and 3000 CFU for livers), it was removed from</w:t>
      </w:r>
      <w:r w:rsidR="00146B04">
        <w:t xml:space="preserve"> the assay and marked as &lt;LoD (</w:t>
      </w:r>
      <w:r w:rsidRPr="00B87DD3">
        <w:t>less than limit of detection). Data is displayed as pie charts, with each colour representative of the proportion of each strain in the le</w:t>
      </w:r>
      <w:r w:rsidR="00146B04">
        <w:t>ft kidney (L), right kidney (R)</w:t>
      </w:r>
      <w:r w:rsidRPr="00B87DD3">
        <w:t>, liver (V) or spleen (S)</w:t>
      </w:r>
      <w:r w:rsidR="00AB3CB7">
        <w:t>.</w:t>
      </w:r>
      <w:r w:rsidRPr="00B87DD3">
        <w:t xml:space="preserve"> The number in the middle of each pie chart is the log</w:t>
      </w:r>
      <w:r w:rsidRPr="00B87DD3">
        <w:rPr>
          <w:vertAlign w:val="superscript"/>
        </w:rPr>
        <w:softHyphen/>
      </w:r>
      <w:r w:rsidRPr="00B87DD3">
        <w:softHyphen/>
      </w:r>
      <w:r w:rsidRPr="00B87DD3">
        <w:softHyphen/>
      </w:r>
      <w:r w:rsidRPr="00B87DD3">
        <w:rPr>
          <w:vertAlign w:val="subscript"/>
        </w:rPr>
        <w:t>10</w:t>
      </w:r>
      <w:r w:rsidRPr="00B87DD3">
        <w:t>(CFU) for each mouse (</w:t>
      </w:r>
      <w:r w:rsidRPr="00B87DD3">
        <w:fldChar w:fldCharType="begin"/>
      </w:r>
      <w:r w:rsidRPr="00B87DD3">
        <w:instrText xml:space="preserve"> REF _Ref501299721 \h </w:instrText>
      </w:r>
      <w:r w:rsidRPr="00B87DD3">
        <w:fldChar w:fldCharType="separate"/>
      </w:r>
      <w:r w:rsidRPr="00B87DD3">
        <w:t xml:space="preserve">Figure </w:t>
      </w:r>
      <w:r>
        <w:rPr>
          <w:noProof/>
        </w:rPr>
        <w:t>4</w:t>
      </w:r>
      <w:r w:rsidRPr="00B87DD3">
        <w:t>.</w:t>
      </w:r>
      <w:r>
        <w:rPr>
          <w:noProof/>
        </w:rPr>
        <w:t>2</w:t>
      </w:r>
      <w:r w:rsidRPr="00B87DD3">
        <w:fldChar w:fldCharType="end"/>
      </w:r>
      <w:r w:rsidR="00B16879">
        <w:t>1</w:t>
      </w:r>
      <w:r w:rsidRPr="00B87DD3">
        <w:t xml:space="preserve">). </w:t>
      </w:r>
    </w:p>
    <w:p w14:paraId="42B9A803" w14:textId="77777777" w:rsidR="00B87DD3" w:rsidRPr="00B87DD3" w:rsidRDefault="00B87DD3" w:rsidP="00B87DD3"/>
    <w:p w14:paraId="676F6543" w14:textId="77777777" w:rsidR="00B87DD3" w:rsidRPr="00B87DD3" w:rsidRDefault="00B87DD3" w:rsidP="00B87DD3">
      <w:r w:rsidRPr="00B87DD3">
        <w:t xml:space="preserve">At 30 minutes post infection, the bacterial dose in the livers of all mice closely represents that of the original inoculum- with all strains in equal proportion to each other. By 10 hours post infection in livers total bacterial numbers in both mixed and </w:t>
      </w:r>
      <w:r w:rsidRPr="00B87DD3">
        <w:rPr>
          <w:i/>
        </w:rPr>
        <w:t xml:space="preserve">S. aureus </w:t>
      </w:r>
      <w:r w:rsidRPr="00B87DD3">
        <w:t xml:space="preserve">alone groups could be seen decreasing, with no evidence of strain predominance at this time point. At 40 hours mice receiving low dose bacteria alone have cleared most of the infection, with 72 hours even less CFU. Those organs that are colonized show a clear dominance of a single strain in the recovered organs and is representative of data observed previously </w:t>
      </w:r>
      <w:r w:rsidRPr="00B87DD3">
        <w:fldChar w:fldCharType="begin" w:fldLock="1"/>
      </w:r>
      <w:r w:rsidRPr="00B87DD3">
        <w:instrText>ADDIN CSL_CITATION { "citationItems" : [ { "id" : "ITEM-1", "itemData" : { "DOI" : "10.1371/journal.ppat.1003959", "ISBN" : "1553-7366", "ISSN" : "1553-7374", "PMID" : "24586163", "abstract" : "Author SummaryStaphylococcus aureus is a major cause of human disease, made even more notable due to the spread of antibiotic resistance. We used a combination of animal models to study the spread of bacteria between organs during an infection and the resulting effect of antibiotic intervention. We found that S. aureus infection is highly clonal, following a \u201cbottleneck\u201d in which very few bacterial cells found each abscess. Despite previous in vitro research, the effect of antibiotics on S. aureus infection was poorly understood. We utilized our systemic infection models to study intervention with sub-curative antibiotic doses, such as one might encounter upon failing to complete an antibiotic course. We have shown that such doses are able to support the preferential expansion of antibiotic-resistant organisms during a mixed infection. This selection is due to the clonal pattern of infection, occurring despite a lack of effect on growth rate or on the spontaneous generation of resistance. Furthermore, it is generic to multiple pathogen species, including Pseudomonas aeruginosa, and antibiotic classes, such as with methicillin-resistant S. aureus (MRSA) in the presence of oxacillin. Given the current debate in the field, our results have important implications for the design of properly-controlled treatment regimes.", "author" : [ { "dropping-particle" : "", "family" : "McVicker", "given" : "Gareth", "non-dropping-particle" : "", "parse-names" : false, "suffix" : "" }, { "dropping-particle" : "", "family" : "Prajsnar", "given" : "Tomasz K.", "non-dropping-particle" : "", "parse-names" : false, "suffix" : "" }, { "dropping-particle" : "", "family" : "Williams", "given" : "Alexander", "non-dropping-particle" : "", "parse-names" : false, "suffix" : "" }, { "dropping-particle" : "", "family" : "Wagner", "given" : "Nelly L.", "non-dropping-particle" : "", "parse-names" : false, "suffix" : "" }, { "dropping-particle" : "", "family" : "Boots", "given" : "Michael", "non-dropping-particle" : "", "parse-names" : false, "suffix" : "" }, { "dropping-particle" : "", "family" : "Renshaw", "given" : "Stephen A.", "non-dropping-particle" : "", "parse-names" : false, "suffix" : "" }, { "dropping-particle" : "", "family" : "Foster", "given" : "Simon J.", "non-dropping-particle" : "", "parse-names" : false, "suffix" : "" } ], "container-title" : "PLoS Pathog", "editor" : [ { "dropping-particle" : "", "family" : "Peschel", "given" : "Andreas", "non-dropping-particle" : "", "parse-names" : false, "suffix" : "" } ], "id" : "ITEM-1", "issue" : "2", "issued" : { "date-parts" : [ [ "2014", "2", "27" ] ] }, "page" : "e1003959", "publisher" : "Public Library of Science", "title" : "Clonal Expansion during Staphylococcus aureus Infection Dynamics Reveals the Effect of Antibiotic Intervention", "type" : "article-journal", "volume" : "10" }, "uris" : [ "http://www.mendeley.com/documents/?uuid=509c0f0e-4d0a-303c-8a9e-6610db2c38a5" ] } ], "mendeley" : { "formattedCitation" : "(McVicker, Tomasz K. Prajsnar, &lt;i&gt;et al.&lt;/i&gt;, 2014)", "plainTextFormattedCitation" : "(McVicker, Tomasz K. Prajsnar, et al., 2014)", "previouslyFormattedCitation" : "(McVicker, Tomasz K. Prajsnar, &lt;i&gt;et al.&lt;/i&gt;, 2014)" }, "properties" : {  }, "schema" : "https://github.com/citation-style-language/schema/raw/master/csl-citation.json" }</w:instrText>
      </w:r>
      <w:r w:rsidRPr="00B87DD3">
        <w:fldChar w:fldCharType="separate"/>
      </w:r>
      <w:r w:rsidRPr="00B87DD3">
        <w:rPr>
          <w:noProof/>
        </w:rPr>
        <w:t xml:space="preserve">(McVicker, Tomasz K. Prajsnar, </w:t>
      </w:r>
      <w:r w:rsidRPr="00B87DD3">
        <w:rPr>
          <w:i/>
          <w:noProof/>
        </w:rPr>
        <w:t>et al.</w:t>
      </w:r>
      <w:r w:rsidRPr="00B87DD3">
        <w:rPr>
          <w:noProof/>
        </w:rPr>
        <w:t>, 2014)</w:t>
      </w:r>
      <w:r w:rsidRPr="00B87DD3">
        <w:fldChar w:fldCharType="end"/>
      </w:r>
      <w:r w:rsidRPr="00B87DD3">
        <w:t xml:space="preserve">. The dynamics of infection are quite different in the mixed group, with clonal expansion of particular strains already observable at 40hpi in the kidneys and to a lesser extent in the spleen, this being more pronounced at 72 hpi. The liver also shows signs of strain predominance by 40 hpi. </w:t>
      </w:r>
    </w:p>
    <w:p w14:paraId="378CA3F1" w14:textId="77777777" w:rsidR="00B87DD3" w:rsidRPr="00B87DD3" w:rsidRDefault="00B87DD3" w:rsidP="00B87DD3"/>
    <w:p w14:paraId="297A1DE8" w14:textId="54217A49" w:rsidR="00B87DD3" w:rsidRPr="00B87DD3" w:rsidRDefault="00B87DD3" w:rsidP="00B87DD3">
      <w:r w:rsidRPr="00B87DD3">
        <w:t>To analyse whether there is</w:t>
      </w:r>
      <w:r w:rsidR="00B75B6A">
        <w:t xml:space="preserve"> </w:t>
      </w:r>
      <w:r w:rsidRPr="00B87DD3">
        <w:t xml:space="preserve">significant clonality in the liver of the mixed inoculum animals, species evenness was calculated </w:t>
      </w:r>
      <w:r w:rsidRPr="00B87DD3">
        <w:fldChar w:fldCharType="begin" w:fldLock="1"/>
      </w:r>
      <w:r w:rsidRPr="00B87DD3">
        <w:instrText>ADDIN CSL_CITATION { "citationItems" : [ { "id" : "ITEM-1", "itemData" : { "DOI" : "10.1111/j.1574-6976.2008.00111.x", "ISBN" : "0168-6445 (Print)\\r0168-6445 (Linking)", "ISSN" : "01686445", "PMID" : "18435746", "abstract" : "Diversity measurement is important for understanding community structure and dynamics, but has been particularly challenging for microorganisms. Microbial community characterization using small subunit rRNA (SSU rRNA) gene sequences has revealed an extensive, previously unsuspected diversity that we are only now beginning to understand, especially now that advanced sequencing technologies are producing datasets containing hundreds of thousands of sequences from hundreds of samples. Efforts to quantify microbial diversity often use taxon-based methods that ignore the fact that not all species are equally related, which can therefore obscure important patterns in the data. For example, alpha-diversity (diversity within communities) is often estimated as the number of species in a community (species richness), and beta-diversity (partitioning of diversity among communities) is often based on the number of shared species. Methods for measuring alpha- and beta-diversity that account for different levels of divergence between individuals have recently been more widely applied. These methods are more powerful than taxon-based methods because microorganisms in a community differ dramatically in sequence similarity, which also often correlates with phenotypic similarity in key features such as metabolic capabilities. Consequently, divergence-based methods are providing new insights into microbial community structure and function.", "author" : [ { "dropping-particle" : "", "family" : "Lozupone", "given" : "Catherine A", "non-dropping-particle" : "", "parse-names" : false, "suffix" : "" }, { "dropping-particle" : "", "family" : "Knight", "given" : "Rob", "non-dropping-particle" : "", "parse-names" : false, "suffix" : "" } ], "container-title" : "FEMS Microbiology Reviews", "id" : "ITEM-1", "issue" : "4", "issued" : { "date-parts" : [ [ "2008", "7" ] ] }, "page" : "557-578", "publisher" : "NIH Public Access", "title" : "Species divergence and the measurement of microbial diversity", "type" : "article", "volume" : "32" }, "uris" : [ "http://www.mendeley.com/documents/?uuid=a2e40fa6-3ff2-30e5-bf26-97576e85039d" ] } ], "mendeley" : { "formattedCitation" : "(Lozupone and Knight, 2008)", "plainTextFormattedCitation" : "(Lozupone and Knight, 2008)" }, "properties" : {  }, "schema" : "https://github.com/citation-style-language/schema/raw/master/csl-citation.json" }</w:instrText>
      </w:r>
      <w:r w:rsidRPr="00B87DD3">
        <w:fldChar w:fldCharType="separate"/>
      </w:r>
      <w:r w:rsidRPr="00B87DD3">
        <w:rPr>
          <w:noProof/>
        </w:rPr>
        <w:t>(Lozupone and Knight, 2008)</w:t>
      </w:r>
      <w:r w:rsidRPr="00B87DD3">
        <w:fldChar w:fldCharType="end"/>
      </w:r>
      <w:r w:rsidRPr="00B87DD3">
        <w:t xml:space="preserve">. Species evenness is based </w:t>
      </w:r>
      <w:r w:rsidRPr="00B87DD3">
        <w:lastRenderedPageBreak/>
        <w:t>on the assumption that each population of bacteria injected has an equal chance of becoming dominant, and therefore quantifies how equal the whole bacterial population is. At the beginning of the experiment, when there is an equal amount of CFU</w:t>
      </w:r>
      <w:r w:rsidRPr="00B87DD3">
        <w:rPr>
          <w:rFonts w:ascii="Helvetica" w:eastAsia="Helvetica" w:hAnsi="Helvetica" w:cs="Helvetica"/>
        </w:rPr>
        <w:t>’</w:t>
      </w:r>
      <w:r w:rsidRPr="00B87DD3">
        <w:t>s in all strains in the liver, species evenness is set as 1 (even). If a species becomes dominant over all others, this value is then 0 (not even). Therefore with the progression of the experiment, species evenness values can be calculated and a linear regression can be plotted (</w:t>
      </w:r>
      <w:r w:rsidRPr="00B87DD3">
        <w:fldChar w:fldCharType="begin"/>
      </w:r>
      <w:r w:rsidRPr="00B87DD3">
        <w:instrText xml:space="preserve"> REF _Ref501373648 \h </w:instrText>
      </w:r>
      <w:r w:rsidRPr="00B87DD3">
        <w:fldChar w:fldCharType="separate"/>
      </w:r>
      <w:r w:rsidRPr="00B87DD3">
        <w:rPr>
          <w:bCs/>
        </w:rPr>
        <w:t xml:space="preserve">Figure </w:t>
      </w:r>
      <w:r>
        <w:rPr>
          <w:bCs/>
          <w:noProof/>
        </w:rPr>
        <w:t>4</w:t>
      </w:r>
      <w:r w:rsidRPr="00B87DD3">
        <w:rPr>
          <w:bCs/>
        </w:rPr>
        <w:t>.</w:t>
      </w:r>
      <w:r w:rsidRPr="00B87DD3">
        <w:rPr>
          <w:bCs/>
          <w:noProof/>
        </w:rPr>
        <w:t>2</w:t>
      </w:r>
      <w:r w:rsidRPr="00B87DD3">
        <w:fldChar w:fldCharType="end"/>
      </w:r>
      <w:r>
        <w:t>2</w:t>
      </w:r>
      <w:r w:rsidRPr="00B87DD3">
        <w:t xml:space="preserve"> A). Calculating the R</w:t>
      </w:r>
      <w:r w:rsidRPr="00B87DD3">
        <w:rPr>
          <w:vertAlign w:val="superscript"/>
        </w:rPr>
        <w:t>2</w:t>
      </w:r>
      <w:r w:rsidRPr="00B87DD3">
        <w:t xml:space="preserve"> value to be 44% (p&lt;0.0001) shows that there is a 44% chance for the strains to be even, therefore clonality is highly likely. This assay requires for CFU</w:t>
      </w:r>
      <w:r w:rsidRPr="00B87DD3">
        <w:rPr>
          <w:rFonts w:ascii="Helvetica" w:eastAsia="Helvetica" w:hAnsi="Helvetica" w:cs="Helvetica"/>
        </w:rPr>
        <w:t>’</w:t>
      </w:r>
      <w:r w:rsidRPr="00B87DD3">
        <w:t>s to be recovered from organs at all points, and due to kidneys in both groups and most organs in the low dose group alone being below limit of detection, analysis was not possible.</w:t>
      </w:r>
    </w:p>
    <w:p w14:paraId="4CDA2074" w14:textId="77777777" w:rsidR="00B87DD3" w:rsidRPr="00B87DD3" w:rsidRDefault="00B87DD3" w:rsidP="00B87DD3"/>
    <w:p w14:paraId="671BCD71" w14:textId="26262262" w:rsidR="00B87DD3" w:rsidRPr="00B87DD3" w:rsidRDefault="00B87DD3" w:rsidP="00B87DD3">
      <w:r w:rsidRPr="00B87DD3">
        <w:t>Therefore based on clonal expansion in the kidneys and liver of the mixed inoculum group, as well as liver species evenness results (</w:t>
      </w:r>
      <w:r w:rsidRPr="00B87DD3">
        <w:fldChar w:fldCharType="begin"/>
      </w:r>
      <w:r w:rsidRPr="00B87DD3">
        <w:instrText xml:space="preserve"> REF _Ref501373648 \h </w:instrText>
      </w:r>
      <w:r w:rsidRPr="00B87DD3">
        <w:fldChar w:fldCharType="separate"/>
      </w:r>
      <w:r w:rsidRPr="00B87DD3">
        <w:rPr>
          <w:bCs/>
        </w:rPr>
        <w:t xml:space="preserve">Figure </w:t>
      </w:r>
      <w:r>
        <w:rPr>
          <w:bCs/>
          <w:noProof/>
        </w:rPr>
        <w:t>4</w:t>
      </w:r>
      <w:r w:rsidRPr="00B87DD3">
        <w:rPr>
          <w:bCs/>
        </w:rPr>
        <w:t>.</w:t>
      </w:r>
      <w:r w:rsidRPr="00B87DD3">
        <w:rPr>
          <w:bCs/>
          <w:noProof/>
        </w:rPr>
        <w:t>2</w:t>
      </w:r>
      <w:r w:rsidRPr="00B87DD3">
        <w:fldChar w:fldCharType="end"/>
      </w:r>
      <w:r>
        <w:t>2</w:t>
      </w:r>
      <w:r w:rsidRPr="00B87DD3">
        <w:t xml:space="preserve">) it is possible to conclude that clonal expansion occurs when </w:t>
      </w:r>
      <w:r w:rsidRPr="00B87DD3">
        <w:rPr>
          <w:i/>
        </w:rPr>
        <w:t xml:space="preserve">S. aureus </w:t>
      </w:r>
      <w:r w:rsidRPr="00B87DD3">
        <w:t xml:space="preserve">infection is augmented in the presence of </w:t>
      </w:r>
      <w:r w:rsidRPr="00B87DD3">
        <w:rPr>
          <w:i/>
        </w:rPr>
        <w:t xml:space="preserve">M. luteus </w:t>
      </w:r>
      <w:r w:rsidRPr="00B87DD3">
        <w:t>peptidoglycan. This likely happens through an immunological bottleneck.</w:t>
      </w:r>
    </w:p>
    <w:p w14:paraId="30A556F2" w14:textId="77777777" w:rsidR="00B87DD3" w:rsidRPr="00B87DD3" w:rsidRDefault="00B87DD3" w:rsidP="00B87DD3"/>
    <w:p w14:paraId="52055529" w14:textId="0992C1FC" w:rsidR="00B87DD3" w:rsidRPr="00B87DD3" w:rsidRDefault="00B87DD3" w:rsidP="00B87DD3">
      <w:r w:rsidRPr="00B87DD3">
        <w:t xml:space="preserve">Previous work in our lab conducted by Dr E. Pollitt looked at bacterial clonality during a high </w:t>
      </w:r>
      <w:r w:rsidRPr="00B87DD3">
        <w:rPr>
          <w:i/>
        </w:rPr>
        <w:t>S. aureus</w:t>
      </w:r>
      <w:r w:rsidRPr="00B87DD3">
        <w:t xml:space="preserve"> dose (1.8x10</w:t>
      </w:r>
      <w:r w:rsidRPr="00B87DD3">
        <w:rPr>
          <w:vertAlign w:val="superscript"/>
        </w:rPr>
        <w:t>7</w:t>
      </w:r>
      <w:r w:rsidRPr="00B87DD3">
        <w:t xml:space="preserve"> CFU). Therefore, clonality of the mixed inoculum group was compared to clonality of high dose </w:t>
      </w:r>
      <w:r w:rsidRPr="00B87DD3">
        <w:rPr>
          <w:i/>
        </w:rPr>
        <w:t xml:space="preserve">S. aureus </w:t>
      </w:r>
      <w:r w:rsidRPr="00B87DD3">
        <w:t>alone. Similarly to the previous findings, livers were harvested from both groups of animals at 72 hpi, analysed for species evenness and compared (</w:t>
      </w:r>
      <w:r w:rsidRPr="00B87DD3">
        <w:fldChar w:fldCharType="begin"/>
      </w:r>
      <w:r w:rsidRPr="00B87DD3">
        <w:instrText xml:space="preserve"> REF _Ref501373648 \h </w:instrText>
      </w:r>
      <w:r w:rsidRPr="00B87DD3">
        <w:fldChar w:fldCharType="separate"/>
      </w:r>
      <w:r w:rsidRPr="00B87DD3">
        <w:rPr>
          <w:bCs/>
        </w:rPr>
        <w:t xml:space="preserve">Figure </w:t>
      </w:r>
      <w:r>
        <w:rPr>
          <w:bCs/>
        </w:rPr>
        <w:t>4</w:t>
      </w:r>
      <w:r w:rsidRPr="00B87DD3">
        <w:rPr>
          <w:bCs/>
        </w:rPr>
        <w:t>.</w:t>
      </w:r>
      <w:r w:rsidRPr="00B87DD3">
        <w:rPr>
          <w:bCs/>
          <w:noProof/>
        </w:rPr>
        <w:t>2</w:t>
      </w:r>
      <w:r w:rsidRPr="00B87DD3">
        <w:fldChar w:fldCharType="end"/>
      </w:r>
      <w:r>
        <w:t>2</w:t>
      </w:r>
      <w:r w:rsidRPr="00B87DD3">
        <w:t xml:space="preserve"> B). Results demonstrate a similar pattern of clonality in both groups, suggesting that a similar immune bottleneck might occur in both cases.</w:t>
      </w:r>
    </w:p>
    <w:p w14:paraId="31A0D82B" w14:textId="77777777" w:rsidR="00B87DD3" w:rsidRPr="00B87DD3" w:rsidRDefault="00B87DD3" w:rsidP="00B87DD3"/>
    <w:p w14:paraId="0291AE09" w14:textId="71ABCD02" w:rsidR="00B87DD3" w:rsidRPr="00B87DD3" w:rsidRDefault="00B87DD3" w:rsidP="00B87DD3">
      <w:r w:rsidRPr="00B87DD3">
        <w:t xml:space="preserve">Clonality in livers in the mixed inoculum group was less than that observed in kidneys and thus it was hypothesized that perhaps individual abscesses in the livers are clonal and would contain bacteria from only one strain. In order to test this, low dose </w:t>
      </w:r>
      <w:r w:rsidRPr="00B87DD3">
        <w:rPr>
          <w:i/>
        </w:rPr>
        <w:t xml:space="preserve">S. aureus </w:t>
      </w:r>
      <w:r w:rsidRPr="00B87DD3">
        <w:t>consisting of a 1:1:1 ratio antibiotic resistant strains, was co-injected with 500 µg</w:t>
      </w:r>
      <w:r w:rsidRPr="00B87DD3">
        <w:rPr>
          <w:rFonts w:ascii="Helvetica" w:eastAsia="Helvetica" w:hAnsi="Helvetica" w:cs="Helvetica"/>
        </w:rPr>
        <w:t xml:space="preserve"> </w:t>
      </w:r>
      <w:r w:rsidRPr="00B87DD3">
        <w:rPr>
          <w:i/>
        </w:rPr>
        <w:t xml:space="preserve">M. luteus </w:t>
      </w:r>
      <w:r w:rsidRPr="00B87DD3">
        <w:t>PGN</w:t>
      </w:r>
      <w:r w:rsidRPr="00B87DD3">
        <w:rPr>
          <w:i/>
        </w:rPr>
        <w:t>.</w:t>
      </w:r>
      <w:r w:rsidR="00B75B6A">
        <w:rPr>
          <w:i/>
        </w:rPr>
        <w:t xml:space="preserve"> </w:t>
      </w:r>
      <w:r w:rsidRPr="00B87DD3">
        <w:t>At 72 hours post infection livers were harvested and individual abscesses dissected out. These were separately homogenized and plated out on selective antibiotic media plates (</w:t>
      </w:r>
      <w:r w:rsidRPr="00B87DD3">
        <w:fldChar w:fldCharType="begin"/>
      </w:r>
      <w:r w:rsidRPr="00B87DD3">
        <w:instrText xml:space="preserve"> REF _Ref501373648 \h </w:instrText>
      </w:r>
      <w:r w:rsidRPr="00B87DD3">
        <w:fldChar w:fldCharType="separate"/>
      </w:r>
      <w:r w:rsidRPr="00B87DD3">
        <w:rPr>
          <w:bCs/>
        </w:rPr>
        <w:t xml:space="preserve">Figure </w:t>
      </w:r>
      <w:r>
        <w:rPr>
          <w:bCs/>
          <w:noProof/>
        </w:rPr>
        <w:t>4</w:t>
      </w:r>
      <w:r w:rsidRPr="00B87DD3">
        <w:rPr>
          <w:bCs/>
        </w:rPr>
        <w:t>.</w:t>
      </w:r>
      <w:r w:rsidRPr="00B87DD3">
        <w:rPr>
          <w:bCs/>
          <w:noProof/>
        </w:rPr>
        <w:t>2</w:t>
      </w:r>
      <w:r w:rsidRPr="00B87DD3">
        <w:fldChar w:fldCharType="end"/>
      </w:r>
      <w:r>
        <w:t>2</w:t>
      </w:r>
      <w:r w:rsidRPr="00B87DD3">
        <w:t xml:space="preserve"> C)</w:t>
      </w:r>
      <w:r w:rsidR="00AB3CB7">
        <w:t>.</w:t>
      </w:r>
      <w:r w:rsidRPr="00B87DD3">
        <w:t xml:space="preserve"> Results confirm that each individual abscess is indeed clonal, suggesting that it has been founded by a single bacter</w:t>
      </w:r>
      <w:r>
        <w:t>i</w:t>
      </w:r>
      <w:r w:rsidRPr="00B87DD3">
        <w:t>um.</w:t>
      </w:r>
    </w:p>
    <w:p w14:paraId="29CE3C87" w14:textId="77777777" w:rsidR="00B87DD3" w:rsidRPr="00B87DD3" w:rsidRDefault="00B87DD3" w:rsidP="00B87DD3">
      <w:pPr>
        <w:spacing w:line="240" w:lineRule="auto"/>
      </w:pPr>
      <w:r w:rsidRPr="00B87DD3">
        <w:br w:type="page"/>
      </w:r>
    </w:p>
    <w:tbl>
      <w:tblPr>
        <w:tblStyle w:val="TableGrid2"/>
        <w:tblW w:w="0" w:type="auto"/>
        <w:tblLook w:val="04A0" w:firstRow="1" w:lastRow="0" w:firstColumn="1" w:lastColumn="0" w:noHBand="0" w:noVBand="1"/>
      </w:tblPr>
      <w:tblGrid>
        <w:gridCol w:w="4452"/>
        <w:gridCol w:w="4376"/>
      </w:tblGrid>
      <w:tr w:rsidR="00B87DD3" w:rsidRPr="00B87DD3" w14:paraId="347B38CD" w14:textId="77777777" w:rsidTr="000722C7">
        <w:tc>
          <w:tcPr>
            <w:tcW w:w="4634" w:type="dxa"/>
          </w:tcPr>
          <w:p w14:paraId="67F4D5CB" w14:textId="77777777" w:rsidR="00B87DD3" w:rsidRPr="00B87DD3" w:rsidRDefault="00B87DD3" w:rsidP="00B87DD3">
            <w:r w:rsidRPr="00B87DD3">
              <w:rPr>
                <w:noProof/>
                <w:lang w:eastAsia="zh-CN"/>
              </w:rPr>
              <w:lastRenderedPageBreak/>
              <mc:AlternateContent>
                <mc:Choice Requires="wpg">
                  <w:drawing>
                    <wp:inline distT="0" distB="0" distL="0" distR="0" wp14:anchorId="7FD0175F" wp14:editId="6D1D98E9">
                      <wp:extent cx="2527787" cy="3195320"/>
                      <wp:effectExtent l="0" t="0" r="38100" b="30480"/>
                      <wp:docPr id="411" name="Group 1"/>
                      <wp:cNvGraphicFramePr/>
                      <a:graphic xmlns:a="http://schemas.openxmlformats.org/drawingml/2006/main">
                        <a:graphicData uri="http://schemas.microsoft.com/office/word/2010/wordprocessingGroup">
                          <wpg:wgp>
                            <wpg:cNvGrpSpPr/>
                            <wpg:grpSpPr>
                              <a:xfrm>
                                <a:off x="0" y="0"/>
                                <a:ext cx="2527787" cy="3195320"/>
                                <a:chOff x="-21137" y="0"/>
                                <a:chExt cx="2527785" cy="3195320"/>
                              </a:xfrm>
                            </wpg:grpSpPr>
                            <wpg:grpSp>
                              <wpg:cNvPr id="412" name="Group 412"/>
                              <wpg:cNvGrpSpPr/>
                              <wpg:grpSpPr>
                                <a:xfrm>
                                  <a:off x="-21137" y="5038"/>
                                  <a:ext cx="2527785" cy="3190282"/>
                                  <a:chOff x="-30581" y="5037"/>
                                  <a:chExt cx="3657329" cy="4617043"/>
                                </a:xfrm>
                              </wpg:grpSpPr>
                              <pic:pic xmlns:pic="http://schemas.openxmlformats.org/drawingml/2006/picture">
                                <pic:nvPicPr>
                                  <pic:cNvPr id="413" name="Picture 413"/>
                                  <pic:cNvPicPr>
                                    <a:picLocks noChangeAspect="1"/>
                                  </pic:cNvPicPr>
                                </pic:nvPicPr>
                                <pic:blipFill rotWithShape="1">
                                  <a:blip r:embed="rId75"/>
                                  <a:srcRect l="3434" t="2033" r="1711" b="3783"/>
                                  <a:stretch/>
                                </pic:blipFill>
                                <pic:spPr>
                                  <a:xfrm>
                                    <a:off x="1960349" y="543422"/>
                                    <a:ext cx="1662668" cy="1650908"/>
                                  </a:xfrm>
                                  <a:prstGeom prst="rect">
                                    <a:avLst/>
                                  </a:prstGeom>
                                </pic:spPr>
                              </pic:pic>
                              <pic:pic xmlns:pic="http://schemas.openxmlformats.org/drawingml/2006/picture">
                                <pic:nvPicPr>
                                  <pic:cNvPr id="414" name="Picture 414"/>
                                  <pic:cNvPicPr>
                                    <a:picLocks noChangeAspect="1"/>
                                  </pic:cNvPicPr>
                                </pic:nvPicPr>
                                <pic:blipFill rotWithShape="1">
                                  <a:blip r:embed="rId76"/>
                                  <a:srcRect l="3612" t="2032" r="1692" b="2654"/>
                                  <a:stretch/>
                                </pic:blipFill>
                                <pic:spPr>
                                  <a:xfrm>
                                    <a:off x="1971977" y="2237357"/>
                                    <a:ext cx="1642968" cy="1650908"/>
                                  </a:xfrm>
                                  <a:prstGeom prst="rect">
                                    <a:avLst/>
                                  </a:prstGeom>
                                </pic:spPr>
                              </pic:pic>
                              <pic:pic xmlns:pic="http://schemas.openxmlformats.org/drawingml/2006/picture">
                                <pic:nvPicPr>
                                  <pic:cNvPr id="415" name="Picture 415"/>
                                  <pic:cNvPicPr>
                                    <a:picLocks noChangeAspect="1"/>
                                  </pic:cNvPicPr>
                                </pic:nvPicPr>
                                <pic:blipFill rotWithShape="1">
                                  <a:blip r:embed="rId77"/>
                                  <a:srcRect l="4684" t="1581" r="2061" b="2202"/>
                                  <a:stretch/>
                                </pic:blipFill>
                                <pic:spPr>
                                  <a:xfrm>
                                    <a:off x="328803" y="2238670"/>
                                    <a:ext cx="1608166" cy="1650908"/>
                                  </a:xfrm>
                                  <a:prstGeom prst="rect">
                                    <a:avLst/>
                                  </a:prstGeom>
                                </pic:spPr>
                              </pic:pic>
                              <pic:pic xmlns:pic="http://schemas.openxmlformats.org/drawingml/2006/picture">
                                <pic:nvPicPr>
                                  <pic:cNvPr id="416" name="Picture 416"/>
                                  <pic:cNvPicPr>
                                    <a:picLocks noChangeAspect="1"/>
                                  </pic:cNvPicPr>
                                </pic:nvPicPr>
                                <pic:blipFill rotWithShape="1">
                                  <a:blip r:embed="rId78"/>
                                  <a:srcRect l="4344" t="1580" r="1772" b="3784"/>
                                  <a:stretch/>
                                </pic:blipFill>
                                <pic:spPr>
                                  <a:xfrm>
                                    <a:off x="312447" y="544697"/>
                                    <a:ext cx="1635032" cy="1650908"/>
                                  </a:xfrm>
                                  <a:prstGeom prst="rect">
                                    <a:avLst/>
                                  </a:prstGeom>
                                </pic:spPr>
                              </pic:pic>
                              <wpg:grpSp>
                                <wpg:cNvPr id="417" name="Group 417"/>
                                <wpg:cNvGrpSpPr/>
                                <wpg:grpSpPr>
                                  <a:xfrm>
                                    <a:off x="-30581" y="5037"/>
                                    <a:ext cx="3657329" cy="4617043"/>
                                    <a:chOff x="-44012" y="5037"/>
                                    <a:chExt cx="5263665" cy="6644877"/>
                                  </a:xfrm>
                                </wpg:grpSpPr>
                                <wpg:grpSp>
                                  <wpg:cNvPr id="418" name="Group 418"/>
                                  <wpg:cNvGrpSpPr/>
                                  <wpg:grpSpPr>
                                    <a:xfrm>
                                      <a:off x="-44012" y="610286"/>
                                      <a:ext cx="413679" cy="5189579"/>
                                      <a:chOff x="-44012" y="610286"/>
                                      <a:chExt cx="413679" cy="5189579"/>
                                    </a:xfrm>
                                  </wpg:grpSpPr>
                                  <wps:wsp>
                                    <wps:cNvPr id="419" name="Text Box 93"/>
                                    <wps:cNvSpPr txBox="1"/>
                                    <wps:spPr>
                                      <a:xfrm>
                                        <a:off x="-44010" y="610286"/>
                                        <a:ext cx="413677" cy="796571"/>
                                      </a:xfrm>
                                      <a:prstGeom prst="rect">
                                        <a:avLst/>
                                      </a:prstGeom>
                                      <a:noFill/>
                                    </wps:spPr>
                                    <wps:txbx>
                                      <w:txbxContent>
                                        <w:p w14:paraId="4271091D"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1</w:t>
                                          </w:r>
                                        </w:p>
                                      </w:txbxContent>
                                    </wps:txbx>
                                    <wps:bodyPr wrap="square" rtlCol="0">
                                      <a:noAutofit/>
                                    </wps:bodyPr>
                                  </wps:wsp>
                                  <wps:wsp>
                                    <wps:cNvPr id="420" name="Text Box 94"/>
                                    <wps:cNvSpPr txBox="1"/>
                                    <wps:spPr>
                                      <a:xfrm>
                                        <a:off x="-44012" y="3758275"/>
                                        <a:ext cx="413677" cy="796571"/>
                                      </a:xfrm>
                                      <a:prstGeom prst="rect">
                                        <a:avLst/>
                                      </a:prstGeom>
                                      <a:noFill/>
                                    </wps:spPr>
                                    <wps:txbx>
                                      <w:txbxContent>
                                        <w:p w14:paraId="51375183"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6</w:t>
                                          </w:r>
                                        </w:p>
                                      </w:txbxContent>
                                    </wps:txbx>
                                    <wps:bodyPr wrap="square" rtlCol="0">
                                      <a:noAutofit/>
                                    </wps:bodyPr>
                                  </wps:wsp>
                                  <wps:wsp>
                                    <wps:cNvPr id="421" name="Text Box 95"/>
                                    <wps:cNvSpPr txBox="1"/>
                                    <wps:spPr>
                                      <a:xfrm>
                                        <a:off x="-44012" y="3135270"/>
                                        <a:ext cx="413677" cy="796571"/>
                                      </a:xfrm>
                                      <a:prstGeom prst="rect">
                                        <a:avLst/>
                                      </a:prstGeom>
                                      <a:noFill/>
                                    </wps:spPr>
                                    <wps:txbx>
                                      <w:txbxContent>
                                        <w:p w14:paraId="551C5677"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5</w:t>
                                          </w:r>
                                        </w:p>
                                      </w:txbxContent>
                                    </wps:txbx>
                                    <wps:bodyPr wrap="square" rtlCol="0">
                                      <a:noAutofit/>
                                    </wps:bodyPr>
                                  </wps:wsp>
                                  <wps:wsp>
                                    <wps:cNvPr id="422" name="Text Box 96"/>
                                    <wps:cNvSpPr txBox="1"/>
                                    <wps:spPr>
                                      <a:xfrm>
                                        <a:off x="-44012" y="2528765"/>
                                        <a:ext cx="413677" cy="796571"/>
                                      </a:xfrm>
                                      <a:prstGeom prst="rect">
                                        <a:avLst/>
                                      </a:prstGeom>
                                      <a:noFill/>
                                    </wps:spPr>
                                    <wps:txbx>
                                      <w:txbxContent>
                                        <w:p w14:paraId="6C7F369D"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4</w:t>
                                          </w:r>
                                        </w:p>
                                      </w:txbxContent>
                                    </wps:txbx>
                                    <wps:bodyPr wrap="square" rtlCol="0">
                                      <a:noAutofit/>
                                    </wps:bodyPr>
                                  </wps:wsp>
                                  <wps:wsp>
                                    <wps:cNvPr id="423" name="Text Box 97"/>
                                    <wps:cNvSpPr txBox="1"/>
                                    <wps:spPr>
                                      <a:xfrm>
                                        <a:off x="-44012" y="1889276"/>
                                        <a:ext cx="413677" cy="796571"/>
                                      </a:xfrm>
                                      <a:prstGeom prst="rect">
                                        <a:avLst/>
                                      </a:prstGeom>
                                      <a:noFill/>
                                    </wps:spPr>
                                    <wps:txbx>
                                      <w:txbxContent>
                                        <w:p w14:paraId="4552E74B"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3</w:t>
                                          </w:r>
                                        </w:p>
                                      </w:txbxContent>
                                    </wps:txbx>
                                    <wps:bodyPr wrap="square" rtlCol="0">
                                      <a:noAutofit/>
                                    </wps:bodyPr>
                                  </wps:wsp>
                                  <wps:wsp>
                                    <wps:cNvPr id="424" name="Text Box 98"/>
                                    <wps:cNvSpPr txBox="1"/>
                                    <wps:spPr>
                                      <a:xfrm>
                                        <a:off x="-44010" y="1249781"/>
                                        <a:ext cx="413677" cy="796571"/>
                                      </a:xfrm>
                                      <a:prstGeom prst="rect">
                                        <a:avLst/>
                                      </a:prstGeom>
                                      <a:noFill/>
                                    </wps:spPr>
                                    <wps:txbx>
                                      <w:txbxContent>
                                        <w:p w14:paraId="0194FAE7"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2</w:t>
                                          </w:r>
                                        </w:p>
                                      </w:txbxContent>
                                    </wps:txbx>
                                    <wps:bodyPr wrap="square" rtlCol="0">
                                      <a:noAutofit/>
                                    </wps:bodyPr>
                                  </wps:wsp>
                                  <wps:wsp>
                                    <wps:cNvPr id="425" name="Text Box 99"/>
                                    <wps:cNvSpPr txBox="1"/>
                                    <wps:spPr>
                                      <a:xfrm>
                                        <a:off x="-44012" y="5003294"/>
                                        <a:ext cx="413677" cy="796571"/>
                                      </a:xfrm>
                                      <a:prstGeom prst="rect">
                                        <a:avLst/>
                                      </a:prstGeom>
                                      <a:noFill/>
                                    </wps:spPr>
                                    <wps:txbx>
                                      <w:txbxContent>
                                        <w:p w14:paraId="3FFCA0F6"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8</w:t>
                                          </w:r>
                                        </w:p>
                                      </w:txbxContent>
                                    </wps:txbx>
                                    <wps:bodyPr wrap="square" rtlCol="0">
                                      <a:noAutofit/>
                                    </wps:bodyPr>
                                  </wps:wsp>
                                  <wps:wsp>
                                    <wps:cNvPr id="426" name="Text Box 100"/>
                                    <wps:cNvSpPr txBox="1"/>
                                    <wps:spPr>
                                      <a:xfrm>
                                        <a:off x="-44012" y="4364776"/>
                                        <a:ext cx="413677" cy="796571"/>
                                      </a:xfrm>
                                      <a:prstGeom prst="rect">
                                        <a:avLst/>
                                      </a:prstGeom>
                                      <a:noFill/>
                                    </wps:spPr>
                                    <wps:txbx>
                                      <w:txbxContent>
                                        <w:p w14:paraId="7E154EEC"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7</w:t>
                                          </w:r>
                                        </w:p>
                                      </w:txbxContent>
                                    </wps:txbx>
                                    <wps:bodyPr wrap="square" rtlCol="0">
                                      <a:noAutofit/>
                                    </wps:bodyPr>
                                  </wps:wsp>
                                </wpg:grpSp>
                                <wps:wsp>
                                  <wps:cNvPr id="427" name="Text Box 101"/>
                                  <wps:cNvSpPr txBox="1"/>
                                  <wps:spPr>
                                    <a:xfrm>
                                      <a:off x="422855" y="33909"/>
                                      <a:ext cx="837707" cy="806679"/>
                                    </a:xfrm>
                                    <a:prstGeom prst="rect">
                                      <a:avLst/>
                                    </a:prstGeom>
                                    <a:noFill/>
                                  </wps:spPr>
                                  <wps:txbx>
                                    <w:txbxContent>
                                      <w:p w14:paraId="12292F3C"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LK</w:t>
                                        </w:r>
                                      </w:p>
                                    </w:txbxContent>
                                  </wps:txbx>
                                  <wps:bodyPr wrap="square" rtlCol="0">
                                    <a:noAutofit/>
                                  </wps:bodyPr>
                                </wps:wsp>
                                <wps:wsp>
                                  <wps:cNvPr id="428" name="Text Box 102"/>
                                  <wps:cNvSpPr txBox="1"/>
                                  <wps:spPr>
                                    <a:xfrm>
                                      <a:off x="1000314" y="26026"/>
                                      <a:ext cx="768106" cy="796571"/>
                                    </a:xfrm>
                                    <a:prstGeom prst="rect">
                                      <a:avLst/>
                                    </a:prstGeom>
                                    <a:noFill/>
                                  </wps:spPr>
                                  <wps:txbx>
                                    <w:txbxContent>
                                      <w:p w14:paraId="663BD81B"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RK</w:t>
                                        </w:r>
                                      </w:p>
                                    </w:txbxContent>
                                  </wps:txbx>
                                  <wps:bodyPr wrap="square" rtlCol="0">
                                    <a:noAutofit/>
                                  </wps:bodyPr>
                                </wps:wsp>
                                <wps:wsp>
                                  <wps:cNvPr id="429" name="Text Box 103"/>
                                  <wps:cNvSpPr txBox="1"/>
                                  <wps:spPr>
                                    <a:xfrm>
                                      <a:off x="1602784" y="5037"/>
                                      <a:ext cx="736696" cy="796571"/>
                                    </a:xfrm>
                                    <a:prstGeom prst="rect">
                                      <a:avLst/>
                                    </a:prstGeom>
                                    <a:noFill/>
                                  </wps:spPr>
                                  <wps:txbx>
                                    <w:txbxContent>
                                      <w:p w14:paraId="12A96235"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Liv</w:t>
                                        </w:r>
                                      </w:p>
                                    </w:txbxContent>
                                  </wps:txbx>
                                  <wps:bodyPr wrap="square" rtlCol="0">
                                    <a:noAutofit/>
                                  </wps:bodyPr>
                                </wps:wsp>
                                <wps:wsp>
                                  <wps:cNvPr id="430" name="Text Box 104"/>
                                  <wps:cNvSpPr txBox="1"/>
                                  <wps:spPr>
                                    <a:xfrm>
                                      <a:off x="2292446" y="8971"/>
                                      <a:ext cx="401172" cy="796571"/>
                                    </a:xfrm>
                                    <a:prstGeom prst="rect">
                                      <a:avLst/>
                                    </a:prstGeom>
                                    <a:noFill/>
                                  </wps:spPr>
                                  <wps:txbx>
                                    <w:txbxContent>
                                      <w:p w14:paraId="535E48DB"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S</w:t>
                                        </w:r>
                                      </w:p>
                                    </w:txbxContent>
                                  </wps:txbx>
                                  <wps:bodyPr wrap="square" rtlCol="0">
                                    <a:noAutofit/>
                                  </wps:bodyPr>
                                </wps:wsp>
                                <wps:wsp>
                                  <wps:cNvPr id="431" name="Straight Connector 431"/>
                                  <wps:cNvCnPr/>
                                  <wps:spPr>
                                    <a:xfrm flipV="1">
                                      <a:off x="492598" y="786087"/>
                                      <a:ext cx="2328752" cy="16316"/>
                                    </a:xfrm>
                                    <a:prstGeom prst="line">
                                      <a:avLst/>
                                    </a:prstGeom>
                                    <a:noFill/>
                                    <a:ln w="15875" cap="flat" cmpd="sng" algn="ctr">
                                      <a:solidFill>
                                        <a:sysClr val="windowText" lastClr="000000"/>
                                      </a:solidFill>
                                      <a:prstDash val="solid"/>
                                      <a:miter lim="800000"/>
                                    </a:ln>
                                    <a:effectLst/>
                                  </wps:spPr>
                                  <wps:bodyPr/>
                                </wps:wsp>
                                <wps:wsp>
                                  <wps:cNvPr id="432" name="Straight Connector 432"/>
                                  <wps:cNvCnPr/>
                                  <wps:spPr>
                                    <a:xfrm>
                                      <a:off x="492597" y="806003"/>
                                      <a:ext cx="11593" cy="4787804"/>
                                    </a:xfrm>
                                    <a:prstGeom prst="line">
                                      <a:avLst/>
                                    </a:prstGeom>
                                    <a:noFill/>
                                    <a:ln w="15875" cap="flat" cmpd="sng" algn="ctr">
                                      <a:solidFill>
                                        <a:sysClr val="windowText" lastClr="000000"/>
                                      </a:solidFill>
                                      <a:prstDash val="solid"/>
                                      <a:miter lim="800000"/>
                                    </a:ln>
                                    <a:effectLst/>
                                  </wps:spPr>
                                  <wps:bodyPr/>
                                </wps:wsp>
                                <wps:wsp>
                                  <wps:cNvPr id="433" name="Straight Connector 433"/>
                                  <wps:cNvCnPr/>
                                  <wps:spPr>
                                    <a:xfrm>
                                      <a:off x="2271979" y="789992"/>
                                      <a:ext cx="0" cy="4788767"/>
                                    </a:xfrm>
                                    <a:prstGeom prst="line">
                                      <a:avLst/>
                                    </a:prstGeom>
                                    <a:noFill/>
                                    <a:ln w="15875" cap="flat" cmpd="sng" algn="ctr">
                                      <a:solidFill>
                                        <a:sysClr val="windowText" lastClr="000000"/>
                                      </a:solidFill>
                                      <a:prstDash val="solid"/>
                                      <a:miter lim="800000"/>
                                    </a:ln>
                                    <a:effectLst/>
                                  </wps:spPr>
                                  <wps:bodyPr/>
                                </wps:wsp>
                                <wps:wsp>
                                  <wps:cNvPr id="434" name="Straight Connector 434"/>
                                  <wps:cNvCnPr/>
                                  <wps:spPr>
                                    <a:xfrm>
                                      <a:off x="1637045" y="789268"/>
                                      <a:ext cx="0" cy="4789491"/>
                                    </a:xfrm>
                                    <a:prstGeom prst="line">
                                      <a:avLst/>
                                    </a:prstGeom>
                                    <a:noFill/>
                                    <a:ln w="15875" cap="flat" cmpd="sng" algn="ctr">
                                      <a:solidFill>
                                        <a:sysClr val="windowText" lastClr="000000"/>
                                      </a:solidFill>
                                      <a:prstDash val="solid"/>
                                      <a:miter lim="800000"/>
                                    </a:ln>
                                    <a:effectLst/>
                                  </wps:spPr>
                                  <wps:bodyPr/>
                                </wps:wsp>
                                <wps:wsp>
                                  <wps:cNvPr id="435" name="Straight Connector 435"/>
                                  <wps:cNvCnPr/>
                                  <wps:spPr>
                                    <a:xfrm>
                                      <a:off x="1066791" y="789268"/>
                                      <a:ext cx="0" cy="4789491"/>
                                    </a:xfrm>
                                    <a:prstGeom prst="line">
                                      <a:avLst/>
                                    </a:prstGeom>
                                    <a:noFill/>
                                    <a:ln w="15875" cap="flat" cmpd="sng" algn="ctr">
                                      <a:solidFill>
                                        <a:sysClr val="windowText" lastClr="000000"/>
                                      </a:solidFill>
                                      <a:prstDash val="solid"/>
                                      <a:miter lim="800000"/>
                                    </a:ln>
                                    <a:effectLst/>
                                  </wps:spPr>
                                  <wps:bodyPr/>
                                </wps:wsp>
                                <wps:wsp>
                                  <wps:cNvPr id="436" name="Straight Connector 436"/>
                                  <wps:cNvCnPr/>
                                  <wps:spPr>
                                    <a:xfrm>
                                      <a:off x="504191" y="5578759"/>
                                      <a:ext cx="2337750" cy="0"/>
                                    </a:xfrm>
                                    <a:prstGeom prst="line">
                                      <a:avLst/>
                                    </a:prstGeom>
                                    <a:noFill/>
                                    <a:ln w="15875" cap="flat" cmpd="sng" algn="ctr">
                                      <a:solidFill>
                                        <a:sysClr val="windowText" lastClr="000000"/>
                                      </a:solidFill>
                                      <a:prstDash val="solid"/>
                                      <a:miter lim="800000"/>
                                    </a:ln>
                                    <a:effectLst/>
                                  </wps:spPr>
                                  <wps:bodyPr/>
                                </wps:wsp>
                                <wps:wsp>
                                  <wps:cNvPr id="437" name="Straight Connector 437"/>
                                  <wps:cNvCnPr/>
                                  <wps:spPr>
                                    <a:xfrm>
                                      <a:off x="492539" y="3828886"/>
                                      <a:ext cx="2348764" cy="0"/>
                                    </a:xfrm>
                                    <a:prstGeom prst="line">
                                      <a:avLst/>
                                    </a:prstGeom>
                                    <a:noFill/>
                                    <a:ln w="15875" cap="flat" cmpd="sng" algn="ctr">
                                      <a:solidFill>
                                        <a:sysClr val="windowText" lastClr="000000"/>
                                      </a:solidFill>
                                      <a:prstDash val="solid"/>
                                      <a:miter lim="800000"/>
                                    </a:ln>
                                    <a:effectLst/>
                                  </wps:spPr>
                                  <wps:bodyPr/>
                                </wps:wsp>
                                <wps:wsp>
                                  <wps:cNvPr id="438" name="Straight Connector 438"/>
                                  <wps:cNvCnPr/>
                                  <wps:spPr>
                                    <a:xfrm flipV="1">
                                      <a:off x="494105" y="4435549"/>
                                      <a:ext cx="2347836" cy="8096"/>
                                    </a:xfrm>
                                    <a:prstGeom prst="line">
                                      <a:avLst/>
                                    </a:prstGeom>
                                    <a:noFill/>
                                    <a:ln w="15875" cap="flat" cmpd="sng" algn="ctr">
                                      <a:solidFill>
                                        <a:sysClr val="windowText" lastClr="000000"/>
                                      </a:solidFill>
                                      <a:prstDash val="solid"/>
                                      <a:miter lim="800000"/>
                                    </a:ln>
                                    <a:effectLst/>
                                  </wps:spPr>
                                  <wps:bodyPr/>
                                </wps:wsp>
                                <wps:wsp>
                                  <wps:cNvPr id="439" name="Straight Connector 439"/>
                                  <wps:cNvCnPr/>
                                  <wps:spPr>
                                    <a:xfrm flipV="1">
                                      <a:off x="492598" y="4998790"/>
                                      <a:ext cx="2349343" cy="8096"/>
                                    </a:xfrm>
                                    <a:prstGeom prst="line">
                                      <a:avLst/>
                                    </a:prstGeom>
                                    <a:noFill/>
                                    <a:ln w="15875" cap="flat" cmpd="sng" algn="ctr">
                                      <a:solidFill>
                                        <a:sysClr val="windowText" lastClr="000000"/>
                                      </a:solidFill>
                                      <a:prstDash val="solid"/>
                                      <a:miter lim="800000"/>
                                    </a:ln>
                                    <a:effectLst/>
                                  </wps:spPr>
                                  <wps:bodyPr/>
                                </wps:wsp>
                                <wps:wsp>
                                  <wps:cNvPr id="440" name="Straight Connector 440"/>
                                  <wps:cNvCnPr/>
                                  <wps:spPr>
                                    <a:xfrm flipV="1">
                                      <a:off x="492598" y="2559716"/>
                                      <a:ext cx="2328752" cy="14941"/>
                                    </a:xfrm>
                                    <a:prstGeom prst="line">
                                      <a:avLst/>
                                    </a:prstGeom>
                                    <a:noFill/>
                                    <a:ln w="15875" cap="flat" cmpd="sng" algn="ctr">
                                      <a:solidFill>
                                        <a:sysClr val="windowText" lastClr="000000"/>
                                      </a:solidFill>
                                      <a:prstDash val="solid"/>
                                      <a:miter lim="800000"/>
                                    </a:ln>
                                    <a:effectLst/>
                                  </wps:spPr>
                                  <wps:bodyPr/>
                                </wps:wsp>
                                <wps:wsp>
                                  <wps:cNvPr id="441" name="Straight Connector 441"/>
                                  <wps:cNvCnPr/>
                                  <wps:spPr>
                                    <a:xfrm>
                                      <a:off x="492598" y="3222226"/>
                                      <a:ext cx="2343695" cy="0"/>
                                    </a:xfrm>
                                    <a:prstGeom prst="line">
                                      <a:avLst/>
                                    </a:prstGeom>
                                    <a:noFill/>
                                    <a:ln w="15875" cap="flat" cmpd="sng" algn="ctr">
                                      <a:solidFill>
                                        <a:sysClr val="windowText" lastClr="000000"/>
                                      </a:solidFill>
                                      <a:prstDash val="solid"/>
                                      <a:miter lim="800000"/>
                                    </a:ln>
                                    <a:effectLst/>
                                  </wps:spPr>
                                  <wps:bodyPr/>
                                </wps:wsp>
                                <wps:wsp>
                                  <wps:cNvPr id="442" name="Straight Connector 442"/>
                                  <wps:cNvCnPr/>
                                  <wps:spPr>
                                    <a:xfrm flipV="1">
                                      <a:off x="492598" y="1321220"/>
                                      <a:ext cx="2328752" cy="14247"/>
                                    </a:xfrm>
                                    <a:prstGeom prst="line">
                                      <a:avLst/>
                                    </a:prstGeom>
                                    <a:noFill/>
                                    <a:ln w="15875" cap="flat" cmpd="sng" algn="ctr">
                                      <a:solidFill>
                                        <a:sysClr val="windowText" lastClr="000000"/>
                                      </a:solidFill>
                                      <a:prstDash val="solid"/>
                                      <a:miter lim="800000"/>
                                    </a:ln>
                                    <a:effectLst/>
                                  </wps:spPr>
                                  <wps:bodyPr/>
                                </wps:wsp>
                                <wps:wsp>
                                  <wps:cNvPr id="443" name="Text Box 279"/>
                                  <wps:cNvSpPr txBox="1"/>
                                  <wps:spPr>
                                    <a:xfrm>
                                      <a:off x="431953" y="6174531"/>
                                      <a:ext cx="4760241" cy="475383"/>
                                    </a:xfrm>
                                    <a:prstGeom prst="rect">
                                      <a:avLst/>
                                    </a:prstGeom>
                                    <a:noFill/>
                                    <a:ln>
                                      <a:solidFill>
                                        <a:sysClr val="windowText" lastClr="000000"/>
                                      </a:solidFill>
                                    </a:ln>
                                  </wps:spPr>
                                  <wps:txbx>
                                    <w:txbxContent>
                                      <w:p w14:paraId="0C2F4B9E" w14:textId="77777777" w:rsidR="00AB3CB7" w:rsidRPr="00E71397" w:rsidRDefault="00AB3CB7" w:rsidP="00B87DD3">
                                        <w:pPr>
                                          <w:pStyle w:val="NormalWeb"/>
                                          <w:spacing w:before="0" w:beforeAutospacing="0" w:after="0" w:afterAutospacing="0" w:line="480" w:lineRule="auto"/>
                                          <w:jc w:val="center"/>
                                          <w:rPr>
                                            <w:sz w:val="20"/>
                                            <w:szCs w:val="20"/>
                                          </w:rPr>
                                        </w:pPr>
                                        <w:r w:rsidRPr="00E71397">
                                          <w:rPr>
                                            <w:rFonts w:ascii="Calibri" w:eastAsia="Times New Roman" w:hAnsi="Calibri"/>
                                            <w:color w:val="000000"/>
                                            <w:kern w:val="24"/>
                                            <w:sz w:val="20"/>
                                            <w:szCs w:val="20"/>
                                            <w:lang w:val="en-US"/>
                                          </w:rPr>
                                          <w:t>0.5 hpi</w:t>
                                        </w:r>
                                      </w:p>
                                    </w:txbxContent>
                                  </wps:txbx>
                                  <wps:bodyPr wrap="square" rtlCol="0">
                                    <a:noAutofit/>
                                  </wps:bodyPr>
                                </wps:wsp>
                                <wps:wsp>
                                  <wps:cNvPr id="444" name="Straight Connector 444"/>
                                  <wps:cNvCnPr/>
                                  <wps:spPr>
                                    <a:xfrm flipV="1">
                                      <a:off x="494105" y="1976664"/>
                                      <a:ext cx="2347946" cy="8096"/>
                                    </a:xfrm>
                                    <a:prstGeom prst="line">
                                      <a:avLst/>
                                    </a:prstGeom>
                                    <a:noFill/>
                                    <a:ln w="15875" cap="flat" cmpd="sng" algn="ctr">
                                      <a:solidFill>
                                        <a:sysClr val="windowText" lastClr="000000"/>
                                      </a:solidFill>
                                      <a:prstDash val="solid"/>
                                      <a:miter lim="800000"/>
                                    </a:ln>
                                    <a:effectLst/>
                                  </wps:spPr>
                                  <wps:bodyPr/>
                                </wps:wsp>
                                <wpg:grpSp>
                                  <wpg:cNvPr id="445" name="Group 445"/>
                                  <wpg:cNvGrpSpPr/>
                                  <wpg:grpSpPr>
                                    <a:xfrm>
                                      <a:off x="2828340" y="767842"/>
                                      <a:ext cx="2391313" cy="4817355"/>
                                      <a:chOff x="2828340" y="767842"/>
                                      <a:chExt cx="2391313" cy="4817355"/>
                                    </a:xfrm>
                                  </wpg:grpSpPr>
                                  <wps:wsp>
                                    <wps:cNvPr id="446" name="Straight Connector 446"/>
                                    <wps:cNvCnPr/>
                                    <wps:spPr>
                                      <a:xfrm flipV="1">
                                        <a:off x="2857789" y="767842"/>
                                        <a:ext cx="2360357" cy="12040"/>
                                      </a:xfrm>
                                      <a:prstGeom prst="line">
                                        <a:avLst/>
                                      </a:prstGeom>
                                      <a:noFill/>
                                      <a:ln w="15875" cap="flat" cmpd="sng" algn="ctr">
                                        <a:solidFill>
                                          <a:sysClr val="windowText" lastClr="000000"/>
                                        </a:solidFill>
                                        <a:prstDash val="solid"/>
                                        <a:miter lim="800000"/>
                                      </a:ln>
                                      <a:effectLst/>
                                    </wps:spPr>
                                    <wps:bodyPr/>
                                  </wps:wsp>
                                  <wps:wsp>
                                    <wps:cNvPr id="447" name="Straight Connector 447"/>
                                    <wps:cNvCnPr/>
                                    <wps:spPr>
                                      <a:xfrm>
                                        <a:off x="2828340" y="777813"/>
                                        <a:ext cx="11180" cy="4806637"/>
                                      </a:xfrm>
                                      <a:prstGeom prst="line">
                                        <a:avLst/>
                                      </a:prstGeom>
                                      <a:noFill/>
                                      <a:ln w="15875" cap="flat" cmpd="sng" algn="ctr">
                                        <a:solidFill>
                                          <a:sysClr val="windowText" lastClr="000000"/>
                                        </a:solidFill>
                                        <a:prstDash val="solid"/>
                                        <a:miter lim="800000"/>
                                      </a:ln>
                                      <a:effectLst/>
                                    </wps:spPr>
                                    <wps:bodyPr/>
                                  </wps:wsp>
                                  <wps:wsp>
                                    <wps:cNvPr id="448" name="Straight Connector 448"/>
                                    <wps:cNvCnPr/>
                                    <wps:spPr>
                                      <a:xfrm>
                                        <a:off x="2864778" y="780846"/>
                                        <a:ext cx="12251" cy="4804351"/>
                                      </a:xfrm>
                                      <a:prstGeom prst="line">
                                        <a:avLst/>
                                      </a:prstGeom>
                                      <a:noFill/>
                                      <a:ln w="15875" cap="flat" cmpd="sng" algn="ctr">
                                        <a:solidFill>
                                          <a:sysClr val="windowText" lastClr="000000"/>
                                        </a:solidFill>
                                        <a:prstDash val="solid"/>
                                        <a:miter lim="800000"/>
                                      </a:ln>
                                      <a:effectLst/>
                                    </wps:spPr>
                                    <wps:bodyPr/>
                                  </wps:wsp>
                                  <wps:wsp>
                                    <wps:cNvPr id="449" name="Straight Connector 449"/>
                                    <wps:cNvCnPr/>
                                    <wps:spPr>
                                      <a:xfrm>
                                        <a:off x="4637170" y="779882"/>
                                        <a:ext cx="0" cy="4798877"/>
                                      </a:xfrm>
                                      <a:prstGeom prst="line">
                                        <a:avLst/>
                                      </a:prstGeom>
                                      <a:noFill/>
                                      <a:ln w="15875" cap="flat" cmpd="sng" algn="ctr">
                                        <a:solidFill>
                                          <a:sysClr val="windowText" lastClr="000000"/>
                                        </a:solidFill>
                                        <a:prstDash val="solid"/>
                                        <a:miter lim="800000"/>
                                      </a:ln>
                                      <a:effectLst/>
                                    </wps:spPr>
                                    <wps:bodyPr/>
                                  </wps:wsp>
                                  <wps:wsp>
                                    <wps:cNvPr id="450" name="Straight Connector 450"/>
                                    <wps:cNvCnPr/>
                                    <wps:spPr>
                                      <a:xfrm>
                                        <a:off x="5208472" y="767842"/>
                                        <a:ext cx="4486" cy="4817355"/>
                                      </a:xfrm>
                                      <a:prstGeom prst="line">
                                        <a:avLst/>
                                      </a:prstGeom>
                                      <a:noFill/>
                                      <a:ln w="15875" cap="flat" cmpd="sng" algn="ctr">
                                        <a:solidFill>
                                          <a:sysClr val="windowText" lastClr="000000"/>
                                        </a:solidFill>
                                        <a:prstDash val="solid"/>
                                        <a:miter lim="800000"/>
                                      </a:ln>
                                      <a:effectLst/>
                                    </wps:spPr>
                                    <wps:bodyPr/>
                                  </wps:wsp>
                                  <wps:wsp>
                                    <wps:cNvPr id="451" name="Straight Connector 451"/>
                                    <wps:cNvCnPr/>
                                    <wps:spPr>
                                      <a:xfrm>
                                        <a:off x="4002236" y="779158"/>
                                        <a:ext cx="0" cy="4806039"/>
                                      </a:xfrm>
                                      <a:prstGeom prst="line">
                                        <a:avLst/>
                                      </a:prstGeom>
                                      <a:noFill/>
                                      <a:ln w="15875" cap="flat" cmpd="sng" algn="ctr">
                                        <a:solidFill>
                                          <a:sysClr val="windowText" lastClr="000000"/>
                                        </a:solidFill>
                                        <a:prstDash val="solid"/>
                                        <a:miter lim="800000"/>
                                      </a:ln>
                                      <a:effectLst/>
                                    </wps:spPr>
                                    <wps:bodyPr/>
                                  </wps:wsp>
                                  <wps:wsp>
                                    <wps:cNvPr id="452" name="Straight Connector 452"/>
                                    <wps:cNvCnPr/>
                                    <wps:spPr>
                                      <a:xfrm>
                                        <a:off x="3431982" y="779158"/>
                                        <a:ext cx="0" cy="4799601"/>
                                      </a:xfrm>
                                      <a:prstGeom prst="line">
                                        <a:avLst/>
                                      </a:prstGeom>
                                      <a:noFill/>
                                      <a:ln w="15875" cap="flat" cmpd="sng" algn="ctr">
                                        <a:solidFill>
                                          <a:sysClr val="windowText" lastClr="000000"/>
                                        </a:solidFill>
                                        <a:prstDash val="solid"/>
                                        <a:miter lim="800000"/>
                                      </a:ln>
                                      <a:effectLst/>
                                    </wps:spPr>
                                    <wps:bodyPr/>
                                  </wps:wsp>
                                  <wps:wsp>
                                    <wps:cNvPr id="453" name="Straight Connector 453"/>
                                    <wps:cNvCnPr/>
                                    <wps:spPr>
                                      <a:xfrm>
                                        <a:off x="2869382" y="5585197"/>
                                        <a:ext cx="2350271" cy="0"/>
                                      </a:xfrm>
                                      <a:prstGeom prst="line">
                                        <a:avLst/>
                                      </a:prstGeom>
                                      <a:noFill/>
                                      <a:ln w="15875" cap="flat" cmpd="sng" algn="ctr">
                                        <a:solidFill>
                                          <a:sysClr val="windowText" lastClr="000000"/>
                                        </a:solidFill>
                                        <a:prstDash val="solid"/>
                                        <a:miter lim="800000"/>
                                      </a:ln>
                                      <a:effectLst/>
                                    </wps:spPr>
                                    <wps:bodyPr/>
                                  </wps:wsp>
                                  <wps:wsp>
                                    <wps:cNvPr id="454" name="Straight Connector 454"/>
                                    <wps:cNvCnPr/>
                                    <wps:spPr>
                                      <a:xfrm>
                                        <a:off x="2869382" y="3827050"/>
                                        <a:ext cx="2348764" cy="0"/>
                                      </a:xfrm>
                                      <a:prstGeom prst="line">
                                        <a:avLst/>
                                      </a:prstGeom>
                                      <a:noFill/>
                                      <a:ln w="15875" cap="flat" cmpd="sng" algn="ctr">
                                        <a:solidFill>
                                          <a:sysClr val="windowText" lastClr="000000"/>
                                        </a:solidFill>
                                        <a:prstDash val="solid"/>
                                        <a:miter lim="800000"/>
                                      </a:ln>
                                      <a:effectLst/>
                                    </wps:spPr>
                                    <wps:bodyPr/>
                                  </wps:wsp>
                                  <wps:wsp>
                                    <wps:cNvPr id="455" name="Straight Connector 455"/>
                                    <wps:cNvCnPr/>
                                    <wps:spPr>
                                      <a:xfrm flipV="1">
                                        <a:off x="2865122" y="4425439"/>
                                        <a:ext cx="2347836" cy="8096"/>
                                      </a:xfrm>
                                      <a:prstGeom prst="line">
                                        <a:avLst/>
                                      </a:prstGeom>
                                      <a:noFill/>
                                      <a:ln w="15875" cap="flat" cmpd="sng" algn="ctr">
                                        <a:solidFill>
                                          <a:sysClr val="windowText" lastClr="000000"/>
                                        </a:solidFill>
                                        <a:prstDash val="solid"/>
                                        <a:miter lim="800000"/>
                                      </a:ln>
                                      <a:effectLst/>
                                    </wps:spPr>
                                    <wps:bodyPr/>
                                  </wps:wsp>
                                  <wps:wsp>
                                    <wps:cNvPr id="456" name="Straight Connector 456"/>
                                    <wps:cNvCnPr/>
                                    <wps:spPr>
                                      <a:xfrm>
                                        <a:off x="2877029" y="4996954"/>
                                        <a:ext cx="2330103" cy="0"/>
                                      </a:xfrm>
                                      <a:prstGeom prst="line">
                                        <a:avLst/>
                                      </a:prstGeom>
                                      <a:noFill/>
                                      <a:ln w="15875" cap="flat" cmpd="sng" algn="ctr">
                                        <a:solidFill>
                                          <a:sysClr val="windowText" lastClr="000000"/>
                                        </a:solidFill>
                                        <a:prstDash val="solid"/>
                                        <a:miter lim="800000"/>
                                      </a:ln>
                                      <a:effectLst/>
                                    </wps:spPr>
                                    <wps:bodyPr/>
                                  </wps:wsp>
                                  <wps:wsp>
                                    <wps:cNvPr id="457" name="Straight Connector 457"/>
                                    <wps:cNvCnPr/>
                                    <wps:spPr>
                                      <a:xfrm flipV="1">
                                        <a:off x="2876371" y="2552314"/>
                                        <a:ext cx="2341775" cy="7402"/>
                                      </a:xfrm>
                                      <a:prstGeom prst="line">
                                        <a:avLst/>
                                      </a:prstGeom>
                                      <a:noFill/>
                                      <a:ln w="15875" cap="flat" cmpd="sng" algn="ctr">
                                        <a:solidFill>
                                          <a:sysClr val="windowText" lastClr="000000"/>
                                        </a:solidFill>
                                        <a:prstDash val="solid"/>
                                        <a:miter lim="800000"/>
                                      </a:ln>
                                      <a:effectLst/>
                                    </wps:spPr>
                                    <wps:bodyPr/>
                                  </wps:wsp>
                                  <wps:wsp>
                                    <wps:cNvPr id="458" name="Straight Connector 458"/>
                                    <wps:cNvCnPr/>
                                    <wps:spPr>
                                      <a:xfrm flipV="1">
                                        <a:off x="2876371" y="3212294"/>
                                        <a:ext cx="2341775" cy="7402"/>
                                      </a:xfrm>
                                      <a:prstGeom prst="line">
                                        <a:avLst/>
                                      </a:prstGeom>
                                      <a:noFill/>
                                      <a:ln w="15875" cap="flat" cmpd="sng" algn="ctr">
                                        <a:solidFill>
                                          <a:sysClr val="windowText" lastClr="000000"/>
                                        </a:solidFill>
                                        <a:prstDash val="solid"/>
                                        <a:miter lim="800000"/>
                                      </a:ln>
                                      <a:effectLst/>
                                    </wps:spPr>
                                    <wps:bodyPr/>
                                  </wps:wsp>
                                  <wps:wsp>
                                    <wps:cNvPr id="459" name="Straight Connector 459"/>
                                    <wps:cNvCnPr/>
                                    <wps:spPr>
                                      <a:xfrm>
                                        <a:off x="2857789" y="1325357"/>
                                        <a:ext cx="2360357" cy="0"/>
                                      </a:xfrm>
                                      <a:prstGeom prst="line">
                                        <a:avLst/>
                                      </a:prstGeom>
                                      <a:noFill/>
                                      <a:ln w="15875" cap="flat" cmpd="sng" algn="ctr">
                                        <a:solidFill>
                                          <a:sysClr val="windowText" lastClr="000000"/>
                                        </a:solidFill>
                                        <a:prstDash val="solid"/>
                                        <a:miter lim="800000"/>
                                      </a:ln>
                                      <a:effectLst/>
                                    </wps:spPr>
                                    <wps:bodyPr/>
                                  </wps:wsp>
                                  <wps:wsp>
                                    <wps:cNvPr id="460" name="Straight Connector 460"/>
                                    <wps:cNvCnPr/>
                                    <wps:spPr>
                                      <a:xfrm flipV="1">
                                        <a:off x="2859296" y="1966554"/>
                                        <a:ext cx="2360357" cy="8096"/>
                                      </a:xfrm>
                                      <a:prstGeom prst="line">
                                        <a:avLst/>
                                      </a:prstGeom>
                                      <a:noFill/>
                                      <a:ln w="15875" cap="flat" cmpd="sng" algn="ctr">
                                        <a:solidFill>
                                          <a:sysClr val="windowText" lastClr="000000"/>
                                        </a:solidFill>
                                        <a:prstDash val="solid"/>
                                        <a:miter lim="800000"/>
                                      </a:ln>
                                      <a:effectLst/>
                                    </wps:spPr>
                                    <wps:bodyPr/>
                                  </wps:wsp>
                                </wpg:grpSp>
                                <wps:wsp>
                                  <wps:cNvPr id="461" name="Text Box 303"/>
                                  <wps:cNvSpPr txBox="1"/>
                                  <wps:spPr>
                                    <a:xfrm>
                                      <a:off x="1384202" y="5642417"/>
                                      <a:ext cx="1288578" cy="942004"/>
                                    </a:xfrm>
                                    <a:prstGeom prst="rect">
                                      <a:avLst/>
                                    </a:prstGeom>
                                    <a:noFill/>
                                  </wps:spPr>
                                  <wps:txbx>
                                    <w:txbxContent>
                                      <w:p w14:paraId="4BF59F44"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0"/>
                                            <w:szCs w:val="20"/>
                                            <w:lang w:val="en-US"/>
                                          </w:rPr>
                                          <w:t>Low</w:t>
                                        </w:r>
                                      </w:p>
                                    </w:txbxContent>
                                  </wps:txbx>
                                  <wps:bodyPr wrap="square" rtlCol="0">
                                    <a:noAutofit/>
                                  </wps:bodyPr>
                                </wps:wsp>
                                <wps:wsp>
                                  <wps:cNvPr id="462" name="Text Box 304"/>
                                  <wps:cNvSpPr txBox="1"/>
                                  <wps:spPr>
                                    <a:xfrm>
                                      <a:off x="3526576" y="5642419"/>
                                      <a:ext cx="1116703" cy="475010"/>
                                    </a:xfrm>
                                    <a:prstGeom prst="rect">
                                      <a:avLst/>
                                    </a:prstGeom>
                                    <a:noFill/>
                                  </wps:spPr>
                                  <wps:txbx>
                                    <w:txbxContent>
                                      <w:p w14:paraId="78DA436F"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0"/>
                                            <w:szCs w:val="20"/>
                                            <w:lang w:val="en-US"/>
                                          </w:rPr>
                                          <w:t>Mix</w:t>
                                        </w:r>
                                      </w:p>
                                    </w:txbxContent>
                                  </wps:txbx>
                                  <wps:bodyPr wrap="square" rtlCol="0">
                                    <a:noAutofit/>
                                  </wps:bodyPr>
                                </wps:wsp>
                              </wpg:grpSp>
                            </wpg:grpSp>
                            <wps:wsp>
                              <wps:cNvPr id="463" name="Text Box 101"/>
                              <wps:cNvSpPr txBox="1"/>
                              <wps:spPr>
                                <a:xfrm>
                                  <a:off x="1333620" y="0"/>
                                  <a:ext cx="402295" cy="387296"/>
                                </a:xfrm>
                                <a:prstGeom prst="rect">
                                  <a:avLst/>
                                </a:prstGeom>
                                <a:noFill/>
                              </wps:spPr>
                              <wps:txbx>
                                <w:txbxContent>
                                  <w:p w14:paraId="5C17809F"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LK</w:t>
                                    </w:r>
                                  </w:p>
                                </w:txbxContent>
                              </wps:txbx>
                              <wps:bodyPr wrap="square" rtlCol="0">
                                <a:noAutofit/>
                              </wps:bodyPr>
                            </wps:wsp>
                            <wps:wsp>
                              <wps:cNvPr id="464" name="Text Box 102"/>
                              <wps:cNvSpPr txBox="1"/>
                              <wps:spPr>
                                <a:xfrm>
                                  <a:off x="1610757" y="4166"/>
                                  <a:ext cx="368870" cy="382443"/>
                                </a:xfrm>
                                <a:prstGeom prst="rect">
                                  <a:avLst/>
                                </a:prstGeom>
                                <a:noFill/>
                              </wps:spPr>
                              <wps:txbx>
                                <w:txbxContent>
                                  <w:p w14:paraId="14E6B2C7"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RK</w:t>
                                    </w:r>
                                  </w:p>
                                </w:txbxContent>
                              </wps:txbx>
                              <wps:bodyPr wrap="square" rtlCol="0">
                                <a:noAutofit/>
                              </wps:bodyPr>
                            </wps:wsp>
                            <wps:wsp>
                              <wps:cNvPr id="465" name="Text Box 103"/>
                              <wps:cNvSpPr txBox="1"/>
                              <wps:spPr>
                                <a:xfrm>
                                  <a:off x="1901588" y="5037"/>
                                  <a:ext cx="353786" cy="382443"/>
                                </a:xfrm>
                                <a:prstGeom prst="rect">
                                  <a:avLst/>
                                </a:prstGeom>
                                <a:noFill/>
                              </wps:spPr>
                              <wps:txbx>
                                <w:txbxContent>
                                  <w:p w14:paraId="5530A458"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Liv</w:t>
                                    </w:r>
                                  </w:p>
                                </w:txbxContent>
                              </wps:txbx>
                              <wps:bodyPr wrap="square" rtlCol="0">
                                <a:noAutofit/>
                              </wps:bodyPr>
                            </wps:wsp>
                            <wps:wsp>
                              <wps:cNvPr id="466" name="Text Box 104"/>
                              <wps:cNvSpPr txBox="1"/>
                              <wps:spPr>
                                <a:xfrm>
                                  <a:off x="2233062" y="2316"/>
                                  <a:ext cx="192656" cy="382443"/>
                                </a:xfrm>
                                <a:prstGeom prst="rect">
                                  <a:avLst/>
                                </a:prstGeom>
                                <a:noFill/>
                              </wps:spPr>
                              <wps:txbx>
                                <w:txbxContent>
                                  <w:p w14:paraId="7C32BDBA"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S</w:t>
                                    </w:r>
                                  </w:p>
                                </w:txbxContent>
                              </wps:txbx>
                              <wps:bodyPr wrap="square" rtlCol="0">
                                <a:noAutofit/>
                              </wps:bodyPr>
                            </wps:wsp>
                          </wpg:wgp>
                        </a:graphicData>
                      </a:graphic>
                    </wp:inline>
                  </w:drawing>
                </mc:Choice>
                <mc:Fallback>
                  <w:pict>
                    <v:group w14:anchorId="7FD0175F" id="_x0000_s1181" style="width:199.05pt;height:251.6pt;mso-position-horizontal-relative:char;mso-position-vertical-relative:line" coordorigin="-211" coordsize="25277,31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">
                      <v:group id="Group 412" o:spid="_x0000_s1182" style="position:absolute;left:-211;top:50;width:25277;height:31903" coordorigin="-305,50" coordsize="36573,46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">
                        <v:shape id="Picture 413" o:spid="_x0000_s1183" type="#_x0000_t75" style="position:absolute;left:19603;top:5434;width:16627;height:165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">
                          <v:imagedata r:id="rId79" o:title="" croptop="1332f" cropbottom="2479f" cropleft="2251f" cropright="1121f"/>
                          <v:path arrowok="t"/>
                        </v:shape>
                        <v:shape id="Picture 414" o:spid="_x0000_s1184" type="#_x0000_t75" style="position:absolute;left:19719;top:22373;width:16430;height:165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">
                          <v:imagedata r:id="rId80" o:title="" croptop="1332f" cropbottom="1739f" cropleft="2367f" cropright="1109f"/>
                          <v:path arrowok="t"/>
                        </v:shape>
                        <v:shape id="Picture 415" o:spid="_x0000_s1185" type="#_x0000_t75" style="position:absolute;left:3288;top:22386;width:16081;height:165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">
                          <v:imagedata r:id="rId81" o:title="" croptop="1036f" cropbottom="1443f" cropleft="3070f" cropright="1351f"/>
                          <v:path arrowok="t"/>
                        </v:shape>
                        <v:shape id="Picture 416" o:spid="_x0000_s1186" type="#_x0000_t75" style="position:absolute;left:3124;top:5446;width:16350;height:165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">
                          <v:imagedata r:id="rId82" o:title="" croptop="1035f" cropbottom="2480f" cropleft="2847f" cropright="1161f"/>
                          <v:path arrowok="t"/>
                        </v:shape>
                        <v:group id="Group 417" o:spid="_x0000_s1187" style="position:absolute;left:-305;top:50;width:36572;height:46170" coordorigin="-440,50" coordsize="52636,66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">
                          <v:group id="Group 418" o:spid="_x0000_s1188" style="position:absolute;left:-440;top:6102;width:4136;height:51896" coordorigin="-440,6102" coordsize="4136,51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">
                            <v:shape id="Text Box 93" o:spid="_x0000_s1189" type="#_x0000_t202" style="position:absolute;left:-440;top:6102;width:4136;height:7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" filled="f" stroked="f">
                              <v:textbox>
                                <w:txbxContent>
                                  <w:p w14:paraId="4271091D"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1</w:t>
                                    </w:r>
                                  </w:p>
                                </w:txbxContent>
                              </v:textbox>
                            </v:shape>
                            <v:shape id="Text Box 94" o:spid="_x0000_s1190" type="#_x0000_t202" style="position:absolute;left:-440;top:37582;width:4136;height:7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" filled="f" stroked="f">
                              <v:textbox>
                                <w:txbxContent>
                                  <w:p w14:paraId="51375183"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6</w:t>
                                    </w:r>
                                  </w:p>
                                </w:txbxContent>
                              </v:textbox>
                            </v:shape>
                            <v:shape id="Text Box 95" o:spid="_x0000_s1191" type="#_x0000_t202" style="position:absolute;left:-440;top:31352;width:4136;height:7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" filled="f" stroked="f">
                              <v:textbox>
                                <w:txbxContent>
                                  <w:p w14:paraId="551C5677"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5</w:t>
                                    </w:r>
                                  </w:p>
                                </w:txbxContent>
                              </v:textbox>
                            </v:shape>
                            <v:shape id="Text Box 96" o:spid="_x0000_s1192" type="#_x0000_t202" style="position:absolute;left:-440;top:25287;width:4136;height:7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" filled="f" stroked="f">
                              <v:textbox>
                                <w:txbxContent>
                                  <w:p w14:paraId="6C7F369D"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4</w:t>
                                    </w:r>
                                  </w:p>
                                </w:txbxContent>
                              </v:textbox>
                            </v:shape>
                            <v:shape id="Text Box 97" o:spid="_x0000_s1193" type="#_x0000_t202" style="position:absolute;left:-440;top:18892;width:4136;height:7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X5z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" filled="f" stroked="f">
                              <v:textbox>
                                <w:txbxContent>
                                  <w:p w14:paraId="4552E74B"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3</w:t>
                                    </w:r>
                                  </w:p>
                                </w:txbxContent>
                              </v:textbox>
                            </v:shape>
                            <v:shape id="Text Box 98" o:spid="_x0000_s1194" type="#_x0000_t202" style="position:absolute;left:-440;top:12497;width:4136;height:7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" filled="f" stroked="f">
                              <v:textbox>
                                <w:txbxContent>
                                  <w:p w14:paraId="0194FAE7"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2</w:t>
                                    </w:r>
                                  </w:p>
                                </w:txbxContent>
                              </v:textbox>
                            </v:shape>
                            <v:shape id="Text Box 99" o:spid="_x0000_s1195" type="#_x0000_t202" style="position:absolute;left:-440;top:50032;width:4136;height:7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" filled="f" stroked="f">
                              <v:textbox>
                                <w:txbxContent>
                                  <w:p w14:paraId="3FFCA0F6"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8</w:t>
                                    </w:r>
                                  </w:p>
                                </w:txbxContent>
                              </v:textbox>
                            </v:shape>
                            <v:shape id="Text Box 100" o:spid="_x0000_s1196" type="#_x0000_t202" style="position:absolute;left:-440;top:43647;width:4136;height:7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" filled="f" stroked="f">
                              <v:textbox>
                                <w:txbxContent>
                                  <w:p w14:paraId="7E154EEC"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7</w:t>
                                    </w:r>
                                  </w:p>
                                </w:txbxContent>
                              </v:textbox>
                            </v:shape>
                          </v:group>
                          <v:shape id="Text Box 101" o:spid="_x0000_s1197" type="#_x0000_t202" style="position:absolute;left:4228;top:339;width:8377;height:80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" filled="f" stroked="f">
                            <v:textbox>
                              <w:txbxContent>
                                <w:p w14:paraId="12292F3C"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LK</w:t>
                                  </w:r>
                                </w:p>
                              </w:txbxContent>
                            </v:textbox>
                          </v:shape>
                          <v:shape id="Text Box 102" o:spid="_x0000_s1198" type="#_x0000_t202" style="position:absolute;left:10003;top:260;width:7681;height:7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" filled="f" stroked="f">
                            <v:textbox>
                              <w:txbxContent>
                                <w:p w14:paraId="663BD81B"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RK</w:t>
                                  </w:r>
                                </w:p>
                              </w:txbxContent>
                            </v:textbox>
                          </v:shape>
                          <v:shape id="Text Box 103" o:spid="_x0000_s1199" type="#_x0000_t202" style="position:absolute;left:16027;top:50;width:7367;height:7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" filled="f" stroked="f">
                            <v:textbox>
                              <w:txbxContent>
                                <w:p w14:paraId="12A96235"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Liv</w:t>
                                  </w:r>
                                </w:p>
                              </w:txbxContent>
                            </v:textbox>
                          </v:shape>
                          <v:shape id="Text Box 104" o:spid="_x0000_s1200" type="#_x0000_t202" style="position:absolute;left:22924;top:89;width:4012;height:7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" filled="f" stroked="f">
                            <v:textbox>
                              <w:txbxContent>
                                <w:p w14:paraId="535E48DB"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S</w:t>
                                  </w:r>
                                </w:p>
                              </w:txbxContent>
                            </v:textbox>
                          </v:shape>
                          <v:line id="Straight Connector 431" o:spid="_x0000_s1201" style="position:absolute;flip:y;visibility:visible;mso-wrap-style:square" from="4925,7860" to="28213,80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" strokecolor="windowText" strokeweight="1.25pt">
                            <v:stroke joinstyle="miter"/>
                          </v:line>
                          <v:line id="Straight Connector 432" o:spid="_x0000_s1202" style="position:absolute;visibility:visible;mso-wrap-style:square" from="4925,8060" to="5041,559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" strokecolor="windowText" strokeweight="1.25pt">
                            <v:stroke joinstyle="miter"/>
                          </v:line>
                          <v:line id="Straight Connector 433" o:spid="_x0000_s1203" style="position:absolute;visibility:visible;mso-wrap-style:square" from="22719,7899" to="22719,557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" strokecolor="windowText" strokeweight="1.25pt">
                            <v:stroke joinstyle="miter"/>
                          </v:line>
                          <v:line id="Straight Connector 434" o:spid="_x0000_s1204" style="position:absolute;visibility:visible;mso-wrap-style:square" from="16370,7892" to="16370,557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" strokecolor="windowText" strokeweight="1.25pt">
                            <v:stroke joinstyle="miter"/>
                          </v:line>
                          <v:line id="Straight Connector 435" o:spid="_x0000_s1205" style="position:absolute;visibility:visible;mso-wrap-style:square" from="10667,7892" to="10667,557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" strokecolor="windowText" strokeweight="1.25pt">
                            <v:stroke joinstyle="miter"/>
                          </v:line>
                          <v:line id="Straight Connector 436" o:spid="_x0000_s1206" style="position:absolute;visibility:visible;mso-wrap-style:square" from="5041,55787" to="28419,557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" strokecolor="windowText" strokeweight="1.25pt">
                            <v:stroke joinstyle="miter"/>
                          </v:line>
                          <v:line id="Straight Connector 437" o:spid="_x0000_s1207" style="position:absolute;visibility:visible;mso-wrap-style:square" from="4925,38288" to="28413,38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" strokecolor="windowText" strokeweight="1.25pt">
                            <v:stroke joinstyle="miter"/>
                          </v:line>
                          <v:line id="Straight Connector 438" o:spid="_x0000_s1208" style="position:absolute;flip:y;visibility:visible;mso-wrap-style:square" from="4941,44355" to="28419,444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" strokecolor="windowText" strokeweight="1.25pt">
                            <v:stroke joinstyle="miter"/>
                          </v:line>
                          <v:line id="Straight Connector 439" o:spid="_x0000_s1209" style="position:absolute;flip:y;visibility:visible;mso-wrap-style:square" from="4925,49987" to="28419,500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" strokecolor="windowText" strokeweight="1.25pt">
                            <v:stroke joinstyle="miter"/>
                          </v:line>
                          <v:line id="Straight Connector 440" o:spid="_x0000_s1210" style="position:absolute;flip:y;visibility:visible;mso-wrap-style:square" from="4925,25597" to="28213,257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" strokecolor="windowText" strokeweight="1.25pt">
                            <v:stroke joinstyle="miter"/>
                          </v:line>
                          <v:line id="Straight Connector 441" o:spid="_x0000_s1211" style="position:absolute;visibility:visible;mso-wrap-style:square" from="4925,32222" to="28362,322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" strokecolor="windowText" strokeweight="1.25pt">
                            <v:stroke joinstyle="miter"/>
                          </v:line>
                          <v:line id="Straight Connector 442" o:spid="_x0000_s1212" style="position:absolute;flip:y;visibility:visible;mso-wrap-style:square" from="4925,13212" to="28213,13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" strokecolor="windowText" strokeweight="1.25pt">
                            <v:stroke joinstyle="miter"/>
                          </v:line>
                          <v:shape id="Text Box 279" o:spid="_x0000_s1213" type="#_x0000_t202" style="position:absolute;left:4319;top:61745;width:47602;height:47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" filled="f" strokecolor="windowText">
                            <v:textbox>
                              <w:txbxContent>
                                <w:p w14:paraId="0C2F4B9E" w14:textId="77777777" w:rsidR="00AB3CB7" w:rsidRPr="00E71397" w:rsidRDefault="00AB3CB7" w:rsidP="00B87DD3">
                                  <w:pPr>
                                    <w:pStyle w:val="NormalWeb"/>
                                    <w:spacing w:before="0" w:beforeAutospacing="0" w:after="0" w:afterAutospacing="0" w:line="480" w:lineRule="auto"/>
                                    <w:jc w:val="center"/>
                                    <w:rPr>
                                      <w:sz w:val="20"/>
                                      <w:szCs w:val="20"/>
                                    </w:rPr>
                                  </w:pPr>
                                  <w:r w:rsidRPr="00E71397">
                                    <w:rPr>
                                      <w:rFonts w:ascii="Calibri" w:eastAsia="Times New Roman" w:hAnsi="Calibri"/>
                                      <w:color w:val="000000"/>
                                      <w:kern w:val="24"/>
                                      <w:sz w:val="20"/>
                                      <w:szCs w:val="20"/>
                                      <w:lang w:val="en-US"/>
                                    </w:rPr>
                                    <w:t>0.5 hpi</w:t>
                                  </w:r>
                                </w:p>
                              </w:txbxContent>
                            </v:textbox>
                          </v:shape>
                          <v:line id="Straight Connector 444" o:spid="_x0000_s1214" style="position:absolute;flip:y;visibility:visible;mso-wrap-style:square" from="4941,19766" to="28420,198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" strokecolor="windowText" strokeweight="1.25pt">
                            <v:stroke joinstyle="miter"/>
                          </v:line>
                          <v:group id="Group 445" o:spid="_x0000_s1215" style="position:absolute;left:28283;top:7678;width:23913;height:48173" coordorigin="28283,7678" coordsize="23913,48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">
                            <v:line id="Straight Connector 446" o:spid="_x0000_s1216" style="position:absolute;flip:y;visibility:visible;mso-wrap-style:square" from="28577,7678" to="52181,77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" strokecolor="windowText" strokeweight="1.25pt">
                              <v:stroke joinstyle="miter"/>
                            </v:line>
                            <v:line id="Straight Connector 447" o:spid="_x0000_s1217" style="position:absolute;visibility:visible;mso-wrap-style:square" from="28283,7778" to="28395,558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" strokecolor="windowText" strokeweight="1.25pt">
                              <v:stroke joinstyle="miter"/>
                            </v:line>
                            <v:line id="Straight Connector 448" o:spid="_x0000_s1218" style="position:absolute;visibility:visible;mso-wrap-style:square" from="28647,7808" to="28770,55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" strokecolor="windowText" strokeweight="1.25pt">
                              <v:stroke joinstyle="miter"/>
                            </v:line>
                            <v:line id="Straight Connector 449" o:spid="_x0000_s1219" style="position:absolute;visibility:visible;mso-wrap-style:square" from="46371,7798" to="46371,557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" strokecolor="windowText" strokeweight="1.25pt">
                              <v:stroke joinstyle="miter"/>
                            </v:line>
                            <v:line id="Straight Connector 450" o:spid="_x0000_s1220" style="position:absolute;visibility:visible;mso-wrap-style:square" from="52084,7678" to="52129,55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" strokecolor="windowText" strokeweight="1.25pt">
                              <v:stroke joinstyle="miter"/>
                            </v:line>
                            <v:line id="Straight Connector 451" o:spid="_x0000_s1221" style="position:absolute;visibility:visible;mso-wrap-style:square" from="40022,7791" to="40022,55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" strokecolor="windowText" strokeweight="1.25pt">
                              <v:stroke joinstyle="miter"/>
                            </v:line>
                            <v:line id="Straight Connector 452" o:spid="_x0000_s1222" style="position:absolute;visibility:visible;mso-wrap-style:square" from="34319,7791" to="34319,557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" strokecolor="windowText" strokeweight="1.25pt">
                              <v:stroke joinstyle="miter"/>
                            </v:line>
                            <v:line id="Straight Connector 453" o:spid="_x0000_s1223" style="position:absolute;visibility:visible;mso-wrap-style:square" from="28693,55851" to="52196,55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" strokecolor="windowText" strokeweight="1.25pt">
                              <v:stroke joinstyle="miter"/>
                            </v:line>
                            <v:line id="Straight Connector 454" o:spid="_x0000_s1224" style="position:absolute;visibility:visible;mso-wrap-style:square" from="28693,38270" to="52181,38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" strokecolor="windowText" strokeweight="1.25pt">
                              <v:stroke joinstyle="miter"/>
                            </v:line>
                            <v:line id="Straight Connector 455" o:spid="_x0000_s1225" style="position:absolute;flip:y;visibility:visible;mso-wrap-style:square" from="28651,44254" to="52129,44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" strokecolor="windowText" strokeweight="1.25pt">
                              <v:stroke joinstyle="miter"/>
                            </v:line>
                            <v:line id="Straight Connector 456" o:spid="_x0000_s1226" style="position:absolute;visibility:visible;mso-wrap-style:square" from="28770,49969" to="52071,499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" strokecolor="windowText" strokeweight="1.25pt">
                              <v:stroke joinstyle="miter"/>
                            </v:line>
                            <v:line id="Straight Connector 457" o:spid="_x0000_s1227" style="position:absolute;flip:y;visibility:visible;mso-wrap-style:square" from="28763,25523" to="52181,255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" strokecolor="windowText" strokeweight="1.25pt">
                              <v:stroke joinstyle="miter"/>
                            </v:line>
                            <v:line id="Straight Connector 458" o:spid="_x0000_s1228" style="position:absolute;flip:y;visibility:visible;mso-wrap-style:square" from="28763,32122" to="52181,321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" strokecolor="windowText" strokeweight="1.25pt">
                              <v:stroke joinstyle="miter"/>
                            </v:line>
                            <v:line id="Straight Connector 459" o:spid="_x0000_s1229" style="position:absolute;visibility:visible;mso-wrap-style:square" from="28577,13253" to="52181,132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" strokecolor="windowText" strokeweight="1.25pt">
                              <v:stroke joinstyle="miter"/>
                            </v:line>
                            <v:line id="Straight Connector 460" o:spid="_x0000_s1230" style="position:absolute;flip:y;visibility:visible;mso-wrap-style:square" from="28592,19665" to="52196,197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" strokecolor="windowText" strokeweight="1.25pt">
                              <v:stroke joinstyle="miter"/>
                            </v:line>
                          </v:group>
                          <v:shape id="Text Box 303" o:spid="_x0000_s1231" type="#_x0000_t202" style="position:absolute;left:13842;top:56424;width:12885;height:9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" filled="f" stroked="f">
                            <v:textbox>
                              <w:txbxContent>
                                <w:p w14:paraId="4BF59F44"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0"/>
                                      <w:szCs w:val="20"/>
                                      <w:lang w:val="en-US"/>
                                    </w:rPr>
                                    <w:t>Low</w:t>
                                  </w:r>
                                </w:p>
                              </w:txbxContent>
                            </v:textbox>
                          </v:shape>
                          <v:shape id="Text Box 304" o:spid="_x0000_s1232" type="#_x0000_t202" style="position:absolute;left:35265;top:56424;width:11167;height:4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" filled="f" stroked="f">
                            <v:textbox>
                              <w:txbxContent>
                                <w:p w14:paraId="78DA436F"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0"/>
                                      <w:szCs w:val="20"/>
                                      <w:lang w:val="en-US"/>
                                    </w:rPr>
                                    <w:t>Mix</w:t>
                                  </w:r>
                                </w:p>
                              </w:txbxContent>
                            </v:textbox>
                          </v:shape>
                        </v:group>
                      </v:group>
                      <v:shape id="Text Box 101" o:spid="_x0000_s1233" type="#_x0000_t202" style="position:absolute;left:13336;width:4023;height:3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" filled="f" stroked="f">
                        <v:textbox>
                          <w:txbxContent>
                            <w:p w14:paraId="5C17809F"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LK</w:t>
                              </w:r>
                            </w:p>
                          </w:txbxContent>
                        </v:textbox>
                      </v:shape>
                      <v:shape id="Text Box 102" o:spid="_x0000_s1234" type="#_x0000_t202" style="position:absolute;left:16107;top:41;width:3689;height:38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" filled="f" stroked="f">
                        <v:textbox>
                          <w:txbxContent>
                            <w:p w14:paraId="14E6B2C7"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RK</w:t>
                              </w:r>
                            </w:p>
                          </w:txbxContent>
                        </v:textbox>
                      </v:shape>
                      <v:shape id="Text Box 103" o:spid="_x0000_s1235" type="#_x0000_t202" style="position:absolute;left:19015;top:50;width:3538;height:3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" filled="f" stroked="f">
                        <v:textbox>
                          <w:txbxContent>
                            <w:p w14:paraId="5530A458"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Liv</w:t>
                              </w:r>
                            </w:p>
                          </w:txbxContent>
                        </v:textbox>
                      </v:shape>
                      <v:shape id="Text Box 104" o:spid="_x0000_s1236" type="#_x0000_t202" style="position:absolute;left:22330;top:23;width:1927;height:3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" filled="f" stroked="f">
                        <v:textbox>
                          <w:txbxContent>
                            <w:p w14:paraId="7C32BDBA"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S</w:t>
                              </w:r>
                            </w:p>
                          </w:txbxContent>
                        </v:textbox>
                      </v:shape>
                      <w10:anchorlock/>
                    </v:group>
                  </w:pict>
                </mc:Fallback>
              </mc:AlternateContent>
            </w:r>
          </w:p>
        </w:tc>
        <w:tc>
          <w:tcPr>
            <w:tcW w:w="4376" w:type="dxa"/>
          </w:tcPr>
          <w:p w14:paraId="36BAB9EB" w14:textId="77777777" w:rsidR="00B87DD3" w:rsidRPr="00B87DD3" w:rsidRDefault="00B87DD3" w:rsidP="00B87DD3">
            <w:pPr>
              <w:rPr>
                <w:noProof/>
                <w:lang w:eastAsia="en-GB"/>
              </w:rPr>
            </w:pPr>
            <w:r w:rsidRPr="00B87DD3">
              <w:rPr>
                <w:noProof/>
                <w:lang w:eastAsia="zh-CN"/>
              </w:rPr>
              <mc:AlternateContent>
                <mc:Choice Requires="wpg">
                  <w:drawing>
                    <wp:inline distT="0" distB="0" distL="0" distR="0" wp14:anchorId="23801729" wp14:editId="040544C2">
                      <wp:extent cx="2607117" cy="3196020"/>
                      <wp:effectExtent l="0" t="0" r="34925" b="29845"/>
                      <wp:docPr id="467" name="Group 1"/>
                      <wp:cNvGraphicFramePr/>
                      <a:graphic xmlns:a="http://schemas.openxmlformats.org/drawingml/2006/main">
                        <a:graphicData uri="http://schemas.microsoft.com/office/word/2010/wordprocessingGroup">
                          <wpg:wgp>
                            <wpg:cNvGrpSpPr/>
                            <wpg:grpSpPr>
                              <a:xfrm>
                                <a:off x="0" y="0"/>
                                <a:ext cx="2607117" cy="3196020"/>
                                <a:chOff x="-37530" y="0"/>
                                <a:chExt cx="2607119" cy="3196021"/>
                              </a:xfrm>
                            </wpg:grpSpPr>
                            <wps:wsp>
                              <wps:cNvPr id="468" name="Text Box 101"/>
                              <wps:cNvSpPr txBox="1"/>
                              <wps:spPr>
                                <a:xfrm>
                                  <a:off x="147507" y="16230"/>
                                  <a:ext cx="402295" cy="387296"/>
                                </a:xfrm>
                                <a:prstGeom prst="rect">
                                  <a:avLst/>
                                </a:prstGeom>
                                <a:noFill/>
                              </wps:spPr>
                              <wps:txbx>
                                <w:txbxContent>
                                  <w:p w14:paraId="045ABE41"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LK</w:t>
                                    </w:r>
                                  </w:p>
                                </w:txbxContent>
                              </wps:txbx>
                              <wps:bodyPr wrap="square" rtlCol="0">
                                <a:noAutofit/>
                              </wps:bodyPr>
                            </wps:wsp>
                            <wps:wsp>
                              <wps:cNvPr id="469" name="Text Box 102"/>
                              <wps:cNvSpPr txBox="1"/>
                              <wps:spPr>
                                <a:xfrm>
                                  <a:off x="424644" y="20396"/>
                                  <a:ext cx="368870" cy="382443"/>
                                </a:xfrm>
                                <a:prstGeom prst="rect">
                                  <a:avLst/>
                                </a:prstGeom>
                                <a:noFill/>
                              </wps:spPr>
                              <wps:txbx>
                                <w:txbxContent>
                                  <w:p w14:paraId="70187AD4"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RK</w:t>
                                    </w:r>
                                  </w:p>
                                </w:txbxContent>
                              </wps:txbx>
                              <wps:bodyPr wrap="square" rtlCol="0">
                                <a:noAutofit/>
                              </wps:bodyPr>
                            </wps:wsp>
                            <wps:wsp>
                              <wps:cNvPr id="470" name="Text Box 103"/>
                              <wps:cNvSpPr txBox="1"/>
                              <wps:spPr>
                                <a:xfrm>
                                  <a:off x="715475" y="21267"/>
                                  <a:ext cx="353786" cy="382443"/>
                                </a:xfrm>
                                <a:prstGeom prst="rect">
                                  <a:avLst/>
                                </a:prstGeom>
                                <a:noFill/>
                              </wps:spPr>
                              <wps:txbx>
                                <w:txbxContent>
                                  <w:p w14:paraId="3B5C2B9B"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Liv</w:t>
                                    </w:r>
                                  </w:p>
                                </w:txbxContent>
                              </wps:txbx>
                              <wps:bodyPr wrap="square" rtlCol="0">
                                <a:noAutofit/>
                              </wps:bodyPr>
                            </wps:wsp>
                            <wps:wsp>
                              <wps:cNvPr id="471" name="Text Box 104"/>
                              <wps:cNvSpPr txBox="1"/>
                              <wps:spPr>
                                <a:xfrm>
                                  <a:off x="1046949" y="18546"/>
                                  <a:ext cx="192656" cy="382443"/>
                                </a:xfrm>
                                <a:prstGeom prst="rect">
                                  <a:avLst/>
                                </a:prstGeom>
                                <a:noFill/>
                              </wps:spPr>
                              <wps:txbx>
                                <w:txbxContent>
                                  <w:p w14:paraId="0CBB9C11"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S</w:t>
                                    </w:r>
                                  </w:p>
                                </w:txbxContent>
                              </wps:txbx>
                              <wps:bodyPr wrap="square" rtlCol="0">
                                <a:noAutofit/>
                              </wps:bodyPr>
                            </wps:wsp>
                            <wps:wsp>
                              <wps:cNvPr id="472" name="Text Box 101"/>
                              <wps:cNvSpPr txBox="1"/>
                              <wps:spPr>
                                <a:xfrm>
                                  <a:off x="1336519" y="0"/>
                                  <a:ext cx="402295" cy="387296"/>
                                </a:xfrm>
                                <a:prstGeom prst="rect">
                                  <a:avLst/>
                                </a:prstGeom>
                                <a:noFill/>
                              </wps:spPr>
                              <wps:txbx>
                                <w:txbxContent>
                                  <w:p w14:paraId="1BF2CFC5"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LK</w:t>
                                    </w:r>
                                  </w:p>
                                </w:txbxContent>
                              </wps:txbx>
                              <wps:bodyPr wrap="square" rtlCol="0">
                                <a:noAutofit/>
                              </wps:bodyPr>
                            </wps:wsp>
                            <wps:wsp>
                              <wps:cNvPr id="473" name="Text Box 102"/>
                              <wps:cNvSpPr txBox="1"/>
                              <wps:spPr>
                                <a:xfrm>
                                  <a:off x="1613656" y="4166"/>
                                  <a:ext cx="368870" cy="382443"/>
                                </a:xfrm>
                                <a:prstGeom prst="rect">
                                  <a:avLst/>
                                </a:prstGeom>
                                <a:noFill/>
                              </wps:spPr>
                              <wps:txbx>
                                <w:txbxContent>
                                  <w:p w14:paraId="63FF2BE8"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RK</w:t>
                                    </w:r>
                                  </w:p>
                                </w:txbxContent>
                              </wps:txbx>
                              <wps:bodyPr wrap="square" rtlCol="0">
                                <a:noAutofit/>
                              </wps:bodyPr>
                            </wps:wsp>
                            <wps:wsp>
                              <wps:cNvPr id="474" name="Text Box 103"/>
                              <wps:cNvSpPr txBox="1"/>
                              <wps:spPr>
                                <a:xfrm>
                                  <a:off x="1904487" y="5037"/>
                                  <a:ext cx="353786" cy="382443"/>
                                </a:xfrm>
                                <a:prstGeom prst="rect">
                                  <a:avLst/>
                                </a:prstGeom>
                                <a:noFill/>
                              </wps:spPr>
                              <wps:txbx>
                                <w:txbxContent>
                                  <w:p w14:paraId="0B08BBFC"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Liv</w:t>
                                    </w:r>
                                  </w:p>
                                </w:txbxContent>
                              </wps:txbx>
                              <wps:bodyPr wrap="square" rtlCol="0">
                                <a:noAutofit/>
                              </wps:bodyPr>
                            </wps:wsp>
                            <wps:wsp>
                              <wps:cNvPr id="475" name="Text Box 104"/>
                              <wps:cNvSpPr txBox="1"/>
                              <wps:spPr>
                                <a:xfrm>
                                  <a:off x="2235961" y="2316"/>
                                  <a:ext cx="192656" cy="382443"/>
                                </a:xfrm>
                                <a:prstGeom prst="rect">
                                  <a:avLst/>
                                </a:prstGeom>
                                <a:noFill/>
                              </wps:spPr>
                              <wps:txbx>
                                <w:txbxContent>
                                  <w:p w14:paraId="1BAEBD94"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S</w:t>
                                    </w:r>
                                  </w:p>
                                </w:txbxContent>
                              </wps:txbx>
                              <wps:bodyPr wrap="square" rtlCol="0">
                                <a:noAutofit/>
                              </wps:bodyPr>
                            </wps:wsp>
                            <wpg:grpSp>
                              <wpg:cNvPr id="476" name="Group 476"/>
                              <wpg:cNvGrpSpPr/>
                              <wpg:grpSpPr>
                                <a:xfrm>
                                  <a:off x="-37530" y="327967"/>
                                  <a:ext cx="2607119" cy="2868054"/>
                                  <a:chOff x="-37530" y="327967"/>
                                  <a:chExt cx="2607119" cy="2868054"/>
                                </a:xfrm>
                              </wpg:grpSpPr>
                              <wpg:grpSp>
                                <wpg:cNvPr id="477" name="Group 477"/>
                                <wpg:cNvGrpSpPr/>
                                <wpg:grpSpPr>
                                  <a:xfrm>
                                    <a:off x="-37530" y="327967"/>
                                    <a:ext cx="2607119" cy="2868054"/>
                                    <a:chOff x="-74995" y="431233"/>
                                    <a:chExt cx="5209860" cy="5959305"/>
                                  </a:xfrm>
                                </wpg:grpSpPr>
                                <pic:pic xmlns:pic="http://schemas.openxmlformats.org/drawingml/2006/picture">
                                  <pic:nvPicPr>
                                    <pic:cNvPr id="478" name="Picture 478"/>
                                    <pic:cNvPicPr>
                                      <a:picLocks noChangeAspect="1"/>
                                    </pic:cNvPicPr>
                                  </pic:nvPicPr>
                                  <pic:blipFill rotWithShape="1">
                                    <a:blip r:embed="rId83"/>
                                    <a:srcRect l="3970" t="2109" r="1864" b="3194"/>
                                    <a:stretch/>
                                  </pic:blipFill>
                                  <pic:spPr>
                                    <a:xfrm>
                                      <a:off x="2757263" y="590986"/>
                                      <a:ext cx="2358701" cy="2376000"/>
                                    </a:xfrm>
                                    <a:prstGeom prst="rect">
                                      <a:avLst/>
                                    </a:prstGeom>
                                  </pic:spPr>
                                </pic:pic>
                                <pic:pic xmlns:pic="http://schemas.openxmlformats.org/drawingml/2006/picture">
                                  <pic:nvPicPr>
                                    <pic:cNvPr id="479" name="Picture 479"/>
                                    <pic:cNvPicPr>
                                      <a:picLocks noChangeAspect="1"/>
                                    </pic:cNvPicPr>
                                  </pic:nvPicPr>
                                  <pic:blipFill rotWithShape="1">
                                    <a:blip r:embed="rId84"/>
                                    <a:srcRect l="3963" t="2109" r="2030" b="3194"/>
                                    <a:stretch/>
                                  </pic:blipFill>
                                  <pic:spPr>
                                    <a:xfrm>
                                      <a:off x="2760087" y="3008279"/>
                                      <a:ext cx="2358702" cy="2376000"/>
                                    </a:xfrm>
                                    <a:prstGeom prst="rect">
                                      <a:avLst/>
                                    </a:prstGeom>
                                  </pic:spPr>
                                </pic:pic>
                                <pic:pic xmlns:pic="http://schemas.openxmlformats.org/drawingml/2006/picture">
                                  <pic:nvPicPr>
                                    <pic:cNvPr id="480" name="Picture 480"/>
                                    <pic:cNvPicPr>
                                      <a:picLocks noChangeAspect="1"/>
                                    </pic:cNvPicPr>
                                  </pic:nvPicPr>
                                  <pic:blipFill rotWithShape="1">
                                    <a:blip r:embed="rId85"/>
                                    <a:srcRect l="3893" t="2259" r="1772" b="3331"/>
                                    <a:stretch/>
                                  </pic:blipFill>
                                  <pic:spPr>
                                    <a:xfrm>
                                      <a:off x="359570" y="590986"/>
                                      <a:ext cx="2370148" cy="2376000"/>
                                    </a:xfrm>
                                    <a:prstGeom prst="rect">
                                      <a:avLst/>
                                    </a:prstGeom>
                                  </pic:spPr>
                                </pic:pic>
                                <pic:pic xmlns:pic="http://schemas.openxmlformats.org/drawingml/2006/picture">
                                  <pic:nvPicPr>
                                    <pic:cNvPr id="481" name="Picture 481"/>
                                    <pic:cNvPicPr>
                                      <a:picLocks noChangeAspect="1"/>
                                    </pic:cNvPicPr>
                                  </pic:nvPicPr>
                                  <pic:blipFill rotWithShape="1">
                                    <a:blip r:embed="rId86"/>
                                    <a:srcRect l="3884" t="2258" r="2163" b="2428"/>
                                    <a:stretch/>
                                  </pic:blipFill>
                                  <pic:spPr>
                                    <a:xfrm>
                                      <a:off x="401777" y="3054632"/>
                                      <a:ext cx="2342054" cy="2376001"/>
                                    </a:xfrm>
                                    <a:prstGeom prst="rect">
                                      <a:avLst/>
                                    </a:prstGeom>
                                  </pic:spPr>
                                </pic:pic>
                                <wpg:grpSp>
                                  <wpg:cNvPr id="482" name="Group 482"/>
                                  <wpg:cNvGrpSpPr/>
                                  <wpg:grpSpPr>
                                    <a:xfrm>
                                      <a:off x="-74995" y="431233"/>
                                      <a:ext cx="284055" cy="4822018"/>
                                      <a:chOff x="-74995" y="431233"/>
                                      <a:chExt cx="284055" cy="4822018"/>
                                    </a:xfrm>
                                  </wpg:grpSpPr>
                                  <wps:wsp>
                                    <wps:cNvPr id="483" name="Text Box 123"/>
                                    <wps:cNvSpPr txBox="1"/>
                                    <wps:spPr>
                                      <a:xfrm>
                                        <a:off x="-74995" y="431233"/>
                                        <a:ext cx="273050" cy="525780"/>
                                      </a:xfrm>
                                      <a:prstGeom prst="rect">
                                        <a:avLst/>
                                      </a:prstGeom>
                                      <a:noFill/>
                                    </wps:spPr>
                                    <wps:txbx>
                                      <w:txbxContent>
                                        <w:p w14:paraId="6589F6B1"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1</w:t>
                                          </w:r>
                                        </w:p>
                                      </w:txbxContent>
                                    </wps:txbx>
                                    <wps:bodyPr wrap="square" rtlCol="0">
                                      <a:noAutofit/>
                                    </wps:bodyPr>
                                  </wps:wsp>
                                  <wps:wsp>
                                    <wps:cNvPr id="484" name="Text Box 124"/>
                                    <wps:cNvSpPr txBox="1"/>
                                    <wps:spPr>
                                      <a:xfrm>
                                        <a:off x="-74995" y="3533584"/>
                                        <a:ext cx="273048" cy="525781"/>
                                      </a:xfrm>
                                      <a:prstGeom prst="rect">
                                        <a:avLst/>
                                      </a:prstGeom>
                                      <a:noFill/>
                                    </wps:spPr>
                                    <wps:txbx>
                                      <w:txbxContent>
                                        <w:p w14:paraId="72EB8A92"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6</w:t>
                                          </w:r>
                                        </w:p>
                                      </w:txbxContent>
                                    </wps:txbx>
                                    <wps:bodyPr wrap="square" rtlCol="0">
                                      <a:noAutofit/>
                                    </wps:bodyPr>
                                  </wps:wsp>
                                  <wps:wsp>
                                    <wps:cNvPr id="485" name="Text Box 125"/>
                                    <wps:cNvSpPr txBox="1"/>
                                    <wps:spPr>
                                      <a:xfrm>
                                        <a:off x="-74995" y="2910555"/>
                                        <a:ext cx="273048" cy="525781"/>
                                      </a:xfrm>
                                      <a:prstGeom prst="rect">
                                        <a:avLst/>
                                      </a:prstGeom>
                                      <a:noFill/>
                                    </wps:spPr>
                                    <wps:txbx>
                                      <w:txbxContent>
                                        <w:p w14:paraId="360560CB"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5</w:t>
                                          </w:r>
                                        </w:p>
                                      </w:txbxContent>
                                    </wps:txbx>
                                    <wps:bodyPr wrap="square" rtlCol="0">
                                      <a:noAutofit/>
                                    </wps:bodyPr>
                                  </wps:wsp>
                                  <wps:wsp>
                                    <wps:cNvPr id="486" name="Text Box 126"/>
                                    <wps:cNvSpPr txBox="1"/>
                                    <wps:spPr>
                                      <a:xfrm>
                                        <a:off x="-74995" y="2292575"/>
                                        <a:ext cx="273048" cy="525781"/>
                                      </a:xfrm>
                                      <a:prstGeom prst="rect">
                                        <a:avLst/>
                                      </a:prstGeom>
                                      <a:noFill/>
                                    </wps:spPr>
                                    <wps:txbx>
                                      <w:txbxContent>
                                        <w:p w14:paraId="6817DE53"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4</w:t>
                                          </w:r>
                                        </w:p>
                                      </w:txbxContent>
                                    </wps:txbx>
                                    <wps:bodyPr wrap="square" rtlCol="0">
                                      <a:noAutofit/>
                                    </wps:bodyPr>
                                  </wps:wsp>
                                  <wps:wsp>
                                    <wps:cNvPr id="487" name="Text Box 127"/>
                                    <wps:cNvSpPr txBox="1"/>
                                    <wps:spPr>
                                      <a:xfrm>
                                        <a:off x="-74995" y="1664498"/>
                                        <a:ext cx="273048" cy="525781"/>
                                      </a:xfrm>
                                      <a:prstGeom prst="rect">
                                        <a:avLst/>
                                      </a:prstGeom>
                                      <a:noFill/>
                                    </wps:spPr>
                                    <wps:txbx>
                                      <w:txbxContent>
                                        <w:p w14:paraId="355955B5"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3</w:t>
                                          </w:r>
                                        </w:p>
                                      </w:txbxContent>
                                    </wps:txbx>
                                    <wps:bodyPr wrap="square" rtlCol="0">
                                      <a:noAutofit/>
                                    </wps:bodyPr>
                                  </wps:wsp>
                                  <wps:wsp>
                                    <wps:cNvPr id="488" name="Text Box 128"/>
                                    <wps:cNvSpPr txBox="1"/>
                                    <wps:spPr>
                                      <a:xfrm>
                                        <a:off x="-74995" y="1070754"/>
                                        <a:ext cx="273048" cy="525781"/>
                                      </a:xfrm>
                                      <a:prstGeom prst="rect">
                                        <a:avLst/>
                                      </a:prstGeom>
                                      <a:noFill/>
                                    </wps:spPr>
                                    <wps:txbx>
                                      <w:txbxContent>
                                        <w:p w14:paraId="266A6E96"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2</w:t>
                                          </w:r>
                                        </w:p>
                                      </w:txbxContent>
                                    </wps:txbx>
                                    <wps:bodyPr wrap="square" rtlCol="0">
                                      <a:noAutofit/>
                                    </wps:bodyPr>
                                  </wps:wsp>
                                  <wps:wsp>
                                    <wps:cNvPr id="489" name="Text Box 129"/>
                                    <wps:cNvSpPr txBox="1"/>
                                    <wps:spPr>
                                      <a:xfrm>
                                        <a:off x="-63988" y="4727470"/>
                                        <a:ext cx="273048" cy="525781"/>
                                      </a:xfrm>
                                      <a:prstGeom prst="rect">
                                        <a:avLst/>
                                      </a:prstGeom>
                                      <a:noFill/>
                                    </wps:spPr>
                                    <wps:txbx>
                                      <w:txbxContent>
                                        <w:p w14:paraId="0216C89C"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8</w:t>
                                          </w:r>
                                        </w:p>
                                      </w:txbxContent>
                                    </wps:txbx>
                                    <wps:bodyPr wrap="square" rtlCol="0">
                                      <a:noAutofit/>
                                    </wps:bodyPr>
                                  </wps:wsp>
                                  <wps:wsp>
                                    <wps:cNvPr id="490" name="Text Box 130"/>
                                    <wps:cNvSpPr txBox="1"/>
                                    <wps:spPr>
                                      <a:xfrm>
                                        <a:off x="-74995" y="4117232"/>
                                        <a:ext cx="273048" cy="525781"/>
                                      </a:xfrm>
                                      <a:prstGeom prst="rect">
                                        <a:avLst/>
                                      </a:prstGeom>
                                      <a:noFill/>
                                    </wps:spPr>
                                    <wps:txbx>
                                      <w:txbxContent>
                                        <w:p w14:paraId="7F82D18B"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7</w:t>
                                          </w:r>
                                        </w:p>
                                      </w:txbxContent>
                                    </wps:txbx>
                                    <wps:bodyPr wrap="square" rtlCol="0">
                                      <a:noAutofit/>
                                    </wps:bodyPr>
                                  </wps:wsp>
                                </wpg:grpSp>
                                <wps:wsp>
                                  <wps:cNvPr id="491" name="Straight Connector 491"/>
                                  <wps:cNvCnPr/>
                                  <wps:spPr>
                                    <a:xfrm flipV="1">
                                      <a:off x="407810" y="574670"/>
                                      <a:ext cx="2328752" cy="16316"/>
                                    </a:xfrm>
                                    <a:prstGeom prst="line">
                                      <a:avLst/>
                                    </a:prstGeom>
                                    <a:noFill/>
                                    <a:ln w="15875" cap="flat" cmpd="sng" algn="ctr">
                                      <a:solidFill>
                                        <a:sysClr val="windowText" lastClr="000000"/>
                                      </a:solidFill>
                                      <a:prstDash val="solid"/>
                                      <a:miter lim="800000"/>
                                    </a:ln>
                                    <a:effectLst/>
                                  </wps:spPr>
                                  <wps:bodyPr/>
                                </wps:wsp>
                                <wps:wsp>
                                  <wps:cNvPr id="492" name="Straight Connector 492"/>
                                  <wps:cNvCnPr/>
                                  <wps:spPr>
                                    <a:xfrm>
                                      <a:off x="407810" y="579539"/>
                                      <a:ext cx="11593" cy="4787803"/>
                                    </a:xfrm>
                                    <a:prstGeom prst="line">
                                      <a:avLst/>
                                    </a:prstGeom>
                                    <a:noFill/>
                                    <a:ln w="15875" cap="flat" cmpd="sng" algn="ctr">
                                      <a:solidFill>
                                        <a:sysClr val="windowText" lastClr="000000"/>
                                      </a:solidFill>
                                      <a:prstDash val="solid"/>
                                      <a:miter lim="800000"/>
                                    </a:ln>
                                    <a:effectLst/>
                                  </wps:spPr>
                                  <wps:bodyPr/>
                                </wps:wsp>
                                <wps:wsp>
                                  <wps:cNvPr id="493" name="Straight Connector 493"/>
                                  <wps:cNvCnPr/>
                                  <wps:spPr>
                                    <a:xfrm>
                                      <a:off x="2187191" y="578575"/>
                                      <a:ext cx="0" cy="4788767"/>
                                    </a:xfrm>
                                    <a:prstGeom prst="line">
                                      <a:avLst/>
                                    </a:prstGeom>
                                    <a:noFill/>
                                    <a:ln w="15875" cap="flat" cmpd="sng" algn="ctr">
                                      <a:solidFill>
                                        <a:sysClr val="windowText" lastClr="000000"/>
                                      </a:solidFill>
                                      <a:prstDash val="solid"/>
                                      <a:miter lim="800000"/>
                                    </a:ln>
                                    <a:effectLst/>
                                  </wps:spPr>
                                  <wps:bodyPr/>
                                </wps:wsp>
                                <wps:wsp>
                                  <wps:cNvPr id="494" name="Straight Connector 494"/>
                                  <wps:cNvCnPr/>
                                  <wps:spPr>
                                    <a:xfrm>
                                      <a:off x="1552257" y="577851"/>
                                      <a:ext cx="0" cy="4789491"/>
                                    </a:xfrm>
                                    <a:prstGeom prst="line">
                                      <a:avLst/>
                                    </a:prstGeom>
                                    <a:noFill/>
                                    <a:ln w="15875" cap="flat" cmpd="sng" algn="ctr">
                                      <a:solidFill>
                                        <a:sysClr val="windowText" lastClr="000000"/>
                                      </a:solidFill>
                                      <a:prstDash val="solid"/>
                                      <a:miter lim="800000"/>
                                    </a:ln>
                                    <a:effectLst/>
                                  </wps:spPr>
                                  <wps:bodyPr/>
                                </wps:wsp>
                                <wps:wsp>
                                  <wps:cNvPr id="495" name="Straight Connector 495"/>
                                  <wps:cNvCnPr/>
                                  <wps:spPr>
                                    <a:xfrm>
                                      <a:off x="982003" y="577851"/>
                                      <a:ext cx="0" cy="4789491"/>
                                    </a:xfrm>
                                    <a:prstGeom prst="line">
                                      <a:avLst/>
                                    </a:prstGeom>
                                    <a:noFill/>
                                    <a:ln w="15875" cap="flat" cmpd="sng" algn="ctr">
                                      <a:solidFill>
                                        <a:sysClr val="windowText" lastClr="000000"/>
                                      </a:solidFill>
                                      <a:prstDash val="solid"/>
                                      <a:miter lim="800000"/>
                                    </a:ln>
                                    <a:effectLst/>
                                  </wps:spPr>
                                  <wps:bodyPr/>
                                </wps:wsp>
                                <wps:wsp>
                                  <wps:cNvPr id="496" name="Straight Connector 496"/>
                                  <wps:cNvCnPr/>
                                  <wps:spPr>
                                    <a:xfrm>
                                      <a:off x="419403" y="5367342"/>
                                      <a:ext cx="2337750" cy="0"/>
                                    </a:xfrm>
                                    <a:prstGeom prst="line">
                                      <a:avLst/>
                                    </a:prstGeom>
                                    <a:noFill/>
                                    <a:ln w="15875" cap="flat" cmpd="sng" algn="ctr">
                                      <a:solidFill>
                                        <a:sysClr val="windowText" lastClr="000000"/>
                                      </a:solidFill>
                                      <a:prstDash val="solid"/>
                                      <a:miter lim="800000"/>
                                    </a:ln>
                                    <a:effectLst/>
                                  </wps:spPr>
                                  <wps:bodyPr/>
                                </wps:wsp>
                                <wps:wsp>
                                  <wps:cNvPr id="497" name="Straight Connector 497"/>
                                  <wps:cNvCnPr/>
                                  <wps:spPr>
                                    <a:xfrm>
                                      <a:off x="407751" y="3617469"/>
                                      <a:ext cx="2348764" cy="0"/>
                                    </a:xfrm>
                                    <a:prstGeom prst="line">
                                      <a:avLst/>
                                    </a:prstGeom>
                                    <a:noFill/>
                                    <a:ln w="15875" cap="flat" cmpd="sng" algn="ctr">
                                      <a:solidFill>
                                        <a:sysClr val="windowText" lastClr="000000"/>
                                      </a:solidFill>
                                      <a:prstDash val="solid"/>
                                      <a:miter lim="800000"/>
                                    </a:ln>
                                    <a:effectLst/>
                                  </wps:spPr>
                                  <wps:bodyPr/>
                                </wps:wsp>
                                <wps:wsp>
                                  <wps:cNvPr id="498" name="Straight Connector 498"/>
                                  <wps:cNvCnPr/>
                                  <wps:spPr>
                                    <a:xfrm flipV="1">
                                      <a:off x="409317" y="4224132"/>
                                      <a:ext cx="2347836" cy="8096"/>
                                    </a:xfrm>
                                    <a:prstGeom prst="line">
                                      <a:avLst/>
                                    </a:prstGeom>
                                    <a:noFill/>
                                    <a:ln w="15875" cap="flat" cmpd="sng" algn="ctr">
                                      <a:solidFill>
                                        <a:sysClr val="windowText" lastClr="000000"/>
                                      </a:solidFill>
                                      <a:prstDash val="solid"/>
                                      <a:miter lim="800000"/>
                                    </a:ln>
                                    <a:effectLst/>
                                  </wps:spPr>
                                  <wps:bodyPr/>
                                </wps:wsp>
                                <wps:wsp>
                                  <wps:cNvPr id="499" name="Straight Connector 499"/>
                                  <wps:cNvCnPr/>
                                  <wps:spPr>
                                    <a:xfrm flipV="1">
                                      <a:off x="407810" y="4787373"/>
                                      <a:ext cx="2349343" cy="8096"/>
                                    </a:xfrm>
                                    <a:prstGeom prst="line">
                                      <a:avLst/>
                                    </a:prstGeom>
                                    <a:noFill/>
                                    <a:ln w="15875" cap="flat" cmpd="sng" algn="ctr">
                                      <a:solidFill>
                                        <a:sysClr val="windowText" lastClr="000000"/>
                                      </a:solidFill>
                                      <a:prstDash val="solid"/>
                                      <a:miter lim="800000"/>
                                    </a:ln>
                                    <a:effectLst/>
                                  </wps:spPr>
                                  <wps:bodyPr/>
                                </wps:wsp>
                                <wps:wsp>
                                  <wps:cNvPr id="500" name="Straight Connector 500"/>
                                  <wps:cNvCnPr/>
                                  <wps:spPr>
                                    <a:xfrm flipV="1">
                                      <a:off x="407810" y="2363240"/>
                                      <a:ext cx="2348348" cy="1"/>
                                    </a:xfrm>
                                    <a:prstGeom prst="line">
                                      <a:avLst/>
                                    </a:prstGeom>
                                    <a:noFill/>
                                    <a:ln w="15875" cap="flat" cmpd="sng" algn="ctr">
                                      <a:solidFill>
                                        <a:sysClr val="windowText" lastClr="000000"/>
                                      </a:solidFill>
                                      <a:prstDash val="solid"/>
                                      <a:miter lim="800000"/>
                                    </a:ln>
                                    <a:effectLst/>
                                  </wps:spPr>
                                  <wps:bodyPr/>
                                </wps:wsp>
                                <wps:wsp>
                                  <wps:cNvPr id="501" name="Straight Connector 501"/>
                                  <wps:cNvCnPr/>
                                  <wps:spPr>
                                    <a:xfrm>
                                      <a:off x="407810" y="3010809"/>
                                      <a:ext cx="2343695" cy="0"/>
                                    </a:xfrm>
                                    <a:prstGeom prst="line">
                                      <a:avLst/>
                                    </a:prstGeom>
                                    <a:noFill/>
                                    <a:ln w="15875" cap="flat" cmpd="sng" algn="ctr">
                                      <a:solidFill>
                                        <a:sysClr val="windowText" lastClr="000000"/>
                                      </a:solidFill>
                                      <a:prstDash val="solid"/>
                                      <a:miter lim="800000"/>
                                    </a:ln>
                                    <a:effectLst/>
                                  </wps:spPr>
                                  <wps:bodyPr/>
                                </wps:wsp>
                                <wps:wsp>
                                  <wps:cNvPr id="502" name="Straight Connector 502"/>
                                  <wps:cNvCnPr/>
                                  <wps:spPr>
                                    <a:xfrm flipV="1">
                                      <a:off x="407810" y="1109803"/>
                                      <a:ext cx="2328752" cy="14247"/>
                                    </a:xfrm>
                                    <a:prstGeom prst="line">
                                      <a:avLst/>
                                    </a:prstGeom>
                                    <a:noFill/>
                                    <a:ln w="15875" cap="flat" cmpd="sng" algn="ctr">
                                      <a:solidFill>
                                        <a:sysClr val="windowText" lastClr="000000"/>
                                      </a:solidFill>
                                      <a:prstDash val="solid"/>
                                      <a:miter lim="800000"/>
                                    </a:ln>
                                    <a:effectLst/>
                                  </wps:spPr>
                                  <wps:bodyPr/>
                                </wps:wsp>
                                <wps:wsp>
                                  <wps:cNvPr id="503" name="Text Box 147"/>
                                  <wps:cNvSpPr txBox="1"/>
                                  <wps:spPr>
                                    <a:xfrm>
                                      <a:off x="164418" y="5915548"/>
                                      <a:ext cx="4757780" cy="474990"/>
                                    </a:xfrm>
                                    <a:prstGeom prst="rect">
                                      <a:avLst/>
                                    </a:prstGeom>
                                    <a:noFill/>
                                    <a:ln>
                                      <a:solidFill>
                                        <a:sysClr val="windowText" lastClr="000000"/>
                                      </a:solidFill>
                                    </a:ln>
                                  </wps:spPr>
                                  <wps:txbx>
                                    <w:txbxContent>
                                      <w:p w14:paraId="1EB00D66" w14:textId="77777777" w:rsidR="00AB3CB7" w:rsidRPr="00E71397" w:rsidRDefault="00AB3CB7" w:rsidP="00B87DD3">
                                        <w:pPr>
                                          <w:pStyle w:val="NormalWeb"/>
                                          <w:spacing w:before="0" w:beforeAutospacing="0" w:after="0" w:afterAutospacing="0" w:line="480" w:lineRule="auto"/>
                                          <w:jc w:val="center"/>
                                          <w:rPr>
                                            <w:sz w:val="20"/>
                                            <w:szCs w:val="20"/>
                                          </w:rPr>
                                        </w:pPr>
                                        <w:r w:rsidRPr="00E71397">
                                          <w:rPr>
                                            <w:rFonts w:ascii="Calibri" w:eastAsia="Times New Roman" w:hAnsi="Calibri"/>
                                            <w:color w:val="000000"/>
                                            <w:kern w:val="24"/>
                                            <w:sz w:val="20"/>
                                            <w:szCs w:val="20"/>
                                            <w:lang w:val="en-US"/>
                                          </w:rPr>
                                          <w:t>10 hpi</w:t>
                                        </w:r>
                                      </w:p>
                                    </w:txbxContent>
                                  </wps:txbx>
                                  <wps:bodyPr wrap="square" rtlCol="0">
                                    <a:noAutofit/>
                                  </wps:bodyPr>
                                </wps:wsp>
                                <wps:wsp>
                                  <wps:cNvPr id="504" name="Straight Connector 504"/>
                                  <wps:cNvCnPr/>
                                  <wps:spPr>
                                    <a:xfrm flipV="1">
                                      <a:off x="409317" y="1765247"/>
                                      <a:ext cx="2347946" cy="8096"/>
                                    </a:xfrm>
                                    <a:prstGeom prst="line">
                                      <a:avLst/>
                                    </a:prstGeom>
                                    <a:noFill/>
                                    <a:ln w="15875" cap="flat" cmpd="sng" algn="ctr">
                                      <a:solidFill>
                                        <a:sysClr val="windowText" lastClr="000000"/>
                                      </a:solidFill>
                                      <a:prstDash val="solid"/>
                                      <a:miter lim="800000"/>
                                    </a:ln>
                                    <a:effectLst/>
                                  </wps:spPr>
                                  <wps:bodyPr/>
                                </wps:wsp>
                                <wpg:grpSp>
                                  <wpg:cNvPr id="505" name="Group 505"/>
                                  <wpg:cNvGrpSpPr/>
                                  <wpg:grpSpPr>
                                    <a:xfrm>
                                      <a:off x="2743552" y="556425"/>
                                      <a:ext cx="2391313" cy="4817355"/>
                                      <a:chOff x="2743552" y="556425"/>
                                      <a:chExt cx="2391313" cy="4817355"/>
                                    </a:xfrm>
                                  </wpg:grpSpPr>
                                  <wps:wsp>
                                    <wps:cNvPr id="506" name="Straight Connector 506"/>
                                    <wps:cNvCnPr/>
                                    <wps:spPr>
                                      <a:xfrm flipV="1">
                                        <a:off x="2773001" y="556425"/>
                                        <a:ext cx="2360357" cy="12040"/>
                                      </a:xfrm>
                                      <a:prstGeom prst="line">
                                        <a:avLst/>
                                      </a:prstGeom>
                                      <a:noFill/>
                                      <a:ln w="15875" cap="flat" cmpd="sng" algn="ctr">
                                        <a:solidFill>
                                          <a:sysClr val="windowText" lastClr="000000"/>
                                        </a:solidFill>
                                        <a:prstDash val="solid"/>
                                        <a:miter lim="800000"/>
                                      </a:ln>
                                      <a:effectLst/>
                                    </wps:spPr>
                                    <wps:bodyPr/>
                                  </wps:wsp>
                                  <wps:wsp>
                                    <wps:cNvPr id="507" name="Straight Connector 507"/>
                                    <wps:cNvCnPr/>
                                    <wps:spPr>
                                      <a:xfrm>
                                        <a:off x="2743552" y="566396"/>
                                        <a:ext cx="11180" cy="4806637"/>
                                      </a:xfrm>
                                      <a:prstGeom prst="line">
                                        <a:avLst/>
                                      </a:prstGeom>
                                      <a:noFill/>
                                      <a:ln w="15875" cap="flat" cmpd="sng" algn="ctr">
                                        <a:solidFill>
                                          <a:sysClr val="windowText" lastClr="000000"/>
                                        </a:solidFill>
                                        <a:prstDash val="solid"/>
                                        <a:miter lim="800000"/>
                                      </a:ln>
                                      <a:effectLst/>
                                    </wps:spPr>
                                    <wps:bodyPr/>
                                  </wps:wsp>
                                  <wps:wsp>
                                    <wps:cNvPr id="508" name="Straight Connector 508"/>
                                    <wps:cNvCnPr/>
                                    <wps:spPr>
                                      <a:xfrm>
                                        <a:off x="2779990" y="569429"/>
                                        <a:ext cx="12251" cy="4804351"/>
                                      </a:xfrm>
                                      <a:prstGeom prst="line">
                                        <a:avLst/>
                                      </a:prstGeom>
                                      <a:noFill/>
                                      <a:ln w="15875" cap="flat" cmpd="sng" algn="ctr">
                                        <a:solidFill>
                                          <a:sysClr val="windowText" lastClr="000000"/>
                                        </a:solidFill>
                                        <a:prstDash val="solid"/>
                                        <a:miter lim="800000"/>
                                      </a:ln>
                                      <a:effectLst/>
                                    </wps:spPr>
                                    <wps:bodyPr/>
                                  </wps:wsp>
                                  <wps:wsp>
                                    <wps:cNvPr id="509" name="Straight Connector 509"/>
                                    <wps:cNvCnPr/>
                                    <wps:spPr>
                                      <a:xfrm>
                                        <a:off x="4552382" y="568465"/>
                                        <a:ext cx="0" cy="4798877"/>
                                      </a:xfrm>
                                      <a:prstGeom prst="line">
                                        <a:avLst/>
                                      </a:prstGeom>
                                      <a:noFill/>
                                      <a:ln w="15875" cap="flat" cmpd="sng" algn="ctr">
                                        <a:solidFill>
                                          <a:sysClr val="windowText" lastClr="000000"/>
                                        </a:solidFill>
                                        <a:prstDash val="solid"/>
                                        <a:miter lim="800000"/>
                                      </a:ln>
                                      <a:effectLst/>
                                    </wps:spPr>
                                    <wps:bodyPr/>
                                  </wps:wsp>
                                  <wps:wsp>
                                    <wps:cNvPr id="510" name="Straight Connector 510"/>
                                    <wps:cNvCnPr/>
                                    <wps:spPr>
                                      <a:xfrm>
                                        <a:off x="5123684" y="556425"/>
                                        <a:ext cx="4486" cy="4817355"/>
                                      </a:xfrm>
                                      <a:prstGeom prst="line">
                                        <a:avLst/>
                                      </a:prstGeom>
                                      <a:noFill/>
                                      <a:ln w="15875" cap="flat" cmpd="sng" algn="ctr">
                                        <a:solidFill>
                                          <a:sysClr val="windowText" lastClr="000000"/>
                                        </a:solidFill>
                                        <a:prstDash val="solid"/>
                                        <a:miter lim="800000"/>
                                      </a:ln>
                                      <a:effectLst/>
                                    </wps:spPr>
                                    <wps:bodyPr/>
                                  </wps:wsp>
                                  <wps:wsp>
                                    <wps:cNvPr id="511" name="Straight Connector 511"/>
                                    <wps:cNvCnPr/>
                                    <wps:spPr>
                                      <a:xfrm>
                                        <a:off x="3917448" y="567741"/>
                                        <a:ext cx="0" cy="4806039"/>
                                      </a:xfrm>
                                      <a:prstGeom prst="line">
                                        <a:avLst/>
                                      </a:prstGeom>
                                      <a:noFill/>
                                      <a:ln w="15875" cap="flat" cmpd="sng" algn="ctr">
                                        <a:solidFill>
                                          <a:sysClr val="windowText" lastClr="000000"/>
                                        </a:solidFill>
                                        <a:prstDash val="solid"/>
                                        <a:miter lim="800000"/>
                                      </a:ln>
                                      <a:effectLst/>
                                    </wps:spPr>
                                    <wps:bodyPr/>
                                  </wps:wsp>
                                  <wps:wsp>
                                    <wps:cNvPr id="512" name="Straight Connector 512"/>
                                    <wps:cNvCnPr/>
                                    <wps:spPr>
                                      <a:xfrm>
                                        <a:off x="3347194" y="567741"/>
                                        <a:ext cx="0" cy="4799601"/>
                                      </a:xfrm>
                                      <a:prstGeom prst="line">
                                        <a:avLst/>
                                      </a:prstGeom>
                                      <a:noFill/>
                                      <a:ln w="15875" cap="flat" cmpd="sng" algn="ctr">
                                        <a:solidFill>
                                          <a:sysClr val="windowText" lastClr="000000"/>
                                        </a:solidFill>
                                        <a:prstDash val="solid"/>
                                        <a:miter lim="800000"/>
                                      </a:ln>
                                      <a:effectLst/>
                                    </wps:spPr>
                                    <wps:bodyPr/>
                                  </wps:wsp>
                                  <wps:wsp>
                                    <wps:cNvPr id="513" name="Straight Connector 513"/>
                                    <wps:cNvCnPr/>
                                    <wps:spPr>
                                      <a:xfrm>
                                        <a:off x="2784594" y="5373780"/>
                                        <a:ext cx="2350271" cy="0"/>
                                      </a:xfrm>
                                      <a:prstGeom prst="line">
                                        <a:avLst/>
                                      </a:prstGeom>
                                      <a:noFill/>
                                      <a:ln w="15875" cap="flat" cmpd="sng" algn="ctr">
                                        <a:solidFill>
                                          <a:sysClr val="windowText" lastClr="000000"/>
                                        </a:solidFill>
                                        <a:prstDash val="solid"/>
                                        <a:miter lim="800000"/>
                                      </a:ln>
                                      <a:effectLst/>
                                    </wps:spPr>
                                    <wps:bodyPr/>
                                  </wps:wsp>
                                  <wps:wsp>
                                    <wps:cNvPr id="514" name="Straight Connector 514"/>
                                    <wps:cNvCnPr/>
                                    <wps:spPr>
                                      <a:xfrm>
                                        <a:off x="2784594" y="3615633"/>
                                        <a:ext cx="2348764" cy="0"/>
                                      </a:xfrm>
                                      <a:prstGeom prst="line">
                                        <a:avLst/>
                                      </a:prstGeom>
                                      <a:noFill/>
                                      <a:ln w="15875" cap="flat" cmpd="sng" algn="ctr">
                                        <a:solidFill>
                                          <a:sysClr val="windowText" lastClr="000000"/>
                                        </a:solidFill>
                                        <a:prstDash val="solid"/>
                                        <a:miter lim="800000"/>
                                      </a:ln>
                                      <a:effectLst/>
                                    </wps:spPr>
                                    <wps:bodyPr/>
                                  </wps:wsp>
                                  <wps:wsp>
                                    <wps:cNvPr id="515" name="Straight Connector 515"/>
                                    <wps:cNvCnPr/>
                                    <wps:spPr>
                                      <a:xfrm flipV="1">
                                        <a:off x="2780334" y="4214022"/>
                                        <a:ext cx="2347836" cy="8096"/>
                                      </a:xfrm>
                                      <a:prstGeom prst="line">
                                        <a:avLst/>
                                      </a:prstGeom>
                                      <a:noFill/>
                                      <a:ln w="15875" cap="flat" cmpd="sng" algn="ctr">
                                        <a:solidFill>
                                          <a:sysClr val="windowText" lastClr="000000"/>
                                        </a:solidFill>
                                        <a:prstDash val="solid"/>
                                        <a:miter lim="800000"/>
                                      </a:ln>
                                      <a:effectLst/>
                                    </wps:spPr>
                                    <wps:bodyPr/>
                                  </wps:wsp>
                                  <wps:wsp>
                                    <wps:cNvPr id="516" name="Straight Connector 516"/>
                                    <wps:cNvCnPr/>
                                    <wps:spPr>
                                      <a:xfrm>
                                        <a:off x="2792241" y="4785537"/>
                                        <a:ext cx="2330103" cy="0"/>
                                      </a:xfrm>
                                      <a:prstGeom prst="line">
                                        <a:avLst/>
                                      </a:prstGeom>
                                      <a:noFill/>
                                      <a:ln w="15875" cap="flat" cmpd="sng" algn="ctr">
                                        <a:solidFill>
                                          <a:sysClr val="windowText" lastClr="000000"/>
                                        </a:solidFill>
                                        <a:prstDash val="solid"/>
                                        <a:miter lim="800000"/>
                                      </a:ln>
                                      <a:effectLst/>
                                    </wps:spPr>
                                    <wps:bodyPr/>
                                  </wps:wsp>
                                  <wps:wsp>
                                    <wps:cNvPr id="517" name="Straight Connector 517"/>
                                    <wps:cNvCnPr/>
                                    <wps:spPr>
                                      <a:xfrm>
                                        <a:off x="2792241" y="2340897"/>
                                        <a:ext cx="2341117" cy="0"/>
                                      </a:xfrm>
                                      <a:prstGeom prst="line">
                                        <a:avLst/>
                                      </a:prstGeom>
                                      <a:noFill/>
                                      <a:ln w="15875" cap="flat" cmpd="sng" algn="ctr">
                                        <a:solidFill>
                                          <a:sysClr val="windowText" lastClr="000000"/>
                                        </a:solidFill>
                                        <a:prstDash val="solid"/>
                                        <a:miter lim="800000"/>
                                      </a:ln>
                                      <a:effectLst/>
                                    </wps:spPr>
                                    <wps:bodyPr/>
                                  </wps:wsp>
                                  <wps:wsp>
                                    <wps:cNvPr id="518" name="Straight Connector 518"/>
                                    <wps:cNvCnPr/>
                                    <wps:spPr>
                                      <a:xfrm flipV="1">
                                        <a:off x="2791583" y="3000877"/>
                                        <a:ext cx="2341775" cy="7402"/>
                                      </a:xfrm>
                                      <a:prstGeom prst="line">
                                        <a:avLst/>
                                      </a:prstGeom>
                                      <a:noFill/>
                                      <a:ln w="15875" cap="flat" cmpd="sng" algn="ctr">
                                        <a:solidFill>
                                          <a:sysClr val="windowText" lastClr="000000"/>
                                        </a:solidFill>
                                        <a:prstDash val="solid"/>
                                        <a:miter lim="800000"/>
                                      </a:ln>
                                      <a:effectLst/>
                                    </wps:spPr>
                                    <wps:bodyPr/>
                                  </wps:wsp>
                                  <wps:wsp>
                                    <wps:cNvPr id="519" name="Straight Connector 519"/>
                                    <wps:cNvCnPr/>
                                    <wps:spPr>
                                      <a:xfrm>
                                        <a:off x="2773001" y="1113940"/>
                                        <a:ext cx="2360357" cy="0"/>
                                      </a:xfrm>
                                      <a:prstGeom prst="line">
                                        <a:avLst/>
                                      </a:prstGeom>
                                      <a:noFill/>
                                      <a:ln w="15875" cap="flat" cmpd="sng" algn="ctr">
                                        <a:solidFill>
                                          <a:sysClr val="windowText" lastClr="000000"/>
                                        </a:solidFill>
                                        <a:prstDash val="solid"/>
                                        <a:miter lim="800000"/>
                                      </a:ln>
                                      <a:effectLst/>
                                    </wps:spPr>
                                    <wps:bodyPr/>
                                  </wps:wsp>
                                  <wps:wsp>
                                    <wps:cNvPr id="520" name="Straight Connector 520"/>
                                    <wps:cNvCnPr/>
                                    <wps:spPr>
                                      <a:xfrm flipV="1">
                                        <a:off x="2774508" y="1755137"/>
                                        <a:ext cx="2360357" cy="8096"/>
                                      </a:xfrm>
                                      <a:prstGeom prst="line">
                                        <a:avLst/>
                                      </a:prstGeom>
                                      <a:noFill/>
                                      <a:ln w="15875" cap="flat" cmpd="sng" algn="ctr">
                                        <a:solidFill>
                                          <a:sysClr val="windowText" lastClr="000000"/>
                                        </a:solidFill>
                                        <a:prstDash val="solid"/>
                                        <a:miter lim="800000"/>
                                      </a:ln>
                                      <a:effectLst/>
                                    </wps:spPr>
                                    <wps:bodyPr/>
                                  </wps:wsp>
                                </wpg:grpSp>
                              </wpg:grpSp>
                              <wps:wsp>
                                <wps:cNvPr id="521" name="Text Box 304"/>
                                <wps:cNvSpPr txBox="1"/>
                                <wps:spPr>
                                  <a:xfrm>
                                    <a:off x="1682767" y="2624544"/>
                                    <a:ext cx="536278" cy="228058"/>
                                  </a:xfrm>
                                  <a:prstGeom prst="rect">
                                    <a:avLst/>
                                  </a:prstGeom>
                                  <a:noFill/>
                                </wps:spPr>
                                <wps:txbx>
                                  <w:txbxContent>
                                    <w:p w14:paraId="613C0BEE"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0"/>
                                          <w:szCs w:val="20"/>
                                          <w:lang w:val="en-US"/>
                                        </w:rPr>
                                        <w:t>Mix</w:t>
                                      </w:r>
                                    </w:p>
                                  </w:txbxContent>
                                </wps:txbx>
                                <wps:bodyPr wrap="square" rtlCol="0">
                                  <a:noAutofit/>
                                </wps:bodyPr>
                              </wps:wsp>
                              <wps:wsp>
                                <wps:cNvPr id="522" name="Text Box 303"/>
                                <wps:cNvSpPr txBox="1"/>
                                <wps:spPr>
                                  <a:xfrm>
                                    <a:off x="653884" y="2738868"/>
                                    <a:ext cx="618818" cy="452267"/>
                                  </a:xfrm>
                                  <a:prstGeom prst="rect">
                                    <a:avLst/>
                                  </a:prstGeom>
                                  <a:noFill/>
                                </wps:spPr>
                                <wps:txbx>
                                  <w:txbxContent>
                                    <w:p w14:paraId="11D8C409"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0"/>
                                          <w:szCs w:val="20"/>
                                          <w:lang w:val="en-US"/>
                                        </w:rPr>
                                        <w:t>Low</w:t>
                                      </w:r>
                                    </w:p>
                                  </w:txbxContent>
                                </wps:txbx>
                                <wps:bodyPr wrap="square" rtlCol="0">
                                  <a:noAutofit/>
                                </wps:bodyPr>
                              </wps:wsp>
                            </wpg:grpSp>
                          </wpg:wgp>
                        </a:graphicData>
                      </a:graphic>
                    </wp:inline>
                  </w:drawing>
                </mc:Choice>
                <mc:Fallback>
                  <w:pict>
                    <v:group w14:anchorId="23801729" id="_x0000_s1237" style="width:205.3pt;height:251.65pt;mso-position-horizontal-relative:char;mso-position-vertical-relative:line" coordorigin="-375" coordsize="26071,319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">
                      <v:shape id="Text Box 101" o:spid="_x0000_s1238" type="#_x0000_t202" style="position:absolute;left:1475;top:162;width:4023;height:3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" filled="f" stroked="f">
                        <v:textbox>
                          <w:txbxContent>
                            <w:p w14:paraId="045ABE41"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LK</w:t>
                              </w:r>
                            </w:p>
                          </w:txbxContent>
                        </v:textbox>
                      </v:shape>
                      <v:shape id="Text Box 102" o:spid="_x0000_s1239" type="#_x0000_t202" style="position:absolute;left:4246;top:203;width:3689;height:38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" filled="f" stroked="f">
                        <v:textbox>
                          <w:txbxContent>
                            <w:p w14:paraId="70187AD4"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RK</w:t>
                              </w:r>
                            </w:p>
                          </w:txbxContent>
                        </v:textbox>
                      </v:shape>
                      <v:shape id="Text Box 103" o:spid="_x0000_s1240" type="#_x0000_t202" style="position:absolute;left:7154;top:212;width:3538;height:38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" filled="f" stroked="f">
                        <v:textbox>
                          <w:txbxContent>
                            <w:p w14:paraId="3B5C2B9B"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Liv</w:t>
                              </w:r>
                            </w:p>
                          </w:txbxContent>
                        </v:textbox>
                      </v:shape>
                      <v:shape id="Text Box 104" o:spid="_x0000_s1241" type="#_x0000_t202" style="position:absolute;left:10469;top:185;width:1927;height:3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" filled="f" stroked="f">
                        <v:textbox>
                          <w:txbxContent>
                            <w:p w14:paraId="0CBB9C11"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S</w:t>
                              </w:r>
                            </w:p>
                          </w:txbxContent>
                        </v:textbox>
                      </v:shape>
                      <v:shape id="Text Box 101" o:spid="_x0000_s1242" type="#_x0000_t202" style="position:absolute;left:13365;width:4023;height:3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" filled="f" stroked="f">
                        <v:textbox>
                          <w:txbxContent>
                            <w:p w14:paraId="1BF2CFC5"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LK</w:t>
                              </w:r>
                            </w:p>
                          </w:txbxContent>
                        </v:textbox>
                      </v:shape>
                      <v:shape id="Text Box 102" o:spid="_x0000_s1243" type="#_x0000_t202" style="position:absolute;left:16136;top:41;width:3689;height:38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" filled="f" stroked="f">
                        <v:textbox>
                          <w:txbxContent>
                            <w:p w14:paraId="63FF2BE8"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RK</w:t>
                              </w:r>
                            </w:p>
                          </w:txbxContent>
                        </v:textbox>
                      </v:shape>
                      <v:shape id="Text Box 103" o:spid="_x0000_s1244" type="#_x0000_t202" style="position:absolute;left:19044;top:50;width:3538;height:3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" filled="f" stroked="f">
                        <v:textbox>
                          <w:txbxContent>
                            <w:p w14:paraId="0B08BBFC"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Liv</w:t>
                              </w:r>
                            </w:p>
                          </w:txbxContent>
                        </v:textbox>
                      </v:shape>
                      <v:shape id="Text Box 104" o:spid="_x0000_s1245" type="#_x0000_t202" style="position:absolute;left:22359;top:23;width:1927;height:3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" filled="f" stroked="f">
                        <v:textbox>
                          <w:txbxContent>
                            <w:p w14:paraId="1BAEBD94"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S</w:t>
                              </w:r>
                            </w:p>
                          </w:txbxContent>
                        </v:textbox>
                      </v:shape>
                      <v:group id="Group 476" o:spid="_x0000_s1246" style="position:absolute;left:-375;top:3279;width:26070;height:28681" coordorigin="-375,3279" coordsize="26071,28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">
                        <v:group id="Group 477" o:spid="_x0000_s1247" style="position:absolute;left:-375;top:3279;width:26070;height:28681" coordorigin="-749,4312" coordsize="52098,59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">
                          <v:shape id="Picture 478" o:spid="_x0000_s1248" type="#_x0000_t75" style="position:absolute;left:27572;top:5909;width:23587;height:23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">
                            <v:imagedata r:id="rId87" o:title="" croptop="1382f" cropbottom="2093f" cropleft="2602f" cropright="1222f"/>
                            <v:path arrowok="t"/>
                          </v:shape>
                          <v:shape id="Picture 479" o:spid="_x0000_s1249" type="#_x0000_t75" style="position:absolute;left:27600;top:30082;width:23587;height:23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">
                            <v:imagedata r:id="rId88" o:title="" croptop="1382f" cropbottom="2093f" cropleft="2597f" cropright="1330f"/>
                            <v:path arrowok="t"/>
                          </v:shape>
                          <v:shape id="Picture 480" o:spid="_x0000_s1250" type="#_x0000_t75" style="position:absolute;left:3595;top:5909;width:23702;height:23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">
                            <v:imagedata r:id="rId89" o:title="" croptop="1480f" cropbottom="2183f" cropleft="2551f" cropright="1161f"/>
                            <v:path arrowok="t"/>
                          </v:shape>
                          <v:shape id="Picture 481" o:spid="_x0000_s1251" type="#_x0000_t75" style="position:absolute;left:4017;top:30546;width:23421;height:23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">
                            <v:imagedata r:id="rId90" o:title="" croptop="1480f" cropbottom="1591f" cropleft="2545f" cropright="1418f"/>
                            <v:path arrowok="t"/>
                          </v:shape>
                          <v:group id="Group 482" o:spid="_x0000_s1252" style="position:absolute;left:-749;top:4312;width:2839;height:48220" coordorigin="-749,4312" coordsize="2840,48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">
                            <v:shape id="Text Box 123" o:spid="_x0000_s1253" type="#_x0000_t202" style="position:absolute;left:-749;top:4312;width:2729;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" filled="f" stroked="f">
                              <v:textbox>
                                <w:txbxContent>
                                  <w:p w14:paraId="6589F6B1"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1</w:t>
                                    </w:r>
                                  </w:p>
                                </w:txbxContent>
                              </v:textbox>
                            </v:shape>
                            <v:shape id="Text Box 124" o:spid="_x0000_s1254" type="#_x0000_t202" style="position:absolute;left:-749;top:35335;width:2729;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" filled="f" stroked="f">
                              <v:textbox>
                                <w:txbxContent>
                                  <w:p w14:paraId="72EB8A92"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6</w:t>
                                    </w:r>
                                  </w:p>
                                </w:txbxContent>
                              </v:textbox>
                            </v:shape>
                            <v:shape id="Text Box 125" o:spid="_x0000_s1255" type="#_x0000_t202" style="position:absolute;left:-749;top:29105;width:2729;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" filled="f" stroked="f">
                              <v:textbox>
                                <w:txbxContent>
                                  <w:p w14:paraId="360560CB"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5</w:t>
                                    </w:r>
                                  </w:p>
                                </w:txbxContent>
                              </v:textbox>
                            </v:shape>
                            <v:shape id="Text Box 126" o:spid="_x0000_s1256" type="#_x0000_t202" style="position:absolute;left:-749;top:22925;width:2729;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" filled="f" stroked="f">
                              <v:textbox>
                                <w:txbxContent>
                                  <w:p w14:paraId="6817DE53"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4</w:t>
                                    </w:r>
                                  </w:p>
                                </w:txbxContent>
                              </v:textbox>
                            </v:shape>
                            <v:shape id="Text Box 127" o:spid="_x0000_s1257" type="#_x0000_t202" style="position:absolute;left:-749;top:16644;width:2729;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" filled="f" stroked="f">
                              <v:textbox>
                                <w:txbxContent>
                                  <w:p w14:paraId="355955B5"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3</w:t>
                                    </w:r>
                                  </w:p>
                                </w:txbxContent>
                              </v:textbox>
                            </v:shape>
                            <v:shape id="Text Box 128" o:spid="_x0000_s1258" type="#_x0000_t202" style="position:absolute;left:-749;top:10707;width:2729;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" filled="f" stroked="f">
                              <v:textbox>
                                <w:txbxContent>
                                  <w:p w14:paraId="266A6E96"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2</w:t>
                                    </w:r>
                                  </w:p>
                                </w:txbxContent>
                              </v:textbox>
                            </v:shape>
                            <v:shape id="Text Box 129" o:spid="_x0000_s1259" type="#_x0000_t202" style="position:absolute;left:-639;top:47274;width:2729;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" filled="f" stroked="f">
                              <v:textbox>
                                <w:txbxContent>
                                  <w:p w14:paraId="0216C89C"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8</w:t>
                                    </w:r>
                                  </w:p>
                                </w:txbxContent>
                              </v:textbox>
                            </v:shape>
                            <v:shape id="Text Box 130" o:spid="_x0000_s1260" type="#_x0000_t202" style="position:absolute;left:-749;top:41172;width:2729;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" filled="f" stroked="f">
                              <v:textbox>
                                <w:txbxContent>
                                  <w:p w14:paraId="7F82D18B"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7</w:t>
                                    </w:r>
                                  </w:p>
                                </w:txbxContent>
                              </v:textbox>
                            </v:shape>
                          </v:group>
                          <v:line id="Straight Connector 491" o:spid="_x0000_s1261" style="position:absolute;flip:y;visibility:visible;mso-wrap-style:square" from="4078,5746" to="27365,59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" strokecolor="windowText" strokeweight="1.25pt">
                            <v:stroke joinstyle="miter"/>
                          </v:line>
                          <v:line id="Straight Connector 492" o:spid="_x0000_s1262" style="position:absolute;visibility:visible;mso-wrap-style:square" from="4078,5795" to="4194,536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" strokecolor="windowText" strokeweight="1.25pt">
                            <v:stroke joinstyle="miter"/>
                          </v:line>
                          <v:line id="Straight Connector 493" o:spid="_x0000_s1263" style="position:absolute;visibility:visible;mso-wrap-style:square" from="21871,5785" to="21871,536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" strokecolor="windowText" strokeweight="1.25pt">
                            <v:stroke joinstyle="miter"/>
                          </v:line>
                          <v:line id="Straight Connector 494" o:spid="_x0000_s1264" style="position:absolute;visibility:visible;mso-wrap-style:square" from="15522,5778" to="15522,536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" strokecolor="windowText" strokeweight="1.25pt">
                            <v:stroke joinstyle="miter"/>
                          </v:line>
                          <v:line id="Straight Connector 495" o:spid="_x0000_s1265" style="position:absolute;visibility:visible;mso-wrap-style:square" from="9820,5778" to="9820,536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" strokecolor="windowText" strokeweight="1.25pt">
                            <v:stroke joinstyle="miter"/>
                          </v:line>
                          <v:line id="Straight Connector 496" o:spid="_x0000_s1266" style="position:absolute;visibility:visible;mso-wrap-style:square" from="4194,53673" to="27571,536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" strokecolor="windowText" strokeweight="1.25pt">
                            <v:stroke joinstyle="miter"/>
                          </v:line>
                          <v:line id="Straight Connector 497" o:spid="_x0000_s1267" style="position:absolute;visibility:visible;mso-wrap-style:square" from="4077,36174" to="27565,36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" strokecolor="windowText" strokeweight="1.25pt">
                            <v:stroke joinstyle="miter"/>
                          </v:line>
                          <v:line id="Straight Connector 498" o:spid="_x0000_s1268" style="position:absolute;flip:y;visibility:visible;mso-wrap-style:square" from="4093,42241" to="27571,423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" strokecolor="windowText" strokeweight="1.25pt">
                            <v:stroke joinstyle="miter"/>
                          </v:line>
                          <v:line id="Straight Connector 499" o:spid="_x0000_s1269" style="position:absolute;flip:y;visibility:visible;mso-wrap-style:square" from="4078,47873" to="27571,47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" strokecolor="windowText" strokeweight="1.25pt">
                            <v:stroke joinstyle="miter"/>
                          </v:line>
                          <v:line id="Straight Connector 500" o:spid="_x0000_s1270" style="position:absolute;flip:y;visibility:visible;mso-wrap-style:square" from="4078,23632" to="27561,236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" strokecolor="windowText" strokeweight="1.25pt">
                            <v:stroke joinstyle="miter"/>
                          </v:line>
                          <v:line id="Straight Connector 501" o:spid="_x0000_s1271" style="position:absolute;visibility:visible;mso-wrap-style:square" from="4078,30108" to="27515,301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" strokecolor="windowText" strokeweight="1.25pt">
                            <v:stroke joinstyle="miter"/>
                          </v:line>
                          <v:line id="Straight Connector 502" o:spid="_x0000_s1272" style="position:absolute;flip:y;visibility:visible;mso-wrap-style:square" from="4078,11098" to="27365,11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" strokecolor="windowText" strokeweight="1.25pt">
                            <v:stroke joinstyle="miter"/>
                          </v:line>
                          <v:shape id="Text Box 147" o:spid="_x0000_s1273" type="#_x0000_t202" style="position:absolute;left:1644;top:59155;width:47577;height:4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" filled="f" strokecolor="windowText">
                            <v:textbox>
                              <w:txbxContent>
                                <w:p w14:paraId="1EB00D66" w14:textId="77777777" w:rsidR="00AB3CB7" w:rsidRPr="00E71397" w:rsidRDefault="00AB3CB7" w:rsidP="00B87DD3">
                                  <w:pPr>
                                    <w:pStyle w:val="NormalWeb"/>
                                    <w:spacing w:before="0" w:beforeAutospacing="0" w:after="0" w:afterAutospacing="0" w:line="480" w:lineRule="auto"/>
                                    <w:jc w:val="center"/>
                                    <w:rPr>
                                      <w:sz w:val="20"/>
                                      <w:szCs w:val="20"/>
                                    </w:rPr>
                                  </w:pPr>
                                  <w:r w:rsidRPr="00E71397">
                                    <w:rPr>
                                      <w:rFonts w:ascii="Calibri" w:eastAsia="Times New Roman" w:hAnsi="Calibri"/>
                                      <w:color w:val="000000"/>
                                      <w:kern w:val="24"/>
                                      <w:sz w:val="20"/>
                                      <w:szCs w:val="20"/>
                                      <w:lang w:val="en-US"/>
                                    </w:rPr>
                                    <w:t>10 hpi</w:t>
                                  </w:r>
                                </w:p>
                              </w:txbxContent>
                            </v:textbox>
                          </v:shape>
                          <v:line id="Straight Connector 504" o:spid="_x0000_s1274" style="position:absolute;flip:y;visibility:visible;mso-wrap-style:square" from="4093,17652" to="27572,177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" strokecolor="windowText" strokeweight="1.25pt">
                            <v:stroke joinstyle="miter"/>
                          </v:line>
                          <v:group id="Group 505" o:spid="_x0000_s1275" style="position:absolute;left:27435;top:5564;width:23913;height:48173" coordorigin="27435,5564" coordsize="23913,48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">
                            <v:line id="Straight Connector 506" o:spid="_x0000_s1276" style="position:absolute;flip:y;visibility:visible;mso-wrap-style:square" from="27730,5564" to="51333,5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" strokecolor="windowText" strokeweight="1.25pt">
                              <v:stroke joinstyle="miter"/>
                            </v:line>
                            <v:line id="Straight Connector 507" o:spid="_x0000_s1277" style="position:absolute;visibility:visible;mso-wrap-style:square" from="27435,5663" to="27547,537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" strokecolor="windowText" strokeweight="1.25pt">
                              <v:stroke joinstyle="miter"/>
                            </v:line>
                            <v:line id="Straight Connector 508" o:spid="_x0000_s1278" style="position:absolute;visibility:visible;mso-wrap-style:square" from="27799,5694" to="27922,537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" strokecolor="windowText" strokeweight="1.25pt">
                              <v:stroke joinstyle="miter"/>
                            </v:line>
                            <v:line id="Straight Connector 509" o:spid="_x0000_s1279" style="position:absolute;visibility:visible;mso-wrap-style:square" from="45523,5684" to="45523,536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" strokecolor="windowText" strokeweight="1.25pt">
                              <v:stroke joinstyle="miter"/>
                            </v:line>
                            <v:line id="Straight Connector 510" o:spid="_x0000_s1280" style="position:absolute;visibility:visible;mso-wrap-style:square" from="51236,5564" to="51281,537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" strokecolor="windowText" strokeweight="1.25pt">
                              <v:stroke joinstyle="miter"/>
                            </v:line>
                            <v:line id="Straight Connector 511" o:spid="_x0000_s1281" style="position:absolute;visibility:visible;mso-wrap-style:square" from="39174,5677" to="39174,537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" strokecolor="windowText" strokeweight="1.25pt">
                              <v:stroke joinstyle="miter"/>
                            </v:line>
                            <v:line id="Straight Connector 512" o:spid="_x0000_s1282" style="position:absolute;visibility:visible;mso-wrap-style:square" from="33471,5677" to="33471,536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" strokecolor="windowText" strokeweight="1.25pt">
                              <v:stroke joinstyle="miter"/>
                            </v:line>
                            <v:line id="Straight Connector 513" o:spid="_x0000_s1283" style="position:absolute;visibility:visible;mso-wrap-style:square" from="27845,53737" to="51348,537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" strokecolor="windowText" strokeweight="1.25pt">
                              <v:stroke joinstyle="miter"/>
                            </v:line>
                            <v:line id="Straight Connector 514" o:spid="_x0000_s1284" style="position:absolute;visibility:visible;mso-wrap-style:square" from="27845,36156" to="51333,361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" strokecolor="windowText" strokeweight="1.25pt">
                              <v:stroke joinstyle="miter"/>
                            </v:line>
                            <v:line id="Straight Connector 515" o:spid="_x0000_s1285" style="position:absolute;flip:y;visibility:visible;mso-wrap-style:square" from="27803,42140" to="51281,42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" strokecolor="windowText" strokeweight="1.25pt">
                              <v:stroke joinstyle="miter"/>
                            </v:line>
                            <v:line id="Straight Connector 516" o:spid="_x0000_s1286" style="position:absolute;visibility:visible;mso-wrap-style:square" from="27922,47855" to="51223,478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" strokecolor="windowText" strokeweight="1.25pt">
                              <v:stroke joinstyle="miter"/>
                            </v:line>
                            <v:line id="Straight Connector 517" o:spid="_x0000_s1287" style="position:absolute;visibility:visible;mso-wrap-style:square" from="27922,23408" to="51333,234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" strokecolor="windowText" strokeweight="1.25pt">
                              <v:stroke joinstyle="miter"/>
                            </v:line>
                            <v:line id="Straight Connector 518" o:spid="_x0000_s1288" style="position:absolute;flip:y;visibility:visible;mso-wrap-style:square" from="27915,30008" to="51333,300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" strokecolor="windowText" strokeweight="1.25pt">
                              <v:stroke joinstyle="miter"/>
                            </v:line>
                            <v:line id="Straight Connector 519" o:spid="_x0000_s1289" style="position:absolute;visibility:visible;mso-wrap-style:square" from="27730,11139" to="51333,111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" strokecolor="windowText" strokeweight="1.25pt">
                              <v:stroke joinstyle="miter"/>
                            </v:line>
                            <v:line id="Straight Connector 520" o:spid="_x0000_s1290" style="position:absolute;flip:y;visibility:visible;mso-wrap-style:square" from="27745,17551" to="51348,176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" strokecolor="windowText" strokeweight="1.25pt">
                              <v:stroke joinstyle="miter"/>
                            </v:line>
                          </v:group>
                        </v:group>
                        <v:shape id="Text Box 304" o:spid="_x0000_s1291" type="#_x0000_t202" style="position:absolute;left:16827;top:26245;width:5363;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" filled="f" stroked="f">
                          <v:textbox>
                            <w:txbxContent>
                              <w:p w14:paraId="613C0BEE"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0"/>
                                    <w:szCs w:val="20"/>
                                    <w:lang w:val="en-US"/>
                                  </w:rPr>
                                  <w:t>Mix</w:t>
                                </w:r>
                              </w:p>
                            </w:txbxContent>
                          </v:textbox>
                        </v:shape>
                        <v:shape id="Text Box 303" o:spid="_x0000_s1292" type="#_x0000_t202" style="position:absolute;left:6538;top:27388;width:6189;height:45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" filled="f" stroked="f">
                          <v:textbox>
                            <w:txbxContent>
                              <w:p w14:paraId="11D8C409"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0"/>
                                    <w:szCs w:val="20"/>
                                    <w:lang w:val="en-US"/>
                                  </w:rPr>
                                  <w:t>Low</w:t>
                                </w:r>
                              </w:p>
                            </w:txbxContent>
                          </v:textbox>
                        </v:shape>
                      </v:group>
                      <w10:anchorlock/>
                    </v:group>
                  </w:pict>
                </mc:Fallback>
              </mc:AlternateContent>
            </w:r>
          </w:p>
        </w:tc>
      </w:tr>
      <w:tr w:rsidR="00B87DD3" w:rsidRPr="00B87DD3" w14:paraId="4395B682" w14:textId="77777777" w:rsidTr="000722C7">
        <w:tc>
          <w:tcPr>
            <w:tcW w:w="4634" w:type="dxa"/>
          </w:tcPr>
          <w:p w14:paraId="763ECE6F" w14:textId="77777777" w:rsidR="00B87DD3" w:rsidRPr="00B87DD3" w:rsidRDefault="00B87DD3" w:rsidP="00B87DD3">
            <w:pPr>
              <w:rPr>
                <w:noProof/>
                <w:lang w:eastAsia="en-GB"/>
              </w:rPr>
            </w:pPr>
          </w:p>
        </w:tc>
        <w:tc>
          <w:tcPr>
            <w:tcW w:w="4376" w:type="dxa"/>
          </w:tcPr>
          <w:p w14:paraId="628280D7" w14:textId="77777777" w:rsidR="00B87DD3" w:rsidRPr="00B87DD3" w:rsidRDefault="00B87DD3" w:rsidP="00B87DD3">
            <w:pPr>
              <w:rPr>
                <w:noProof/>
                <w:lang w:eastAsia="en-GB"/>
              </w:rPr>
            </w:pPr>
          </w:p>
        </w:tc>
      </w:tr>
      <w:tr w:rsidR="00B87DD3" w:rsidRPr="00B87DD3" w14:paraId="6E0D0846" w14:textId="77777777" w:rsidTr="000722C7">
        <w:tc>
          <w:tcPr>
            <w:tcW w:w="4634" w:type="dxa"/>
          </w:tcPr>
          <w:p w14:paraId="61878379" w14:textId="77777777" w:rsidR="00B87DD3" w:rsidRPr="00B87DD3" w:rsidRDefault="00B87DD3" w:rsidP="00B87DD3">
            <w:r w:rsidRPr="00B87DD3">
              <w:rPr>
                <w:noProof/>
                <w:lang w:eastAsia="zh-CN"/>
              </w:rPr>
              <mc:AlternateContent>
                <mc:Choice Requires="wpg">
                  <w:drawing>
                    <wp:inline distT="0" distB="0" distL="0" distR="0" wp14:anchorId="592B772E" wp14:editId="7387FC18">
                      <wp:extent cx="2628918" cy="3064058"/>
                      <wp:effectExtent l="0" t="0" r="38100" b="34925"/>
                      <wp:docPr id="523" name="Group 1"/>
                      <wp:cNvGraphicFramePr/>
                      <a:graphic xmlns:a="http://schemas.openxmlformats.org/drawingml/2006/main">
                        <a:graphicData uri="http://schemas.microsoft.com/office/word/2010/wordprocessingGroup">
                          <wpg:wgp>
                            <wpg:cNvGrpSpPr/>
                            <wpg:grpSpPr>
                              <a:xfrm>
                                <a:off x="0" y="0"/>
                                <a:ext cx="2628918" cy="3064058"/>
                                <a:chOff x="-21136" y="107768"/>
                                <a:chExt cx="2628918" cy="3064058"/>
                              </a:xfrm>
                            </wpg:grpSpPr>
                            <wpg:grpSp>
                              <wpg:cNvPr id="524" name="Group 524"/>
                              <wpg:cNvGrpSpPr/>
                              <wpg:grpSpPr>
                                <a:xfrm>
                                  <a:off x="231026" y="365046"/>
                                  <a:ext cx="2376756" cy="2410599"/>
                                  <a:chOff x="231026" y="365047"/>
                                  <a:chExt cx="4766214" cy="4832823"/>
                                </a:xfrm>
                              </wpg:grpSpPr>
                              <pic:pic xmlns:pic="http://schemas.openxmlformats.org/drawingml/2006/picture">
                                <pic:nvPicPr>
                                  <pic:cNvPr id="525" name="Picture 525"/>
                                  <pic:cNvPicPr>
                                    <a:picLocks noChangeAspect="1"/>
                                  </pic:cNvPicPr>
                                </pic:nvPicPr>
                                <pic:blipFill rotWithShape="1">
                                  <a:blip r:embed="rId91"/>
                                  <a:srcRect l="4111" t="2032" r="1711" b="2654"/>
                                  <a:stretch/>
                                </pic:blipFill>
                                <pic:spPr>
                                  <a:xfrm>
                                    <a:off x="2613880" y="420144"/>
                                    <a:ext cx="2347683" cy="2376000"/>
                                  </a:xfrm>
                                  <a:prstGeom prst="rect">
                                    <a:avLst/>
                                  </a:prstGeom>
                                </pic:spPr>
                              </pic:pic>
                              <pic:pic xmlns:pic="http://schemas.openxmlformats.org/drawingml/2006/picture">
                                <pic:nvPicPr>
                                  <pic:cNvPr id="526" name="Picture 526"/>
                                  <pic:cNvPicPr>
                                    <a:picLocks noChangeAspect="1"/>
                                  </pic:cNvPicPr>
                                </pic:nvPicPr>
                                <pic:blipFill rotWithShape="1">
                                  <a:blip r:embed="rId92"/>
                                  <a:srcRect l="4289" t="2259" r="1916" b="3783"/>
                                  <a:stretch/>
                                </pic:blipFill>
                                <pic:spPr>
                                  <a:xfrm>
                                    <a:off x="2621407" y="2821870"/>
                                    <a:ext cx="2375833" cy="2376000"/>
                                  </a:xfrm>
                                  <a:prstGeom prst="rect">
                                    <a:avLst/>
                                  </a:prstGeom>
                                </pic:spPr>
                              </pic:pic>
                              <pic:pic xmlns:pic="http://schemas.openxmlformats.org/drawingml/2006/picture">
                                <pic:nvPicPr>
                                  <pic:cNvPr id="527" name="Picture 527"/>
                                  <pic:cNvPicPr>
                                    <a:picLocks noChangeAspect="1"/>
                                  </pic:cNvPicPr>
                                </pic:nvPicPr>
                                <pic:blipFill rotWithShape="1">
                                  <a:blip r:embed="rId93"/>
                                  <a:srcRect l="3885" t="2033" r="2841" b="3107"/>
                                  <a:stretch/>
                                </pic:blipFill>
                                <pic:spPr>
                                  <a:xfrm>
                                    <a:off x="231026" y="2816976"/>
                                    <a:ext cx="2336235" cy="2376000"/>
                                  </a:xfrm>
                                  <a:prstGeom prst="rect">
                                    <a:avLst/>
                                  </a:prstGeom>
                                </pic:spPr>
                              </pic:pic>
                              <pic:pic xmlns:pic="http://schemas.openxmlformats.org/drawingml/2006/picture">
                                <pic:nvPicPr>
                                  <pic:cNvPr id="528" name="Picture 528"/>
                                  <pic:cNvPicPr>
                                    <a:picLocks noChangeAspect="1"/>
                                  </pic:cNvPicPr>
                                </pic:nvPicPr>
                                <pic:blipFill rotWithShape="1">
                                  <a:blip r:embed="rId94"/>
                                  <a:srcRect l="3885" t="2033" r="2841" b="2654"/>
                                  <a:stretch/>
                                </pic:blipFill>
                                <pic:spPr>
                                  <a:xfrm>
                                    <a:off x="259336" y="411517"/>
                                    <a:ext cx="2325163" cy="2376000"/>
                                  </a:xfrm>
                                  <a:prstGeom prst="rect">
                                    <a:avLst/>
                                  </a:prstGeom>
                                </pic:spPr>
                              </pic:pic>
                              <wps:wsp>
                                <wps:cNvPr id="529" name="Straight Connector 529"/>
                                <wps:cNvCnPr/>
                                <wps:spPr>
                                  <a:xfrm flipV="1">
                                    <a:off x="270185" y="383292"/>
                                    <a:ext cx="2328752" cy="16316"/>
                                  </a:xfrm>
                                  <a:prstGeom prst="line">
                                    <a:avLst/>
                                  </a:prstGeom>
                                  <a:noFill/>
                                  <a:ln w="15875" cap="flat" cmpd="sng" algn="ctr">
                                    <a:solidFill>
                                      <a:sysClr val="windowText" lastClr="000000"/>
                                    </a:solidFill>
                                    <a:prstDash val="solid"/>
                                    <a:miter lim="800000"/>
                                  </a:ln>
                                  <a:effectLst/>
                                </wps:spPr>
                                <wps:bodyPr/>
                              </wps:wsp>
                              <wps:wsp>
                                <wps:cNvPr id="530" name="Straight Connector 530"/>
                                <wps:cNvCnPr/>
                                <wps:spPr>
                                  <a:xfrm>
                                    <a:off x="270185" y="388161"/>
                                    <a:ext cx="11593" cy="4787803"/>
                                  </a:xfrm>
                                  <a:prstGeom prst="line">
                                    <a:avLst/>
                                  </a:prstGeom>
                                  <a:noFill/>
                                  <a:ln w="15875" cap="flat" cmpd="sng" algn="ctr">
                                    <a:solidFill>
                                      <a:sysClr val="windowText" lastClr="000000"/>
                                    </a:solidFill>
                                    <a:prstDash val="solid"/>
                                    <a:miter lim="800000"/>
                                  </a:ln>
                                  <a:effectLst/>
                                </wps:spPr>
                                <wps:bodyPr/>
                              </wps:wsp>
                              <wps:wsp>
                                <wps:cNvPr id="531" name="Straight Connector 531"/>
                                <wps:cNvCnPr/>
                                <wps:spPr>
                                  <a:xfrm>
                                    <a:off x="2049566" y="387197"/>
                                    <a:ext cx="0" cy="4788767"/>
                                  </a:xfrm>
                                  <a:prstGeom prst="line">
                                    <a:avLst/>
                                  </a:prstGeom>
                                  <a:noFill/>
                                  <a:ln w="15875" cap="flat" cmpd="sng" algn="ctr">
                                    <a:solidFill>
                                      <a:sysClr val="windowText" lastClr="000000"/>
                                    </a:solidFill>
                                    <a:prstDash val="solid"/>
                                    <a:miter lim="800000"/>
                                  </a:ln>
                                  <a:effectLst/>
                                </wps:spPr>
                                <wps:bodyPr/>
                              </wps:wsp>
                              <wps:wsp>
                                <wps:cNvPr id="532" name="Straight Connector 532"/>
                                <wps:cNvCnPr/>
                                <wps:spPr>
                                  <a:xfrm>
                                    <a:off x="1414632" y="386473"/>
                                    <a:ext cx="0" cy="4789491"/>
                                  </a:xfrm>
                                  <a:prstGeom prst="line">
                                    <a:avLst/>
                                  </a:prstGeom>
                                  <a:noFill/>
                                  <a:ln w="15875" cap="flat" cmpd="sng" algn="ctr">
                                    <a:solidFill>
                                      <a:sysClr val="windowText" lastClr="000000"/>
                                    </a:solidFill>
                                    <a:prstDash val="solid"/>
                                    <a:miter lim="800000"/>
                                  </a:ln>
                                  <a:effectLst/>
                                </wps:spPr>
                                <wps:bodyPr/>
                              </wps:wsp>
                              <wps:wsp>
                                <wps:cNvPr id="533" name="Straight Connector 533"/>
                                <wps:cNvCnPr/>
                                <wps:spPr>
                                  <a:xfrm>
                                    <a:off x="844378" y="386473"/>
                                    <a:ext cx="0" cy="4789491"/>
                                  </a:xfrm>
                                  <a:prstGeom prst="line">
                                    <a:avLst/>
                                  </a:prstGeom>
                                  <a:noFill/>
                                  <a:ln w="15875" cap="flat" cmpd="sng" algn="ctr">
                                    <a:solidFill>
                                      <a:sysClr val="windowText" lastClr="000000"/>
                                    </a:solidFill>
                                    <a:prstDash val="solid"/>
                                    <a:miter lim="800000"/>
                                  </a:ln>
                                  <a:effectLst/>
                                </wps:spPr>
                                <wps:bodyPr/>
                              </wps:wsp>
                              <wps:wsp>
                                <wps:cNvPr id="534" name="Straight Connector 534"/>
                                <wps:cNvCnPr/>
                                <wps:spPr>
                                  <a:xfrm>
                                    <a:off x="281778" y="5175964"/>
                                    <a:ext cx="2337750" cy="0"/>
                                  </a:xfrm>
                                  <a:prstGeom prst="line">
                                    <a:avLst/>
                                  </a:prstGeom>
                                  <a:noFill/>
                                  <a:ln w="15875" cap="flat" cmpd="sng" algn="ctr">
                                    <a:solidFill>
                                      <a:sysClr val="windowText" lastClr="000000"/>
                                    </a:solidFill>
                                    <a:prstDash val="solid"/>
                                    <a:miter lim="800000"/>
                                  </a:ln>
                                  <a:effectLst/>
                                </wps:spPr>
                                <wps:bodyPr/>
                              </wps:wsp>
                              <wps:wsp>
                                <wps:cNvPr id="535" name="Straight Connector 535"/>
                                <wps:cNvCnPr/>
                                <wps:spPr>
                                  <a:xfrm>
                                    <a:off x="270126" y="3426091"/>
                                    <a:ext cx="2348764" cy="0"/>
                                  </a:xfrm>
                                  <a:prstGeom prst="line">
                                    <a:avLst/>
                                  </a:prstGeom>
                                  <a:noFill/>
                                  <a:ln w="15875" cap="flat" cmpd="sng" algn="ctr">
                                    <a:solidFill>
                                      <a:sysClr val="windowText" lastClr="000000"/>
                                    </a:solidFill>
                                    <a:prstDash val="solid"/>
                                    <a:miter lim="800000"/>
                                  </a:ln>
                                  <a:effectLst/>
                                </wps:spPr>
                                <wps:bodyPr/>
                              </wps:wsp>
                              <wps:wsp>
                                <wps:cNvPr id="536" name="Straight Connector 536"/>
                                <wps:cNvCnPr/>
                                <wps:spPr>
                                  <a:xfrm flipV="1">
                                    <a:off x="271692" y="4032754"/>
                                    <a:ext cx="2347836" cy="8096"/>
                                  </a:xfrm>
                                  <a:prstGeom prst="line">
                                    <a:avLst/>
                                  </a:prstGeom>
                                  <a:noFill/>
                                  <a:ln w="15875" cap="flat" cmpd="sng" algn="ctr">
                                    <a:solidFill>
                                      <a:sysClr val="windowText" lastClr="000000"/>
                                    </a:solidFill>
                                    <a:prstDash val="solid"/>
                                    <a:miter lim="800000"/>
                                  </a:ln>
                                  <a:effectLst/>
                                </wps:spPr>
                                <wps:bodyPr/>
                              </wps:wsp>
                              <wps:wsp>
                                <wps:cNvPr id="537" name="Straight Connector 537"/>
                                <wps:cNvCnPr/>
                                <wps:spPr>
                                  <a:xfrm flipV="1">
                                    <a:off x="270185" y="4595995"/>
                                    <a:ext cx="2349343" cy="8096"/>
                                  </a:xfrm>
                                  <a:prstGeom prst="line">
                                    <a:avLst/>
                                  </a:prstGeom>
                                  <a:noFill/>
                                  <a:ln w="15875" cap="flat" cmpd="sng" algn="ctr">
                                    <a:solidFill>
                                      <a:sysClr val="windowText" lastClr="000000"/>
                                    </a:solidFill>
                                    <a:prstDash val="solid"/>
                                    <a:miter lim="800000"/>
                                  </a:ln>
                                  <a:effectLst/>
                                </wps:spPr>
                                <wps:bodyPr/>
                              </wps:wsp>
                              <wps:wsp>
                                <wps:cNvPr id="538" name="Straight Connector 538"/>
                                <wps:cNvCnPr/>
                                <wps:spPr>
                                  <a:xfrm flipV="1">
                                    <a:off x="270185" y="2171862"/>
                                    <a:ext cx="2348348" cy="1"/>
                                  </a:xfrm>
                                  <a:prstGeom prst="line">
                                    <a:avLst/>
                                  </a:prstGeom>
                                  <a:noFill/>
                                  <a:ln w="15875" cap="flat" cmpd="sng" algn="ctr">
                                    <a:solidFill>
                                      <a:sysClr val="windowText" lastClr="000000"/>
                                    </a:solidFill>
                                    <a:prstDash val="solid"/>
                                    <a:miter lim="800000"/>
                                  </a:ln>
                                  <a:effectLst/>
                                </wps:spPr>
                                <wps:bodyPr/>
                              </wps:wsp>
                              <wps:wsp>
                                <wps:cNvPr id="539" name="Straight Connector 539"/>
                                <wps:cNvCnPr/>
                                <wps:spPr>
                                  <a:xfrm>
                                    <a:off x="270185" y="2819431"/>
                                    <a:ext cx="2343695" cy="0"/>
                                  </a:xfrm>
                                  <a:prstGeom prst="line">
                                    <a:avLst/>
                                  </a:prstGeom>
                                  <a:noFill/>
                                  <a:ln w="15875" cap="flat" cmpd="sng" algn="ctr">
                                    <a:solidFill>
                                      <a:sysClr val="windowText" lastClr="000000"/>
                                    </a:solidFill>
                                    <a:prstDash val="solid"/>
                                    <a:miter lim="800000"/>
                                  </a:ln>
                                  <a:effectLst/>
                                </wps:spPr>
                                <wps:bodyPr/>
                              </wps:wsp>
                              <wps:wsp>
                                <wps:cNvPr id="540" name="Straight Connector 540"/>
                                <wps:cNvCnPr/>
                                <wps:spPr>
                                  <a:xfrm flipV="1">
                                    <a:off x="270185" y="918425"/>
                                    <a:ext cx="2328752" cy="14247"/>
                                  </a:xfrm>
                                  <a:prstGeom prst="line">
                                    <a:avLst/>
                                  </a:prstGeom>
                                  <a:noFill/>
                                  <a:ln w="15875" cap="flat" cmpd="sng" algn="ctr">
                                    <a:solidFill>
                                      <a:sysClr val="windowText" lastClr="000000"/>
                                    </a:solidFill>
                                    <a:prstDash val="solid"/>
                                    <a:miter lim="800000"/>
                                  </a:ln>
                                  <a:effectLst/>
                                </wps:spPr>
                                <wps:bodyPr/>
                              </wps:wsp>
                              <wps:wsp>
                                <wps:cNvPr id="541" name="Straight Connector 541"/>
                                <wps:cNvCnPr/>
                                <wps:spPr>
                                  <a:xfrm flipV="1">
                                    <a:off x="271692" y="1573869"/>
                                    <a:ext cx="2347946" cy="8096"/>
                                  </a:xfrm>
                                  <a:prstGeom prst="line">
                                    <a:avLst/>
                                  </a:prstGeom>
                                  <a:noFill/>
                                  <a:ln w="15875" cap="flat" cmpd="sng" algn="ctr">
                                    <a:solidFill>
                                      <a:sysClr val="windowText" lastClr="000000"/>
                                    </a:solidFill>
                                    <a:prstDash val="solid"/>
                                    <a:miter lim="800000"/>
                                  </a:ln>
                                  <a:effectLst/>
                                </wps:spPr>
                                <wps:bodyPr/>
                              </wps:wsp>
                              <wpg:grpSp>
                                <wpg:cNvPr id="542" name="Group 542"/>
                                <wpg:cNvGrpSpPr/>
                                <wpg:grpSpPr>
                                  <a:xfrm>
                                    <a:off x="2605927" y="365047"/>
                                    <a:ext cx="2391313" cy="4817355"/>
                                    <a:chOff x="2605927" y="365047"/>
                                    <a:chExt cx="2391313" cy="4817355"/>
                                  </a:xfrm>
                                </wpg:grpSpPr>
                                <wps:wsp>
                                  <wps:cNvPr id="543" name="Straight Connector 543"/>
                                  <wps:cNvCnPr/>
                                  <wps:spPr>
                                    <a:xfrm flipV="1">
                                      <a:off x="2635376" y="365047"/>
                                      <a:ext cx="2360357" cy="12040"/>
                                    </a:xfrm>
                                    <a:prstGeom prst="line">
                                      <a:avLst/>
                                    </a:prstGeom>
                                    <a:noFill/>
                                    <a:ln w="15875" cap="flat" cmpd="sng" algn="ctr">
                                      <a:solidFill>
                                        <a:sysClr val="windowText" lastClr="000000"/>
                                      </a:solidFill>
                                      <a:prstDash val="solid"/>
                                      <a:miter lim="800000"/>
                                    </a:ln>
                                    <a:effectLst/>
                                  </wps:spPr>
                                  <wps:bodyPr/>
                                </wps:wsp>
                                <wps:wsp>
                                  <wps:cNvPr id="544" name="Straight Connector 544"/>
                                  <wps:cNvCnPr/>
                                  <wps:spPr>
                                    <a:xfrm>
                                      <a:off x="2605927" y="375018"/>
                                      <a:ext cx="11180" cy="4806637"/>
                                    </a:xfrm>
                                    <a:prstGeom prst="line">
                                      <a:avLst/>
                                    </a:prstGeom>
                                    <a:noFill/>
                                    <a:ln w="15875" cap="flat" cmpd="sng" algn="ctr">
                                      <a:solidFill>
                                        <a:sysClr val="windowText" lastClr="000000"/>
                                      </a:solidFill>
                                      <a:prstDash val="solid"/>
                                      <a:miter lim="800000"/>
                                    </a:ln>
                                    <a:effectLst/>
                                  </wps:spPr>
                                  <wps:bodyPr/>
                                </wps:wsp>
                                <wps:wsp>
                                  <wps:cNvPr id="545" name="Straight Connector 545"/>
                                  <wps:cNvCnPr/>
                                  <wps:spPr>
                                    <a:xfrm>
                                      <a:off x="2642365" y="378051"/>
                                      <a:ext cx="12251" cy="4804351"/>
                                    </a:xfrm>
                                    <a:prstGeom prst="line">
                                      <a:avLst/>
                                    </a:prstGeom>
                                    <a:noFill/>
                                    <a:ln w="15875" cap="flat" cmpd="sng" algn="ctr">
                                      <a:solidFill>
                                        <a:sysClr val="windowText" lastClr="000000"/>
                                      </a:solidFill>
                                      <a:prstDash val="solid"/>
                                      <a:miter lim="800000"/>
                                    </a:ln>
                                    <a:effectLst/>
                                  </wps:spPr>
                                  <wps:bodyPr/>
                                </wps:wsp>
                                <wps:wsp>
                                  <wps:cNvPr id="546" name="Straight Connector 546"/>
                                  <wps:cNvCnPr/>
                                  <wps:spPr>
                                    <a:xfrm>
                                      <a:off x="4414757" y="377087"/>
                                      <a:ext cx="0" cy="4798877"/>
                                    </a:xfrm>
                                    <a:prstGeom prst="line">
                                      <a:avLst/>
                                    </a:prstGeom>
                                    <a:noFill/>
                                    <a:ln w="15875" cap="flat" cmpd="sng" algn="ctr">
                                      <a:solidFill>
                                        <a:sysClr val="windowText" lastClr="000000"/>
                                      </a:solidFill>
                                      <a:prstDash val="solid"/>
                                      <a:miter lim="800000"/>
                                    </a:ln>
                                    <a:effectLst/>
                                  </wps:spPr>
                                  <wps:bodyPr/>
                                </wps:wsp>
                                <wps:wsp>
                                  <wps:cNvPr id="547" name="Straight Connector 547"/>
                                  <wps:cNvCnPr/>
                                  <wps:spPr>
                                    <a:xfrm>
                                      <a:off x="4986059" y="365047"/>
                                      <a:ext cx="4486" cy="4817355"/>
                                    </a:xfrm>
                                    <a:prstGeom prst="line">
                                      <a:avLst/>
                                    </a:prstGeom>
                                    <a:noFill/>
                                    <a:ln w="15875" cap="flat" cmpd="sng" algn="ctr">
                                      <a:solidFill>
                                        <a:sysClr val="windowText" lastClr="000000"/>
                                      </a:solidFill>
                                      <a:prstDash val="solid"/>
                                      <a:miter lim="800000"/>
                                    </a:ln>
                                    <a:effectLst/>
                                  </wps:spPr>
                                  <wps:bodyPr/>
                                </wps:wsp>
                                <wps:wsp>
                                  <wps:cNvPr id="548" name="Straight Connector 548"/>
                                  <wps:cNvCnPr/>
                                  <wps:spPr>
                                    <a:xfrm>
                                      <a:off x="3779823" y="376363"/>
                                      <a:ext cx="0" cy="4806039"/>
                                    </a:xfrm>
                                    <a:prstGeom prst="line">
                                      <a:avLst/>
                                    </a:prstGeom>
                                    <a:noFill/>
                                    <a:ln w="15875" cap="flat" cmpd="sng" algn="ctr">
                                      <a:solidFill>
                                        <a:sysClr val="windowText" lastClr="000000"/>
                                      </a:solidFill>
                                      <a:prstDash val="solid"/>
                                      <a:miter lim="800000"/>
                                    </a:ln>
                                    <a:effectLst/>
                                  </wps:spPr>
                                  <wps:bodyPr/>
                                </wps:wsp>
                                <wps:wsp>
                                  <wps:cNvPr id="549" name="Straight Connector 549"/>
                                  <wps:cNvCnPr/>
                                  <wps:spPr>
                                    <a:xfrm>
                                      <a:off x="3209569" y="376363"/>
                                      <a:ext cx="0" cy="4799601"/>
                                    </a:xfrm>
                                    <a:prstGeom prst="line">
                                      <a:avLst/>
                                    </a:prstGeom>
                                    <a:noFill/>
                                    <a:ln w="15875" cap="flat" cmpd="sng" algn="ctr">
                                      <a:solidFill>
                                        <a:sysClr val="windowText" lastClr="000000"/>
                                      </a:solidFill>
                                      <a:prstDash val="solid"/>
                                      <a:miter lim="800000"/>
                                    </a:ln>
                                    <a:effectLst/>
                                  </wps:spPr>
                                  <wps:bodyPr/>
                                </wps:wsp>
                                <wps:wsp>
                                  <wps:cNvPr id="550" name="Straight Connector 550"/>
                                  <wps:cNvCnPr/>
                                  <wps:spPr>
                                    <a:xfrm>
                                      <a:off x="2646969" y="5182402"/>
                                      <a:ext cx="2350271" cy="0"/>
                                    </a:xfrm>
                                    <a:prstGeom prst="line">
                                      <a:avLst/>
                                    </a:prstGeom>
                                    <a:noFill/>
                                    <a:ln w="15875" cap="flat" cmpd="sng" algn="ctr">
                                      <a:solidFill>
                                        <a:sysClr val="windowText" lastClr="000000"/>
                                      </a:solidFill>
                                      <a:prstDash val="solid"/>
                                      <a:miter lim="800000"/>
                                    </a:ln>
                                    <a:effectLst/>
                                  </wps:spPr>
                                  <wps:bodyPr/>
                                </wps:wsp>
                                <wps:wsp>
                                  <wps:cNvPr id="551" name="Straight Connector 551"/>
                                  <wps:cNvCnPr/>
                                  <wps:spPr>
                                    <a:xfrm>
                                      <a:off x="2646969" y="3424255"/>
                                      <a:ext cx="2348764" cy="0"/>
                                    </a:xfrm>
                                    <a:prstGeom prst="line">
                                      <a:avLst/>
                                    </a:prstGeom>
                                    <a:noFill/>
                                    <a:ln w="15875" cap="flat" cmpd="sng" algn="ctr">
                                      <a:solidFill>
                                        <a:sysClr val="windowText" lastClr="000000"/>
                                      </a:solidFill>
                                      <a:prstDash val="solid"/>
                                      <a:miter lim="800000"/>
                                    </a:ln>
                                    <a:effectLst/>
                                  </wps:spPr>
                                  <wps:bodyPr/>
                                </wps:wsp>
                                <wps:wsp>
                                  <wps:cNvPr id="552" name="Straight Connector 552"/>
                                  <wps:cNvCnPr/>
                                  <wps:spPr>
                                    <a:xfrm flipV="1">
                                      <a:off x="2642709" y="4022644"/>
                                      <a:ext cx="2347836" cy="8096"/>
                                    </a:xfrm>
                                    <a:prstGeom prst="line">
                                      <a:avLst/>
                                    </a:prstGeom>
                                    <a:noFill/>
                                    <a:ln w="15875" cap="flat" cmpd="sng" algn="ctr">
                                      <a:solidFill>
                                        <a:sysClr val="windowText" lastClr="000000"/>
                                      </a:solidFill>
                                      <a:prstDash val="solid"/>
                                      <a:miter lim="800000"/>
                                    </a:ln>
                                    <a:effectLst/>
                                  </wps:spPr>
                                  <wps:bodyPr/>
                                </wps:wsp>
                                <wps:wsp>
                                  <wps:cNvPr id="553" name="Straight Connector 553"/>
                                  <wps:cNvCnPr/>
                                  <wps:spPr>
                                    <a:xfrm>
                                      <a:off x="2654616" y="4594159"/>
                                      <a:ext cx="2330103" cy="0"/>
                                    </a:xfrm>
                                    <a:prstGeom prst="line">
                                      <a:avLst/>
                                    </a:prstGeom>
                                    <a:noFill/>
                                    <a:ln w="15875" cap="flat" cmpd="sng" algn="ctr">
                                      <a:solidFill>
                                        <a:sysClr val="windowText" lastClr="000000"/>
                                      </a:solidFill>
                                      <a:prstDash val="solid"/>
                                      <a:miter lim="800000"/>
                                    </a:ln>
                                    <a:effectLst/>
                                  </wps:spPr>
                                  <wps:bodyPr/>
                                </wps:wsp>
                                <wps:wsp>
                                  <wps:cNvPr id="554" name="Straight Connector 554"/>
                                  <wps:cNvCnPr/>
                                  <wps:spPr>
                                    <a:xfrm>
                                      <a:off x="2654616" y="2149519"/>
                                      <a:ext cx="2341117" cy="0"/>
                                    </a:xfrm>
                                    <a:prstGeom prst="line">
                                      <a:avLst/>
                                    </a:prstGeom>
                                    <a:noFill/>
                                    <a:ln w="15875" cap="flat" cmpd="sng" algn="ctr">
                                      <a:solidFill>
                                        <a:sysClr val="windowText" lastClr="000000"/>
                                      </a:solidFill>
                                      <a:prstDash val="solid"/>
                                      <a:miter lim="800000"/>
                                    </a:ln>
                                    <a:effectLst/>
                                  </wps:spPr>
                                  <wps:bodyPr/>
                                </wps:wsp>
                                <wps:wsp>
                                  <wps:cNvPr id="555" name="Straight Connector 555"/>
                                  <wps:cNvCnPr/>
                                  <wps:spPr>
                                    <a:xfrm flipV="1">
                                      <a:off x="2653958" y="2809499"/>
                                      <a:ext cx="2341775" cy="7402"/>
                                    </a:xfrm>
                                    <a:prstGeom prst="line">
                                      <a:avLst/>
                                    </a:prstGeom>
                                    <a:noFill/>
                                    <a:ln w="15875" cap="flat" cmpd="sng" algn="ctr">
                                      <a:solidFill>
                                        <a:sysClr val="windowText" lastClr="000000"/>
                                      </a:solidFill>
                                      <a:prstDash val="solid"/>
                                      <a:miter lim="800000"/>
                                    </a:ln>
                                    <a:effectLst/>
                                  </wps:spPr>
                                  <wps:bodyPr/>
                                </wps:wsp>
                                <wps:wsp>
                                  <wps:cNvPr id="556" name="Straight Connector 556"/>
                                  <wps:cNvCnPr/>
                                  <wps:spPr>
                                    <a:xfrm>
                                      <a:off x="2635376" y="922562"/>
                                      <a:ext cx="2360357" cy="0"/>
                                    </a:xfrm>
                                    <a:prstGeom prst="line">
                                      <a:avLst/>
                                    </a:prstGeom>
                                    <a:noFill/>
                                    <a:ln w="15875" cap="flat" cmpd="sng" algn="ctr">
                                      <a:solidFill>
                                        <a:sysClr val="windowText" lastClr="000000"/>
                                      </a:solidFill>
                                      <a:prstDash val="solid"/>
                                      <a:miter lim="800000"/>
                                    </a:ln>
                                    <a:effectLst/>
                                  </wps:spPr>
                                  <wps:bodyPr/>
                                </wps:wsp>
                                <wps:wsp>
                                  <wps:cNvPr id="557" name="Straight Connector 557"/>
                                  <wps:cNvCnPr/>
                                  <wps:spPr>
                                    <a:xfrm flipV="1">
                                      <a:off x="2636883" y="1563759"/>
                                      <a:ext cx="2360357" cy="8096"/>
                                    </a:xfrm>
                                    <a:prstGeom prst="line">
                                      <a:avLst/>
                                    </a:prstGeom>
                                    <a:noFill/>
                                    <a:ln w="15875" cap="flat" cmpd="sng" algn="ctr">
                                      <a:solidFill>
                                        <a:sysClr val="windowText" lastClr="000000"/>
                                      </a:solidFill>
                                      <a:prstDash val="solid"/>
                                      <a:miter lim="800000"/>
                                    </a:ln>
                                    <a:effectLst/>
                                  </wps:spPr>
                                  <wps:bodyPr/>
                                </wps:wsp>
                              </wpg:grpSp>
                            </wpg:grpSp>
                            <wpg:grpSp>
                              <wpg:cNvPr id="558" name="Group 558"/>
                              <wpg:cNvGrpSpPr/>
                              <wpg:grpSpPr>
                                <a:xfrm>
                                  <a:off x="221008" y="107768"/>
                                  <a:ext cx="2331149" cy="411136"/>
                                  <a:chOff x="221008" y="107768"/>
                                  <a:chExt cx="2331149" cy="411136"/>
                                </a:xfrm>
                              </wpg:grpSpPr>
                              <wps:wsp>
                                <wps:cNvPr id="559" name="Text Box 101"/>
                                <wps:cNvSpPr txBox="1"/>
                                <wps:spPr>
                                  <a:xfrm>
                                    <a:off x="221008" y="131608"/>
                                    <a:ext cx="402295" cy="387296"/>
                                  </a:xfrm>
                                  <a:prstGeom prst="rect">
                                    <a:avLst/>
                                  </a:prstGeom>
                                  <a:noFill/>
                                </wps:spPr>
                                <wps:txbx>
                                  <w:txbxContent>
                                    <w:p w14:paraId="4C145B04"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LK</w:t>
                                      </w:r>
                                    </w:p>
                                  </w:txbxContent>
                                </wps:txbx>
                                <wps:bodyPr wrap="square" rtlCol="0">
                                  <a:noAutofit/>
                                </wps:bodyPr>
                              </wps:wsp>
                              <wps:wsp>
                                <wps:cNvPr id="560" name="Text Box 102"/>
                                <wps:cNvSpPr txBox="1"/>
                                <wps:spPr>
                                  <a:xfrm>
                                    <a:off x="498324" y="120567"/>
                                    <a:ext cx="368870" cy="382443"/>
                                  </a:xfrm>
                                  <a:prstGeom prst="rect">
                                    <a:avLst/>
                                  </a:prstGeom>
                                  <a:noFill/>
                                </wps:spPr>
                                <wps:txbx>
                                  <w:txbxContent>
                                    <w:p w14:paraId="17B597B8"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RK</w:t>
                                      </w:r>
                                    </w:p>
                                  </w:txbxContent>
                                </wps:txbx>
                                <wps:bodyPr wrap="square" rtlCol="0">
                                  <a:noAutofit/>
                                </wps:bodyPr>
                              </wps:wsp>
                              <wps:wsp>
                                <wps:cNvPr id="561" name="Text Box 103"/>
                                <wps:cNvSpPr txBox="1"/>
                                <wps:spPr>
                                  <a:xfrm>
                                    <a:off x="794906" y="125004"/>
                                    <a:ext cx="353786" cy="382443"/>
                                  </a:xfrm>
                                  <a:prstGeom prst="rect">
                                    <a:avLst/>
                                  </a:prstGeom>
                                  <a:noFill/>
                                </wps:spPr>
                                <wps:txbx>
                                  <w:txbxContent>
                                    <w:p w14:paraId="4E350A08"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Liv</w:t>
                                      </w:r>
                                    </w:p>
                                  </w:txbxContent>
                                </wps:txbx>
                                <wps:bodyPr wrap="square" rtlCol="0">
                                  <a:noAutofit/>
                                </wps:bodyPr>
                              </wps:wsp>
                              <wps:wsp>
                                <wps:cNvPr id="562" name="Text Box 104"/>
                                <wps:cNvSpPr txBox="1"/>
                                <wps:spPr>
                                  <a:xfrm>
                                    <a:off x="1147876" y="126892"/>
                                    <a:ext cx="192656" cy="382443"/>
                                  </a:xfrm>
                                  <a:prstGeom prst="rect">
                                    <a:avLst/>
                                  </a:prstGeom>
                                  <a:noFill/>
                                </wps:spPr>
                                <wps:txbx>
                                  <w:txbxContent>
                                    <w:p w14:paraId="0D826B00"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S</w:t>
                                      </w:r>
                                    </w:p>
                                  </w:txbxContent>
                                </wps:txbx>
                                <wps:bodyPr wrap="square" rtlCol="0">
                                  <a:noAutofit/>
                                </wps:bodyPr>
                              </wps:wsp>
                              <wps:wsp>
                                <wps:cNvPr id="563" name="Text Box 101"/>
                                <wps:cNvSpPr txBox="1"/>
                                <wps:spPr>
                                  <a:xfrm>
                                    <a:off x="1395102" y="112709"/>
                                    <a:ext cx="402295" cy="387296"/>
                                  </a:xfrm>
                                  <a:prstGeom prst="rect">
                                    <a:avLst/>
                                  </a:prstGeom>
                                  <a:noFill/>
                                </wps:spPr>
                                <wps:txbx>
                                  <w:txbxContent>
                                    <w:p w14:paraId="08D8D956"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LK</w:t>
                                      </w:r>
                                    </w:p>
                                  </w:txbxContent>
                                </wps:txbx>
                                <wps:bodyPr wrap="square" rtlCol="0">
                                  <a:noAutofit/>
                                </wps:bodyPr>
                              </wps:wsp>
                              <wps:wsp>
                                <wps:cNvPr id="564" name="Text Box 102"/>
                                <wps:cNvSpPr txBox="1"/>
                                <wps:spPr>
                                  <a:xfrm>
                                    <a:off x="1694010" y="109618"/>
                                    <a:ext cx="368870" cy="382443"/>
                                  </a:xfrm>
                                  <a:prstGeom prst="rect">
                                    <a:avLst/>
                                  </a:prstGeom>
                                  <a:noFill/>
                                </wps:spPr>
                                <wps:txbx>
                                  <w:txbxContent>
                                    <w:p w14:paraId="2F88B687"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RK</w:t>
                                      </w:r>
                                    </w:p>
                                  </w:txbxContent>
                                </wps:txbx>
                                <wps:bodyPr wrap="square" rtlCol="0">
                                  <a:noAutofit/>
                                </wps:bodyPr>
                              </wps:wsp>
                              <wps:wsp>
                                <wps:cNvPr id="565" name="Text Box 103"/>
                                <wps:cNvSpPr txBox="1"/>
                                <wps:spPr>
                                  <a:xfrm>
                                    <a:off x="1963070" y="110489"/>
                                    <a:ext cx="353786" cy="382443"/>
                                  </a:xfrm>
                                  <a:prstGeom prst="rect">
                                    <a:avLst/>
                                  </a:prstGeom>
                                  <a:noFill/>
                                </wps:spPr>
                                <wps:txbx>
                                  <w:txbxContent>
                                    <w:p w14:paraId="689B1F63"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Liv</w:t>
                                      </w:r>
                                    </w:p>
                                  </w:txbxContent>
                                </wps:txbx>
                                <wps:bodyPr wrap="square" rtlCol="0">
                                  <a:noAutofit/>
                                </wps:bodyPr>
                              </wps:wsp>
                              <wps:wsp>
                                <wps:cNvPr id="566" name="Text Box 104"/>
                                <wps:cNvSpPr txBox="1"/>
                                <wps:spPr>
                                  <a:xfrm>
                                    <a:off x="2323557" y="107768"/>
                                    <a:ext cx="228600" cy="382443"/>
                                  </a:xfrm>
                                  <a:prstGeom prst="rect">
                                    <a:avLst/>
                                  </a:prstGeom>
                                  <a:noFill/>
                                </wps:spPr>
                                <wps:txbx>
                                  <w:txbxContent>
                                    <w:p w14:paraId="5E015F89"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S</w:t>
                                      </w:r>
                                    </w:p>
                                  </w:txbxContent>
                                </wps:txbx>
                                <wps:bodyPr wrap="square" rtlCol="0">
                                  <a:noAutofit/>
                                </wps:bodyPr>
                              </wps:wsp>
                            </wpg:grpSp>
                            <wpg:grpSp>
                              <wpg:cNvPr id="567" name="Group 567"/>
                              <wpg:cNvGrpSpPr/>
                              <wpg:grpSpPr>
                                <a:xfrm>
                                  <a:off x="-21136" y="377164"/>
                                  <a:ext cx="198662" cy="2491577"/>
                                  <a:chOff x="-21136" y="377164"/>
                                  <a:chExt cx="198662" cy="2491577"/>
                                </a:xfrm>
                              </wpg:grpSpPr>
                              <wps:wsp>
                                <wps:cNvPr id="568" name="Text Box 93"/>
                                <wps:cNvSpPr txBox="1"/>
                                <wps:spPr>
                                  <a:xfrm>
                                    <a:off x="-21135" y="377164"/>
                                    <a:ext cx="198661" cy="382443"/>
                                  </a:xfrm>
                                  <a:prstGeom prst="rect">
                                    <a:avLst/>
                                  </a:prstGeom>
                                  <a:noFill/>
                                </wps:spPr>
                                <wps:txbx>
                                  <w:txbxContent>
                                    <w:p w14:paraId="1DE6C616"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1</w:t>
                                      </w:r>
                                    </w:p>
                                  </w:txbxContent>
                                </wps:txbx>
                                <wps:bodyPr wrap="square" rtlCol="0">
                                  <a:noAutofit/>
                                </wps:bodyPr>
                              </wps:wsp>
                              <wps:wsp>
                                <wps:cNvPr id="569" name="Text Box 94"/>
                                <wps:cNvSpPr txBox="1"/>
                                <wps:spPr>
                                  <a:xfrm>
                                    <a:off x="-21136" y="1888550"/>
                                    <a:ext cx="198661" cy="382443"/>
                                  </a:xfrm>
                                  <a:prstGeom prst="rect">
                                    <a:avLst/>
                                  </a:prstGeom>
                                  <a:noFill/>
                                </wps:spPr>
                                <wps:txbx>
                                  <w:txbxContent>
                                    <w:p w14:paraId="689A330D"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6</w:t>
                                      </w:r>
                                    </w:p>
                                  </w:txbxContent>
                                </wps:txbx>
                                <wps:bodyPr wrap="square" rtlCol="0">
                                  <a:noAutofit/>
                                </wps:bodyPr>
                              </wps:wsp>
                              <wps:wsp>
                                <wps:cNvPr id="570" name="Text Box 95"/>
                                <wps:cNvSpPr txBox="1"/>
                                <wps:spPr>
                                  <a:xfrm>
                                    <a:off x="-21136" y="1589438"/>
                                    <a:ext cx="198661" cy="382443"/>
                                  </a:xfrm>
                                  <a:prstGeom prst="rect">
                                    <a:avLst/>
                                  </a:prstGeom>
                                  <a:noFill/>
                                </wps:spPr>
                                <wps:txbx>
                                  <w:txbxContent>
                                    <w:p w14:paraId="2A18AF3E"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5</w:t>
                                      </w:r>
                                    </w:p>
                                  </w:txbxContent>
                                </wps:txbx>
                                <wps:bodyPr wrap="square" rtlCol="0">
                                  <a:noAutofit/>
                                </wps:bodyPr>
                              </wps:wsp>
                              <wps:wsp>
                                <wps:cNvPr id="571" name="Text Box 96"/>
                                <wps:cNvSpPr txBox="1"/>
                                <wps:spPr>
                                  <a:xfrm>
                                    <a:off x="-21136" y="1298248"/>
                                    <a:ext cx="198661" cy="382443"/>
                                  </a:xfrm>
                                  <a:prstGeom prst="rect">
                                    <a:avLst/>
                                  </a:prstGeom>
                                  <a:noFill/>
                                </wps:spPr>
                                <wps:txbx>
                                  <w:txbxContent>
                                    <w:p w14:paraId="0EF06C0D"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4</w:t>
                                      </w:r>
                                    </w:p>
                                  </w:txbxContent>
                                </wps:txbx>
                                <wps:bodyPr wrap="square" rtlCol="0">
                                  <a:noAutofit/>
                                </wps:bodyPr>
                              </wps:wsp>
                              <wps:wsp>
                                <wps:cNvPr id="572" name="Text Box 97"/>
                                <wps:cNvSpPr txBox="1"/>
                                <wps:spPr>
                                  <a:xfrm>
                                    <a:off x="-21136" y="991222"/>
                                    <a:ext cx="198661" cy="382443"/>
                                  </a:xfrm>
                                  <a:prstGeom prst="rect">
                                    <a:avLst/>
                                  </a:prstGeom>
                                  <a:noFill/>
                                </wps:spPr>
                                <wps:txbx>
                                  <w:txbxContent>
                                    <w:p w14:paraId="6D882DCC"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3</w:t>
                                      </w:r>
                                    </w:p>
                                  </w:txbxContent>
                                </wps:txbx>
                                <wps:bodyPr wrap="square" rtlCol="0">
                                  <a:noAutofit/>
                                </wps:bodyPr>
                              </wps:wsp>
                              <wps:wsp>
                                <wps:cNvPr id="573" name="Text Box 98"/>
                                <wps:cNvSpPr txBox="1"/>
                                <wps:spPr>
                                  <a:xfrm>
                                    <a:off x="-21135" y="684193"/>
                                    <a:ext cx="198661" cy="382443"/>
                                  </a:xfrm>
                                  <a:prstGeom prst="rect">
                                    <a:avLst/>
                                  </a:prstGeom>
                                  <a:noFill/>
                                </wps:spPr>
                                <wps:txbx>
                                  <w:txbxContent>
                                    <w:p w14:paraId="0A5ED49C"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2</w:t>
                                      </w:r>
                                    </w:p>
                                  </w:txbxContent>
                                </wps:txbx>
                                <wps:bodyPr wrap="square" rtlCol="0">
                                  <a:noAutofit/>
                                </wps:bodyPr>
                              </wps:wsp>
                              <wps:wsp>
                                <wps:cNvPr id="574" name="Text Box 99"/>
                                <wps:cNvSpPr txBox="1"/>
                                <wps:spPr>
                                  <a:xfrm>
                                    <a:off x="-21136" y="2486298"/>
                                    <a:ext cx="198661" cy="382443"/>
                                  </a:xfrm>
                                  <a:prstGeom prst="rect">
                                    <a:avLst/>
                                  </a:prstGeom>
                                  <a:noFill/>
                                </wps:spPr>
                                <wps:txbx>
                                  <w:txbxContent>
                                    <w:p w14:paraId="2765C13A"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8</w:t>
                                      </w:r>
                                    </w:p>
                                  </w:txbxContent>
                                </wps:txbx>
                                <wps:bodyPr wrap="square" rtlCol="0">
                                  <a:noAutofit/>
                                </wps:bodyPr>
                              </wps:wsp>
                              <wps:wsp>
                                <wps:cNvPr id="575" name="Text Box 100"/>
                                <wps:cNvSpPr txBox="1"/>
                                <wps:spPr>
                                  <a:xfrm>
                                    <a:off x="-21136" y="2179738"/>
                                    <a:ext cx="198661" cy="382443"/>
                                  </a:xfrm>
                                  <a:prstGeom prst="rect">
                                    <a:avLst/>
                                  </a:prstGeom>
                                  <a:noFill/>
                                </wps:spPr>
                                <wps:txbx>
                                  <w:txbxContent>
                                    <w:p w14:paraId="2D2EDD60"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7</w:t>
                                      </w:r>
                                    </w:p>
                                  </w:txbxContent>
                                </wps:txbx>
                                <wps:bodyPr wrap="square" rtlCol="0">
                                  <a:noAutofit/>
                                </wps:bodyPr>
                              </wps:wsp>
                            </wpg:grpSp>
                            <wps:wsp>
                              <wps:cNvPr id="576" name="Text Box 303"/>
                              <wps:cNvSpPr txBox="1"/>
                              <wps:spPr>
                                <a:xfrm>
                                  <a:off x="664781" y="2715187"/>
                                  <a:ext cx="618818" cy="335397"/>
                                </a:xfrm>
                                <a:prstGeom prst="rect">
                                  <a:avLst/>
                                </a:prstGeom>
                                <a:noFill/>
                              </wps:spPr>
                              <wps:txbx>
                                <w:txbxContent>
                                  <w:p w14:paraId="74489664"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0"/>
                                        <w:szCs w:val="20"/>
                                        <w:lang w:val="en-US"/>
                                      </w:rPr>
                                      <w:t>Low</w:t>
                                    </w:r>
                                  </w:p>
                                </w:txbxContent>
                              </wps:txbx>
                              <wps:bodyPr wrap="square" rtlCol="0">
                                <a:noAutofit/>
                              </wps:bodyPr>
                            </wps:wsp>
                            <wps:wsp>
                              <wps:cNvPr id="577" name="Text Box 304"/>
                              <wps:cNvSpPr txBox="1"/>
                              <wps:spPr>
                                <a:xfrm>
                                  <a:off x="1807994" y="2715188"/>
                                  <a:ext cx="536278" cy="228058"/>
                                </a:xfrm>
                                <a:prstGeom prst="rect">
                                  <a:avLst/>
                                </a:prstGeom>
                                <a:noFill/>
                              </wps:spPr>
                              <wps:txbx>
                                <w:txbxContent>
                                  <w:p w14:paraId="697B04A2"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0"/>
                                        <w:szCs w:val="20"/>
                                        <w:lang w:val="en-US"/>
                                      </w:rPr>
                                      <w:t>Mix</w:t>
                                    </w:r>
                                  </w:p>
                                </w:txbxContent>
                              </wps:txbx>
                              <wps:bodyPr wrap="square" rtlCol="0">
                                <a:noAutofit/>
                              </wps:bodyPr>
                            </wps:wsp>
                            <wps:wsp>
                              <wps:cNvPr id="578" name="Text Box 578"/>
                              <wps:cNvSpPr txBox="1"/>
                              <wps:spPr>
                                <a:xfrm>
                                  <a:off x="321416" y="2943498"/>
                                  <a:ext cx="2230120" cy="228328"/>
                                </a:xfrm>
                                <a:prstGeom prst="rect">
                                  <a:avLst/>
                                </a:prstGeom>
                                <a:noFill/>
                                <a:ln>
                                  <a:solidFill>
                                    <a:sysClr val="windowText" lastClr="000000"/>
                                  </a:solidFill>
                                </a:ln>
                              </wps:spPr>
                              <wps:txbx>
                                <w:txbxContent>
                                  <w:p w14:paraId="1E2F8AF6" w14:textId="77777777" w:rsidR="00AB3CB7" w:rsidRDefault="00AB3CB7" w:rsidP="00B87DD3">
                                    <w:pPr>
                                      <w:pStyle w:val="NormalWeb"/>
                                      <w:spacing w:before="0" w:beforeAutospacing="0" w:after="0" w:afterAutospacing="0"/>
                                      <w:jc w:val="center"/>
                                    </w:pPr>
                                    <w:r>
                                      <w:rPr>
                                        <w:rFonts w:asciiTheme="minorHAnsi" w:hAnsi="Calibri" w:cstheme="minorBidi"/>
                                        <w:color w:val="000000" w:themeColor="text1"/>
                                        <w:kern w:val="24"/>
                                        <w:sz w:val="20"/>
                                        <w:szCs w:val="20"/>
                                        <w:lang w:val="en-US"/>
                                      </w:rPr>
                                      <w:t>40 hpi</w:t>
                                    </w:r>
                                  </w:p>
                                </w:txbxContent>
                              </wps:txbx>
                              <wps:bodyPr wrap="square" rtlCol="0">
                                <a:noAutofit/>
                              </wps:bodyPr>
                            </wps:wsp>
                          </wpg:wgp>
                        </a:graphicData>
                      </a:graphic>
                    </wp:inline>
                  </w:drawing>
                </mc:Choice>
                <mc:Fallback>
                  <w:pict>
                    <v:group w14:anchorId="592B772E" id="_x0000_s1293" style="width:207pt;height:241.25pt;mso-position-horizontal-relative:char;mso-position-vertical-relative:line" coordorigin="-211,1077" coordsize="26289,306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">
                      <v:group id="Group 524" o:spid="_x0000_s1294" style="position:absolute;left:2310;top:3650;width:23767;height:24106" coordorigin="2310,3650" coordsize="47662,48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Wwm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0gXL/B7JhwBuf4BAAD//wMAUEsBAi0AFAAGAAgAAAAhANvh9svuAAAAhQEAABMAAAAAAAAA&#10;AAAAAAAAAAAAAFtDb250ZW50X1R5cGVzXS54bWxQSwECLQAUAAYACAAAACEAWvQsW78AAAAVAQAA&#10;CwAAAAAAAAAAAAAAAAAfAQAAX3JlbHMvLnJlbHNQSwECLQAUAAYACAAAACEAZMVsJsYAAADcAAAA&#10;DwAAAAAAAAAAAAAAAAAHAgAAZHJzL2Rvd25yZXYueG1sUEsFBgAAAAADAAMAtwAAAPoCAAAAAA==&#10;">
                        <v:shape id="Picture 525" o:spid="_x0000_s1295" type="#_x0000_t75" style="position:absolute;left:26138;top:4201;width:23477;height:23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">
                          <v:imagedata r:id="rId95" o:title="" croptop="1332f" cropbottom="1739f" cropleft="2694f" cropright="1121f"/>
                          <v:path arrowok="t"/>
                        </v:shape>
                        <v:shape id="Picture 526" o:spid="_x0000_s1296" type="#_x0000_t75" style="position:absolute;left:26214;top:28218;width:23758;height:23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">
                          <v:imagedata r:id="rId96" o:title="" croptop="1480f" cropbottom="2479f" cropleft="2811f" cropright="1256f"/>
                          <v:path arrowok="t"/>
                        </v:shape>
                        <v:shape id="Picture 527" o:spid="_x0000_s1297" type="#_x0000_t75" style="position:absolute;left:2310;top:28169;width:23362;height:23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">
                          <v:imagedata r:id="rId97" o:title="" croptop="1332f" cropbottom="2036f" cropleft="2546f" cropright="1862f"/>
                          <v:path arrowok="t"/>
                        </v:shape>
                        <v:shape id="Picture 528" o:spid="_x0000_s1298" type="#_x0000_t75" style="position:absolute;left:2593;top:4115;width:23251;height:23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">
                          <v:imagedata r:id="rId98" o:title="" croptop="1332f" cropbottom="1739f" cropleft="2546f" cropright="1862f"/>
                          <v:path arrowok="t"/>
                        </v:shape>
                        <v:line id="Straight Connector 529" o:spid="_x0000_s1299" style="position:absolute;flip:y;visibility:visible;mso-wrap-style:square" from="2701,3832" to="25989,39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" strokecolor="windowText" strokeweight="1.25pt">
                          <v:stroke joinstyle="miter"/>
                        </v:line>
                        <v:line id="Straight Connector 530" o:spid="_x0000_s1300" style="position:absolute;visibility:visible;mso-wrap-style:square" from="2701,3881" to="2817,517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" strokecolor="windowText" strokeweight="1.25pt">
                          <v:stroke joinstyle="miter"/>
                        </v:line>
                        <v:line id="Straight Connector 531" o:spid="_x0000_s1301" style="position:absolute;visibility:visible;mso-wrap-style:square" from="20495,3871" to="20495,517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" strokecolor="windowText" strokeweight="1.25pt">
                          <v:stroke joinstyle="miter"/>
                        </v:line>
                        <v:line id="Straight Connector 532" o:spid="_x0000_s1302" style="position:absolute;visibility:visible;mso-wrap-style:square" from="14146,3864" to="14146,517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" strokecolor="windowText" strokeweight="1.25pt">
                          <v:stroke joinstyle="miter"/>
                        </v:line>
                        <v:line id="Straight Connector 533" o:spid="_x0000_s1303" style="position:absolute;visibility:visible;mso-wrap-style:square" from="8443,3864" to="8443,517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" strokecolor="windowText" strokeweight="1.25pt">
                          <v:stroke joinstyle="miter"/>
                        </v:line>
                        <v:line id="Straight Connector 534" o:spid="_x0000_s1304" style="position:absolute;visibility:visible;mso-wrap-style:square" from="2817,51759" to="26195,517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" strokecolor="windowText" strokeweight="1.25pt">
                          <v:stroke joinstyle="miter"/>
                        </v:line>
                        <v:line id="Straight Connector 535" o:spid="_x0000_s1305" style="position:absolute;visibility:visible;mso-wrap-style:square" from="2701,34260" to="26188,342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" strokecolor="windowText" strokeweight="1.25pt">
                          <v:stroke joinstyle="miter"/>
                        </v:line>
                        <v:line id="Straight Connector 536" o:spid="_x0000_s1306" style="position:absolute;flip:y;visibility:visible;mso-wrap-style:square" from="2716,40327" to="26195,404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" strokecolor="windowText" strokeweight="1.25pt">
                          <v:stroke joinstyle="miter"/>
                        </v:line>
                        <v:line id="Straight Connector 537" o:spid="_x0000_s1307" style="position:absolute;flip:y;visibility:visible;mso-wrap-style:square" from="2701,45959" to="26195,460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" strokecolor="windowText" strokeweight="1.25pt">
                          <v:stroke joinstyle="miter"/>
                        </v:line>
                        <v:line id="Straight Connector 538" o:spid="_x0000_s1308" style="position:absolute;flip:y;visibility:visible;mso-wrap-style:square" from="2701,21718" to="26185,217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" strokecolor="windowText" strokeweight="1.25pt">
                          <v:stroke joinstyle="miter"/>
                        </v:line>
                        <v:line id="Straight Connector 539" o:spid="_x0000_s1309" style="position:absolute;visibility:visible;mso-wrap-style:square" from="2701,28194" to="26138,281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" strokecolor="windowText" strokeweight="1.25pt">
                          <v:stroke joinstyle="miter"/>
                        </v:line>
                        <v:line id="Straight Connector 540" o:spid="_x0000_s1310" style="position:absolute;flip:y;visibility:visible;mso-wrap-style:square" from="2701,9184" to="25989,93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" strokecolor="windowText" strokeweight="1.25pt">
                          <v:stroke joinstyle="miter"/>
                        </v:line>
                        <v:line id="Straight Connector 541" o:spid="_x0000_s1311" style="position:absolute;flip:y;visibility:visible;mso-wrap-style:square" from="2716,15738" to="26196,158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" strokecolor="windowText" strokeweight="1.25pt">
                          <v:stroke joinstyle="miter"/>
                        </v:line>
                        <v:group id="Group 542" o:spid="_x0000_s1312" style="position:absolute;left:26059;top:3650;width:23913;height:48174" coordorigin="26059,3650" coordsize="23913,48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7Rp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0hfFvB7JhwBuf4BAAD//wMAUEsBAi0AFAAGAAgAAAAhANvh9svuAAAAhQEAABMAAAAAAAAA&#10;AAAAAAAAAAAAAFtDb250ZW50X1R5cGVzXS54bWxQSwECLQAUAAYACAAAACEAWvQsW78AAAAVAQAA&#10;CwAAAAAAAAAAAAAAAAAfAQAAX3JlbHMvLnJlbHNQSwECLQAUAAYACAAAACEAWb+0acYAAADcAAAA&#10;DwAAAAAAAAAAAAAAAAAHAgAAZHJzL2Rvd25yZXYueG1sUEsFBgAAAAADAAMAtwAAAPoCAAAAAA==&#10;">
                          <v:line id="Straight Connector 543" o:spid="_x0000_s1313" style="position:absolute;flip:y;visibility:visible;mso-wrap-style:square" from="26353,3650" to="49957,3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" strokecolor="windowText" strokeweight="1.25pt">
                            <v:stroke joinstyle="miter"/>
                          </v:line>
                          <v:line id="Straight Connector 544" o:spid="_x0000_s1314" style="position:absolute;visibility:visible;mso-wrap-style:square" from="26059,3750" to="26171,518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" strokecolor="windowText" strokeweight="1.25pt">
                            <v:stroke joinstyle="miter"/>
                          </v:line>
                          <v:line id="Straight Connector 545" o:spid="_x0000_s1315" style="position:absolute;visibility:visible;mso-wrap-style:square" from="26423,3780" to="26546,518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" strokecolor="windowText" strokeweight="1.25pt">
                            <v:stroke joinstyle="miter"/>
                          </v:line>
                          <v:line id="Straight Connector 546" o:spid="_x0000_s1316" style="position:absolute;visibility:visible;mso-wrap-style:square" from="44147,3770" to="44147,517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" strokecolor="windowText" strokeweight="1.25pt">
                            <v:stroke joinstyle="miter"/>
                          </v:line>
                          <v:line id="Straight Connector 547" o:spid="_x0000_s1317" style="position:absolute;visibility:visible;mso-wrap-style:square" from="49860,3650" to="49905,518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" strokecolor="windowText" strokeweight="1.25pt">
                            <v:stroke joinstyle="miter"/>
                          </v:line>
                          <v:line id="Straight Connector 548" o:spid="_x0000_s1318" style="position:absolute;visibility:visible;mso-wrap-style:square" from="37798,3763" to="37798,518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" strokecolor="windowText" strokeweight="1.25pt">
                            <v:stroke joinstyle="miter"/>
                          </v:line>
                          <v:line id="Straight Connector 549" o:spid="_x0000_s1319" style="position:absolute;visibility:visible;mso-wrap-style:square" from="32095,3763" to="32095,517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" strokecolor="windowText" strokeweight="1.25pt">
                            <v:stroke joinstyle="miter"/>
                          </v:line>
                          <v:line id="Straight Connector 550" o:spid="_x0000_s1320" style="position:absolute;visibility:visible;mso-wrap-style:square" from="26469,51824" to="49972,518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" strokecolor="windowText" strokeweight="1.25pt">
                            <v:stroke joinstyle="miter"/>
                          </v:line>
                          <v:line id="Straight Connector 551" o:spid="_x0000_s1321" style="position:absolute;visibility:visible;mso-wrap-style:square" from="26469,34242" to="49957,342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" strokecolor="windowText" strokeweight="1.25pt">
                            <v:stroke joinstyle="miter"/>
                          </v:line>
                          <v:line id="Straight Connector 552" o:spid="_x0000_s1322" style="position:absolute;flip:y;visibility:visible;mso-wrap-style:square" from="26427,40226" to="49905,403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" strokecolor="windowText" strokeweight="1.25pt">
                            <v:stroke joinstyle="miter"/>
                          </v:line>
                          <v:line id="Straight Connector 553" o:spid="_x0000_s1323" style="position:absolute;visibility:visible;mso-wrap-style:square" from="26546,45941" to="49847,45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" strokecolor="windowText" strokeweight="1.25pt">
                            <v:stroke joinstyle="miter"/>
                          </v:line>
                          <v:line id="Straight Connector 554" o:spid="_x0000_s1324" style="position:absolute;visibility:visible;mso-wrap-style:square" from="26546,21495" to="49957,214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" strokecolor="windowText" strokeweight="1.25pt">
                            <v:stroke joinstyle="miter"/>
                          </v:line>
                          <v:line id="Straight Connector 555" o:spid="_x0000_s1325" style="position:absolute;flip:y;visibility:visible;mso-wrap-style:square" from="26539,28094" to="49957,281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" strokecolor="windowText" strokeweight="1.25pt">
                            <v:stroke joinstyle="miter"/>
                          </v:line>
                          <v:line id="Straight Connector 556" o:spid="_x0000_s1326" style="position:absolute;visibility:visible;mso-wrap-style:square" from="26353,9225" to="49957,92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" strokecolor="windowText" strokeweight="1.25pt">
                            <v:stroke joinstyle="miter"/>
                          </v:line>
                          <v:line id="Straight Connector 557" o:spid="_x0000_s1327" style="position:absolute;flip:y;visibility:visible;mso-wrap-style:square" from="26368,15637" to="49972,157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" strokecolor="windowText" strokeweight="1.25pt">
                            <v:stroke joinstyle="miter"/>
                          </v:line>
                        </v:group>
                      </v:group>
                      <v:group id="Group 558" o:spid="_x0000_s1328" style="position:absolute;left:2210;top:1077;width:23311;height:4112" coordorigin="2210,1077" coordsize="23311,4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">
                        <v:shape id="Text Box 101" o:spid="_x0000_s1329" type="#_x0000_t202" style="position:absolute;left:2210;top:1316;width:4023;height:3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" filled="f" stroked="f">
                          <v:textbox>
                            <w:txbxContent>
                              <w:p w14:paraId="4C145B04"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LK</w:t>
                                </w:r>
                              </w:p>
                            </w:txbxContent>
                          </v:textbox>
                        </v:shape>
                        <v:shape id="Text Box 102" o:spid="_x0000_s1330" type="#_x0000_t202" style="position:absolute;left:4983;top:1205;width:3688;height:38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" filled="f" stroked="f">
                          <v:textbox>
                            <w:txbxContent>
                              <w:p w14:paraId="17B597B8"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RK</w:t>
                                </w:r>
                              </w:p>
                            </w:txbxContent>
                          </v:textbox>
                        </v:shape>
                        <v:shape id="Text Box 103" o:spid="_x0000_s1331" type="#_x0000_t202" style="position:absolute;left:7949;top:1250;width:3537;height:3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" filled="f" stroked="f">
                          <v:textbox>
                            <w:txbxContent>
                              <w:p w14:paraId="4E350A08"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Liv</w:t>
                                </w:r>
                              </w:p>
                            </w:txbxContent>
                          </v:textbox>
                        </v:shape>
                        <v:shape id="Text Box 104" o:spid="_x0000_s1332" type="#_x0000_t202" style="position:absolute;left:11478;top:1268;width:1927;height:38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" filled="f" stroked="f">
                          <v:textbox>
                            <w:txbxContent>
                              <w:p w14:paraId="0D826B00"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S</w:t>
                                </w:r>
                              </w:p>
                            </w:txbxContent>
                          </v:textbox>
                        </v:shape>
                        <v:shape id="Text Box 101" o:spid="_x0000_s1333" type="#_x0000_t202" style="position:absolute;left:13951;top:1127;width:4022;height:3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" filled="f" stroked="f">
                          <v:textbox>
                            <w:txbxContent>
                              <w:p w14:paraId="08D8D956"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LK</w:t>
                                </w:r>
                              </w:p>
                            </w:txbxContent>
                          </v:textbox>
                        </v:shape>
                        <v:shape id="Text Box 102" o:spid="_x0000_s1334" type="#_x0000_t202" style="position:absolute;left:16940;top:1096;width:3688;height:3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" filled="f" stroked="f">
                          <v:textbox>
                            <w:txbxContent>
                              <w:p w14:paraId="2F88B687"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RK</w:t>
                                </w:r>
                              </w:p>
                            </w:txbxContent>
                          </v:textbox>
                        </v:shape>
                        <v:shape id="Text Box 103" o:spid="_x0000_s1335" type="#_x0000_t202" style="position:absolute;left:19630;top:1104;width:3538;height:38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" filled="f" stroked="f">
                          <v:textbox>
                            <w:txbxContent>
                              <w:p w14:paraId="689B1F63"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Liv</w:t>
                                </w:r>
                              </w:p>
                            </w:txbxContent>
                          </v:textbox>
                        </v:shape>
                        <v:shape id="Text Box 104" o:spid="_x0000_s1336" type="#_x0000_t202" style="position:absolute;left:23235;top:1077;width:2286;height:38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" filled="f" stroked="f">
                          <v:textbox>
                            <w:txbxContent>
                              <w:p w14:paraId="5E015F89"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S</w:t>
                                </w:r>
                              </w:p>
                            </w:txbxContent>
                          </v:textbox>
                        </v:shape>
                      </v:group>
                      <v:group id="Group 567" o:spid="_x0000_s1337" style="position:absolute;left:-211;top:3771;width:1986;height:24916" coordorigin="-211,3771" coordsize="1986,249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">
                        <v:shape id="Text Box 93" o:spid="_x0000_s1338" type="#_x0000_t202" style="position:absolute;left:-211;top:3771;width:1986;height:38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" filled="f" stroked="f">
                          <v:textbox>
                            <w:txbxContent>
                              <w:p w14:paraId="1DE6C616"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1</w:t>
                                </w:r>
                              </w:p>
                            </w:txbxContent>
                          </v:textbox>
                        </v:shape>
                        <v:shape id="Text Box 94" o:spid="_x0000_s1339" type="#_x0000_t202" style="position:absolute;left:-211;top:18885;width:1986;height:3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" filled="f" stroked="f">
                          <v:textbox>
                            <w:txbxContent>
                              <w:p w14:paraId="689A330D"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6</w:t>
                                </w:r>
                              </w:p>
                            </w:txbxContent>
                          </v:textbox>
                        </v:shape>
                        <v:shape id="Text Box 95" o:spid="_x0000_s1340" type="#_x0000_t202" style="position:absolute;left:-211;top:15894;width:1986;height:3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" filled="f" stroked="f">
                          <v:textbox>
                            <w:txbxContent>
                              <w:p w14:paraId="2A18AF3E"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5</w:t>
                                </w:r>
                              </w:p>
                            </w:txbxContent>
                          </v:textbox>
                        </v:shape>
                        <v:shape id="Text Box 96" o:spid="_x0000_s1341" type="#_x0000_t202" style="position:absolute;left:-211;top:12982;width:1986;height:3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" filled="f" stroked="f">
                          <v:textbox>
                            <w:txbxContent>
                              <w:p w14:paraId="0EF06C0D"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4</w:t>
                                </w:r>
                              </w:p>
                            </w:txbxContent>
                          </v:textbox>
                        </v:shape>
                        <v:shape id="Text Box 97" o:spid="_x0000_s1342" type="#_x0000_t202" style="position:absolute;left:-211;top:9912;width:1986;height:3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" filled="f" stroked="f">
                          <v:textbox>
                            <w:txbxContent>
                              <w:p w14:paraId="6D882DCC"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3</w:t>
                                </w:r>
                              </w:p>
                            </w:txbxContent>
                          </v:textbox>
                        </v:shape>
                        <v:shape id="Text Box 98" o:spid="_x0000_s1343" type="#_x0000_t202" style="position:absolute;left:-211;top:6841;width:1986;height:38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" filled="f" stroked="f">
                          <v:textbox>
                            <w:txbxContent>
                              <w:p w14:paraId="0A5ED49C"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2</w:t>
                                </w:r>
                              </w:p>
                            </w:txbxContent>
                          </v:textbox>
                        </v:shape>
                        <v:shape id="Text Box 99" o:spid="_x0000_s1344" type="#_x0000_t202" style="position:absolute;left:-211;top:24862;width:1986;height:38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" filled="f" stroked="f">
                          <v:textbox>
                            <w:txbxContent>
                              <w:p w14:paraId="2765C13A"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8</w:t>
                                </w:r>
                              </w:p>
                            </w:txbxContent>
                          </v:textbox>
                        </v:shape>
                        <v:shape id="Text Box 100" o:spid="_x0000_s1345" type="#_x0000_t202" style="position:absolute;left:-211;top:21797;width:1986;height:3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" filled="f" stroked="f">
                          <v:textbox>
                            <w:txbxContent>
                              <w:p w14:paraId="2D2EDD60"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7</w:t>
                                </w:r>
                              </w:p>
                            </w:txbxContent>
                          </v:textbox>
                        </v:shape>
                      </v:group>
                      <v:shape id="Text Box 303" o:spid="_x0000_s1346" type="#_x0000_t202" style="position:absolute;left:6647;top:27151;width:6188;height:33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" filled="f" stroked="f">
                        <v:textbox>
                          <w:txbxContent>
                            <w:p w14:paraId="74489664"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0"/>
                                  <w:szCs w:val="20"/>
                                  <w:lang w:val="en-US"/>
                                </w:rPr>
                                <w:t>Low</w:t>
                              </w:r>
                            </w:p>
                          </w:txbxContent>
                        </v:textbox>
                      </v:shape>
                      <v:shape id="Text Box 304" o:spid="_x0000_s1347" type="#_x0000_t202" style="position:absolute;left:18079;top:27151;width:5363;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" filled="f" stroked="f">
                        <v:textbox>
                          <w:txbxContent>
                            <w:p w14:paraId="697B04A2"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0"/>
                                  <w:szCs w:val="20"/>
                                  <w:lang w:val="en-US"/>
                                </w:rPr>
                                <w:t>Mix</w:t>
                              </w:r>
                            </w:p>
                          </w:txbxContent>
                        </v:textbox>
                      </v:shape>
                      <v:shape id="Text Box 578" o:spid="_x0000_s1348" type="#_x0000_t202" style="position:absolute;left:3214;top:29434;width:22301;height:22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" filled="f" strokecolor="windowText">
                        <v:textbox>
                          <w:txbxContent>
                            <w:p w14:paraId="1E2F8AF6" w14:textId="77777777" w:rsidR="00AB3CB7" w:rsidRDefault="00AB3CB7" w:rsidP="00B87DD3">
                              <w:pPr>
                                <w:pStyle w:val="NormalWeb"/>
                                <w:spacing w:before="0" w:beforeAutospacing="0" w:after="0" w:afterAutospacing="0"/>
                                <w:jc w:val="center"/>
                              </w:pPr>
                              <w:r>
                                <w:rPr>
                                  <w:rFonts w:asciiTheme="minorHAnsi" w:hAnsi="Calibri" w:cstheme="minorBidi"/>
                                  <w:color w:val="000000" w:themeColor="text1"/>
                                  <w:kern w:val="24"/>
                                  <w:sz w:val="20"/>
                                  <w:szCs w:val="20"/>
                                  <w:lang w:val="en-US"/>
                                </w:rPr>
                                <w:t>40 hpi</w:t>
                              </w:r>
                            </w:p>
                          </w:txbxContent>
                        </v:textbox>
                      </v:shape>
                      <w10:anchorlock/>
                    </v:group>
                  </w:pict>
                </mc:Fallback>
              </mc:AlternateContent>
            </w:r>
          </w:p>
        </w:tc>
        <w:tc>
          <w:tcPr>
            <w:tcW w:w="4376" w:type="dxa"/>
          </w:tcPr>
          <w:p w14:paraId="26CBA887" w14:textId="77777777" w:rsidR="00B87DD3" w:rsidRPr="00B87DD3" w:rsidRDefault="00B87DD3" w:rsidP="00B87DD3">
            <w:pPr>
              <w:rPr>
                <w:noProof/>
                <w:lang w:eastAsia="en-GB"/>
              </w:rPr>
            </w:pPr>
            <w:r w:rsidRPr="00B87DD3">
              <w:rPr>
                <w:noProof/>
                <w:lang w:eastAsia="zh-CN"/>
              </w:rPr>
              <mc:AlternateContent>
                <mc:Choice Requires="wpg">
                  <w:drawing>
                    <wp:inline distT="0" distB="0" distL="0" distR="0" wp14:anchorId="42DF237F" wp14:editId="0561A5DE">
                      <wp:extent cx="2596787" cy="3071612"/>
                      <wp:effectExtent l="0" t="0" r="0" b="27305"/>
                      <wp:docPr id="301" name="Group 1"/>
                      <wp:cNvGraphicFramePr/>
                      <a:graphic xmlns:a="http://schemas.openxmlformats.org/drawingml/2006/main">
                        <a:graphicData uri="http://schemas.microsoft.com/office/word/2010/wordprocessingGroup">
                          <wpg:wgp>
                            <wpg:cNvGrpSpPr/>
                            <wpg:grpSpPr>
                              <a:xfrm>
                                <a:off x="0" y="0"/>
                                <a:ext cx="2596787" cy="3071612"/>
                                <a:chOff x="0" y="131307"/>
                                <a:chExt cx="2596787" cy="3071612"/>
                              </a:xfrm>
                            </wpg:grpSpPr>
                            <wps:wsp>
                              <wps:cNvPr id="302" name="Text Box 93"/>
                              <wps:cNvSpPr txBox="1"/>
                              <wps:spPr>
                                <a:xfrm>
                                  <a:off x="1" y="215473"/>
                                  <a:ext cx="198661" cy="382443"/>
                                </a:xfrm>
                                <a:prstGeom prst="rect">
                                  <a:avLst/>
                                </a:prstGeom>
                                <a:noFill/>
                              </wps:spPr>
                              <wps:txbx>
                                <w:txbxContent>
                                  <w:p w14:paraId="1B5927E9"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1</w:t>
                                    </w:r>
                                  </w:p>
                                </w:txbxContent>
                              </wps:txbx>
                              <wps:bodyPr wrap="square" rtlCol="0">
                                <a:noAutofit/>
                              </wps:bodyPr>
                            </wps:wsp>
                            <wps:wsp>
                              <wps:cNvPr id="305" name="Text Box 94"/>
                              <wps:cNvSpPr txBox="1"/>
                              <wps:spPr>
                                <a:xfrm>
                                  <a:off x="0" y="1726859"/>
                                  <a:ext cx="198661" cy="382443"/>
                                </a:xfrm>
                                <a:prstGeom prst="rect">
                                  <a:avLst/>
                                </a:prstGeom>
                                <a:noFill/>
                              </wps:spPr>
                              <wps:txbx>
                                <w:txbxContent>
                                  <w:p w14:paraId="6FB3A668"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6</w:t>
                                    </w:r>
                                  </w:p>
                                </w:txbxContent>
                              </wps:txbx>
                              <wps:bodyPr wrap="square" rtlCol="0">
                                <a:noAutofit/>
                              </wps:bodyPr>
                            </wps:wsp>
                            <wps:wsp>
                              <wps:cNvPr id="306" name="Text Box 95"/>
                              <wps:cNvSpPr txBox="1"/>
                              <wps:spPr>
                                <a:xfrm>
                                  <a:off x="0" y="1427747"/>
                                  <a:ext cx="198661" cy="382443"/>
                                </a:xfrm>
                                <a:prstGeom prst="rect">
                                  <a:avLst/>
                                </a:prstGeom>
                                <a:noFill/>
                              </wps:spPr>
                              <wps:txbx>
                                <w:txbxContent>
                                  <w:p w14:paraId="608500C8"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5</w:t>
                                    </w:r>
                                  </w:p>
                                </w:txbxContent>
                              </wps:txbx>
                              <wps:bodyPr wrap="square" rtlCol="0">
                                <a:noAutofit/>
                              </wps:bodyPr>
                            </wps:wsp>
                            <wps:wsp>
                              <wps:cNvPr id="310" name="Text Box 96"/>
                              <wps:cNvSpPr txBox="1"/>
                              <wps:spPr>
                                <a:xfrm>
                                  <a:off x="0" y="1136557"/>
                                  <a:ext cx="198661" cy="382443"/>
                                </a:xfrm>
                                <a:prstGeom prst="rect">
                                  <a:avLst/>
                                </a:prstGeom>
                                <a:noFill/>
                              </wps:spPr>
                              <wps:txbx>
                                <w:txbxContent>
                                  <w:p w14:paraId="4EABBF48"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4</w:t>
                                    </w:r>
                                  </w:p>
                                </w:txbxContent>
                              </wps:txbx>
                              <wps:bodyPr wrap="square" rtlCol="0">
                                <a:noAutofit/>
                              </wps:bodyPr>
                            </wps:wsp>
                            <wps:wsp>
                              <wps:cNvPr id="311" name="Text Box 97"/>
                              <wps:cNvSpPr txBox="1"/>
                              <wps:spPr>
                                <a:xfrm>
                                  <a:off x="0" y="829531"/>
                                  <a:ext cx="198661" cy="382443"/>
                                </a:xfrm>
                                <a:prstGeom prst="rect">
                                  <a:avLst/>
                                </a:prstGeom>
                                <a:noFill/>
                              </wps:spPr>
                              <wps:txbx>
                                <w:txbxContent>
                                  <w:p w14:paraId="0827872E"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3</w:t>
                                    </w:r>
                                  </w:p>
                                </w:txbxContent>
                              </wps:txbx>
                              <wps:bodyPr wrap="square" rtlCol="0">
                                <a:noAutofit/>
                              </wps:bodyPr>
                            </wps:wsp>
                            <wps:wsp>
                              <wps:cNvPr id="312" name="Text Box 98"/>
                              <wps:cNvSpPr txBox="1"/>
                              <wps:spPr>
                                <a:xfrm>
                                  <a:off x="1" y="522502"/>
                                  <a:ext cx="198661" cy="382443"/>
                                </a:xfrm>
                                <a:prstGeom prst="rect">
                                  <a:avLst/>
                                </a:prstGeom>
                                <a:noFill/>
                              </wps:spPr>
                              <wps:txbx>
                                <w:txbxContent>
                                  <w:p w14:paraId="2AE03E4E"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2</w:t>
                                    </w:r>
                                  </w:p>
                                </w:txbxContent>
                              </wps:txbx>
                              <wps:bodyPr wrap="square" rtlCol="0">
                                <a:noAutofit/>
                              </wps:bodyPr>
                            </wps:wsp>
                            <wps:wsp>
                              <wps:cNvPr id="313" name="Text Box 99"/>
                              <wps:cNvSpPr txBox="1"/>
                              <wps:spPr>
                                <a:xfrm>
                                  <a:off x="0" y="2324607"/>
                                  <a:ext cx="198661" cy="382443"/>
                                </a:xfrm>
                                <a:prstGeom prst="rect">
                                  <a:avLst/>
                                </a:prstGeom>
                                <a:noFill/>
                              </wps:spPr>
                              <wps:txbx>
                                <w:txbxContent>
                                  <w:p w14:paraId="10B52702"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8</w:t>
                                    </w:r>
                                  </w:p>
                                </w:txbxContent>
                              </wps:txbx>
                              <wps:bodyPr wrap="square" rtlCol="0">
                                <a:noAutofit/>
                              </wps:bodyPr>
                            </wps:wsp>
                            <wps:wsp>
                              <wps:cNvPr id="314" name="Text Box 100"/>
                              <wps:cNvSpPr txBox="1"/>
                              <wps:spPr>
                                <a:xfrm>
                                  <a:off x="0" y="2018047"/>
                                  <a:ext cx="198661" cy="382443"/>
                                </a:xfrm>
                                <a:prstGeom prst="rect">
                                  <a:avLst/>
                                </a:prstGeom>
                                <a:noFill/>
                              </wps:spPr>
                              <wps:txbx>
                                <w:txbxContent>
                                  <w:p w14:paraId="509DC987"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7</w:t>
                                    </w:r>
                                  </w:p>
                                </w:txbxContent>
                              </wps:txbx>
                              <wps:bodyPr wrap="square" rtlCol="0">
                                <a:noAutofit/>
                              </wps:bodyPr>
                            </wps:wsp>
                            <wpg:grpSp>
                              <wpg:cNvPr id="315" name="Group 315"/>
                              <wpg:cNvGrpSpPr/>
                              <wpg:grpSpPr>
                                <a:xfrm>
                                  <a:off x="217221" y="131307"/>
                                  <a:ext cx="2379566" cy="3071612"/>
                                  <a:chOff x="217221" y="131307"/>
                                  <a:chExt cx="2379566" cy="3071612"/>
                                </a:xfrm>
                              </wpg:grpSpPr>
                              <wpg:grpSp>
                                <wpg:cNvPr id="316" name="Group 316"/>
                                <wpg:cNvGrpSpPr/>
                                <wpg:grpSpPr>
                                  <a:xfrm>
                                    <a:off x="224786" y="377884"/>
                                    <a:ext cx="2329113" cy="2399112"/>
                                    <a:chOff x="224786" y="377884"/>
                                    <a:chExt cx="4727114" cy="4869183"/>
                                  </a:xfrm>
                                </wpg:grpSpPr>
                                <pic:pic xmlns:pic="http://schemas.openxmlformats.org/drawingml/2006/picture">
                                  <pic:nvPicPr>
                                    <pic:cNvPr id="317" name="Picture 317"/>
                                    <pic:cNvPicPr>
                                      <a:picLocks noChangeAspect="1"/>
                                    </pic:cNvPicPr>
                                  </pic:nvPicPr>
                                  <pic:blipFill rotWithShape="1">
                                    <a:blip r:embed="rId99"/>
                                    <a:srcRect l="3659" t="2258" r="1711" b="1976"/>
                                    <a:stretch/>
                                  </pic:blipFill>
                                  <pic:spPr>
                                    <a:xfrm>
                                      <a:off x="2599516" y="2871067"/>
                                      <a:ext cx="2347816" cy="2376000"/>
                                    </a:xfrm>
                                    <a:prstGeom prst="rect">
                                      <a:avLst/>
                                    </a:prstGeom>
                                  </pic:spPr>
                                </pic:pic>
                                <pic:pic xmlns:pic="http://schemas.openxmlformats.org/drawingml/2006/picture">
                                  <pic:nvPicPr>
                                    <pic:cNvPr id="318" name="Picture 318"/>
                                    <pic:cNvPicPr>
                                      <a:picLocks noChangeAspect="1"/>
                                    </pic:cNvPicPr>
                                  </pic:nvPicPr>
                                  <pic:blipFill rotWithShape="1">
                                    <a:blip r:embed="rId100"/>
                                    <a:srcRect l="3838" t="2258" r="1692" b="1976"/>
                                    <a:stretch/>
                                  </pic:blipFill>
                                  <pic:spPr>
                                    <a:xfrm>
                                      <a:off x="2568540" y="436359"/>
                                      <a:ext cx="2347816" cy="2376000"/>
                                    </a:xfrm>
                                    <a:prstGeom prst="rect">
                                      <a:avLst/>
                                    </a:prstGeom>
                                  </pic:spPr>
                                </pic:pic>
                                <pic:pic xmlns:pic="http://schemas.openxmlformats.org/drawingml/2006/picture">
                                  <pic:nvPicPr>
                                    <pic:cNvPr id="319" name="Picture 319"/>
                                    <pic:cNvPicPr>
                                      <a:picLocks noChangeAspect="1"/>
                                    </pic:cNvPicPr>
                                  </pic:nvPicPr>
                                  <pic:blipFill rotWithShape="1">
                                    <a:blip r:embed="rId101"/>
                                    <a:srcRect l="6670" t="2033" r="2763" b="4008"/>
                                    <a:stretch/>
                                  </pic:blipFill>
                                  <pic:spPr>
                                    <a:xfrm>
                                      <a:off x="267414" y="2796868"/>
                                      <a:ext cx="2278743" cy="2376000"/>
                                    </a:xfrm>
                                    <a:prstGeom prst="rect">
                                      <a:avLst/>
                                    </a:prstGeom>
                                  </pic:spPr>
                                </pic:pic>
                                <pic:pic xmlns:pic="http://schemas.openxmlformats.org/drawingml/2006/picture">
                                  <pic:nvPicPr>
                                    <pic:cNvPr id="106" name="Picture 106"/>
                                    <pic:cNvPicPr>
                                      <a:picLocks noChangeAspect="1"/>
                                    </pic:cNvPicPr>
                                  </pic:nvPicPr>
                                  <pic:blipFill rotWithShape="1">
                                    <a:blip r:embed="rId102"/>
                                    <a:srcRect l="4111" t="2033" r="2615" b="2428"/>
                                    <a:stretch/>
                                  </pic:blipFill>
                                  <pic:spPr>
                                    <a:xfrm>
                                      <a:off x="232233" y="453738"/>
                                      <a:ext cx="2319666" cy="2376000"/>
                                    </a:xfrm>
                                    <a:prstGeom prst="rect">
                                      <a:avLst/>
                                    </a:prstGeom>
                                  </pic:spPr>
                                </pic:pic>
                                <wps:wsp>
                                  <wps:cNvPr id="107" name="Straight Connector 107"/>
                                  <wps:cNvCnPr/>
                                  <wps:spPr>
                                    <a:xfrm flipV="1">
                                      <a:off x="224845" y="396129"/>
                                      <a:ext cx="2328752" cy="16316"/>
                                    </a:xfrm>
                                    <a:prstGeom prst="line">
                                      <a:avLst/>
                                    </a:prstGeom>
                                    <a:noFill/>
                                    <a:ln w="15875" cap="flat" cmpd="sng" algn="ctr">
                                      <a:solidFill>
                                        <a:sysClr val="windowText" lastClr="000000"/>
                                      </a:solidFill>
                                      <a:prstDash val="solid"/>
                                      <a:miter lim="800000"/>
                                    </a:ln>
                                    <a:effectLst/>
                                  </wps:spPr>
                                  <wps:bodyPr/>
                                </wps:wsp>
                                <wps:wsp>
                                  <wps:cNvPr id="108" name="Straight Connector 108"/>
                                  <wps:cNvCnPr/>
                                  <wps:spPr>
                                    <a:xfrm>
                                      <a:off x="224845" y="400998"/>
                                      <a:ext cx="11593" cy="4787803"/>
                                    </a:xfrm>
                                    <a:prstGeom prst="line">
                                      <a:avLst/>
                                    </a:prstGeom>
                                    <a:noFill/>
                                    <a:ln w="15875" cap="flat" cmpd="sng" algn="ctr">
                                      <a:solidFill>
                                        <a:sysClr val="windowText" lastClr="000000"/>
                                      </a:solidFill>
                                      <a:prstDash val="solid"/>
                                      <a:miter lim="800000"/>
                                    </a:ln>
                                    <a:effectLst/>
                                  </wps:spPr>
                                  <wps:bodyPr/>
                                </wps:wsp>
                                <wps:wsp>
                                  <wps:cNvPr id="109" name="Straight Connector 109"/>
                                  <wps:cNvCnPr/>
                                  <wps:spPr>
                                    <a:xfrm>
                                      <a:off x="2004226" y="400034"/>
                                      <a:ext cx="0" cy="4788767"/>
                                    </a:xfrm>
                                    <a:prstGeom prst="line">
                                      <a:avLst/>
                                    </a:prstGeom>
                                    <a:noFill/>
                                    <a:ln w="15875" cap="flat" cmpd="sng" algn="ctr">
                                      <a:solidFill>
                                        <a:sysClr val="windowText" lastClr="000000"/>
                                      </a:solidFill>
                                      <a:prstDash val="solid"/>
                                      <a:miter lim="800000"/>
                                    </a:ln>
                                    <a:effectLst/>
                                  </wps:spPr>
                                  <wps:bodyPr/>
                                </wps:wsp>
                                <wps:wsp>
                                  <wps:cNvPr id="110" name="Straight Connector 110"/>
                                  <wps:cNvCnPr/>
                                  <wps:spPr>
                                    <a:xfrm>
                                      <a:off x="1369292" y="399310"/>
                                      <a:ext cx="0" cy="4789491"/>
                                    </a:xfrm>
                                    <a:prstGeom prst="line">
                                      <a:avLst/>
                                    </a:prstGeom>
                                    <a:noFill/>
                                    <a:ln w="15875" cap="flat" cmpd="sng" algn="ctr">
                                      <a:solidFill>
                                        <a:sysClr val="windowText" lastClr="000000"/>
                                      </a:solidFill>
                                      <a:prstDash val="solid"/>
                                      <a:miter lim="800000"/>
                                    </a:ln>
                                    <a:effectLst/>
                                  </wps:spPr>
                                  <wps:bodyPr/>
                                </wps:wsp>
                                <wps:wsp>
                                  <wps:cNvPr id="111" name="Straight Connector 111"/>
                                  <wps:cNvCnPr/>
                                  <wps:spPr>
                                    <a:xfrm>
                                      <a:off x="799038" y="399310"/>
                                      <a:ext cx="0" cy="4789491"/>
                                    </a:xfrm>
                                    <a:prstGeom prst="line">
                                      <a:avLst/>
                                    </a:prstGeom>
                                    <a:noFill/>
                                    <a:ln w="15875" cap="flat" cmpd="sng" algn="ctr">
                                      <a:solidFill>
                                        <a:sysClr val="windowText" lastClr="000000"/>
                                      </a:solidFill>
                                      <a:prstDash val="solid"/>
                                      <a:miter lim="800000"/>
                                    </a:ln>
                                    <a:effectLst/>
                                  </wps:spPr>
                                  <wps:bodyPr/>
                                </wps:wsp>
                                <wps:wsp>
                                  <wps:cNvPr id="112" name="Straight Connector 112"/>
                                  <wps:cNvCnPr/>
                                  <wps:spPr>
                                    <a:xfrm>
                                      <a:off x="236438" y="5188801"/>
                                      <a:ext cx="2337750" cy="0"/>
                                    </a:xfrm>
                                    <a:prstGeom prst="line">
                                      <a:avLst/>
                                    </a:prstGeom>
                                    <a:noFill/>
                                    <a:ln w="15875" cap="flat" cmpd="sng" algn="ctr">
                                      <a:solidFill>
                                        <a:sysClr val="windowText" lastClr="000000"/>
                                      </a:solidFill>
                                      <a:prstDash val="solid"/>
                                      <a:miter lim="800000"/>
                                    </a:ln>
                                    <a:effectLst/>
                                  </wps:spPr>
                                  <wps:bodyPr/>
                                </wps:wsp>
                                <wps:wsp>
                                  <wps:cNvPr id="113" name="Straight Connector 113"/>
                                  <wps:cNvCnPr/>
                                  <wps:spPr>
                                    <a:xfrm>
                                      <a:off x="224786" y="3438928"/>
                                      <a:ext cx="2348764" cy="0"/>
                                    </a:xfrm>
                                    <a:prstGeom prst="line">
                                      <a:avLst/>
                                    </a:prstGeom>
                                    <a:noFill/>
                                    <a:ln w="15875" cap="flat" cmpd="sng" algn="ctr">
                                      <a:solidFill>
                                        <a:sysClr val="windowText" lastClr="000000"/>
                                      </a:solidFill>
                                      <a:prstDash val="solid"/>
                                      <a:miter lim="800000"/>
                                    </a:ln>
                                    <a:effectLst/>
                                  </wps:spPr>
                                  <wps:bodyPr/>
                                </wps:wsp>
                                <wps:wsp>
                                  <wps:cNvPr id="114" name="Straight Connector 114"/>
                                  <wps:cNvCnPr/>
                                  <wps:spPr>
                                    <a:xfrm flipV="1">
                                      <a:off x="226352" y="4045591"/>
                                      <a:ext cx="2347836" cy="8096"/>
                                    </a:xfrm>
                                    <a:prstGeom prst="line">
                                      <a:avLst/>
                                    </a:prstGeom>
                                    <a:noFill/>
                                    <a:ln w="15875" cap="flat" cmpd="sng" algn="ctr">
                                      <a:solidFill>
                                        <a:sysClr val="windowText" lastClr="000000"/>
                                      </a:solidFill>
                                      <a:prstDash val="solid"/>
                                      <a:miter lim="800000"/>
                                    </a:ln>
                                    <a:effectLst/>
                                  </wps:spPr>
                                  <wps:bodyPr/>
                                </wps:wsp>
                                <wps:wsp>
                                  <wps:cNvPr id="115" name="Straight Connector 115"/>
                                  <wps:cNvCnPr/>
                                  <wps:spPr>
                                    <a:xfrm flipV="1">
                                      <a:off x="224845" y="4608832"/>
                                      <a:ext cx="2349343" cy="8096"/>
                                    </a:xfrm>
                                    <a:prstGeom prst="line">
                                      <a:avLst/>
                                    </a:prstGeom>
                                    <a:noFill/>
                                    <a:ln w="15875" cap="flat" cmpd="sng" algn="ctr">
                                      <a:solidFill>
                                        <a:sysClr val="windowText" lastClr="000000"/>
                                      </a:solidFill>
                                      <a:prstDash val="solid"/>
                                      <a:miter lim="800000"/>
                                    </a:ln>
                                    <a:effectLst/>
                                  </wps:spPr>
                                  <wps:bodyPr/>
                                </wps:wsp>
                                <wps:wsp>
                                  <wps:cNvPr id="116" name="Straight Connector 116"/>
                                  <wps:cNvCnPr/>
                                  <wps:spPr>
                                    <a:xfrm flipV="1">
                                      <a:off x="224845" y="2184699"/>
                                      <a:ext cx="2348348" cy="1"/>
                                    </a:xfrm>
                                    <a:prstGeom prst="line">
                                      <a:avLst/>
                                    </a:prstGeom>
                                    <a:noFill/>
                                    <a:ln w="15875" cap="flat" cmpd="sng" algn="ctr">
                                      <a:solidFill>
                                        <a:sysClr val="windowText" lastClr="000000"/>
                                      </a:solidFill>
                                      <a:prstDash val="solid"/>
                                      <a:miter lim="800000"/>
                                    </a:ln>
                                    <a:effectLst/>
                                  </wps:spPr>
                                  <wps:bodyPr/>
                                </wps:wsp>
                                <wps:wsp>
                                  <wps:cNvPr id="117" name="Straight Connector 117"/>
                                  <wps:cNvCnPr/>
                                  <wps:spPr>
                                    <a:xfrm>
                                      <a:off x="224845" y="2832268"/>
                                      <a:ext cx="2343695" cy="0"/>
                                    </a:xfrm>
                                    <a:prstGeom prst="line">
                                      <a:avLst/>
                                    </a:prstGeom>
                                    <a:noFill/>
                                    <a:ln w="15875" cap="flat" cmpd="sng" algn="ctr">
                                      <a:solidFill>
                                        <a:sysClr val="windowText" lastClr="000000"/>
                                      </a:solidFill>
                                      <a:prstDash val="solid"/>
                                      <a:miter lim="800000"/>
                                    </a:ln>
                                    <a:effectLst/>
                                  </wps:spPr>
                                  <wps:bodyPr/>
                                </wps:wsp>
                                <wps:wsp>
                                  <wps:cNvPr id="118" name="Straight Connector 118"/>
                                  <wps:cNvCnPr/>
                                  <wps:spPr>
                                    <a:xfrm flipV="1">
                                      <a:off x="224845" y="931262"/>
                                      <a:ext cx="2328752" cy="14247"/>
                                    </a:xfrm>
                                    <a:prstGeom prst="line">
                                      <a:avLst/>
                                    </a:prstGeom>
                                    <a:noFill/>
                                    <a:ln w="15875" cap="flat" cmpd="sng" algn="ctr">
                                      <a:solidFill>
                                        <a:sysClr val="windowText" lastClr="000000"/>
                                      </a:solidFill>
                                      <a:prstDash val="solid"/>
                                      <a:miter lim="800000"/>
                                    </a:ln>
                                    <a:effectLst/>
                                  </wps:spPr>
                                  <wps:bodyPr/>
                                </wps:wsp>
                                <wps:wsp>
                                  <wps:cNvPr id="119" name="Straight Connector 119"/>
                                  <wps:cNvCnPr/>
                                  <wps:spPr>
                                    <a:xfrm flipV="1">
                                      <a:off x="226352" y="1586706"/>
                                      <a:ext cx="2347946" cy="8096"/>
                                    </a:xfrm>
                                    <a:prstGeom prst="line">
                                      <a:avLst/>
                                    </a:prstGeom>
                                    <a:noFill/>
                                    <a:ln w="15875" cap="flat" cmpd="sng" algn="ctr">
                                      <a:solidFill>
                                        <a:sysClr val="windowText" lastClr="000000"/>
                                      </a:solidFill>
                                      <a:prstDash val="solid"/>
                                      <a:miter lim="800000"/>
                                    </a:ln>
                                    <a:effectLst/>
                                  </wps:spPr>
                                  <wps:bodyPr/>
                                </wps:wsp>
                                <wpg:grpSp>
                                  <wpg:cNvPr id="120" name="Group 120"/>
                                  <wpg:cNvGrpSpPr/>
                                  <wpg:grpSpPr>
                                    <a:xfrm>
                                      <a:off x="2560587" y="377884"/>
                                      <a:ext cx="2391313" cy="4817355"/>
                                      <a:chOff x="2560587" y="377884"/>
                                      <a:chExt cx="2391313" cy="4817355"/>
                                    </a:xfrm>
                                  </wpg:grpSpPr>
                                  <wps:wsp>
                                    <wps:cNvPr id="121" name="Straight Connector 121"/>
                                    <wps:cNvCnPr/>
                                    <wps:spPr>
                                      <a:xfrm flipV="1">
                                        <a:off x="2590036" y="377884"/>
                                        <a:ext cx="2360357" cy="12040"/>
                                      </a:xfrm>
                                      <a:prstGeom prst="line">
                                        <a:avLst/>
                                      </a:prstGeom>
                                      <a:noFill/>
                                      <a:ln w="15875" cap="flat" cmpd="sng" algn="ctr">
                                        <a:solidFill>
                                          <a:sysClr val="windowText" lastClr="000000"/>
                                        </a:solidFill>
                                        <a:prstDash val="solid"/>
                                        <a:miter lim="800000"/>
                                      </a:ln>
                                      <a:effectLst/>
                                    </wps:spPr>
                                    <wps:bodyPr/>
                                  </wps:wsp>
                                  <wps:wsp>
                                    <wps:cNvPr id="192" name="Straight Connector 192"/>
                                    <wps:cNvCnPr/>
                                    <wps:spPr>
                                      <a:xfrm>
                                        <a:off x="2560587" y="387855"/>
                                        <a:ext cx="11180" cy="4806637"/>
                                      </a:xfrm>
                                      <a:prstGeom prst="line">
                                        <a:avLst/>
                                      </a:prstGeom>
                                      <a:noFill/>
                                      <a:ln w="15875" cap="flat" cmpd="sng" algn="ctr">
                                        <a:solidFill>
                                          <a:sysClr val="windowText" lastClr="000000"/>
                                        </a:solidFill>
                                        <a:prstDash val="solid"/>
                                        <a:miter lim="800000"/>
                                      </a:ln>
                                      <a:effectLst/>
                                    </wps:spPr>
                                    <wps:bodyPr/>
                                  </wps:wsp>
                                  <wps:wsp>
                                    <wps:cNvPr id="193" name="Straight Connector 193"/>
                                    <wps:cNvCnPr/>
                                    <wps:spPr>
                                      <a:xfrm>
                                        <a:off x="2597025" y="390888"/>
                                        <a:ext cx="12251" cy="4804351"/>
                                      </a:xfrm>
                                      <a:prstGeom prst="line">
                                        <a:avLst/>
                                      </a:prstGeom>
                                      <a:noFill/>
                                      <a:ln w="15875" cap="flat" cmpd="sng" algn="ctr">
                                        <a:solidFill>
                                          <a:sysClr val="windowText" lastClr="000000"/>
                                        </a:solidFill>
                                        <a:prstDash val="solid"/>
                                        <a:miter lim="800000"/>
                                      </a:ln>
                                      <a:effectLst/>
                                    </wps:spPr>
                                    <wps:bodyPr/>
                                  </wps:wsp>
                                  <wps:wsp>
                                    <wps:cNvPr id="194" name="Straight Connector 194"/>
                                    <wps:cNvCnPr/>
                                    <wps:spPr>
                                      <a:xfrm>
                                        <a:off x="4369417" y="389924"/>
                                        <a:ext cx="0" cy="4798877"/>
                                      </a:xfrm>
                                      <a:prstGeom prst="line">
                                        <a:avLst/>
                                      </a:prstGeom>
                                      <a:noFill/>
                                      <a:ln w="15875" cap="flat" cmpd="sng" algn="ctr">
                                        <a:solidFill>
                                          <a:sysClr val="windowText" lastClr="000000"/>
                                        </a:solidFill>
                                        <a:prstDash val="solid"/>
                                        <a:miter lim="800000"/>
                                      </a:ln>
                                      <a:effectLst/>
                                    </wps:spPr>
                                    <wps:bodyPr/>
                                  </wps:wsp>
                                  <wps:wsp>
                                    <wps:cNvPr id="195" name="Straight Connector 195"/>
                                    <wps:cNvCnPr/>
                                    <wps:spPr>
                                      <a:xfrm>
                                        <a:off x="4940719" y="377884"/>
                                        <a:ext cx="4486" cy="4817355"/>
                                      </a:xfrm>
                                      <a:prstGeom prst="line">
                                        <a:avLst/>
                                      </a:prstGeom>
                                      <a:noFill/>
                                      <a:ln w="15875" cap="flat" cmpd="sng" algn="ctr">
                                        <a:solidFill>
                                          <a:sysClr val="windowText" lastClr="000000"/>
                                        </a:solidFill>
                                        <a:prstDash val="solid"/>
                                        <a:miter lim="800000"/>
                                      </a:ln>
                                      <a:effectLst/>
                                    </wps:spPr>
                                    <wps:bodyPr/>
                                  </wps:wsp>
                                  <wps:wsp>
                                    <wps:cNvPr id="196" name="Straight Connector 196"/>
                                    <wps:cNvCnPr/>
                                    <wps:spPr>
                                      <a:xfrm>
                                        <a:off x="3734483" y="389200"/>
                                        <a:ext cx="0" cy="4806039"/>
                                      </a:xfrm>
                                      <a:prstGeom prst="line">
                                        <a:avLst/>
                                      </a:prstGeom>
                                      <a:noFill/>
                                      <a:ln w="15875" cap="flat" cmpd="sng" algn="ctr">
                                        <a:solidFill>
                                          <a:sysClr val="windowText" lastClr="000000"/>
                                        </a:solidFill>
                                        <a:prstDash val="solid"/>
                                        <a:miter lim="800000"/>
                                      </a:ln>
                                      <a:effectLst/>
                                    </wps:spPr>
                                    <wps:bodyPr/>
                                  </wps:wsp>
                                  <wps:wsp>
                                    <wps:cNvPr id="197" name="Straight Connector 197"/>
                                    <wps:cNvCnPr/>
                                    <wps:spPr>
                                      <a:xfrm>
                                        <a:off x="3164229" y="389200"/>
                                        <a:ext cx="0" cy="4799601"/>
                                      </a:xfrm>
                                      <a:prstGeom prst="line">
                                        <a:avLst/>
                                      </a:prstGeom>
                                      <a:noFill/>
                                      <a:ln w="15875" cap="flat" cmpd="sng" algn="ctr">
                                        <a:solidFill>
                                          <a:sysClr val="windowText" lastClr="000000"/>
                                        </a:solidFill>
                                        <a:prstDash val="solid"/>
                                        <a:miter lim="800000"/>
                                      </a:ln>
                                      <a:effectLst/>
                                    </wps:spPr>
                                    <wps:bodyPr/>
                                  </wps:wsp>
                                  <wps:wsp>
                                    <wps:cNvPr id="198" name="Straight Connector 198"/>
                                    <wps:cNvCnPr/>
                                    <wps:spPr>
                                      <a:xfrm>
                                        <a:off x="2601629" y="5195239"/>
                                        <a:ext cx="2350271" cy="0"/>
                                      </a:xfrm>
                                      <a:prstGeom prst="line">
                                        <a:avLst/>
                                      </a:prstGeom>
                                      <a:noFill/>
                                      <a:ln w="15875" cap="flat" cmpd="sng" algn="ctr">
                                        <a:solidFill>
                                          <a:sysClr val="windowText" lastClr="000000"/>
                                        </a:solidFill>
                                        <a:prstDash val="solid"/>
                                        <a:miter lim="800000"/>
                                      </a:ln>
                                      <a:effectLst/>
                                    </wps:spPr>
                                    <wps:bodyPr/>
                                  </wps:wsp>
                                  <wps:wsp>
                                    <wps:cNvPr id="199" name="Straight Connector 199"/>
                                    <wps:cNvCnPr/>
                                    <wps:spPr>
                                      <a:xfrm>
                                        <a:off x="2601629" y="3437092"/>
                                        <a:ext cx="2348764" cy="0"/>
                                      </a:xfrm>
                                      <a:prstGeom prst="line">
                                        <a:avLst/>
                                      </a:prstGeom>
                                      <a:noFill/>
                                      <a:ln w="15875" cap="flat" cmpd="sng" algn="ctr">
                                        <a:solidFill>
                                          <a:sysClr val="windowText" lastClr="000000"/>
                                        </a:solidFill>
                                        <a:prstDash val="solid"/>
                                        <a:miter lim="800000"/>
                                      </a:ln>
                                      <a:effectLst/>
                                    </wps:spPr>
                                    <wps:bodyPr/>
                                  </wps:wsp>
                                  <wps:wsp>
                                    <wps:cNvPr id="200" name="Straight Connector 200"/>
                                    <wps:cNvCnPr/>
                                    <wps:spPr>
                                      <a:xfrm flipV="1">
                                        <a:off x="2597369" y="4035481"/>
                                        <a:ext cx="2347836" cy="8096"/>
                                      </a:xfrm>
                                      <a:prstGeom prst="line">
                                        <a:avLst/>
                                      </a:prstGeom>
                                      <a:noFill/>
                                      <a:ln w="15875" cap="flat" cmpd="sng" algn="ctr">
                                        <a:solidFill>
                                          <a:sysClr val="windowText" lastClr="000000"/>
                                        </a:solidFill>
                                        <a:prstDash val="solid"/>
                                        <a:miter lim="800000"/>
                                      </a:ln>
                                      <a:effectLst/>
                                    </wps:spPr>
                                    <wps:bodyPr/>
                                  </wps:wsp>
                                  <wps:wsp>
                                    <wps:cNvPr id="201" name="Straight Connector 201"/>
                                    <wps:cNvCnPr/>
                                    <wps:spPr>
                                      <a:xfrm>
                                        <a:off x="2609276" y="4606996"/>
                                        <a:ext cx="2330103" cy="0"/>
                                      </a:xfrm>
                                      <a:prstGeom prst="line">
                                        <a:avLst/>
                                      </a:prstGeom>
                                      <a:noFill/>
                                      <a:ln w="15875" cap="flat" cmpd="sng" algn="ctr">
                                        <a:solidFill>
                                          <a:sysClr val="windowText" lastClr="000000"/>
                                        </a:solidFill>
                                        <a:prstDash val="solid"/>
                                        <a:miter lim="800000"/>
                                      </a:ln>
                                      <a:effectLst/>
                                    </wps:spPr>
                                    <wps:bodyPr/>
                                  </wps:wsp>
                                  <wps:wsp>
                                    <wps:cNvPr id="202" name="Straight Connector 202"/>
                                    <wps:cNvCnPr/>
                                    <wps:spPr>
                                      <a:xfrm>
                                        <a:off x="2609276" y="2162356"/>
                                        <a:ext cx="2341117" cy="0"/>
                                      </a:xfrm>
                                      <a:prstGeom prst="line">
                                        <a:avLst/>
                                      </a:prstGeom>
                                      <a:noFill/>
                                      <a:ln w="15875" cap="flat" cmpd="sng" algn="ctr">
                                        <a:solidFill>
                                          <a:sysClr val="windowText" lastClr="000000"/>
                                        </a:solidFill>
                                        <a:prstDash val="solid"/>
                                        <a:miter lim="800000"/>
                                      </a:ln>
                                      <a:effectLst/>
                                    </wps:spPr>
                                    <wps:bodyPr/>
                                  </wps:wsp>
                                  <wps:wsp>
                                    <wps:cNvPr id="203" name="Straight Connector 203"/>
                                    <wps:cNvCnPr/>
                                    <wps:spPr>
                                      <a:xfrm flipV="1">
                                        <a:off x="2608618" y="2822336"/>
                                        <a:ext cx="2341775" cy="7402"/>
                                      </a:xfrm>
                                      <a:prstGeom prst="line">
                                        <a:avLst/>
                                      </a:prstGeom>
                                      <a:noFill/>
                                      <a:ln w="15875" cap="flat" cmpd="sng" algn="ctr">
                                        <a:solidFill>
                                          <a:sysClr val="windowText" lastClr="000000"/>
                                        </a:solidFill>
                                        <a:prstDash val="solid"/>
                                        <a:miter lim="800000"/>
                                      </a:ln>
                                      <a:effectLst/>
                                    </wps:spPr>
                                    <wps:bodyPr/>
                                  </wps:wsp>
                                  <wps:wsp>
                                    <wps:cNvPr id="204" name="Straight Connector 204"/>
                                    <wps:cNvCnPr/>
                                    <wps:spPr>
                                      <a:xfrm>
                                        <a:off x="2590036" y="935399"/>
                                        <a:ext cx="2360357" cy="0"/>
                                      </a:xfrm>
                                      <a:prstGeom prst="line">
                                        <a:avLst/>
                                      </a:prstGeom>
                                      <a:noFill/>
                                      <a:ln w="15875" cap="flat" cmpd="sng" algn="ctr">
                                        <a:solidFill>
                                          <a:sysClr val="windowText" lastClr="000000"/>
                                        </a:solidFill>
                                        <a:prstDash val="solid"/>
                                        <a:miter lim="800000"/>
                                      </a:ln>
                                      <a:effectLst/>
                                    </wps:spPr>
                                    <wps:bodyPr/>
                                  </wps:wsp>
                                  <wps:wsp>
                                    <wps:cNvPr id="205" name="Straight Connector 205"/>
                                    <wps:cNvCnPr/>
                                    <wps:spPr>
                                      <a:xfrm flipV="1">
                                        <a:off x="2591543" y="1576596"/>
                                        <a:ext cx="2360357" cy="8096"/>
                                      </a:xfrm>
                                      <a:prstGeom prst="line">
                                        <a:avLst/>
                                      </a:prstGeom>
                                      <a:noFill/>
                                      <a:ln w="15875" cap="flat" cmpd="sng" algn="ctr">
                                        <a:solidFill>
                                          <a:sysClr val="windowText" lastClr="000000"/>
                                        </a:solidFill>
                                        <a:prstDash val="solid"/>
                                        <a:miter lim="800000"/>
                                      </a:ln>
                                      <a:effectLst/>
                                    </wps:spPr>
                                    <wps:bodyPr/>
                                  </wps:wsp>
                                </wpg:grpSp>
                              </wpg:grpSp>
                              <wps:wsp>
                                <wps:cNvPr id="206" name="Text Box 206"/>
                                <wps:cNvSpPr txBox="1"/>
                                <wps:spPr>
                                  <a:xfrm>
                                    <a:off x="303682" y="2960755"/>
                                    <a:ext cx="2270760" cy="242164"/>
                                  </a:xfrm>
                                  <a:prstGeom prst="rect">
                                    <a:avLst/>
                                  </a:prstGeom>
                                  <a:noFill/>
                                  <a:ln>
                                    <a:solidFill>
                                      <a:sysClr val="windowText" lastClr="000000"/>
                                    </a:solidFill>
                                  </a:ln>
                                </wps:spPr>
                                <wps:txbx>
                                  <w:txbxContent>
                                    <w:p w14:paraId="22D6DDB8" w14:textId="77777777" w:rsidR="00AB3CB7" w:rsidRDefault="00AB3CB7" w:rsidP="00B87DD3">
                                      <w:pPr>
                                        <w:pStyle w:val="NormalWeb"/>
                                        <w:spacing w:before="0" w:beforeAutospacing="0" w:after="0" w:afterAutospacing="0"/>
                                        <w:jc w:val="center"/>
                                      </w:pPr>
                                      <w:r>
                                        <w:rPr>
                                          <w:rFonts w:asciiTheme="minorHAnsi" w:hAnsi="Calibri" w:cstheme="minorBidi"/>
                                          <w:color w:val="000000" w:themeColor="text1"/>
                                          <w:kern w:val="24"/>
                                          <w:sz w:val="20"/>
                                          <w:szCs w:val="20"/>
                                          <w:lang w:val="en-US"/>
                                        </w:rPr>
                                        <w:t>72 hpi</w:t>
                                      </w:r>
                                    </w:p>
                                  </w:txbxContent>
                                </wps:txbx>
                                <wps:bodyPr wrap="square" rtlCol="0">
                                  <a:noAutofit/>
                                </wps:bodyPr>
                              </wps:wsp>
                              <wps:wsp>
                                <wps:cNvPr id="207" name="Text Box 101"/>
                                <wps:cNvSpPr txBox="1"/>
                                <wps:spPr>
                                  <a:xfrm>
                                    <a:off x="217221" y="150206"/>
                                    <a:ext cx="402295" cy="387296"/>
                                  </a:xfrm>
                                  <a:prstGeom prst="rect">
                                    <a:avLst/>
                                  </a:prstGeom>
                                  <a:noFill/>
                                </wps:spPr>
                                <wps:txbx>
                                  <w:txbxContent>
                                    <w:p w14:paraId="551FEA40"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LK</w:t>
                                      </w:r>
                                    </w:p>
                                  </w:txbxContent>
                                </wps:txbx>
                                <wps:bodyPr wrap="square" rtlCol="0">
                                  <a:noAutofit/>
                                </wps:bodyPr>
                              </wps:wsp>
                              <wps:wsp>
                                <wps:cNvPr id="208" name="Text Box 102"/>
                                <wps:cNvSpPr txBox="1"/>
                                <wps:spPr>
                                  <a:xfrm>
                                    <a:off x="494536" y="146421"/>
                                    <a:ext cx="368870" cy="382443"/>
                                  </a:xfrm>
                                  <a:prstGeom prst="rect">
                                    <a:avLst/>
                                  </a:prstGeom>
                                  <a:noFill/>
                                </wps:spPr>
                                <wps:txbx>
                                  <w:txbxContent>
                                    <w:p w14:paraId="4249D0FA"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RK</w:t>
                                      </w:r>
                                    </w:p>
                                  </w:txbxContent>
                                </wps:txbx>
                                <wps:bodyPr wrap="square" rtlCol="0">
                                  <a:noAutofit/>
                                </wps:bodyPr>
                              </wps:wsp>
                              <wps:wsp>
                                <wps:cNvPr id="209" name="Text Box 103"/>
                                <wps:cNvSpPr txBox="1"/>
                                <wps:spPr>
                                  <a:xfrm>
                                    <a:off x="783862" y="136344"/>
                                    <a:ext cx="353786" cy="382443"/>
                                  </a:xfrm>
                                  <a:prstGeom prst="rect">
                                    <a:avLst/>
                                  </a:prstGeom>
                                  <a:noFill/>
                                </wps:spPr>
                                <wps:txbx>
                                  <w:txbxContent>
                                    <w:p w14:paraId="2E6A09B9"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Liv</w:t>
                                      </w:r>
                                    </w:p>
                                  </w:txbxContent>
                                </wps:txbx>
                                <wps:bodyPr wrap="square" rtlCol="0">
                                  <a:noAutofit/>
                                </wps:bodyPr>
                              </wps:wsp>
                              <wps:wsp>
                                <wps:cNvPr id="210" name="Text Box 104"/>
                                <wps:cNvSpPr txBox="1"/>
                                <wps:spPr>
                                  <a:xfrm>
                                    <a:off x="1115061" y="138233"/>
                                    <a:ext cx="192656" cy="382443"/>
                                  </a:xfrm>
                                  <a:prstGeom prst="rect">
                                    <a:avLst/>
                                  </a:prstGeom>
                                  <a:noFill/>
                                </wps:spPr>
                                <wps:txbx>
                                  <w:txbxContent>
                                    <w:p w14:paraId="6EAF5F99"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S</w:t>
                                      </w:r>
                                    </w:p>
                                  </w:txbxContent>
                                </wps:txbx>
                                <wps:bodyPr wrap="square" rtlCol="0">
                                  <a:noAutofit/>
                                </wps:bodyPr>
                              </wps:wsp>
                              <wps:wsp>
                                <wps:cNvPr id="211" name="Text Box 101"/>
                                <wps:cNvSpPr txBox="1"/>
                                <wps:spPr>
                                  <a:xfrm>
                                    <a:off x="1347772" y="131307"/>
                                    <a:ext cx="402295" cy="387296"/>
                                  </a:xfrm>
                                  <a:prstGeom prst="rect">
                                    <a:avLst/>
                                  </a:prstGeom>
                                  <a:noFill/>
                                </wps:spPr>
                                <wps:txbx>
                                  <w:txbxContent>
                                    <w:p w14:paraId="0DDEA4E8"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LK</w:t>
                                      </w:r>
                                    </w:p>
                                  </w:txbxContent>
                                </wps:txbx>
                                <wps:bodyPr wrap="square" rtlCol="0">
                                  <a:noAutofit/>
                                </wps:bodyPr>
                              </wps:wsp>
                              <wps:wsp>
                                <wps:cNvPr id="212" name="Text Box 102"/>
                                <wps:cNvSpPr txBox="1"/>
                                <wps:spPr>
                                  <a:xfrm>
                                    <a:off x="1624909" y="135473"/>
                                    <a:ext cx="368870" cy="382443"/>
                                  </a:xfrm>
                                  <a:prstGeom prst="rect">
                                    <a:avLst/>
                                  </a:prstGeom>
                                  <a:noFill/>
                                </wps:spPr>
                                <wps:txbx>
                                  <w:txbxContent>
                                    <w:p w14:paraId="2972DAEE"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RK</w:t>
                                      </w:r>
                                    </w:p>
                                  </w:txbxContent>
                                </wps:txbx>
                                <wps:bodyPr wrap="square" rtlCol="0">
                                  <a:noAutofit/>
                                </wps:bodyPr>
                              </wps:wsp>
                              <wps:wsp>
                                <wps:cNvPr id="384" name="Text Box 103"/>
                                <wps:cNvSpPr txBox="1"/>
                                <wps:spPr>
                                  <a:xfrm>
                                    <a:off x="1915740" y="136344"/>
                                    <a:ext cx="353786" cy="382443"/>
                                  </a:xfrm>
                                  <a:prstGeom prst="rect">
                                    <a:avLst/>
                                  </a:prstGeom>
                                  <a:noFill/>
                                </wps:spPr>
                                <wps:txbx>
                                  <w:txbxContent>
                                    <w:p w14:paraId="29057574"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Liv</w:t>
                                      </w:r>
                                    </w:p>
                                  </w:txbxContent>
                                </wps:txbx>
                                <wps:bodyPr wrap="square" rtlCol="0">
                                  <a:noAutofit/>
                                </wps:bodyPr>
                              </wps:wsp>
                              <wps:wsp>
                                <wps:cNvPr id="385" name="Text Box 104"/>
                                <wps:cNvSpPr txBox="1"/>
                                <wps:spPr>
                                  <a:xfrm>
                                    <a:off x="2253887" y="146184"/>
                                    <a:ext cx="342900" cy="228579"/>
                                  </a:xfrm>
                                  <a:prstGeom prst="rect">
                                    <a:avLst/>
                                  </a:prstGeom>
                                  <a:noFill/>
                                </wps:spPr>
                                <wps:txbx>
                                  <w:txbxContent>
                                    <w:p w14:paraId="74559782"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S</w:t>
                                      </w:r>
                                    </w:p>
                                  </w:txbxContent>
                                </wps:txbx>
                                <wps:bodyPr wrap="square" rtlCol="0">
                                  <a:noAutofit/>
                                </wps:bodyPr>
                              </wps:wsp>
                            </wpg:grpSp>
                            <wps:wsp>
                              <wps:cNvPr id="386" name="Text Box 303"/>
                              <wps:cNvSpPr txBox="1"/>
                              <wps:spPr>
                                <a:xfrm>
                                  <a:off x="646559" y="2732002"/>
                                  <a:ext cx="618818" cy="287587"/>
                                </a:xfrm>
                                <a:prstGeom prst="rect">
                                  <a:avLst/>
                                </a:prstGeom>
                                <a:noFill/>
                              </wps:spPr>
                              <wps:txbx>
                                <w:txbxContent>
                                  <w:p w14:paraId="753A1567"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0"/>
                                        <w:szCs w:val="20"/>
                                        <w:lang w:val="en-US"/>
                                      </w:rPr>
                                      <w:t>Low</w:t>
                                    </w:r>
                                  </w:p>
                                </w:txbxContent>
                              </wps:txbx>
                              <wps:bodyPr wrap="square" rtlCol="0">
                                <a:noAutofit/>
                              </wps:bodyPr>
                            </wps:wsp>
                            <wps:wsp>
                              <wps:cNvPr id="387" name="Text Box 304"/>
                              <wps:cNvSpPr txBox="1"/>
                              <wps:spPr>
                                <a:xfrm>
                                  <a:off x="1789627" y="2731998"/>
                                  <a:ext cx="536278" cy="228058"/>
                                </a:xfrm>
                                <a:prstGeom prst="rect">
                                  <a:avLst/>
                                </a:prstGeom>
                                <a:noFill/>
                              </wps:spPr>
                              <wps:txbx>
                                <w:txbxContent>
                                  <w:p w14:paraId="423FAA68"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0"/>
                                        <w:szCs w:val="20"/>
                                        <w:lang w:val="en-US"/>
                                      </w:rPr>
                                      <w:t>Mix</w:t>
                                    </w:r>
                                  </w:p>
                                </w:txbxContent>
                              </wps:txbx>
                              <wps:bodyPr wrap="square" rtlCol="0">
                                <a:noAutofit/>
                              </wps:bodyPr>
                            </wps:wsp>
                          </wpg:wgp>
                        </a:graphicData>
                      </a:graphic>
                    </wp:inline>
                  </w:drawing>
                </mc:Choice>
                <mc:Fallback>
                  <w:pict>
                    <v:group w14:anchorId="42DF237F" id="_x0000_s1349" style="width:204.45pt;height:241.85pt;mso-position-horizontal-relative:char;mso-position-vertical-relative:line" coordorigin=",1313" coordsize="25967,307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">
                      <v:shape id="Text Box 93" o:spid="_x0000_s1350" type="#_x0000_t202" style="position:absolute;top:2154;width:1986;height:38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" filled="f" stroked="f">
                        <v:textbox>
                          <w:txbxContent>
                            <w:p w14:paraId="1B5927E9"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1</w:t>
                              </w:r>
                            </w:p>
                          </w:txbxContent>
                        </v:textbox>
                      </v:shape>
                      <v:shape id="Text Box 94" o:spid="_x0000_s1351" type="#_x0000_t202" style="position:absolute;top:17268;width:1986;height:38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" filled="f" stroked="f">
                        <v:textbox>
                          <w:txbxContent>
                            <w:p w14:paraId="6FB3A668"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6</w:t>
                              </w:r>
                            </w:p>
                          </w:txbxContent>
                        </v:textbox>
                      </v:shape>
                      <v:shape id="Text Box 95" o:spid="_x0000_s1352" type="#_x0000_t202" style="position:absolute;top:14277;width:1986;height:3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" filled="f" stroked="f">
                        <v:textbox>
                          <w:txbxContent>
                            <w:p w14:paraId="608500C8"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5</w:t>
                              </w:r>
                            </w:p>
                          </w:txbxContent>
                        </v:textbox>
                      </v:shape>
                      <v:shape id="Text Box 96" o:spid="_x0000_s1353" type="#_x0000_t202" style="position:absolute;top:11365;width:1986;height:38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" filled="f" stroked="f">
                        <v:textbox>
                          <w:txbxContent>
                            <w:p w14:paraId="4EABBF48"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4</w:t>
                              </w:r>
                            </w:p>
                          </w:txbxContent>
                        </v:textbox>
                      </v:shape>
                      <v:shape id="Text Box 97" o:spid="_x0000_s1354" type="#_x0000_t202" style="position:absolute;top:8295;width:1986;height:3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" filled="f" stroked="f">
                        <v:textbox>
                          <w:txbxContent>
                            <w:p w14:paraId="0827872E"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3</w:t>
                              </w:r>
                            </w:p>
                          </w:txbxContent>
                        </v:textbox>
                      </v:shape>
                      <v:shape id="Text Box 98" o:spid="_x0000_s1355" type="#_x0000_t202" style="position:absolute;top:5225;width:1986;height:3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" filled="f" stroked="f">
                        <v:textbox>
                          <w:txbxContent>
                            <w:p w14:paraId="2AE03E4E"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2</w:t>
                              </w:r>
                            </w:p>
                          </w:txbxContent>
                        </v:textbox>
                      </v:shape>
                      <v:shape id="Text Box 99" o:spid="_x0000_s1356" type="#_x0000_t202" style="position:absolute;top:23246;width:1986;height:3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" filled="f" stroked="f">
                        <v:textbox>
                          <w:txbxContent>
                            <w:p w14:paraId="10B52702"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8</w:t>
                              </w:r>
                            </w:p>
                          </w:txbxContent>
                        </v:textbox>
                      </v:shape>
                      <v:shape id="Text Box 100" o:spid="_x0000_s1357" type="#_x0000_t202" style="position:absolute;top:20180;width:1986;height:3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509DC987"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8"/>
                                  <w:szCs w:val="28"/>
                                  <w:lang w:val="en-US"/>
                                </w:rPr>
                                <w:t>7</w:t>
                              </w:r>
                            </w:p>
                          </w:txbxContent>
                        </v:textbox>
                      </v:shape>
                      <v:group id="Group 315" o:spid="_x0000_s1358" style="position:absolute;left:2172;top:1313;width:23795;height:30716" coordorigin="2172,1313" coordsize="23795,30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">
                        <v:group id="Group 316" o:spid="_x0000_s1359" style="position:absolute;left:2247;top:3778;width:23291;height:23991" coordorigin="2247,3778" coordsize="47271,48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">
                          <v:shape id="Picture 317" o:spid="_x0000_s1360" type="#_x0000_t75" style="position:absolute;left:25995;top:28710;width:23478;height:23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">
                            <v:imagedata r:id="rId103" o:title="" croptop="1480f" cropbottom="1295f" cropleft="2398f" cropright="1121f"/>
                            <v:path arrowok="t"/>
                          </v:shape>
                          <v:shape id="Picture 318" o:spid="_x0000_s1361" type="#_x0000_t75" style="position:absolute;left:25685;top:4363;width:23478;height:23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">
                            <v:imagedata r:id="rId104" o:title="" croptop="1480f" cropbottom="1295f" cropleft="2515f" cropright="1109f"/>
                            <v:path arrowok="t"/>
                          </v:shape>
                          <v:shape id="Picture 319" o:spid="_x0000_s1362" type="#_x0000_t75" style="position:absolute;left:2674;top:27968;width:22787;height:23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">
                            <v:imagedata r:id="rId105" o:title="" croptop="1332f" cropbottom="2627f" cropleft="4371f" cropright="1811f"/>
                            <v:path arrowok="t"/>
                          </v:shape>
                          <v:shape id="Picture 106" o:spid="_x0000_s1363" type="#_x0000_t75" style="position:absolute;left:2322;top:4537;width:23196;height:23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">
                            <v:imagedata r:id="rId106" o:title="" croptop="1332f" cropbottom="1591f" cropleft="2694f" cropright="1714f"/>
                            <v:path arrowok="t"/>
                          </v:shape>
                          <v:line id="Straight Connector 107" o:spid="_x0000_s1364" style="position:absolute;flip:y;visibility:visible;mso-wrap-style:square" from="2248,3961" to="25535,4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" strokecolor="windowText" strokeweight="1.25pt">
                            <v:stroke joinstyle="miter"/>
                          </v:line>
                          <v:line id="Straight Connector 108" o:spid="_x0000_s1365" style="position:absolute;visibility:visible;mso-wrap-style:square" from="2248,4009" to="2364,518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" strokecolor="windowText" strokeweight="1.25pt">
                            <v:stroke joinstyle="miter"/>
                          </v:line>
                          <v:line id="Straight Connector 109" o:spid="_x0000_s1366" style="position:absolute;visibility:visible;mso-wrap-style:square" from="20042,4000" to="20042,518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" strokecolor="windowText" strokeweight="1.25pt">
                            <v:stroke joinstyle="miter"/>
                          </v:line>
                          <v:line id="Straight Connector 110" o:spid="_x0000_s1367" style="position:absolute;visibility:visible;mso-wrap-style:square" from="13692,3993" to="13692,518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" strokecolor="windowText" strokeweight="1.25pt">
                            <v:stroke joinstyle="miter"/>
                          </v:line>
                          <v:line id="Straight Connector 111" o:spid="_x0000_s1368" style="position:absolute;visibility:visible;mso-wrap-style:square" from="7990,3993" to="7990,518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" strokecolor="windowText" strokeweight="1.25pt">
                            <v:stroke joinstyle="miter"/>
                          </v:line>
                          <v:line id="Straight Connector 112" o:spid="_x0000_s1369" style="position:absolute;visibility:visible;mso-wrap-style:square" from="2364,51888" to="25741,518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" strokecolor="windowText" strokeweight="1.25pt">
                            <v:stroke joinstyle="miter"/>
                          </v:line>
                          <v:line id="Straight Connector 113" o:spid="_x0000_s1370" style="position:absolute;visibility:visible;mso-wrap-style:square" from="2247,34389" to="25735,343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" strokecolor="windowText" strokeweight="1.25pt">
                            <v:stroke joinstyle="miter"/>
                          </v:line>
                          <v:line id="Straight Connector 114" o:spid="_x0000_s1371" style="position:absolute;flip:y;visibility:visible;mso-wrap-style:square" from="2263,40455" to="25741,405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" strokecolor="windowText" strokeweight="1.25pt">
                            <v:stroke joinstyle="miter"/>
                          </v:line>
                          <v:line id="Straight Connector 115" o:spid="_x0000_s1372" style="position:absolute;flip:y;visibility:visible;mso-wrap-style:square" from="2248,46088" to="25741,461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" strokecolor="windowText" strokeweight="1.25pt">
                            <v:stroke joinstyle="miter"/>
                          </v:line>
                          <v:line id="Straight Connector 116" o:spid="_x0000_s1373" style="position:absolute;flip:y;visibility:visible;mso-wrap-style:square" from="2248,21846" to="25731,218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" strokecolor="windowText" strokeweight="1.25pt">
                            <v:stroke joinstyle="miter"/>
                          </v:line>
                          <v:line id="Straight Connector 117" o:spid="_x0000_s1374" style="position:absolute;visibility:visible;mso-wrap-style:square" from="2248,28322" to="25685,283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" strokecolor="windowText" strokeweight="1.25pt">
                            <v:stroke joinstyle="miter"/>
                          </v:line>
                          <v:line id="Straight Connector 118" o:spid="_x0000_s1375" style="position:absolute;flip:y;visibility:visible;mso-wrap-style:square" from="2248,9312" to="25535,94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" strokecolor="windowText" strokeweight="1.25pt">
                            <v:stroke joinstyle="miter"/>
                          </v:line>
                          <v:line id="Straight Connector 119" o:spid="_x0000_s1376" style="position:absolute;flip:y;visibility:visible;mso-wrap-style:square" from="2263,15867" to="25742,159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" strokecolor="windowText" strokeweight="1.25pt">
                            <v:stroke joinstyle="miter"/>
                          </v:line>
                          <v:group id="Group 120" o:spid="_x0000_s1377" style="position:absolute;left:25605;top:3778;width:23914;height:48174" coordorigin="25605,3778" coordsize="23913,48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cY8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">
                            <v:line id="Straight Connector 121" o:spid="_x0000_s1378" style="position:absolute;flip:y;visibility:visible;mso-wrap-style:square" from="25900,3778" to="49503,38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" strokecolor="windowText" strokeweight="1.25pt">
                              <v:stroke joinstyle="miter"/>
                            </v:line>
                            <v:line id="Straight Connector 192" o:spid="_x0000_s1379" style="position:absolute;visibility:visible;mso-wrap-style:square" from="25605,3878" to="25717,519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" strokecolor="windowText" strokeweight="1.25pt">
                              <v:stroke joinstyle="miter"/>
                            </v:line>
                            <v:line id="Straight Connector 193" o:spid="_x0000_s1380" style="position:absolute;visibility:visible;mso-wrap-style:square" from="25970,3908" to="26092,519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" strokecolor="windowText" strokeweight="1.25pt">
                              <v:stroke joinstyle="miter"/>
                            </v:line>
                            <v:line id="Straight Connector 194" o:spid="_x0000_s1381" style="position:absolute;visibility:visible;mso-wrap-style:square" from="43694,3899" to="43694,518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" strokecolor="windowText" strokeweight="1.25pt">
                              <v:stroke joinstyle="miter"/>
                            </v:line>
                            <v:line id="Straight Connector 195" o:spid="_x0000_s1382" style="position:absolute;visibility:visible;mso-wrap-style:square" from="49407,3778" to="49452,519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" strokecolor="windowText" strokeweight="1.25pt">
                              <v:stroke joinstyle="miter"/>
                            </v:line>
                            <v:line id="Straight Connector 196" o:spid="_x0000_s1383" style="position:absolute;visibility:visible;mso-wrap-style:square" from="37344,3892" to="37344,519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" strokecolor="windowText" strokeweight="1.25pt">
                              <v:stroke joinstyle="miter"/>
                            </v:line>
                            <v:line id="Straight Connector 197" o:spid="_x0000_s1384" style="position:absolute;visibility:visible;mso-wrap-style:square" from="31642,3892" to="31642,518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" strokecolor="windowText" strokeweight="1.25pt">
                              <v:stroke joinstyle="miter"/>
                            </v:line>
                            <v:line id="Straight Connector 198" o:spid="_x0000_s1385" style="position:absolute;visibility:visible;mso-wrap-style:square" from="26016,51952" to="49519,519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" strokecolor="windowText" strokeweight="1.25pt">
                              <v:stroke joinstyle="miter"/>
                            </v:line>
                            <v:line id="Straight Connector 199" o:spid="_x0000_s1386" style="position:absolute;visibility:visible;mso-wrap-style:square" from="26016,34370" to="49503,343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" strokecolor="windowText" strokeweight="1.25pt">
                              <v:stroke joinstyle="miter"/>
                            </v:line>
                            <v:line id="Straight Connector 200" o:spid="_x0000_s1387" style="position:absolute;flip:y;visibility:visible;mso-wrap-style:square" from="25973,40354" to="49452,404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" strokecolor="windowText" strokeweight="1.25pt">
                              <v:stroke joinstyle="miter"/>
                            </v:line>
                            <v:line id="Straight Connector 201" o:spid="_x0000_s1388" style="position:absolute;visibility:visible;mso-wrap-style:square" from="26092,46069" to="49393,460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" strokecolor="windowText" strokeweight="1.25pt">
                              <v:stroke joinstyle="miter"/>
                            </v:line>
                            <v:line id="Straight Connector 202" o:spid="_x0000_s1389" style="position:absolute;visibility:visible;mso-wrap-style:square" from="26092,21623" to="49503,216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" strokecolor="windowText" strokeweight="1.25pt">
                              <v:stroke joinstyle="miter"/>
                            </v:line>
                            <v:line id="Straight Connector 203" o:spid="_x0000_s1390" style="position:absolute;flip:y;visibility:visible;mso-wrap-style:square" from="26086,28223" to="49503,28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" strokecolor="windowText" strokeweight="1.25pt">
                              <v:stroke joinstyle="miter"/>
                            </v:line>
                            <v:line id="Straight Connector 204" o:spid="_x0000_s1391" style="position:absolute;visibility:visible;mso-wrap-style:square" from="25900,9353" to="49503,9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" strokecolor="windowText" strokeweight="1.25pt">
                              <v:stroke joinstyle="miter"/>
                            </v:line>
                            <v:line id="Straight Connector 205" o:spid="_x0000_s1392" style="position:absolute;flip:y;visibility:visible;mso-wrap-style:square" from="25915,15765" to="49519,1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" strokecolor="windowText" strokeweight="1.25pt">
                              <v:stroke joinstyle="miter"/>
                            </v:line>
                          </v:group>
                        </v:group>
                        <v:shape id="Text Box 206" o:spid="_x0000_s1393" type="#_x0000_t202" style="position:absolute;left:3036;top:29607;width:22708;height:2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" filled="f" strokecolor="windowText">
                          <v:textbox>
                            <w:txbxContent>
                              <w:p w14:paraId="22D6DDB8" w14:textId="77777777" w:rsidR="00AB3CB7" w:rsidRDefault="00AB3CB7" w:rsidP="00B87DD3">
                                <w:pPr>
                                  <w:pStyle w:val="NormalWeb"/>
                                  <w:spacing w:before="0" w:beforeAutospacing="0" w:after="0" w:afterAutospacing="0"/>
                                  <w:jc w:val="center"/>
                                </w:pPr>
                                <w:r>
                                  <w:rPr>
                                    <w:rFonts w:asciiTheme="minorHAnsi" w:hAnsi="Calibri" w:cstheme="minorBidi"/>
                                    <w:color w:val="000000" w:themeColor="text1"/>
                                    <w:kern w:val="24"/>
                                    <w:sz w:val="20"/>
                                    <w:szCs w:val="20"/>
                                    <w:lang w:val="en-US"/>
                                  </w:rPr>
                                  <w:t>72 hpi</w:t>
                                </w:r>
                              </w:p>
                            </w:txbxContent>
                          </v:textbox>
                        </v:shape>
                        <v:shape id="Text Box 101" o:spid="_x0000_s1394" type="#_x0000_t202" style="position:absolute;left:2172;top:1502;width:4023;height:3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" filled="f" stroked="f">
                          <v:textbox>
                            <w:txbxContent>
                              <w:p w14:paraId="551FEA40"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LK</w:t>
                                </w:r>
                              </w:p>
                            </w:txbxContent>
                          </v:textbox>
                        </v:shape>
                        <v:shape id="Text Box 102" o:spid="_x0000_s1395" type="#_x0000_t202" style="position:absolute;left:4945;top:1464;width:3689;height:3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" filled="f" stroked="f">
                          <v:textbox>
                            <w:txbxContent>
                              <w:p w14:paraId="4249D0FA"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RK</w:t>
                                </w:r>
                              </w:p>
                            </w:txbxContent>
                          </v:textbox>
                        </v:shape>
                        <v:shape id="Text Box 103" o:spid="_x0000_s1396" type="#_x0000_t202" style="position:absolute;left:7838;top:1363;width:3538;height:3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" filled="f" stroked="f">
                          <v:textbox>
                            <w:txbxContent>
                              <w:p w14:paraId="2E6A09B9"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Liv</w:t>
                                </w:r>
                              </w:p>
                            </w:txbxContent>
                          </v:textbox>
                        </v:shape>
                        <v:shape id="Text Box 104" o:spid="_x0000_s1397" type="#_x0000_t202" style="position:absolute;left:11150;top:1382;width:1927;height:3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" filled="f" stroked="f">
                          <v:textbox>
                            <w:txbxContent>
                              <w:p w14:paraId="6EAF5F99"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S</w:t>
                                </w:r>
                              </w:p>
                            </w:txbxContent>
                          </v:textbox>
                        </v:shape>
                        <v:shape id="Text Box 101" o:spid="_x0000_s1398" type="#_x0000_t202" style="position:absolute;left:13477;top:1313;width:4023;height:3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" filled="f" stroked="f">
                          <v:textbox>
                            <w:txbxContent>
                              <w:p w14:paraId="0DDEA4E8"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LK</w:t>
                                </w:r>
                              </w:p>
                            </w:txbxContent>
                          </v:textbox>
                        </v:shape>
                        <v:shape id="Text Box 102" o:spid="_x0000_s1399" type="#_x0000_t202" style="position:absolute;left:16249;top:1354;width:3688;height:38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2972DAEE"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RK</w:t>
                                </w:r>
                              </w:p>
                            </w:txbxContent>
                          </v:textbox>
                        </v:shape>
                        <v:shape id="Text Box 103" o:spid="_x0000_s1400" type="#_x0000_t202" style="position:absolute;left:19157;top:1363;width:3538;height:3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" filled="f" stroked="f">
                          <v:textbox>
                            <w:txbxContent>
                              <w:p w14:paraId="29057574"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Liv</w:t>
                                </w:r>
                              </w:p>
                            </w:txbxContent>
                          </v:textbox>
                        </v:shape>
                        <v:shape id="Text Box 104" o:spid="_x0000_s1401" type="#_x0000_t202" style="position:absolute;left:22538;top:1461;width:3429;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" filled="f" stroked="f">
                          <v:textbox>
                            <w:txbxContent>
                              <w:p w14:paraId="74559782"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lang w:val="en-US"/>
                                  </w:rPr>
                                  <w:t>S</w:t>
                                </w:r>
                              </w:p>
                            </w:txbxContent>
                          </v:textbox>
                        </v:shape>
                      </v:group>
                      <v:shape id="Text Box 303" o:spid="_x0000_s1402" type="#_x0000_t202" style="position:absolute;left:6465;top:27320;width:6188;height: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" filled="f" stroked="f">
                        <v:textbox>
                          <w:txbxContent>
                            <w:p w14:paraId="753A1567"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0"/>
                                  <w:szCs w:val="20"/>
                                  <w:lang w:val="en-US"/>
                                </w:rPr>
                                <w:t>Low</w:t>
                              </w:r>
                            </w:p>
                          </w:txbxContent>
                        </v:textbox>
                      </v:shape>
                      <v:shape id="Text Box 304" o:spid="_x0000_s1403" type="#_x0000_t202" style="position:absolute;left:17896;top:27319;width:5363;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" filled="f" stroked="f">
                        <v:textbox>
                          <w:txbxContent>
                            <w:p w14:paraId="423FAA68" w14:textId="77777777" w:rsidR="00AB3CB7" w:rsidRDefault="00AB3CB7" w:rsidP="00B87DD3">
                              <w:pPr>
                                <w:pStyle w:val="NormalWeb"/>
                                <w:spacing w:before="0" w:beforeAutospacing="0" w:after="0" w:afterAutospacing="0" w:line="480" w:lineRule="auto"/>
                              </w:pPr>
                              <w:r>
                                <w:rPr>
                                  <w:rFonts w:ascii="Calibri" w:eastAsia="Times New Roman" w:hAnsi="Calibri"/>
                                  <w:color w:val="000000"/>
                                  <w:kern w:val="24"/>
                                  <w:sz w:val="20"/>
                                  <w:szCs w:val="20"/>
                                  <w:lang w:val="en-US"/>
                                </w:rPr>
                                <w:t>Mix</w:t>
                              </w:r>
                            </w:p>
                          </w:txbxContent>
                        </v:textbox>
                      </v:shape>
                      <w10:anchorlock/>
                    </v:group>
                  </w:pict>
                </mc:Fallback>
              </mc:AlternateContent>
            </w:r>
          </w:p>
        </w:tc>
      </w:tr>
    </w:tbl>
    <w:p w14:paraId="05035F58" w14:textId="77777777" w:rsidR="00B87DD3" w:rsidRPr="00B87DD3" w:rsidRDefault="00B87DD3" w:rsidP="00B87DD3">
      <w:bookmarkStart w:id="441" w:name="_Ref501366178"/>
      <w:bookmarkStart w:id="442" w:name="_Toc502145185"/>
      <w:r w:rsidRPr="00B87DD3">
        <w:rPr>
          <w:bCs/>
        </w:rPr>
        <w:br w:type="page"/>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B87DD3" w:rsidRPr="00B87DD3" w14:paraId="3D156B67" w14:textId="77777777" w:rsidTr="000722C7">
        <w:trPr>
          <w:trHeight w:val="5544"/>
        </w:trPr>
        <w:tc>
          <w:tcPr>
            <w:tcW w:w="9010" w:type="dxa"/>
          </w:tcPr>
          <w:p w14:paraId="6D6D5476" w14:textId="77F53359" w:rsidR="00B87DD3" w:rsidRPr="00B87DD3" w:rsidRDefault="00B87DD3" w:rsidP="00651667">
            <w:pPr>
              <w:spacing w:line="360" w:lineRule="auto"/>
              <w:rPr>
                <w:bCs/>
              </w:rPr>
            </w:pPr>
            <w:bookmarkStart w:id="443" w:name="_Toc504745495"/>
            <w:r w:rsidRPr="00B87DD3">
              <w:rPr>
                <w:b/>
              </w:rPr>
              <w:lastRenderedPageBreak/>
              <w:t xml:space="preserve">Figure </w:t>
            </w:r>
            <w:r w:rsidR="00651667" w:rsidRPr="00651667">
              <w:rPr>
                <w:b/>
              </w:rPr>
              <w:t>4</w:t>
            </w:r>
            <w:r w:rsidRPr="00B87DD3">
              <w:rPr>
                <w:b/>
              </w:rPr>
              <w:t>.</w:t>
            </w:r>
            <w:r w:rsidRPr="00B87DD3">
              <w:rPr>
                <w:b/>
              </w:rPr>
              <w:fldChar w:fldCharType="begin"/>
            </w:r>
            <w:r w:rsidRPr="00B87DD3">
              <w:rPr>
                <w:b/>
              </w:rPr>
              <w:instrText xml:space="preserve"> SEQ Figure \* ARABIC \s 1 </w:instrText>
            </w:r>
            <w:r w:rsidRPr="00B87DD3">
              <w:rPr>
                <w:b/>
              </w:rPr>
              <w:fldChar w:fldCharType="separate"/>
            </w:r>
            <w:r w:rsidRPr="00B87DD3">
              <w:rPr>
                <w:b/>
                <w:noProof/>
              </w:rPr>
              <w:t>21</w:t>
            </w:r>
            <w:r w:rsidRPr="00B87DD3">
              <w:rPr>
                <w:b/>
              </w:rPr>
              <w:fldChar w:fldCharType="end"/>
            </w:r>
            <w:bookmarkEnd w:id="441"/>
            <w:r w:rsidRPr="00B87DD3">
              <w:rPr>
                <w:bCs/>
              </w:rPr>
              <w:t xml:space="preserve"> </w:t>
            </w:r>
            <w:r w:rsidRPr="00B87DD3">
              <w:rPr>
                <w:bCs/>
                <w:i/>
              </w:rPr>
              <w:t xml:space="preserve">S. aureus </w:t>
            </w:r>
            <w:r w:rsidRPr="00B87DD3">
              <w:rPr>
                <w:bCs/>
              </w:rPr>
              <w:t xml:space="preserve">population dynamics in mice injected with bacteria alone or with </w:t>
            </w:r>
            <w:r w:rsidRPr="00B87DD3">
              <w:rPr>
                <w:bCs/>
                <w:i/>
              </w:rPr>
              <w:t xml:space="preserve">M. luteus </w:t>
            </w:r>
            <w:r w:rsidRPr="00B87DD3">
              <w:rPr>
                <w:bCs/>
              </w:rPr>
              <w:t>peptidoglycan.</w:t>
            </w:r>
            <w:bookmarkEnd w:id="442"/>
            <w:bookmarkEnd w:id="443"/>
          </w:p>
          <w:p w14:paraId="164E1421" w14:textId="77777777" w:rsidR="00B87DD3" w:rsidRPr="00B87DD3" w:rsidRDefault="00B87DD3" w:rsidP="00B87DD3">
            <w:pPr>
              <w:spacing w:line="360" w:lineRule="auto"/>
              <w:rPr>
                <w:bCs/>
              </w:rPr>
            </w:pPr>
          </w:p>
          <w:p w14:paraId="4C66E0C6" w14:textId="01C6F8B2" w:rsidR="00B87DD3" w:rsidRPr="00B87DD3" w:rsidRDefault="00B87DD3" w:rsidP="00B16879">
            <w:pPr>
              <w:spacing w:line="360" w:lineRule="auto"/>
            </w:pPr>
            <w:r w:rsidRPr="00B87DD3">
              <w:t>8 mice</w:t>
            </w:r>
            <w:r w:rsidR="00B16879">
              <w:t>(</w:t>
            </w:r>
            <w:r w:rsidR="00B16879">
              <w:t>Balb/c</w:t>
            </w:r>
            <w:r w:rsidR="00B16879">
              <w:t>)</w:t>
            </w:r>
            <w:r w:rsidRPr="00B87DD3">
              <w:t xml:space="preserve"> per group injected with low dose </w:t>
            </w:r>
            <w:r w:rsidRPr="00B87DD3">
              <w:rPr>
                <w:i/>
              </w:rPr>
              <w:t xml:space="preserve">S. aureus </w:t>
            </w:r>
            <w:r w:rsidRPr="00B87DD3">
              <w:t>1x10</w:t>
            </w:r>
            <w:r w:rsidRPr="00B87DD3">
              <w:rPr>
                <w:vertAlign w:val="superscript"/>
              </w:rPr>
              <w:t>6</w:t>
            </w:r>
            <w:r w:rsidRPr="00B87DD3">
              <w:t xml:space="preserve"> CFU NewHG</w:t>
            </w:r>
            <w:r w:rsidRPr="00B87DD3">
              <w:rPr>
                <w:i/>
              </w:rPr>
              <w:t xml:space="preserve"> </w:t>
            </w:r>
            <w:r w:rsidRPr="00B87DD3">
              <w:t xml:space="preserve">(L) alone or co-injected with 500 µg </w:t>
            </w:r>
            <w:r w:rsidRPr="00B87DD3">
              <w:rPr>
                <w:i/>
              </w:rPr>
              <w:t xml:space="preserve">M. luteus </w:t>
            </w:r>
            <w:r w:rsidRPr="00B87DD3">
              <w:t>peptidoglycan (M). At 0.6,10,40 or 72 hpi, 8 animals per group were taken for clonality analysis</w:t>
            </w:r>
            <w:r w:rsidR="00AB3CB7">
              <w:t>.</w:t>
            </w:r>
            <w:r w:rsidRPr="00B87DD3">
              <w:t xml:space="preserve"> CFU in left kidney (LK), right kidney (RK), liver (Liv) and spleen (S) were analysed for each mouse and pie charts for each organ created. Each chart shows proportion of Ery</w:t>
            </w:r>
            <w:r w:rsidRPr="00B87DD3">
              <w:rPr>
                <w:vertAlign w:val="superscript"/>
              </w:rPr>
              <w:t xml:space="preserve">R </w:t>
            </w:r>
            <w:r w:rsidRPr="00B87DD3">
              <w:t>(red), Kan</w:t>
            </w:r>
            <w:r w:rsidRPr="00B87DD3">
              <w:rPr>
                <w:vertAlign w:val="superscript"/>
              </w:rPr>
              <w:t>R</w:t>
            </w:r>
            <w:r w:rsidRPr="00B87DD3">
              <w:t xml:space="preserve"> (green), Tet</w:t>
            </w:r>
            <w:r w:rsidRPr="00B87DD3">
              <w:rPr>
                <w:vertAlign w:val="superscript"/>
              </w:rPr>
              <w:t>R</w:t>
            </w:r>
            <w:r w:rsidRPr="00B87DD3">
              <w:t xml:space="preserve"> (blue) strains in each organ, with total log</w:t>
            </w:r>
            <w:r w:rsidRPr="00B87DD3">
              <w:rPr>
                <w:vertAlign w:val="subscript"/>
              </w:rPr>
              <w:t>10</w:t>
            </w:r>
            <w:r w:rsidRPr="00B87DD3">
              <w:t>(CFU) within the piechart. In the case when bacteria recovered from the organs were below limit of detection (2000 for kidneys and 3000 for livers)</w:t>
            </w:r>
            <w:r w:rsidR="00AB3CB7">
              <w:t>,</w:t>
            </w:r>
            <w:r w:rsidRPr="00B87DD3">
              <w:t xml:space="preserve"> clonality was not measured and marked by &lt;LoD. Mice removed from the experiment due to reaching severity limits were marked as </w:t>
            </w:r>
            <w:r w:rsidRPr="00B87DD3">
              <w:rPr>
                <w:rFonts w:ascii="Helvetica" w:eastAsia="Helvetica" w:hAnsi="Helvetica" w:cs="Helvetica"/>
              </w:rPr>
              <w:t>“ - ”.</w:t>
            </w:r>
          </w:p>
          <w:p w14:paraId="21C9DAE8" w14:textId="77777777" w:rsidR="00B87DD3" w:rsidRPr="00B87DD3" w:rsidRDefault="00B87DD3" w:rsidP="00B87DD3">
            <w:pPr>
              <w:spacing w:line="360" w:lineRule="auto"/>
              <w:rPr>
                <w:bCs/>
              </w:rPr>
            </w:pPr>
          </w:p>
          <w:p w14:paraId="57DFBAFD" w14:textId="77777777" w:rsidR="00B87DD3" w:rsidRPr="00B87DD3" w:rsidRDefault="00B87DD3" w:rsidP="00B87DD3">
            <w:pPr>
              <w:keepNext/>
            </w:pPr>
          </w:p>
        </w:tc>
      </w:tr>
    </w:tbl>
    <w:p w14:paraId="79C6330B" w14:textId="77777777" w:rsidR="00B87DD3" w:rsidRPr="00B87DD3" w:rsidRDefault="00B87DD3" w:rsidP="00B87DD3">
      <w:pPr>
        <w:keepNext/>
        <w:keepLines/>
        <w:spacing w:before="40" w:line="360" w:lineRule="auto"/>
        <w:ind w:left="720" w:hanging="720"/>
        <w:outlineLvl w:val="2"/>
        <w:rPr>
          <w:rFonts w:asciiTheme="majorHAnsi" w:eastAsiaTheme="majorEastAsia" w:hAnsiTheme="majorHAnsi" w:cstheme="majorBidi"/>
          <w:b/>
          <w:color w:val="1F3763" w:themeColor="accent1" w:themeShade="7F"/>
          <w:sz w:val="28"/>
        </w:rPr>
      </w:pPr>
    </w:p>
    <w:p w14:paraId="43A12B07" w14:textId="77777777" w:rsidR="00B87DD3" w:rsidRPr="00B87DD3" w:rsidRDefault="00B87DD3" w:rsidP="00B87DD3"/>
    <w:p w14:paraId="18FC731A" w14:textId="77777777" w:rsidR="00B87DD3" w:rsidRPr="00B87DD3" w:rsidRDefault="00B87DD3" w:rsidP="00B87DD3"/>
    <w:p w14:paraId="27D871D5" w14:textId="77777777" w:rsidR="00B87DD3" w:rsidRPr="00B87DD3" w:rsidRDefault="00B87DD3" w:rsidP="00B87DD3"/>
    <w:p w14:paraId="3593B380" w14:textId="77777777" w:rsidR="00B87DD3" w:rsidRPr="00B87DD3" w:rsidRDefault="00B87DD3" w:rsidP="00B87DD3"/>
    <w:p w14:paraId="7E59F509" w14:textId="77777777" w:rsidR="00B87DD3" w:rsidRPr="00B87DD3" w:rsidRDefault="00B87DD3" w:rsidP="00B87DD3"/>
    <w:p w14:paraId="5C1A5BAB" w14:textId="77777777" w:rsidR="00B87DD3" w:rsidRPr="00B87DD3" w:rsidRDefault="00B87DD3" w:rsidP="00B87DD3"/>
    <w:p w14:paraId="7A3BA3A2" w14:textId="77777777" w:rsidR="00B87DD3" w:rsidRPr="00B87DD3" w:rsidRDefault="00B87DD3" w:rsidP="00B87DD3"/>
    <w:p w14:paraId="5D0168FF" w14:textId="77777777" w:rsidR="00B87DD3" w:rsidRPr="00B87DD3" w:rsidRDefault="00B87DD3" w:rsidP="00B87DD3"/>
    <w:p w14:paraId="1A25F540" w14:textId="77777777" w:rsidR="00B87DD3" w:rsidRPr="00B87DD3" w:rsidRDefault="00B87DD3" w:rsidP="00B87DD3"/>
    <w:p w14:paraId="3D3E6055" w14:textId="77777777" w:rsidR="00B87DD3" w:rsidRPr="00B87DD3" w:rsidRDefault="00B87DD3" w:rsidP="00B87DD3"/>
    <w:p w14:paraId="1D026CAE" w14:textId="77777777" w:rsidR="00B87DD3" w:rsidRPr="00B87DD3" w:rsidRDefault="00B87DD3" w:rsidP="00B87DD3"/>
    <w:p w14:paraId="011013D9" w14:textId="77777777" w:rsidR="00B87DD3" w:rsidRPr="00B87DD3" w:rsidRDefault="00B87DD3" w:rsidP="00B87DD3"/>
    <w:p w14:paraId="60D62DFE" w14:textId="77777777" w:rsidR="00B87DD3" w:rsidRPr="00B87DD3" w:rsidRDefault="00B87DD3" w:rsidP="00B87DD3"/>
    <w:p w14:paraId="13AF5207" w14:textId="77777777" w:rsidR="00B87DD3" w:rsidRPr="00B87DD3" w:rsidRDefault="00B87DD3" w:rsidP="00B87DD3"/>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8"/>
        <w:gridCol w:w="4150"/>
      </w:tblGrid>
      <w:tr w:rsidR="00B87DD3" w:rsidRPr="00B87DD3" w14:paraId="4A56D4CA" w14:textId="77777777" w:rsidTr="000722C7">
        <w:trPr>
          <w:jc w:val="center"/>
        </w:trPr>
        <w:tc>
          <w:tcPr>
            <w:tcW w:w="4338" w:type="dxa"/>
          </w:tcPr>
          <w:p w14:paraId="47EA92EF" w14:textId="77777777" w:rsidR="00B87DD3" w:rsidRPr="00B87DD3" w:rsidRDefault="00B87DD3" w:rsidP="00B87DD3">
            <w:pPr>
              <w:rPr>
                <w:sz w:val="28"/>
                <w:szCs w:val="28"/>
              </w:rPr>
            </w:pPr>
            <w:r w:rsidRPr="00B87DD3">
              <w:rPr>
                <w:noProof/>
                <w:sz w:val="28"/>
                <w:szCs w:val="28"/>
                <w:lang w:eastAsia="zh-CN"/>
              </w:rPr>
              <mc:AlternateContent>
                <mc:Choice Requires="wpg">
                  <w:drawing>
                    <wp:inline distT="0" distB="0" distL="0" distR="0" wp14:anchorId="0E24EA40" wp14:editId="393B605C">
                      <wp:extent cx="2454651" cy="1788477"/>
                      <wp:effectExtent l="0" t="0" r="9525" b="0"/>
                      <wp:docPr id="388" name="Group 1"/>
                      <wp:cNvGraphicFramePr/>
                      <a:graphic xmlns:a="http://schemas.openxmlformats.org/drawingml/2006/main">
                        <a:graphicData uri="http://schemas.microsoft.com/office/word/2010/wordprocessingGroup">
                          <wpg:wgp>
                            <wpg:cNvGrpSpPr/>
                            <wpg:grpSpPr>
                              <a:xfrm>
                                <a:off x="0" y="0"/>
                                <a:ext cx="2454651" cy="1788477"/>
                                <a:chOff x="0" y="0"/>
                                <a:chExt cx="2768297" cy="2016760"/>
                              </a:xfrm>
                            </wpg:grpSpPr>
                            <pic:pic xmlns:pic="http://schemas.openxmlformats.org/drawingml/2006/picture">
                              <pic:nvPicPr>
                                <pic:cNvPr id="389" name="Picture 389"/>
                                <pic:cNvPicPr/>
                              </pic:nvPicPr>
                              <pic:blipFill>
                                <a:blip r:embed="rId107" cstate="hqprint">
                                  <a:extLst>
                                    <a:ext uri="{28A0092B-C50C-407E-A947-70E740481C1C}">
                                      <a14:useLocalDpi xmlns:a14="http://schemas.microsoft.com/office/drawing/2010/main" val="0"/>
                                    </a:ext>
                                  </a:extLst>
                                </a:blip>
                                <a:srcRect t="8273"/>
                                <a:stretch>
                                  <a:fillRect/>
                                </a:stretch>
                              </pic:blipFill>
                              <pic:spPr bwMode="auto">
                                <a:xfrm>
                                  <a:off x="82882" y="0"/>
                                  <a:ext cx="2685415" cy="2016760"/>
                                </a:xfrm>
                                <a:prstGeom prst="rect">
                                  <a:avLst/>
                                </a:prstGeom>
                                <a:noFill/>
                                <a:extLst>
                                  <a:ext uri="{909E8E84-426E-40DD-AFC4-6F175D3DCCD1}">
                                    <a14:hiddenFill xmlns:a14="http://schemas.microsoft.com/office/drawing/2010/main">
                                      <a:solidFill>
                                        <a:srgbClr val="FFFFFF"/>
                                      </a:solidFill>
                                    </a14:hiddenFill>
                                  </a:ext>
                                </a:extLst>
                              </pic:spPr>
                            </pic:pic>
                            <wps:wsp>
                              <wps:cNvPr id="390" name="Text Box 85"/>
                              <wps:cNvSpPr txBox="1"/>
                              <wps:spPr>
                                <a:xfrm>
                                  <a:off x="0" y="0"/>
                                  <a:ext cx="321945" cy="649605"/>
                                </a:xfrm>
                                <a:prstGeom prst="rect">
                                  <a:avLst/>
                                </a:prstGeom>
                                <a:noFill/>
                              </wps:spPr>
                              <wps:txbx>
                                <w:txbxContent>
                                  <w:p w14:paraId="056929D8" w14:textId="77777777" w:rsidR="00AB3CB7" w:rsidRDefault="00AB3CB7" w:rsidP="00B87DD3">
                                    <w:pPr>
                                      <w:pStyle w:val="NormalWeb"/>
                                      <w:spacing w:before="0" w:beforeAutospacing="0" w:after="0" w:afterAutospacing="0" w:line="480" w:lineRule="auto"/>
                                    </w:pPr>
                                    <w:r>
                                      <w:rPr>
                                        <w:rFonts w:ascii="Calibri" w:eastAsia="Times New Roman" w:hAnsi="Calibri"/>
                                        <w:b/>
                                        <w:bCs/>
                                        <w:color w:val="000000"/>
                                        <w:kern w:val="24"/>
                                        <w:sz w:val="36"/>
                                        <w:szCs w:val="36"/>
                                        <w:lang w:val="en-US"/>
                                      </w:rPr>
                                      <w:t>A</w:t>
                                    </w:r>
                                  </w:p>
                                </w:txbxContent>
                              </wps:txbx>
                              <wps:bodyPr wrap="square" rtlCol="0">
                                <a:noAutofit/>
                              </wps:bodyPr>
                            </wps:wsp>
                          </wpg:wgp>
                        </a:graphicData>
                      </a:graphic>
                    </wp:inline>
                  </w:drawing>
                </mc:Choice>
                <mc:Fallback>
                  <w:pict>
                    <v:group w14:anchorId="0E24EA40" id="_x0000_s1404" style="width:193.3pt;height:140.8pt;mso-position-horizontal-relative:char;mso-position-vertical-relative:line" coordsize="27682,201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">
                      <v:shape id="Picture 389" o:spid="_x0000_s1405" type="#_x0000_t75" style="position:absolute;left:828;width:26854;height:201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">
                        <v:imagedata r:id="rId108" o:title="" croptop="5422f"/>
                      </v:shape>
                      <v:shape id="Text Box 85" o:spid="_x0000_s1406" type="#_x0000_t202" style="position:absolute;width:3219;height:6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" filled="f" stroked="f">
                        <v:textbox>
                          <w:txbxContent>
                            <w:p w14:paraId="056929D8" w14:textId="77777777" w:rsidR="00AB3CB7" w:rsidRDefault="00AB3CB7" w:rsidP="00B87DD3">
                              <w:pPr>
                                <w:pStyle w:val="NormalWeb"/>
                                <w:spacing w:before="0" w:beforeAutospacing="0" w:after="0" w:afterAutospacing="0" w:line="480" w:lineRule="auto"/>
                              </w:pPr>
                              <w:r>
                                <w:rPr>
                                  <w:rFonts w:ascii="Calibri" w:eastAsia="Times New Roman" w:hAnsi="Calibri"/>
                                  <w:b/>
                                  <w:bCs/>
                                  <w:color w:val="000000"/>
                                  <w:kern w:val="24"/>
                                  <w:sz w:val="36"/>
                                  <w:szCs w:val="36"/>
                                  <w:lang w:val="en-US"/>
                                </w:rPr>
                                <w:t>A</w:t>
                              </w:r>
                            </w:p>
                          </w:txbxContent>
                        </v:textbox>
                      </v:shape>
                      <w10:anchorlock/>
                    </v:group>
                  </w:pict>
                </mc:Fallback>
              </mc:AlternateContent>
            </w:r>
          </w:p>
        </w:tc>
        <w:tc>
          <w:tcPr>
            <w:tcW w:w="4150" w:type="dxa"/>
          </w:tcPr>
          <w:p w14:paraId="0D13C41A" w14:textId="77777777" w:rsidR="00B87DD3" w:rsidRPr="00B87DD3" w:rsidRDefault="00B87DD3" w:rsidP="00B87DD3">
            <w:pPr>
              <w:jc w:val="center"/>
              <w:rPr>
                <w:sz w:val="32"/>
                <w:szCs w:val="32"/>
              </w:rPr>
            </w:pPr>
            <w:r w:rsidRPr="00B87DD3">
              <w:rPr>
                <w:noProof/>
                <w:sz w:val="32"/>
                <w:szCs w:val="32"/>
                <w:lang w:eastAsia="zh-CN"/>
              </w:rPr>
              <mc:AlternateContent>
                <mc:Choice Requires="wpg">
                  <w:drawing>
                    <wp:inline distT="0" distB="0" distL="0" distR="0" wp14:anchorId="35EC6B5C" wp14:editId="49DF7C44">
                      <wp:extent cx="2401878" cy="2017077"/>
                      <wp:effectExtent l="0" t="0" r="11430" b="0"/>
                      <wp:docPr id="679" name="Group 1"/>
                      <wp:cNvGraphicFramePr/>
                      <a:graphic xmlns:a="http://schemas.openxmlformats.org/drawingml/2006/main">
                        <a:graphicData uri="http://schemas.microsoft.com/office/word/2010/wordprocessingGroup">
                          <wpg:wgp>
                            <wpg:cNvGrpSpPr/>
                            <wpg:grpSpPr>
                              <a:xfrm>
                                <a:off x="0" y="0"/>
                                <a:ext cx="2401878" cy="2017077"/>
                                <a:chOff x="0" y="0"/>
                                <a:chExt cx="2802725" cy="2353801"/>
                              </a:xfrm>
                            </wpg:grpSpPr>
                            <pic:pic xmlns:pic="http://schemas.openxmlformats.org/drawingml/2006/picture">
                              <pic:nvPicPr>
                                <pic:cNvPr id="680" name="Picture 680"/>
                                <pic:cNvPicPr/>
                              </pic:nvPicPr>
                              <pic:blipFill>
                                <a:blip r:embed="rId109" cstate="hqprint">
                                  <a:extLst>
                                    <a:ext uri="{28A0092B-C50C-407E-A947-70E740481C1C}">
                                      <a14:useLocalDpi xmlns:a14="http://schemas.microsoft.com/office/drawing/2010/main" val="0"/>
                                    </a:ext>
                                  </a:extLst>
                                </a:blip>
                                <a:srcRect r="50758" b="50821"/>
                                <a:stretch>
                                  <a:fillRect/>
                                </a:stretch>
                              </pic:blipFill>
                              <pic:spPr bwMode="auto">
                                <a:xfrm>
                                  <a:off x="0" y="0"/>
                                  <a:ext cx="2802725" cy="2353801"/>
                                </a:xfrm>
                                <a:prstGeom prst="rect">
                                  <a:avLst/>
                                </a:prstGeom>
                                <a:noFill/>
                                <a:extLst/>
                              </pic:spPr>
                            </pic:pic>
                            <wps:wsp>
                              <wps:cNvPr id="681" name="Text Box 85"/>
                              <wps:cNvSpPr txBox="1"/>
                              <wps:spPr>
                                <a:xfrm>
                                  <a:off x="0" y="61383"/>
                                  <a:ext cx="311150" cy="649605"/>
                                </a:xfrm>
                                <a:prstGeom prst="rect">
                                  <a:avLst/>
                                </a:prstGeom>
                                <a:noFill/>
                              </wps:spPr>
                              <wps:txbx>
                                <w:txbxContent>
                                  <w:p w14:paraId="2767B702" w14:textId="77777777" w:rsidR="00AB3CB7" w:rsidRDefault="00AB3CB7" w:rsidP="00B87DD3">
                                    <w:pPr>
                                      <w:pStyle w:val="NormalWeb"/>
                                      <w:spacing w:before="0" w:beforeAutospacing="0" w:after="0" w:afterAutospacing="0" w:line="480" w:lineRule="auto"/>
                                    </w:pPr>
                                    <w:r>
                                      <w:rPr>
                                        <w:rFonts w:ascii="Calibri" w:eastAsia="Times New Roman" w:hAnsi="Calibri"/>
                                        <w:b/>
                                        <w:bCs/>
                                        <w:color w:val="000000"/>
                                        <w:kern w:val="24"/>
                                        <w:sz w:val="36"/>
                                        <w:szCs w:val="36"/>
                                        <w:lang w:val="en-US"/>
                                      </w:rPr>
                                      <w:t>B</w:t>
                                    </w:r>
                                  </w:p>
                                </w:txbxContent>
                              </wps:txbx>
                              <wps:bodyPr wrap="square" rtlCol="0">
                                <a:noAutofit/>
                              </wps:bodyPr>
                            </wps:wsp>
                          </wpg:wgp>
                        </a:graphicData>
                      </a:graphic>
                    </wp:inline>
                  </w:drawing>
                </mc:Choice>
                <mc:Fallback>
                  <w:pict>
                    <v:group w14:anchorId="35EC6B5C" id="_x0000_s1407" style="width:189.1pt;height:158.8pt;mso-position-horizontal-relative:char;mso-position-vertical-relative:line" coordsize="28027,23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">
                      <v:shape id="Picture 680" o:spid="_x0000_s1408" type="#_x0000_t75" style="position:absolute;width:28027;height:235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">
                        <v:imagedata r:id="rId110" o:title="" cropbottom="33306f" cropright="33265f"/>
                      </v:shape>
                      <v:shape id="Text Box 85" o:spid="_x0000_s1409" type="#_x0000_t202" style="position:absolute;top:613;width:3111;height:6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" filled="f" stroked="f">
                        <v:textbox>
                          <w:txbxContent>
                            <w:p w14:paraId="2767B702" w14:textId="77777777" w:rsidR="00AB3CB7" w:rsidRDefault="00AB3CB7" w:rsidP="00B87DD3">
                              <w:pPr>
                                <w:pStyle w:val="NormalWeb"/>
                                <w:spacing w:before="0" w:beforeAutospacing="0" w:after="0" w:afterAutospacing="0" w:line="480" w:lineRule="auto"/>
                              </w:pPr>
                              <w:r>
                                <w:rPr>
                                  <w:rFonts w:ascii="Calibri" w:eastAsia="Times New Roman" w:hAnsi="Calibri"/>
                                  <w:b/>
                                  <w:bCs/>
                                  <w:color w:val="000000"/>
                                  <w:kern w:val="24"/>
                                  <w:sz w:val="36"/>
                                  <w:szCs w:val="36"/>
                                  <w:lang w:val="en-US"/>
                                </w:rPr>
                                <w:t>B</w:t>
                              </w:r>
                            </w:p>
                          </w:txbxContent>
                        </v:textbox>
                      </v:shape>
                      <w10:anchorlock/>
                    </v:group>
                  </w:pict>
                </mc:Fallback>
              </mc:AlternateContent>
            </w:r>
          </w:p>
        </w:tc>
      </w:tr>
      <w:tr w:rsidR="00B87DD3" w:rsidRPr="00B87DD3" w14:paraId="043B1CB2" w14:textId="77777777" w:rsidTr="000722C7">
        <w:trPr>
          <w:jc w:val="center"/>
        </w:trPr>
        <w:tc>
          <w:tcPr>
            <w:tcW w:w="8488" w:type="dxa"/>
            <w:gridSpan w:val="2"/>
          </w:tcPr>
          <w:p w14:paraId="002E1DD5" w14:textId="77777777" w:rsidR="00B87DD3" w:rsidRPr="00B87DD3" w:rsidRDefault="00B87DD3" w:rsidP="00B87DD3">
            <w:pPr>
              <w:jc w:val="center"/>
              <w:rPr>
                <w:sz w:val="32"/>
                <w:szCs w:val="32"/>
              </w:rPr>
            </w:pPr>
            <w:r w:rsidRPr="00B87DD3">
              <w:rPr>
                <w:noProof/>
                <w:sz w:val="32"/>
                <w:szCs w:val="32"/>
                <w:lang w:eastAsia="zh-CN"/>
              </w:rPr>
              <mc:AlternateContent>
                <mc:Choice Requires="wpg">
                  <w:drawing>
                    <wp:inline distT="0" distB="0" distL="0" distR="0" wp14:anchorId="1DAF205C" wp14:editId="62793339">
                      <wp:extent cx="4492785" cy="2916835"/>
                      <wp:effectExtent l="0" t="0" r="3175" b="4445"/>
                      <wp:docPr id="682" name="Group 1"/>
                      <wp:cNvGraphicFramePr/>
                      <a:graphic xmlns:a="http://schemas.openxmlformats.org/drawingml/2006/main">
                        <a:graphicData uri="http://schemas.microsoft.com/office/word/2010/wordprocessingGroup">
                          <wpg:wgp>
                            <wpg:cNvGrpSpPr/>
                            <wpg:grpSpPr>
                              <a:xfrm>
                                <a:off x="0" y="0"/>
                                <a:ext cx="4492785" cy="2916835"/>
                                <a:chOff x="-770158" y="327030"/>
                                <a:chExt cx="4493144" cy="2916877"/>
                              </a:xfrm>
                            </wpg:grpSpPr>
                            <pic:pic xmlns:pic="http://schemas.openxmlformats.org/drawingml/2006/picture">
                              <pic:nvPicPr>
                                <pic:cNvPr id="683" name="Picture 683"/>
                                <pic:cNvPicPr/>
                              </pic:nvPicPr>
                              <pic:blipFill>
                                <a:blip r:embed="rId111" cstate="hqprint">
                                  <a:extLst>
                                    <a:ext uri="{28A0092B-C50C-407E-A947-70E740481C1C}">
                                      <a14:useLocalDpi xmlns:a14="http://schemas.microsoft.com/office/drawing/2010/main" val="0"/>
                                    </a:ext>
                                  </a:extLst>
                                </a:blip>
                                <a:stretch>
                                  <a:fillRect/>
                                </a:stretch>
                              </pic:blipFill>
                              <pic:spPr>
                                <a:xfrm>
                                  <a:off x="-669661" y="379137"/>
                                  <a:ext cx="4392647" cy="2864770"/>
                                </a:xfrm>
                                <a:prstGeom prst="rect">
                                  <a:avLst/>
                                </a:prstGeom>
                              </pic:spPr>
                            </pic:pic>
                            <wps:wsp>
                              <wps:cNvPr id="684" name="Text Box 85"/>
                              <wps:cNvSpPr txBox="1"/>
                              <wps:spPr>
                                <a:xfrm>
                                  <a:off x="-770158" y="327030"/>
                                  <a:ext cx="280057" cy="649614"/>
                                </a:xfrm>
                                <a:prstGeom prst="rect">
                                  <a:avLst/>
                                </a:prstGeom>
                                <a:noFill/>
                              </wps:spPr>
                              <wps:txbx>
                                <w:txbxContent>
                                  <w:p w14:paraId="69C45B23" w14:textId="77777777" w:rsidR="00AB3CB7" w:rsidRDefault="00AB3CB7" w:rsidP="00B87DD3">
                                    <w:pPr>
                                      <w:pStyle w:val="NormalWeb"/>
                                      <w:spacing w:before="0" w:beforeAutospacing="0" w:after="0" w:afterAutospacing="0" w:line="480" w:lineRule="auto"/>
                                    </w:pPr>
                                    <w:r>
                                      <w:rPr>
                                        <w:rFonts w:ascii="Calibri" w:eastAsia="Times New Roman" w:hAnsi="Calibri"/>
                                        <w:b/>
                                        <w:bCs/>
                                        <w:color w:val="000000"/>
                                        <w:kern w:val="24"/>
                                        <w:sz w:val="36"/>
                                        <w:szCs w:val="36"/>
                                        <w:lang w:val="en-US"/>
                                      </w:rPr>
                                      <w:t>C</w:t>
                                    </w:r>
                                  </w:p>
                                </w:txbxContent>
                              </wps:txbx>
                              <wps:bodyPr wrap="square" rtlCol="0">
                                <a:spAutoFit/>
                              </wps:bodyPr>
                            </wps:wsp>
                          </wpg:wgp>
                        </a:graphicData>
                      </a:graphic>
                    </wp:inline>
                  </w:drawing>
                </mc:Choice>
                <mc:Fallback>
                  <w:pict>
                    <v:group w14:anchorId="1DAF205C" id="_x0000_s1410" style="width:353.75pt;height:229.65pt;mso-position-horizontal-relative:char;mso-position-vertical-relative:line" coordorigin="-7701,3270" coordsize="44931,291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">
                      <v:shape id="Picture 683" o:spid="_x0000_s1411" type="#_x0000_t75" style="position:absolute;left:-6696;top:3791;width:43925;height:286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">
                        <v:imagedata r:id="rId112" o:title=""/>
                      </v:shape>
                      <v:shape id="Text Box 85" o:spid="_x0000_s1412" type="#_x0000_t202" style="position:absolute;left:-7701;top:3270;width:2800;height:6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" filled="f" stroked="f">
                        <v:textbox style="mso-fit-shape-to-text:t">
                          <w:txbxContent>
                            <w:p w14:paraId="69C45B23" w14:textId="77777777" w:rsidR="00AB3CB7" w:rsidRDefault="00AB3CB7" w:rsidP="00B87DD3">
                              <w:pPr>
                                <w:pStyle w:val="NormalWeb"/>
                                <w:spacing w:before="0" w:beforeAutospacing="0" w:after="0" w:afterAutospacing="0" w:line="480" w:lineRule="auto"/>
                              </w:pPr>
                              <w:r>
                                <w:rPr>
                                  <w:rFonts w:ascii="Calibri" w:eastAsia="Times New Roman" w:hAnsi="Calibri"/>
                                  <w:b/>
                                  <w:bCs/>
                                  <w:color w:val="000000"/>
                                  <w:kern w:val="24"/>
                                  <w:sz w:val="36"/>
                                  <w:szCs w:val="36"/>
                                  <w:lang w:val="en-US"/>
                                </w:rPr>
                                <w:t>C</w:t>
                              </w:r>
                            </w:p>
                          </w:txbxContent>
                        </v:textbox>
                      </v:shape>
                      <w10:anchorlock/>
                    </v:group>
                  </w:pict>
                </mc:Fallback>
              </mc:AlternateContent>
            </w:r>
          </w:p>
        </w:tc>
      </w:tr>
      <w:tr w:rsidR="00B87DD3" w:rsidRPr="00B87DD3" w14:paraId="1711F47B" w14:textId="77777777" w:rsidTr="000722C7">
        <w:trPr>
          <w:trHeight w:val="4797"/>
          <w:jc w:val="center"/>
        </w:trPr>
        <w:tc>
          <w:tcPr>
            <w:tcW w:w="8488" w:type="dxa"/>
            <w:gridSpan w:val="2"/>
          </w:tcPr>
          <w:p w14:paraId="6AC88180" w14:textId="5F5C5A5B" w:rsidR="00B87DD3" w:rsidRPr="00B87DD3" w:rsidRDefault="00B87DD3" w:rsidP="00651667">
            <w:pPr>
              <w:spacing w:line="360" w:lineRule="auto"/>
              <w:rPr>
                <w:bCs/>
              </w:rPr>
            </w:pPr>
            <w:bookmarkStart w:id="444" w:name="_Ref501373648"/>
            <w:bookmarkStart w:id="445" w:name="_Toc502145186"/>
            <w:bookmarkStart w:id="446" w:name="_Toc504745496"/>
            <w:r w:rsidRPr="00651667">
              <w:rPr>
                <w:b/>
                <w:bCs/>
              </w:rPr>
              <w:lastRenderedPageBreak/>
              <w:t xml:space="preserve">Figure </w:t>
            </w:r>
            <w:r w:rsidR="00651667" w:rsidRPr="00651667">
              <w:rPr>
                <w:b/>
                <w:bCs/>
              </w:rPr>
              <w:t>4</w:t>
            </w:r>
            <w:r w:rsidRPr="00651667">
              <w:rPr>
                <w:b/>
                <w:bCs/>
              </w:rPr>
              <w:t>.</w:t>
            </w:r>
            <w:r w:rsidRPr="00651667">
              <w:rPr>
                <w:b/>
                <w:bCs/>
              </w:rPr>
              <w:fldChar w:fldCharType="begin"/>
            </w:r>
            <w:r w:rsidRPr="00651667">
              <w:rPr>
                <w:b/>
                <w:bCs/>
              </w:rPr>
              <w:instrText xml:space="preserve"> SEQ Figure \* ARABIC \s 1 </w:instrText>
            </w:r>
            <w:r w:rsidRPr="00651667">
              <w:rPr>
                <w:b/>
                <w:bCs/>
              </w:rPr>
              <w:fldChar w:fldCharType="separate"/>
            </w:r>
            <w:r w:rsidRPr="00651667">
              <w:rPr>
                <w:b/>
                <w:bCs/>
                <w:noProof/>
              </w:rPr>
              <w:t>22</w:t>
            </w:r>
            <w:r w:rsidRPr="00651667">
              <w:rPr>
                <w:b/>
                <w:bCs/>
              </w:rPr>
              <w:fldChar w:fldCharType="end"/>
            </w:r>
            <w:bookmarkEnd w:id="444"/>
            <w:r w:rsidRPr="00651667">
              <w:rPr>
                <w:b/>
                <w:bCs/>
              </w:rPr>
              <w:t xml:space="preserve"> </w:t>
            </w:r>
            <w:r w:rsidRPr="00B87DD3">
              <w:rPr>
                <w:bCs/>
              </w:rPr>
              <w:t xml:space="preserve">Strain population dynamics during </w:t>
            </w:r>
            <w:r w:rsidRPr="00B87DD3">
              <w:rPr>
                <w:bCs/>
                <w:i/>
              </w:rPr>
              <w:t xml:space="preserve">S. aureus </w:t>
            </w:r>
            <w:r w:rsidRPr="00B87DD3">
              <w:rPr>
                <w:bCs/>
              </w:rPr>
              <w:t xml:space="preserve">infection in the presence of </w:t>
            </w:r>
            <w:r w:rsidRPr="00B87DD3">
              <w:rPr>
                <w:bCs/>
                <w:i/>
              </w:rPr>
              <w:t xml:space="preserve">M. luteus </w:t>
            </w:r>
            <w:r w:rsidRPr="00B87DD3">
              <w:rPr>
                <w:bCs/>
              </w:rPr>
              <w:t>peptidoglycan.</w:t>
            </w:r>
            <w:bookmarkEnd w:id="445"/>
            <w:bookmarkEnd w:id="446"/>
          </w:p>
          <w:p w14:paraId="291CF37D" w14:textId="77777777" w:rsidR="00B87DD3" w:rsidRPr="00B87DD3" w:rsidRDefault="00B87DD3" w:rsidP="00B87DD3">
            <w:pPr>
              <w:spacing w:line="360" w:lineRule="auto"/>
              <w:rPr>
                <w:bCs/>
              </w:rPr>
            </w:pPr>
          </w:p>
          <w:p w14:paraId="56B5C9F7" w14:textId="1F056EF6" w:rsidR="00B87DD3" w:rsidRPr="00B87DD3" w:rsidRDefault="00B87DD3" w:rsidP="00B87DD3">
            <w:pPr>
              <w:spacing w:line="360" w:lineRule="auto"/>
              <w:rPr>
                <w:bCs/>
              </w:rPr>
            </w:pPr>
            <w:r w:rsidRPr="00B87DD3">
              <w:rPr>
                <w:b/>
                <w:bCs/>
              </w:rPr>
              <w:t>(A)</w:t>
            </w:r>
            <w:r w:rsidRPr="00B87DD3">
              <w:rPr>
                <w:bCs/>
              </w:rPr>
              <w:t xml:space="preserve">Development of clonality over time during infection. </w:t>
            </w:r>
            <w:r w:rsidRPr="00B87DD3">
              <w:t>Bacterial species evenness in livers was calculated for mice receiving co-injection of low dose S. aureus (1x10</w:t>
            </w:r>
            <w:r w:rsidRPr="00B87DD3">
              <w:rPr>
                <w:vertAlign w:val="superscript"/>
              </w:rPr>
              <w:t>6</w:t>
            </w:r>
            <w:r w:rsidRPr="00B87DD3">
              <w:t xml:space="preserve"> CFU) and 500 µg M. luteus</w:t>
            </w:r>
            <w:r w:rsidR="00B75B6A">
              <w:t xml:space="preserve"> </w:t>
            </w:r>
            <w:r w:rsidRPr="00B87DD3">
              <w:t xml:space="preserve">peptidoglycan, with each blue circle representing evenness value for an individual liver; </w:t>
            </w:r>
            <w:r w:rsidRPr="00B87DD3">
              <w:rPr>
                <w:b/>
              </w:rPr>
              <w:t>(B)</w:t>
            </w:r>
            <w:r w:rsidRPr="00B87DD3">
              <w:t xml:space="preserve"> Comparison of species evenness between groups of mice co-injected with low dose </w:t>
            </w:r>
            <w:r w:rsidRPr="00B87DD3">
              <w:rPr>
                <w:i/>
              </w:rPr>
              <w:t>S. aureus</w:t>
            </w:r>
            <w:r w:rsidR="00B75B6A">
              <w:t xml:space="preserve"> </w:t>
            </w:r>
            <w:r w:rsidRPr="00B87DD3">
              <w:t xml:space="preserve">and 500 µg </w:t>
            </w:r>
            <w:r w:rsidRPr="00B87DD3">
              <w:rPr>
                <w:i/>
              </w:rPr>
              <w:t>M. luteus</w:t>
            </w:r>
            <w:r w:rsidRPr="00B87DD3">
              <w:t xml:space="preserve"> peptidoglycan or high dose </w:t>
            </w:r>
            <w:r w:rsidRPr="00B87DD3">
              <w:rPr>
                <w:i/>
              </w:rPr>
              <w:t>S. aureus</w:t>
            </w:r>
            <w:r w:rsidRPr="00B87DD3">
              <w:t xml:space="preserve"> alone; </w:t>
            </w:r>
            <w:r w:rsidRPr="00B87DD3">
              <w:rPr>
                <w:b/>
              </w:rPr>
              <w:t>(C)</w:t>
            </w:r>
            <w:r w:rsidRPr="00B87DD3">
              <w:t xml:space="preserve"> clonality of individual abscesses in mice co-injected with low dose </w:t>
            </w:r>
            <w:r w:rsidRPr="00B87DD3">
              <w:rPr>
                <w:i/>
              </w:rPr>
              <w:t>S. aureus</w:t>
            </w:r>
            <w:r w:rsidRPr="00B87DD3">
              <w:t xml:space="preserve"> (1x10</w:t>
            </w:r>
            <w:r w:rsidRPr="00B87DD3">
              <w:rPr>
                <w:vertAlign w:val="superscript"/>
              </w:rPr>
              <w:t>6</w:t>
            </w:r>
            <w:r w:rsidRPr="00B87DD3">
              <w:t xml:space="preserve"> CFU) 1:1:1</w:t>
            </w:r>
            <w:r w:rsidR="00B75B6A">
              <w:t xml:space="preserve"> </w:t>
            </w:r>
            <w:r w:rsidRPr="00B87DD3">
              <w:t xml:space="preserve">and 500 µg </w:t>
            </w:r>
            <w:r w:rsidRPr="00B87DD3">
              <w:rPr>
                <w:i/>
              </w:rPr>
              <w:t>M. luteus</w:t>
            </w:r>
            <w:r w:rsidR="00B75B6A">
              <w:t xml:space="preserve"> </w:t>
            </w:r>
            <w:r w:rsidRPr="00B87DD3">
              <w:t>peptidoglycan.</w:t>
            </w:r>
          </w:p>
        </w:tc>
      </w:tr>
    </w:tbl>
    <w:p w14:paraId="26DCCDCE" w14:textId="77777777" w:rsidR="00B87DD3" w:rsidRPr="00B87DD3" w:rsidRDefault="00B87DD3" w:rsidP="00B87DD3">
      <w:pPr>
        <w:spacing w:line="240" w:lineRule="auto"/>
        <w:rPr>
          <w:rFonts w:asciiTheme="majorHAnsi" w:eastAsiaTheme="majorEastAsia" w:hAnsiTheme="majorHAnsi" w:cstheme="majorBidi"/>
          <w:color w:val="1F3763" w:themeColor="accent1" w:themeShade="7F"/>
        </w:rPr>
      </w:pPr>
      <w:r w:rsidRPr="00B87DD3">
        <w:br w:type="page"/>
      </w:r>
    </w:p>
    <w:p w14:paraId="54FC1A2D" w14:textId="587885BA" w:rsidR="00B87DD3" w:rsidRDefault="00B87DD3" w:rsidP="00433868">
      <w:pPr>
        <w:spacing w:line="240" w:lineRule="auto"/>
      </w:pPr>
    </w:p>
    <w:p w14:paraId="22AF13C7" w14:textId="77777777" w:rsidR="00B87DD3" w:rsidRPr="00433868" w:rsidRDefault="00B87DD3" w:rsidP="00433868">
      <w:pPr>
        <w:spacing w:line="240" w:lineRule="auto"/>
        <w:rPr>
          <w:rFonts w:asciiTheme="majorHAnsi" w:eastAsiaTheme="majorEastAsia" w:hAnsiTheme="majorHAnsi" w:cstheme="majorBidi"/>
          <w:b/>
          <w:color w:val="1F3763" w:themeColor="accent1" w:themeShade="7F"/>
          <w:sz w:val="28"/>
        </w:rPr>
      </w:pPr>
    </w:p>
    <w:p w14:paraId="21141A43" w14:textId="074C576C" w:rsidR="007E46DA" w:rsidRPr="0039739C" w:rsidRDefault="007E46DA" w:rsidP="0042099B">
      <w:pPr>
        <w:pStyle w:val="Heading3"/>
      </w:pPr>
      <w:bookmarkStart w:id="447" w:name="_Toc521494860"/>
      <w:r w:rsidRPr="0039739C">
        <w:t xml:space="preserve">Effect of </w:t>
      </w:r>
      <w:r w:rsidRPr="00CD6B03">
        <w:t>augmentation</w:t>
      </w:r>
      <w:r w:rsidRPr="0039739C">
        <w:t xml:space="preserve"> on cytokine production during </w:t>
      </w:r>
      <w:r w:rsidR="00F45958" w:rsidRPr="00F45958">
        <w:rPr>
          <w:i/>
          <w:iCs/>
        </w:rPr>
        <w:t>S. aureus</w:t>
      </w:r>
      <w:r w:rsidR="0073580A" w:rsidRPr="0073580A">
        <w:rPr>
          <w:i/>
          <w:iCs/>
        </w:rPr>
        <w:t xml:space="preserve"> </w:t>
      </w:r>
      <w:r w:rsidRPr="0039739C">
        <w:t>infection in the murine sepsis model.</w:t>
      </w:r>
      <w:bookmarkEnd w:id="440"/>
      <w:bookmarkEnd w:id="447"/>
      <w:r w:rsidRPr="0039739C">
        <w:t xml:space="preserve"> </w:t>
      </w:r>
    </w:p>
    <w:p w14:paraId="1B405189" w14:textId="77777777" w:rsidR="007E46DA" w:rsidRPr="0039739C" w:rsidRDefault="007E46DA" w:rsidP="007E46DA"/>
    <w:p w14:paraId="0D84BC68" w14:textId="23813736" w:rsidR="007E46DA" w:rsidRPr="0039739C" w:rsidRDefault="007E46DA" w:rsidP="007E46DA">
      <w:pPr>
        <w:rPr>
          <w:lang w:eastAsia="en-GB"/>
        </w:rPr>
      </w:pPr>
      <w:r w:rsidRPr="0039739C">
        <w:t>A significant role in immune regulation is played by cytokines. They are mostly produced by macrophages in response to</w:t>
      </w:r>
      <w:r w:rsidR="0073580A" w:rsidRPr="0073580A">
        <w:rPr>
          <w:i/>
          <w:iCs/>
        </w:rPr>
        <w:t xml:space="preserve"> </w:t>
      </w:r>
      <w:r w:rsidRPr="0039739C">
        <w:t xml:space="preserve">stimuli, such as bacteria </w:t>
      </w:r>
      <w:r w:rsidRPr="0039739C">
        <w:fldChar w:fldCharType="begin" w:fldLock="1"/>
      </w:r>
      <w:r w:rsidR="00B145F9">
        <w:instrText>ADDIN CSL_CITATION { "citationItems" : [ { "id" : "ITEM-1", "itemData" : { "DOI" : "10.3389/fimmu.2014.00491", "ISBN" : "1664-3224", "ISSN" : "16643224", "PMID" : "25339958", "abstract" : "The evolution of macrophages has made them primordial for both development and immunity. Their functions range from the shaping of body plans to the ingestion and elimination of apoptotic cells and pathogens. Cytokines are small soluble proteins that confer instructions and mediate communication among immune and non-immune cells. A portfolio of cytokines is central to the role of macrophages as sentries of the innate immune system that mediate the transition from innate to adaptive immunity. In concert with other mediators, cytokines bias the fate of macrophages into a spectrum of inflammation-promoting \"classically activated,\" to anti-inflammatory or \"alternatively activated\" macrophages. Deregulated cytokine secretion is implicated in several disease states ranging from chronic inflammation to allergy. Macrophages release cytokines via a series of beautifully orchestrated pathways that are spatiotemporally regulated. At the molecular level, these exocytic cytokine secretion pathways are coordinated by multi-protein complexes that guide cytokines from their point of synthesis to their ports of exit into the extracellular milieu. These trafficking proteins, many of which were discovered in yeast and commemorated in the 2013 Nobel Prize in Physiology or Medicine, coordinate the organelle fusion steps that are responsible for cytokine release. This review discusses the functions of cytokines secreted by macrophages, and summarizes what is known about their release mechanisms. This information will be used to delve into how selected pathogens subvert cytokine release for their own survival.", "author" : [ { "dropping-particle" : "", "family" : "Duque", "given" : "Guillermo Arango", "non-dropping-particle" : "", "parse-names" : false, "suffix" : "" }, { "dropping-particle" : "", "family" : "Descoteaux", "given" : "Albert", "non-dropping-particle" : "", "parse-names" : false, "suffix" : "" } ], "container-title" : "Frontiers in Immunology", "id" : "ITEM-1", "issue" : "OCT", "issued" : { "date-parts" : [ [ "2014" ] ] }, "page" : "491", "publisher" : "Frontiers Media SA", "title" : "Macrophage cytokines: Involvement in immunity and infectious diseases", "type" : "article", "volume" : "5" }, "uris" : [ "http://www.mendeley.com/documents/?uuid=8a704fd1-8e70-38b8-b4df-6d0c366497bc" ] } ], "mendeley" : { "formattedCitation" : "(Duque and Descoteaux, 2014)", "plainTextFormattedCitation" : "(Duque and Descoteaux, 2014)", "previouslyFormattedCitation" : "(Duque and Descoteaux, 2014)" }, "properties" : {  }, "schema" : "https://github.com/citation-style-language/schema/raw/master/csl-citation.json" }</w:instrText>
      </w:r>
      <w:r w:rsidRPr="0039739C">
        <w:fldChar w:fldCharType="separate"/>
      </w:r>
      <w:r w:rsidR="00F71621" w:rsidRPr="00F71621">
        <w:rPr>
          <w:noProof/>
        </w:rPr>
        <w:t>(Duque and Descoteaux, 2014)</w:t>
      </w:r>
      <w:r w:rsidRPr="0039739C">
        <w:fldChar w:fldCharType="end"/>
      </w:r>
      <w:r w:rsidRPr="0039739C">
        <w:t xml:space="preserve">. Initially cytokines have been shown to be upregulated </w:t>
      </w:r>
      <w:r w:rsidRPr="0039739C">
        <w:rPr>
          <w:i/>
        </w:rPr>
        <w:t xml:space="preserve">in vitro </w:t>
      </w:r>
      <w:r w:rsidRPr="0039739C">
        <w:t xml:space="preserve">in response to </w:t>
      </w:r>
      <w:r w:rsidR="00F45958" w:rsidRPr="00F45958">
        <w:rPr>
          <w:i/>
          <w:iCs/>
        </w:rPr>
        <w:t>S. aureus</w:t>
      </w:r>
      <w:r w:rsidR="0073580A" w:rsidRPr="0073580A">
        <w:rPr>
          <w:i/>
          <w:iCs/>
        </w:rPr>
        <w:t xml:space="preserve"> </w:t>
      </w:r>
      <w:r w:rsidRPr="0039739C">
        <w:t xml:space="preserve">cell wall components, such as peptidoglycan and lipoteichoic acid </w:t>
      </w:r>
      <w:r w:rsidRPr="0039739C">
        <w:fldChar w:fldCharType="begin" w:fldLock="1"/>
      </w:r>
      <w:r w:rsidR="00B145F9">
        <w:instrText>ADDIN CSL_CITATION { "citationItems" : [ { "id" : "ITEM-1", "itemData" : { "DOI" : "papers3://publication/uuid/9EB2E3DA-3333-4096-B59A-EFBAF49F3016", "ISBN" : "0019-9567 (Print)\\r0019-9567 (Linking)", "ISSN" : "00199567", "PMID" : "1937822", "abstract" : "Lipoteichoic acids (LTAs) isolated from bacterial species, including Staphylococcus aureus, Streptococcus pyogenes A, Enterococcus faecalis, Streptococcus pneumoniae, and Listeria monocytogenes, were tested for their ability to stimulate the production of interleukin-1 beta (IL-1 beta), IL-6, and tumor necrosis factor alpha in cultured human monocytes. LTAs from S. aureus and S. pneumoniae failed to induce monokine production when applied in the concentration range of 0.05 to 5.0 micrograms/ml. However, LTAs from several enterococcal species (0.5 to 5 micrograms/ml) induced the release of all three monokines at levels similar to those observed after lipopolysaccharide stimulation. The kinetics of IL-1 beta and tumor necrosis factor alpha release elicited by LTAs closely resembled those observed following lipopolysaccharide application. Cytokine production occurred in the presence of both fetal calf serum and autologous human serum. Hence, it was not dependent on complement activation and could not be suppressed by naturally occurring human antibodies. Deacylation caused the total loss of monocyte stimulatory capacity. Deacylated LTAs were unable to prevent monocyte activation by intact LTAs, so primary binding of these molecules probably does not involve a simple interaction of a membrane receptor with the hydrophilic portion of the molecule. The results identify some species of LTAs as inducers of monokine production in human monocytes.", "author" : [ { "dropping-particle" : "", "family" : "Bhakdi", "given" : "S", "non-dropping-particle" : "", "parse-names" : false, "suffix" : "" }, { "dropping-particle" : "", "family" : "Klonisch", "given" : "T", "non-dropping-particle" : "", "parse-names" : false, "suffix" : "" }, { "dropping-particle" : "", "family" : "Nuber", "given" : "P", "non-dropping-particle" : "", "parse-names" : false, "suffix" : "" }, { "dropping-particle" : "", "family" : "Fischer", "given" : "W", "non-dropping-particle" : "", "parse-names" : false, "suffix" : "" } ], "container-title" : "Infection and Immunity", "id" : "ITEM-1", "issue" : "12", "issued" : { "date-parts" : [ [ "1991", "12" ] ] }, "page" : "4614-4620", "publisher" : "American Society for Microbiology (ASM)", "title" : "Stimulation of monokine production by lipoteichoic acids", "type" : "article-journal", "volume" : "59" }, "uris" : [ "http://www.mendeley.com/documents/?uuid=3c0b22b8-3c7a-3eff-ab55-0760164955d0" ] }, { "id" : "ITEM-2", "itemData" : { "ISBN" : "0019-9567 (Print)\\r0019-9567 (Linking)", "ISSN" : "00199567", "PMID" : "7516310", "abstract" : "Purified cell walls representing a wide variety in teichoic acid and peptidoglycan structure prepared from eight different gram-positive bacterial species induced the production of tumor necrosis factor alpha (TNF-alpha) and interleukin-6 from human monocytes in the presence of 10% plasma or serum. Significant amounts of cytokines began to be produced at concentrations above 100 ng to 1 microgram of cell walls per ml, with maximal production requiring 10 to 100 micrograms of cell wall material per ml. In the absence of plasma, the cytokine-inducing capacity of cell wall preparations was lower by at least an order of magnitude. The serum-derived cofactor was inactivated by heating at 90 degrees C for 30 min, suggesting that the activity is associated with a protein. On the other hand, replacement of normal with hypogammaglobulinemic plasma, inactivation of complement (at 56 degrees C), and blockade by the monoclonal antibody MY4 of the CD14 receptors on monocytes did not inhibit the production of TNF-alpha induced by whole cell walls. Cell walls also stimulated production of TNF-alpha induced by whole cell walls. Cell walls also stimulated production of TNF-alpha in the presence of polymyxin B, and macrophages derived from the lipopolysaccharide-insensitive cell line of C3He/HeJ mice also produced this cytokine when stimulated by cell walls. Both peptidoglycan and the soluble glycan-teichoic acid component prepared by an enzymatic method from the same wall preparation exhibited a serum-dependent induction of TNF-alpha from monocytes, while stem peptides and disacharride peptides had only poor, if any, activity. Cell walls may contribute to the septic shock induced by gram-positive bacteria.", "author" : [ { "dropping-particle" : "", "family" : "Heumann", "given" : "D", "non-dropping-particle" : "", "parse-names" : false, "suffix" : "" }, { "dropping-particle" : "", "family" : "Barras", "given" : "C", "non-dropping-particle" : "", "parse-names" : false, "suffix" : "" }, { "dropping-particle" : "", "family" : "Severin", "given" : "A", "non-dropping-particle" : "", "parse-names" : false, "suffix" : "" }, { "dropping-particle" : "", "family" : "Glauser", "given" : "M P", "non-dropping-particle" : "", "parse-names" : false, "suffix" : "" }, { "dropping-particle" : "", "family" : "Tomasz", "given" : "A.", "non-dropping-particle" : "", "parse-names" : false, "suffix" : "" } ], "container-title" : "Infection and Immunity", "id" : "ITEM-2", "issue" : "7", "issued" : { "date-parts" : [ [ "1994" ] ] }, "page" : "2715-2721", "title" : "Gram-positive cell walls stimulate synthesis of tumor necrosis factor alpha and interleukin-6 by human monocytes", "type" : "article-journal", "volume" : "62" }, "uris" : [ "http://www.mendeley.com/documents/?uuid=d44c9ebc-1e7e-3072-982e-54766e9cb1ba" ] }, { "id" : "ITEM-3", "itemData" : { "abstract" : "The signal transduction pathways by which staphylococcal toxic shock syndrome toxin 1 (TSST-1) induces tumor necrosis factor alpha (TNF-a) and interleukin-113 (IL-11) secretion were examined with various protein kinase inhibitors. TNF-oa secretion by normal human monocytes and T cells in response to TSST-1 was suppressed by inhibitors of protein kinase C (H7) and tyrosine kinases (genistein). In contrast, the secretion of IL-113 was blocked by a cyclic AMP-and cyclic GMP-dependent kinase inhibitor (HA1004) as well as by H7 and genistein. These results suggest that the secretion of TNF-a and IL-113 may be differentially regulated by TSST-1 and that protein kinases play an important role in mediating cytokine responses to the toxin. Toxic shock syndrome (TSS) is a multisystem disease associated with Staphylococcus aureus infection. A 22-kDa exotoxin, TSS toxin 1 (TSST-1), is thought to play a central role in this disease. TSST-1 is a member of the superantigen family with the ability to stimulate a large population of T cells through the V, sequences of their T cell antigen receptors in a major histocompatibility complex class II-dependent manner (3, 8, 11). Aside from T cell stimulation, TSST-1 is also a potent inducer of the cytokines interleu-kin-1 (IL-1) and tumor necrosis factor (TNF) from human blood monocytes. These two mediators are thought to play a major role in TSS pathogenesis (5, 15, 16). Recently, we reported that TSST-1 induction of TNF alpha (TNF-ot) and IL-13 from normal human blood monocytes required the", "author" : [ { "dropping-particle" : "", "family" : "See", "given" : "Raymond H", "non-dropping-particle" : "", "parse-names" : false, "suffix" : "" }, { "dropping-particle" : "", "family" : "Chow", "given" : "Anthony W", "non-dropping-particle" : "", "parse-names" : false, "suffix" : "" } ], "container-title" : "Infect.Immun.", "id" : "ITEM-3", "issue" : "8", "issued" : { "date-parts" : [ [ "1992" ] ] }, "page" : "3456-3459", "title" : "Staphylococcal toxic shock syndrome toxin 1-induced tumor necrosis factor alpha and interleukin-1 beta secretion by human peripheral blood monocytes and T lymphocytes is differentially suppressed by protein kinase inhibitors.", "type" : "article-journal", "volume" : "60" }, "uris" : [ "http://www.mendeley.com/documents/?uuid=f7e39e27-486b-33eb-8c43-50970ba73acc" ] } ], "mendeley" : { "formattedCitation" : "(Bhakdi &lt;i&gt;et al.&lt;/i&gt;, 1991; See and Chow, 1992; Heumann &lt;i&gt;et al.&lt;/i&gt;, 1994)", "plainTextFormattedCitation" : "(Bhakdi et al., 1991; See and Chow, 1992; Heumann et al., 1994)", "previouslyFormattedCitation" : "(Bhakdi &lt;i&gt;et al.&lt;/i&gt;, 1991; See and Chow, 1992; Heumann &lt;i&gt;et al.&lt;/i&gt;, 1994)" }, "properties" : {  }, "schema" : "https://github.com/citation-style-language/schema/raw/master/csl-citation.json" }</w:instrText>
      </w:r>
      <w:r w:rsidRPr="0039739C">
        <w:fldChar w:fldCharType="separate"/>
      </w:r>
      <w:r w:rsidR="00F71621" w:rsidRPr="00F71621">
        <w:rPr>
          <w:noProof/>
        </w:rPr>
        <w:t xml:space="preserve">(Bhakdi </w:t>
      </w:r>
      <w:r w:rsidR="00F71621" w:rsidRPr="00F71621">
        <w:rPr>
          <w:i/>
          <w:noProof/>
        </w:rPr>
        <w:t>et al.</w:t>
      </w:r>
      <w:r w:rsidR="00F71621" w:rsidRPr="00F71621">
        <w:rPr>
          <w:noProof/>
        </w:rPr>
        <w:t xml:space="preserve">, 1991; See and Chow, 1992; Heumann </w:t>
      </w:r>
      <w:r w:rsidR="00F71621" w:rsidRPr="00F71621">
        <w:rPr>
          <w:i/>
          <w:noProof/>
        </w:rPr>
        <w:t>et al.</w:t>
      </w:r>
      <w:r w:rsidR="00F71621" w:rsidRPr="00F71621">
        <w:rPr>
          <w:noProof/>
        </w:rPr>
        <w:t>, 1994)</w:t>
      </w:r>
      <w:r w:rsidRPr="0039739C">
        <w:fldChar w:fldCharType="end"/>
      </w:r>
      <w:r w:rsidRPr="0039739C">
        <w:t xml:space="preserve">, as well as suggesting that this contributes to the chronic nature of staphylococcal infections </w:t>
      </w:r>
      <w:r w:rsidRPr="0039739C">
        <w:fldChar w:fldCharType="begin" w:fldLock="1"/>
      </w:r>
      <w:r w:rsidR="00B145F9">
        <w:instrText>ADDIN CSL_CITATION { "citationItems" : [ { "id" : "ITEM-1", "itemData" : { "DOI" : "10.1051/vetres:2005051\\nv6013 [pii]", "ISBN" : "0928-4249 (Print)\\n0928-4249 (Linking)", "PMID" : "16472521", "abstract" : "The expression of inflammatory cytokines, including interleukin (IL)-6, IL-8, IL-12, granulocyte macrophage-colony stimulating factor (GM-CSF), tumor necrosis factor (TNF)-alpha, and interferon (IFN)-gamma, by milk somatic cells was characterized by real-time polymerase chain reaction (PCR) in dairy cows experimentally challenged with either E. coli (n = 8) or S. aureus (n = 8). The mRNA abundance of a target gene was calibrated with that of a reference gene (beta-actin) and expressed as fold of induction over the control quarter at each time point. At no single time point did all eight quarters challenged with the same type of bacteria demonstrated increased expression of a target gene and there was large variation among animals at each given time. As a consequence, most tested comparisons were not statistically significant except the peak time points of IL-8 expression (75- and 29- fold in glands challenged with E. coli and S. aureus, respectively). However, the average fold induction of all targeted cytokines was increased in response to both bacterial challenges with the exception of IFN-gamma. The expression of IFN-gamma was only increased in milk somatic cells isolated from E. coli, but not S. aureus, challenged mammary glands. Moreover, upregulated expression of cytokine genes had higher magnitudes and/or faster responses in glands challenged with E. coli in comparison with those challenged with S. aureus. We propose that the compromised upregulation of inflammatory cytokines in S. aureus infected glands may, at least partially, contribute to the chronic course of infection caused by this pathogen. Further research on identifying factors responsible for the differentially expressed cytokine profiles may be fundamental to developing strategies that mitigate the outcome of bovine mastitis.", "author" : [ { "dropping-particle" : "", "family" : "Lee", "given" : "J W", "non-dropping-particle" : "", "parse-names" : false, "suffix" : "" }, { "dropping-particle" : "", "family" : "Bannerman", "given" : "Douglas D", "non-dropping-particle" : "", "parse-names" : false, "suffix" : "" }, { "dropping-particle" : "", "family" : "Paape", "given" : "Max J", "non-dropping-particle" : "", "parse-names" : false, "suffix" : "" }, { "dropping-particle" : "", "family" : "Huang", "given" : "M K", "non-dropping-particle" : "", "parse-names" : false, "suffix" : "" }, { "dropping-particle" : "", "family" : "Zhao", "given" : "Xin", "non-dropping-particle" : "", "parse-names" : false, "suffix" : "" } ], "container-title" : "Vet Res", "id" : "ITEM-1", "issue" : "2", "issued" : { "date-parts" : [ [ "2006" ] ] }, "page" : "219-229", "title" : "Characterization of cytokine expression in milk somatic cells during intramammary infections with Escherichia coli or Staphylococcus aureus by real-time PCR", "type" : "article-journal", "volume" : "37" }, "uris" : [ "http://www.mendeley.com/documents/?uuid=e402041a-19fb-3639-aac1-5f469ece63c0" ] } ], "mendeley" : { "formattedCitation" : "(Lee &lt;i&gt;et al.&lt;/i&gt;, 2006)", "plainTextFormattedCitation" : "(Lee et al., 2006)", "previouslyFormattedCitation" : "(Lee &lt;i&gt;et al.&lt;/i&gt;, 2006)" }, "properties" : {  }, "schema" : "https://github.com/citation-style-language/schema/raw/master/csl-citation.json" }</w:instrText>
      </w:r>
      <w:r w:rsidRPr="0039739C">
        <w:fldChar w:fldCharType="separate"/>
      </w:r>
      <w:r w:rsidR="00F71621" w:rsidRPr="00F71621">
        <w:rPr>
          <w:noProof/>
        </w:rPr>
        <w:t xml:space="preserve">(Lee </w:t>
      </w:r>
      <w:r w:rsidR="00F71621" w:rsidRPr="00F71621">
        <w:rPr>
          <w:i/>
          <w:noProof/>
        </w:rPr>
        <w:t>et al.</w:t>
      </w:r>
      <w:r w:rsidR="00F71621" w:rsidRPr="00F71621">
        <w:rPr>
          <w:noProof/>
        </w:rPr>
        <w:t>, 2006)</w:t>
      </w:r>
      <w:r w:rsidRPr="0039739C">
        <w:fldChar w:fldCharType="end"/>
      </w:r>
      <w:r w:rsidRPr="0039739C">
        <w:t>.</w:t>
      </w:r>
      <w:r w:rsidR="0073580A" w:rsidRPr="0073580A">
        <w:rPr>
          <w:i/>
          <w:iCs/>
        </w:rPr>
        <w:t xml:space="preserve"> </w:t>
      </w:r>
      <w:r w:rsidRPr="0039739C">
        <w:t xml:space="preserve">Several groups have gone further to show that uncontrolled production of cytokines, as often seen during </w:t>
      </w:r>
      <w:r w:rsidR="00F45958" w:rsidRPr="00F45958">
        <w:rPr>
          <w:i/>
          <w:iCs/>
        </w:rPr>
        <w:t>S. aureus</w:t>
      </w:r>
      <w:r w:rsidR="0073580A" w:rsidRPr="0073580A">
        <w:rPr>
          <w:i/>
          <w:iCs/>
        </w:rPr>
        <w:t xml:space="preserve"> </w:t>
      </w:r>
      <w:r w:rsidRPr="0039739C">
        <w:t xml:space="preserve">sepsis causes multiple organ failure </w:t>
      </w:r>
      <w:r w:rsidRPr="0039739C">
        <w:fldChar w:fldCharType="begin" w:fldLock="1"/>
      </w:r>
      <w:r w:rsidR="00B145F9">
        <w:instrText>ADDIN CSL_CITATION { "citationItems" : [ { "id" : "ITEM-1", "itemData" : { "DOI" : "10.1155/2013/165974", "ISBN" : "10.1155/2013/165974", "ISSN" : "09629351", "PMID" : "23853427", "abstract" : "Sepsis and septic shock are among the leading causes of death in intensive care units worldwide. Numerous studies on their pathophysiology have revealed an imbalance in the inflammatory network leading to tissue damage, organ failure, and ultimately, death. Cytokines are important pleiotropic regulators of the immune response, which have a crucial role in the complex pathophysiology underlying sepsis. They have both pro- and anti-inflammatory functions and are capable of coordinating effective defense mechanisms against invading pathogens. On the other hand, cytokines may dysregulate the immune response and promote tissue-damaging inflammation. In this review, we address the current knowledge of the actions of pro- and anti-inflammatory cytokines in sepsis pathophysiology as well as how these cytokines and other important immunomodulating agents may be therapeutically targeted to improve the clinical outcome of sepsis.", "author" : [ { "dropping-particle" : "", "family" : "Schulte", "given" : "Wibke", "non-dropping-particle" : "", "parse-names" : false, "suffix" : "" }, { "dropping-particle" : "", "family" : "Bernhagen", "given" : "J\u00fcrgen", "non-dropping-particle" : "", "parse-names" : false, "suffix" : "" }, { "dropping-particle" : "", "family" : "Bucala", "given" : "Richard", "non-dropping-particle" : "", "parse-names" : false, "suffix" : "" } ], "container-title" : "Mediators of Inflammation", "id" : "ITEM-1", "issued" : { "date-parts" : [ [ "2013", "6", "18" ] ] }, "page" : "165974", "publisher" : "Hindawi", "title" : "Cytokines in sepsis: Potent immunoregulators and potential therapeutic targets - An updated view", "type" : "article-journal", "volume" : "2013" }, "uris" : [ "http://www.mendeley.com/documents/?uuid=0971dba6-594f-37f5-ac08-cb890df4a6ca" ] } ], "mendeley" : { "formattedCitation" : "(Schulte, Bernhagen and Bucala, 2013)", "plainTextFormattedCitation" : "(Schulte, Bernhagen and Bucala, 2013)", "previouslyFormattedCitation" : "(Schulte, Bernhagen and Bucala, 2013)" }, "properties" : {  }, "schema" : "https://github.com/citation-style-language/schema/raw/master/csl-citation.json" }</w:instrText>
      </w:r>
      <w:r w:rsidRPr="0039739C">
        <w:fldChar w:fldCharType="separate"/>
      </w:r>
      <w:r w:rsidR="00F71621" w:rsidRPr="00F71621">
        <w:rPr>
          <w:noProof/>
        </w:rPr>
        <w:t>(Schulte, Bernhagen and Bucala, 2013)</w:t>
      </w:r>
      <w:r w:rsidRPr="0039739C">
        <w:fldChar w:fldCharType="end"/>
      </w:r>
      <w:r w:rsidRPr="0039739C">
        <w:t xml:space="preserve">. Therefore, several groups have attempted to regulate the host cytokine response during sepsis. For example, Micheliolide (MCL) decreased the production of cytokines such as IL-6 and TNF- alpha in both PGN- and LPS- evoked sepsis response of human monocytes </w:t>
      </w:r>
      <w:r w:rsidRPr="0039739C">
        <w:fldChar w:fldCharType="begin" w:fldLock="1"/>
      </w:r>
      <w:r w:rsidR="00B145F9">
        <w:instrText>ADDIN CSL_CITATION { "citationItems" : [ { "id" : "ITEM-1", "itemData" : { "DOI" : "10.1038/srep23240", "ISSN" : "2045-2322", "PMID" : "26984741", "abstract" : "Sepsis is the principal cause of fatality in the intensive care units worldwide. It involves uncontrolled inflammatory response resulting in multi-organ failure and even death. Micheliolide (MCL), a sesquiterpene lactone, was reported to inhibit dextran sodium sulphate (DSS)-induced inflammatory intestinal disease, colitis-associated cancer and rheumatic arthritis. Nevertheless, the role of MCL in microbial infection and sepsis is unclear. We demonstrated that MCL decreased lipopolysaccharide (LPS, the main cell wall component of Gram-negative bacteria)-mediated production of cytokines (IL-6, TNF-\u03b1, MCP-1, etc) in Raw264.7 cells, primary macrophages, dendritic cells and human monocytes. MCL plays an anti-inflammatory role by inhibiting LPS-induced activation of NF-\u03baB and PI3K/Akt/p70S6K pathways. It has negligible impact on the activation of mitogen-activated protein kinase (MAPK) pathways. In the acute peritonitis mouse model, MCL reduced the secretion of IL-6, TNF-\u03b1, IL-1\u03b2, MCP-1, IFN-\u03b2 and IL-10 in sera, and ameliorated lung and liver damage. MCL down-regulated the high mortality rate caused by lethal LPS challenge. Collectively, our data illustrated that MCL enabled maintenance of immune equilibrium may represent a potentially new anti-inflammatory and immunosuppressive drug candidate in the treatment of sepsis and septic shock.", "author" : [ { "dropping-particle" : "", "family" : "Qin", "given" : "Xiangyang", "non-dropping-particle" : "", "parse-names" : false, "suffix" : "" }, { "dropping-particle" : "", "family" : "Jiang", "given" : "Xinru", "non-dropping-particle" : "", "parse-names" : false, "suffix" : "" }, { "dropping-particle" : "", "family" : "Jiang", "given" : "Xin", "non-dropping-particle" : "", "parse-names" : false, "suffix" : "" }, { "dropping-particle" : "", "family" : "Wang", "given" : "Yuli", "non-dropping-particle" : "", "parse-names" : false, "suffix" : "" }, { "dropping-particle" : "", "family" : "Miao", "given" : "Zhulei", "non-dropping-particle" : "", "parse-names" : false, "suffix" : "" }, { "dropping-particle" : "", "family" : "He", "given" : "Weigang", "non-dropping-particle" : "", "parse-names" : false, "suffix" : "" }, { "dropping-particle" : "", "family" : "Yang", "given" : "Guizhen", "non-dropping-particle" : "", "parse-names" : false, "suffix" : "" }, { "dropping-particle" : "", "family" : "Lv", "given" : "Zhenhui", "non-dropping-particle" : "", "parse-names" : false, "suffix" : "" }, { "dropping-particle" : "", "family" : "Yu", "given" : "Yizhi", "non-dropping-particle" : "", "parse-names" : false, "suffix" : "" }, { "dropping-particle" : "", "family" : "Zheng", "given" : "Yuejuan", "non-dropping-particle" : "", "parse-names" : false, "suffix" : "" } ], "container-title" : "Scientific reports", "id" : "ITEM-1", "issued" : { "date-parts" : [ [ "2016", "3", "17" ] ] }, "page" : "23240", "publisher" : "Nature Publishing Group", "title" : "Micheliolide inhibits LPS-induced inflammatory response and protects mice from LPS challenge.", "type" : "article-journal", "volume" : "6" }, "uris" : [ "http://www.mendeley.com/documents/?uuid=973101a2-c61d-38f6-9d9d-f3942c1fca42" ] } ], "mendeley" : { "formattedCitation" : "(Qin &lt;i&gt;et al.&lt;/i&gt;, 2016)", "plainTextFormattedCitation" : "(Qin et al., 2016)", "previouslyFormattedCitation" : "(Qin &lt;i&gt;et al.&lt;/i&gt;, 2016)" }, "properties" : {  }, "schema" : "https://github.com/citation-style-language/schema/raw/master/csl-citation.json" }</w:instrText>
      </w:r>
      <w:r w:rsidRPr="0039739C">
        <w:fldChar w:fldCharType="separate"/>
      </w:r>
      <w:r w:rsidR="00F71621" w:rsidRPr="00F71621">
        <w:rPr>
          <w:noProof/>
        </w:rPr>
        <w:t xml:space="preserve">(Qin </w:t>
      </w:r>
      <w:r w:rsidR="00F71621" w:rsidRPr="00F71621">
        <w:rPr>
          <w:i/>
          <w:noProof/>
        </w:rPr>
        <w:t>et al.</w:t>
      </w:r>
      <w:r w:rsidR="00F71621" w:rsidRPr="00F71621">
        <w:rPr>
          <w:noProof/>
        </w:rPr>
        <w:t>, 2016)</w:t>
      </w:r>
      <w:r w:rsidRPr="0039739C">
        <w:fldChar w:fldCharType="end"/>
      </w:r>
      <w:r w:rsidRPr="0039739C">
        <w:t>. Moreover,</w:t>
      </w:r>
      <w:r w:rsidRPr="0039739C">
        <w:rPr>
          <w:i/>
        </w:rPr>
        <w:t xml:space="preserve"> in vivo </w:t>
      </w:r>
      <w:r w:rsidRPr="0039739C">
        <w:t xml:space="preserve">experiments on </w:t>
      </w:r>
      <w:r w:rsidRPr="0039739C">
        <w:rPr>
          <w:lang w:eastAsia="en-GB"/>
        </w:rPr>
        <w:t xml:space="preserve">C57BL/6 J mice showed that protection against </w:t>
      </w:r>
      <w:r w:rsidR="00F45958" w:rsidRPr="00F45958">
        <w:rPr>
          <w:i/>
          <w:iCs/>
          <w:lang w:eastAsia="en-GB"/>
        </w:rPr>
        <w:t>S. aureus</w:t>
      </w:r>
      <w:r w:rsidR="0073580A" w:rsidRPr="0073580A">
        <w:rPr>
          <w:i/>
          <w:iCs/>
          <w:lang w:eastAsia="en-GB"/>
        </w:rPr>
        <w:t xml:space="preserve"> </w:t>
      </w:r>
      <w:r w:rsidRPr="0039739C">
        <w:rPr>
          <w:lang w:eastAsia="en-GB"/>
        </w:rPr>
        <w:t>MRSA</w:t>
      </w:r>
      <w:r w:rsidR="0073580A" w:rsidRPr="0073580A">
        <w:rPr>
          <w:i/>
          <w:iCs/>
          <w:lang w:eastAsia="en-GB"/>
        </w:rPr>
        <w:t xml:space="preserve"> </w:t>
      </w:r>
      <w:r w:rsidRPr="0039739C">
        <w:rPr>
          <w:lang w:eastAsia="en-GB"/>
        </w:rPr>
        <w:t>lethal dose (1x10</w:t>
      </w:r>
      <w:r w:rsidRPr="0039739C">
        <w:rPr>
          <w:vertAlign w:val="superscript"/>
          <w:lang w:eastAsia="en-GB"/>
        </w:rPr>
        <w:t>8</w:t>
      </w:r>
      <w:r w:rsidRPr="0039739C">
        <w:rPr>
          <w:lang w:eastAsia="en-GB"/>
        </w:rPr>
        <w:t xml:space="preserve"> CFU/ mouse) can be achieved by co-injecting bacteria with MCL </w:t>
      </w:r>
      <w:r w:rsidRPr="0039739C">
        <w:rPr>
          <w:lang w:eastAsia="en-GB"/>
        </w:rPr>
        <w:fldChar w:fldCharType="begin" w:fldLock="1"/>
      </w:r>
      <w:r w:rsidR="00B145F9">
        <w:rPr>
          <w:lang w:eastAsia="en-GB"/>
        </w:rPr>
        <w:instrText>ADDIN CSL_CITATION { "citationItems" : [ { "id" : "ITEM-1", "itemData" : { "DOI" : "10.1038/srep41964", "ISBN" : "1364177641", "ISSN" : "20452322", "PMID" : "28165033", "abstract" : "A major obstacle to therapy in intensive care units is sepsis caused by severe infection. In recent years gram-positive (G(+)) bacteria, most commonly staphylococci, are thought to be the main pathogens. Micheliolide (MCL) was demonstrated to provide a therapeutic role in rheumatoid arthritis, inflammatory intestinal disease, colitis-associated cancer, and lipopolysaccharide (LPS, the main component of G(-) bacterial cell wall) induced septic shock. We proved here that MCL played an anti-inflammatory role in Staphylococcus aureus (S. aureus) and methicillin-resistant S. aureus (MRSA) induced peritonitis. It inhibited the expression of inflammatory cytokines and chemokines in macrophages and dendritic cells upon stimulation with peptidoglycan (PGN, the main cell wall composition of G(+) bacteria). PI3K/Akt and NF-\u03baB pathways account for the anti-inflammatory role of MCL after PGN stimulation. MCL reduced IL-6 secretion through down-regulating NF-\u03baB activation and improved the survival status in mice challenged with a lethal dose of S. aureus. In MRSA infection mouse model, MCL down-regulated the expression of IL-6, TNF-\u03b1, MCP-1/CCL2 and IFN-\u03b3 in sera, and ameliorated the organ damage of liver and kidney. In conclusion, MCL can help maintain immune equilibrium and decrease PGN, S. aureus and MRSA-triggered inflammatory response. These provide the rationality for the potential usage of MCL in sepsis caused by G(+) bacteria (e.g., S. aureus) and antibiotic-resistant bacteria (e.g., MRSA).", "author" : [ { "dropping-particle" : "", "family" : "Jiang", "given" : "Xinru", "non-dropping-particle" : "", "parse-names" : false, "suffix" : "" }, { "dropping-particle" : "", "family" : "Wang", "given" : "Yuli", "non-dropping-particle" : "", "parse-names" : false, "suffix" : "" }, { "dropping-particle" : "", "family" : "Qin", "given" : "Yifei", "non-dropping-particle" : "", "parse-names" : false, "suffix" : "" }, { "dropping-particle" : "", "family" : "He", "given" : "Weigang", "non-dropping-particle" : "", "parse-names" : false, "suffix" : "" }, { "dropping-particle" : "", "family" : "Benlahrech", "given" : "Adel", "non-dropping-particle" : "", "parse-names" : false, "suffix" : "" }, { "dropping-particle" : "", "family" : "Zhang", "given" : "Qingwen", "non-dropping-particle" : "", "parse-names" : false, "suffix" : "" }, { "dropping-particle" : "", "family" : "Lu", "given" : "Zhenhui", "non-dropping-particle" : "", "parse-names" : false, "suffix" : "" }, { "dropping-particle" : "", "family" : "Ji", "given" : "Guang", "non-dropping-particle" : "", "parse-names" : false, "suffix" : "" }, { "dropping-particle" : "", "family" : "Zheng", "given" : "Yuejuan", "non-dropping-particle" : "", "parse-names" : false, "suffix" : "" } ], "container-title" : "Scientific Reports", "id" : "ITEM-1", "issued" : { "date-parts" : [ [ "2017", "2", "6" ] ] }, "page" : "41964", "publisher" : "Nature Publishing Group", "title" : "Micheliolide provides protection of mice against Staphylococcus aureus and MRSA infection by down-regulating inflammatory response", "type" : "article-journal", "volume" : "7" }, "uris" : [ "http://www.mendeley.com/documents/?uuid=03595c5d-c0a2-35a7-a5d9-81eb46e4998b" ] } ], "mendeley" : { "formattedCitation" : "(Jiang &lt;i&gt;et al.&lt;/i&gt;, 2017)", "plainTextFormattedCitation" : "(Jiang et al., 2017)", "previouslyFormattedCitation" : "(Jiang &lt;i&gt;et al.&lt;/i&gt;, 2017)" }, "properties" : {  }, "schema" : "https://github.com/citation-style-language/schema/raw/master/csl-citation.json" }</w:instrText>
      </w:r>
      <w:r w:rsidRPr="0039739C">
        <w:rPr>
          <w:lang w:eastAsia="en-GB"/>
        </w:rPr>
        <w:fldChar w:fldCharType="separate"/>
      </w:r>
      <w:r w:rsidR="00F71621" w:rsidRPr="00F71621">
        <w:rPr>
          <w:noProof/>
          <w:lang w:eastAsia="en-GB"/>
        </w:rPr>
        <w:t xml:space="preserve">(Jiang </w:t>
      </w:r>
      <w:r w:rsidR="00F71621" w:rsidRPr="00F71621">
        <w:rPr>
          <w:i/>
          <w:noProof/>
          <w:lang w:eastAsia="en-GB"/>
        </w:rPr>
        <w:t>et al.</w:t>
      </w:r>
      <w:r w:rsidR="00F71621" w:rsidRPr="00F71621">
        <w:rPr>
          <w:noProof/>
          <w:lang w:eastAsia="en-GB"/>
        </w:rPr>
        <w:t>, 2017)</w:t>
      </w:r>
      <w:r w:rsidRPr="0039739C">
        <w:rPr>
          <w:lang w:eastAsia="en-GB"/>
        </w:rPr>
        <w:fldChar w:fldCharType="end"/>
      </w:r>
      <w:r w:rsidRPr="0039739C">
        <w:rPr>
          <w:lang w:eastAsia="en-GB"/>
        </w:rPr>
        <w:t xml:space="preserve">. Mice receiving a co-injection had a 70% survival rate by 72hpi, compared to 0% when injected with bacteria alone, as well as significantly lower cytokine expression in the blood. However despite promising results in animal models, anti-cytokine therapies in human patients suffering from bacterial sepsis has been largely unsuccessful </w:t>
      </w:r>
      <w:r w:rsidRPr="0039739C">
        <w:rPr>
          <w:lang w:eastAsia="en-GB"/>
        </w:rPr>
        <w:fldChar w:fldCharType="begin" w:fldLock="1"/>
      </w:r>
      <w:r w:rsidR="00B145F9">
        <w:rPr>
          <w:lang w:eastAsia="en-GB"/>
        </w:rPr>
        <w:instrText>ADDIN CSL_CITATION { "citationItems" : [ { "id" : "ITEM-1", "itemData" : { "DOI" : "10.1001/jama.1995.03520360048038", "ISSN" : "0098-7484", "abstract" : "Objective. \u2014To evaluate the efficacy and safety of anti\u2014tumor necrosis factor \u03b1 monoclonal antibody (TNF-\u03b1 MAb) in the treatment of patients with sepsis syndrome. Design. \u2014Randomized, prospective, multicenter, double-blind, placebo-controlled clinical trial. Setting. \u2014A total of 31 hospitals in the United States and Canada. Patients. \u2014There were 994 patients with sepsis syndrome enrolled in this clinical trial, and 971 patients were infused with the study drug. Intervention. \u2014Patients were prospectively stratified into shock or nonshock groups and then randomized to receive a single infusion of 15 mg/kg of TNF-\u03b1 MAb, 7.5 mg/kg of TNF-\u03b1 MAb, or placebo. Patients received standard aggressive medical and surgical care during the 28-day postinfusion period. Outcome Measure. \u2014Twenty-eight-day all-cause mortality. Results. \u2014The distribution of variables describing demographics, organ system dysfunction or failure, preinfusion Acute Physiology and Chronic Health Evaluation II score, number of organs failing at baseline, initial sites of infection, infecting microorganisms, antimicrobials used, and initial invasive procedures was similar among patients in the TNF-\u03b1 MAb and placebo treatment arms. Among all infused patients, there was no difference in all-cause mortality in patients who received placebo as compared with those who received TNF-\u03b1 MAb. In septic patients with shock (n=478), there was a trend toward a reduction in all-cause mortality, which was most evident 3 days after infusion: 25 of 162 patients treated with 15 mg/kg of TNF-\u03b1 MAb died, 22 of 156 patients treated with 7.5 mg/kg of TNF-\u03b1 MAb died, and 44 of 160 patients in the placebo group died (15 mg/kg: 44% reduction vs placebo,P=.01; 7.5 mg/kg: 48.7% reduction vs placebo,P=.004). At day 28, the reduction in mortality for shock patients was not significant for either dose of TNF-\u03b1 MAb relative to placebo (15 mg/kg, 61 deaths among 162 patients [37.7% mortality]; 7.5 mg/kg, 59 deaths among 156 patients [37.8% mortality]; placebo, 73 deaths among 160 patients [45.6% mortality];P=.20 for 7.5 mg/kg andP=.15 for 15 mg/kg). Serious adverse events were reported in 4.6% of all infused patients. No immediate hypersensitivity allergic reactions due to TNF-\u03b1 MAb were reported. Serum sickness\u2014like reactions were seen in 2.5% of patients receiving TNF-\u03b1 MAb. Conclusions. \u2014There was no decrease in mortality between placebo and TNF-\u03b1 MAb in all infused patients. In septic shock patients who received TNF-\u03b1 MAb,\u2026", "author" : [ { "dropping-particle" : "", "family" : "Abraham", "given" : "Edward", "non-dropping-particle" : "", "parse-names" : false, "suffix" : "" }, { "dropping-particle" : "", "family" : "Wunderink", "given" : "Richard", "non-dropping-particle" : "", "parse-names" : false, "suffix" : "" }, { "dropping-particle" : "", "family" : "Silverman", "given" : "Henry", "non-dropping-particle" : "", "parse-names" : false, "suffix" : "" }, { "dropping-particle" : "", "family" : "Perl", "given" : "Trish M.", "non-dropping-particle" : "", "parse-names" : false, "suffix" : "" }, { "dropping-particle" : "", "family" : "Nasraway", "given" : "Stanley", "non-dropping-particle" : "", "parse-names" : false, "suffix" : "" }, { "dropping-particle" : "", "family" : "Levy", "given" : "Howard", "non-dropping-particle" : "", "parse-names" : false, "suffix" : "" }, { "dropping-particle" : "", "family" : "Bone", "given" : "Roger", "non-dropping-particle" : "", "parse-names" : false, "suffix" : "" }, { "dropping-particle" : "", "family" : "Wenzel", "given" : "Richard P.", "non-dropping-particle" : "", "parse-names" : false, "suffix" : "" }, { "dropping-particle" : "", "family" : "Balk", "given" : "Robert", "non-dropping-particle" : "", "parse-names" : false, "suffix" : "" }, { "dropping-particle" : "", "family" : "Allred", "given" : "Randy", "non-dropping-particle" : "", "parse-names" : false, "suffix" : "" }, { "dropping-particle" : "", "family" : "Pennington", "given" : "James E.", "non-dropping-particle" : "", "parse-names" : false, "suffix" : "" }, { "dropping-particle" : "", "family" : "Wherry", "given" : "Janice C.", "non-dropping-particle" : "", "parse-names" : false, "suffix" : "" }, { "dropping-particle" : "", "family" : "Bellamy", "given" : "Paul", "non-dropping-particle" : "", "parse-names" : false, "suffix" : "" }, { "dropping-particle" : "", "family" : "Cryer", "given" : "Henry", "non-dropping-particle" : "", "parse-names" : false, "suffix" : "" }, { "dropping-particle" : "", "family" : "Busuttil", "given" : "Ronald", "non-dropping-particle" : "", "parse-names" : false, "suffix" : "" }, { "dropping-particle" : "", "family" : "Winston", "given" : "Drew", "non-dropping-particle" : "", "parse-names" : false, "suffix" : "" }, { "dropping-particle" : "", "family" : "Perry", "given" : "Cindy", "non-dropping-particle" : "", "parse-names" : false, "suffix" : "" }, { "dropping-particle" : "V.", "family" : "Leeper", "given" : "Kenneth", "non-dropping-particle" : "", "parse-names" : false, "suffix" : "" }, { "dropping-particle" : "", "family" : "Jones", "given" : "Carol", "non-dropping-particle" : "", "parse-names" : false, "suffix" : "" }, { "dropping-particle" : "", "family" : "Martin", "given" : "Michael", "non-dropping-particle" : "", "parse-names" : false, "suffix" : "" }, { "dropping-particle" : "", "family" : "Tuma", "given" : "Pam", "non-dropping-particle" : "", "parse-names" : false, "suffix" : "" }, { "dropping-particle" : "", "family" : "Baird", "given" : "Ian", "non-dropping-particle" : "", "parse-names" : false, "suffix" : "" }, { "dropping-particle" : "", "family" : "Brooks", "given" : "Jane", "non-dropping-particle" : "", "parse-names" : false, "suffix" : "" }, { "dropping-particle" : "", "family" : "Baird", "given" : "Rebecca", "non-dropping-particle" : "", "parse-names" : false, "suffix" : "" }, { "dropping-particle" : "", "family" : "Rangel", "given" : "Sigfrido", "non-dropping-particle" : "", "parse-names" : false, "suffix" : "" }, { "dropping-particle" : "", "family" : "Wagner", "given" : "Nancy", "non-dropping-particle" : "", "parse-names" : false, "suffix" : "" }, { "dropping-particle" : "", "family" : "Costigan", "given" : "Michele", "non-dropping-particle" : "", "parse-names" : false, "suffix" : "" }, { "dropping-particle" : "", "family" : "Gutierrez", "given" : "Guillermo", "non-dropping-particle" : "", "parse-names" : false, "suffix" : "" }, { "dropping-particle" : "", "family" : "Johnson", "given" : "Phillip", "non-dropping-particle" : "", "parse-names" : false, "suffix" : "" }, { "dropping-particle" : "", "family" : "Clark", "given" : "Cinda", "non-dropping-particle" : "", "parse-names" : false, "suffix" : "" }, { "dropping-particle" : "", "family" : "Grover", "given" : "Cindy", "non-dropping-particle" : "", "parse-names" : false, "suffix" : "" }, { "dropping-particle" : "", "family" : "Gay", "given" : "Peter C.", "non-dropping-particle" : "", "parse-names" : false, "suffix" : "" }, { "dropping-particle" : "", "family" : "Stekelberg", "given" : "Jim", "non-dropping-particle" : "", "parse-names" : false, "suffix" : "" }, { "dropping-particle" : "Van", "family" : "Steinburg", "given" : "Phillip", "non-dropping-particle" : "", "parse-names" : false, "suffix" : "" }, { "dropping-particle" : "", "family" : "Ortiz", "given" : "Jorge", "non-dropping-particle" : "", "parse-names" : false, "suffix" : "" }, { "dropping-particle" : "", "family" : "Sigel", "given" : "Pamel", "non-dropping-particle" : "", "parse-names" : false, "suffix" : "" }, { "dropping-particle" : "", "family" : "Murphy", "given" : "Anne", "non-dropping-particle" : "", "parse-names" : false, "suffix" : "" }, { "dropping-particle" : "", "family" : "Lahey", "given" : "William", "non-dropping-particle" : "", "parse-names" : false, "suffix" : "" }, { "dropping-particle" : "", "family" : "Plouffe", "given" : "Joseph", "non-dropping-particle" : "", "parse-names" : false, "suffix" : "" }, { "dropping-particle" : "", "family" : "Fass", "given" : "Robert J.", "non-dropping-particle" : "", "parse-names" : false, "suffix" : "" }, { "dropping-particle" : "", "family" : "Russell", "given" : "Jane", "non-dropping-particle" : "", "parse-names" : false, "suffix" : "" }, { "dropping-particle" : "", "family" : "Crowell", "given" : "Richard E.", "non-dropping-particle" : "", "parse-names" : false, "suffix" : "" }, { "dropping-particle" : "", "family" : "Simpson", "given" : "Steven Q.", "non-dropping-particle" : "", "parse-names" : false, "suffix" : "" }, { "dropping-particle" : "", "family" : "Neidhart", "given" : "Mary", "non-dropping-particle" : "", "parse-names" : false, "suffix" : "" }, { "dropping-particle" : "", "family" : "Dunn", "given" : "Mark", "non-dropping-particle" : "", "parse-names" : false, "suffix" : "" }, { "dropping-particle" : "", "family" : "Saravolatz", "given" : "Louis", "non-dropping-particle" : "", "parse-names" : false, "suffix" : "" }, { "dropping-particle" : "", "family" : "Griffin", "given" : "Neena", "non-dropping-particle" : "", "parse-names" : false, "suffix" : "" }, { "dropping-particle" : "", "family" : "Samo", "given" : "Tobias C.", "non-dropping-particle" : "", "parse-names" : false, "suffix" : "" }, { "dropping-particle" : "", "family" : "Feinstein", "given" : "Victor", "non-dropping-particle" : "", "parse-names" : false, "suffix" : "" }, { "dropping-particle" : "", "family" : "Doyle", "given" : "Kay", "non-dropping-particle" : "", "parse-names" : false, "suffix" : "" }, { "dropping-particle" : "", "family" : "Tuttle", "given" : "Collette", "non-dropping-particle" : "", "parse-names" : false, "suffix" : "" }, { "dropping-particle" : "", "family" : "Brown", "given" : "Richard", "non-dropping-particle" : "", "parse-names" : false, "suffix" : "" }, { "dropping-particle" : "", "family" : "Steingrub", "given" : "Jay", "non-dropping-particle" : "", "parse-names" : false, "suffix" : "" }, { "dropping-particle" : "", "family" : "Safford", "given" : "Mary Jo", "non-dropping-particle" : "", "parse-names" : false, "suffix" : "" }, { "dropping-particle" : "", "family" : "Bacon", "given" : "Alfred", "non-dropping-particle" : "", "parse-names" : false, "suffix" : "" }, { "dropping-particle" : "", "family" : "Holloway", "given" : "William", "non-dropping-particle" : "", "parse-names" : false, "suffix" : "" }, { "dropping-particle" : "", "family" : "Amato", "given" : "Shirly", "non-dropping-particle" : "", "parse-names" : false, "suffix" : "" }, { "dropping-particle" : "", "family" : "Schneider", "given" : "Fay", "non-dropping-particle" : "", "parse-names" : false, "suffix" : "" }, { "dropping-particle" : "", "family" : "Toews", "given" : "Galen B.", "non-dropping-particle" : "", "parse-names" : false, "suffix" : "" }, { "dropping-particle" : "", "family" : "Fekety", "given" : "Robert", "non-dropping-particle" : "", "parse-names" : false, "suffix" : "" }, { "dropping-particle" : "", "family" : "Kugler", "given" : "Julie", "non-dropping-particle" : "", "parse-names" : false, "suffix" : "" }, { "dropping-particle" : "", "family" : "Hampton", "given" : "Janet", "non-dropping-particle" : "", "parse-names" : false, "suffix" : "" }, { "dropping-particle" : "", "family" : "Kahn", "given" : "Faroque A.", "non-dropping-particle" : "", "parse-names" : false, "suffix" : "" }, { "dropping-particle" : "", "family" : "Karnik", "given" : "Ashok", "non-dropping-particle" : "", "parse-names" : false, "suffix" : "" }, { "dropping-particle" : "", "family" : "Niederman", "given" : "Michael", "non-dropping-particle" : "", "parse-names" : false, "suffix" : "" }, { "dropping-particle" : "", "family" : "Cunha", "given" : "Burke", "non-dropping-particle" : "", "parse-names" : false, "suffix" : "" }, { "dropping-particle" : "", "family" : "Clare", "given" : "Nancy", "non-dropping-particle" : "", "parse-names" : false, "suffix" : "" }, { "dropping-particle" : "", "family" : "Leatherman", "given" : "James", "non-dropping-particle" : "", "parse-names" : false, "suffix" : "" }, { "dropping-particle" : "", "family" : "Peterson", "given" : "Philip K.", "non-dropping-particle" : "", "parse-names" : false, "suffix" : "" }, { "dropping-particle" : "", "family" : "Doak", "given" : "Charlotte", "non-dropping-particle" : "", "parse-names" : false, "suffix" : "" }, { "dropping-particle" : "", "family" : "Zimmerman", "given" : "Laurie", "non-dropping-particle" : "", "parse-names" : false, "suffix" : "" }, { "dropping-particle" : "", "family" : "Gottlieb", "given" : "Jonathan E.", "non-dropping-particle" : "", "parse-names" : false, "suffix" : "" }, { "dropping-particle" : "", "family" : "Stokes", "given" : "Lisa", "non-dropping-particle" : "", "parse-names" : false, "suffix" : "" }, { "dropping-particle" : "", "family" : "Sessler", "given" : "Curtis", "non-dropping-particle" : "", "parse-names" : false, "suffix" : "" }, { "dropping-particle" : "", "family" : "Deere", "given" : "Karen", "non-dropping-particle" : "", "parse-names" : false, "suffix" : "" }, { "dropping-particle" : "", "family" : "Gloskey", "given" : "Debbie", "non-dropping-particle" : "", "parse-names" : false, "suffix" : "" }, { "dropping-particle" : "", "family" : "Longworth", "given" : "David", "non-dropping-particle" : "", "parse-names" : false, "suffix" : "" }, { "dropping-particle" : "", "family" : "Liucchi", "given" : "Laura", "non-dropping-particle" : "", "parse-names" : false, "suffix" : "" }, { "dropping-particle" : "", "family" : "Strange", "given" : "Charles", "non-dropping-particle" : "", "parse-names" : false, "suffix" : "" }, { "dropping-particle" : "", "family" : "Oser", "given" : "Ruth", "non-dropping-particle" : "", "parse-names" : false, "suffix" : "" }, { "dropping-particle" : "", "family" : "Gilbert", "given" : "David", "non-dropping-particle" : "", "parse-names" : false, "suffix" : "" }, { "dropping-particle" : "", "family" : "Leggett", "given" : "James E.", "non-dropping-particle" : "", "parse-names" : false, "suffix" : "" }, { "dropping-particle" : "", "family" : "Waite", "given" : "Kay", "non-dropping-particle" : "", "parse-names" : false, "suffix" : "" }, { "dropping-particle" : "V.", "family" : "Christou", "given" : "Nicolas", "non-dropping-particle" : "", "parse-names" : false, "suffix" : "" }, { "dropping-particle" : "", "family" : "Magder", "given" : "Sheldon", "non-dropping-particle" : "", "parse-names" : false, "suffix" : "" }, { "dropping-particle" : "", "family" : "Bonneau", "given" : "Micheline", "non-dropping-particle" : "", "parse-names" : false, "suffix" : "" }, { "dropping-particle" : "", "family" : "Tan", "given" : "James S.", "non-dropping-particle" : "", "parse-names" : false, "suffix" : "" }, { "dropping-particle" : "", "family" : "File", "given" : "Thomas", "non-dropping-particle" : "", "parse-names" : false, "suffix" : "" }, { "dropping-particle" : "", "family" : "Salstrom", "given" : "Sara Jane", "non-dropping-particle" : "", "parse-names" : false, "suffix" : "" }, { "dropping-particle" : "", "family" : "Eaton", "given" : "Sydney", "non-dropping-particle" : "", "parse-names" : false, "suffix" : "" }, { "dropping-particle" : "", "family" : "Garber", "given" : "Gary", "non-dropping-particle" : "", "parse-names" : false, "suffix" : "" }, { "dropping-particle" : "", "family" : "Jones", "given" : "Gynne", "non-dropping-particle" : "", "parse-names" : false, "suffix" : "" }, { "dropping-particle" : "", "family" : "Seguin", "given" : "Isabel", "non-dropping-particle" : "", "parse-names" : false, "suffix" : "" }, { "dropping-particle" : "", "family" : "Chow", "given" : "Anthony W.", "non-dropping-particle" : "", "parse-names" : false, "suffix" : "" }, { "dropping-particle" : "", "family" : "Tweeddale", "given" : "Martin", "non-dropping-particle" : "", "parse-names" : false, "suffix" : "" }, { "dropping-particle" : "", "family" : "Schwartz", "given" : "Linda", "non-dropping-particle" : "", "parse-names" : false, "suffix" : "" }, { "dropping-particle" : "", "family" : "Pankey", "given" : "George", "non-dropping-particle" : "", "parse-names" : false, "suffix" : "" }, { "dropping-particle" : "", "family" : "Vollenweider", "given" : "Joan", "non-dropping-particle" : "", "parse-names" : false, "suffix" : "" }, { "dropping-particle" : "", "family" : "Neu", "given" : "Harold", "non-dropping-particle" : "", "parse-names" : false, "suffix" : "" }, { "dropping-particle" : "", "family" : "Garvey", "given" : "Glenda", "non-dropping-particle" : "", "parse-names" : false, "suffix" : "" }, { "dropping-particle" : "", "family" : "Dorney", "given" : "Patricia", "non-dropping-particle" : "", "parse-names" : false, "suffix" : "" }, { "dropping-particle" : "", "family" : "Jacobs", "given" : "Richard A.", "non-dropping-particle" : "", "parse-names" : false, "suffix" : "" }, { "dropping-particle" : "", "family" : "Bernstein", "given" : "Michael", "non-dropping-particle" : "", "parse-names" : false, "suffix" : "" }, { "dropping-particle" : "", "family" : "Octavio", "given" : "Jackie", "non-dropping-particle" : "", "parse-names" : false, "suffix" : "" }, { "dropping-particle" : "", "family" : "Schillinger", "given" : "Brian", "non-dropping-particle" : "", "parse-names" : false, "suffix" : "" }, { "dropping-particle" : "", "family" : "Iberti", "given" : "Thomas", "non-dropping-particle" : "", "parse-names" : false, "suffix" : "" }, { "dropping-particle" : "", "family" : "Russell", "given" : "James", "non-dropping-particle" : "", "parse-names" : false, "suffix" : "" }, { "dropping-particle" : "", "family" : "Sheagren", "given" : "John", "non-dropping-particle" : "", "parse-names" : false, "suffix" : "" }, { "dropping-particle" : "", "family" : "Craven", "given" : "Donald", "non-dropping-particle" : "", "parse-names" : false, "suffix" : "" }, { "dropping-particle" : "", "family" : "Poole", "given" : "Lona", "non-dropping-particle" : "", "parse-names" : false, "suffix" : "" }, { "dropping-particle" : "", "family" : "Myers", "given" : "Warren", "non-dropping-particle" : "", "parse-names" : false, "suffix" : "" }, { "dropping-particle" : "", "family" : "Ash", "given" : "Maureen", "non-dropping-particle" : "", "parse-names" : false, "suffix" : "" }, { "dropping-particle" : "", "family" : "Czarny", "given" : "Nancy", "non-dropping-particle" : "", "parse-names" : false, "suffix" : "" }, { "dropping-particle" : "", "family" : "Arcieri", "given" : "George", "non-dropping-particle" : "", "parse-names" : false, "suffix" : "" }, { "dropping-particle" : "", "family" : "Koch", "given" : "Gary", "non-dropping-particle" : "", "parse-names" : false, "suffix" : "" }, { "dropping-particle" : "", "family" : "Prove", "given" : "Johann", "non-dropping-particle" : "", "parse-names" : false, "suffix" : "" }, { "dropping-particle" : "", "family" : "Remick", "given" : "Daniel", "non-dropping-particle" : "", "parse-names" : false, "suffix" : "" }, { "dropping-particle" : "", "family" : "Fournel", "given" : "Michael", "non-dropping-particle" : "", "parse-names" : false, "suffix" : "" }, { "dropping-particle" : "", "family" : "RP", "given" : "Wenzel", "non-dropping-particle" : "", "parse-names" : false, "suffix" : "" }, { "dropping-particle" : "al", "family" : "Parrillo JE, Parker MM, Natanson C", "given" : "et", "non-dropping-particle" : "", "parse-names" : false, "suffix" : "" }, { "dropping-particle" : "", "family" : "LS", "given" : "Young", "non-dropping-particle" : "", "parse-names" : false, "suffix" : "" }, { "dropping-particle" : "", "family" : "Bone RC, Fisher CJ Jr, Clemmer TP, Slotman GJ, Metz CA", "given" : "Balk RA", "non-dropping-particle" : "", "parse-names" : false, "suffix" : "" }, { "dropping-particle" : "", "family" : "Group", "given" : "The Veterans Administration Systemic Sepsis Cooperative Study", "non-dropping-particle" : "", "parse-names" : false, "suffix" : "" }, { "dropping-particle" : "", "family" : "Ispahani P, Pearson NJ", "given" : "Greenwood D", "non-dropping-particle" : "", "parse-names" : false, "suffix" : "" }, { "dropping-particle" : "", "family" : "Group", "given" : "The HA-1A Sepsis Study", "non-dropping-particle" : "", "parse-names" : false, "suffix" : "" }, { "dropping-particle" : "", "family" : "Parrillo JE", "given" : "", "non-dropping-particle" : "", "parse-names" : false, "suffix" : "" }, { "dropping-particle" : "al", "family" : "Bone RC, Fisher CJ Jr, Clemmer TP", "given" : "et", "non-dropping-particle" : "", "parse-names" : false, "suffix" : "" }, { "dropping-particle" : "al", "family" : "Selby P, Hobbs S, Viner C, Jackson E", "given" : "et", "non-dropping-particle" : "", "parse-names" : false, "suffix" : "" }, { "dropping-particle" : "al", "family" : "Sherman ML, Spriggs DR, Arthur KA", "given" : "et", "non-dropping-particle" : "", "parse-names" : false, "suffix" : "" }, { "dropping-particle" : "al", "family" : "Chapman PB, Lester TJ, Casper ES", "given" : "et", "non-dropping-particle" : "", "parse-names" : false, "suffix" : "" }, { "dropping-particle" : "", "family" : "Poll T, Buller HR", "given" : "ten Cate HT", "non-dropping-particle" : "Van der", "parse-names" : false, "suffix" : "" }, { "dropping-particle" : "al", "family" : "Michie HR, Manogue KR, Spriggs DR", "given" : "et", "non-dropping-particle" : "", "parse-names" : false, "suffix" : "" }, { "dropping-particle" : "al", "family" : "Cannon JG, Tompkins RG, Gelfand JA", "given" : "et", "non-dropping-particle" : "", "parse-names" : false, "suffix" : "" }, { "dropping-particle" : "al", "family" : "Tracey KJ, Fong Y, Hesse DG", "given" : "et", "non-dropping-particle" : "", "parse-names" : false, "suffix" : "" }, { "dropping-particle" : "al", "family" : "Fong Y, Tracey KJ, Moldawer LL", "given" : "et", "non-dropping-particle" : "", "parse-names" : false, "suffix" : "" }, { "dropping-particle" : "al", "family" : "Opal SM, Cross AS, Kelly NM", "given" : "et", "non-dropping-particle" : "", "parse-names" : false, "suffix" : "" }, { "dropping-particle" : "al", "family" : "Hinshaw LB, Tekamp-Olson P, Chang AC", "given" : "et", "non-dropping-particle" : "", "parse-names" : false, "suffix" : "" }, { "dropping-particle" : "al", "family" : "Walsh CJ, Sugerman HJ, Mullen PG", "given" : "et", "non-dropping-particle" : "", "parse-names" : false, "suffix" : "" }, { "dropping-particle" : "", "family" : "Jesmok GJ, Lindsey DC, Duerr ML, Fournel MA", "given" : "Emerson TE Jr", "non-dropping-particle" : "", "parse-names" : false, "suffix" : "" }, { "dropping-particle" : "", "family" : "Fiedler VB, Ingo L, Sander E, Voehringer V, Galanos C", "given" : "Fournel M", "non-dropping-particle" : "", "parse-names" : false, "suffix" : "" }, { "dropping-particle" : "", "family" : "Emerson TE Jr, Lindsey DC, Jesmok GJ, Duerr ML", "given" : "Fournel MA", "non-dropping-particle" : "", "parse-names" : false, "suffix" : "" }, { "dropping-particle" : "al", "family" : "Hinshaw LB, Emerson TE Jr, Taylor FB Jr", "given" : "et", "non-dropping-particle" : "", "parse-names" : false, "suffix" : "" }, { "dropping-particle" : "al", "family" : "Saravolatz LD, Wherry JC, Spooner C", "given" : "et", "non-dropping-particle" : "", "parse-names" : false, "suffix" : "" }, { "dropping-particle" : "", "family" : "Galloway CJ, Madanat MS", "given" : "Mitra G", "non-dropping-particle" : "", "parse-names" : false, "suffix" : "" }, { "dropping-particle" : "", "family" : "Pauli U, Bertoni G, Duerr M", "given" : "Peterhans E", "non-dropping-particle" : "", "parse-names" : false, "suffix" : "" }, { "dropping-particle" : "", "family" : "Knaus WA, Draper EA, Wagner DP", "given" : "Zimmerman JE", "non-dropping-particle" : "", "parse-names" : false, "suffix" : "" }, { "dropping-particle" : "", "family" : "Tran DD, Groenveld ABJ, Meulen JVD, Nauta JJP, Strack van Schijndel RJM", "given" : "Thijs LG", "non-dropping-particle" : "", "parse-names" : false, "suffix" : "" }, { "dropping-particle" : "", "family" : "PC", "given" : "O'Brien", "non-dropping-particle" : "", "parse-names" : false, "suffix" : "" }, { "dropping-particle" : "al", "family" : "Fisher CJ Jr, Dhainaut J-F, Opal SM", "given" : "et", "non-dropping-particle" : "", "parse-names" : false, "suffix" : "" }, { "dropping-particle" : "al", "family" : "Greenman RL, Schein RMH, Martin MA", "given" : "et", "non-dropping-particle" : "", "parse-names" : false, "suffix" : "" }, { "dropping-particle" : "", "family" : "EA", "given" : "Havell", "non-dropping-particle" : "", "parse-names" : false, "suffix" : "" }, { "dropping-particle" : "", "family" : "RG", "given" : "Tompkins", "non-dropping-particle" : "", "parse-names" : false, "suffix" : "" }, { "dropping-particle" : "", "family" : "JM", "given" : "Luce", "non-dropping-particle" : "", "parse-names" : false, "suffix" : "" } ], "container-title" : "JAMA", "id" : "ITEM-1", "issue" : "12", "issued" : { "date-parts" : [ [ "1995", "3", "22" ] ] }, "page" : "934", "publisher" : "American Medical Association", "title" : "Efficacy and Safety of Monoclonal Antibody to Human Tumor Necrosis Factor \u03b1 in Patients With Sepsis Syndrome", "type" : "article-journal", "volume" : "273" }, "uris" : [ "http://www.mendeley.com/documents/?uuid=5a74e41f-c4e0-37fe-898b-7b4a57ee47a5" ] }, { "id" : "ITEM-2", "itemData" : { "DOI" : "10.1046/j.0022-202x.2001.00046.x", "ISBN" : "1087-0024 (Print) 1087-0024 (Linking)", "ISSN" : "10870024", "PMID" : "11924836", "abstract" : "In the past 5 y, the 28 d mortality in patients with sepsis syndrome has decreased somewhat but still ranges from 30% to 40%; mortality in those patients with septic shock and multiple organ failure is higher. This high mortality is observed despite intensive care units that deliver hemodynamic, metabolic, ventilatory, and renal support. Clearly some patients survive the ordeal but it remains frustrating not being able to stop the downhill course leading to multiple organ failure and death in these patients. New therapies have been sought and tested, including those preventing the biologic activity of two pro-inflammatory cytokines, interleukin-1 (IL-1) and tumor necrosis factor (TNF). Based on animal studies, anti-TNF and IL-1 therapy has been used to \"rescue\" the patient who continues to deteriorate in the face of considerable support efforts. Unfortunately, these anticytokine therapies have not dramatically reduced 28 d mortality in double-blind, placebo-controlled trials involving nearly 10000 patients, although there is a consistent but statistically nonsignificant decrease in mortality associated with anticytokine therapies. On the other hand, the same anti-TNF and IL-1-based therapies have made a dramatic improvement in the local inflammation and progression of rheumatoid arthritis. It appears that systemic inflammation of sepsis requires more than anticytokine monotherapy to significantly reduce mortality.", "author" : [ { "dropping-particle" : "", "family" : "Dinarello", "given" : "Charles A", "non-dropping-particle" : "", "parse-names" : false, "suffix" : "" } ], "container-title" : "Journal of Investigative Dermatology Symposium Proceedings", "id" : "ITEM-2", "issue" : "3", "issued" : { "date-parts" : [ [ "2001" ] ] }, "page" : "244-250", "title" : "Anti-cytokine therapies in response to systemic infection", "type" : "article-journal", "volume" : "6" }, "uris" : [ "http://www.mendeley.com/documents/?uuid=c1e67692-82ff-38a2-aa88-b9a1470525b5" ] } ], "mendeley" : { "formattedCitation" : "(Abraham &lt;i&gt;et al.&lt;/i&gt;, 1995; Dinarello, 2001)", "plainTextFormattedCitation" : "(Abraham et al., 1995; Dinarello, 2001)", "previouslyFormattedCitation" : "(Abraham &lt;i&gt;et al.&lt;/i&gt;, 1995; Dinarello, 2001)" }, "properties" : {  }, "schema" : "https://github.com/citation-style-language/schema/raw/master/csl-citation.json" }</w:instrText>
      </w:r>
      <w:r w:rsidRPr="0039739C">
        <w:rPr>
          <w:lang w:eastAsia="en-GB"/>
        </w:rPr>
        <w:fldChar w:fldCharType="separate"/>
      </w:r>
      <w:r w:rsidR="00F71621" w:rsidRPr="00F71621">
        <w:rPr>
          <w:noProof/>
          <w:lang w:eastAsia="en-GB"/>
        </w:rPr>
        <w:t xml:space="preserve">(Abraham </w:t>
      </w:r>
      <w:r w:rsidR="00F71621" w:rsidRPr="00F71621">
        <w:rPr>
          <w:i/>
          <w:noProof/>
          <w:lang w:eastAsia="en-GB"/>
        </w:rPr>
        <w:t>et al.</w:t>
      </w:r>
      <w:r w:rsidR="00F71621" w:rsidRPr="00F71621">
        <w:rPr>
          <w:noProof/>
          <w:lang w:eastAsia="en-GB"/>
        </w:rPr>
        <w:t>, 1995; Dinarello, 2001)</w:t>
      </w:r>
      <w:r w:rsidRPr="0039739C">
        <w:rPr>
          <w:lang w:eastAsia="en-GB"/>
        </w:rPr>
        <w:fldChar w:fldCharType="end"/>
      </w:r>
      <w:r w:rsidRPr="0039739C">
        <w:rPr>
          <w:lang w:eastAsia="en-GB"/>
        </w:rPr>
        <w:t>.</w:t>
      </w:r>
    </w:p>
    <w:p w14:paraId="383C87C5" w14:textId="77777777" w:rsidR="007E46DA" w:rsidRPr="0039739C" w:rsidRDefault="007E46DA" w:rsidP="007E46DA">
      <w:pPr>
        <w:rPr>
          <w:lang w:eastAsia="en-GB"/>
        </w:rPr>
      </w:pPr>
    </w:p>
    <w:p w14:paraId="05316DEE" w14:textId="70F30A4E" w:rsidR="007E46DA" w:rsidRPr="0039739C" w:rsidRDefault="007E46DA" w:rsidP="007E46DA">
      <w:pPr>
        <w:rPr>
          <w:lang w:eastAsia="en-GB"/>
        </w:rPr>
      </w:pPr>
      <w:r w:rsidRPr="0039739C">
        <w:rPr>
          <w:lang w:eastAsia="en-GB"/>
        </w:rPr>
        <w:lastRenderedPageBreak/>
        <w:t xml:space="preserve">Therefore, it was hypothesized that when </w:t>
      </w:r>
      <w:r w:rsidR="00F45958" w:rsidRPr="00F45958">
        <w:rPr>
          <w:i/>
          <w:iCs/>
          <w:lang w:eastAsia="en-GB"/>
        </w:rPr>
        <w:t>S. aureus</w:t>
      </w:r>
      <w:r w:rsidR="0073580A" w:rsidRPr="0073580A">
        <w:rPr>
          <w:i/>
          <w:iCs/>
          <w:lang w:eastAsia="en-GB"/>
        </w:rPr>
        <w:t xml:space="preserve"> </w:t>
      </w:r>
      <w:r w:rsidRPr="0039739C">
        <w:rPr>
          <w:lang w:eastAsia="en-GB"/>
        </w:rPr>
        <w:t xml:space="preserve">is co -injected with peptidoglycan, this may perturb control of cytokine production by the host and subsequently lead to more bacteria escaping killing. Murine cytokines were measured 3 days prior to infection in order to determine base cytokine levels in mouse serum. This was then repeated 6 and 48 </w:t>
      </w:r>
      <w:r w:rsidR="009303B5">
        <w:rPr>
          <w:lang w:eastAsia="en-GB"/>
        </w:rPr>
        <w:t>h</w:t>
      </w:r>
      <w:r w:rsidRPr="0039739C">
        <w:rPr>
          <w:lang w:eastAsia="en-GB"/>
        </w:rPr>
        <w:t xml:space="preserve"> post injection. For accurate comparison, 4 groups of mice (10 per group) were used, with animals injected with low dose </w:t>
      </w:r>
      <w:r w:rsidR="00F45958" w:rsidRPr="00F45958">
        <w:rPr>
          <w:i/>
          <w:iCs/>
          <w:lang w:eastAsia="en-GB"/>
        </w:rPr>
        <w:t>S. aureus</w:t>
      </w:r>
      <w:r w:rsidR="0073580A" w:rsidRPr="0073580A">
        <w:rPr>
          <w:i/>
          <w:iCs/>
          <w:lang w:eastAsia="en-GB"/>
        </w:rPr>
        <w:t xml:space="preserve"> </w:t>
      </w:r>
      <w:r w:rsidRPr="0039739C">
        <w:rPr>
          <w:lang w:eastAsia="en-GB"/>
        </w:rPr>
        <w:t>(1.7x10</w:t>
      </w:r>
      <w:r w:rsidRPr="0039739C">
        <w:rPr>
          <w:vertAlign w:val="superscript"/>
          <w:lang w:eastAsia="en-GB"/>
        </w:rPr>
        <w:t>6</w:t>
      </w:r>
      <w:r w:rsidRPr="0039739C">
        <w:rPr>
          <w:lang w:eastAsia="en-GB"/>
        </w:rPr>
        <w:t xml:space="preserve"> CFU), high dose </w:t>
      </w:r>
      <w:r w:rsidR="00F45958" w:rsidRPr="00F45958">
        <w:rPr>
          <w:i/>
          <w:iCs/>
          <w:lang w:eastAsia="en-GB"/>
        </w:rPr>
        <w:t>S. aureus</w:t>
      </w:r>
      <w:r w:rsidR="0073580A" w:rsidRPr="0073580A">
        <w:rPr>
          <w:i/>
          <w:iCs/>
          <w:lang w:eastAsia="en-GB"/>
        </w:rPr>
        <w:t xml:space="preserve"> </w:t>
      </w:r>
      <w:r w:rsidRPr="0039739C">
        <w:rPr>
          <w:lang w:eastAsia="en-GB"/>
        </w:rPr>
        <w:t>(1.8x10</w:t>
      </w:r>
      <w:r w:rsidRPr="0039739C">
        <w:rPr>
          <w:vertAlign w:val="superscript"/>
          <w:lang w:eastAsia="en-GB"/>
        </w:rPr>
        <w:t>7</w:t>
      </w:r>
      <w:r w:rsidRPr="0039739C">
        <w:rPr>
          <w:lang w:eastAsia="en-GB"/>
        </w:rPr>
        <w:t xml:space="preserve"> CFU), 500 µg </w:t>
      </w:r>
      <w:r w:rsidRPr="0039739C">
        <w:rPr>
          <w:i/>
          <w:lang w:eastAsia="en-GB"/>
        </w:rPr>
        <w:t>M. luteus p</w:t>
      </w:r>
      <w:r w:rsidRPr="0039739C">
        <w:rPr>
          <w:lang w:eastAsia="en-GB"/>
        </w:rPr>
        <w:t xml:space="preserve">eptidoglycan alone or co-injection of peptidoglycan with low dose </w:t>
      </w:r>
      <w:r w:rsidR="00F45958" w:rsidRPr="00F45958">
        <w:rPr>
          <w:i/>
          <w:iCs/>
          <w:lang w:eastAsia="en-GB"/>
        </w:rPr>
        <w:t>S. aureus</w:t>
      </w:r>
      <w:r w:rsidR="0073580A" w:rsidRPr="0073580A">
        <w:rPr>
          <w:i/>
          <w:iCs/>
          <w:lang w:eastAsia="en-GB"/>
        </w:rPr>
        <w:t xml:space="preserve"> </w:t>
      </w:r>
      <w:r w:rsidRPr="0039739C">
        <w:rPr>
          <w:lang w:eastAsia="en-GB"/>
        </w:rPr>
        <w:t>(1.6x10</w:t>
      </w:r>
      <w:r w:rsidRPr="0039739C">
        <w:rPr>
          <w:vertAlign w:val="superscript"/>
          <w:lang w:eastAsia="en-GB"/>
        </w:rPr>
        <w:t>6</w:t>
      </w:r>
      <w:r w:rsidRPr="0039739C">
        <w:rPr>
          <w:lang w:eastAsia="en-GB"/>
        </w:rPr>
        <w:t xml:space="preserve"> CFU). At each experimental timepoint, venesection of the tail vein was performed and blood collected. Serum from the blood was stored at -20°C until cytokine analysis at the University of Sheffield Core Flow Cytometry Unit.</w:t>
      </w:r>
    </w:p>
    <w:p w14:paraId="54530360" w14:textId="77777777" w:rsidR="007E46DA" w:rsidRPr="0039739C" w:rsidRDefault="007E46DA" w:rsidP="007E46DA">
      <w:pPr>
        <w:rPr>
          <w:lang w:eastAsia="en-GB"/>
        </w:rPr>
      </w:pPr>
    </w:p>
    <w:p w14:paraId="7BB61FE3" w14:textId="0D9392F7" w:rsidR="007E46DA" w:rsidRPr="0039739C" w:rsidRDefault="007E46DA" w:rsidP="007E46DA">
      <w:pPr>
        <w:rPr>
          <w:lang w:eastAsia="en-GB"/>
        </w:rPr>
      </w:pPr>
      <w:r w:rsidRPr="0039739C">
        <w:rPr>
          <w:lang w:eastAsia="en-GB"/>
        </w:rPr>
        <w:t>In accordance to previous literature, both pro- and anti-inflammatory cytokines and chemokines were measured, such as IFN- gamma, IL-1 beta</w:t>
      </w:r>
      <w:r w:rsidR="00AB3CB7">
        <w:rPr>
          <w:lang w:eastAsia="en-GB"/>
        </w:rPr>
        <w:t>,</w:t>
      </w:r>
      <w:r w:rsidRPr="0039739C">
        <w:rPr>
          <w:lang w:eastAsia="en-GB"/>
        </w:rPr>
        <w:t xml:space="preserve"> IL-6, IL-10,IL-12, CXCL1, IL17-A, NF, CCL2 and CCL4. Moreover, results were in line with previous findings that high dose </w:t>
      </w:r>
      <w:r w:rsidR="00F45958" w:rsidRPr="00F45958">
        <w:rPr>
          <w:i/>
          <w:iCs/>
          <w:lang w:eastAsia="en-GB"/>
        </w:rPr>
        <w:t>S. aureus</w:t>
      </w:r>
      <w:r w:rsidR="0073580A" w:rsidRPr="0073580A">
        <w:rPr>
          <w:i/>
          <w:iCs/>
          <w:lang w:eastAsia="en-GB"/>
        </w:rPr>
        <w:t xml:space="preserve"> </w:t>
      </w:r>
      <w:r w:rsidRPr="0039739C">
        <w:rPr>
          <w:lang w:eastAsia="en-GB"/>
        </w:rPr>
        <w:t>caused un upregulation of IL-6 and CXCL1 levels (</w:t>
      </w:r>
      <w:r w:rsidRPr="0039739C">
        <w:rPr>
          <w:lang w:eastAsia="en-GB"/>
        </w:rPr>
        <w:fldChar w:fldCharType="begin"/>
      </w:r>
      <w:r w:rsidRPr="0039739C">
        <w:rPr>
          <w:lang w:eastAsia="en-GB"/>
        </w:rPr>
        <w:instrText xml:space="preserve"> REF _Ref501813990 \h  \* MERGEFORMAT </w:instrText>
      </w:r>
      <w:r w:rsidRPr="0039739C">
        <w:rPr>
          <w:lang w:eastAsia="en-GB"/>
        </w:rPr>
      </w:r>
      <w:r w:rsidRPr="0039739C">
        <w:rPr>
          <w:lang w:eastAsia="en-GB"/>
        </w:rPr>
        <w:fldChar w:fldCharType="separate"/>
      </w:r>
      <w:r w:rsidR="00BA1790" w:rsidRPr="0039739C">
        <w:t xml:space="preserve">Figure </w:t>
      </w:r>
      <w:r w:rsidR="00BA1790">
        <w:rPr>
          <w:noProof/>
        </w:rPr>
        <w:t>4.21</w:t>
      </w:r>
      <w:r w:rsidRPr="0039739C">
        <w:rPr>
          <w:lang w:eastAsia="en-GB"/>
        </w:rPr>
        <w:fldChar w:fldCharType="end"/>
      </w:r>
      <w:r w:rsidRPr="0039739C">
        <w:rPr>
          <w:lang w:eastAsia="en-GB"/>
        </w:rPr>
        <w:t xml:space="preserve"> B, F)</w:t>
      </w:r>
      <w:r w:rsidR="0073580A" w:rsidRPr="0073580A">
        <w:rPr>
          <w:i/>
          <w:iCs/>
          <w:lang w:eastAsia="en-GB"/>
        </w:rPr>
        <w:t xml:space="preserve"> </w:t>
      </w:r>
      <w:r w:rsidRPr="0039739C">
        <w:rPr>
          <w:lang w:eastAsia="en-GB"/>
        </w:rPr>
        <w:t xml:space="preserve">at 6hpi </w:t>
      </w:r>
      <w:r w:rsidRPr="0039739C">
        <w:rPr>
          <w:lang w:eastAsia="en-GB"/>
        </w:rPr>
        <w:fldChar w:fldCharType="begin" w:fldLock="1"/>
      </w:r>
      <w:r w:rsidR="00B145F9">
        <w:rPr>
          <w:lang w:eastAsia="en-GB"/>
        </w:rPr>
        <w:instrText>ADDIN CSL_CITATION { "citationItems" : [ { "id" : "ITEM-1", "itemData" : { "DOI" : "10.1371/journal.pone.0059107", "ISBN" : "1932-6203 (Electronic)\\r1932-6203 (Linking)", "ISSN" : "19326203", "PMID" : "23520553", "abstract" : "Invasive Staphylococcus aureus infections are frequently associated with bacteraemia. To support clinical decisions on antibiotic therapy, there is an urgent need for reliable markers as predictors of infection outcome. In the present study in mice, bacteraemia was established by intravenous inoculation of a clinical S. aureus isolate at the LD50 inoculum. As potential biomarkers for fatal outcome, blood culture (qualitative and quantitative), serum levels of C-reactive protein (CRP), as well as 31 selected cytokines and chemokines were assessed during the first three days of infection. A positive S. aureus blood culture, the quantitative blood culture, CRP levels, and levels of eight cytokines were indicative for the presence of S. aureus bacteraemia. However, only tumor necrosis factor (TNF) alpha, interleukin (IL) 1alpha, and keratinocyte chemoattractant (KC; a functional homologue of human IL-8) were each significantly elevated in eventually non-surviving infected mice versus eventually surviving infected mice. In severe S. aureus bacteraemia in mice, TNF-alpha, IL-1alpha, and KC are biomarkers predicting fatal outcome of infection. KC was a biomarker elevated irrespective the progression of infection, which is very interesting regarding clinical application in view of the heterogeneity of patients experiencing bacteraemia in this respect.", "author" : [ { "dropping-particle" : "", "family" : "Berg", "given" : "Sanne", "non-dropping-particle" : "van den", "parse-names" : false, "suffix" : "" }, { "dropping-particle" : "", "family" : "Laman", "given" : "Jon D.", "non-dropping-particle" : "", "parse-names" : false, "suffix" : "" }, { "dropping-particle" : "", "family" : "Boon", "given" : "Louis", "non-dropping-particle" : "", "parse-names" : false, "suffix" : "" }, { "dropping-particle" : "", "family" : "Kate", "given" : "Marian T.", "non-dropping-particle" : "ten", "parse-names" : false, "suffix" : "" }, { "dropping-particle" : "", "family" : "Knegt", "given" : "Gerjo J.", "non-dropping-particle" : "de", "parse-names" : false, "suffix" : "" }, { "dropping-particle" : "", "family" : "Verdijk", "given" : "Rob M.", "non-dropping-particle" : "", "parse-names" : false, "suffix" : "" }, { "dropping-particle" : "", "family" : "Verbrugh", "given" : "Henri A.", "non-dropping-particle" : "", "parse-names" : false, "suffix" : "" }, { "dropping-particle" : "", "family" : "Nouwen", "given" : "Jan L.", "non-dropping-particle" : "", "parse-names" : false, "suffix" : "" }, { "dropping-particle" : "", "family" : "Bakker-Woudenberg", "given" : "Irma A.J.M.", "non-dropping-particle" : "", "parse-names" : false, "suffix" : "" } ], "container-title" : "PLoS ONE", "editor" : [ { "dropping-particle" : "", "family" : "Cormier", "given" : "Stephania Ann", "non-dropping-particle" : "", "parse-names" : false, "suffix" : "" } ], "id" : "ITEM-1", "issue" : "3", "issued" : { "date-parts" : [ [ "2013", "3", "8" ] ] }, "page" : "e59107", "publisher" : "Public Library of Science", "title" : "Distinctive Cytokines as Biomarkers Predicting Fatal Outcome of Severe Staphylococcus aureus Bacteremia in Mice", "type" : "article-journal", "volume" : "8" }, "uris" : [ "http://www.mendeley.com/documents/?uuid=d19291c2-40c3-3a00-baba-ed90debd08fd" ] } ], "mendeley" : { "formattedCitation" : "(van den Berg &lt;i&gt;et al.&lt;/i&gt;, 2013)", "plainTextFormattedCitation" : "(van den Berg et al., 2013)", "previouslyFormattedCitation" : "(van den Berg &lt;i&gt;et al.&lt;/i&gt;, 2013)" }, "properties" : {  }, "schema" : "https://github.com/citation-style-language/schema/raw/master/csl-citation.json" }</w:instrText>
      </w:r>
      <w:r w:rsidRPr="0039739C">
        <w:rPr>
          <w:lang w:eastAsia="en-GB"/>
        </w:rPr>
        <w:fldChar w:fldCharType="separate"/>
      </w:r>
      <w:r w:rsidR="00F71621" w:rsidRPr="00F71621">
        <w:rPr>
          <w:noProof/>
          <w:lang w:eastAsia="en-GB"/>
        </w:rPr>
        <w:t xml:space="preserve">(van den Berg </w:t>
      </w:r>
      <w:r w:rsidR="00F71621" w:rsidRPr="00F71621">
        <w:rPr>
          <w:i/>
          <w:noProof/>
          <w:lang w:eastAsia="en-GB"/>
        </w:rPr>
        <w:t>et al.</w:t>
      </w:r>
      <w:r w:rsidR="00F71621" w:rsidRPr="00F71621">
        <w:rPr>
          <w:noProof/>
          <w:lang w:eastAsia="en-GB"/>
        </w:rPr>
        <w:t>, 2013)</w:t>
      </w:r>
      <w:r w:rsidRPr="0039739C">
        <w:rPr>
          <w:lang w:eastAsia="en-GB"/>
        </w:rPr>
        <w:fldChar w:fldCharType="end"/>
      </w:r>
      <w:r w:rsidRPr="0039739C">
        <w:rPr>
          <w:lang w:eastAsia="en-GB"/>
        </w:rPr>
        <w:t>. It was of significance that peptidoglycan alone did not cause any difference to cytokine levels in the serum, with the levels staying similar to baseline throughout the experiment (</w:t>
      </w:r>
      <w:r w:rsidRPr="0039739C">
        <w:rPr>
          <w:lang w:eastAsia="en-GB"/>
        </w:rPr>
        <w:fldChar w:fldCharType="begin"/>
      </w:r>
      <w:r w:rsidRPr="0039739C">
        <w:rPr>
          <w:lang w:eastAsia="en-GB"/>
        </w:rPr>
        <w:instrText xml:space="preserve"> REF _Ref501813990 \h  \* MERGEFORMAT </w:instrText>
      </w:r>
      <w:r w:rsidRPr="0039739C">
        <w:rPr>
          <w:lang w:eastAsia="en-GB"/>
        </w:rPr>
      </w:r>
      <w:r w:rsidRPr="0039739C">
        <w:rPr>
          <w:lang w:eastAsia="en-GB"/>
        </w:rPr>
        <w:fldChar w:fldCharType="separate"/>
      </w:r>
      <w:r w:rsidR="00BA1790" w:rsidRPr="0039739C">
        <w:t xml:space="preserve">Figure </w:t>
      </w:r>
      <w:r w:rsidR="00BA1790">
        <w:rPr>
          <w:noProof/>
        </w:rPr>
        <w:t>4.21</w:t>
      </w:r>
      <w:r w:rsidRPr="0039739C">
        <w:rPr>
          <w:lang w:eastAsia="en-GB"/>
        </w:rPr>
        <w:fldChar w:fldCharType="end"/>
      </w:r>
      <w:r w:rsidRPr="0039739C">
        <w:rPr>
          <w:lang w:eastAsia="en-GB"/>
        </w:rPr>
        <w:t xml:space="preserve"> A-F).</w:t>
      </w:r>
      <w:r w:rsidR="00433868">
        <w:rPr>
          <w:lang w:eastAsia="en-GB"/>
        </w:rPr>
        <w:t xml:space="preserve"> </w:t>
      </w:r>
      <w:r w:rsidRPr="0039739C">
        <w:rPr>
          <w:lang w:eastAsia="en-GB"/>
        </w:rPr>
        <w:t xml:space="preserve">Most cytokine levels remained unchanged between groups receiving </w:t>
      </w:r>
      <w:r w:rsidR="00F45958" w:rsidRPr="00F45958">
        <w:rPr>
          <w:i/>
          <w:iCs/>
          <w:lang w:eastAsia="en-GB"/>
        </w:rPr>
        <w:t>S. aureus</w:t>
      </w:r>
      <w:r w:rsidR="0073580A" w:rsidRPr="0073580A">
        <w:rPr>
          <w:i/>
          <w:iCs/>
          <w:lang w:eastAsia="en-GB"/>
        </w:rPr>
        <w:t xml:space="preserve"> </w:t>
      </w:r>
      <w:r w:rsidRPr="0039739C">
        <w:rPr>
          <w:lang w:eastAsia="en-GB"/>
        </w:rPr>
        <w:t xml:space="preserve">alone or co –injected with peptidoglycan. However interestingly, at 6hpi levels of pro-inflammatory cytokines IL-17 and TNF were significantly lower in the serum of animals receiving a mixed inoculum, compared to bacteria alone </w:t>
      </w:r>
      <w:r w:rsidR="00B75B6A">
        <w:rPr>
          <w:lang w:eastAsia="en-GB"/>
        </w:rPr>
        <w:t>(</w:t>
      </w:r>
      <w:r w:rsidRPr="0039739C">
        <w:rPr>
          <w:lang w:eastAsia="en-GB"/>
        </w:rPr>
        <w:fldChar w:fldCharType="begin"/>
      </w:r>
      <w:r w:rsidRPr="0039739C">
        <w:rPr>
          <w:lang w:eastAsia="en-GB"/>
        </w:rPr>
        <w:instrText xml:space="preserve"> REF _Ref501813990 \h  \* MERGEFORMAT </w:instrText>
      </w:r>
      <w:r w:rsidRPr="0039739C">
        <w:rPr>
          <w:lang w:eastAsia="en-GB"/>
        </w:rPr>
      </w:r>
      <w:r w:rsidRPr="0039739C">
        <w:rPr>
          <w:lang w:eastAsia="en-GB"/>
        </w:rPr>
        <w:fldChar w:fldCharType="separate"/>
      </w:r>
      <w:r w:rsidR="00BA1790" w:rsidRPr="0039739C">
        <w:t xml:space="preserve">Figure </w:t>
      </w:r>
      <w:r w:rsidR="00BA1790">
        <w:rPr>
          <w:noProof/>
        </w:rPr>
        <w:t>4.21</w:t>
      </w:r>
      <w:r w:rsidRPr="0039739C">
        <w:rPr>
          <w:lang w:eastAsia="en-GB"/>
        </w:rPr>
        <w:fldChar w:fldCharType="end"/>
      </w:r>
      <w:r w:rsidRPr="0039739C">
        <w:rPr>
          <w:lang w:eastAsia="en-GB"/>
        </w:rPr>
        <w:t xml:space="preserve"> G, H)</w:t>
      </w:r>
      <w:r w:rsidR="00AB3CB7">
        <w:rPr>
          <w:lang w:eastAsia="en-GB"/>
        </w:rPr>
        <w:t>.</w:t>
      </w:r>
      <w:r w:rsidRPr="0039739C">
        <w:rPr>
          <w:lang w:eastAsia="en-GB"/>
        </w:rPr>
        <w:t xml:space="preserve"> Furthermore, results show that the mixed group had significantly higher amounts of chemokines CCL2 and CCL4 </w:t>
      </w:r>
      <w:r w:rsidR="00B75B6A">
        <w:rPr>
          <w:lang w:eastAsia="en-GB"/>
        </w:rPr>
        <w:t>(</w:t>
      </w:r>
      <w:r w:rsidRPr="0039739C">
        <w:rPr>
          <w:lang w:eastAsia="en-GB"/>
        </w:rPr>
        <w:fldChar w:fldCharType="begin"/>
      </w:r>
      <w:r w:rsidRPr="0039739C">
        <w:rPr>
          <w:lang w:eastAsia="en-GB"/>
        </w:rPr>
        <w:instrText xml:space="preserve"> REF _Ref501813990 \h  \* MERGEFORMAT </w:instrText>
      </w:r>
      <w:r w:rsidRPr="0039739C">
        <w:rPr>
          <w:lang w:eastAsia="en-GB"/>
        </w:rPr>
      </w:r>
      <w:r w:rsidRPr="0039739C">
        <w:rPr>
          <w:lang w:eastAsia="en-GB"/>
        </w:rPr>
        <w:fldChar w:fldCharType="separate"/>
      </w:r>
      <w:r w:rsidR="00BA1790" w:rsidRPr="0039739C">
        <w:t xml:space="preserve">Figure </w:t>
      </w:r>
      <w:r w:rsidR="00BA1790">
        <w:rPr>
          <w:noProof/>
        </w:rPr>
        <w:t>4.21</w:t>
      </w:r>
      <w:r w:rsidRPr="0039739C">
        <w:rPr>
          <w:lang w:eastAsia="en-GB"/>
        </w:rPr>
        <w:fldChar w:fldCharType="end"/>
      </w:r>
      <w:r w:rsidRPr="0039739C">
        <w:rPr>
          <w:lang w:eastAsia="en-GB"/>
        </w:rPr>
        <w:t xml:space="preserve"> I, J).</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7E46DA" w:rsidRPr="0039739C" w14:paraId="2AB4BF53" w14:textId="77777777" w:rsidTr="007E46DA">
        <w:tc>
          <w:tcPr>
            <w:tcW w:w="9020" w:type="dxa"/>
          </w:tcPr>
          <w:p w14:paraId="14F233AA" w14:textId="77777777" w:rsidR="007E46DA" w:rsidRPr="0039739C" w:rsidRDefault="007E46DA" w:rsidP="007E46DA">
            <w:r w:rsidRPr="0039739C">
              <w:rPr>
                <w:noProof/>
                <w:lang w:eastAsia="zh-CN"/>
              </w:rPr>
              <w:lastRenderedPageBreak/>
              <w:drawing>
                <wp:inline distT="0" distB="0" distL="0" distR="0" wp14:anchorId="1740338F" wp14:editId="1506C13B">
                  <wp:extent cx="5727700" cy="6217920"/>
                  <wp:effectExtent l="0" t="0" r="12700"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727700" cy="6217920"/>
                          </a:xfrm>
                          <a:prstGeom prst="rect">
                            <a:avLst/>
                          </a:prstGeom>
                        </pic:spPr>
                      </pic:pic>
                    </a:graphicData>
                  </a:graphic>
                </wp:inline>
              </w:drawing>
            </w:r>
          </w:p>
        </w:tc>
      </w:tr>
      <w:tr w:rsidR="007E46DA" w:rsidRPr="0039739C" w14:paraId="2C3F93CE" w14:textId="77777777" w:rsidTr="007E46DA">
        <w:tc>
          <w:tcPr>
            <w:tcW w:w="9020" w:type="dxa"/>
          </w:tcPr>
          <w:p w14:paraId="731CA053" w14:textId="77777777" w:rsidR="007E46DA" w:rsidRPr="0039739C" w:rsidRDefault="007E46DA" w:rsidP="007E46DA">
            <w:r w:rsidRPr="0039739C">
              <w:rPr>
                <w:noProof/>
                <w:lang w:eastAsia="zh-CN"/>
              </w:rPr>
              <w:lastRenderedPageBreak/>
              <w:drawing>
                <wp:inline distT="0" distB="0" distL="0" distR="0" wp14:anchorId="3F2FA477" wp14:editId="21C52D44">
                  <wp:extent cx="5727700" cy="4778375"/>
                  <wp:effectExtent l="0" t="0" r="1270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727700" cy="4778375"/>
                          </a:xfrm>
                          <a:prstGeom prst="rect">
                            <a:avLst/>
                          </a:prstGeom>
                        </pic:spPr>
                      </pic:pic>
                    </a:graphicData>
                  </a:graphic>
                </wp:inline>
              </w:drawing>
            </w:r>
          </w:p>
        </w:tc>
      </w:tr>
      <w:tr w:rsidR="007E46DA" w:rsidRPr="0039739C" w14:paraId="44124A51" w14:textId="77777777" w:rsidTr="007E46DA">
        <w:tc>
          <w:tcPr>
            <w:tcW w:w="9020" w:type="dxa"/>
          </w:tcPr>
          <w:p w14:paraId="1E15FEDC" w14:textId="66129669" w:rsidR="007E46DA" w:rsidRPr="0039739C" w:rsidRDefault="007E46DA" w:rsidP="007E46DA">
            <w:pPr>
              <w:pStyle w:val="NoSpacing"/>
            </w:pPr>
            <w:bookmarkStart w:id="448" w:name="_Ref501813990"/>
            <w:bookmarkStart w:id="449" w:name="_Toc502145187"/>
            <w:bookmarkStart w:id="450" w:name="_Toc505272683"/>
            <w:bookmarkStart w:id="451" w:name="_Toc505531074"/>
            <w:r w:rsidRPr="0039739C">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4</w:t>
            </w:r>
            <w:r w:rsidR="00AE6915">
              <w:rPr>
                <w:noProof/>
              </w:rPr>
              <w:fldChar w:fldCharType="end"/>
            </w:r>
            <w:r>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21</w:t>
            </w:r>
            <w:r w:rsidR="00AE6915">
              <w:rPr>
                <w:noProof/>
              </w:rPr>
              <w:fldChar w:fldCharType="end"/>
            </w:r>
            <w:bookmarkEnd w:id="448"/>
            <w:r w:rsidRPr="0039739C">
              <w:t xml:space="preserve"> Cytokine induction during </w:t>
            </w:r>
            <w:r w:rsidR="00F45958" w:rsidRPr="00F45958">
              <w:rPr>
                <w:i/>
                <w:iCs/>
              </w:rPr>
              <w:t>S. aureus</w:t>
            </w:r>
            <w:r w:rsidR="0073580A" w:rsidRPr="0073580A">
              <w:rPr>
                <w:i/>
                <w:iCs/>
              </w:rPr>
              <w:t xml:space="preserve"> </w:t>
            </w:r>
            <w:r w:rsidRPr="0039739C">
              <w:t>pathogenesis and the effect of augmentation.</w:t>
            </w:r>
            <w:bookmarkEnd w:id="449"/>
            <w:bookmarkEnd w:id="450"/>
            <w:bookmarkEnd w:id="451"/>
          </w:p>
          <w:p w14:paraId="4CDEFA2A" w14:textId="77777777" w:rsidR="007E46DA" w:rsidRPr="0039739C" w:rsidRDefault="007E46DA" w:rsidP="007E46DA">
            <w:pPr>
              <w:pStyle w:val="NoSpacing"/>
            </w:pPr>
          </w:p>
          <w:p w14:paraId="212FF899" w14:textId="35C21583" w:rsidR="007E46DA" w:rsidRPr="0039739C" w:rsidRDefault="007E46DA" w:rsidP="007E46DA">
            <w:pPr>
              <w:pStyle w:val="Figurebody"/>
            </w:pPr>
            <w:r w:rsidRPr="0039739C">
              <w:t xml:space="preserve">Balb/c mice (n=10) were injected with high dose </w:t>
            </w:r>
            <w:r w:rsidR="00F45958" w:rsidRPr="00F45958">
              <w:rPr>
                <w:i/>
              </w:rPr>
              <w:t>S. aureus</w:t>
            </w:r>
            <w:r w:rsidR="0073580A" w:rsidRPr="0073580A">
              <w:rPr>
                <w:i/>
              </w:rPr>
              <w:t xml:space="preserve"> </w:t>
            </w:r>
            <w:r w:rsidRPr="0039739C">
              <w:t>(1.8x10</w:t>
            </w:r>
            <w:r w:rsidRPr="0039739C">
              <w:rPr>
                <w:vertAlign w:val="superscript"/>
              </w:rPr>
              <w:t>7</w:t>
            </w:r>
            <w:r w:rsidRPr="0039739C">
              <w:t xml:space="preserve"> CFU), low dose </w:t>
            </w:r>
            <w:r w:rsidR="00F45958" w:rsidRPr="00F45958">
              <w:rPr>
                <w:i/>
              </w:rPr>
              <w:t>S. aureus</w:t>
            </w:r>
            <w:r w:rsidR="0073580A" w:rsidRPr="0073580A">
              <w:rPr>
                <w:i/>
              </w:rPr>
              <w:t xml:space="preserve"> </w:t>
            </w:r>
            <w:r w:rsidRPr="0039739C">
              <w:t>(1.7x10</w:t>
            </w:r>
            <w:r w:rsidRPr="0039739C">
              <w:rPr>
                <w:vertAlign w:val="superscript"/>
              </w:rPr>
              <w:t>6</w:t>
            </w:r>
            <w:r w:rsidRPr="0039739C">
              <w:t xml:space="preserve"> CFU),</w:t>
            </w:r>
            <w:r w:rsidR="0073580A" w:rsidRPr="0073580A">
              <w:rPr>
                <w:i/>
              </w:rPr>
              <w:t xml:space="preserve"> </w:t>
            </w:r>
            <w:r w:rsidRPr="0039739C">
              <w:t xml:space="preserve">500 µg </w:t>
            </w:r>
            <w:r w:rsidRPr="0039739C">
              <w:rPr>
                <w:i/>
              </w:rPr>
              <w:t xml:space="preserve">M. luteus </w:t>
            </w:r>
            <w:r w:rsidRPr="0039739C">
              <w:t>peptidoglycan</w:t>
            </w:r>
            <w:r w:rsidRPr="0039739C">
              <w:rPr>
                <w:i/>
              </w:rPr>
              <w:t xml:space="preserve"> </w:t>
            </w:r>
            <w:r w:rsidRPr="0039739C">
              <w:t xml:space="preserve">alone or peptidoglycan with low dose </w:t>
            </w:r>
            <w:r w:rsidR="00F45958" w:rsidRPr="00F45958">
              <w:rPr>
                <w:i/>
              </w:rPr>
              <w:t>S. aureus</w:t>
            </w:r>
            <w:r w:rsidR="0073580A" w:rsidRPr="0073580A">
              <w:rPr>
                <w:i/>
              </w:rPr>
              <w:t xml:space="preserve"> </w:t>
            </w:r>
            <w:r w:rsidRPr="0039739C">
              <w:t>(1.6x10</w:t>
            </w:r>
            <w:r w:rsidRPr="0039739C">
              <w:rPr>
                <w:vertAlign w:val="superscript"/>
              </w:rPr>
              <w:t>7</w:t>
            </w:r>
            <w:r w:rsidRPr="0039739C">
              <w:t xml:space="preserve"> CFU). 3 days prior to injection, 6 and 48 </w:t>
            </w:r>
            <w:r w:rsidR="009303B5">
              <w:t>h</w:t>
            </w:r>
            <w:r w:rsidRPr="0039739C">
              <w:t xml:space="preserve"> post injection, blood was taken from mouse tail vein and cytokines measured </w:t>
            </w:r>
            <w:r w:rsidRPr="0039739C">
              <w:rPr>
                <w:b/>
              </w:rPr>
              <w:t>(A-J)</w:t>
            </w:r>
            <w:r w:rsidR="00B75B6A">
              <w:rPr>
                <w:b/>
              </w:rPr>
              <w:t xml:space="preserve"> :</w:t>
            </w:r>
            <w:r w:rsidRPr="0039739C">
              <w:t xml:space="preserve"> IFN-gamma</w:t>
            </w:r>
            <w:r w:rsidR="00AB3CB7">
              <w:t>,</w:t>
            </w:r>
            <w:r w:rsidRPr="0039739C">
              <w:t xml:space="preserve"> IL-b, IL-6, IL-10, IL-12, CXCL1, IL-17A, TNF- alpha, CCL2, CCL4. **** p &lt; 0.0001, *** p &lt; 0.001, ** p &lt;0.01, * p = 0.05 ; ns – non significant.</w:t>
            </w:r>
          </w:p>
          <w:p w14:paraId="4860C92B" w14:textId="77777777" w:rsidR="007E46DA" w:rsidRPr="0039739C" w:rsidRDefault="007E46DA" w:rsidP="007E46DA">
            <w:pPr>
              <w:keepNext/>
            </w:pPr>
          </w:p>
        </w:tc>
      </w:tr>
    </w:tbl>
    <w:p w14:paraId="0CB9DB26" w14:textId="79E2A05E" w:rsidR="007E46DA" w:rsidRPr="0039739C" w:rsidRDefault="007E46DA" w:rsidP="0042099B">
      <w:pPr>
        <w:pStyle w:val="Heading2"/>
      </w:pPr>
      <w:bookmarkStart w:id="452" w:name="_Toc505272655"/>
      <w:bookmarkStart w:id="453" w:name="_Toc521494861"/>
      <w:r w:rsidRPr="0039739C">
        <w:lastRenderedPageBreak/>
        <w:t>Discussion</w:t>
      </w:r>
      <w:bookmarkEnd w:id="428"/>
      <w:bookmarkEnd w:id="429"/>
      <w:bookmarkEnd w:id="452"/>
      <w:bookmarkEnd w:id="453"/>
      <w:r w:rsidRPr="0039739C">
        <w:t xml:space="preserve"> </w:t>
      </w:r>
    </w:p>
    <w:p w14:paraId="5118EC7D" w14:textId="697BB59D" w:rsidR="007E46DA" w:rsidRPr="0039739C" w:rsidRDefault="007E46DA" w:rsidP="0042099B">
      <w:pPr>
        <w:pStyle w:val="Heading3"/>
      </w:pPr>
      <w:bookmarkStart w:id="454" w:name="_Toc500420564"/>
      <w:bookmarkStart w:id="455" w:name="_Toc500420619"/>
      <w:bookmarkStart w:id="456" w:name="_Toc505272656"/>
      <w:bookmarkStart w:id="457" w:name="_Toc521494862"/>
      <w:r w:rsidRPr="0039739C">
        <w:t>Bacterial cell wall components alone are not enough to cause death in the zebrafish model</w:t>
      </w:r>
      <w:bookmarkEnd w:id="454"/>
      <w:bookmarkEnd w:id="455"/>
      <w:bookmarkEnd w:id="456"/>
      <w:bookmarkEnd w:id="457"/>
    </w:p>
    <w:p w14:paraId="44354D47" w14:textId="77777777" w:rsidR="007E46DA" w:rsidRPr="0039739C" w:rsidRDefault="007E46DA" w:rsidP="007E46DA"/>
    <w:p w14:paraId="4BE27CC7" w14:textId="42E087D9" w:rsidR="007E46DA" w:rsidRPr="0039739C" w:rsidRDefault="007E46DA" w:rsidP="007E46DA">
      <w:r w:rsidRPr="0039739C">
        <w:t xml:space="preserve">Work done by a colleague </w:t>
      </w:r>
      <w:r w:rsidRPr="0039739C">
        <w:fldChar w:fldCharType="begin" w:fldLock="1"/>
      </w:r>
      <w:r w:rsidR="00B145F9">
        <w:instrText>ADDIN CSL_CITATION { "citationItems" : [ { "id" : "ITEM-1", "itemData" : { "author" : [ { "dropping-particle" : "", "family" : "Boldock", "given" : "Emma", "non-dropping-particle" : "", "parse-names" : false, "suffix" : "" } ], "edition" : "1", "id" : "ITEM-1", "issued" : { "date-parts" : [ [ "2016" ] ] }, "publisher" : "The University of Sheffield", "publisher-place" : "Sheffield", "title" : "Analysis of Staphylococcus aureus virulence", "type" : "book" }, "uris" : [ "http://www.mendeley.com/documents/?uuid=a51d30f5-0f74-4eb7-8b7a-f835cf095e33" ] } ], "mendeley" : { "formattedCitation" : "(Boldock, 2016)", "plainTextFormattedCitation" : "(Boldock, 2016)", "previouslyFormattedCitation" : "(Boldock, 2016)" }, "properties" : {  }, "schema" : "https://github.com/citation-style-language/schema/raw/master/csl-citation.json" }</w:instrText>
      </w:r>
      <w:r w:rsidRPr="0039739C">
        <w:fldChar w:fldCharType="separate"/>
      </w:r>
      <w:r w:rsidR="00F71621" w:rsidRPr="00F71621">
        <w:rPr>
          <w:noProof/>
        </w:rPr>
        <w:t>(Boldock, 2016)</w:t>
      </w:r>
      <w:r w:rsidRPr="0039739C">
        <w:fldChar w:fldCharType="end"/>
      </w:r>
      <w:r w:rsidRPr="0039739C">
        <w:t xml:space="preserve"> has shown that in the zebrafish model of infection, </w:t>
      </w:r>
      <w:r w:rsidR="00F45958" w:rsidRPr="00F45958">
        <w:rPr>
          <w:i/>
          <w:iCs/>
        </w:rPr>
        <w:t>S. aureus</w:t>
      </w:r>
      <w:r w:rsidR="0073580A" w:rsidRPr="0073580A">
        <w:rPr>
          <w:i/>
          <w:iCs/>
        </w:rPr>
        <w:t xml:space="preserve"> </w:t>
      </w:r>
      <w:r w:rsidRPr="0039739C">
        <w:t xml:space="preserve">PGN is capable of augmenting infection in the presence of live bacteria. Therefore, it was of interest to see whether a combination of bacterial cell wall components are capable of causing shock in the zebrafish model of infection. </w:t>
      </w:r>
    </w:p>
    <w:p w14:paraId="4AD9ABEB" w14:textId="77777777" w:rsidR="007E46DA" w:rsidRPr="0039739C" w:rsidRDefault="007E46DA" w:rsidP="007E46DA"/>
    <w:p w14:paraId="1BA5371B" w14:textId="7E4B665E" w:rsidR="007E46DA" w:rsidRPr="0039739C" w:rsidRDefault="007E46DA" w:rsidP="007E46DA">
      <w:r w:rsidRPr="0039739C">
        <w:t xml:space="preserve">Combinations of LTA and LPS did not cause shock in the zebrafish embryo model even when co-injected with heat-killed </w:t>
      </w:r>
      <w:r w:rsidR="00F45958" w:rsidRPr="00F45958">
        <w:rPr>
          <w:i/>
          <w:iCs/>
        </w:rPr>
        <w:t>S. aureus</w:t>
      </w:r>
      <w:r w:rsidR="00AB3CB7">
        <w:rPr>
          <w:i/>
          <w:iCs/>
        </w:rPr>
        <w:t>.</w:t>
      </w:r>
      <w:r w:rsidRPr="0039739C">
        <w:rPr>
          <w:i/>
        </w:rPr>
        <w:t xml:space="preserve"> </w:t>
      </w:r>
      <w:r w:rsidRPr="0039739C">
        <w:t xml:space="preserve">While zebrafish embryos have a number of advantages to study </w:t>
      </w:r>
      <w:r w:rsidR="00F45958" w:rsidRPr="00F45958">
        <w:rPr>
          <w:i/>
          <w:iCs/>
        </w:rPr>
        <w:t>S. aureus</w:t>
      </w:r>
      <w:r w:rsidR="0073580A" w:rsidRPr="0073580A">
        <w:rPr>
          <w:i/>
          <w:iCs/>
        </w:rPr>
        <w:t xml:space="preserve"> </w:t>
      </w:r>
      <w:r w:rsidRPr="0039739C">
        <w:t xml:space="preserve">pathogenesis, there are several drawbacks. For example, while several LPS receptors have been discovered for the zebrafish and are known to be expressed early in development </w:t>
      </w:r>
      <w:r w:rsidRPr="0039739C">
        <w:fldChar w:fldCharType="begin" w:fldLock="1"/>
      </w:r>
      <w:r w:rsidR="00B145F9">
        <w:instrText>ADDIN CSL_CITATION { "citationItems" : [ { "id" : "ITEM-1", "itemData" : { "DOI" : "10.1016/j.molimm.2003.10.003", "ISBN" : "3171527499", "ISSN" : "01615890", "PMID" : "14687934", "abstract" : "The zebrafish genomic sequence database was analysed for the presence of genes encoding members of the Toll-like receptors (TLR) and interleukin receptors (IL-R) and associated adaptor proteins containing a TIR domain. The resulting predictions show the presence of one or more counterparts for the human TLR1, TLR2, TLR3, TLR4, TLR5, TLR7, TLR8, TLR9, IL-1R and IL-18R genes and one copy of the adaptor genes MyD88, MAL, TRIF and SARM. In contrast to data for the pufferfish Fugu rubripes, zebrafish has two genes that are highly similar to human TLR4. In addition, one fish-specific TLR group can be distinguished that is closely related to the Drosophila melanogaster Toll-9 gene. The sequence of cloned cDNAs for TLR4, TLR2 and MyD88 show the same intron-exon organisation as in the human counterparts. Expression analysis using reverse transcriptase-PCR (RT-PCR) shows that 17 of the predicted zebrafish TLR genes and all the genes encoding adaptor proteins are expressed in the adult stage. A subset of the TLR genes are expressed at higher levels in fish infected with the pathogen Mycobacterium marinum. The induced genes include the homologues of the human TLR1 and TLR2 genes, whose functions are associated with mycobacterial infections, underscoring the suitability of zebrafish as a model for analysis of the vertebrate innate immune system. \u00a9 2003 Elsevier Ltd. All rights reserved.", "author" : [ { "dropping-particle" : "", "family" : "Meijer", "given" : "Annemarie H.", "non-dropping-particle" : "", "parse-names" : false, "suffix" : "" }, { "dropping-particle" : "", "family" : "Gabby Krens", "given" : "S.F F.", "non-dropping-particle" : "", "parse-names" : false, "suffix" : "" }, { "dropping-particle" : "", "family" : "Medina Rodriguez", "given" : "Indira A.", "non-dropping-particle" : "", "parse-names" : false, "suffix" : "" }, { "dropping-particle" : "", "family" : "He", "given" : "Shuning", "non-dropping-particle" : "", "parse-names" : false, "suffix" : "" }, { "dropping-particle" : "", "family" : "Bitter", "given" : "Wilbert", "non-dropping-particle" : "", "parse-names" : false, "suffix" : "" }, { "dropping-particle" : "", "family" : "Ewa Snaar-Jagalska", "given" : "B", "non-dropping-particle" : "", "parse-names" : false, "suffix" : "" }, { "dropping-particle" : "", "family" : "Spaink", "given" : "Herman P.", "non-dropping-particle" : "", "parse-names" : false, "suffix" : "" }, { "dropping-particle" : "", "family" : "Snaar-Jagalska", "given" : "B. Ewa", "non-dropping-particle" : "", "parse-names" : false, "suffix" : "" }, { "dropping-particle" : "", "family" : "Spaink", "given" : "Herman P.", "non-dropping-particle" : "", "parse-names" : false, "suffix" : "" } ], "container-title" : "Molecular Immunology", "id" : "ITEM-1", "issue" : "11", "issued" : { "date-parts" : [ [ "2004", "1" ] ] }, "page" : "773-783", "title" : "Expression analysis of the Toll-like receptor and TIR domain adaptor families of zebrafish", "type" : "article-journal", "volume" : "40" }, "uris" : [ "http://www.mendeley.com/documents/?uuid=74a8d655-66b4-44a6-83de-f3440ac7b8d9" ] } ], "mendeley" : { "formattedCitation" : "(Meijer &lt;i&gt;et al.&lt;/i&gt;, 2004)", "plainTextFormattedCitation" : "(Meijer et al., 2004)", "previouslyFormattedCitation" : "(Meijer &lt;i&gt;et al.&lt;/i&gt;, 2004)" }, "properties" : {  }, "schema" : "https://github.com/citation-style-language/schema/raw/master/csl-citation.json" }</w:instrText>
      </w:r>
      <w:r w:rsidRPr="0039739C">
        <w:fldChar w:fldCharType="separate"/>
      </w:r>
      <w:r w:rsidR="00F71621" w:rsidRPr="00F71621">
        <w:rPr>
          <w:noProof/>
        </w:rPr>
        <w:t xml:space="preserve">(Meijer </w:t>
      </w:r>
      <w:r w:rsidR="00F71621" w:rsidRPr="00F71621">
        <w:rPr>
          <w:i/>
          <w:noProof/>
        </w:rPr>
        <w:t>et al.</w:t>
      </w:r>
      <w:r w:rsidR="00F71621" w:rsidRPr="00F71621">
        <w:rPr>
          <w:noProof/>
        </w:rPr>
        <w:t>, 2004)</w:t>
      </w:r>
      <w:r w:rsidRPr="0039739C">
        <w:fldChar w:fldCharType="end"/>
      </w:r>
      <w:r w:rsidRPr="0039739C">
        <w:t xml:space="preserve">, they lack CD14, shown to be crucial in the mammalian LPS response </w:t>
      </w:r>
      <w:r w:rsidRPr="0039739C">
        <w:fldChar w:fldCharType="begin" w:fldLock="1"/>
      </w:r>
      <w:r w:rsidR="00B145F9">
        <w:instrText>ADDIN CSL_CITATION { "citationItems" : [ { "id" : "ITEM-1", "itemData" : { "DOI" : "10.1016/j.febslet.2005.10.061", "ISBN" : "0014-5793", "ISSN" : "00145793", "PMID" : "16297386", "abstract" : "The interaction between pathogens and their multicellular hosts is initiated by activation of pathogen recognition receptors (PRRs). These receptors, that include most notably members of the toll-like receptor (TLR) family, recognize specific pathogen-associated molecular patterns (PAMPs). TLR4 is a central part of the receptor complex that is involved in the activation of the immune system by lipopolysaccharide (LPS) through the specific recognition of its endotoxic moiety (Lipid A). This is a critical event that is essential for the immune response to Gram-negative bacteria as well as the etiology of endotoxic shock. Interestingly, compared to mammals, fish are resistant to endotoxic shock. This in vivo resistance concurs with in vitro studies demonstrating significantly lowered sensitivity of fish leukocytes to LPS activation. Further, our in vitro analyses demonstrate that in trout mononuclear phagocytes, LPS fails to induce antiviral genes, an event that occurs downstream of TLR4 and is required for the development of endotoxic shock. Finally, an in silico approach that includes mining of different piscine genomic and EST databases, reveals the presence in fish of all of the major TLR signaling elements except for the molecules specifically involved in TLR4-mediated endotoxin recognition and signaling in mammals. Collectively, our analysis questions the existence of TLR4-mediated cellular responses to LPS in fish. We further speculate that other receptors, in particular beta-2 integrins, may play a primary role in the activation of piscine leukocytes by LPS. \u00a9 2005 Federation of European Biochemical Societies. Published by Elsevier B.V. All rights reserved.", "author" : [ { "dropping-particle" : "", "family" : "Iliev", "given" : "Dimitar B.", "non-dropping-particle" : "", "parse-names" : false, "suffix" : "" }, { "dropping-particle" : "", "family" : "Roach", "given" : "Jared C.", "non-dropping-particle" : "", "parse-names" : false, "suffix" : "" }, { "dropping-particle" : "", "family" : "Mackenzie", "given" : "Simon", "non-dropping-particle" : "", "parse-names" : false, "suffix" : "" }, { "dropping-particle" : "V.", "family" : "Planas", "given" : "Josep", "non-dropping-particle" : "", "parse-names" : false, "suffix" : "" }, { "dropping-particle" : "", "family" : "Goetz", "given" : "Frederick W.", "non-dropping-particle" : "", "parse-names" : false, "suffix" : "" } ], "container-title" : "FEBS Letters", "id" : "ITEM-1", "issue" : "29", "issued" : { "date-parts" : [ [ "2005" ] ] }, "page" : "6519-6528", "title" : "Endotoxin recognition: In fish or not in fish?", "type" : "article-journal", "volume" : "579" }, "uris" : [ "http://www.mendeley.com/documents/?uuid=12e3da47-a49d-3396-a226-8b9da2b38732" ] } ], "mendeley" : { "formattedCitation" : "(Iliev &lt;i&gt;et al.&lt;/i&gt;, 2005)", "plainTextFormattedCitation" : "(Iliev et al., 2005)", "previouslyFormattedCitation" : "(Iliev &lt;i&gt;et al.&lt;/i&gt;, 2005)" }, "properties" : {  }, "schema" : "https://github.com/citation-style-language/schema/raw/master/csl-citation.json" }</w:instrText>
      </w:r>
      <w:r w:rsidRPr="0039739C">
        <w:fldChar w:fldCharType="separate"/>
      </w:r>
      <w:r w:rsidR="00F71621" w:rsidRPr="00F71621">
        <w:rPr>
          <w:noProof/>
        </w:rPr>
        <w:t xml:space="preserve">(Iliev </w:t>
      </w:r>
      <w:r w:rsidR="00F71621" w:rsidRPr="00F71621">
        <w:rPr>
          <w:i/>
          <w:noProof/>
        </w:rPr>
        <w:t>et al.</w:t>
      </w:r>
      <w:r w:rsidR="00F71621" w:rsidRPr="00F71621">
        <w:rPr>
          <w:noProof/>
        </w:rPr>
        <w:t>, 2005)</w:t>
      </w:r>
      <w:r w:rsidRPr="0039739C">
        <w:fldChar w:fldCharType="end"/>
      </w:r>
      <w:r w:rsidRPr="0039739C">
        <w:t xml:space="preserve">. A similar situation might occur with other cell wall bacterial components such as LTA, however to date there is no literature describing detailed zebrafish response to </w:t>
      </w:r>
      <w:r w:rsidR="00AE6915" w:rsidRPr="00AE6915">
        <w:t>Gram-</w:t>
      </w:r>
      <w:r w:rsidRPr="0039739C">
        <w:t xml:space="preserve">positive cell-wall bacterial components. </w:t>
      </w:r>
    </w:p>
    <w:p w14:paraId="2C3FCD65" w14:textId="77777777" w:rsidR="007E46DA" w:rsidRPr="0039739C" w:rsidRDefault="007E46DA" w:rsidP="007E46DA"/>
    <w:p w14:paraId="26B75337" w14:textId="103D2A05" w:rsidR="007E46DA" w:rsidRPr="0039739C" w:rsidRDefault="007E46DA" w:rsidP="0042099B">
      <w:pPr>
        <w:pStyle w:val="Heading3"/>
      </w:pPr>
      <w:bookmarkStart w:id="458" w:name="_Toc500420565"/>
      <w:bookmarkStart w:id="459" w:name="_Toc500420620"/>
      <w:bookmarkStart w:id="460" w:name="_Toc505272657"/>
      <w:bookmarkStart w:id="461" w:name="_Toc521494863"/>
      <w:r w:rsidRPr="0039739C">
        <w:t xml:space="preserve">Peptidoglycans from different bacterial species can enhance pathogenesis of </w:t>
      </w:r>
      <w:r w:rsidR="00F45958" w:rsidRPr="00F45958">
        <w:rPr>
          <w:i/>
          <w:iCs/>
        </w:rPr>
        <w:t>S. aureus</w:t>
      </w:r>
      <w:r w:rsidR="0073580A" w:rsidRPr="0073580A">
        <w:rPr>
          <w:i/>
          <w:iCs/>
        </w:rPr>
        <w:t xml:space="preserve"> </w:t>
      </w:r>
      <w:r w:rsidRPr="0039739C">
        <w:t>in mice</w:t>
      </w:r>
      <w:bookmarkEnd w:id="458"/>
      <w:bookmarkEnd w:id="459"/>
      <w:bookmarkEnd w:id="460"/>
      <w:bookmarkEnd w:id="461"/>
    </w:p>
    <w:p w14:paraId="62002F4F" w14:textId="77777777" w:rsidR="007E46DA" w:rsidRPr="0039739C" w:rsidRDefault="007E46DA" w:rsidP="007E46DA"/>
    <w:p w14:paraId="3C23CABB" w14:textId="4F5A9174" w:rsidR="007E46DA" w:rsidRPr="0039739C" w:rsidRDefault="007E46DA" w:rsidP="007E46DA">
      <w:r w:rsidRPr="0039739C">
        <w:t xml:space="preserve">Overall it was shown that commensal </w:t>
      </w:r>
      <w:r w:rsidR="00AE6915" w:rsidRPr="00AE6915">
        <w:t>Gram-</w:t>
      </w:r>
      <w:r w:rsidRPr="0039739C">
        <w:t xml:space="preserve">positive and </w:t>
      </w:r>
      <w:r w:rsidR="00AE6915" w:rsidRPr="00AE6915">
        <w:t>Gram-</w:t>
      </w:r>
      <w:r w:rsidRPr="0039739C">
        <w:t xml:space="preserve">negative bacteria are capable of assisting the initiation of </w:t>
      </w:r>
      <w:r w:rsidR="00F45958" w:rsidRPr="00F45958">
        <w:rPr>
          <w:i/>
          <w:iCs/>
        </w:rPr>
        <w:t>S. aureus</w:t>
      </w:r>
      <w:r w:rsidR="0073580A" w:rsidRPr="0073580A">
        <w:rPr>
          <w:i/>
          <w:iCs/>
        </w:rPr>
        <w:t xml:space="preserve"> </w:t>
      </w:r>
      <w:r w:rsidRPr="0039739C">
        <w:t xml:space="preserve">infection (Chapter 3). In this case, the commensal bacteria are not able to cause disease in the host, but rather augment </w:t>
      </w:r>
      <w:r w:rsidR="00F45958" w:rsidRPr="00F45958">
        <w:rPr>
          <w:i/>
          <w:iCs/>
        </w:rPr>
        <w:t xml:space="preserve">S. </w:t>
      </w:r>
      <w:r w:rsidR="00F45958" w:rsidRPr="00F45958">
        <w:rPr>
          <w:i/>
          <w:iCs/>
        </w:rPr>
        <w:lastRenderedPageBreak/>
        <w:t>aureus</w:t>
      </w:r>
      <w:r w:rsidR="0073580A" w:rsidRPr="0073580A">
        <w:rPr>
          <w:i/>
          <w:iCs/>
        </w:rPr>
        <w:t xml:space="preserve"> </w:t>
      </w:r>
      <w:r w:rsidRPr="0039739C">
        <w:t xml:space="preserve">infection when co-injected. It was therefore explored what molecular moieties may be involved. Interestingly, the cell wall component peptidoglycan, irrespective of peptide side chain polymers, was able to augment </w:t>
      </w:r>
      <w:r w:rsidR="00F45958" w:rsidRPr="00F45958">
        <w:rPr>
          <w:i/>
          <w:iCs/>
        </w:rPr>
        <w:t>S. aureus</w:t>
      </w:r>
      <w:r w:rsidR="0073580A" w:rsidRPr="0073580A">
        <w:rPr>
          <w:i/>
          <w:iCs/>
        </w:rPr>
        <w:t xml:space="preserve"> </w:t>
      </w:r>
      <w:r w:rsidRPr="0039739C">
        <w:t xml:space="preserve">pathogenesis, but not when the conserved glycan backbone was lysed, neither when latex beads were co-injected with </w:t>
      </w:r>
      <w:r w:rsidR="00F45958" w:rsidRPr="00F45958">
        <w:rPr>
          <w:i/>
          <w:iCs/>
        </w:rPr>
        <w:t>S. aureus</w:t>
      </w:r>
      <w:r w:rsidR="00AB3CB7">
        <w:rPr>
          <w:i/>
          <w:iCs/>
        </w:rPr>
        <w:t>.</w:t>
      </w:r>
      <w:r w:rsidRPr="0039739C">
        <w:rPr>
          <w:i/>
        </w:rPr>
        <w:t xml:space="preserve"> </w:t>
      </w:r>
      <w:r w:rsidRPr="0039739C">
        <w:t xml:space="preserve">This hints at a wide spread phenomenon of infection initiation, as </w:t>
      </w:r>
      <w:r w:rsidR="00F45958" w:rsidRPr="00F45958">
        <w:rPr>
          <w:i/>
          <w:iCs/>
        </w:rPr>
        <w:t>S. aureus</w:t>
      </w:r>
      <w:r w:rsidR="0073580A" w:rsidRPr="0073580A">
        <w:rPr>
          <w:i/>
          <w:iCs/>
        </w:rPr>
        <w:t xml:space="preserve"> </w:t>
      </w:r>
      <w:r w:rsidRPr="0039739C">
        <w:t xml:space="preserve">augmentation of pathogenesis by commensal bacteria or peptidoglycan was not mouse strain specific or bacterial strain specific, but rather reliant on the presence of an intact peptidoglycan backbone. Importantly, it was also shown that lipoproteins were not involved in the observed augmentation effect, as they are known to be potent immunostimulants </w:t>
      </w:r>
      <w:r w:rsidRPr="0039739C">
        <w:fldChar w:fldCharType="begin" w:fldLock="1"/>
      </w:r>
      <w:r w:rsidR="00B145F9">
        <w:instrText>ADDIN CSL_CITATION { "citationItems" : [ { "id" : "ITEM-1", "itemData" : { "DOI" : "10.4049/jimmunol.0804292", "ISBN" : "1550-6606 (Electronic)$\\$r0022-1767 (Linking)", "ISSN" : "1550-6606", "PMID" : "19454708", "abstract" : "Lipoproteins (Lpp) are ligands of TLR2 and signal by the adaptor MyD88. As part of the bacterial cell envelope, Lpp are mainly involved in nutrient acquisition for Staphylococcus aureus. The impact of Lpp on TLR2-MyD88 activation for S. aureus in systemic infection is unknown. S. aureus strain SA113 deficient in the enzyme encoded by the prolipoprotein diacylglyceryl transferase gene (Deltalgt), which attaches the lipid anchor to pro-Lpp, was used to study benefits and costs of Lpp maturation. Lpp in S. aureus induced early and strong cytokines by TLR2-MyD88 signaling in murine peritoneal macrophages. Lpp contributed via TLR2 to pathogenesis of sepsis in C57BL/6 mice with IL-1beta, chemokine-mediated inflammation, and high bacterial numbers. In the absence of MyD88-mediated inflammation, Lpp allowed bacterial clearing from liver devoid of infiltrating cells, but still conferred a strong growth advantage in mice, which was shown to rely on iron uptake and storage in vitro and in vivo. With iron-restricted bacteria, the Lpp-related growth advantage was evident in infection of MyD88(-/-), but not of C57BL/6, mice. On the other hand, iron overload of the host restored the growth deficit of Deltalgt in MyD88(-/-), but not in immunocompetent C57BL/6 mice. These results indicate that iron acquisition is improved by Lpp of S. aureus but is counteracted by inflammation. Thus, lipid anchoring is an evolutionary advantage for S. aureus to retain essential proteins for better survival in infection.", "author" : [ { "dropping-particle" : "", "family" : "Schmaler", "given" : "Mathias", "non-dropping-particle" : "", "parse-names" : false, "suffix" : "" }, { "dropping-particle" : "", "family" : "Jann", "given" : "Naja J", "non-dropping-particle" : "", "parse-names" : false, "suffix" : "" }, { "dropping-particle" : "", "family" : "Ferracin", "given" : "Fabrizia", "non-dropping-particle" : "", "parse-names" : false, "suffix" : "" }, { "dropping-particle" : "", "family" : "Landolt", "given" : "Lea Z", "non-dropping-particle" : "", "parse-names" : false, "suffix" : "" }, { "dropping-particle" : "", "family" : "Biswas", "given" : "Lalitha", "non-dropping-particle" : "", "parse-names" : false, "suffix" : "" }, { "dropping-particle" : "", "family" : "G\u00f6tz", "given" : "Friedrich", "non-dropping-particle" : "", "parse-names" : false, "suffix" : "" }, { "dropping-particle" : "", "family" : "Landmann", "given" : "Regine", "non-dropping-particle" : "", "parse-names" : false, "suffix" : "" } ], "container-title" : "Journal of immunology (Baltimore, Md. : 1950)", "id" : "ITEM-1", "issued" : { "date-parts" : [ [ "2009" ] ] }, "note" : "S aureus lipoproteins are mainly membrane anchored . Most of the Lpp's are part of the ABC omplex and are involved in various nutrient aquisition, such as iron .\n\nExperiments with a WT strain of S.aureus, as well as an deltalgt mutant showed that lgt is required for the induction of inflammatory cytokines suh as TNF,IL-10,IL-6, and MIP-2 . Moreover, this cytokine release is mediated by MyD88, as a MyD88-/- failed to generate any cytokines.\n\nInfection of mice with either the wt or lgt strain and the study of liver infiltrates showed that there was considerab;e growth of bacteria as well as the release of IL-1beta ( why is this good for the bacteria???) together with a later chemokine response as opposed to the lgt.", "page" : "7110-7118", "title" : "Lipoproteins in Staphylococcus aureus mediate inflammation by TLR2 and iron-dependent growth in vivo.", "type" : "article-journal", "volume" : "182" }, "uris" : [ "http://www.mendeley.com/documents/?uuid=8efa6e0a-4eb3-4382-b2bc-b963672669d0" ] } ], "mendeley" : { "formattedCitation" : "(Schmaler &lt;i&gt;et al.&lt;/i&gt;, 2009)", "plainTextFormattedCitation" : "(Schmaler et al., 2009)", "previouslyFormattedCitation" : "(Schmaler &lt;i&gt;et al.&lt;/i&gt;, 2009)" }, "properties" : {  }, "schema" : "https://github.com/citation-style-language/schema/raw/master/csl-citation.json" }</w:instrText>
      </w:r>
      <w:r w:rsidRPr="0039739C">
        <w:fldChar w:fldCharType="separate"/>
      </w:r>
      <w:r w:rsidR="00F71621" w:rsidRPr="00F71621">
        <w:rPr>
          <w:noProof/>
        </w:rPr>
        <w:t xml:space="preserve">(Schmaler </w:t>
      </w:r>
      <w:r w:rsidR="00F71621" w:rsidRPr="00F71621">
        <w:rPr>
          <w:i/>
          <w:noProof/>
        </w:rPr>
        <w:t>et al.</w:t>
      </w:r>
      <w:r w:rsidR="00F71621" w:rsidRPr="00F71621">
        <w:rPr>
          <w:noProof/>
        </w:rPr>
        <w:t>, 2009)</w:t>
      </w:r>
      <w:r w:rsidRPr="0039739C">
        <w:fldChar w:fldCharType="end"/>
      </w:r>
      <w:r w:rsidRPr="0039739C">
        <w:t>.</w:t>
      </w:r>
    </w:p>
    <w:p w14:paraId="44254A64" w14:textId="77777777" w:rsidR="007E46DA" w:rsidRPr="0039739C" w:rsidRDefault="007E46DA" w:rsidP="007E46DA"/>
    <w:p w14:paraId="65A3ABBA" w14:textId="2EFC838B" w:rsidR="007E46DA" w:rsidRPr="0039739C" w:rsidRDefault="007E46DA" w:rsidP="007E46DA">
      <w:r w:rsidRPr="0039739C">
        <w:t xml:space="preserve">Having shown that </w:t>
      </w:r>
      <w:r w:rsidR="00F45958" w:rsidRPr="00F45958">
        <w:rPr>
          <w:i/>
          <w:iCs/>
        </w:rPr>
        <w:t>S. aureus</w:t>
      </w:r>
      <w:r w:rsidR="0073580A" w:rsidRPr="0073580A">
        <w:rPr>
          <w:i/>
          <w:iCs/>
        </w:rPr>
        <w:t xml:space="preserve"> </w:t>
      </w:r>
      <w:r w:rsidRPr="0039739C">
        <w:t>peptidoglycan</w:t>
      </w:r>
      <w:r w:rsidRPr="0039739C">
        <w:rPr>
          <w:i/>
        </w:rPr>
        <w:t xml:space="preserve"> </w:t>
      </w:r>
      <w:r w:rsidRPr="0039739C">
        <w:t xml:space="preserve">is capable of augmenting </w:t>
      </w:r>
      <w:r w:rsidR="00F45958" w:rsidRPr="00F45958">
        <w:rPr>
          <w:i/>
          <w:iCs/>
        </w:rPr>
        <w:t>S. aureus</w:t>
      </w:r>
      <w:r w:rsidR="0073580A" w:rsidRPr="0073580A">
        <w:rPr>
          <w:i/>
          <w:iCs/>
        </w:rPr>
        <w:t xml:space="preserve"> </w:t>
      </w:r>
      <w:r w:rsidRPr="0039739C">
        <w:t xml:space="preserve">infection, it was of interest to see whether various different peptidoglycan structures would allow for augmentation. For this reason, </w:t>
      </w:r>
      <w:r w:rsidRPr="0039739C">
        <w:rPr>
          <w:i/>
        </w:rPr>
        <w:t>C. flaccumfaciens, B. subtilis, M. luteus,</w:t>
      </w:r>
      <w:r w:rsidR="0073580A" w:rsidRPr="0073580A">
        <w:rPr>
          <w:i/>
          <w:iCs/>
        </w:rPr>
        <w:t xml:space="preserve"> </w:t>
      </w:r>
      <w:r w:rsidRPr="0039739C">
        <w:rPr>
          <w:i/>
        </w:rPr>
        <w:t xml:space="preserve">B. cereus </w:t>
      </w:r>
      <w:r w:rsidRPr="0039739C">
        <w:t xml:space="preserve">and </w:t>
      </w:r>
      <w:r w:rsidRPr="0039739C">
        <w:rPr>
          <w:i/>
        </w:rPr>
        <w:t xml:space="preserve">S. epidermidis </w:t>
      </w:r>
      <w:r w:rsidRPr="0039739C">
        <w:t>were chosen due to the differences in their PGN structure (</w:t>
      </w:r>
      <w:r>
        <w:rPr>
          <w:highlight w:val="yellow"/>
        </w:rPr>
        <w:fldChar w:fldCharType="begin"/>
      </w:r>
      <w:r>
        <w:instrText xml:space="preserve"> REF _Ref505272125 \h </w:instrText>
      </w:r>
      <w:r>
        <w:rPr>
          <w:highlight w:val="yellow"/>
        </w:rPr>
      </w:r>
      <w:r>
        <w:rPr>
          <w:highlight w:val="yellow"/>
        </w:rPr>
        <w:fldChar w:fldCharType="separate"/>
      </w:r>
      <w:r w:rsidR="00BA1790">
        <w:t xml:space="preserve">Figure </w:t>
      </w:r>
      <w:r w:rsidR="00BA1790">
        <w:rPr>
          <w:noProof/>
        </w:rPr>
        <w:t>4</w:t>
      </w:r>
      <w:r w:rsidR="00BA1790">
        <w:t>.</w:t>
      </w:r>
      <w:r w:rsidR="00BA1790">
        <w:rPr>
          <w:noProof/>
        </w:rPr>
        <w:t>3</w:t>
      </w:r>
      <w:r>
        <w:rPr>
          <w:highlight w:val="yellow"/>
        </w:rPr>
        <w:fldChar w:fldCharType="end"/>
      </w:r>
      <w:r w:rsidRPr="0039739C">
        <w:t xml:space="preserve">). This would allow to demonstrate the importance of particular peptidoglycan features to be determined in the augmentation process. Perhaps, </w:t>
      </w:r>
      <w:r w:rsidR="00F45958" w:rsidRPr="00F45958">
        <w:rPr>
          <w:i/>
          <w:iCs/>
        </w:rPr>
        <w:t>S. aureus</w:t>
      </w:r>
      <w:r w:rsidR="0073580A" w:rsidRPr="0073580A">
        <w:rPr>
          <w:i/>
          <w:iCs/>
        </w:rPr>
        <w:t xml:space="preserve"> </w:t>
      </w:r>
      <w:r w:rsidRPr="0039739C">
        <w:t>is capable of utilising the by-products of commensal bacteria in order to enhance its own pathogenesis, in particular via the conserved glycan backbone of peptidoglycan.</w:t>
      </w:r>
    </w:p>
    <w:p w14:paraId="52FFF0C3" w14:textId="77777777" w:rsidR="007E46DA" w:rsidRPr="0039739C" w:rsidRDefault="007E46DA" w:rsidP="007E46DA"/>
    <w:p w14:paraId="3FC43BC9" w14:textId="22CFED24" w:rsidR="007E46DA" w:rsidRPr="0039739C" w:rsidRDefault="007E46DA" w:rsidP="007E46DA">
      <w:r w:rsidRPr="0039739C">
        <w:t xml:space="preserve">Interestingly, while peptidoglycan from all tested bacterial species was able to augment pathogenesis in the murine model, the level of this effect was different. </w:t>
      </w:r>
      <w:r w:rsidRPr="0039739C">
        <w:rPr>
          <w:i/>
        </w:rPr>
        <w:t xml:space="preserve">S. epidermidis, </w:t>
      </w:r>
      <w:r w:rsidRPr="0039739C">
        <w:t xml:space="preserve">having the closest structure to </w:t>
      </w:r>
      <w:r w:rsidR="00F45958" w:rsidRPr="00F45958">
        <w:rPr>
          <w:i/>
          <w:iCs/>
        </w:rPr>
        <w:t>S. aureus</w:t>
      </w:r>
      <w:r w:rsidR="0073580A" w:rsidRPr="0073580A">
        <w:rPr>
          <w:i/>
          <w:iCs/>
        </w:rPr>
        <w:t xml:space="preserve"> </w:t>
      </w:r>
      <w:r w:rsidRPr="0039739C">
        <w:t xml:space="preserve">peptidoglycan was the most potent in </w:t>
      </w:r>
      <w:r w:rsidRPr="0039739C">
        <w:lastRenderedPageBreak/>
        <w:t xml:space="preserve">augmenting pathogenesis. Most likely this is due to the fact that during infection </w:t>
      </w:r>
      <w:r w:rsidR="00F45958" w:rsidRPr="00F45958">
        <w:rPr>
          <w:i/>
          <w:iCs/>
        </w:rPr>
        <w:t>S. aureus</w:t>
      </w:r>
      <w:r w:rsidR="0073580A" w:rsidRPr="0073580A">
        <w:rPr>
          <w:i/>
          <w:iCs/>
        </w:rPr>
        <w:t xml:space="preserve"> </w:t>
      </w:r>
      <w:r w:rsidRPr="0039739C">
        <w:t xml:space="preserve">has been shown to release peptidoglycan into the intracellular space </w:t>
      </w:r>
      <w:r w:rsidRPr="0039739C">
        <w:fldChar w:fldCharType="begin" w:fldLock="1"/>
      </w:r>
      <w:r w:rsidR="00B145F9">
        <w:instrText>ADDIN CSL_CITATION { "citationItems" : [ { "id" : "ITEM-1", "itemData" : { "DOI" : "10.1073/pnas.1317181111", "ISBN" : "1091-6490", "ISSN" : "0027-8424", "PMID" : "24434550", "abstract" : "Staphylococcal protein A (SpA) is anchored to the cell wall envelope of Staphylococcus aureus by sortase A, which links the threonyl (T) of its C-terminal LPXTG motif to peptidoglycan cross-bridges (i.e., Gly5). SpA binds the Fc\u03b3 domains of IgG and protects staphylococci from opsonophagocytic clearance. Moreover, SpA cross-links B-cell receptors to modify host adaptive immune responses. The mechanisms whereby SpA is released from the bacterial surface to access the host's immune system are not known. Here we demonstrate that SpA is released with murein tetrapeptide-tetraglycyl [L-Ala-D-iGln-(SpA-Gly5)L-Lys-D-Ala-Gly4] linked to its C-terminal threonyl. LytN, a cross-wall murein hydrolase, contributes to the release of SpA by removing amino sugars [i.e., N-acetylmuramic acid-N-acetylglucosamine (MurNAc-GlcNAc)] from attached peptidoglycan, whereas LytM, a pentaglycyl-endopeptidase, triggers polypeptide release from the bacterial envelope. A model is proposed whereby murein hydrolases cleave the anchor structure of released SpA to modify host immune responses.", "author" : [ { "dropping-particle" : "", "family" : "Becker", "given" : "Samuel", "non-dropping-particle" : "", "parse-names" : false, "suffix" : "" }, { "dropping-particle" : "", "family" : "Frankel", "given" : "Matthew B", "non-dropping-particle" : "", "parse-names" : false, "suffix" : "" }, { "dropping-particle" : "", "family" : "Schneewind", "given" : "Olaf", "non-dropping-particle" : "", "parse-names" : false, "suffix" : "" }, { "dropping-particle" : "", "family" : "Missiakas", "given" : "Dominique", "non-dropping-particle" : "", "parse-names" : false, "suffix" : "" } ], "container-title" : "Proceedings of the National Academy of Sciences", "id" : "ITEM-1", "issue" : "4", "issued" : { "date-parts" : [ [ "2014" ] ] }, "page" : "1574-1579", "title" : "Release of protein A from the cell wall of Staphylococcus aureus", "type" : "article-journal", "volume" : "111" }, "uris" : [ "http://www.mendeley.com/documents/?uuid=38513394-ce14-38a5-8d6a-66b12b4e0330" ] }, { "id" : "ITEM-2", "itemData" : { "DOI" : "10.1002/9780470015902.a0021974", "ISBN" : "9780444880949", "ISSN" : "01677306", "abstract" : "This chapter discusses cell-wall-associated proteins in Gram-positive bacteria. The cell walls of all Gram-positive bacteria contain proteins that play pivotal roles in cell growth and division, such as enzymes involved in the synthesis, modification and turn-over of peptidoglycan. The first Gram-positive cell-wall-associated proteins to be described in the literature were the M antigens of group A streptococci (Streptococcus pyogenes), which were extracted with hot-acid and subjected to serological studies as early as the 1920s. However, such extraction procedures resulted in highly fragmented, crude antigen preparations and this limited detailed biochemical or structural studies for many decades. With the exception of \u201chousekeeping\u201d proteins, cell-wall-associated proteins in other Gram-positive species received little attention until the discovery of Staphylococcus aureus protein A in 1966. Recent molecular studies on Gram-positive cell-wall-associated proteins have been stimulated by interest in a small number of species of medical or commercial importance, rather than interests in Gram-positive cell walls per se.", "author" : [ { "dropping-particle" : "", "family" : "Mayer", "given" : "Christoph", "non-dropping-particle" : "", "parse-names" : false, "suffix" : "" } ], "container-title" : "eLS", "id" : "ITEM-2", "issued" : { "date-parts" : [ [ "2012" ] ] }, "page" : "217-261", "title" : "Bacterial Cell Wall Recycling", "type" : "chapter", "volume" : "27" }, "uris" : [ "http://www.mendeley.com/documents/?uuid=c5c28c6e-368e-3cab-aaeb-c8b78ee35a97" ] }, { "id" : "ITEM-3", "itemData" : { "ISSN" : "0146-0749", "PMID" : "3070324", "abstract" : "The purpose of this article is to review cell wall turnover in various microorganisms. Emphasis is placed on the role of turnover in surface extension and cell wall assembly. In addition, characteristic features of turnover in different kinds of organisms are discussed. When possible, an analysis of the methods used in some turnover experiments is presented. Extensive re- views on bacterial cell walls have been published by Rogers et al. (129), Shockman and Barrett (138), and Park (117). Reviews on the surfaces of members of the genus Bacillus have been provided by Munson and Glaser (116) and Doyle and Koch (48). Additional reviews on surface stress theory and turnover (97-100) and bacterial surface extension (39, 134) are available. Mathematical analyses of various models for wall turnover have been published by Archibald (3), de Boer et al. (42-44), and Koch and Doyle (99). It is not our purpose to create redundant literature, but to provide, for the first time, a review devoted solely to cell wall turnover.", "author" : [ { "dropping-particle" : "", "family" : "Doyle", "given" : "R Jennings", "non-dropping-particle" : "", "parse-names" : false, "suffix" : "" }, { "dropping-particle" : "", "family" : "Chaloupka", "given" : "Jiri", "non-dropping-particle" : "", "parse-names" : false, "suffix" : "" }, { "dropping-particle" : "", "family" : "Vinter", "given" : "V", "non-dropping-particle" : "", "parse-names" : false, "suffix" : "" } ], "container-title" : "Microbiological reviews", "id" : "ITEM-3", "issue" : "4", "issued" : { "date-parts" : [ [ "1988" ] ] }, "page" : "554-567", "title" : "Turnover of cell walls in microorganisms.", "type" : "article-journal", "volume" : "52" }, "uris" : [ "http://www.mendeley.com/documents/?uuid=3eaebfc2-b425-37d6-bbca-562c59e5e4b8" ] } ], "mendeley" : { "formattedCitation" : "(Doyle, Chaloupka and Vinter, 1988; Mayer, 2012; Becker &lt;i&gt;et al.&lt;/i&gt;, 2014)", "plainTextFormattedCitation" : "(Doyle, Chaloupka and Vinter, 1988; Mayer, 2012; Becker et al., 2014)", "previouslyFormattedCitation" : "(Doyle, Chaloupka and Vinter, 1988; Mayer, 2012; Becker &lt;i&gt;et al.&lt;/i&gt;, 2014)" }, "properties" : {  }, "schema" : "https://github.com/citation-style-language/schema/raw/master/csl-citation.json" }</w:instrText>
      </w:r>
      <w:r w:rsidRPr="0039739C">
        <w:fldChar w:fldCharType="separate"/>
      </w:r>
      <w:r w:rsidR="00F71621" w:rsidRPr="00F71621">
        <w:rPr>
          <w:noProof/>
        </w:rPr>
        <w:t xml:space="preserve">(Doyle, Chaloupka and Vinter, 1988; Mayer, 2012; Becker </w:t>
      </w:r>
      <w:r w:rsidR="00F71621" w:rsidRPr="00F71621">
        <w:rPr>
          <w:i/>
          <w:noProof/>
        </w:rPr>
        <w:t>et al.</w:t>
      </w:r>
      <w:r w:rsidR="00F71621" w:rsidRPr="00F71621">
        <w:rPr>
          <w:noProof/>
        </w:rPr>
        <w:t>, 2014)</w:t>
      </w:r>
      <w:r w:rsidRPr="0039739C">
        <w:fldChar w:fldCharType="end"/>
      </w:r>
      <w:r w:rsidRPr="0039739C">
        <w:t xml:space="preserve">, perhaps self- augmenting, and it is unsurprising that a peptidoglycan close in structure to the native one would be as effective. </w:t>
      </w:r>
    </w:p>
    <w:p w14:paraId="66366AC7" w14:textId="77777777" w:rsidR="007E46DA" w:rsidRPr="0039739C" w:rsidRDefault="007E46DA" w:rsidP="007E46DA"/>
    <w:p w14:paraId="50AB4F8D" w14:textId="27AF23A1" w:rsidR="007E46DA" w:rsidRPr="0039739C" w:rsidRDefault="007E46DA" w:rsidP="007E46DA">
      <w:r w:rsidRPr="0039739C">
        <w:t xml:space="preserve">An unexpected effect was seen when co-injecting </w:t>
      </w:r>
      <w:r w:rsidR="00F45958" w:rsidRPr="00F45958">
        <w:rPr>
          <w:i/>
          <w:iCs/>
        </w:rPr>
        <w:t>S. aureus</w:t>
      </w:r>
      <w:r w:rsidR="0073580A" w:rsidRPr="0073580A">
        <w:rPr>
          <w:i/>
          <w:iCs/>
        </w:rPr>
        <w:t xml:space="preserve"> </w:t>
      </w:r>
      <w:r w:rsidRPr="0039739C">
        <w:t xml:space="preserve">and </w:t>
      </w:r>
      <w:r w:rsidRPr="0039739C">
        <w:rPr>
          <w:i/>
        </w:rPr>
        <w:t xml:space="preserve">B. subtilis </w:t>
      </w:r>
      <w:r w:rsidRPr="0039739C">
        <w:t xml:space="preserve">pPGN, where mice in this group seemed to have ‘fallen asleep’. This could be linked to previously described somnogenic effects of MDP, where mice injected intravenously with muramyl dipeptide showed induced sleep behaviours, similar to the ones observed in current experiments </w:t>
      </w:r>
      <w:r w:rsidRPr="0039739C">
        <w:fldChar w:fldCharType="begin" w:fldLock="1"/>
      </w:r>
      <w:r w:rsidR="00B145F9">
        <w:instrText>ADDIN CSL_CITATION { "citationItems" : [ { "id" : "ITEM-1", "itemData" : { "author" : [ { "dropping-particle" : "", "family" : "Krueger", "given" : "James M", "non-dropping-particle" : "", "parse-names" : false, "suffix" : "" }, { "dropping-particle" : "", "family" : "Walter", "given" : "James", "non-dropping-particle" : "", "parse-names" : false, "suffix" : "" }, { "dropping-particle" : "", "family" : "Karnovsky", "given" : "Manfred L", "non-dropping-particle" : "", "parse-names" : false, "suffix" : "" }, { "dropping-particle" : "", "family" : "Chedid", "given" : "Louis", "non-dropping-particle" : "", "parse-names" : false, "suffix" : "" }, { "dropping-particle" : "", "family" : "Choay", "given" : "Jean P", "non-dropping-particle" : "", "parse-names" : false, "suffix" : "" }, { "dropping-particle" : "", "family" : "Lefrancier", "given" : "Pierre", "non-dropping-particle" : "", "parse-names" : false, "suffix" : "" }, { "dropping-particle" : "", "family" : "Lederer", "given" : "Edgar", "non-dropping-particle" : "", "parse-names" : false, "suffix" : "" } ], "container-title" : "J. Exp. Med", "id" : "ITEM-1", "issued" : { "date-parts" : [ [ "1984" ] ] }, "page" : "68-76", "title" : "Muramyl Peptides. Variation of Somnogenic Activity with Structure", "type" : "article-journal", "volume" : "159" }, "uris" : [ "http://www.mendeley.com/documents/?uuid=b84dc6d6-53d1-3ab5-86de-0b64b9459010" ] }, { "id" : "ITEM-2", "itemData" : { "DOI" : "10.1073/pnas.79.19.6102", "ISBN" : "0027-8424 (Print)\\n0027-8424 (Linking)", "ISSN" : "0027-8424", "PMID" : "6964403", "abstract" : "A muramyl peptide that induces excess slow-wave sleep in rats, rabbits, and cats has recently been isolated from human urine. We now report that synthetic acetylmuramyl-L-alanyl-D-isoglutamine (\"muramyl dipeptide\") and its lysyl derivative (acetylmuramyl-L-alanyl-D-isoglutaminyllysine) can mimic the somnogenic effects of the natural peptide. Both compounds are also pyrogenic and may cause other disturbances of autonomic function. The pyrogenic effects of intravenously administered muramyl dipeptide can be suppressed by previous treatment with acetaminophen without blocking the sleep-promoting effects.", "author" : [ { "dropping-particle" : "", "family" : "Krueger", "given" : "J M", "non-dropping-particle" : "", "parse-names" : false, "suffix" : "" }, { "dropping-particle" : "", "family" : "Pappenheimer", "given" : "J R", "non-dropping-particle" : "", "parse-names" : false, "suffix" : "" }, { "dropping-particle" : "", "family" : "Karnovsky", "given" : "M L", "non-dropping-particle" : "", "parse-names" : false, "suffix" : "" } ], "container-title" : "Proc. Natl. Acad. Sci. U. S. A.", "id" : "ITEM-2", "issue" : "19", "issued" : { "date-parts" : [ [ "1982" ] ] }, "page" : "6102-6", "title" : "Sleep-promoting effects of muramyl peptides.", "type" : "article-journal", "volume" : "79" }, "uris" : [ "http://www.mendeley.com/documents/?uuid=7cdcb9b1-af22-3bc7-8a05-3ae019ff99a6" ] } ], "mendeley" : { "formattedCitation" : "(Krueger, Pappenheimer and Karnovsky, 1982; Krueger &lt;i&gt;et al.&lt;/i&gt;, 1984)", "plainTextFormattedCitation" : "(Krueger, Pappenheimer and Karnovsky, 1982; Krueger et al., 1984)", "previouslyFormattedCitation" : "(Krueger, Pappenheimer and Karnovsky, 1982; Krueger &lt;i&gt;et al.&lt;/i&gt;, 1984)" }, "properties" : {  }, "schema" : "https://github.com/citation-style-language/schema/raw/master/csl-citation.json" }</w:instrText>
      </w:r>
      <w:r w:rsidRPr="0039739C">
        <w:fldChar w:fldCharType="separate"/>
      </w:r>
      <w:r w:rsidR="00F71621" w:rsidRPr="00F71621">
        <w:rPr>
          <w:noProof/>
        </w:rPr>
        <w:t xml:space="preserve">(Krueger, Pappenheimer and Karnovsky, 1982; Krueger </w:t>
      </w:r>
      <w:r w:rsidR="00F71621" w:rsidRPr="00F71621">
        <w:rPr>
          <w:i/>
          <w:noProof/>
        </w:rPr>
        <w:t>et al.</w:t>
      </w:r>
      <w:r w:rsidR="00F71621" w:rsidRPr="00F71621">
        <w:rPr>
          <w:noProof/>
        </w:rPr>
        <w:t>, 1984)</w:t>
      </w:r>
      <w:r w:rsidRPr="0039739C">
        <w:fldChar w:fldCharType="end"/>
      </w:r>
      <w:r w:rsidR="00AB3CB7">
        <w:t>.</w:t>
      </w:r>
      <w:r w:rsidRPr="0039739C">
        <w:t xml:space="preserve">This did not occur when mice were injected with </w:t>
      </w:r>
      <w:r w:rsidRPr="0039739C">
        <w:rPr>
          <w:i/>
        </w:rPr>
        <w:t xml:space="preserve">B. subtilis </w:t>
      </w:r>
      <w:r w:rsidRPr="0039739C">
        <w:t xml:space="preserve">peptidoglycan alone. </w:t>
      </w:r>
    </w:p>
    <w:p w14:paraId="5717A658" w14:textId="77777777" w:rsidR="007E46DA" w:rsidRPr="0039739C" w:rsidRDefault="007E46DA" w:rsidP="007E46DA"/>
    <w:p w14:paraId="41555ACE" w14:textId="5B48F63C" w:rsidR="007E46DA" w:rsidRPr="0039739C" w:rsidRDefault="007E46DA" w:rsidP="007E46DA">
      <w:r w:rsidRPr="0039739C">
        <w:t xml:space="preserve">However, it was noted that when co-injecting </w:t>
      </w:r>
      <w:r w:rsidR="00F45958" w:rsidRPr="00F45958">
        <w:rPr>
          <w:i/>
          <w:iCs/>
        </w:rPr>
        <w:t>S. aureus</w:t>
      </w:r>
      <w:r w:rsidR="0073580A" w:rsidRPr="0073580A">
        <w:rPr>
          <w:i/>
          <w:iCs/>
        </w:rPr>
        <w:t xml:space="preserve"> </w:t>
      </w:r>
      <w:r w:rsidRPr="0039739C">
        <w:t xml:space="preserve">with PGN from other bacterial species apart from </w:t>
      </w:r>
      <w:r w:rsidRPr="0039739C">
        <w:rPr>
          <w:i/>
        </w:rPr>
        <w:t>B. subtilis</w:t>
      </w:r>
      <w:r w:rsidRPr="0039739C">
        <w:t>, no sleeping effect was seen.</w:t>
      </w:r>
      <w:r w:rsidR="0073580A" w:rsidRPr="0073580A">
        <w:rPr>
          <w:i/>
          <w:iCs/>
        </w:rPr>
        <w:t xml:space="preserve"> </w:t>
      </w:r>
      <w:r w:rsidRPr="0039739C">
        <w:t xml:space="preserve">This might hint that the presence of m-DAP in peptidoglycan is important for somnogenic properties. It would therefore be of interest if PGN isolated from </w:t>
      </w:r>
      <w:r w:rsidR="00AE6915" w:rsidRPr="00AE6915">
        <w:t>Gram-</w:t>
      </w:r>
      <w:r w:rsidRPr="0039739C">
        <w:t>negative bacteria would still show this effect.</w:t>
      </w:r>
    </w:p>
    <w:p w14:paraId="02896CB4" w14:textId="45A02BF8" w:rsidR="007E46DA" w:rsidRPr="0039739C" w:rsidRDefault="00F45958" w:rsidP="0042099B">
      <w:pPr>
        <w:pStyle w:val="Heading3"/>
        <w:rPr>
          <w:i/>
        </w:rPr>
      </w:pPr>
      <w:bookmarkStart w:id="462" w:name="_Toc500420566"/>
      <w:bookmarkStart w:id="463" w:name="_Toc500420621"/>
      <w:bookmarkStart w:id="464" w:name="_Toc505272658"/>
      <w:bookmarkStart w:id="465" w:name="_Toc521494864"/>
      <w:r w:rsidRPr="00F45958">
        <w:rPr>
          <w:i/>
          <w:iCs/>
        </w:rPr>
        <w:t>S. aureus</w:t>
      </w:r>
      <w:r w:rsidR="0073580A" w:rsidRPr="0073580A">
        <w:rPr>
          <w:i/>
          <w:iCs/>
        </w:rPr>
        <w:t xml:space="preserve"> </w:t>
      </w:r>
      <w:r w:rsidR="007E46DA" w:rsidRPr="0039739C">
        <w:t>infection is not augmented by lipoproteins, wall teichoic acids or particulate material</w:t>
      </w:r>
      <w:bookmarkEnd w:id="462"/>
      <w:bookmarkEnd w:id="463"/>
      <w:r w:rsidR="007E46DA" w:rsidRPr="0039739C">
        <w:t xml:space="preserve"> </w:t>
      </w:r>
      <w:r w:rsidR="007E46DA" w:rsidRPr="0039739C">
        <w:rPr>
          <w:i/>
        </w:rPr>
        <w:t>per se</w:t>
      </w:r>
      <w:bookmarkEnd w:id="464"/>
      <w:bookmarkEnd w:id="465"/>
    </w:p>
    <w:p w14:paraId="6D1BDD06" w14:textId="77777777" w:rsidR="007E46DA" w:rsidRPr="0039739C" w:rsidRDefault="007E46DA" w:rsidP="007E46DA">
      <w:r w:rsidRPr="0039739C">
        <w:t xml:space="preserve"> </w:t>
      </w:r>
    </w:p>
    <w:p w14:paraId="60FB32C1" w14:textId="3B429501" w:rsidR="007E46DA" w:rsidRPr="00236F57" w:rsidRDefault="007E46DA" w:rsidP="007E46DA">
      <w:pPr>
        <w:rPr>
          <w:lang w:val="nl-NL"/>
        </w:rPr>
      </w:pPr>
      <w:r w:rsidRPr="0039739C">
        <w:t xml:space="preserve">It was important to find out whether particulate matter, biological or inert was capable of augmenting </w:t>
      </w:r>
      <w:r w:rsidR="00F45958" w:rsidRPr="00F45958">
        <w:rPr>
          <w:i/>
          <w:iCs/>
        </w:rPr>
        <w:t>S. aureus</w:t>
      </w:r>
      <w:r w:rsidR="0073580A" w:rsidRPr="0073580A">
        <w:rPr>
          <w:i/>
          <w:iCs/>
        </w:rPr>
        <w:t xml:space="preserve"> </w:t>
      </w:r>
      <w:r w:rsidRPr="0039739C">
        <w:t xml:space="preserve">pathogenesis in the mouse model of infection. What is more, the </w:t>
      </w:r>
      <w:r w:rsidRPr="0039739C">
        <w:lastRenderedPageBreak/>
        <w:t xml:space="preserve">action of phagocytosis by immune cells triggers several intracellular and extracellular immune cascades essential for overall response to an invading pathogen </w:t>
      </w:r>
      <w:r w:rsidRPr="0039739C">
        <w:fldChar w:fldCharType="begin" w:fldLock="1"/>
      </w:r>
      <w:r w:rsidR="00B145F9">
        <w:instrText xml:space="preserve">ADDIN CSL_CITATION { "citationItems" : [ { "id" : "ITEM-1", "itemData" : { "DOI" : "10.1016/j.chom.2009.12.008", "ISSN" : "1934-6069", "PMID" : "20114027", "abstract" : "IL-1beta produced by phagocytes is important for protection against the mucosal pathogen Staphylococcus aureus. Processing and maturation of this cytokine requires activation of the multiprotein inflammasome complex. We observed that the bacterial cell wall component peptidoglycan (PGN) must be particulate and internalized via phagocytosis to activate NLRP3 inflammasomes and IL-1beta secretion. In the context of S. aureus infection of macrophages, we find that phagocytosis and lysozyme-based bacterial cell wall degradation are necessary to induce IL-1beta secretion. Further, an S. aureus enzyme, PGN O-acetyltransferase A, previously demonstrated to make cell wall PGN resistant to lysozyme, strongly suppresses inflammasome activation and inflammation in vitro and in vivo. These observations demonstrate that phagocytosis and lysozyme-based cell wall degradation of S. aureus are functionally coupled to inflammasome activation and IL-1beta secretion and illustrate a case whereby a bacterium specifically subverts IL-1beta secretion through chemical modification of its cell wall PGN.", "author" : [ { "dropping-particle" : "", "family" : "Shimada", "given" : "Takahiro", "non-dropping-particle" : "", "parse-names" : false, "suffix" : "" }, { "dropping-particle" : "", "family" : "Park", "given" : "Bong Goo", "non-dropping-particle" : "", "parse-names" : false, "suffix" : "" }, { "dropping-particle" : "", "family" : "Wolf", "given" : "Andrea J", "non-dropping-particle" : "", "parse-names" : false, "suffix" : "" }, { "dropping-particle" : "", "family" : "Brikos", "given" : "Constantinos", "non-dropping-particle" : "", "parse-names" : false, "suffix" : "" }, { "dropping-particle" : "", "family" : "Goodridge", "given" : "Helen S", "non-dropping-particle" : "", "parse-names" : false, "suffix" : "" }, { "dropping-particle" : "", "family" : "Becker", "given" : "Courtney A", "non-dropping-particle" : "", "parse-names" : false, "suffix" : "" }, { "dropping-particle" : "", "family" : "Reyes", "given" : "Christopher N", "non-dropping-particle" : "", "parse-names" : false, "suffix" : "" }, { "dropping-particle" : "", "family" : "Miao", "given" : "Edward A", "non-dropping-particle" : "", "parse-names" : false, "suffix" : "" }, { "dropping-particle" : "", "family" : "Aderem", "given" : "Alan", "non-dropping-particle" : "", "parse-names" : false, "suffix" : "" }, { "dropping-particle" : "", "family" : "G\u00f6tz", "given" : "Friedrich", "non-dropping-particle" : "", "parse-names" : false, "suffix" : "" }, { "dropping-particle" : "", "family" : "Liu", "given" : "George Y", "non-dropping-particle" : "", "parse-names" : false, "suffix" : "" }, { "dropping-particle" : "", "family" : "Underhill", "given" : "David M", "non-dropping-particle" : "", "parse-names" : false, "suffix" : "" } ], "container-title" : "Cell host &amp; microbe", "id" : "ITEM-1", "issue" : "1", "issued" : { "date-parts" : [ [ "2010", "1", "21" ] ] }, "page" : "38-49", "publisher" : "NIH Public Access", "title" : "Staphylococcus aureus evades lysozyme-based peptidoglycan digestion that links phagocytosis, inflammasome activation, and IL-1beta secretion.", "type" : "article-journal", "volume" : "7" }, "uris" : [ "http://www.mendeley.com/documents/?uuid=5829b6e8-8913-31a2-9e2a-7555c5d85474" ] }, { "id" : "ITEM-2", "itemData" : { "DOI" : "10.3389/fimmu.2014.00467", "ISBN" : "1664-3224 (Electronic)\\r1664-3224 (Linking)", "ISSN" : "16643224", "PMID" : "25309547", "abstract" : "Initial elimination of invading Staphylococcus aureus from the body is mediated by professional phagocytes. The neutrophil is the major phagocyte of the innate immunity and plays a key role in the host defense against staphylococcal infections. Opsonization of the bacteria with immunoglobulins and complement factors enables efficient recognition by the neutrophil that subsequently leads to intracellular compartmentalization and killing. Here, we provide a review of the key processes evolved in neutrophil-mediated phagocytosis of S. aureus and briefly describe </w:instrText>
      </w:r>
      <w:r w:rsidR="00B145F9" w:rsidRPr="00236F57">
        <w:rPr>
          <w:lang w:val="nl-NL"/>
        </w:rPr>
        <w:instrText>killing. As S. aureus is not helpless against the professional phagocytes, we will also highlight its immune evasion arsenal related to phagocytosis.", "author" : [ { "dropping-particle" : "", "family" : "Kessel", "given" : "Kok P M", "non-dropping-particle" : "van", "parse-names" : false, "suffix" : "" }, { "dropping-particle" : "", "family" : "Bestebroer", "given" : "Jovanka", "non-dropping-particle" : "", "parse-names" : false, "suffix" : "" }, { "dropping-particle" : "", "family" : "Strijp", "given" : "Jos A G", "non-dropping-particle" : "van", "parse-names" : false, "suffix" : "" } ], "container-title" : "Frontiers in Immunology", "id" : "ITEM-2", "issue" : "SEP", "issued" : { "date-parts" : [ [ "2014" ] ] }, "page" : "467", "publisher" : "Frontiers Media SA", "title" : "Neutrophil-mediated phagocytosis of Staphylococcus aureus", "type" : "article-journal", "volume" : "5" }, "uris" : [ "http://www.mendeley.com/documents/?uuid=760af9e0-e1fb-31ae-ae5d-2d66577a4ee3" ] } ], "mendeley" : { "formattedCitation" : "(Shimada, Park, Andrea J Wolf, &lt;i&gt;et al.&lt;/i&gt;, 2010; van Kessel, Bestebroer and van Strijp, 2014)", "plainTextFormattedCitation" : "(Shimada, Park, Andrea J Wolf, et al., 2010; van Kessel, Bestebroer and van Strijp, 2014)", "previouslyFormattedCitation" : "(Shimada, Park, Andrea J Wolf, &lt;i&gt;et al.&lt;/i&gt;, 2010; van Kessel, Bestebroer and van Strijp, 2014)" }, "properties" : {  }, "schema" : "https://github.com/citation-style-language/schema/raw/master/csl-citation.json" }</w:instrText>
      </w:r>
      <w:r w:rsidRPr="0039739C">
        <w:fldChar w:fldCharType="separate"/>
      </w:r>
      <w:r w:rsidR="00F71621" w:rsidRPr="00236F57">
        <w:rPr>
          <w:noProof/>
          <w:lang w:val="nl-NL"/>
        </w:rPr>
        <w:t xml:space="preserve">(Shimada, Park, Andrea J Wolf, </w:t>
      </w:r>
      <w:r w:rsidR="00F71621" w:rsidRPr="00236F57">
        <w:rPr>
          <w:i/>
          <w:noProof/>
          <w:lang w:val="nl-NL"/>
        </w:rPr>
        <w:t>et al.</w:t>
      </w:r>
      <w:r w:rsidR="00F71621" w:rsidRPr="00236F57">
        <w:rPr>
          <w:noProof/>
          <w:lang w:val="nl-NL"/>
        </w:rPr>
        <w:t>, 2010; van Kessel, Bestebroer and van Strijp, 2014)</w:t>
      </w:r>
      <w:r w:rsidRPr="0039739C">
        <w:fldChar w:fldCharType="end"/>
      </w:r>
      <w:r w:rsidRPr="00236F57">
        <w:rPr>
          <w:lang w:val="nl-NL"/>
        </w:rPr>
        <w:t>.</w:t>
      </w:r>
    </w:p>
    <w:p w14:paraId="1FD70589" w14:textId="77777777" w:rsidR="007E46DA" w:rsidRPr="00236F57" w:rsidRDefault="007E46DA" w:rsidP="007E46DA">
      <w:pPr>
        <w:rPr>
          <w:lang w:val="nl-NL"/>
        </w:rPr>
      </w:pPr>
    </w:p>
    <w:p w14:paraId="16FC1012" w14:textId="2A7D752B" w:rsidR="007E46DA" w:rsidRPr="0039739C" w:rsidRDefault="007E46DA" w:rsidP="007E46DA">
      <w:r w:rsidRPr="0039739C">
        <w:t xml:space="preserve">Several bacterial cell wall components have been shown to activate the immune system. For instance, bacterial WTAs are recognised by human anti-WTA IgG, in turn triggering the activation of the classical complement pathway </w:t>
      </w:r>
      <w:r w:rsidRPr="0039739C">
        <w:fldChar w:fldCharType="begin" w:fldLock="1"/>
      </w:r>
      <w:r w:rsidR="00B145F9">
        <w:instrText>ADDIN CSL_CITATION { "citationItems" : [ { "id" : "ITEM-1", "itemData" : { "DOI" : "10.1016/j.imbio.2016.06.003", "abstract" : "Please cite this article in press as: Kurokawa, K., et al., The staphylococcal surface-glycopolymer wall teichoic acid (WTA) is crucial for complement activation and immunological defense against Staphylococcus aureus infection. Immunobiology (2016),", "author" : [ { "dropping-particle" : "", "family" : "Kurokawa", "given" : "Kenji", "non-dropping-particle" : "", "parse-names" : false, "suffix" : "" }, { "dropping-particle" : "", "family" : "Takahashi", "given" : "Kazue", "non-dropping-particle" : "", "parse-names" : false, "suffix" : "" }, { "dropping-particle" : "", "family" : "Luel Lee", "given" : "Bok", "non-dropping-particle" : "", "parse-names" : false, "suffix" : "" } ], "container-title" : "Immunobiology", "id" : "ITEM-1", "issued" : { "date-parts" : [ [ "2016" ] ] }, "title" : "The staphylococcal surface-glycopolymer wall teichoic acid (WTA) is crucial for complement activation and immunological defense against Staphylococcus aureus infection", "type" : "article-journal" }, "uris" : [ "http://www.mendeley.com/documents/?uuid=e44f07c4-981d-4caf-80b8-e542297f1ed5" ] } ], "mendeley" : { "formattedCitation" : "(Kurokawa, Takahashi and Luel Lee, 2016)", "plainTextFormattedCitation" : "(Kurokawa, Takahashi and Luel Lee, 2016)", "previouslyFormattedCitation" : "(Kurokawa, Takahashi and Luel Lee, 2016)" }, "properties" : {  }, "schema" : "https://github.com/citation-style-language/schema/raw/master/csl-citation.json" }</w:instrText>
      </w:r>
      <w:r w:rsidRPr="0039739C">
        <w:fldChar w:fldCharType="separate"/>
      </w:r>
      <w:r w:rsidR="00F71621" w:rsidRPr="00F71621">
        <w:rPr>
          <w:noProof/>
        </w:rPr>
        <w:t>(Kurokawa, Takahashi and Luel Lee, 2016)</w:t>
      </w:r>
      <w:r w:rsidRPr="0039739C">
        <w:fldChar w:fldCharType="end"/>
      </w:r>
      <w:r w:rsidRPr="0039739C">
        <w:t>. Moreover, WTA has been shown to activate CD4</w:t>
      </w:r>
      <w:r w:rsidRPr="0039739C">
        <w:rPr>
          <w:vertAlign w:val="superscript"/>
        </w:rPr>
        <w:t>+</w:t>
      </w:r>
      <w:r w:rsidRPr="0039739C">
        <w:t xml:space="preserve"> T cells via MHC-ll mechanism, promoting abscess formation </w:t>
      </w:r>
      <w:r w:rsidRPr="0039739C">
        <w:fldChar w:fldCharType="begin" w:fldLock="1"/>
      </w:r>
      <w:r w:rsidR="00B145F9">
        <w:instrText>ADDIN CSL_CITATION { "citationItems" : [ { "id" : "ITEM-1", "itemData" : { "DOI" : "10.1371/journal.pone.0013227", "ISBN" : "1932-6203 (Electronic)\\r1932-6203 (Linking)", "ISSN" : "19326203", "PMID" : "20949105", "abstract" : "Zwitterionic polysaccharide (ZPS) components of the bacterial cell envelope have been shown to exert a major histocompatibility complex (MHC) II-dependent activation of CD4+ T cells, which in turn can modulate the outcome and progression of infections in animal models. We investigated the impact of zwitterionic cell wall teichoic acid (WTA) produced by Staphylococcus aureus on the development of skin abscesses in a mouse model. We also compared the relative biological activities of WTA and capsular polysaccharide (CP), important S. aureus pathogenicity factors, in abscess formation. Expression of both WTA and CP markedly affected the ability of S. aureus to induce skin abscess formation in mice. Purified wild-type zwitterionic WTA was more active in inducing abscess formation than negatively charged mutant WTA or purified CP8. To assess the ability of purified native WTA to stimulate T cell proliferation in vitro, we co-cultivated WTA with human T-cells and antigen presenting cells in the presence and absence of various inhibitors of MHC-II presentation. Wild-type WTA induced T cell proliferation to a significantly greater extent than negatively charged WTA. T cell activation was dependent on the presentation of WTA on MHC II, since inhibitors of MHC II-dependent presentation and antibodies to MHC II significantly reduced T cell proliferation. T cells activated in vitro with wild-type WTA, but not negatively charged WTA, induced abscess formation when injected subcutaneously into wild-type mice. CD4-/- mice similarly injected with WTA failed to develop abscesses. Our results demonstrate that the zwitterionic WTA of S. aureus induces CD4+ T-cell proliferation in an MHCII-dependent manner, which in turn modulates abscess formation in a mouse skin infection model. An understanding of this novel T cell-dependent host response to staphylococcal abscess formation may lead to the development of new strategies to combat S. aureus skin and soft tissue infections.", "author" : [ { "dropping-particle" : "", "family" : "Weidenmaier", "given" : "Christopher", "non-dropping-particle" : "", "parse-names" : false, "suffix" : "" }, { "dropping-particle" : "", "family" : "McLoughlin", "given" : "Rachel M.", "non-dropping-particle" : "", "parse-names" : false, "suffix" : "" }, { "dropping-particle" : "", "family" : "Lee", "given" : "Jean C.", "non-dropping-particle" : "", "parse-names" : false, "suffix" : "" } ], "container-title" : "PLoS ONE", "editor" : [ { "dropping-particle" : "", "family" : "Otto", "given" : "Michael", "non-dropping-particle" : "", "parse-names" : false, "suffix" : "" } ], "id" : "ITEM-1", "issue" : "10", "issued" : { "date-parts" : [ [ "2010", "10", "7" ] ] }, "page" : "e13227", "publisher" : "Public Library of Science", "title" : "The Zwitterionic cell wall teichoic acid of Staphylococcus aureus provokes skin abscesses in mice by a novel CD4+ T-cell-dependent mechanism", "type" : "article-journal", "volume" : "5" }, "uris" : [ "http://www.mendeley.com/documents/?uuid=3ddeb606-7c4e-3a7a-a807-eb951ad80187" ] } ], "mendeley" : { "formattedCitation" : "(Weidenmaier, McLoughlin and Lee, 2010)", "plainTextFormattedCitation" : "(Weidenmaier, McLoughlin and Lee, 2010)", "previouslyFormattedCitation" : "(Weidenmaier, McLoughlin and Lee, 2010)" }, "properties" : {  }, "schema" : "https://github.com/citation-style-language/schema/raw/master/csl-citation.json" }</w:instrText>
      </w:r>
      <w:r w:rsidRPr="0039739C">
        <w:fldChar w:fldCharType="separate"/>
      </w:r>
      <w:r w:rsidR="00F71621" w:rsidRPr="00F71621">
        <w:rPr>
          <w:noProof/>
        </w:rPr>
        <w:t>(Weidenmaier, McLoughlin and Lee, 2010)</w:t>
      </w:r>
      <w:r w:rsidRPr="0039739C">
        <w:fldChar w:fldCharType="end"/>
      </w:r>
      <w:r w:rsidRPr="0039739C">
        <w:t xml:space="preserve">. Similarly, lipoproteins are thought to be involved in triggering inflammation through activation of cell-surface TLR-2 receptors </w:t>
      </w:r>
      <w:r w:rsidRPr="0039739C">
        <w:fldChar w:fldCharType="begin" w:fldLock="1"/>
      </w:r>
      <w:r w:rsidR="00B145F9">
        <w:instrText>ADDIN CSL_CITATION { "citationItems" : [ { "id" : "ITEM-1", "itemData" : { "DOI" : "10.1128/IAI.73.4.2411-2423.2005", "ISSN" : "0019-9567", "PMID" : "15784587", "abstract" : "A lipoprotein diacylglyceryl transferase (lgt) deletion mutant of Staphylococcus aureus SA113 was constructed. The lipoprotein and prelipoprotein expression, the growth behavior, and the ability of the mutant to elicit an immune response in various host cells were studied. In the wild type, the majority of [14C]palmitate-labeled lipoproteins were located in the membrane fraction, although some lipoproteins were also present on the cell surface and in the culture supernatant. The lgt mutant completely lacked palmitate-labeled lipoproteins and released high amounts of some unmodified prelipoproteins, e.g., the oligopeptide-binding protein OppA, the peptidyl-prolyl cis-trans isomerase PrsA, and the staphylococcal iron transporter SitC, into the culture supernatant. The growth of the lgt mutant was hardly affected in rich medium but was retarded under nutrient limitation. The lgt mutant and its crude lysate induced much fewer proinflammatory cytokines and chemokines in human monocytic (MonoMac6), epithelial (pulmonary A549), and endothelial (human umbilical vein endothelial) cells than the wild type. However, in whole blood samples, the culture supernatant of the lgt mutant was equal or even superior to the wild-type supernatant in tumor necrosis factor alpha induction. Lipoprotein fractionation experiments provided evidence that a small proportion of the mature lipoproteins are released by the S. aureus wild type despite the lipid anchor and are trapped in part by the cell wall, thereby exposing the immune-activating lipid structure on the cell surface. Bacterial lipoproteins appear to be essential for a complete immune stimulation by gram-positive bacteria.", "author" : [ { "dropping-particle" : "", "family" : "Stoll", "given" : "Hartmut", "non-dropping-particle" : "", "parse-names" : false, "suffix" : "" }, { "dropping-particle" : "", "family" : "Dengjel", "given" : "J\u00f6rn", "non-dropping-particle" : "", "parse-names" : false, "suffix" : "" }, { "dropping-particle" : "", "family" : "Nerz", "given" : "Christiane", "non-dropping-particle" : "", "parse-names" : false, "suffix" : "" }, { "dropping-particle" : "", "family" : "G\u00f6tz", "given" : "Friedrich", "non-dropping-particle" : "", "parse-names" : false, "suffix" : "" } ], "container-title" : "Infection and immunity", "id" : "ITEM-1", "issue" : "4", "issued" : { "date-parts" : [ [ "2005", "4" ] ] }, "page" : "2411-23", "publisher" : "American Society for Microbiology (ASM)", "title" : "Staphylococcus aureus deficient in lipidation of prelipoproteins is attenuated in growth and immune activation.", "type" : "article-journal", "volume" : "73" }, "uris" : [ "http://www.mendeley.com/documents/?uuid=6d19af61-5adf-3038-9bb6-2e32fe693c8f" ] } ], "mendeley" : { "formattedCitation" : "(Stoll &lt;i&gt;et al.&lt;/i&gt;, 2005b)", "plainTextFormattedCitation" : "(Stoll et al., 2005b)", "previouslyFormattedCitation" : "(Stoll &lt;i&gt;et al.&lt;/i&gt;, 2005b)" }, "properties" : {  }, "schema" : "https://github.com/citation-style-language/schema/raw/master/csl-citation.json" }</w:instrText>
      </w:r>
      <w:r w:rsidRPr="0039739C">
        <w:fldChar w:fldCharType="separate"/>
      </w:r>
      <w:r w:rsidR="00F71621" w:rsidRPr="00F71621">
        <w:rPr>
          <w:noProof/>
        </w:rPr>
        <w:t xml:space="preserve">(Stoll </w:t>
      </w:r>
      <w:r w:rsidR="00F71621" w:rsidRPr="00F71621">
        <w:rPr>
          <w:i/>
          <w:noProof/>
        </w:rPr>
        <w:t>et al.</w:t>
      </w:r>
      <w:r w:rsidR="00F71621" w:rsidRPr="00F71621">
        <w:rPr>
          <w:noProof/>
        </w:rPr>
        <w:t>, 2005b)</w:t>
      </w:r>
      <w:r w:rsidRPr="0039739C">
        <w:fldChar w:fldCharType="end"/>
      </w:r>
      <w:r w:rsidRPr="0039739C">
        <w:t xml:space="preserve"> and shown to be behind wrongly assigned receptor activation by peptidoglycan </w:t>
      </w:r>
      <w:r w:rsidRPr="0039739C">
        <w:fldChar w:fldCharType="begin" w:fldLock="1"/>
      </w:r>
      <w:r w:rsidR="00B145F9">
        <w:instrText>ADDIN CSL_CITATION { "citationItems" : [ { "id" : "ITEM-1", "itemData" : { "DOI" : "10.1038/sj.embor.7400248", "ISBN" : "10.1038/sj.embor.7400248", "ISSN" : "1469221X", "PMID" : "15359270", "abstract" : "Toll-like receptor 2 (TLR2) has been shown to recognize several classes of pathogen-associated molecular patterns including peptidoglycan (PG). However, studies linking PG with TLR2 recognition have relied mainly on the use of commercial Staphylococcus aureus PG and have not addressed TLR2 recognition of other PG types. Using highly purified PGs from eight bacteria (Escherichia coli, Pseudomonas aeruginosa, Yersinia pseudotuberculosis, Helicobacter pylori, Bacillus subtilis, Listeria monocytogenes, Streptococcus pneumoniae and S. aureus), we show that these PGs are not sensed through TLR2, TLR2/1 or TLR2/6. PG sensing is lost after removal of lipoproteins or lipoteichoic acids (LTAs) from Gram-negative and Gram-positive cell walls, respectively. Accordingly, purified LTAs are sensed synergistically through TLR2/1. Finally, we show that elicited peritoneal murine macrophages do not produce tumour necrosis factor-alpha or interleukin-6 in response to purified PGs, suggesting that PG detection is more likely to occur intracellularly (through Nod1/Nod2) rather than from the extracellular compartment.", "author" : [ { "dropping-particle" : "", "family" : "Travassos", "given" : "Leonardo H", "non-dropping-particle" : "", "parse-names" : false, "suffix" : "" }, { "dropping-particle" : "", "family" : "Girardin", "given" : "Stephen E", "non-dropping-particle" : "", "parse-names" : false, "suffix" : "" }, { "dropping-particle" : "", "family" : "Philpott", "given" : "Dana J", "non-dropping-particle" : "", "parse-names" : false, "suffix" : "" }, { "dropping-particle" : "", "family" : "Blanot", "given" : "Didier", "non-dropping-particle" : "", "parse-names" : false, "suffix" : "" }, { "dropping-particle" : "", "family" : "Nahori", "given" : "Marie Anne", "non-dropping-particle" : "", "parse-names" : false, "suffix" : "" }, { "dropping-particle" : "", "family" : "Werts", "given" : "Catherine", "non-dropping-particle" : "", "parse-names" : false, "suffix" : "" }, { "dropping-particle" : "", "family" : "Boneca", "given" : "Ivo G", "non-dropping-particle" : "", "parse-names" : false, "suffix" : "" } ], "container-title" : "EMBO Reports", "id" : "ITEM-1", "issue" : "10", "issued" : { "date-parts" : [ [ "2004", "10", "1" ] ] }, "page" : "1000-1006", "publisher" : "EMBO Press", "title" : "Toll-like receptor 2-dependent bacterial sensing does not occur via peptidoglycan recognition", "type" : "article-journal", "volume" : "5" }, "uris" : [ "http://www.mendeley.com/documents/?uuid=bc34c4a6-f400-30f2-822a-0d4d5071e276" ] } ], "mendeley" : { "formattedCitation" : "(Travassos &lt;i&gt;et al.&lt;/i&gt;, 2004b)", "plainTextFormattedCitation" : "(Travassos et al., 2004b)", "previouslyFormattedCitation" : "(Travassos &lt;i&gt;et al.&lt;/i&gt;, 2004b)" }, "properties" : {  }, "schema" : "https://github.com/citation-style-language/schema/raw/master/csl-citation.json" }</w:instrText>
      </w:r>
      <w:r w:rsidRPr="0039739C">
        <w:fldChar w:fldCharType="separate"/>
      </w:r>
      <w:r w:rsidR="00F71621" w:rsidRPr="00F71621">
        <w:rPr>
          <w:noProof/>
        </w:rPr>
        <w:t xml:space="preserve">(Travassos </w:t>
      </w:r>
      <w:r w:rsidR="00F71621" w:rsidRPr="00F71621">
        <w:rPr>
          <w:i/>
          <w:noProof/>
        </w:rPr>
        <w:t>et al.</w:t>
      </w:r>
      <w:r w:rsidR="00F71621" w:rsidRPr="00F71621">
        <w:rPr>
          <w:noProof/>
        </w:rPr>
        <w:t>, 2004b)</w:t>
      </w:r>
      <w:r w:rsidRPr="0039739C">
        <w:fldChar w:fldCharType="end"/>
      </w:r>
      <w:r w:rsidR="00AB3CB7">
        <w:t>.</w:t>
      </w:r>
      <w:r w:rsidR="0073580A" w:rsidRPr="0073580A">
        <w:rPr>
          <w:i/>
          <w:iCs/>
        </w:rPr>
        <w:t xml:space="preserve"> </w:t>
      </w:r>
      <w:r w:rsidRPr="0039739C">
        <w:t>Therefore, the fact that the SH1000</w:t>
      </w:r>
      <w:r w:rsidRPr="0039739C">
        <w:rPr>
          <w:i/>
        </w:rPr>
        <w:t xml:space="preserve">∆tarO </w:t>
      </w:r>
      <w:r w:rsidRPr="0039739C">
        <w:t>mutant nor SH100</w:t>
      </w:r>
      <w:r w:rsidRPr="0039739C">
        <w:rPr>
          <w:i/>
        </w:rPr>
        <w:t>∆lgt</w:t>
      </w:r>
      <w:r w:rsidRPr="0039739C">
        <w:t xml:space="preserve"> did not abolish augmentation is an important step towards understanding the molecular mechanism behind it. </w:t>
      </w:r>
    </w:p>
    <w:p w14:paraId="5F0137F6" w14:textId="77777777" w:rsidR="007E46DA" w:rsidRPr="0039739C" w:rsidRDefault="007E46DA" w:rsidP="007E46DA"/>
    <w:p w14:paraId="4CCCC5C3" w14:textId="2FC8E451" w:rsidR="007E46DA" w:rsidRPr="0039739C" w:rsidRDefault="007E46DA" w:rsidP="007E46DA">
      <w:r w:rsidRPr="0039739C">
        <w:t>A number of non-bacterial particles have been shown to be pro-inflammatory, such as silica crystals and aluminium salts</w:t>
      </w:r>
      <w:r w:rsidR="00AB3CB7">
        <w:t>,</w:t>
      </w:r>
      <w:r w:rsidRPr="0039739C">
        <w:t xml:space="preserve"> capable of triggering NALP3 inflammasome activation through the production of PGE</w:t>
      </w:r>
      <w:r w:rsidRPr="0039739C">
        <w:rPr>
          <w:vertAlign w:val="subscript"/>
        </w:rPr>
        <w:t>2</w:t>
      </w:r>
      <w:r w:rsidR="0073580A" w:rsidRPr="0073580A">
        <w:rPr>
          <w:i/>
          <w:iCs/>
          <w:vertAlign w:val="superscript"/>
        </w:rPr>
        <w:t xml:space="preserve"> </w:t>
      </w:r>
      <w:r w:rsidRPr="0039739C">
        <w:t>and IL-1</w:t>
      </w:r>
      <w:r w:rsidRPr="0039739C">
        <w:sym w:font="Symbol" w:char="F062"/>
      </w:r>
      <w:r w:rsidRPr="0039739C">
        <w:t xml:space="preserve"> </w:t>
      </w:r>
      <w:r w:rsidRPr="0039739C">
        <w:fldChar w:fldCharType="begin" w:fldLock="1"/>
      </w:r>
      <w:r w:rsidR="00B145F9">
        <w:instrText>ADDIN CSL_CITATION { "citationItems" : [ { "id" : "ITEM-1", "itemData" : { "DOI" : "10.1016/j.immuni.2011.03.019", "ISBN" : "1097-4180 (Electronic)\\r1074-7613 (Linking)", "ISSN" : "10747613", "PMID" : "21497116", "abstract" : "Particulates such as silica crystal (silica) and aluminum salts (alum) activate the inflammasome and induce the secretion of proinflammatory cytokines in macrophages. These particulates also induce the production of immunoglobulin E via a T helper 2 (Th2) cell-associated mechanism. However, the mechanism involved in the induction of type 2 immunity has not been elucidated. Here, we showed that silica and alum induced lipopolysaccharide-primed macrophages to produce the lipid mediator prostaglandin E2 (PGE2) and interleukin-1\u03b2 (IL-1\u03b2). Macrophages deficient in the inflammasome components caspase 1, NALP3, and ASC revealed that PGE2 production was independent of the NALP3 inflammasome. PGE2 expression was markedly reduced in PGE synthase-deficient (Ptges-/-) macrophages, and Ptges-/-mice displayed reduced antigen-specific serum IgE concentrations after immunization with alum or silica. Our results indicate that silica and alum regulate the production of PGE2 and that the induction of PGE2 by particulates controls the immune response in vivo. \u00a9 2011 Elsevier Inc.", "author" : [ { "dropping-particle" : "", "family" : "Kuroda", "given" : "Etsushi", "non-dropping-particle" : "", "parse-names" : false, "suffix" : "" }, { "dropping-particle" : "", "family" : "Ishii", "given" : "Ken J.", "non-dropping-particle" : "", "parse-names" : false, "suffix" : "" }, { "dropping-particle" : "", "family" : "Uematsu", "given" : "Satoshi", "non-dropping-particle" : "", "parse-names" : false, "suffix" : "" }, { "dropping-particle" : "", "family" : "Ohata", "given" : "Keiichi", "non-dropping-particle" : "", "parse-names" : false, "suffix" : "" }, { "dropping-particle" : "", "family" : "Coban", "given" : "Cevayir", "non-dropping-particle" : "", "parse-names" : false, "suffix" : "" }, { "dropping-particle" : "", "family" : "Akira", "given" : "Shizuo", "non-dropping-particle" : "", "parse-names" : false, "suffix" : "" }, { "dropping-particle" : "", "family" : "Aritake", "given" : "Kosuke", "non-dropping-particle" : "", "parse-names" : false, "suffix" : "" }, { "dropping-particle" : "", "family" : "Urade", "given" : "Yoshihiro", "non-dropping-particle" : "", "parse-names" : false, "suffix" : "" }, { "dropping-particle" : "", "family" : "Morimoto", "given" : "Yasuo", "non-dropping-particle" : "", "parse-names" : false, "suffix" : "" } ], "container-title" : "Immunity", "id" : "ITEM-1", "issue" : "4", "issued" : { "date-parts" : [ [ "2011", "4", "22" ] ] }, "page" : "514-526", "publisher" : "Cell Press", "title" : "Silica Crystals and Aluminum Salts Regulate the Production of Prostaglandin in Macrophages via NALP3 Inflammasome-Independent Mechanisms", "type" : "article-journal", "volume" : "34" }, "uris" : [ "http://www.mendeley.com/documents/?uuid=822352f1-abf4-3732-9ed3-3ca68dd307e6" ] } ], "mendeley" : { "formattedCitation" : "(Kuroda &lt;i&gt;et al.&lt;/i&gt;, 2011)", "plainTextFormattedCitation" : "(Kuroda et al., 2011)", "previouslyFormattedCitation" : "(Kuroda &lt;i&gt;et al.&lt;/i&gt;, 2011)" }, "properties" : {  }, "schema" : "https://github.com/citation-style-language/schema/raw/master/csl-citation.json" }</w:instrText>
      </w:r>
      <w:r w:rsidRPr="0039739C">
        <w:fldChar w:fldCharType="separate"/>
      </w:r>
      <w:r w:rsidR="00F71621" w:rsidRPr="00F71621">
        <w:rPr>
          <w:noProof/>
        </w:rPr>
        <w:t xml:space="preserve">(Kuroda </w:t>
      </w:r>
      <w:r w:rsidR="00F71621" w:rsidRPr="00F71621">
        <w:rPr>
          <w:i/>
          <w:noProof/>
        </w:rPr>
        <w:t>et al.</w:t>
      </w:r>
      <w:r w:rsidR="00F71621" w:rsidRPr="00F71621">
        <w:rPr>
          <w:noProof/>
        </w:rPr>
        <w:t>, 2011)</w:t>
      </w:r>
      <w:r w:rsidRPr="0039739C">
        <w:fldChar w:fldCharType="end"/>
      </w:r>
      <w:r w:rsidRPr="0039739C">
        <w:t xml:space="preserve">. Asbestos has also been shown to trigger activation through the NALP3 inflammasome </w:t>
      </w:r>
      <w:r w:rsidRPr="0039739C">
        <w:fldChar w:fldCharType="begin" w:fldLock="1"/>
      </w:r>
      <w:r w:rsidR="00B145F9">
        <w:instrText>ADDIN CSL_CITATION { "citationItems" : [ { "id" : "ITEM-1", "itemData" : { "DOI" : "10.1126/science.1156995", "ISBN" : "1095-9203 (Electronic)", "ISSN" : "0036-8075", "PMID" : "18403674", "abstract" : "The inhalation of airborne pollutants, such as asbestos or silica, is linked to inflammation of the lung, fibrosis, and lung cancer. How the presence of pathogenic dust is recognized and how chronic inflammatory diseases are triggered are poorly understood. Here, we show that asbestos and silica are sensed by the Nalp3 inflammasome, whose subsequent activation leads to interleukin-1beta secretion. Inflammasome activation is triggered by reactive oxygen species, which are generated by a NADPH oxidase upon particle phagocytosis. (NADPH is the reduced form of nicotinamide adenine dinucleotide phosphate.) In a model of asbestos inhalation, Nalp3-/- mice showed diminished recruitment of inflammatory cells to the lungs, paralleled by lower cytokine production. Our findings implicate the Nalp3 inflammasome in particulate matter-related pulmonary diseases and support its role as a major proinflammatory \"danger\" receptor.", "author" : [ { "dropping-particle" : "", "family" : "Dostert", "given" : "Catherine", "non-dropping-particle" : "", "parse-names" : false, "suffix" : "" }, { "dropping-particle" : "", "family" : "Petrilli", "given" : "V.", "non-dropping-particle" : "", "parse-names" : false, "suffix" : "" }, { "dropping-particle" : "", "family" : "Bruggen", "given" : "Robin", "non-dropping-particle" : "Van", "parse-names" : false, "suffix" : "" }, { "dropping-particle" : "", "family" : "Steele", "given" : "Chad", "non-dropping-particle" : "", "parse-names" : false, "suffix" : "" }, { "dropping-particle" : "", "family" : "Mossman", "given" : "Brooke T", "non-dropping-particle" : "", "parse-names" : false, "suffix" : "" }, { "dropping-particle" : "", "family" : "Tschopp", "given" : "J\u00fcrg", "non-dropping-particle" : "", "parse-names" : false, "suffix" : "" } ], "container-title" : "Science", "id" : "ITEM-1", "issue" : "5876", "issued" : { "date-parts" : [ [ "2008", "5", "2" ] ] }, "page" : "674-677", "publisher" : "NIH Public Access", "title" : "Innate Immune Activation Through Nalp3 Inflammasome Sensing of Asbestos and Silica", "type" : "article-journal", "volume" : "320" }, "uris" : [ "http://www.mendeley.com/documents/?uuid=fdfd8c0c-46ac-38bd-bee2-8e7e1bca0b2c" ] } ], "mendeley" : { "formattedCitation" : "(Dostert &lt;i&gt;et al.&lt;/i&gt;, 2008)", "plainTextFormattedCitation" : "(Dostert et al., 2008)", "previouslyFormattedCitation" : "(Dostert &lt;i&gt;et al.&lt;/i&gt;, 2008)" }, "properties" : {  }, "schema" : "https://github.com/citation-style-language/schema/raw/master/csl-citation.json" }</w:instrText>
      </w:r>
      <w:r w:rsidRPr="0039739C">
        <w:fldChar w:fldCharType="separate"/>
      </w:r>
      <w:r w:rsidR="00F71621" w:rsidRPr="00F71621">
        <w:rPr>
          <w:noProof/>
        </w:rPr>
        <w:t xml:space="preserve">(Dostert </w:t>
      </w:r>
      <w:r w:rsidR="00F71621" w:rsidRPr="00F71621">
        <w:rPr>
          <w:i/>
          <w:noProof/>
        </w:rPr>
        <w:t>et al.</w:t>
      </w:r>
      <w:r w:rsidR="00F71621" w:rsidRPr="00F71621">
        <w:rPr>
          <w:noProof/>
        </w:rPr>
        <w:t>, 2008)</w:t>
      </w:r>
      <w:r w:rsidRPr="0039739C">
        <w:fldChar w:fldCharType="end"/>
      </w:r>
      <w:r w:rsidRPr="0039739C">
        <w:t xml:space="preserve">. The use of inert latex beads demonstrates that it is not simply the presence of particulate matter that that overwhelms the ability of phagocytes to deal with </w:t>
      </w:r>
      <w:r w:rsidR="00F45958" w:rsidRPr="00F45958">
        <w:rPr>
          <w:i/>
          <w:iCs/>
        </w:rPr>
        <w:t>S. aureus</w:t>
      </w:r>
      <w:r w:rsidR="0073580A" w:rsidRPr="0073580A">
        <w:rPr>
          <w:i/>
          <w:iCs/>
        </w:rPr>
        <w:t xml:space="preserve"> </w:t>
      </w:r>
      <w:r w:rsidRPr="0039739C">
        <w:t>infection that causes augmentation.</w:t>
      </w:r>
    </w:p>
    <w:p w14:paraId="66CBAB2B" w14:textId="77777777" w:rsidR="007E46DA" w:rsidRPr="0039739C" w:rsidRDefault="007E46DA" w:rsidP="007E46DA"/>
    <w:p w14:paraId="2E728EF4" w14:textId="014E0FA0" w:rsidR="007E46DA" w:rsidRPr="0039739C" w:rsidRDefault="007E46DA" w:rsidP="0042099B">
      <w:pPr>
        <w:pStyle w:val="Heading3"/>
      </w:pPr>
      <w:bookmarkStart w:id="466" w:name="_Toc505272659"/>
      <w:bookmarkStart w:id="467" w:name="_Toc521494865"/>
      <w:r w:rsidRPr="0039739C">
        <w:lastRenderedPageBreak/>
        <w:t>The output of augmentation is a dramatic increase in bacteria within murine livers.</w:t>
      </w:r>
      <w:bookmarkEnd w:id="466"/>
      <w:bookmarkEnd w:id="467"/>
    </w:p>
    <w:p w14:paraId="7BE2E38E" w14:textId="77777777" w:rsidR="007E46DA" w:rsidRPr="0039739C" w:rsidRDefault="007E46DA" w:rsidP="007E46DA"/>
    <w:p w14:paraId="4A40B246" w14:textId="184100F7" w:rsidR="007E46DA" w:rsidRPr="0039739C" w:rsidRDefault="007E46DA" w:rsidP="007E46DA">
      <w:r w:rsidRPr="0039739C">
        <w:t xml:space="preserve">Microscopic images of livers harvested from mice receiving a mixed inoculum of bacteria and peptidoglycan suggest that co-injection somehow affects how the host immune system deals with infection. In the presence of PGN, </w:t>
      </w:r>
      <w:r w:rsidR="00F45958" w:rsidRPr="00F45958">
        <w:rPr>
          <w:i/>
          <w:iCs/>
        </w:rPr>
        <w:t>S. aureus</w:t>
      </w:r>
      <w:r w:rsidR="0073580A" w:rsidRPr="0073580A">
        <w:rPr>
          <w:i/>
          <w:iCs/>
        </w:rPr>
        <w:t xml:space="preserve"> </w:t>
      </w:r>
      <w:r w:rsidRPr="0039739C">
        <w:t xml:space="preserve">creates a focus of infection, surrounded by a dense infiltrate of PMNs. Previous research </w:t>
      </w:r>
      <w:r w:rsidRPr="0039739C">
        <w:fldChar w:fldCharType="begin" w:fldLock="1"/>
      </w:r>
      <w:r w:rsidR="00B145F9">
        <w:instrText>ADDIN CSL_CITATION { "citationItems" : [ { "id" : "ITEM-1", "itemData" : { "DOI" : "10.1096/fj.09-135467", "ISBN" : "1530-6860 (Electronic)\\r0892-6638 (Linking)", "ISSN" : "0892-6638", "PMID" : "19525403", "abstract" : "Staphylococcus aureus infections are associated with abscess formation and bacterial persistence; however, the genes that enable this lifestyle are not known. We show here that following intravenous infection of mice, S. aureus disseminates rapidly into organ tissues and elicits abscess lesions that develop over weeks but cannot be cleared by the host. Staphylococci grow as communities at the center of abscess lesions and are enclosed by pseudocapsules, separating the pathogen from immune cells. By testing insertional variants in genes for cell wall-anchored surface proteins, we are able to infer the stage at which these molecules function. Fibrinogen-binding proteins ClfA and ClfB are required during the early phase of staphylococcal dissemination. The heme scavenging factors IsdA and IsdB, as well as SdrD and protein A, are necessary for abscess formation. Envelope-associated proteins, Emp and Eap, are either required for abscess formation or contribute to persistence. Fluorescence microscopy revealed Eap deposition within the pseudocapsule, whereas Emp was localized within staphylococcal abscess communities. Antibodies directed against envelope-associated proteins generated vaccine protection against staphylococcal abscess formation. Thus, staphylococci employ envelope proteins at discrete stages of a developmental program that enables abscess formation and bacterial persistence in host tissues.", "author" : [ { "dropping-particle" : "", "family" : "Cheng", "given" : "Alice G", "non-dropping-particle" : "", "parse-names" : false, "suffix" : "" }, { "dropping-particle" : "", "family" : "Kim", "given" : "Hwan Keun", "non-dropping-particle" : "", "parse-names" : false, "suffix" : "" }, { "dropping-particle" : "", "family" : "Burts", "given" : "Monica L", "non-dropping-particle" : "", "parse-names" : false, "suffix" : "" }, { "dropping-particle" : "", "family" : "Krausz", "given" : "Thomas", "non-dropping-particle" : "", "parse-names" : false, "suffix" : "" }, { "dropping-particle" : "", "family" : "Schneewind", "given" : "Olaf", "non-dropping-particle" : "", "parse-names" : false, "suffix" : "" }, { "dropping-particle" : "", "family" : "Missiakas", "given" : "Dominique M", "non-dropping-particle" : "", "parse-names" : false, "suffix" : "" } ], "container-title" : "The FASEB Journal", "id" : "ITEM-1", "issue" : "10", "issued" : { "date-parts" : [ [ "2009", "10" ] ] }, "page" : "3393-3404", "publisher" : "The Federation of American Societies for Experimental Biology", "title" : "Genetic requirements for Staphylococcus aureus abscess formation and persistence in host tissues", "type" : "article-journal", "volume" : "23" }, "uris" : [ "http://www.mendeley.com/documents/?uuid=0838be81-6bf7-3cfd-b31f-d65673240ff9" ] } ], "mendeley" : { "formattedCitation" : "(Cheng &lt;i&gt;et al.&lt;/i&gt;, 2009)", "plainTextFormattedCitation" : "(Cheng et al., 2009)", "previouslyFormattedCitation" : "(Cheng &lt;i&gt;et al.&lt;/i&gt;, 2009)" }, "properties" : {  }, "schema" : "https://github.com/citation-style-language/schema/raw/master/csl-citation.json" }</w:instrText>
      </w:r>
      <w:r w:rsidRPr="0039739C">
        <w:fldChar w:fldCharType="separate"/>
      </w:r>
      <w:r w:rsidR="00F71621" w:rsidRPr="00F71621">
        <w:rPr>
          <w:noProof/>
        </w:rPr>
        <w:t xml:space="preserve">(Cheng </w:t>
      </w:r>
      <w:r w:rsidR="00F71621" w:rsidRPr="00F71621">
        <w:rPr>
          <w:i/>
          <w:noProof/>
        </w:rPr>
        <w:t>et al.</w:t>
      </w:r>
      <w:r w:rsidR="00F71621" w:rsidRPr="00F71621">
        <w:rPr>
          <w:noProof/>
        </w:rPr>
        <w:t>, 2009)</w:t>
      </w:r>
      <w:r w:rsidRPr="0039739C">
        <w:fldChar w:fldCharType="end"/>
      </w:r>
      <w:r w:rsidRPr="0039739C">
        <w:t xml:space="preserve"> has shown that high </w:t>
      </w:r>
      <w:r w:rsidR="00F45958" w:rsidRPr="00F45958">
        <w:rPr>
          <w:i/>
          <w:iCs/>
        </w:rPr>
        <w:t>S. aureus</w:t>
      </w:r>
      <w:r w:rsidR="0073580A" w:rsidRPr="0073580A">
        <w:rPr>
          <w:i/>
          <w:iCs/>
        </w:rPr>
        <w:t xml:space="preserve"> </w:t>
      </w:r>
      <w:r w:rsidRPr="0039739C">
        <w:t>dose of 1x10</w:t>
      </w:r>
      <w:r w:rsidRPr="0039739C">
        <w:rPr>
          <w:vertAlign w:val="superscript"/>
        </w:rPr>
        <w:t>7</w:t>
      </w:r>
      <w:r w:rsidRPr="0039739C">
        <w:t xml:space="preserve"> CFU Newman causes few abscesses in murine kidneys,</w:t>
      </w:r>
      <w:r w:rsidR="0073580A" w:rsidRPr="0073580A">
        <w:rPr>
          <w:i/>
          <w:iCs/>
        </w:rPr>
        <w:t xml:space="preserve"> </w:t>
      </w:r>
      <w:r w:rsidRPr="0039739C">
        <w:t>shown a dense number of polymorphonuclear leukocytes</w:t>
      </w:r>
      <w:r w:rsidR="00AB3CB7">
        <w:t>,</w:t>
      </w:r>
      <w:r w:rsidRPr="0039739C">
        <w:t xml:space="preserve"> eventually surrounded by a pseudocapsule</w:t>
      </w:r>
      <w:r w:rsidR="00AB3CB7">
        <w:t>.</w:t>
      </w:r>
      <w:r w:rsidRPr="0039739C">
        <w:t xml:space="preserve"> At the centre of this capsule escaped staphylococcal communities have been observed. </w:t>
      </w:r>
    </w:p>
    <w:p w14:paraId="2F0412A7" w14:textId="77777777" w:rsidR="007E46DA" w:rsidRPr="0039739C" w:rsidRDefault="007E46DA" w:rsidP="007E46DA"/>
    <w:p w14:paraId="4A4C67BC" w14:textId="77777777" w:rsidR="007E46DA" w:rsidRPr="0039739C" w:rsidRDefault="007E46DA" w:rsidP="007E46DA">
      <w:r w:rsidRPr="0039739C">
        <w:t>Thus, peptidoglycan somehow alters the tissue tropism of the mouse model leading to liver abscesses.</w:t>
      </w:r>
    </w:p>
    <w:p w14:paraId="703473AE" w14:textId="77777777" w:rsidR="007E46DA" w:rsidRPr="0039739C" w:rsidRDefault="007E46DA" w:rsidP="007E46DA"/>
    <w:p w14:paraId="2746D8FE" w14:textId="3C8A61D4" w:rsidR="007E46DA" w:rsidRPr="0039739C" w:rsidRDefault="007E46DA" w:rsidP="0042099B">
      <w:pPr>
        <w:pStyle w:val="Heading3"/>
      </w:pPr>
      <w:bookmarkStart w:id="468" w:name="_Toc505272660"/>
      <w:bookmarkStart w:id="469" w:name="_Toc521494866"/>
      <w:r w:rsidRPr="0039739C">
        <w:t xml:space="preserve">The presence of peptidoglycan also allows the infectious dose of </w:t>
      </w:r>
      <w:r w:rsidR="00F45958" w:rsidRPr="00F45958">
        <w:rPr>
          <w:i/>
          <w:iCs/>
        </w:rPr>
        <w:t>S. aureus</w:t>
      </w:r>
      <w:r w:rsidR="0073580A" w:rsidRPr="0073580A">
        <w:rPr>
          <w:i/>
          <w:iCs/>
        </w:rPr>
        <w:t xml:space="preserve"> </w:t>
      </w:r>
      <w:r w:rsidRPr="0039739C">
        <w:t>in the sepsis model to be lowered significantly</w:t>
      </w:r>
      <w:bookmarkEnd w:id="468"/>
      <w:bookmarkEnd w:id="469"/>
      <w:r w:rsidR="0073580A" w:rsidRPr="0073580A">
        <w:rPr>
          <w:i/>
          <w:iCs/>
        </w:rPr>
        <w:t xml:space="preserve"> </w:t>
      </w:r>
    </w:p>
    <w:p w14:paraId="63FF48A3" w14:textId="77777777" w:rsidR="007E46DA" w:rsidRPr="0039739C" w:rsidRDefault="007E46DA" w:rsidP="007E46DA"/>
    <w:p w14:paraId="5392702D" w14:textId="24EB2A53" w:rsidR="007E46DA" w:rsidRPr="0039739C" w:rsidRDefault="007E46DA" w:rsidP="007E46DA">
      <w:r w:rsidRPr="0039739C">
        <w:t xml:space="preserve">Bacterial doses as low as 5000 CFU </w:t>
      </w:r>
      <w:r w:rsidR="00F45958" w:rsidRPr="00F45958">
        <w:rPr>
          <w:i/>
          <w:iCs/>
        </w:rPr>
        <w:t>S. aureus</w:t>
      </w:r>
      <w:r w:rsidR="0073580A" w:rsidRPr="0073580A">
        <w:rPr>
          <w:i/>
          <w:iCs/>
        </w:rPr>
        <w:t xml:space="preserve"> </w:t>
      </w:r>
      <w:r w:rsidRPr="0039739C">
        <w:t xml:space="preserve">and 500 µg </w:t>
      </w:r>
      <w:r w:rsidRPr="0039739C">
        <w:rPr>
          <w:i/>
        </w:rPr>
        <w:t>M. luteus</w:t>
      </w:r>
      <w:r w:rsidRPr="0039739C">
        <w:t xml:space="preserve"> peptidoglycan leads to augmentation of </w:t>
      </w:r>
      <w:r w:rsidR="00F45958" w:rsidRPr="00F45958">
        <w:rPr>
          <w:i/>
          <w:iCs/>
        </w:rPr>
        <w:t>S. aureus</w:t>
      </w:r>
      <w:r w:rsidR="0073580A" w:rsidRPr="0073580A">
        <w:rPr>
          <w:i/>
          <w:iCs/>
        </w:rPr>
        <w:t xml:space="preserve"> </w:t>
      </w:r>
      <w:r w:rsidRPr="0039739C">
        <w:t xml:space="preserve">pathogenesis. This is an astonishingly low amount, as other mouse models of </w:t>
      </w:r>
      <w:r w:rsidR="00F45958" w:rsidRPr="00F45958">
        <w:rPr>
          <w:i/>
          <w:iCs/>
        </w:rPr>
        <w:t>S. aureus</w:t>
      </w:r>
      <w:r w:rsidR="00B75B6A">
        <w:rPr>
          <w:i/>
          <w:iCs/>
        </w:rPr>
        <w:t xml:space="preserve"> </w:t>
      </w:r>
      <w:r w:rsidRPr="0039739C">
        <w:t>infection required doses of 10</w:t>
      </w:r>
      <w:r w:rsidRPr="0039739C">
        <w:rPr>
          <w:vertAlign w:val="superscript"/>
        </w:rPr>
        <w:t>6</w:t>
      </w:r>
      <w:r w:rsidRPr="0039739C">
        <w:t>- 10</w:t>
      </w:r>
      <w:r w:rsidRPr="0039739C">
        <w:rPr>
          <w:vertAlign w:val="superscript"/>
        </w:rPr>
        <w:t>8</w:t>
      </w:r>
      <w:r w:rsidRPr="0039739C">
        <w:t xml:space="preserve"> CFU to establish an IV bacterial infection in the mouse </w:t>
      </w:r>
      <w:r w:rsidRPr="0039739C">
        <w:fldChar w:fldCharType="begin" w:fldLock="1"/>
      </w:r>
      <w:r w:rsidR="00B145F9">
        <w:instrText>ADDIN CSL_CITATION { "citationItems" : [ { "id" : "ITEM-1", "itemData" : { "DOI" : "10.1016/j.ajpath.2012.07.005", "ISBN" : "1525-2191 (Electronic)\\r0002-9440 (Linking)", "ISSN" : "00029440", "PMID" : "22902429", "abstract" : "Osteomyelitis is a serious bone infection typically caused by Staphylococcus aureus. The pathogenesis of osteomyelitis remains poorly understood, mainly for lack of experimental models that closely mimic human disease. We describe a novel murine model of metastatic chronic osteomyelitis initiated after intravenous inoculation of S. aureus microorganisms. The bacteria entered bones through the bloodstream and, after an acute phase with progressive growth (first 2 weeks after infection), they remained at constant numbers for up to 56 days (chronic phase). Clinical signs of illness and systemic inflammation were apparent only during the acute phase. Bone destruction and remodeling processes were readily detectable by magnetic resonance and X-ray imaging 3 weeks after infection, and high levels of bone deformation were observed during the chronic phase. Histological examination of infected bones demonstrated suppurative inflammation with foci of intense bacterial multiplication and necrosis during acute infection and osteoclastic resorption accompanied by new woven bone formation during chronic infection. Transmission electron microscopy revealed S. aureus microorganisms forming microcolonies within the nonmineralized collagen matrix or located intracellularly within neutrophils. In summary, our mouse model of staphylococcal hematogenous osteomyelitis precisely reproduces most features of the human disease. Although the extent of lesions in the chronic phase was subject to variation, this model is ideal for testing and monitoring novel treatment modalities via noninvasive imaging. \u00a9 2012 American Society for Investigative Pathology.", "author" : [ { "dropping-particle" : "", "family" : "Horst", "given" : "Sarah A.", "non-dropping-particle" : "", "parse-names" : false, "suffix" : "" }, { "dropping-particle" : "", "family" : "Hoerr", "given" : "Verena", "non-dropping-particle" : "", "parse-names" : false, "suffix" : "" }, { "dropping-particle" : "", "family" : "Beineke", "given" : "Andreas", "non-dropping-particle" : "", "parse-names" : false, "suffix" : "" }, { "dropping-particle" : "", "family" : "Kreis", "given" : "Carolin", "non-dropping-particle" : "", "parse-names" : false, "suffix" : "" }, { "dropping-particle" : "", "family" : "Tuchscherr", "given" : "Lorena", "non-dropping-particle" : "", "parse-names" : false, "suffix" : "" }, { "dropping-particle" : "", "family" : "Kalinka", "given" : "Julia", "non-dropping-particle" : "", "parse-names" : false, "suffix" : "" }, { "dropping-particle" : "", "family" : "Lehne", "given" : "Sabine", "non-dropping-particle" : "", "parse-names" : false, "suffix" : "" }, { "dropping-particle" : "", "family" : "Schleicher", "given" : "Ina", "non-dropping-particle" : "", "parse-names" : false, "suffix" : "" }, { "dropping-particle" : "", "family" : "K\u00f6hler", "given" : "Gabriele", "non-dropping-particle" : "", "parse-names" : false, "suffix" : "" }, { "dropping-particle" : "", "family" : "Fuchs", "given" : "Thomas", "non-dropping-particle" : "", "parse-names" : false, "suffix" : "" }, { "dropping-particle" : "", "family" : "Raschke", "given" : "Michael J.", "non-dropping-particle" : "", "parse-names" : false, "suffix" : "" }, { "dropping-particle" : "", "family" : "Rohde", "given" : "Manfred", "non-dropping-particle" : "", "parse-names" : false, "suffix" : "" }, { "dropping-particle" : "", "family" : "Peters", "given" : "Georg", "non-dropping-particle" : "", "parse-names" : false, "suffix" : "" }, { "dropping-particle" : "", "family" : "Faber", "given" : "Cornelius", "non-dropping-particle" : "", "parse-names" : false, "suffix" : "" }, { "dropping-particle" : "", "family" : "L\u00f6ffler", "given" : "Bettina", "non-dropping-particle" : "", "parse-names" : false, "suffix" : "" }, { "dropping-particle" : "", "family" : "Medina", "given" : "Eva", "non-dropping-particle" : "", "parse-names" : false, "suffix" : "" } ], "container-title" : "American Journal of Pathology", "id" : "ITEM-1", "issue" : "4", "issued" : { "date-parts" : [ [ "2012", "10", "1" ] ] }, "page" : "1206-1214", "publisher" : "Elsevier", "title" : "A novel mouse model of staphylococcus aureus chronic osteomyelitis that closely mimics the human infection: An integrated view of disease pathogenesis", "type" : "article-journal", "volume" : "181" }, "uris" : [ "http://www.mendeley.com/documents/?uuid=6458e224-bbf9-3ba2-a581-78afec088bc9" ] }, { "id" : "ITEM-2", "itemData" : { "DOI" : "10.1093/jac/dkm347", "ISBN" : "0305-7453 (Print)\\r0305-7453 (Linking)", "ISSN" : "03057453", "PMID" : "17848374", "abstract" : "ObjectivesWith the isolation of clinical strains of Staphylococcus aureus carrying the gene that confers vancomycin resistance, the need for novel antistaphylococcals has become more urgent. Lysostaphin, an example of such a novel therapeutic, is an endopeptidase that rapidly lyses S. aureus through proteolysis of the staphylococcal cell wall. We evaluated its efficacy as a therapeutic agent for treatment of systemic S. aureus infection in a mouse model. MethodsMice (5-10 per group) challenged with methicillin-susceptible S. aureus developed bacteraemia and organ infections while mice challenged with methicillin-resistant S. aureus (MRSA) developed organ infections. The challenged mice received various intravenous doses of recombinant lysostaphin, administered once a day for 1-3 days when compared with treatment with oxacillin or vancomycin. Some mice also received treatment of lysostaphin combined with oxacillin or vancomycin. Following treatment, bacteraemia was determined, and mice were sacrificed and organ infection was determined. Results and conclusionsLysostaphin administered at 5 mg/kg once a day for 3 days consistently cleared S. aureus from the blood and the organs of infected mice. Furthermore, the combination of lysostaphin and oxacillin or vancomycin demonstrated increased efficacy against MRSA over lysostaphin alone allowing the therapeutic dose of lysostaphin to be reduced to 1 mg/kg. These results demonstrate that lysostaphin is an effective treatment for eradicating S. aureus from the blood and from the organs of infected mice\\n", "author" : [ { "dropping-particle" : "", "family" : "Kokai-Kun", "given" : "John F.", "non-dropping-particle" : "", "parse-names" : false, "suffix" : "" }, { "dropping-particle" : "", "family" : "Chanturiya", "given" : "Tanya", "non-dropping-particle" : "", "parse-names" : false, "suffix" : "" }, { "dropping-particle" : "", "family" : "Mond", "given" : "James J.", "non-dropping-particle" : "", "parse-names" : false, "suffix" : "" } ], "container-title" : "Journal of Antimicrobial Chemotherapy", "id" : "ITEM-2", "issue" : "5", "issued" : { "date-parts" : [ [ "2007", "9", "17" ] ] }, "page" : "1051-1059", "publisher" : "Oxford University Press", "title" : "Lysostaphin as a treatment for systemic Staphylococcus aureus infection in a mouse model", "type" : "article-journal", "volume" : "60" }, "uris" : [ "http://www.mendeley.com/documents/?uuid=2ba635b6-11d5-31ac-92b4-9e2e88dbe1d8" ] }, { "id" : "ITEM-3", "itemData" : { "DOI" : "10.1371/journal.ppat.1002307", "ISBN" : "1553-7374 (Electronic) 1553-7366 (Linking)", "ISSN" : "15537366", "PMID" : "22028651", "abstract" : "Staphylococcus aureus infection is a frequent cause of sepsis in humans, a disease associated with high mortality and without specific intervention. When suspended in human or animal plasma, staphylococci are known to agglutinate, however the bacterial factors responsible for agglutination and their possible contribution to disease pathogenesis have not yet been revealed. Using a mouse model for S. aureus sepsis, we report here that staphylococcal agglutination in blood was associated with a lethal outcome of this disease. Three secreted products of staphylococci--coagulase (Coa), von Willebrand factor binding protein (vWbp) and clumping factor (ClfA)--were required for agglutination. Coa and vWbp activate prothrombin to cleave fibrinogen, whereas ClfA allowed staphylococci to associate with the resulting fibrin cables. All three virulence genes promoted the formation of thromboembolic lesions in heart tissues. S. aureus agglutination could be disrupted and the lethal outcome of sepsis could be prevented by combining dabigatran-etexilate treatment, which blocked Coa and vWbp activity, with antibodies specific for ClfA. Together these results suggest that the combined administration of direct thrombin inhibitors and ClfA-antibodies that block S. aureus agglutination with fibrin may be useful for the prevention of staphylococcal sepsis in humans.", "author" : [ { "dropping-particle" : "", "family" : "McAdow", "given" : "Molly", "non-dropping-particle" : "", "parse-names" : false, "suffix" : "" }, { "dropping-particle" : "", "family" : "Kim", "given" : "Hwan Keun", "non-dropping-particle" : "", "parse-names" : false, "suffix" : "" }, { "dropping-particle" : "", "family" : "DeDent", "given" : "Andrea C", "non-dropping-particle" : "", "parse-names" : false, "suffix" : "" }, { "dropping-particle" : "", "family" : "Hendrickx", "given" : "Antoni P a", "non-dropping-particle" : "", "parse-names" : false, "suffix" : "" }, { "dropping-particle" : "", "family" : "Schneewind", "given" : "Olaf", "non-dropping-particle" : "", "parse-names" : false, "suffix" : "" }, { "dropping-particle" : "", "family" : "Missiakas", "given" : "Dominique M", "non-dropping-particle" : "", "parse-names" : false, "suffix" : "" } ], "container-title" : "PLoS Pathogens", "id" : "ITEM-3", "issue" : "10", "issued" : { "date-parts" : [ [ "2011" ] ] }, "title" : "Preventing staphylococcus aureus sepsis through the inhibition of its agglutination in blood", "type" : "article-journal", "volume" : "7" }, "uris" : [ "http://www.mendeley.com/documents/?uuid=b56717fa-9bda-4ad7-abf2-68a1fa0505e0" ] }, { "id" : "ITEM-4", "itemData" : { "DOI" : "10.1128/mBio.02272-14", "ISBN" : "9788578110796", "ISSN" : "21507511", "PMID" : "25691592", "abstract" : "Staphylococcus aureus is a Gram-positive, commensal bacterium known to asymptomatically colonize the human skin, nares, and gastrointestinal tract. Colonized individuals are at increased risk for developing S. aureus infections, which range from mild skin and soft tissue infections to more severe diseases, such as endocarditis, bacteremia, sepsis, and osteomyeli- tis. Different virulence factors are required for S. aureus to infect different body sites. In this study, virulence gene expression was analyzed in two S. aureus isolates during nasal colonization, bacteremia and in the heart during sepsis. These models were chosen to represent the stepwise progression of S. aureus from an asymptomatic colonizer to an invasive pathogen. Expression of 23 putative S. aureus virulence determinants, representing protein and carbohydrate adhesins, secreted toxins, and proteins involved in metal cation acquisition and immune evasion were analyzed. Consistent upregulation of sdrC, fnbA, fhuD, sstD, and hla was observed in the shift between colonization and invasive pathogen, suggesting a prominent role for these genes in staphy- lococcal pathogenesis. Finally, gene expression data were correlated to the roles of the genes in pathogenesis by using knockout mutants in the animal models. These results provide insights into how S. aureus modifies virulence gene expression between commensal and invasive pathogens.", "author" : [ { "dropping-particle" : "", "family" : "Jenkins", "given" : "Amy", "non-dropping-particle" : "", "parse-names" : false, "suffix" : "" }, { "dropping-particle" : "", "family" : "An Diep", "given" : "Binh", "non-dropping-particle" : "", "parse-names" : false, "suffix" : "" }, { "dropping-particle" : "", "family" : "Mai", "given" : "Thuy T", "non-dropping-particle" : "", "parse-names" : false, "suffix" : "" }, { "dropping-particle" : "", "family" : "Vo", "given" : "Nhung H", "non-dropping-particle" : "", "parse-names" : false, "suffix" : "" }, { "dropping-particle" : "", "family" : "Warrener", "given" : "Paul", "non-dropping-particle" : "", "parse-names" : false, "suffix" : "" }, { "dropping-particle" : "", "family" : "Suzich", "given" : "Joann", "non-dropping-particle" : "", "parse-names" : false, "suffix" : "" }, { "dropping-particle" : "", "family" : "Kendall Stover", "given" : "C.", "non-dropping-particle" : "", "parse-names" : false, "suffix" : "" }, { "dropping-particle" : "", "family" : "Sellman", "given" : "Bret R", "non-dropping-particle" : "", "parse-names" : false, "suffix" : "" } ], "container-title" : "mBio", "id" : "ITEM-4", "issue" : "1", "issued" : { "date-parts" : [ [ "2015" ] ] }, "title" : "Differential expression and roles of Staphylococcus aureus virulence determinants during colonization and disease", "type" : "article-journal", "volume" : "6" }, "uris" : [ "http://www.mendeley.com/documents/?uuid=d73e728b-edf7-36f8-8aac-7d60b7775359" ] } ], "mendeley" : { "formattedCitation" : "(Kokai-Kun, Chanturiya and Mond, 2007; McAdow, Kim, Andrea C DeDent, &lt;i&gt;et al.&lt;/i&gt;, 2011; Horst &lt;i&gt;et al.&lt;/i&gt;, 2012; Jenkins &lt;i&gt;et al.&lt;/i&gt;, 2015)", "plainTextFormattedCitation" : "(Kokai-Kun, Chanturiya and Mond, 2007; McAdow, Kim, Andrea C DeDent, et al., 2011; Horst et al., 2012; Jenkins et al., 2015)", "previouslyFormattedCitation" : "(Kokai-Kun, Chanturiya and Mond, 2007; McAdow, Kim, Andrea C DeDent, &lt;i&gt;et al.&lt;/i&gt;, 2011; Horst &lt;i&gt;et al.&lt;/i&gt;, 2012; Jenkins &lt;i&gt;et al.&lt;/i&gt;, 2015)" }, "properties" : {  }, "schema" : "https://github.com/citation-style-language/schema/raw/master/csl-citation.json" }</w:instrText>
      </w:r>
      <w:r w:rsidRPr="0039739C">
        <w:fldChar w:fldCharType="separate"/>
      </w:r>
      <w:r w:rsidR="00F71621" w:rsidRPr="00F71621">
        <w:rPr>
          <w:noProof/>
        </w:rPr>
        <w:t xml:space="preserve">(Kokai-Kun, Chanturiya and Mond, 2007; McAdow, Kim, Andrea C DeDent, </w:t>
      </w:r>
      <w:r w:rsidR="00F71621" w:rsidRPr="00F71621">
        <w:rPr>
          <w:i/>
          <w:noProof/>
        </w:rPr>
        <w:t>et al.</w:t>
      </w:r>
      <w:r w:rsidR="00F71621" w:rsidRPr="00F71621">
        <w:rPr>
          <w:noProof/>
        </w:rPr>
        <w:t xml:space="preserve">, 2011; Horst </w:t>
      </w:r>
      <w:r w:rsidR="00F71621" w:rsidRPr="00F71621">
        <w:rPr>
          <w:i/>
          <w:noProof/>
        </w:rPr>
        <w:t>et al.</w:t>
      </w:r>
      <w:r w:rsidR="00F71621" w:rsidRPr="00F71621">
        <w:rPr>
          <w:noProof/>
        </w:rPr>
        <w:t xml:space="preserve">, 2012; Jenkins </w:t>
      </w:r>
      <w:r w:rsidR="00F71621" w:rsidRPr="00F71621">
        <w:rPr>
          <w:i/>
          <w:noProof/>
        </w:rPr>
        <w:t>et al.</w:t>
      </w:r>
      <w:r w:rsidR="00F71621" w:rsidRPr="00F71621">
        <w:rPr>
          <w:noProof/>
        </w:rPr>
        <w:t>, 2015)</w:t>
      </w:r>
      <w:r w:rsidRPr="0039739C">
        <w:fldChar w:fldCharType="end"/>
      </w:r>
      <w:r w:rsidRPr="0039739C">
        <w:t xml:space="preserve">. It is evident that in the presence of bacterial cell wall components, such as polymeric PGN, it is possible to </w:t>
      </w:r>
      <w:r w:rsidRPr="0039739C">
        <w:lastRenderedPageBreak/>
        <w:t xml:space="preserve">considerably lower the amount of </w:t>
      </w:r>
      <w:r w:rsidR="00F45958" w:rsidRPr="00F45958">
        <w:rPr>
          <w:i/>
          <w:iCs/>
        </w:rPr>
        <w:t>S. aureus</w:t>
      </w:r>
      <w:r w:rsidR="0073580A" w:rsidRPr="0073580A">
        <w:rPr>
          <w:i/>
          <w:iCs/>
        </w:rPr>
        <w:t xml:space="preserve"> </w:t>
      </w:r>
      <w:r w:rsidRPr="0039739C">
        <w:t xml:space="preserve">required for an overwhelming infection. This has serious implications for our understanding of how disease is initiated, as it seems that small doses of </w:t>
      </w:r>
      <w:r w:rsidR="00F45958" w:rsidRPr="00F45958">
        <w:rPr>
          <w:i/>
          <w:iCs/>
        </w:rPr>
        <w:t>S. aureus</w:t>
      </w:r>
      <w:r w:rsidR="0073580A" w:rsidRPr="0073580A">
        <w:rPr>
          <w:i/>
          <w:iCs/>
        </w:rPr>
        <w:t xml:space="preserve"> </w:t>
      </w:r>
      <w:r w:rsidRPr="0039739C">
        <w:t>bacteria</w:t>
      </w:r>
      <w:r w:rsidRPr="0039739C">
        <w:rPr>
          <w:i/>
        </w:rPr>
        <w:t xml:space="preserve"> </w:t>
      </w:r>
      <w:r w:rsidRPr="0039739C">
        <w:t xml:space="preserve">are capable of utilising the cell wall products of other commensal bacteria to facilitate infection. Moreover, co-injection of bacteria and peptidoglycan may present a more clinically relevant model of </w:t>
      </w:r>
      <w:r w:rsidR="00F45958" w:rsidRPr="00F45958">
        <w:rPr>
          <w:i/>
          <w:iCs/>
        </w:rPr>
        <w:t>S. aureus</w:t>
      </w:r>
      <w:r w:rsidR="0073580A" w:rsidRPr="0073580A">
        <w:rPr>
          <w:i/>
          <w:iCs/>
        </w:rPr>
        <w:t xml:space="preserve"> </w:t>
      </w:r>
      <w:r w:rsidRPr="0039739C">
        <w:t>infection. In order to rule out strain specificity effects it was important to use an alternative bacterial and mouse strain to observe augmentation.</w:t>
      </w:r>
    </w:p>
    <w:p w14:paraId="33E65BD2" w14:textId="77777777" w:rsidR="007E46DA" w:rsidRPr="0039739C" w:rsidRDefault="007E46DA" w:rsidP="007E46DA"/>
    <w:p w14:paraId="275D493A" w14:textId="77777777" w:rsidR="007E46DA" w:rsidRPr="0039739C" w:rsidRDefault="007E46DA" w:rsidP="007E46DA">
      <w:r w:rsidRPr="0039739C">
        <w:t xml:space="preserve">Augmentation in the C57BL/6 mouse model resulted in a different tissue tropism than seen in the Balb/c infection model. In particular, there was an increased bacterial load in the kidneys compared to livers, as seen with Balb/c mice. </w:t>
      </w:r>
    </w:p>
    <w:p w14:paraId="40CF09EA" w14:textId="77777777" w:rsidR="007E46DA" w:rsidRPr="0039739C" w:rsidRDefault="007E46DA" w:rsidP="007E46DA"/>
    <w:p w14:paraId="61BC39A9" w14:textId="0DD19174" w:rsidR="007E46DA" w:rsidRPr="0039739C" w:rsidRDefault="007E46DA" w:rsidP="0042099B">
      <w:pPr>
        <w:pStyle w:val="Heading3"/>
      </w:pPr>
      <w:bookmarkStart w:id="470" w:name="_Toc505272661"/>
      <w:bookmarkStart w:id="471" w:name="_Toc502145166"/>
      <w:bookmarkStart w:id="472" w:name="_Toc521494867"/>
      <w:r w:rsidRPr="0039739C">
        <w:t xml:space="preserve">Murine cytokine </w:t>
      </w:r>
      <w:r w:rsidRPr="00CD6B03">
        <w:t>response</w:t>
      </w:r>
      <w:bookmarkEnd w:id="470"/>
      <w:bookmarkEnd w:id="472"/>
      <w:r w:rsidRPr="0039739C">
        <w:t xml:space="preserve"> </w:t>
      </w:r>
      <w:bookmarkEnd w:id="471"/>
    </w:p>
    <w:p w14:paraId="0CFCF891" w14:textId="77777777" w:rsidR="007E46DA" w:rsidRPr="0039739C" w:rsidRDefault="007E46DA" w:rsidP="007E46DA"/>
    <w:p w14:paraId="5FD882EE" w14:textId="263D6811" w:rsidR="007E46DA" w:rsidRPr="0039739C" w:rsidRDefault="007E46DA" w:rsidP="007E46DA">
      <w:pPr>
        <w:rPr>
          <w:i/>
        </w:rPr>
      </w:pPr>
      <w:r w:rsidRPr="0039739C">
        <w:t xml:space="preserve">Understanding cytokine signalling changes during </w:t>
      </w:r>
      <w:r w:rsidR="00F45958" w:rsidRPr="00F45958">
        <w:rPr>
          <w:i/>
          <w:iCs/>
        </w:rPr>
        <w:t>S. aureus</w:t>
      </w:r>
      <w:r w:rsidR="0073580A" w:rsidRPr="0073580A">
        <w:rPr>
          <w:i/>
          <w:iCs/>
        </w:rPr>
        <w:t xml:space="preserve"> </w:t>
      </w:r>
      <w:r w:rsidRPr="0039739C">
        <w:t xml:space="preserve">co-infection with peptidoglycan may point us to a possible mechanism of augmentation. Of the cytokines chosen, it was expected that IL-6, an early cytokine seen during infection </w:t>
      </w:r>
      <w:r w:rsidRPr="0039739C">
        <w:fldChar w:fldCharType="begin" w:fldLock="1"/>
      </w:r>
      <w:r w:rsidR="00B145F9">
        <w:instrText>ADDIN CSL_CITATION { "citationItems" : [ { "id" : "ITEM-1", "itemData" : { "DOI" : "10.1111/j.1600-6143.2011.03476.x", "ISBN" : "1600-6143 (Electronic) 1600-6135 (Linking)", "ISSN" : "16006135", "PMID" : "21449942", "abstract" : "Clinical correlations between bacterial infections and rejection suggest a hypothesis that innate immune stimulation by bacterial infections results in the pro-duction of inflammatory cytokine that facilitate by-stander T-cell activation, increased alloreactivity and inhibition of tolerance induction. Previous studies demonstrated that IFNb produced during an infection with a model bacterium, Listeria monocytogenes, pre-vented the induction of transplantation tolerance in mice with anti-CD154 and donor-specific transfusion (DST) (1). We investigated the impact of two clini-cally relevant bacterial infections at the time of trans-plantation on the ability of anti-CD154 and DST to induce skin allograft acceptance in mice. Staphylo-coccus aureus (SA) infection prevented skin allograft acceptance whereas maximally tolerated doses of Pseudomonas aeruginosa infection had no effect. SA induced an acute production of IL-6, which was neces-sary and sufficient for the prevention of skin allograft acceptance. Furthermore, a single pulse of methylpred-nisolone modulated IL-6 production during SA infec-tion and facilitated skin allograft acceptance in SA-infected recipients. Taken together, our results suggest that bacterial infections elicit specific proinflammatory cytokines signatures that can serve as barriers to tol-erance induction, and that inhibiting the production of or neutralizing these inflammatory cytokines can synergize with costimulatory blockade-based thera-pies to facilitate the development of transplantation tolerance.", "author" : [ { "dropping-particle" : "", "family" : "Ahmed", "given" : "E B", "non-dropping-particle" : "", "parse-names" : false, "suffix" : "" }, { "dropping-particle" : "", "family" : "Wang", "given" : "T", "non-dropping-particle" : "", "parse-names" : false, "suffix" : "" }, { "dropping-particle" : "", "family" : "Daniels", "given" : "M", "non-dropping-particle" : "", "parse-names" : false, "suffix" : "" }, { "dropping-particle" : "", "family" : "Alegre", "given" : "M. L.", "non-dropping-particle" : "", "parse-names" : false, "suffix" : "" }, { "dropping-particle" : "", "family" : "Chong", "given" : "A S", "non-dropping-particle" : "", "parse-names" : false, "suffix" : "" } ], "container-title" : "American Journal of Transplantation", "id" : "ITEM-1", "issue" : "5", "issued" : { "date-parts" : [ [ "2011", "5" ] ] }, "page" : "936-946", "publisher" : "NIH Public Access", "title" : "IL-6 induced by staphylococcus aureus infection prevents the induction of skin allograft acceptance in mice", "type" : "article-journal", "volume" : "11" }, "uris" : [ "http://www.mendeley.com/documents/?uuid=3327f8ed-dbf3-32c7-987e-f0fbe567baa6" ] } ], "mendeley" : { "formattedCitation" : "(Ahmed &lt;i&gt;et al.&lt;/i&gt;, 2011)", "plainTextFormattedCitation" : "(Ahmed et al., 2011)", "previouslyFormattedCitation" : "(Ahmed &lt;i&gt;et al.&lt;/i&gt;, 2011)" }, "properties" : {  }, "schema" : "https://github.com/citation-style-language/schema/raw/master/csl-citation.json" }</w:instrText>
      </w:r>
      <w:r w:rsidRPr="0039739C">
        <w:fldChar w:fldCharType="separate"/>
      </w:r>
      <w:r w:rsidR="00F71621" w:rsidRPr="00F71621">
        <w:rPr>
          <w:noProof/>
        </w:rPr>
        <w:t xml:space="preserve">(Ahmed </w:t>
      </w:r>
      <w:r w:rsidR="00F71621" w:rsidRPr="00F71621">
        <w:rPr>
          <w:i/>
          <w:noProof/>
        </w:rPr>
        <w:t>et al.</w:t>
      </w:r>
      <w:r w:rsidR="00F71621" w:rsidRPr="00F71621">
        <w:rPr>
          <w:noProof/>
        </w:rPr>
        <w:t>, 2011)</w:t>
      </w:r>
      <w:r w:rsidRPr="0039739C">
        <w:fldChar w:fldCharType="end"/>
      </w:r>
      <w:r w:rsidRPr="0039739C">
        <w:t xml:space="preserve">, as well as CXCL1, a known early chemoattractant for neutrophils </w:t>
      </w:r>
      <w:r w:rsidRPr="0039739C">
        <w:fldChar w:fldCharType="begin" w:fldLock="1"/>
      </w:r>
      <w:r w:rsidR="00B145F9">
        <w:instrText>ADDIN CSL_CITATION { "citationItems" : [ { "id" : "ITEM-1", "itemData" : { "DOI" : "10.1038/jid.2010.37", "ISBN" : "1523-1747 (Electronic)\\n0022-202X (Linking)", "ISSN" : "0022202X", "PMID" : "20182449", "abstract" : "Staphylococcus aureus is a significant human pathogen that can colonize the skin. Neutrophils are well known to be involved in clearance of the bacterium. This study focused on exploring the role that human keratinocytes have as first responders to bacterial challenges. IL-1alpha and IL-1beta increased mRNA production and protein secretion of the neutrophil chemotactic CXCL1, CXCL2, and IL-8 in keratinocytes. S. aureus and the bacterial cell wall components lipoteichoic acid (LTA) and peptidoglycan (PGN) induced similar expression profiles in a Toll-like receptor (TLR)-2-dependent manner. Interestingly, the S. aureus-induced mRNA levels peaked at later time points than those induced by IL-1. The S. aureus-activated chemokine production was preceded by significant IL-1alpha and IL-1beta secretion. Expression of IL-1alpha was significantly higher than that of IL-1beta. Inhibition of IL-1RI using neutralizing antibodies revealed that S. aureus-derived LTA and PGN-induced chemokine expression requires IL-1RI engagement. Surprisingly, we further found that chemokine secretion is dependent upon endocrine IL-1alpha, but not IL-1beta, signaling. Our data show that the innate immune response of keratinocytes is regulated differently than those of other cell types. This may represent a fail-safe system that protects the host against genetic variation and immune evasion mechanisms developed by pathogens.", "author" : [ { "dropping-particle" : "", "family" : "Olaru", "given" : "Florina", "non-dropping-particle" : "", "parse-names" : false, "suffix" : "" }, { "dropping-particle" : "", "family" : "Jensen", "given" : "Liselotte E", "non-dropping-particle" : "", "parse-names" : false, "suffix" : "" } ], "container-title" : "Journal of Investigative Dermatology", "id" : "ITEM-1", "issue" : "7", "issued" : { "date-parts" : [ [ "2010", "7" ] ] }, "page" : "1866-1876", "publisher" : "NIH Public Access", "title" : "Staphylococcus aureus stimulates neutrophil targeting chemokine expression in keratinocytes through an autocrine IL-1\u03b1 signaling loop", "type" : "article-journal", "volume" : "130" }, "uris" : [ "http://www.mendeley.com/documents/?uuid=55bac5cd-cf1a-34e2-a775-cca392d76c7e" ] } ], "mendeley" : { "formattedCitation" : "(Olaru and Jensen, 2010)", "plainTextFormattedCitation" : "(Olaru and Jensen, 2010)", "previouslyFormattedCitation" : "(Olaru and Jensen, 2010)" }, "properties" : {  }, "schema" : "https://github.com/citation-style-language/schema/raw/master/csl-citation.json" }</w:instrText>
      </w:r>
      <w:r w:rsidRPr="0039739C">
        <w:fldChar w:fldCharType="separate"/>
      </w:r>
      <w:r w:rsidR="00F71621" w:rsidRPr="00F71621">
        <w:rPr>
          <w:noProof/>
        </w:rPr>
        <w:t>(Olaru and Jensen, 2010)</w:t>
      </w:r>
      <w:r w:rsidRPr="0039739C">
        <w:fldChar w:fldCharType="end"/>
      </w:r>
      <w:r w:rsidRPr="0039739C">
        <w:t xml:space="preserve"> would be upregulated in the first few </w:t>
      </w:r>
      <w:r w:rsidR="009303B5">
        <w:t>h</w:t>
      </w:r>
      <w:r w:rsidRPr="0039739C">
        <w:t xml:space="preserve"> following infection even in the mixed inoculum group, suggesting that the natural infection progression has not been impaired</w:t>
      </w:r>
      <w:r w:rsidR="00AB3CB7">
        <w:t>.</w:t>
      </w:r>
      <w:r w:rsidRPr="0039739C">
        <w:t xml:space="preserve"> What is more, knowing that peptidoglycan alone does not cause any difference in the baseline cytokine response supports the notion that co-injection with </w:t>
      </w:r>
      <w:r w:rsidR="00F45958" w:rsidRPr="00F45958">
        <w:rPr>
          <w:i/>
          <w:iCs/>
        </w:rPr>
        <w:t>S. aureus</w:t>
      </w:r>
      <w:r w:rsidR="0073580A" w:rsidRPr="0073580A">
        <w:rPr>
          <w:i/>
          <w:iCs/>
        </w:rPr>
        <w:t xml:space="preserve"> </w:t>
      </w:r>
      <w:r w:rsidRPr="0039739C">
        <w:t>does not simply overload host defence mechanisms. Downregulation of TNF-alpha in the co-</w:t>
      </w:r>
      <w:r w:rsidRPr="0039739C">
        <w:lastRenderedPageBreak/>
        <w:t xml:space="preserve">injected group is peculiar as TNF-alpha is known to be essential for the clearance of </w:t>
      </w:r>
      <w:r w:rsidR="00F45958" w:rsidRPr="00F45958">
        <w:rPr>
          <w:i/>
          <w:iCs/>
        </w:rPr>
        <w:t>S. aureus</w:t>
      </w:r>
      <w:r w:rsidR="00B75B6A">
        <w:rPr>
          <w:i/>
          <w:iCs/>
        </w:rPr>
        <w:t xml:space="preserve"> </w:t>
      </w:r>
      <w:r w:rsidRPr="0039739C">
        <w:t xml:space="preserve">in murine models of infection, as </w:t>
      </w:r>
      <w:r w:rsidRPr="0039739C">
        <w:rPr>
          <w:i/>
        </w:rPr>
        <w:t xml:space="preserve">tnf </w:t>
      </w:r>
      <w:r w:rsidRPr="0039739C">
        <w:rPr>
          <w:i/>
          <w:vertAlign w:val="superscript"/>
        </w:rPr>
        <w:t>-/-</w:t>
      </w:r>
      <w:r w:rsidR="0073580A" w:rsidRPr="0073580A">
        <w:rPr>
          <w:i/>
          <w:iCs/>
        </w:rPr>
        <w:t xml:space="preserve"> </w:t>
      </w:r>
      <w:r w:rsidRPr="0039739C">
        <w:t>mice subvert overwhelming bacteraemia</w:t>
      </w:r>
      <w:r w:rsidR="0073580A" w:rsidRPr="0073580A">
        <w:rPr>
          <w:i/>
          <w:iCs/>
        </w:rPr>
        <w:t xml:space="preserve"> </w:t>
      </w:r>
      <w:r w:rsidRPr="0039739C">
        <w:fldChar w:fldCharType="begin" w:fldLock="1"/>
      </w:r>
      <w:r w:rsidR="00B145F9">
        <w:instrText>ADDIN CSL_CITATION { "citationItems" : [ { "id" : "ITEM-1", "itemData" : { "ISSN" : "0019-9567", "PMID" : "7890367", "abstract" : "The production and roles of endogenous gamma interferon (IFN-gamma), tumor necrosis factor (TNF), and interleukin-6 (IL-6) in both lethal and nonlethal infections of Staphylococcus aureus were investigated in mice. In the case of nonlethal infection, although no bacteria were detected in the bloodstreams, bacteria that colonized and proliferated persistently for 3 weeks were found in the kidneys. All mice given lethal injections died within 7 days, and large numbers of bacteria were detected in the bloodstreams, spleens, and kidneys. The first peaks of IFN-gamma, TNF, and IL-6 were observed in the bloodstreams and spleens of the mice with nonlethal and lethal infections within 24 h. Thereafter, in the nonlethal cases, IFN-gamma, TNF, and IL-6 peaked again in the spleens and kidneys during the period of maximum growth of bacteria in the kidneys, although only IL-6 was detected in the sera. In contrast, in the case of lethal infection, the titers of IFN-gamma and IL-6 in the sera and TNF in the kidneys peaked before death. Effects of in vivo administration of monoclonal antibodies (MAbs) against IFN-gamma and TNF on the fates of S. aureus-infected mice were studied. In the nonlethal infections, anti-TNF alpha (anti-TNF-alpha) MAb-treated mice, but not anti-IFN-gamma MAb-treated mice, died as a result of worsening infection, suggesting that endogenous TNF plays a protective role in host resistance to S. aureus infection. In the mice that received lethal doses, injection of anti-TNF-alpha MAb accelerated death. However, although injection of anti-IFN-gamma MAb inhibited host resistance of the infected mice early in infection, most of the animals survived the lethal infection by injection of anti-IFN-gamma MAb, suggesting that endogenous IFN-gamma plays a detrimental role in S. aureus infection. Thus, this study demonstrated that IFN-gamma and TNF play different roles in S. aureus infection.", "author" : [ { "dropping-particle" : "", "family" : "Nakane", "given" : "Akio", "non-dropping-particle" : "", "parse-names" : false, "suffix" : "" }, { "dropping-particle" : "", "family" : "Okamoto", "given" : "Munenori", "non-dropping-particle" : "", "parse-names" : false, "suffix" : "" }, { "dropping-particle" : "", "family" : "Asano", "given" : "Misako", "non-dropping-particle" : "", "parse-names" : false, "suffix" : "" }, { "dropping-particle" : "", "family" : "Kohanawa", "given" : "Masashi", "non-dropping-particle" : "", "parse-names" : false, "suffix" : "" }, { "dropping-particle" : "", "family" : "Minagawa", "given" : "Tomonori", "non-dropping-particle" : "", "parse-names" : false, "suffix" : "" } ], "container-title" : "Infection and Immunity", "id" : "ITEM-1", "issue" : "4", "issued" : { "date-parts" : [ [ "1995" ] ] }, "page" : "1165-72", "title" : "Endogenous gamma interferon, tumor necrosis factor, and interleukin-6 in Staphylococcus aureus infection in mice.", "type" : "article-journal", "volume" : "63" }, "uris" : [ "http://www.mendeley.com/documents/?uuid=fb0ca824-afa2-3896-9b66-e9c5344f7cd8" ] } ], "mendeley" : { "formattedCitation" : "(Nakane &lt;i&gt;et al.&lt;/i&gt;, 1995)", "plainTextFormattedCitation" : "(Nakane et al., 1995)", "previouslyFormattedCitation" : "(Nakane &lt;i&gt;et al.&lt;/i&gt;, 1995)" }, "properties" : {  }, "schema" : "https://github.com/citation-style-language/schema/raw/master/csl-citation.json" }</w:instrText>
      </w:r>
      <w:r w:rsidRPr="0039739C">
        <w:fldChar w:fldCharType="separate"/>
      </w:r>
      <w:r w:rsidR="00F71621" w:rsidRPr="00F71621">
        <w:rPr>
          <w:noProof/>
        </w:rPr>
        <w:t xml:space="preserve">(Nakane </w:t>
      </w:r>
      <w:r w:rsidR="00F71621" w:rsidRPr="00F71621">
        <w:rPr>
          <w:i/>
          <w:noProof/>
        </w:rPr>
        <w:t>et al.</w:t>
      </w:r>
      <w:r w:rsidR="00F71621" w:rsidRPr="00F71621">
        <w:rPr>
          <w:noProof/>
        </w:rPr>
        <w:t>, 1995)</w:t>
      </w:r>
      <w:r w:rsidRPr="0039739C">
        <w:fldChar w:fldCharType="end"/>
      </w:r>
      <w:r w:rsidRPr="0039739C">
        <w:t xml:space="preserve">. However, conflicting studies have shown that </w:t>
      </w:r>
      <w:r w:rsidR="00F45958" w:rsidRPr="00F45958">
        <w:rPr>
          <w:i/>
          <w:iCs/>
        </w:rPr>
        <w:t>S. aureus</w:t>
      </w:r>
      <w:r w:rsidR="0073580A" w:rsidRPr="0073580A">
        <w:rPr>
          <w:i/>
          <w:iCs/>
        </w:rPr>
        <w:t xml:space="preserve"> </w:t>
      </w:r>
      <w:r w:rsidRPr="0039739C">
        <w:t xml:space="preserve">protein A induces the shedding of a TNF-alpha precursor TNFR1, undermining the host immune response </w:t>
      </w:r>
      <w:r w:rsidRPr="0039739C">
        <w:fldChar w:fldCharType="begin" w:fldLock="1"/>
      </w:r>
      <w:r w:rsidR="00B145F9">
        <w:instrText>ADDIN CSL_CITATION { "citationItems" : [ { "id" : "ITEM-1", "itemData" : { "DOI" : "10.1128/IAI.00593-13", "ISBN" : "1098-5522 (Electronic)\\r0019-9567 (Linking)", "ISSN" : "0019-9567", "PMID" : "24002060", "abstract" : "Staphylococcus aureus infections are an important public health concern due to their increasing incidence and high rates of mortality. The success of S. aureus as a pathogen is highly related to its enormous capacity to evade the host immune response. The critical role of tumor necrosis factor alpha (TNF-\u03b1) in the initial host defense against systemic staphylococcal infection has been demonstrated in experimental models and may partially explain the lack of significant benefits observed in clinical trials attempting to neutralize this cytokine in septic patients. S. aureus protein A plays a key role in regulating inflammation through its ability to bind and signal through the TNF-\u03b1 receptor 1 (TNFR1). In this study, we demonstrate that S. aureus, via protein A-mediated signaling, induces early shedding of TNFR1, which precedes the secretion of TNF-\u03b1 in vitro and in vivo. The results obtained using a protein A-deficient mutant and tnfr1(-/-) mice strongly suggest that the increased levels of soluble TNFR1 present during experimental S. aureus infection may neutralize circulating TNF-\u03b1 and impair the host inflammatory response. Early shedding of TNFR1 induced by protein A may constitute a novel mechanism by which S. aureus subverts the host immune response.", "author" : [ { "dropping-particle" : "", "family" : "Giai", "given" : "Constanza", "non-dropping-particle" : "", "parse-names" : false, "suffix" : "" }, { "dropping-particle" : "", "family" : "Gonzalez", "given" : "Cintia", "non-dropping-particle" : "", "parse-names" : false, "suffix" : "" }, { "dropping-particle" : "", "family" : "Ledo", "given" : "Camila", "non-dropping-particle" : "", "parse-names" : false, "suffix" : "" }, { "dropping-particle" : "", "family" : "Garofalo", "given" : "Ailin", "non-dropping-particle" : "", "parse-names" : false, "suffix" : "" }, { "dropping-particle" : "", "family" : "Genaro", "given" : "Mar\u00eda Silvia", "non-dropping-particle" : "Di", "parse-names" : false, "suffix" : "" }, { "dropping-particle" : "", "family" : "Sordelli", "given" : "Daniel O", "non-dropping-particle" : "", "parse-names" : false, "suffix" : "" }, { "dropping-particle" : "", "family" : "Gomez", "given" : "Marisa I", "non-dropping-particle" : "", "parse-names" : false, "suffix" : "" } ], "container-title" : "Infection and Immunity", "id" : "ITEM-1", "issue" : "11", "issued" : { "date-parts" : [ [ "2013", "11" ] ] }, "page" : "4200-7", "publisher" : "American Society for Microbiology (ASM)", "title" : "Shedding of tumor necrosis factor receptor 1 induced by protein A decreases tumor necrosis factor alpha availability and inflammation during systemic Staphylococcus aureus infection.", "type" : "article-journal", "volume" : "81" }, "uris" : [ "http://www.mendeley.com/documents/?uuid=ad52c64f-e123-30b8-8531-805c604c6d77" ] } ], "mendeley" : { "formattedCitation" : "(Giai &lt;i&gt;et al.&lt;/i&gt;, 2013)", "plainTextFormattedCitation" : "(Giai et al., 2013)", "previouslyFormattedCitation" : "(Giai &lt;i&gt;et al.&lt;/i&gt;, 2013)" }, "properties" : {  }, "schema" : "https://github.com/citation-style-language/schema/raw/master/csl-citation.json" }</w:instrText>
      </w:r>
      <w:r w:rsidRPr="0039739C">
        <w:fldChar w:fldCharType="separate"/>
      </w:r>
      <w:r w:rsidR="00F71621" w:rsidRPr="00F71621">
        <w:rPr>
          <w:noProof/>
        </w:rPr>
        <w:t xml:space="preserve">(Giai </w:t>
      </w:r>
      <w:r w:rsidR="00F71621" w:rsidRPr="00F71621">
        <w:rPr>
          <w:i/>
          <w:noProof/>
        </w:rPr>
        <w:t>et al.</w:t>
      </w:r>
      <w:r w:rsidR="00F71621" w:rsidRPr="00F71621">
        <w:rPr>
          <w:noProof/>
        </w:rPr>
        <w:t>, 2013)</w:t>
      </w:r>
      <w:r w:rsidRPr="0039739C">
        <w:fldChar w:fldCharType="end"/>
      </w:r>
      <w:r w:rsidRPr="0039739C">
        <w:t xml:space="preserve">. Therefore my data suggests that the presence of peptidoglycan together with </w:t>
      </w:r>
      <w:r w:rsidR="00F45958" w:rsidRPr="00F45958">
        <w:rPr>
          <w:i/>
          <w:iCs/>
        </w:rPr>
        <w:t>S. aureus</w:t>
      </w:r>
      <w:r w:rsidR="00AB3CB7">
        <w:rPr>
          <w:i/>
          <w:iCs/>
        </w:rPr>
        <w:t>,</w:t>
      </w:r>
      <w:r w:rsidRPr="0039739C">
        <w:t xml:space="preserve"> influences the downregulation of a potent pro-inflammatory cytokine. Another downregulated cytokine was IL-17A, know to be important in local defences against </w:t>
      </w:r>
      <w:r w:rsidR="00F45958" w:rsidRPr="00F45958">
        <w:rPr>
          <w:i/>
          <w:iCs/>
        </w:rPr>
        <w:t>S. aureus</w:t>
      </w:r>
      <w:r w:rsidR="00B75B6A">
        <w:rPr>
          <w:i/>
          <w:iCs/>
        </w:rPr>
        <w:t xml:space="preserve"> </w:t>
      </w:r>
      <w:r w:rsidRPr="0039739C">
        <w:t xml:space="preserve">rather than systemic control of infection </w:t>
      </w:r>
      <w:r w:rsidRPr="0039739C">
        <w:fldChar w:fldCharType="begin" w:fldLock="1"/>
      </w:r>
      <w:r w:rsidR="00B145F9">
        <w:instrText>ADDIN CSL_CITATION { "citationItems" : [ { "id" : "ITEM-1", "itemData" : { "DOI" : "10.1128/IAI.00385-10", "ISBN" : "1098-5522 (Electronic)\\r0019-9567 (Linking)", "ISSN" : "00199567", "PMID" : "20584972", "abstract" : "Staphylococcus aureus is one of the dominant pathogens that induce septic arthritis in immunocompromised hosts, e.g., patients suffering from rheumatoid arthritis treated with immunosuppressive drugs. S. aureus-induced arthritis leads to severe joint destruction and high mortality despite antibiotic treatment. Recently, interleukin-17A (IL-17A) has been discovered to be an important mediator of aseptic arthritis both in mice and humans, but its function in S. aureus-induced arthritis is largely unknown. Here, we investigated the role of IL-17A in host defense against arthritis following systemic and local S. aureus infection in vivo. IL-17A knockout mice and wild-type mice were inoculated systemically (intravenously) or locally (intra-articularly) with S. aureus. During systemic infection, IL-17A knockout mice lost significantly more weight than the wild-type mice did, but no differences were found in the mortality rate. The absence of IL-17A had no impact on clinical arthritis development but led to increased histopathological erosivity late during systemic S. aureus infection. Bacterial clearance in kidneys was increased in IL-17A knockout mice compared to the level in wild-type mice only 1 day after bacterial inoculation. During systemic S. aureus infection, serum IL-17F protein levels and mRNA levels in the lymph nodes were elevated in the IL-17A knockout mice compared to the level in wild-type mice. In contrast to systemic infection, the IL-17A knockout mice had increased synovitis and erosions and locally decreased clearance of bacteria 3 days after local bacterial inoculation. On the basis of these findings, we suggest that IL-17A is more important in local host defense than in systemic host defense against S. aureus-induced arthritis.", "author" : [ { "dropping-particle" : "", "family" : "Henningsson", "given" : "Louise", "non-dropping-particle" : "", "parse-names" : false, "suffix" : "" }, { "dropping-particle" : "", "family" : "Jirholt", "given" : "Pernilla", "non-dropping-particle" : "", "parse-names" : false, "suffix" : "" }, { "dropping-particle" : "", "family" : "Lindholm", "given" : "Catharina", "non-dropping-particle" : "", "parse-names" : false, "suffix" : "" }, { "dropping-particle" : "", "family" : "Eneljung", "given" : "Tove", "non-dropping-particle" : "", "parse-names" : false, "suffix" : "" }, { "dropping-particle" : "", "family" : "Silverpil", "given" : "Elin", "non-dropping-particle" : "", "parse-names" : false, "suffix" : "" }, { "dropping-particle" : "", "family" : "Iwakura", "given" : "Yoichiro", "non-dropping-particle" : "", "parse-names" : false, "suffix" : "" }, { "dropping-particle" : "", "family" : "Linden", "given" : "Anders", "non-dropping-particle" : "", "parse-names" : false, "suffix" : "" }, { "dropping-particle" : "", "family" : "Gjertsson", "given" : "Inger", "non-dropping-particle" : "", "parse-names" : false, "suffix" : "" } ], "container-title" : "Infection and Immunity", "id" : "ITEM-1", "issue" : "9", "issued" : { "date-parts" : [ [ "2010", "9", "1" ] ] }, "page" : "3783-3790", "publisher" : "American Society for Microbiology", "title" : "Interleukin-17A during local and systemic Staphylococcus aureus-induced arthritis in mice", "type" : "article-journal", "volume" : "78" }, "uris" : [ "http://www.mendeley.com/documents/?uuid=6e6c769b-4c25-3c60-9657-0e37ae4a1e5b" ] } ], "mendeley" : { "formattedCitation" : "(Henningsson &lt;i&gt;et al.&lt;/i&gt;, 2010)", "plainTextFormattedCitation" : "(Henningsson et al., 2010)", "previouslyFormattedCitation" : "(Henningsson &lt;i&gt;et al.&lt;/i&gt;, 2010)" }, "properties" : {  }, "schema" : "https://github.com/citation-style-language/schema/raw/master/csl-citation.json" }</w:instrText>
      </w:r>
      <w:r w:rsidRPr="0039739C">
        <w:fldChar w:fldCharType="separate"/>
      </w:r>
      <w:r w:rsidR="00F71621" w:rsidRPr="00F71621">
        <w:rPr>
          <w:noProof/>
        </w:rPr>
        <w:t xml:space="preserve">(Henningsson </w:t>
      </w:r>
      <w:r w:rsidR="00F71621" w:rsidRPr="00F71621">
        <w:rPr>
          <w:i/>
          <w:noProof/>
        </w:rPr>
        <w:t>et al.</w:t>
      </w:r>
      <w:r w:rsidR="00F71621" w:rsidRPr="00F71621">
        <w:rPr>
          <w:noProof/>
        </w:rPr>
        <w:t>, 2010)</w:t>
      </w:r>
      <w:r w:rsidRPr="0039739C">
        <w:fldChar w:fldCharType="end"/>
      </w:r>
      <w:r w:rsidRPr="0039739C">
        <w:t>. This study shows that in IL-17A KO</w:t>
      </w:r>
      <w:r w:rsidRPr="0039739C">
        <w:rPr>
          <w:vertAlign w:val="superscript"/>
        </w:rPr>
        <w:t xml:space="preserve"> </w:t>
      </w:r>
      <w:r w:rsidRPr="0039739C">
        <w:t xml:space="preserve">mice mortality was not increased during </w:t>
      </w:r>
      <w:r w:rsidR="00F45958" w:rsidRPr="00F45958">
        <w:rPr>
          <w:i/>
          <w:iCs/>
        </w:rPr>
        <w:t>S. aureus</w:t>
      </w:r>
      <w:r w:rsidR="0073580A" w:rsidRPr="0073580A">
        <w:rPr>
          <w:i/>
          <w:iCs/>
        </w:rPr>
        <w:t xml:space="preserve"> </w:t>
      </w:r>
      <w:r w:rsidRPr="0039739C">
        <w:t xml:space="preserve">infection, however the mice developed more severe arthritic bone changes. Such data suggests that IL-17A is essential for micro – controlling local bacterial clearance, and it is therefore of interest that the levels of this cytokine are decreased when </w:t>
      </w:r>
      <w:r w:rsidR="00F45958" w:rsidRPr="00F45958">
        <w:rPr>
          <w:i/>
          <w:iCs/>
        </w:rPr>
        <w:t>S. aureus</w:t>
      </w:r>
      <w:r w:rsidR="00B75B6A">
        <w:rPr>
          <w:i/>
          <w:iCs/>
        </w:rPr>
        <w:t xml:space="preserve"> </w:t>
      </w:r>
      <w:r w:rsidRPr="0039739C">
        <w:t>bacteria are co-injected with peptidoglycan</w:t>
      </w:r>
      <w:r w:rsidR="00AB3CB7">
        <w:t>,</w:t>
      </w:r>
      <w:r w:rsidRPr="0039739C">
        <w:t xml:space="preserve"> compared to </w:t>
      </w:r>
      <w:r w:rsidR="00F45958" w:rsidRPr="00F45958">
        <w:rPr>
          <w:i/>
          <w:iCs/>
        </w:rPr>
        <w:t>S. aureus</w:t>
      </w:r>
      <w:r w:rsidR="0073580A" w:rsidRPr="0073580A">
        <w:rPr>
          <w:i/>
          <w:iCs/>
        </w:rPr>
        <w:t xml:space="preserve"> </w:t>
      </w:r>
      <w:r w:rsidRPr="0039739C">
        <w:t>alone.</w:t>
      </w:r>
    </w:p>
    <w:p w14:paraId="1023BD67" w14:textId="77777777" w:rsidR="007E46DA" w:rsidRPr="0039739C" w:rsidRDefault="007E46DA" w:rsidP="007E46DA"/>
    <w:p w14:paraId="4625E332" w14:textId="504DDE3F" w:rsidR="007E46DA" w:rsidRPr="0039739C" w:rsidRDefault="007E46DA" w:rsidP="007E46DA">
      <w:r w:rsidRPr="0039739C">
        <w:t xml:space="preserve">The significant upregulation of chemoattractant cytokines after mixed inoculation administration was surprising, as both CCL2 and CCL4 are known to be essential in clearing </w:t>
      </w:r>
      <w:r w:rsidR="00F45958" w:rsidRPr="00F45958">
        <w:rPr>
          <w:i/>
          <w:iCs/>
        </w:rPr>
        <w:t>S. aureus</w:t>
      </w:r>
      <w:r w:rsidR="00B75B6A">
        <w:rPr>
          <w:i/>
          <w:iCs/>
        </w:rPr>
        <w:t xml:space="preserve"> </w:t>
      </w:r>
      <w:r w:rsidRPr="0039739C">
        <w:t>infections</w:t>
      </w:r>
      <w:r w:rsidR="0073580A" w:rsidRPr="0073580A">
        <w:rPr>
          <w:i/>
          <w:iCs/>
        </w:rPr>
        <w:t xml:space="preserve"> </w:t>
      </w:r>
      <w:r w:rsidRPr="0039739C">
        <w:fldChar w:fldCharType="begin" w:fldLock="1"/>
      </w:r>
      <w:r w:rsidR="00B145F9">
        <w:instrText>ADDIN CSL_CITATION { "citationItems" : [ { "id" : "ITEM-1", "itemData" : { "DOI" : "10.1046/j.1365-2249.1999.01002.x", "ISSN" : "00099104", "PMID" : "10469052", "abstract" : "Bacterial infection coincides with migration of leucocytes from the circulation into the bacterium-infected tissue. Recently, we have shown that endothelial cells, upon binding and ingestion of Staphylococcus aureus, exhibit proinflammatory properties including procoagulant activity and increased intercellular adhesion molecule-1 (ICAM-1) and vascular cell adhesion molecule-1 (VCAM-1) expression on the cell surface, resulting in hyperadhesiveness, mainly for monocytes. The enhanced extravasation of monocytes to bacterium-infected sites is facilitated by the local production of chemotactic factors. From another study we concluded that the locally produced chemokine MCP-1 is important in the recruitment of monocytes to the peritoneal cavity in a model of bacterial peritonitis. In the present study we investigated whether cultured human endothelial cells after infection with bacteria produce and release MCP-1, which in turn stimulates monocyte chemotaxis. We observed that endothelial cells released significant amounts of MCP-1 within 48 h after ingestion of S. aureus. This was dependent on the number and the virulence of the bacteria used to infect the endothelial cells. The kinetics as well as the amount of MCP-1 released by S. aureus-infected endothelial cells differed markedly from that released by endothelial cells upon stimulation with IL-1beta. Supernatant from S. aureus-infected or IL-1beta-stimulated cells promoted monocyte chemotaxis which was almost entirely abrogated in the presence of neutralizing anti-MCP-1 antibody, indicating that most of the chemotactic activity was due to the release of MCP-1 into the supernatant. Our findings support the notion that endothelial cells can actively initiate and sustain an inflammatory response after an encounter with pathogenic microorganisms, without the intervention of macrophage-derived proinflammatory cytokines.", "author" : [ { "dropping-particle" : "", "family" : "Tekstra", "given" : "J", "non-dropping-particle" : "", "parse-names" : false, "suffix" : "" }, { "dropping-particle" : "", "family" : "Beekhuizen", "given" : "H", "non-dropping-particle" : "", "parse-names" : false, "suffix" : "" }, { "dropping-particle" : "", "family" : "Gevel", "given" : "J S", "non-dropping-particle" : "Van De", "parse-names" : false, "suffix" : "" }, { "dropping-particle" : "", "family" : "Benten", "given" : "I J", "non-dropping-particle" : "Van", "parse-names" : false, "suffix" : "" }, { "dropping-particle" : "", "family" : "Tuk", "given" : "C W", "non-dropping-particle" : "", "parse-names" : false, "suffix" : "" }, { "dropping-particle" : "", "family" : "Beelen", "given" : "Robert H J", "non-dropping-particle" : "", "parse-names" : false, "suffix" : "" } ], "container-title" : "Clinical and Experimental Immunology", "id" : "ITEM-1", "issue" : "3", "issued" : { "date-parts" : [ [ "1999" ] ] }, "page" : "489-495", "title" : "Infection of human endothelial cells with Staphylococcus aureus induces the production of monocyte chemotactic protein-1 (MCP-1) and monocyte chemotaxis", "type" : "article-journal", "volume" : "117" }, "uris" : [ "http://www.mendeley.com/documents/?uuid=2d810e22-d30b-3f64-9f5c-8a2f6cafe5db" ] }, { "id" : "ITEM-2", "itemData" : { "DOI" : "10.1046/j.1471-4159.2003.02202.x", "ISBN" : "0022-3042 (Print)\\r0022-3042 (Linking)", "ISSN" : "00223042", "PMID" : "14720224", "abstract" : "Astrocytes play an important role in initiating and regulating CNS immune responses through the release of proinflammatory cytokines and chemokines. Here we demonstrate that primary astrocytes are capable of recognizing the Gram-positive bacterium Staphylococcus aureus and its cell wall product peptidoglycan (PGN) and respond by producing numerous proinflammatory mediators including interleukin-1beta (IL-1beta), tumor necrosis factor-alpha (TNF-alpha), macrophage inflammatory protein-1beta (MIP-1beta), MIP-2, and monocyte chemoattractant protein (MCP-1). Astrocytes have recently been shown to express Toll-like receptor 2 (TLR2), a pattern recognition receptor important for recognizing structural components of various Gram-positive bacteria, fungi, and protozoa. However, the functional significance of TLR2 in mediating astrocyte activation remains unknown. Primary astrocytes from TLR2 knockout mice were used to evaluate the role of TLR2 in astrocyte responses to S. aureus and PGN. The results demonstrate that TLR2 is essential for maximal proinflammatory cytokine and chemokine production, but not phagocytosis, in primary astrocytes following S. aureus and PGN exposure. In addition, both stimuli led to a significant increase in TLR2 mRNA expression in wild-type astrocytes as assessed by real-time quantitative RT-PCR. These findings suggest that astrocytes may play a key role in the initial antibacterial immune response in the CNS through engagement of TLR2.", "author" : [ { "dropping-particle" : "", "family" : "Esen", "given" : "Nilufer", "non-dropping-particle" : "", "parse-names" : false, "suffix" : "" }, { "dropping-particle" : "", "family" : "Tanga", "given" : "Flobert Y", "non-dropping-particle" : "", "parse-names" : false, "suffix" : "" }, { "dropping-particle" : "", "family" : "DeLeo", "given" : "Joyce A.", "non-dropping-particle" : "", "parse-names" : false, "suffix" : "" }, { "dropping-particle" : "", "family" : "Kielian", "given" : "Tammy", "non-dropping-particle" : "", "parse-names" : false, "suffix" : "" } ], "container-title" : "Journal of Neurochemistry", "id" : "ITEM-2", "issue" : "3", "issued" : { "date-parts" : [ [ "2004" ] ] }, "page" : "746-758", "title" : "Toll-like receptor 2 (TLR2) mediates astrocyte activation in response to the Gram-positive bacterium Staphylococcus aureus", "type" : "article-journal", "volume" : "88" }, "uris" : [ "http://www.mendeley.com/documents/?uuid=fdd67571-6cc5-3492-8c0f-ff42630bc5fc" ] } ], "mendeley" : { "formattedCitation" : "(Tekstra &lt;i&gt;et al.&lt;/i&gt;, 1999; Esen &lt;i&gt;et al.&lt;/i&gt;, 2004)", "plainTextFormattedCitation" : "(Tekstra et al., 1999; Esen et al., 2004)", "previouslyFormattedCitation" : "(Tekstra &lt;i&gt;et al.&lt;/i&gt;, 1999; Esen &lt;i&gt;et al.&lt;/i&gt;, 2004)" }, "properties" : {  }, "schema" : "https://github.com/citation-style-language/schema/raw/master/csl-citation.json" }</w:instrText>
      </w:r>
      <w:r w:rsidRPr="0039739C">
        <w:fldChar w:fldCharType="separate"/>
      </w:r>
      <w:r w:rsidR="00F71621" w:rsidRPr="00F71621">
        <w:rPr>
          <w:noProof/>
        </w:rPr>
        <w:t xml:space="preserve">(Tekstra </w:t>
      </w:r>
      <w:r w:rsidR="00F71621" w:rsidRPr="00F71621">
        <w:rPr>
          <w:i/>
          <w:noProof/>
        </w:rPr>
        <w:t>et al.</w:t>
      </w:r>
      <w:r w:rsidR="00F71621" w:rsidRPr="00F71621">
        <w:rPr>
          <w:noProof/>
        </w:rPr>
        <w:t xml:space="preserve">, 1999; Esen </w:t>
      </w:r>
      <w:r w:rsidR="00F71621" w:rsidRPr="00F71621">
        <w:rPr>
          <w:i/>
          <w:noProof/>
        </w:rPr>
        <w:t>et al.</w:t>
      </w:r>
      <w:r w:rsidR="00F71621" w:rsidRPr="00F71621">
        <w:rPr>
          <w:noProof/>
        </w:rPr>
        <w:t>, 2004)</w:t>
      </w:r>
      <w:r w:rsidRPr="0039739C">
        <w:fldChar w:fldCharType="end"/>
      </w:r>
      <w:r w:rsidRPr="0039739C">
        <w:t xml:space="preserve">. CCl2 (also known as monocyte chemotactic protein 1, MCP1) is also produced by osteoblasts during cases of osteomyelitis in murine models of infection, and it is thought that this upregulation may actually increase inflammatory damage to the bone </w:t>
      </w:r>
      <w:r w:rsidRPr="0039739C">
        <w:fldChar w:fldCharType="begin" w:fldLock="1"/>
      </w:r>
      <w:r w:rsidR="00B145F9">
        <w:instrText>ADDIN CSL_CITATION { "citationItems" : [ { "id" : "ITEM-1", "itemData" : { "DOI" : "10.1016/j.bone.2005.05.011", "ISBN" : "8756-3282 (Print)\\r1873-2763 (Linking)", "ISSN" : "87563282", "PMID" : "16027056", "abstract" : "Incidences of osteomyelitis caused by Staphylococcus aureus have increased dramatically in recent years, in part, due to the appearance of community-acquired antibiotic-resistant strains. Therefore, understanding the pathogenesis of this organism has become imperative. Recently, we have described the surprising ability of bone-forming osteoblasts to secrete a number of important immune mediators when exposed to S. aureus in vitro. In the present study, we provide the first evidence for the in vivo production of the pivotal inflammatory chemokine, monocyte chemoattractant protein-1 (MCP-1), by osteoblasts during S. aureus-associated bone infection. Quantitative real-time PCR was employed to determine levels of mRNA encoding MCP-1 in vivo using a mouse model that closely resembles the pathology of trauma-induced staphylococcal osteomyelitis. Expression of this inflammatory chemokine and osteoblast-specific markers was investigated by confocal laser scanning microscopy in bone tissue from organ cultures of neonatal mouse calvaria and from the in vivo mouse model. Furthermore, the clinical relevancy of these findings was investigated by performing similar studies on infected human bone tissue from patients with S. aureus-associated osteomyelitis. Here, we confirm that expression of mRNA encoding MCP-1 is elevated in bacterially infected murine bone tissue. Importantly, we show that these increases translate into marked elevations in the expression of MCP-1 protein that co-localizes with osteoblast markers in infected bone tissue. Such increases could not be attributed solely to mechanical damage as a similar response was observed in infected but otherwise undamaged organ cultures. Finally, we have demonstrated the in vivo production of MCP-1 by osteoblasts in bone specimens from patients with S. aureus-associated osteomyelitis. As such, these studies demonstrate that bacterial challenge of osteoblasts during bone diseases such as staphylococcal osteomyelitis induces cells to produce a key inflammatory chemokine that can direct appropriate host responses or may contribute to progressive inflammatory damage. ?? 2005 Elsevier Inc. All rights reserved.", "author" : [ { "dropping-particle" : "", "family" : "Marriott", "given" : "Ian", "non-dropping-particle" : "", "parse-names" : false, "suffix" : "" }, { "dropping-particle" : "", "family" : "Gray", "given" : "David L.", "non-dropping-particle" : "", "parse-names" : false, "suffix" : "" }, { "dropping-particle" : "", "family" : "Rati", "given" : "Dana M.", "non-dropping-particle" : "", "parse-names" : false, "suffix" : "" }, { "dropping-particle" : "", "family" : "Fowler", "given" : "Vance G.", "non-dropping-particle" : "", "parse-names" : false, "suffix" : "" }, { "dropping-particle" : "", "family" : "Stryjewski", "given" : "Martin E.", "non-dropping-particle" : "", "parse-names" : false, "suffix" : "" }, { "dropping-particle" : "", "family" : "Levin", "given" : "L. Scott", "non-dropping-particle" : "", "parse-names" : false, "suffix" : "" }, { "dropping-particle" : "", "family" : "Hudson", "given" : "Michael C.", "non-dropping-particle" : "", "parse-names" : false, "suffix" : "" }, { "dropping-particle" : "", "family" : "Bost", "given" : "Kenneth L.", "non-dropping-particle" : "", "parse-names" : false, "suffix" : "" } ], "container-title" : "Bone", "id" : "ITEM-1", "issue" : "4", "issued" : { "date-parts" : [ [ "2005", "10", "1" ] ] }, "page" : "504-512", "publisher" : "Elsevier", "title" : "Osteoblasts produce monocyte chemoattractant protein-1 in a murine model of Staphylococcus aureus osteomyelitis and infected human bone tissue", "type" : "article-journal", "volume" : "37" }, "uris" : [ "http://www.mendeley.com/documents/?uuid=0030ee9b-79ba-3681-9440-46b1674bf9af" ] } ], "mendeley" : { "formattedCitation" : "(Marriott &lt;i&gt;et al.&lt;/i&gt;, 2005)", "plainTextFormattedCitation" : "(Marriott et al., 2005)", "previouslyFormattedCitation" : "(Marriott &lt;i&gt;et al.&lt;/i&gt;, 2005)" }, "properties" : {  }, "schema" : "https://github.com/citation-style-language/schema/raw/master/csl-citation.json" }</w:instrText>
      </w:r>
      <w:r w:rsidRPr="0039739C">
        <w:fldChar w:fldCharType="separate"/>
      </w:r>
      <w:r w:rsidR="00F71621" w:rsidRPr="00F71621">
        <w:rPr>
          <w:noProof/>
        </w:rPr>
        <w:t xml:space="preserve">(Marriott </w:t>
      </w:r>
      <w:r w:rsidR="00F71621" w:rsidRPr="00F71621">
        <w:rPr>
          <w:i/>
          <w:noProof/>
        </w:rPr>
        <w:t>et al.</w:t>
      </w:r>
      <w:r w:rsidR="00F71621" w:rsidRPr="00F71621">
        <w:rPr>
          <w:noProof/>
        </w:rPr>
        <w:t>, 2005)</w:t>
      </w:r>
      <w:r w:rsidRPr="0039739C">
        <w:fldChar w:fldCharType="end"/>
      </w:r>
      <w:r w:rsidRPr="0039739C">
        <w:t xml:space="preserve">. However, while upregulation of both CCL2 and CCL4 is substantial in response to mixed </w:t>
      </w:r>
      <w:r w:rsidR="00F45958" w:rsidRPr="00F45958">
        <w:rPr>
          <w:i/>
          <w:iCs/>
        </w:rPr>
        <w:t>S. aureus</w:t>
      </w:r>
      <w:r w:rsidR="0073580A" w:rsidRPr="0073580A">
        <w:rPr>
          <w:i/>
          <w:iCs/>
        </w:rPr>
        <w:t xml:space="preserve"> </w:t>
      </w:r>
      <w:r w:rsidRPr="0039739C">
        <w:t xml:space="preserve">and peptidoglycan inoculum, it is much higher in the high dose </w:t>
      </w:r>
      <w:r w:rsidR="00F45958" w:rsidRPr="00F45958">
        <w:rPr>
          <w:i/>
          <w:iCs/>
        </w:rPr>
        <w:t>S. aureus</w:t>
      </w:r>
      <w:r w:rsidR="0073580A" w:rsidRPr="0073580A">
        <w:rPr>
          <w:i/>
          <w:iCs/>
        </w:rPr>
        <w:t xml:space="preserve"> </w:t>
      </w:r>
      <w:r w:rsidRPr="0039739C">
        <w:t>group alone.</w:t>
      </w:r>
    </w:p>
    <w:p w14:paraId="3689D9A5" w14:textId="77777777" w:rsidR="007E46DA" w:rsidRPr="0039739C" w:rsidRDefault="007E46DA" w:rsidP="007E46DA"/>
    <w:p w14:paraId="616F58AB" w14:textId="222C32EB" w:rsidR="007E46DA" w:rsidRPr="0039739C" w:rsidRDefault="007E46DA" w:rsidP="007E46DA">
      <w:pPr>
        <w:rPr>
          <w:i/>
        </w:rPr>
      </w:pPr>
      <w:r w:rsidRPr="0039739C">
        <w:t xml:space="preserve">It is therefore of interest as to why CCL2 and CCL4 in particular would be upregulated during the first 6 </w:t>
      </w:r>
      <w:r w:rsidR="009303B5">
        <w:t>h</w:t>
      </w:r>
      <w:r w:rsidRPr="0039739C">
        <w:t xml:space="preserve"> of infection. Bacteria are phagocytosed, and this is generally supported by the fact that there are few detectable bacteria in the bloodstream following infection </w:t>
      </w:r>
      <w:r w:rsidRPr="0039739C">
        <w:fldChar w:fldCharType="begin" w:fldLock="1"/>
      </w:r>
      <w:r w:rsidR="00B145F9">
        <w:instrText>ADDIN CSL_CITATION { "citationItems" : [ { "id" : "ITEM-1", "itemData" : { "DOI" : "10.1099/jmm.0.46054-0", "ISSN" : "0022-2615", "PMID" : "16533984", "abstract" : "BALB/cA mice were used to study the interaction of diabetes and meticillin-resistant Staphylococcus aureus (MRSA) infection on pathogen distribution, cytokine profile and inflammatory and endothelial-injury markers, as well as coagulation and anticoagulation factors. Meticillin-susceptible S. aureus (MSSA) infection did not cause death within the experimental period. MRSA-infected nondiabetic and diabetic mice died on 19.1+/-1.4 and 10.6+/-0.7 days post-infection (p.i.), respectively. MRSA and MSSA infection in diabetic mice did not result in symptomatic bacteraemia; however, MRSA infection in diabetic mice significantly reduced glucose levels (P&lt;0.05). Diabetic mice showed significantly higher levels of C-reactive protein, fibrinogen, fibronectin and von Willebrand factor than nondiabetic mice (P&lt;0.05), and MRSA infection further elevated the plasma levels of these inflammatory and endothelial markers (P&lt;0.05). Before infection, diabetic mice had significantly higher plasminogen activator inhibitor-1 (PAI-1) activity, lower antithrombin III (AT-III) and protein C activities (P&lt;0.05), and MRSA infection significantly increased PAI-1 activity further and reduced the activity of AT-III and protein C (P&lt;0.05). MRSA infection increased the production of three Th1 cytokines, interleukin 2 (IL-2), tumour necrosis factor alpha and gamma interferon, in diabetic mice (P&lt;0.05); however, three Th2 cytokines, IL-4, IL-6, IL-10, were elevated at 2 and 4 days p.i., and then dropped gradually. MRSA infection in diabetic mice accelerated the inflammation process, endothelial injury and blood coagulation in diabetic mice. Therefore, the development of proper infection diagnosis and timely use of effective treatments for MRSA-infected diabetic individuals is important and necessary.", "author" : [ { "dropping-particle" : "", "family" : "Tsao", "given" : "Shyh-Ming", "non-dropping-particle" : "", "parse-names" : false, "suffix" : "" }, { "dropping-particle" : "", "family" : "Hsu", "given" : "Cheng-Chin", "non-dropping-particle" : "", "parse-names" : false, "suffix" : "" }, { "dropping-particle" : "", "family" : "Yin", "given" : "Mei-Chin", "non-dropping-particle" : "", "parse-names" : false, "suffix" : "" } ], "container-title" : "Journal of medical microbiology", "id" : "ITEM-1", "issue" : "Pt 4", "issued" : { "date-parts" : [ [ "2006" ] ] }, "page" : "379-85", "title" : "Meticillin-resistant Staphylococcus aureus infection in diabetic mice enhanced inflammation and coagulation.", "type" : "article-journal", "volume" : "55" }, "uris" : [ "http://www.mendeley.com/documents/?uuid=e3f3bd06-ee7e-3212-95c8-c77b8a7a6797" ] }, { "id" : "ITEM-2", "itemData" : { "DOI" : "10.12659/MSM.896576", "ISSN" : "1643-3750", "PMID" : "26772168", "abstract" : "BACKGROUND The aim of this study was to examine the behavior of circulating inflammatory mediators and to exclude gram-positive from gram-negative bloodstream infections. Results may be helpful in selection of optimal specific antibiotic therapies. MATERIAL/METHODS Mice (25-27 g) were randomized to 3 groups infected with Staphylococcus aureus (S. aureus) ATCC 25923, Escherichia coli (E. coli) ATCC 25922, or phosphate-buffered saline (PBS). The white blood cell count (WBC) and the concentrations of serum C-reactive protein (CRP), procalcitonin (PCT), interleukin (IL)-1\u03b1, IL-1\u03b2, IL-6, IL-10, monocyte chemotactic protein-1 (MCP-1), and macrophage inflammatory protein-1\u03b1 (MIP-1\u03b1) were detected in blood samples at different time intervals after intravenous tail injection. RESULTS The results showed that compared to the control mice, infected animals exhibited significantly higher levels of all mediators after bacterial infection. Moreover, compared to the mice that received S. aureus, animals with E. coli infection showed significantly greater increases in serum IL-1\u03b1, IL-1\u03b2, IL-6, MCP-1, and MIP-1\u03b1 levels. CONCLUSIONS These results suggest that the use of the analyzed serum markers at an early stage of bloodstream infection may give useful information for the clinician to distinguish gram-negative from gram-positive infections.", "author" : [ { "dropping-particle" : "", "family" : "Duan", "given" : "Jinyan", "non-dropping-particle" : "", "parse-names" : false, "suffix" : "" }, { "dropping-particle" : "", "family" : "Xie", "given" : "Yinjing", "non-dropping-particle" : "", "parse-names" : false, "suffix" : "" }, { "dropping-particle" : "", "family" : "Yang", "given" : "Jiyong", "non-dropping-particle" : "", "parse-names" : false, "suffix" : "" }, { "dropping-particle" : "", "family" : "Luo", "given" : "Yanping", "non-dropping-particle" : "", "parse-names" : false, "suffix" : "" }, { "dropping-particle" : "", "family" : "Guo", "given" : "Yuni", "non-dropping-particle" : "", "parse-names" : false, "suffix" : "" }, { "dropping-particle" : "", "family" : "Wang", "given" : "Chengbin", "non-dropping-particle" : "", "parse-names" : false, "suffix" : "" } ], "container-title" : "Medical Science Monitor", "id" : "ITEM-2", "issued" : { "date-parts" : [ [ "2016", "1", "16" ] ] }, "page" : "161-171", "publisher" : "International Scientific Literature, Inc.", "title" : "Variation of Circulating Inflammatory Mediators in Staphylococcus aureus and Escherichia coli Bloodstream Infection", "type" : "article-journal", "volume" : "22" }, "uris" : [ "http://www.mendeley.com/documents/?uuid=b8a987d5-3499-39e1-9bf9-8a1c91bf5358" ] } ], "mendeley" : { "formattedCitation" : "(Tsao, Hsu and Yin, 2006; Duan &lt;i&gt;et al.&lt;/i&gt;, 2016)", "plainTextFormattedCitation" : "(Tsao, Hsu and Yin, 2006; Duan et al., 2016)", "previouslyFormattedCitation" : "(Tsao, Hsu and Yin, 2006; Duan &lt;i&gt;et al.&lt;/i&gt;, 2016)" }, "properties" : {  }, "schema" : "https://github.com/citation-style-language/schema/raw/master/csl-citation.json" }</w:instrText>
      </w:r>
      <w:r w:rsidRPr="0039739C">
        <w:fldChar w:fldCharType="separate"/>
      </w:r>
      <w:r w:rsidR="00F71621" w:rsidRPr="00F71621">
        <w:rPr>
          <w:noProof/>
        </w:rPr>
        <w:t xml:space="preserve">(Tsao, Hsu and Yin, 2006; Duan </w:t>
      </w:r>
      <w:r w:rsidR="00F71621" w:rsidRPr="00F71621">
        <w:rPr>
          <w:i/>
          <w:noProof/>
        </w:rPr>
        <w:t>et al.</w:t>
      </w:r>
      <w:r w:rsidR="00F71621" w:rsidRPr="00F71621">
        <w:rPr>
          <w:noProof/>
        </w:rPr>
        <w:t>, 2016)</w:t>
      </w:r>
      <w:r w:rsidRPr="0039739C">
        <w:fldChar w:fldCharType="end"/>
      </w:r>
      <w:r w:rsidRPr="0039739C">
        <w:t xml:space="preserve">. The clonal expansion theory suggests that the immune bottleneck occurs inside the phagocyte. What is more, bacteria that manage to survive and grow within a macrophage eventually lyse the host cell </w:t>
      </w:r>
      <w:r w:rsidRPr="0039739C">
        <w:fldChar w:fldCharType="begin" w:fldLock="1"/>
      </w:r>
      <w:r w:rsidR="00B145F9">
        <w:instrText>ADDIN CSL_CITATION { "citationItems" : [ { "id" : "ITEM-1", "itemData" : { "DOI" : "10.1111/cmi.12485", "ISSN" : "14625814", "author" : [ { "dropping-particle" : "", "family" : "Jubrail", "given" : "Jamil", "non-dropping-particle" : "", "parse-names" : false, "suffix" : "" }, { "dropping-particle" : "", "family" : "Morris", "given" : "Paul", "non-dropping-particle" : "", "parse-names" : false, "suffix" : "" }, { "dropping-particle" : "", "family" : "Bewley", "given" : "Martin A", "non-dropping-particle" : "", "parse-names" : false, "suffix" : "" }, { "dropping-particle" : "", "family" : "Stoneham", "given" : "Simon", "non-dropping-particle" : "", "parse-names" : false, "suffix" : "" }, { "dropping-particle" : "", "family" : "Johnston", "given" : "Simon A", "non-dropping-particle" : "", "parse-names" : false, "suffix" : "" }, { "dropping-particle" : "", "family" : "Foster", "given" : "Simon J", "non-dropping-particle" : "", "parse-names" : false, "suffix" : "" }, { "dropping-particle" : "", "family" : "Peden", "given" : "Andrew A", "non-dropping-particle" : "", "parse-names" : false, "suffix" : "" }, { "dropping-particle" : "", "family" : "Read", "given" : "Robert C", "non-dropping-particle" : "", "parse-names" : false, "suffix" : "" }, { "dropping-particle" : "", "family" : "Marriott", "given" : "Helen M", "non-dropping-particle" : "", "parse-names" : false, "suffix" : "" }, { "dropping-particle" : "", "family" : "Dockrell", "given" : "David H", "non-dropping-particle" : "", "parse-names" : false, "suffix" : "" } ], "container-title" : "Cellular Microbiology", "id" : "ITEM-1", "issue" : "1", "issued" : { "date-parts" : [ [ "2016", "1" ] ] }, "page" : "80-96", "title" : "Inability to sustain intraphagolysosomal killing of &lt;i&gt;Staphylococcus aureus&lt;/i&gt;predisposes to bacterial persistence in macrophages", "type" : "article-journal", "volume" : "18" }, "uris" : [ "http://www.mendeley.com/documents/?uuid=08639636-61ee-47c9-9ccb-b29970a878fa" ] } ], "mendeley" : { "formattedCitation" : "(Jubrail &lt;i&gt;et al.&lt;/i&gt;, 2016b)", "plainTextFormattedCitation" : "(Jubrail et al., 2016b)", "previouslyFormattedCitation" : "(Jubrail &lt;i&gt;et al.&lt;/i&gt;, 2016b)" }, "properties" : {  }, "schema" : "https://github.com/citation-style-language/schema/raw/master/csl-citation.json" }</w:instrText>
      </w:r>
      <w:r w:rsidRPr="0039739C">
        <w:fldChar w:fldCharType="separate"/>
      </w:r>
      <w:r w:rsidR="00F71621" w:rsidRPr="00F71621">
        <w:rPr>
          <w:noProof/>
        </w:rPr>
        <w:t xml:space="preserve">(Jubrail </w:t>
      </w:r>
      <w:r w:rsidR="00F71621" w:rsidRPr="00F71621">
        <w:rPr>
          <w:i/>
          <w:noProof/>
        </w:rPr>
        <w:t>et al.</w:t>
      </w:r>
      <w:r w:rsidR="00F71621" w:rsidRPr="00F71621">
        <w:rPr>
          <w:noProof/>
        </w:rPr>
        <w:t>, 2016b)</w:t>
      </w:r>
      <w:r w:rsidRPr="0039739C">
        <w:fldChar w:fldCharType="end"/>
      </w:r>
      <w:r w:rsidRPr="0039739C">
        <w:t xml:space="preserve">. Such cycling between phagocyte hosts would perhaps need upregulation of immune cell recruitment as it would be beneficial for the survival and dissemination of the bacteria. This theory is further supported by findings that CCL2 overexpressing mice were much more susceptible to infections with </w:t>
      </w:r>
      <w:r w:rsidRPr="0039739C">
        <w:rPr>
          <w:i/>
        </w:rPr>
        <w:t>M. tuberculosis</w:t>
      </w:r>
      <w:r w:rsidRPr="0039739C">
        <w:t xml:space="preserve">, with the author suggesting that increased immune cell infiltration contributed to disease dissemination </w:t>
      </w:r>
      <w:r w:rsidRPr="0039739C">
        <w:rPr>
          <w:i/>
        </w:rPr>
        <w:fldChar w:fldCharType="begin" w:fldLock="1"/>
      </w:r>
      <w:r w:rsidR="00B145F9">
        <w:rPr>
          <w:i/>
        </w:rPr>
        <w:instrText>ADDIN CSL_CITATION { "citationItems" : [ { "id" : "ITEM-1", "itemData" : { "DOI" : "10.1371/journal.pone.0008459", "ISBN" : "1932-6203 (Electronic)\\r1932-6203 (Linking)", "ISSN" : "19326203", "PMID" : "20041183", "abstract" : "BACKGROUND Leucocyte activating chemokines such as CCL2, CCL3, and CXCL8 together with proinflammatory IFNgamma, TNFalpha and downmodulatory IL10 play a central role in the restriction of M. tuberculosis infections, but is unclear whether these markers are indicative of tuberculosis disease severity. METHODOLOGY We investigated live M. tuberculosis- and M. bovis BCG-induced peripheral blood mononuclear cell responses in patients with tuberculosis (TB) and healthy endemic controls (ECs, n = 36). TB patients comprised pulmonary (PTB, n = 34) and extrapulmonary groups, subdivided into those with less severe localized extrapulmonary TB (L-ETB, n = 16) or severe disseminated ETB (D-ETB, n = 16). Secretion of CCL2, IFNgamma, IL10 and CCL3, and mRNA expression of CCL2, TNFalpha, CCL3 and CXCL8 were determined. RESULTS M. tuberculosis- and BCG-induced CCL2 secretion was significantly increased in both PTB and D-ETB (p&lt;0.05, p&lt;0.01) as compared with L-ETB patients. CCL2 secretion in response to M. tuberculosis was significantly greater than to BCG in the PTB and D-ETB groups. M. tuberculosis-induced CCL2 mRNA transcription was greater in PTB than L-ETB (p = 0.023), while CCL2 was reduced in L-ETB as compared with D-ETB (p = 0.005) patients. M. tuberculosis-induced IFNgamma was greater in L-ETB than PTB (p = 0.04), while BCG-induced IFNgamma was greater in L-ETB as compared with D-ETB patients (p = 0.036). TNFalpha mRNA expression was raised in PTB as compared with L-ETB group in response to M. tuberculosis (p = 0.02) and BCG (p = 0.03). Mycobacterium-induced CCL3 and CXCL8 was comparable between TB groups. CONCLUSIONS The increased CCL2 and TNFalpha in PTB patients may support effective leucocyte recruitment and M. tuberculosis localization. CCL2 alone is associated with severity of TB, possibly due to increased systemic inflammation found in severe disseminated TB or due to increased monocyte infiltration to lung parenchyma in pulmonary disease.", "author" : [ { "dropping-particle" : "", "family" : "Hasan", "given" : "Zahra", "non-dropping-particle" : "", "parse-names" : false, "suffix" : "" }, { "dropping-particle" : "", "family" : "Cliff", "given" : "Jacqueline M.", "non-dropping-particle" : "", "parse-names" : false, "suffix" : "" }, { "dropping-particle" : "", "family" : "Dockrell", "given" : "Hazel M.", "non-dropping-particle" : "", "parse-names" : false, "suffix" : "" }, { "dropping-particle" : "", "family" : "Jamil", "given" : "Bushra", "non-dropping-particle" : "", "parse-names" : false, "suffix" : "" }, { "dropping-particle" : "", "family" : "Irfan", "given" : "Muhammad", "non-dropping-particle" : "", "parse-names" : false, "suffix" : "" }, { "dropping-particle" : "", "family" : "Ashraf", "given" : "Mussarat", "non-dropping-particle" : "", "parse-names" : false, "suffix" : "" }, { "dropping-particle" : "", "family" : "Hussain", "given" : "Rabia", "non-dropping-particle" : "", "parse-names" : false, "suffix" : "" } ], "container-title" : "PLoS ONE", "editor" : [ { "dropping-particle" : "", "family" : "Doherty", "given" : "T. Mark", "non-dropping-particle" : "", "parse-names" : false, "suffix" : "" } ], "id" : "ITEM-1", "issue" : "12", "issued" : { "date-parts" : [ [ "2009", "12", "29" ] ] }, "page" : "e8459", "publisher" : "Public Library of Science", "title" : "CCL2 responses to Mycobacterium tuberculosis are associated with disease severity in tuberculosis", "type" : "article-journal", "volume" : "4" }, "uris" : [ "http://www.mendeley.com/documents/?uuid=be20eeb6-01b2-3302-9b89-e118c9e16409" ] } ], "mendeley" : { "formattedCitation" : "(Hasan &lt;i&gt;et al.&lt;/i&gt;, 2009)", "plainTextFormattedCitation" : "(Hasan et al., 2009)", "previouslyFormattedCitation" : "(Hasan &lt;i&gt;et al.&lt;/i&gt;, 2009)" }, "properties" : {  }, "schema" : "https://github.com/citation-style-language/schema/raw/master/csl-citation.json" }</w:instrText>
      </w:r>
      <w:r w:rsidRPr="0039739C">
        <w:rPr>
          <w:i/>
        </w:rPr>
        <w:fldChar w:fldCharType="separate"/>
      </w:r>
      <w:r w:rsidR="00F71621" w:rsidRPr="00F71621">
        <w:rPr>
          <w:noProof/>
        </w:rPr>
        <w:t xml:space="preserve">(Hasan </w:t>
      </w:r>
      <w:r w:rsidR="00F71621" w:rsidRPr="00F71621">
        <w:rPr>
          <w:i/>
          <w:noProof/>
        </w:rPr>
        <w:t>et al.</w:t>
      </w:r>
      <w:r w:rsidR="00F71621" w:rsidRPr="00F71621">
        <w:rPr>
          <w:noProof/>
        </w:rPr>
        <w:t>, 2009)</w:t>
      </w:r>
      <w:r w:rsidRPr="0039739C">
        <w:rPr>
          <w:i/>
        </w:rPr>
        <w:fldChar w:fldCharType="end"/>
      </w:r>
      <w:r w:rsidRPr="0039739C">
        <w:rPr>
          <w:i/>
        </w:rPr>
        <w:t>.</w:t>
      </w:r>
    </w:p>
    <w:p w14:paraId="07A98E23" w14:textId="77777777" w:rsidR="007E46DA" w:rsidRPr="0039739C" w:rsidRDefault="007E46DA" w:rsidP="007E46DA"/>
    <w:p w14:paraId="0EBE8B6A" w14:textId="5CED4BDC" w:rsidR="007E46DA" w:rsidRPr="0039739C" w:rsidRDefault="007E46DA" w:rsidP="007E46DA">
      <w:r w:rsidRPr="0039739C">
        <w:t xml:space="preserve">Interestingly, there have been reports of the direct effect of peptidoglycan on CCL2 production. For example, mice challenged intranasally with peptidoglycan from </w:t>
      </w:r>
      <w:r w:rsidRPr="0039739C">
        <w:rPr>
          <w:i/>
        </w:rPr>
        <w:t>S. pneumoniae,</w:t>
      </w:r>
      <w:r w:rsidRPr="0039739C">
        <w:t xml:space="preserve"> digested with lysozyme, triggering CCL2 production in a Nod2 dependant manner</w:t>
      </w:r>
      <w:r w:rsidRPr="0039739C">
        <w:fldChar w:fldCharType="begin" w:fldLock="1"/>
      </w:r>
      <w:r w:rsidR="00B145F9">
        <w:instrText>ADDIN CSL_CITATION { "citationItems" : [ { "id" : "ITEM-1", "itemData" : { "DOI" : "10.1172/JCI57761", "ISBN" : "0021-9738", "ISSN" : "00219738", "PMID" : "21841315", "abstract" : "Streptococcus pneumoniae colonizes the mucosal surface of the human upper respiratory tract. A colonization event is gradually cleared through phagocytosis by monocytes/macrophages that are recruited to the airway lumen. Here, we sought to define the bacterial and host factors that promote monocyte/macrophage influx and S. pneumoniae clearance using intranasal bacterial challenge in mice. We found that the recruitment of monocytes/macrophages required their expression of the chemokine receptor CCR2 and correlated with expression of the CCR2 ligand CCL2. Production of CCL2 and monocyte/macrophage recruitment were deficient in mice lacking digestion of peptidoglycan by lysozyme (LysM) and cytosolic sensing of the products of digestion by Nod2. Ex vivo macrophages produced CCL2 following bacterial uptake, digestion by LysM, and sensing of peptidoglycan by Nod2. Sensing of digested peptidoglycan by Nod2 also required the pore-forming toxin pneumolysin. The generation of an adaptive immune response, as measured by anti-pneumococcal antibody titers, was also LysM- and Nod2-dependent. Together, our data suggest that bacterial uptake by professional phagocytes is followed by LysM-mediated digestion of S. pneumoniae-derived peptidoglycan, sensing of the resulting products by Nod2, release of the chemokine CCL2, and CCR2-dependent recruitment of the additional monocytes/macrophages required for the clearance of an S. pneumoniae colonization event.", "author" : [ { "dropping-particle" : "", "family" : "Davis", "given" : "Kimberly M", "non-dropping-particle" : "", "parse-names" : false, "suffix" : "" }, { "dropping-particle" : "", "family" : "Nakamura", "given" : "Shigeki", "non-dropping-particle" : "", "parse-names" : false, "suffix" : "" }, { "dropping-particle" : "", "family" : "Weiser", "given" : "Jeffrey N", "non-dropping-particle" : "", "parse-names" : false, "suffix" : "" } ], "container-title" : "Journal of Clinical Investigation", "id" : "ITEM-1", "issue" : "9", "issued" : { "date-parts" : [ [ "2011" ] ] }, "page" : "3666-3676", "title" : "Nod2 sensing of lysozyme-digested peptidoglycan promotes macrophage recruitment and clearance of S. pneumoniae colonization in mice", "type" : "article-journal", "volume" : "121" }, "uris" : [ "http://www.mendeley.com/documents/?uuid=c17b9d86-fbd8-38f0-be8d-3017af71773c" ] } ], "mendeley" : { "formattedCitation" : "(Davis, Nakamura and Weiser, 2011)", "plainTextFormattedCitation" : "(Davis, Nakamura and Weiser, 2011)", "previouslyFormattedCitation" : "(Davis, Nakamura and Weiser, 2011)" }, "properties" : {  }, "schema" : "https://github.com/citation-style-language/schema/raw/master/csl-citation.json" }</w:instrText>
      </w:r>
      <w:r w:rsidRPr="0039739C">
        <w:fldChar w:fldCharType="separate"/>
      </w:r>
      <w:r w:rsidR="00F71621" w:rsidRPr="00F71621">
        <w:rPr>
          <w:noProof/>
        </w:rPr>
        <w:t>(Davis, Nakamura and Weiser, 2011)</w:t>
      </w:r>
      <w:r w:rsidRPr="0039739C">
        <w:fldChar w:fldCharType="end"/>
      </w:r>
      <w:r w:rsidRPr="0039739C">
        <w:t>.</w:t>
      </w:r>
      <w:r w:rsidR="0073580A" w:rsidRPr="0073580A">
        <w:rPr>
          <w:i/>
          <w:iCs/>
        </w:rPr>
        <w:t xml:space="preserve"> </w:t>
      </w:r>
      <w:r w:rsidRPr="0039739C">
        <w:t xml:space="preserve">Therefore, it is important to keep in mind that cytokine upregulation seen in the mixed </w:t>
      </w:r>
      <w:r w:rsidR="00F45958" w:rsidRPr="00F45958">
        <w:rPr>
          <w:i/>
          <w:iCs/>
        </w:rPr>
        <w:t>S. aureus</w:t>
      </w:r>
      <w:r w:rsidR="0073580A" w:rsidRPr="0073580A">
        <w:rPr>
          <w:i/>
          <w:iCs/>
        </w:rPr>
        <w:t xml:space="preserve"> </w:t>
      </w:r>
      <w:r w:rsidRPr="0039739C">
        <w:t>and peptidoglycan group may be due to Nod2 activation.</w:t>
      </w:r>
    </w:p>
    <w:p w14:paraId="3EF72BE9" w14:textId="77777777" w:rsidR="007E46DA" w:rsidRPr="0039739C" w:rsidRDefault="007E46DA" w:rsidP="007E46DA"/>
    <w:p w14:paraId="2B5C71A6" w14:textId="6715F162" w:rsidR="007E46DA" w:rsidRPr="0039739C" w:rsidRDefault="007E46DA" w:rsidP="007E46DA">
      <w:r w:rsidRPr="0039739C">
        <w:t xml:space="preserve">However, my experiments have shown that augmentation seems to be taking place predominantly in the murine livers, and therefore ideally measuring local organ changes </w:t>
      </w:r>
      <w:r w:rsidRPr="0039739C">
        <w:lastRenderedPageBreak/>
        <w:t xml:space="preserve">of cytokine levels would be essential. For example, within the resident macrophages of the liver there are certain cytokines, such as TNF-alpha, that are already transcribed at a basal level and are ready for release in the case of inflammation triggering </w:t>
      </w:r>
      <w:r w:rsidRPr="0039739C">
        <w:fldChar w:fldCharType="begin" w:fldLock="1"/>
      </w:r>
      <w:r w:rsidR="00B145F9">
        <w:instrText>ADDIN CSL_CITATION { "citationItems" : [ { "id" : "ITEM-1", "itemData" : { "ISSN" : "0270-7306", "PMID" : "2181276", "abstract" : "This study characterizes the interaction of murine macrophage nuclear proteins with the tumor necrosis factor alpha (TNF-alpha) promoter. Gel retardation and methylation interference assays showed that stimulation of TNF-alpha gene transcription in peritoneal exudate macrophages was accompanied by induction of DNA-binding proteins that recognized with different affinities four elements related to the kappa B consensus motif and a Y-box motif. We suggest that the basal level of TNF-alpha expression in macrophages is due to the binding of a constitutive form of NF-kappa B, present at low levels in nuclei from resting thioglycolate exudate peritoneal macrophages, to some if not all of the kappa B motifs; we postulate that this constitutive form contains only the 50-kilodalton (kDa) DNA-binding protein subunits of NF-kappa B, not the 65-kDa protein subunits (P. Baeuerle and D. Baltimore, Genes Dev. 3:1689-1698, 1989). Agents such as glucocorticoids, which decrease TNF-alpha transcription, diminished the basal level of nuclear NF-kappa B. Stimulation of Stimulation of TNF-alpha transcription in macrophages by lipopolysaccharide, gamma interferon, or cycloheximide led to an increased content of nuclear NF-kappa B. This induced factor represents a different form of NF-kappa B, since it generated protein-DNA complexes of slower mobility; we propose that this induced form of NF-kappa B contains both the 50- and 65-kDa protein subunits, the latter ones being necessary to bind NF-kappa B to its cytoplasmic inhibitor in uninduced cells (Baeuerle and Baltimore, Genes Dev., 1989). In resting cells, this inducible form of NF-kappa B was indeed detectable in the cytosol after deoxycholate treatment. UV cross-linking experiments and gel retardation assays indicated that the inducible form of NF-kappa B is in a higher-order complex with other proteins.", "author" : [ { "dropping-particle" : "", "family" : "Collart", "given" : "M A", "non-dropping-particle" : "", "parse-names" : false, "suffix" : "" }, { "dropping-particle" : "", "family" : "Baeuerle", "given" : "P", "non-dropping-particle" : "", "parse-names" : false, "suffix" : "" }, { "dropping-particle" : "", "family" : "Vassalli", "given" : "P", "non-dropping-particle" : "", "parse-names" : false, "suffix" : "" } ], "container-title" : "Molecular and cellular biology", "id" : "ITEM-1", "issue" : "4", "issued" : { "date-parts" : [ [ "1990", "4" ] ] }, "page" : "1498-506", "publisher" : "American Society for Microbiology (ASM)", "title" : "Regulation of tumor necrosis factor alpha transcription in macrophages: involvement of four kappa B-like motifs and of constitutive and inducible forms of NF-kappa B.", "type" : "article-journal", "volume" : "10" }, "uris" : [ "http://www.mendeley.com/documents/?uuid=871e890d-ea29-305c-8402-97c2a79666d5" ] } ], "mendeley" : { "formattedCitation" : "(Collart, Baeuerle and Vassalli, 1990)", "plainTextFormattedCitation" : "(Collart, Baeuerle and Vassalli, 1990)", "previouslyFormattedCitation" : "(Collart, Baeuerle and Vassalli, 1990)" }, "properties" : {  }, "schema" : "https://github.com/citation-style-language/schema/raw/master/csl-citation.json" }</w:instrText>
      </w:r>
      <w:r w:rsidRPr="0039739C">
        <w:fldChar w:fldCharType="separate"/>
      </w:r>
      <w:r w:rsidR="00F71621" w:rsidRPr="00F71621">
        <w:rPr>
          <w:noProof/>
        </w:rPr>
        <w:t>(Collart, Baeuerle and Vassalli, 1990)</w:t>
      </w:r>
      <w:r w:rsidRPr="0039739C">
        <w:fldChar w:fldCharType="end"/>
      </w:r>
      <w:r w:rsidRPr="0039739C">
        <w:t>. However other important pro-inflammatory cytokines such as IL-6</w:t>
      </w:r>
      <w:r w:rsidR="0073580A" w:rsidRPr="0073580A">
        <w:rPr>
          <w:i/>
          <w:iCs/>
        </w:rPr>
        <w:t xml:space="preserve"> </w:t>
      </w:r>
      <w:r w:rsidRPr="0039739C">
        <w:t xml:space="preserve">cannot be pre-transcribed as constant activation of this signalling pathway may lead to the development of liver tumours </w:t>
      </w:r>
      <w:r w:rsidRPr="0039739C">
        <w:fldChar w:fldCharType="begin" w:fldLock="1"/>
      </w:r>
      <w:r w:rsidR="00B145F9">
        <w:instrText>ADDIN CSL_CITATION { "citationItems" : [ { "id" : "ITEM-1", "itemData" : { "DOI" : "10.1016/j.jhep.2016.02.004", "ISBN" : "0168-8278", "ISSN" : "16000641", "PMID" : "26867490", "abstract" : "Interleukin 6 (IL-6) is a pleiotropic four-helix-bundle cytokine that exerts multiple functions in the body. In the liver, IL-6 is an important inducer of the acute phase response and infection defense. IL-6 is furthermore crucial for hepatocyte homeostasis and is a potent hepatocyte mitogen. It is not only implicated in liver regeneration, but also in metabolic function of the liver. However, persistent activation of the IL-6 signaling pathway is detrimental to the liver and might ultimately result in the development of liver tumors. On target cells IL-6 can bind to the signal transducing subunit gp130 either in complex with the membrane-bound or with the soluble IL-6 receptor to induce intracellular signaling. In this review we describe how these different pathways are involved in the physiology and pathophyiology of the liver. We furthermore discuss how IL-6 pathways can be selectively inhibited and therapeutically exploited for the treatment of liver pathologies.", "author" : [ { "dropping-particle" : "", "family" : "Schmidt-Arras", "given" : "Dirk", "non-dropping-particle" : "", "parse-names" : false, "suffix" : "" }, { "dropping-particle" : "", "family" : "Rose-John", "given" : "Stefan", "non-dropping-particle" : "", "parse-names" : false, "suffix" : "" } ], "container-title" : "Journal of Hepatology", "id" : "ITEM-1", "issue" : "6", "issued" : { "date-parts" : [ [ "2016", "6", "1" ] ] }, "page" : "1403-1415", "publisher" : "Elsevier", "title" : "IL-6 pathway in the liver: From physiopathology to therapy", "type" : "article", "volume" : "64" }, "uris" : [ "http://www.mendeley.com/documents/?uuid=f1d433e6-7fdf-377a-98d1-8b501a162125" ] } ], "mendeley" : { "formattedCitation" : "(Schmidt-Arras and Rose-John, 2016)", "plainTextFormattedCitation" : "(Schmidt-Arras and Rose-John, 2016)", "previouslyFormattedCitation" : "(Schmidt-Arras and Rose-John, 2016)" }, "properties" : {  }, "schema" : "https://github.com/citation-style-language/schema/raw/master/csl-citation.json" }</w:instrText>
      </w:r>
      <w:r w:rsidRPr="0039739C">
        <w:fldChar w:fldCharType="separate"/>
      </w:r>
      <w:r w:rsidR="00F71621" w:rsidRPr="00F71621">
        <w:rPr>
          <w:noProof/>
        </w:rPr>
        <w:t>(Schmidt-Arras and Rose-John, 2016)</w:t>
      </w:r>
      <w:r w:rsidRPr="0039739C">
        <w:fldChar w:fldCharType="end"/>
      </w:r>
      <w:r w:rsidRPr="0039739C">
        <w:t>. Nevertheless, in the case of infection, IL-6 is rapidly produced by the cell. Therefore, it is quite possible that measuring the overall systemic cytokine levels in the serum results in missing potential subtle changes in cytokine signalling at the individual organ level.</w:t>
      </w:r>
    </w:p>
    <w:p w14:paraId="1480A547" w14:textId="77777777" w:rsidR="007E46DA" w:rsidRPr="0039739C" w:rsidRDefault="007E46DA" w:rsidP="007E46DA"/>
    <w:p w14:paraId="26516292" w14:textId="6FCE8359" w:rsidR="007E46DA" w:rsidRPr="0039739C" w:rsidRDefault="007E46DA" w:rsidP="0042099B">
      <w:pPr>
        <w:pStyle w:val="Heading3"/>
      </w:pPr>
      <w:bookmarkStart w:id="473" w:name="_Toc505272662"/>
      <w:bookmarkStart w:id="474" w:name="_Toc502145167"/>
      <w:bookmarkStart w:id="475" w:name="_Toc521494868"/>
      <w:r w:rsidRPr="0039739C">
        <w:t>Clonality</w:t>
      </w:r>
      <w:bookmarkEnd w:id="473"/>
      <w:bookmarkEnd w:id="475"/>
      <w:r w:rsidRPr="0039739C">
        <w:t xml:space="preserve"> </w:t>
      </w:r>
      <w:bookmarkEnd w:id="474"/>
    </w:p>
    <w:p w14:paraId="1B3F4359" w14:textId="77777777" w:rsidR="007E46DA" w:rsidRPr="0039739C" w:rsidRDefault="007E46DA" w:rsidP="007E46DA"/>
    <w:p w14:paraId="3D532DB8" w14:textId="015E87E5" w:rsidR="0060084F" w:rsidRPr="008A2ABA" w:rsidRDefault="007E46DA" w:rsidP="009C0AD9">
      <w:pPr>
        <w:rPr>
          <w:b/>
        </w:rPr>
      </w:pPr>
      <w:r w:rsidRPr="0039739C">
        <w:t xml:space="preserve">Measurement of bacterial clonality allows insight into progression of infection as well as its dynamics. Experiments suggest that up to 10 </w:t>
      </w:r>
      <w:r w:rsidR="009303B5">
        <w:t>h</w:t>
      </w:r>
      <w:r w:rsidRPr="0039739C">
        <w:t xml:space="preserve"> post infection there is unobservable clonal growth occurring, as CFU</w:t>
      </w:r>
      <w:r w:rsidRPr="0039739C">
        <w:rPr>
          <w:rFonts w:eastAsia="Helvetica" w:cs="Helvetica"/>
        </w:rPr>
        <w:t>’</w:t>
      </w:r>
      <w:r w:rsidRPr="0039739C">
        <w:t xml:space="preserve">s recovered from organs of mice receiving either a low dose alone or together with peptidoglycan are the same. This may also point to the control of bacterial numbers by the host immune system. However, in a mixed inoculum bacterial numbers do not decrease, suggesting that there is an interference with bacterial killing via host defence mechanisms, with the rapid increase in bacterial numbers post the 10hpi time indicating a rapid onset of augmentation. These escaped bacteria then go on to found abscesses in the liver, with many more seen in livers harvested from mice receiving a mix of </w:t>
      </w:r>
      <w:r w:rsidR="00F45958" w:rsidRPr="00F45958">
        <w:rPr>
          <w:i/>
          <w:iCs/>
        </w:rPr>
        <w:t>S. aureus</w:t>
      </w:r>
      <w:r w:rsidR="0073580A" w:rsidRPr="0073580A">
        <w:rPr>
          <w:i/>
          <w:iCs/>
        </w:rPr>
        <w:t xml:space="preserve"> </w:t>
      </w:r>
      <w:r w:rsidRPr="0039739C">
        <w:t>and peptidoglycan, suggesting that bacteria manage to evade host con</w:t>
      </w:r>
      <w:r w:rsidR="009E7B83">
        <w:t>trol in a more efficient manner.</w:t>
      </w:r>
      <w:r w:rsidR="005D1040" w:rsidRPr="008A2ABA">
        <w:rPr>
          <w:b/>
        </w:rPr>
        <w:t xml:space="preserve"> </w:t>
      </w:r>
    </w:p>
    <w:p w14:paraId="3B0DD3D8" w14:textId="77777777" w:rsidR="0060084F" w:rsidRPr="008A2ABA" w:rsidRDefault="0060084F" w:rsidP="0042099B">
      <w:pPr>
        <w:pStyle w:val="Heading1"/>
      </w:pPr>
      <w:bookmarkStart w:id="476" w:name="_Toc521494869"/>
      <w:r w:rsidRPr="008A2ABA">
        <w:lastRenderedPageBreak/>
        <w:t xml:space="preserve">CHAPTER 5. </w:t>
      </w:r>
      <w:r>
        <w:t>Effect of p</w:t>
      </w:r>
      <w:r w:rsidRPr="008A2ABA">
        <w:t xml:space="preserve">eptidoglycan </w:t>
      </w:r>
      <w:r>
        <w:t>on human phagocyte response.</w:t>
      </w:r>
      <w:bookmarkEnd w:id="476"/>
    </w:p>
    <w:p w14:paraId="1C84E3CE" w14:textId="77777777" w:rsidR="0060084F" w:rsidRPr="008A2ABA" w:rsidRDefault="0060084F" w:rsidP="009C0AD9"/>
    <w:p w14:paraId="52770657" w14:textId="77777777" w:rsidR="0060084F" w:rsidRDefault="0060084F" w:rsidP="0042099B">
      <w:pPr>
        <w:pStyle w:val="Heading2"/>
      </w:pPr>
      <w:bookmarkStart w:id="477" w:name="_Toc498640457"/>
      <w:bookmarkStart w:id="478" w:name="_Toc505018426"/>
      <w:bookmarkStart w:id="479" w:name="_Toc521494870"/>
      <w:r w:rsidRPr="008A2ABA">
        <w:t>Introduction</w:t>
      </w:r>
      <w:bookmarkEnd w:id="477"/>
      <w:bookmarkEnd w:id="478"/>
      <w:bookmarkEnd w:id="479"/>
    </w:p>
    <w:p w14:paraId="71521ED0" w14:textId="77777777" w:rsidR="005D1040" w:rsidRPr="005D1040" w:rsidRDefault="005D1040" w:rsidP="005D1040"/>
    <w:p w14:paraId="3B3B1C4F" w14:textId="087FC9C9" w:rsidR="0060084F" w:rsidRPr="008A2ABA" w:rsidRDefault="0060084F" w:rsidP="009C0AD9">
      <w:r w:rsidRPr="008A2ABA">
        <w:t xml:space="preserve">While the mouse model has been successfully used for studying the innate immune system response to several pathogens </w:t>
      </w:r>
      <w:r w:rsidRPr="008A2ABA">
        <w:fldChar w:fldCharType="begin" w:fldLock="1"/>
      </w:r>
      <w:r w:rsidR="00B145F9">
        <w:instrText>ADDIN CSL_CITATION { "citationItems" : [ { "id" : "ITEM-1", "itemData" : { "DOI" : "10.1101/cshperspect.a018556", "ISSN" : "2157-1422", "PMID" : "25256174", "abstract" : "The mouse provides a tool with which to probe the complex interaction between the mammalian immune system and the slow-growing, inflammatory, and persistent bacterium, Mycobacterium tuberculosis (Mtb). Simple mouse models using genetic deletion or antibody inhibition have identified causal connections between specific components of the immune response and survival upon challenge with Mtb, and these studies have corresponded with observations made in humans. To improve on current intervention strategies, it is essential that the complex interactions between the components of the immune response that mediate and regulate the protective response to Mtb infection be dissected; furthermore, the pathways by which specific molecules and cells act must be delineated. The mouse model provides a tool with which to achieve this goal; however, experimental design and data interpretation must be made in the context of data sets generated from the entire tuberculosis field.", "author" : [ { "dropping-particle" : "", "family" : "Cooper", "given" : "Andrea M", "non-dropping-particle" : "", "parse-names" : false, "suffix" : "" } ], "container-title" : "Cold Spring Harbor perspectives in medicine", "id" : "ITEM-1", "issue" : "2", "issued" : { "date-parts" : [ [ "2014", "9", "25" ] ] }, "page" : "a018556", "publisher" : "Cold Spring Harbor Laboratory Press", "title" : "Mouse model of tuberculosis.", "type" : "article-journal", "volume" : "5" }, "uris" : [ "http://www.mendeley.com/documents/?uuid=32897b8d-6d71-3c94-8768-b4939dd68e8e" ] }, { "id" : "ITEM-2", "itemData" : { "DOI" : "10.1128/IAI.71.3.1434-1441.2003", "ISBN" : "0019-9567", "ISSN" : "00199567", "PMID" : "12595461", "abstract" : "An intravenous mouse infection model was used to compare the virulence of Enterococcus faecalis strains, to study bacterial localization and organ histopathology, and to examine the effects of Nrampl and gamma interferon (IFN-gamma) on the course of infection. Infection of BALB/c mice with 5 X 10(8) CFU of E.faecalis JH2-2, MGH-2,418, DS16C2, or OG1X revealed the following virulence ranking (from highest to lowest): MGH-2,418, DS16C2, JH2-2, and OG1X. Discernible differences in the number of MGH-2 and JH2-2 bacteria were observed at 7 days (168 h) in the blood (P = 0.037), at 72 It in the liver (P = 0.002), and at 8 It in the spleen (P = 0.036). At these time points, the number of MGH-2 bacteria was higher in the blood and liver while the number of JH2-2 bacteria was higher in the spleen. At 72 h, livers from MGH-2-infected mice had higher numbers of coalescing aggregates of leukocytes and a greater degree of caseous necrosis than those from JH2-2-infected mice. These results indicate a correlation between the virulence of the E. faecalis strain, the number of bacteria in the liver, and the degree of histopathology of the liver at 72 It postinfection. IFN-gamma was important in E. faecalis infection, since IFN-gamma gene knockout mice had reduced mortality and massive coagulative necrosis was observed in wild-type mice. The contribution of Nrampl was unclear, since Nramp1(-/-) mice and the respective control mice were innately resistant to E. faecalis. The mortality of mice in this model is probably due to induction of cytokine release and massive coagulative necrosis.", "author" : [ { "dropping-particle" : "", "family" : "Gentry-Weeks", "given" : "Claudia", "non-dropping-particle" : "", "parse-names" : false, "suffix" : "" }, { "dropping-particle" : "", "family" : "Estay", "given" : "Monica", "non-dropping-particle" : "", "parse-names" : false, "suffix" : "" }, { "dropping-particle" : "", "family" : "Loui", "given" : "Cindy", "non-dropping-particle" : "", "parse-names" : false, "suffix" : "" }, { "dropping-particle" : "", "family" : "Baker", "given" : "Dale", "non-dropping-particle" : "", "parse-names" : false, "suffix" : "" } ], "container-title" : "Infection and Immunity", "id" : "ITEM-2", "issue" : "3", "issued" : { "date-parts" : [ [ "2003", "3" ] ] }, "page" : "1434-1441", "publisher" : "American Society for Microbiology (ASM)", "title" : "Intravenous mouse infection model for studying the pathology of Enterococcus faecalis infections", "type" : "article-journal", "volume" : "71" }, "uris" : [ "http://www.mendeley.com/documents/?uuid=02262f2b-4fd2-3839-ac39-613b32fa0f73" ] }, { "id" : "ITEM-3", "itemData" : { "DOI" : "10.1093/infdis/jit399", "ISBN" : "1537-6613 (Electronic)\\r0022-1899 (Linking)", "ISSN" : "00221899", "PMID" : "23904297", "abstract" : "In human and nonhuman primates, Shigella spp. cause bacillary dysentery by invading colon epithelium and promoting a strong inflammatory response; however, adult mice are resistant to oral Shigella infection. In this study, intraperitoneal challenge with virulent S. flexneri 2a (YSH6000) resulted in diarrhea and severe body weight loss in adult B6 mice. Of note, virulent S. flexneri 2a could invade and colonize not only systemic tissues but also the serosa and lamina propria region of the large intestine. In addition, epithelial shedding, barrier integrity, and goblet cell hyperplasia were found in the large intestine by 24 hours post-intraperitoneal Shigella infection. Of note, predominant expression of proinflammatory cytokines and chemokines were found in the large intestine after intraperitoneal challenge. Monocytes played a critical role in attenuating diarrhea and in providing protective efficacy against intraperitoneal Shigella infection. Most importantly, mice prevaccinated with attenuated S. flexneri 2a (SC602) strain were protected against intraperitoneal challenge with YSH6000. When taken together, these findings show that intraperitoneal challenge with virulent S. flexneri 2a can provoke bacillary dysentery and severe pathogenesis in adult mice. This model may be helpful for understanding the induction mechanism of bacillary dysentery and for evaluating Shigella vaccine candidates.", "author" : [ { "dropping-particle" : "", "family" : "Yang", "given" : "Jin Young", "non-dropping-particle" : "", "parse-names" : false, "suffix" : "" }, { "dropping-particle" : "", "family" : "Lee", "given" : "Se Na", "non-dropping-particle" : "", "parse-names" : false, "suffix" : "" }, { "dropping-particle" : "", "family" : "Chang", "given" : "Sun Young", "non-dropping-particle" : "", "parse-names" : false, "suffix" : "" }, { "dropping-particle" : "", "family" : "Ko", "given" : "Hyun Jeong", "non-dropping-particle" : "", "parse-names" : false, "suffix" : "" }, { "dropping-particle" : "", "family" : "Ryu", "given" : "Sangryeol", "non-dropping-particle" : "", "parse-names" : false, "suffix" : "" }, { "dropping-particle" : "", "family" : "Kweon", "given" : "Mi Na", "non-dropping-particle" : "", "parse-names" : false, "suffix" : "" } ], "container-title" : "Journal of Infectious Diseases", "id" : "ITEM-3", "issue" : "2", "issued" : { "date-parts" : [ [ "2014", "1", "15" ] ] }, "page" : "203-215", "publisher" : "Oxford University Press", "title" : "A mouse model of shigellosis by intraperitoneal infection", "type" : "article-journal", "volume" : "209" }, "uris" : [ "http://www.mendeley.com/documents/?uuid=0c007870-ca09-34b8-8c6d-34e41ed230cd" ] } ], "mendeley" : { "formattedCitation" : "(Gentry-Weeks &lt;i&gt;et al.&lt;/i&gt;, 2003; Cooper, 2014; J. Y. Yang &lt;i&gt;et al.&lt;/i&gt;, 2014)", "plainTextFormattedCitation" : "(Gentry-Weeks et al., 2003; Cooper, 2014; J. Y. Yang et al., 2014)", "previouslyFormattedCitation" : "(Gentry-Weeks &lt;i&gt;et al.&lt;/i&gt;, 2003; Cooper, 2014; J. Y. Yang &lt;i&gt;et al.&lt;/i&gt;, 2014)" }, "properties" : {  }, "schema" : "https://github.com/citation-style-language/schema/raw/master/csl-citation.json" }</w:instrText>
      </w:r>
      <w:r w:rsidRPr="008A2ABA">
        <w:fldChar w:fldCharType="separate"/>
      </w:r>
      <w:r w:rsidR="00F71621" w:rsidRPr="00F71621">
        <w:rPr>
          <w:noProof/>
        </w:rPr>
        <w:t xml:space="preserve">(Gentry-Weeks </w:t>
      </w:r>
      <w:r w:rsidR="00F71621" w:rsidRPr="00F71621">
        <w:rPr>
          <w:i/>
          <w:noProof/>
        </w:rPr>
        <w:t>et al.</w:t>
      </w:r>
      <w:r w:rsidR="00F71621" w:rsidRPr="00F71621">
        <w:rPr>
          <w:noProof/>
        </w:rPr>
        <w:t xml:space="preserve">, 2003; Cooper, 2014; J. Y. Yang </w:t>
      </w:r>
      <w:r w:rsidR="00F71621" w:rsidRPr="00F71621">
        <w:rPr>
          <w:i/>
          <w:noProof/>
        </w:rPr>
        <w:t>et al.</w:t>
      </w:r>
      <w:r w:rsidR="00F71621" w:rsidRPr="00F71621">
        <w:rPr>
          <w:noProof/>
        </w:rPr>
        <w:t>, 2014)</w:t>
      </w:r>
      <w:r w:rsidRPr="008A2ABA">
        <w:fldChar w:fldCharType="end"/>
      </w:r>
      <w:r w:rsidRPr="008A2ABA">
        <w:t xml:space="preserve">, important cellular pathways between humans and mice significantly differ </w:t>
      </w:r>
      <w:r w:rsidRPr="008A2ABA">
        <w:fldChar w:fldCharType="begin" w:fldLock="1"/>
      </w:r>
      <w:r w:rsidR="00B145F9">
        <w:instrText>ADDIN CSL_CITATION { "citationItems" : [ { "id" : "ITEM-1", "itemData" : { "DOI" : "10.1615/CritRevImmunol.2014011600", "ISBN" : "1040-8401 (Print)\\r1040-8401 (Linking)", "ISSN" : "1040-8401", "PMID" : "25404048", "abstract" : "Mouse strains are frequently used to model human disease states, to test the efficiency of drugs and therapeutic principles. However, the direct translation of murine experimental data to human pathological events often fails due to sufficient differences in the organization of the immune system of both species. Here we give a short overview of the principle differences between mice and humans in defense strategies against pathogens and mechanisms involved in response to pathogenic microorganisms and other activators of the immune system. While in human blood mechanisms of immune resistance are highly prevailed, tolerance mechanisms dominate for the defense against pathogenic microorganisms in mouse blood. Further on, species-related differences of immune cells mainly involved in innate immune response as well as differences to maintain oxidative homeostasis are also considered. A number of disease scenarios in mice are critically reflected for their suitability to serve as a model for human pathologies. Due to setbacks in these studies, novel mouse models were created to bridge the immune system of both species: humanized mice. Accordingly, a special section of this review is devoted to new results applying humanized mouse models taking limitations and prospects into account.", "author" : [ { "dropping-particle" : "", "family" : "Zschaler", "given" : "Josefin", "non-dropping-particle" : "", "parse-names" : false, "suffix" : "" }, { "dropping-particle" : "", "family" : "Schlorke", "given" : "Denise", "non-dropping-particle" : "", "parse-names" : false, "suffix" : "" }, { "dropping-particle" : "", "family" : "Arnhold", "given" : "Juergen", "non-dropping-particle" : "", "parse-names" : false, "suffix" : "" } ], "container-title" : "Critical Reviews\u2122 in Immunology", "id" : "ITEM-1", "issued" : { "date-parts" : [ [ "2014" ] ] }, "page" : "433-54", "title" : "Differences in innate immune response between man and mouse", "type" : "article-journal", "volume" : "34" }, "uris" : [ "http://www.mendeley.com/documents/?uuid=249d2739-8a97-360a-9029-ac8eb98cb358" ] } ], "mendeley" : { "formattedCitation" : "(Zschaler, Schlorke and Arnhold, 2014)", "plainTextFormattedCitation" : "(Zschaler, Schlorke and Arnhold, 2014)", "previouslyFormattedCitation" : "(Zschaler, Schlorke and Arnhold, 2014)" }, "properties" : {  }, "schema" : "https://github.com/citation-style-language/schema/raw/master/csl-citation.json" }</w:instrText>
      </w:r>
      <w:r w:rsidRPr="008A2ABA">
        <w:fldChar w:fldCharType="separate"/>
      </w:r>
      <w:r w:rsidR="00F71621" w:rsidRPr="00F71621">
        <w:rPr>
          <w:noProof/>
        </w:rPr>
        <w:t>(Zschaler, Schlorke and Arnhold, 2014)</w:t>
      </w:r>
      <w:r w:rsidRPr="008A2ABA">
        <w:fldChar w:fldCharType="end"/>
      </w:r>
      <w:r w:rsidRPr="008A2ABA">
        <w:t>. For instance, signalling through TLR3 receptors in mice involves upregulation of NFkB and MAPK activation, as well as secretion of TNF-</w:t>
      </w:r>
      <w:r w:rsidRPr="008A2ABA">
        <w:sym w:font="Symbol" w:char="F061"/>
      </w:r>
      <w:r w:rsidRPr="008A2ABA">
        <w:t xml:space="preserve"> and IL-6, </w:t>
      </w:r>
      <w:r>
        <w:t xml:space="preserve">while human primary cells have </w:t>
      </w:r>
      <w:r w:rsidRPr="008A2ABA">
        <w:t xml:space="preserve">no equivalent response </w:t>
      </w:r>
      <w:r w:rsidRPr="008A2ABA">
        <w:fldChar w:fldCharType="begin" w:fldLock="1"/>
      </w:r>
      <w:r w:rsidR="00B145F9">
        <w:instrText>ADDIN CSL_CITATION { "citationItems" : [ { "id" : "ITEM-1", "itemData" : { "DOI" : "10.1182/blood-2007-02-072934", "ISBN" : "0006-4971 (Print)\\n0006-4971 (Linking)", "ISSN" : "00064971", "PMID" : "17660379", "abstract" : "TLR3 recognizes double-stranded RNA, a product associated with viral infections. Many details of TLR3-induced mechanisms have emerged from gene-targeted mice or inhibition studies in transformed cell lines. However, the pathways activated in human immune cells or cells from disease tissue are less well understood. We have investigated TLR3-induced mechanisms of human primary cells of the innate immune system, including dendritic cells (DCs), macrophages (M\u00d8s), endothelial cells (ECs), and synovial fibroblasts isolated from rheumatoid arthritis joint tissue (RA-SFs). Here, we report that while these cells all express TLR3, they differ substantially in their response to TLR3 stimulation. The key antiviral response chemokine IP-10 was produced by all cell types, while DCs and M\u00d8s failed to produce the proinflammatory cytokines TNFalpha and IL-6. Unexpectedly, TNFalpha was found secreted by TLR3-stimulated RA-SF. Furthermore, TLR3 stimulation did not activate NFkappaB, MAPKs, or IRF-3 in DCs and M\u00d8s, but was able to do so in ECs and RA-SF. These findings were specific for human cells, thereby revealing a complexity not previously expected. This is the first report of such cell type- and species-specific response for any TLR stimulation and helps to explain important difficulties in correlating murine models of inflammatory diseases and human inflammation.", "author" : [ { "dropping-particle" : "", "family" : "Lundberg", "given" : "Anna M", "non-dropping-particle" : "", "parse-names" : false, "suffix" : "" }, { "dropping-particle" : "", "family" : "Drexler", "given" : "Stefan K", "non-dropping-particle" : "", "parse-names" : false, "suffix" : "" }, { "dropping-particle" : "", "family" : "Monaco", "given" : "Claudia", "non-dropping-particle" : "", "parse-names" : false, "suffix" : "" }, { "dropping-particle" : "", "family" : "Williams", "given" : "Lynn M", "non-dropping-particle" : "", "parse-names" : false, "suffix" : "" }, { "dropping-particle" : "", "family" : "Sacre", "given" : "Sandra M", "non-dropping-particle" : "", "parse-names" : false, "suffix" : "" }, { "dropping-particle" : "", "family" : "Feldmann", "given" : "Marc", "non-dropping-particle" : "", "parse-names" : false, "suffix" : "" }, { "dropping-particle" : "", "family" : "Foxwell", "given" : "Brian M", "non-dropping-particle" : "", "parse-names" : false, "suffix" : "" } ], "container-title" : "Blood", "id" : "ITEM-1", "issue" : "9", "issued" : { "date-parts" : [ [ "2007", "11", "1" ] ] }, "page" : "3245-3252", "publisher" : "American Society of Hematology", "title" : "Key differences in TLR3/poly I:C signaling and cytokine induction by human primary cells: A phenomenon absent from murine cell systems", "type" : "article-journal", "volume" : "110" }, "uris" : [ "http://www.mendeley.com/documents/?uuid=e580d489-936a-398e-96e2-ce4a0ce404c8" ] } ], "mendeley" : { "formattedCitation" : "(Lundberg &lt;i&gt;et al.&lt;/i&gt;, 2007)", "plainTextFormattedCitation" : "(Lundberg et al., 2007)", "previouslyFormattedCitation" : "(Lundberg &lt;i&gt;et al.&lt;/i&gt;, 2007)" }, "properties" : {  }, "schema" : "https://github.com/citation-style-language/schema/raw/master/csl-citation.json" }</w:instrText>
      </w:r>
      <w:r w:rsidRPr="008A2ABA">
        <w:fldChar w:fldCharType="separate"/>
      </w:r>
      <w:r w:rsidR="00F71621" w:rsidRPr="00F71621">
        <w:rPr>
          <w:noProof/>
        </w:rPr>
        <w:t xml:space="preserve">(Lundberg </w:t>
      </w:r>
      <w:r w:rsidR="00F71621" w:rsidRPr="00F71621">
        <w:rPr>
          <w:i/>
          <w:noProof/>
        </w:rPr>
        <w:t>et al.</w:t>
      </w:r>
      <w:r w:rsidR="00F71621" w:rsidRPr="00F71621">
        <w:rPr>
          <w:noProof/>
        </w:rPr>
        <w:t>, 2007)</w:t>
      </w:r>
      <w:r w:rsidRPr="008A2ABA">
        <w:fldChar w:fldCharType="end"/>
      </w:r>
      <w:r w:rsidRPr="008A2ABA">
        <w:t xml:space="preserve">. Having identified a number of cytokines dysregulated during augmentation of </w:t>
      </w:r>
      <w:r w:rsidR="00F45958" w:rsidRPr="00F45958">
        <w:rPr>
          <w:i/>
          <w:iCs/>
        </w:rPr>
        <w:t>S. aureus</w:t>
      </w:r>
      <w:r w:rsidR="0073580A" w:rsidRPr="0073580A">
        <w:rPr>
          <w:i/>
          <w:iCs/>
        </w:rPr>
        <w:t xml:space="preserve"> </w:t>
      </w:r>
      <w:r w:rsidRPr="008A2ABA">
        <w:t>disease in the mouse model, it was investigated whether human phagocytes respond to peptidoglycan from a range of bacterial species.</w:t>
      </w:r>
    </w:p>
    <w:p w14:paraId="65B9E155" w14:textId="77777777" w:rsidR="0060084F" w:rsidRPr="008A2ABA" w:rsidRDefault="0060084F" w:rsidP="009C0AD9"/>
    <w:p w14:paraId="27066388" w14:textId="77777777" w:rsidR="0060084F" w:rsidRPr="008A2ABA" w:rsidRDefault="0060084F" w:rsidP="0042099B">
      <w:pPr>
        <w:pStyle w:val="Heading3"/>
      </w:pPr>
      <w:bookmarkStart w:id="480" w:name="_Toc498640458"/>
      <w:bookmarkStart w:id="481" w:name="_Toc505018427"/>
      <w:bookmarkStart w:id="482" w:name="_Toc521494871"/>
      <w:r w:rsidRPr="008A2ABA">
        <w:t>Role of cytokines and complement in inflammation and disease</w:t>
      </w:r>
      <w:bookmarkEnd w:id="480"/>
      <w:bookmarkEnd w:id="481"/>
      <w:bookmarkEnd w:id="482"/>
    </w:p>
    <w:p w14:paraId="3B25103A" w14:textId="77777777" w:rsidR="0060084F" w:rsidRPr="008A2ABA" w:rsidRDefault="0060084F" w:rsidP="009C0AD9"/>
    <w:p w14:paraId="17EC6746" w14:textId="4868E7F6" w:rsidR="0060084F" w:rsidRPr="008A2ABA" w:rsidRDefault="0060084F" w:rsidP="009C0AD9">
      <w:r w:rsidRPr="008A2ABA">
        <w:t>Cytokines are small secret</w:t>
      </w:r>
      <w:r>
        <w:t>ed</w:t>
      </w:r>
      <w:r w:rsidRPr="008A2ABA">
        <w:t xml:space="preserve"> proteins, that can have an autocrine effect (on the cells that secrete them), paracrine effect (on nearby cells) and endocrine effect (on cells fu</w:t>
      </w:r>
      <w:r w:rsidR="00651667">
        <w:t>rther away from secreting cell)</w:t>
      </w:r>
      <w:r w:rsidRPr="008A2ABA">
        <w:t>. Cytokines can be both pro- and anti- inflammatory, with pro-inflammatory cytokines known to be produced mostly by macrophages, as an up-</w:t>
      </w:r>
      <w:r w:rsidRPr="008A2ABA">
        <w:lastRenderedPageBreak/>
        <w:t xml:space="preserve">regulation response to infection </w:t>
      </w:r>
      <w:r w:rsidRPr="008A2ABA">
        <w:fldChar w:fldCharType="begin" w:fldLock="1"/>
      </w:r>
      <w:r w:rsidR="00B145F9">
        <w:instrText>ADDIN CSL_CITATION { "citationItems" : [ { "id" : "ITEM-1", "itemData" : { "ISSN" : "0012-3692", "PMID" : "10936147", "abstract" : "STUDY OBJECTIVES To review the concept of proinflammatory cytokines. DESIGN Review of published literature. SETTING Academic (university hospital). RESULTS Cytokines are regulators of host responses to infection, immune responses, inflammation, and trauma. Some cytokines act to make disease worse (proinflammatory), whereas others serve to reduce inflammation and promote healing (anti-inflammatory). Attention also has focused on blocking cytokines, which are harmful to the host, particularly during overwhelming infection. Interleukin (IL)-1 and tumor necrosis factor (TNF) are proinflammatory cytokines, and when they are administered to humans, they produce fever, inflammation, tissue destruction, and, in some cases, shock and death. Reducing the biological activities of IL-1 and TNF is accomplished by several different, but highly specific, strategies, which involve neutralizing antibodies, soluble receptors, receptor antagonist, and inhibitors of proteases that convert inactive precursors to active, mature molecules. Blocking IL-1 or TNF has been highly successful in patients with rheumatoid arthritis, inflammatory bowel disease, or graft-vs-host disease but distinctly has not been successful in humans with sepsis. Agents such as TNF-neutralizing antibodies, soluble TNF receptors, and IL-1 receptor antagonist have been infused into &gt; 10,000 patients in double-blind, placebo-controlled trials. Although there has been a highly consistent small increase (2 to 3%) in 28-day survival rates with anticytokine therapy, the effect has not been statistically significant. CONCLUSIONS Anticytokine therapy should be able to \"rescue\" the patient whose condition continues to deteriorate in the face of considerable support efforts. Unfortunately, it remains difficult to identify those patients who would benefit from anticytokine therapy for septic shock.", "author" : [ { "dropping-particle" : "", "family" : "Dinarello", "given" : "C A", "non-dropping-particle" : "", "parse-names" : false, "suffix" : "" } ], "container-title" : "Chest", "id" : "ITEM-1", "issue" : "2", "issued" : { "date-parts" : [ [ "2000", "8" ] ] }, "page" : "503-8", "title" : "Proinflammatory cytokines.", "type" : "article-journal", "volume" : "118" }, "uris" : [ "http://www.mendeley.com/documents/?uuid=802b368e-fe38-3b52-935d-97271445ae54" ] } ], "mendeley" : { "formattedCitation" : "(Dinarello, 2000)", "plainTextFormattedCitation" : "(Dinarello, 2000)", "previouslyFormattedCitation" : "(Dinarello, 2000)" }, "properties" : {  }, "schema" : "https://github.com/citation-style-language/schema/raw/master/csl-citation.json" }</w:instrText>
      </w:r>
      <w:r w:rsidRPr="008A2ABA">
        <w:fldChar w:fldCharType="separate"/>
      </w:r>
      <w:r w:rsidR="00F71621" w:rsidRPr="00F71621">
        <w:rPr>
          <w:noProof/>
        </w:rPr>
        <w:t>(Dinarello, 2000)</w:t>
      </w:r>
      <w:r w:rsidRPr="008A2ABA">
        <w:fldChar w:fldCharType="end"/>
      </w:r>
      <w:r w:rsidRPr="008A2ABA">
        <w:t xml:space="preserve"> as well as anti-inflammatory cytokines that control the effect of pro-inflammatory cytokines </w:t>
      </w:r>
      <w:r w:rsidRPr="008A2ABA">
        <w:fldChar w:fldCharType="begin" w:fldLock="1"/>
      </w:r>
      <w:r w:rsidR="00B145F9">
        <w:instrText>ADDIN CSL_CITATION { "citationItems" : [ { "id" : "ITEM-1", "itemData" : { "ISSN" : "0012-3692", "PMID" : "10767254", "abstract" : "The anti-inflammatory cytokines are a series of immunoregulatory molecules that control the proinflammatory cytokine response. Cytokines act in concert with specific cytokine inhibitors and soluble cytokine receptors to regulate the human immune response. Their physiologic role in inflammation and pathologic role in systemic inflammatory states are increasingly recognized. Major anti-inflammatory cytokines include interleukin (IL)-1 receptor antagonist, IL-4, IL-6, IL-10, IL-11, and IL-13. Specific cytokine receptors for IL-1, tumor necrosis factor-alpha, and IL-18 also function as proinflammatory cytokine inhibitors. The nature of anti-inflammatory cytokines and soluble cytokine receptors is the focus of this review. The current and future therapeutic uses of these anti-inflammatory cytokines are also reviewed.", "author" : [ { "dropping-particle" : "", "family" : "Opal", "given" : "S M", "non-dropping-particle" : "", "parse-names" : false, "suffix" : "" }, { "dropping-particle" : "", "family" : "DePalo", "given" : "V A", "non-dropping-particle" : "", "parse-names" : false, "suffix" : "" } ], "container-title" : "Chest", "id" : "ITEM-1", "issue" : "4", "issued" : { "date-parts" : [ [ "2000", "4" ] ] }, "page" : "1162-72", "title" : "Anti-inflammatory cytokines.", "type" : "article-journal", "volume" : "117" }, "uris" : [ "http://www.mendeley.com/documents/?uuid=dc0812ca-b61c-3b04-ac75-4b0146f1c762" ] } ], "mendeley" : { "formattedCitation" : "(Opal and DePalo, 2000)", "plainTextFormattedCitation" : "(Opal and DePalo, 2000)", "previouslyFormattedCitation" : "(Opal and DePalo, 2000)" }, "properties" : {  }, "schema" : "https://github.com/citation-style-language/schema/raw/master/csl-citation.json" }</w:instrText>
      </w:r>
      <w:r w:rsidRPr="008A2ABA">
        <w:fldChar w:fldCharType="separate"/>
      </w:r>
      <w:r w:rsidR="00F71621" w:rsidRPr="00F71621">
        <w:rPr>
          <w:noProof/>
        </w:rPr>
        <w:t>(Opal and DePalo, 2000)</w:t>
      </w:r>
      <w:r w:rsidRPr="008A2ABA">
        <w:fldChar w:fldCharType="end"/>
      </w:r>
      <w:r w:rsidRPr="008A2ABA">
        <w:t>.</w:t>
      </w:r>
    </w:p>
    <w:p w14:paraId="6342B8FA" w14:textId="77777777" w:rsidR="0060084F" w:rsidRPr="008A2ABA" w:rsidRDefault="0060084F" w:rsidP="009C0AD9"/>
    <w:p w14:paraId="11BF32C7" w14:textId="5FDA568E" w:rsidR="0060084F" w:rsidRPr="008A2ABA" w:rsidRDefault="0060084F" w:rsidP="009C0AD9">
      <w:r w:rsidRPr="008A2ABA">
        <w:t xml:space="preserve">While cytokines are essential for regulating inflammatory-immune response and tissue damage during infection, a consequence of overactive cytokines is sepsis, where the burden of infection caused by bacteria or viruses leads to an uncontrolled cytokine storm. This </w:t>
      </w:r>
      <w:r>
        <w:t>causes</w:t>
      </w:r>
      <w:r w:rsidRPr="008A2ABA">
        <w:t xml:space="preserve"> multi-organ dysfunction, septic shock and often death </w:t>
      </w:r>
      <w:r w:rsidRPr="008A2ABA">
        <w:fldChar w:fldCharType="begin" w:fldLock="1"/>
      </w:r>
      <w:r w:rsidR="00B145F9">
        <w:instrText>ADDIN CSL_CITATION { "citationItems" : [ { "id" : "ITEM-1", "itemData" : { "DOI" : "10.1016/j.ajem.2010.09.015", "ISSN" : "07356757", "PMID" : "21030181", "abstract" : "OBJECTIVE The identification and treatment of critical illness is often initiated by emergency medical services (EMS) providers. We hypothesized that emergency department (ED) patients with severe sepsis who received EMS care had more rapid recognition and treatment compared to non-EMS patients. METHODS This was a prospective observational study of ED patients with severe sepsis treated with early goal-directed therapy (EGDT).We included adults with suspected infection, evidence of systemic inflammation, and either hypotension after a fluid bolus or elevated lactate. Prehospital and ED clinical variables and outcomes data were collected. The primary outcome was time to initiation of antibiotics in the ED. RESULTS There were 311 patients, with 160 (51.4%) transported by EMS. Emergency medical services-transported patients had more organ failure (Sequential Organ Failure Assessment score, 7.0 vs 6.1; P = .02), shorter time to first antibiotics (111 vs 146 minutes, P = .001), and shorter time from triage to EGDT initiation (119 vs 160 minutes, P = .005) compared to non-EMS-transported patients. Among EMS patients, if the EMS provider indicated a written impression of sepsis, there was a shorter time to antibiotics (70 vs 122 minutes, P = .003) and a shorter time to EGDT initiation (69 vs 131 minutes, P = .001) compared to those without an impression of sepsis. CONCLUSIONS In this prospective cohort, EMS provided initial care for half of the patients with severe sepsis requiring EGDT. Patients presented by EMS had more organ failure and a shorter time to both antibiotic and EGDT initiation in the ED.", "author" : [ { "dropping-particle" : "", "family" : "Studnek", "given" : "Jonathan R.", "non-dropping-particle" : "", "parse-names" : false, "suffix" : "" }, { "dropping-particle" : "", "family" : "Artho", "given" : "Melanie R.", "non-dropping-particle" : "", "parse-names" : false, "suffix" : "" }, { "dropping-particle" : "", "family" : "Garner", "given" : "Craymon L.", "non-dropping-particle" : "", "parse-names" : false, "suffix" : "" }, { "dropping-particle" : "", "family" : "Jones", "given" : "Alan E.", "non-dropping-particle" : "", "parse-names" : false, "suffix" : "" } ], "container-title" : "The American Journal of Emergency Medicine", "id" : "ITEM-1", "issue" : "1", "issued" : { "date-parts" : [ [ "2012", "1" ] ] }, "page" : "51-56", "title" : "The impact of emergency medical services on the ED care of severe sepsis", "type" : "article-journal", "volume" : "30" }, "uris" : [ "http://www.mendeley.com/documents/?uuid=80ab0279-82d8-3ae0-ac31-5440ea211c99" ] } ], "mendeley" : { "formattedCitation" : "(Studnek &lt;i&gt;et al.&lt;/i&gt;, 2012)", "plainTextFormattedCitation" : "(Studnek et al., 2012)", "previouslyFormattedCitation" : "(Studnek &lt;i&gt;et al.&lt;/i&gt;, 2012)" }, "properties" : {  }, "schema" : "https://github.com/citation-style-language/schema/raw/master/csl-citation.json" }</w:instrText>
      </w:r>
      <w:r w:rsidRPr="008A2ABA">
        <w:fldChar w:fldCharType="separate"/>
      </w:r>
      <w:r w:rsidR="00F71621" w:rsidRPr="00F71621">
        <w:rPr>
          <w:noProof/>
        </w:rPr>
        <w:t xml:space="preserve">(Studnek </w:t>
      </w:r>
      <w:r w:rsidR="00F71621" w:rsidRPr="00F71621">
        <w:rPr>
          <w:i/>
          <w:noProof/>
        </w:rPr>
        <w:t>et al.</w:t>
      </w:r>
      <w:r w:rsidR="00F71621" w:rsidRPr="00F71621">
        <w:rPr>
          <w:noProof/>
        </w:rPr>
        <w:t>, 2012)</w:t>
      </w:r>
      <w:r w:rsidRPr="008A2ABA">
        <w:fldChar w:fldCharType="end"/>
      </w:r>
      <w:r w:rsidRPr="008A2ABA">
        <w:t>.</w:t>
      </w:r>
      <w:r>
        <w:t xml:space="preserve"> </w:t>
      </w:r>
      <w:r w:rsidRPr="008A2ABA">
        <w:t>TNF-</w:t>
      </w:r>
      <w:r w:rsidRPr="008A2ABA">
        <w:sym w:font="Symbol" w:char="F061"/>
      </w:r>
      <w:r w:rsidRPr="008A2ABA">
        <w:t xml:space="preserve"> was </w:t>
      </w:r>
      <w:r>
        <w:t xml:space="preserve">initially </w:t>
      </w:r>
      <w:r w:rsidRPr="008A2ABA">
        <w:t xml:space="preserve">chosen as it is considered to be one of the central regulators of the innate immune response to infection </w:t>
      </w:r>
      <w:r w:rsidRPr="008A2ABA">
        <w:fldChar w:fldCharType="begin" w:fldLock="1"/>
      </w:r>
      <w:r w:rsidR="00B145F9">
        <w:instrText>ADDIN CSL_CITATION { "citationItems" : [ { "id" : "ITEM-1", "itemData" : { "ISBN" : "0009-9104 (Print)\\r0009-9104 (Linking)", "ISSN" : "0009-9104", "PMID" : "7648705", "abstract" : "The biological properties of TNF-alpha make it a candidate therapeutic target in RA. Our studies have demonstrated that TNF-alpha and its receptors are up-regulated and co-expressed in the synovium and cartilage-pannus junction of RA joints. Neutralizing TNF-alpha antibodies reduce the production of the many pro-inflammatory cytokines, including IL-1 and granulocyte-macrophage colony-stimulating factor (GM-CSF), produced by mononuclear cells from RA in culture. When injected into DBA/1 mice with collagen-induced arthritis and TNF-alpha transgenic mice with arthritis, anti-TNF MoAbs decrease inflammatory damage of joints. Clinical trials employing cA2, a chimaeric anti-TNF-alpha MoAb, in open-label and randomized placebo-controlled studies have demonstrated a dose-dependent efficacy with impressive improvement in disease activity and acute-phase responses lasting several weeks. We conclude that TNF-alpha is a critical mediator of inflammation in RA, and is an important therapeutic target in this disease.", "author" : [ { "dropping-particle" : "", "family" : "Maini", "given" : "R N", "non-dropping-particle" : "", "parse-names" : false, "suffix" : "" }, { "dropping-particle" : "", "family" : "Elliott", "given" : "M J", "non-dropping-particle" : "", "parse-names" : false, "suffix" : "" }, { "dropping-particle" : "", "family" : "Brennan", "given" : "F M", "non-dropping-particle" : "", "parse-names" : false, "suffix" : "" }, { "dropping-particle" : "", "family" : "Feldmann", "given" : "M", "non-dropping-particle" : "", "parse-names" : false, "suffix" : "" } ], "container-title" : "Clinical and experimental immunology", "id" : "ITEM-1", "issue" : "2", "issued" : { "date-parts" : [ [ "1995", "8" ] ] }, "page" : "207-12", "title" : "Beneficial effects of tumour necrosis factor-alpha (TNF-alpha) blockade in rheumatoid arthritis (RA)", "type" : "article-journal", "volume" : "101" }, "uris" : [ "http://www.mendeley.com/documents/?uuid=aec7fda1-f979-317f-8c9e-e08b4a80e474" ] } ], "mendeley" : { "formattedCitation" : "(Maini &lt;i&gt;et al.&lt;/i&gt;, 1995)", "plainTextFormattedCitation" : "(Maini et al., 1995)", "previouslyFormattedCitation" : "(Maini &lt;i&gt;et al.&lt;/i&gt;, 1995)" }, "properties" : {  }, "schema" : "https://github.com/citation-style-language/schema/raw/master/csl-citation.json" }</w:instrText>
      </w:r>
      <w:r w:rsidRPr="008A2ABA">
        <w:fldChar w:fldCharType="separate"/>
      </w:r>
      <w:r w:rsidR="00F71621" w:rsidRPr="00F71621">
        <w:rPr>
          <w:noProof/>
        </w:rPr>
        <w:t xml:space="preserve">(Maini </w:t>
      </w:r>
      <w:r w:rsidR="00F71621" w:rsidRPr="00F71621">
        <w:rPr>
          <w:i/>
          <w:noProof/>
        </w:rPr>
        <w:t>et al.</w:t>
      </w:r>
      <w:r w:rsidR="00F71621" w:rsidRPr="00F71621">
        <w:rPr>
          <w:noProof/>
        </w:rPr>
        <w:t>, 1995)</w:t>
      </w:r>
      <w:r w:rsidRPr="008A2ABA">
        <w:fldChar w:fldCharType="end"/>
      </w:r>
    </w:p>
    <w:p w14:paraId="6F0BBB9B" w14:textId="77777777" w:rsidR="0060084F" w:rsidRPr="008A2ABA" w:rsidRDefault="0060084F" w:rsidP="009C0AD9"/>
    <w:p w14:paraId="302915CE" w14:textId="6BA46EEE" w:rsidR="0060084F" w:rsidRPr="008A2ABA" w:rsidRDefault="0060084F" w:rsidP="009C0AD9">
      <w:r w:rsidRPr="008A2ABA">
        <w:t xml:space="preserve">Gram positive organisms have been found to cause septic shock, and PGN has been shown to be implicated in contributing to the development and progression of sepsis </w:t>
      </w:r>
      <w:r w:rsidRPr="008A2ABA">
        <w:fldChar w:fldCharType="begin" w:fldLock="1"/>
      </w:r>
      <w:r w:rsidR="00B145F9">
        <w:instrText>ADDIN CSL_CITATION { "citationItems" : [ { "id" : "ITEM-1", "itemData" : { "abstract" : "Although the incidence of Gram-positive sep-sis has risen strongly, it is unclear how Gram-positive organ-isms (without endotoxin) initiate septic shock. We investi-gated whether two cell wall components from Staphylococcus aureus, peptidoglycan (PepG) and lipoteichoic acid (LTA), can induce the inflammatory response and multiple organ dys-function syndrome (MODS) associated with septic shock caused by Gram-positive organisms. In cultured macro-phages, LTA (10 jig/ml), but not PepG (100 'g/ml), induces the release of nitric oxide measured as nitrite. PepG, however, caused a 4-fold increase in the production of nitri$e elicited by LTA. Furthermore, PepG antibodies inhibited the release of nitrite elicited by killed S. aureus. Administration of both PepG (10 mg/kg; i.v.) and LTA (3 mg/kg; i.v.) in anesthetized rats resulted in the release of tumor necrosis factor et and interferon -y and MODS, as indicated by a decrease in arterial oxygen pressure (lung) and an increase in plasma concentra-tions of bilirubin and alanine aminotransferase (liver), cre-atinine and urea (kidney), lipase (pancreas), and creatine kinase (heart or skeletal muscle). There was also the expres-sion of inducible nitric oxide synthase in these organs,", "author" : [ { "dropping-particle" : "", "family" : "Kimpe", "given" : "Sjef J", "non-dropping-particle" : "De", "parse-names" : false, "suffix" : "" }, { "dropping-particle" : "", "family" : "Kengatharan", "given" : "Muralitharan", "non-dropping-particle" : "", "parse-names" : false, "suffix" : "" }, { "dropping-particle" : "", "family" : "Thiemermann", "given" : "Christoph", "non-dropping-particle" : "", "parse-names" : false, "suffix" : "" }, { "dropping-particle" : "", "family" : "Vane", "given" : "John R", "non-dropping-particle" : "", "parse-names" : false, "suffix" : "" } ], "container-title" : "Medical Sciences", "id" : "ITEM-1", "issued" : { "date-parts" : [ [ "1995" ] ] }, "page" : "10359-10363", "title" : "The cell wall components peptidoglycan and lipoteichoic acid from Staphylococcus aureus act in synergy to cause shock and multiple organ failure (inducible nitric oxide synthase/tumor necrosis factor a/interferon fy)", "type" : "article-journal", "volume" : "92" }, "uris" : [ "http://www.mendeley.com/documents/?uuid=eb26d2e1-3657-4caa-95db-bb429b184877" ] }, { "id" : "ITEM-2", "itemData" : { "ISSN" : "0022-1899", "PMID" : "7108273", "abstract" : "The role of the major cell wall components of Staphylococcus aureus in the leukopenia, thrombocytopenia, and complement activation associated with S. aureus bacteremia was studied in a guinea pig model. Formalin-killed S. aureus strains HSmR, 52A5, Cowan I, and Cowan EMS and purified peptidoglycan were used. Normal animals given peptidoglycan developed early (5-min) leukopenia, thrombocytopenia, and depletion of C3-C9 hemolytic activity similar to values in animals given killed S. aureus organisms and C4-deficient animals challenged with peptidoglycan. Cobra venom factor-treated animals challenged with peptidoglycan did not develop early leukopenia and thrombocytopenia, but all animal groups persistently had late (greater than 1-hr) leukopenia and thrombocytopenia. This observation suggests that peptidoglycan may play a major role in the early leukopenia and thrombocytopenia associated with S. aureus bacteremia in the guinea pig and that these effects can be mediated by activation of the alternative complement pathway alone. Peptidoglycan also causes a late leukopenia and thrombocytopenia which may occur independently of complement activation.", "author" : [ { "dropping-particle" : "", "family" : "Spika", "given" : "J S", "non-dropping-particle" : "", "parse-names" : false, "suffix" : "" }, { "dropping-particle" : "", "family" : "Peterson", "given" : "P K", "non-dropping-particle" : "", "parse-names" : false, "suffix" : "" }, { "dropping-particle" : "", "family" : "Wilkinson", "given" : "B J", "non-dropping-particle" : "", "parse-names" : false, "suffix" : "" }, { "dropping-particle" : "", "family" : "Hammerschmidt", "given" : "D E", "non-dropping-particle" : "", "parse-names" : false, "suffix" : "" }, { "dropping-particle" : "", "family" : "Verbrugh", "given" : "H A", "non-dropping-particle" : "", "parse-names" : false, "suffix" : "" }, { "dropping-particle" : "", "family" : "Verhoef", "given" : "J", "non-dropping-particle" : "", "parse-names" : false, "suffix" : "" }, { "dropping-particle" : "", "family" : "Quie", "given" : "P G", "non-dropping-particle" : "", "parse-names" : false, "suffix" : "" } ], "container-title" : "The Journal of infectious diseases", "id" : "ITEM-2", "issue" : "2", "issued" : { "date-parts" : [ [ "1982", "8" ] ] }, "page" : "227-34", "title" : "Role of peptidoglycan from Staphylococcus aureus in leukopenia, thrombocytopenia, and complement activation associated with bacteremia.", "type" : "article-journal", "volume" : "146" }, "uris" : [ "http://www.mendeley.com/documents/?uuid=d2d48547-8c0d-3f6e-b79c-a73c7c6a2f94" ] }, { "id" : "ITEM-3", "itemData" : { "DOI" : "10.1097/01.CCM.0000109775.22138.8F", "ISSN" : "0090-3493", "PMID" : "14758177", "abstract" : "OBJECTIVE: Previous studies have implicated a role of peptidoglycan in the pathophysiology of organ injury in sepsis. However, the systemic response to, and organ injury caused by, peptidoglycan have been scarcely studied in vivo.\n\nDESIGN: Prospective, randomized study.\n\nSETTING: University-based research laboratory.\n\nSUBJECTS: Fifty-seven anesthetized, male Wistar rats.\n\nINTERVENTIONS: After surgical preparation, anaesthetized rats were administered 3 mg/kg Staphylococcus aureus peptidoglycan (n = 9), 10 mg/kg S. aureus peptidoglycan (n = 14), or an equal volume of saline (sham, n = 12) in the jugular vein over a 10-min period.\n\nMEASUREMENTS AND MAIN RESULTS: Injection of low-dose peptidoglycan (3 mg/kg) had no measurable effects on the rats. In contrast, high-dose peptidoglycan (10 mg/kg) caused increased serum values of aspartate aminotransferase (p &lt;or =.005), alanine aminotransferase (p &lt;or =.001), gamma-glutamyltransferase, and bilirubin (p &lt;or =.05) (indicators of liver injury/dysfunction) as well as a moderate, but significant, increase in serum creatinine and urea (p &lt;or =.05) (indicators of renal dysfunction). Plasma analyses showed a substantial increase in plasma values of tumor necrosis factor-alpha, interleukin-6, and interleukin-10 (p &lt;or =.05 for all vs. sham) at 1 and 3 hrs (enzyme-linked immunosorbent assay). This was accompanied by accumulation of messenger RNAs for tumor necrosis factor-alpha, interleukin-6, and interleukin-10 in both the liver and the lung (p &lt;or =.05 for all cytokines vs. sham) (real-time polymerase chain reaction). Peptidoglycan also caused increased DNA binding of nuclear factor-kappaB (band-shift assays) and phosphorylation of c-Jun and Jun N-terminal kinase (Western blots). In the kidney, interleukin-6 messenger RNA was increased, whereas Toll-like receptor 4 messenger RNA was significantly decreased.\n\nCONCLUSIONS: These results demonstrate that injection of peptidoglycan alone causes organ injury/dysfunction, organ inflammation, and systemic inflammation in the rat, involving nuclear factor-kappaB and possibly activator protein 1. These data support the contention that peptidoglycan is a contributing factor in the pathophysiology of organ injury in sepsis.", "author" : [ { "dropping-particle" : "", "family" : "Wang", "given" : "Jacob E", "non-dropping-particle" : "", "parse-names" : false, "suffix" : "" }, { "dropping-particle" : "", "family" : "Dahle", "given" : "Maria K", "non-dropping-particle" : "", "parse-names" : false, "suffix" : "" }, { "dropping-particle" : "", "family" : "Yndestad", "given" : "Arne", "non-dropping-particle" : "", "parse-names" : false, "suffix" : "" }, { "dropping-particle" : "", "family" : "Bauer", "given" : "Inge", "non-dropping-particle" : "", "parse-names" : false, "suffix" : "" }, { "dropping-particle" : "", "family" : "McDonald", "given" : "Michelle C", "non-dropping-particle" : "", "parse-names" : false, "suffix" : "" }, { "dropping-particle" : "", "family" : "Aukrust", "given" : "</w:instrText>
      </w:r>
      <w:r w:rsidR="00B145F9" w:rsidRPr="00236F57">
        <w:rPr>
          <w:lang w:val="nl-NL"/>
        </w:rPr>
        <w:instrText>P\u00e5l", "non-dropping-particle" : "", "parse-names" : false, "suffix" : "" }, { "dropping-particle" : "", "family" : "Foster", "given" : "Simon J", "non-dropping-particle" : "", "parse-names" : false, "suffix" : "" }, { "dropping-particle" : "", "family" : "Bauer", "given" : "Michael", "non-dropping-particle" : "", "parse-names" : false, "suffix" : "" }, { "dropping-particle" : "", "family" : "Aasen", "given" : "Ansgar O", "non-dropping-particle" : "", "parse-names" : false, "suffix" : "" }, { "dropping-particle" : "", "family" : "Thiemermann", "given" : "Christoph", "non-dropping-particle" : "", "parse-names" : false, "suffix" : "" } ], "container-title" : "Critical care medicine", "id" : "ITEM-3", "issue" : "2", "issued" : { "date-parts" : [ [ "2004", "2" ] ] }, "page" : "546-552", "title" : "Peptidoglycan of Staphylococcus aureus causes inflammation and organ injury in the rat.", "type" : "article-journal", "volume" : "32" }, "uris" : [ "http://www.mendeley.com/documents/?uuid=75f59ed7-14fd-4eab-bf56-a7b40f019955" ] } ], "mendeley" : { "formattedCitation" : "(Spika &lt;i&gt;et al.&lt;/i&gt;, 1982; De Kimpe &lt;i&gt;et al.&lt;/i&gt;, 1995; Wang &lt;i&gt;et al.&lt;/i&gt;, 2004)", "plainTextFormattedCitation" : "(Spika et al., 1982; De Kimpe et al., 1995; Wang et al., 2004)", "previouslyFormattedCitation" : "(Spika &lt;i&gt;et al.&lt;/i&gt;, 1982; De Kimpe &lt;i&gt;et al.&lt;/i&gt;, 1995; Wang &lt;i&gt;et al.&lt;/i&gt;, 2004)" }, "properties" : {  }, "schema" : "https://github.com/citation-style-language/schema/raw/master/csl-citation.json" }</w:instrText>
      </w:r>
      <w:r w:rsidRPr="008A2ABA">
        <w:fldChar w:fldCharType="separate"/>
      </w:r>
      <w:r w:rsidR="00F71621" w:rsidRPr="00236F57">
        <w:rPr>
          <w:noProof/>
          <w:lang w:val="nl-NL"/>
        </w:rPr>
        <w:t xml:space="preserve">(Spika </w:t>
      </w:r>
      <w:r w:rsidR="00F71621" w:rsidRPr="00236F57">
        <w:rPr>
          <w:i/>
          <w:noProof/>
          <w:lang w:val="nl-NL"/>
        </w:rPr>
        <w:t>et al.</w:t>
      </w:r>
      <w:r w:rsidR="00F71621" w:rsidRPr="00236F57">
        <w:rPr>
          <w:noProof/>
          <w:lang w:val="nl-NL"/>
        </w:rPr>
        <w:t xml:space="preserve">, 1982; De Kimpe </w:t>
      </w:r>
      <w:r w:rsidR="00F71621" w:rsidRPr="00236F57">
        <w:rPr>
          <w:i/>
          <w:noProof/>
          <w:lang w:val="nl-NL"/>
        </w:rPr>
        <w:t>et al.</w:t>
      </w:r>
      <w:r w:rsidR="00F71621" w:rsidRPr="00236F57">
        <w:rPr>
          <w:noProof/>
          <w:lang w:val="nl-NL"/>
        </w:rPr>
        <w:t xml:space="preserve">, 1995; Wang </w:t>
      </w:r>
      <w:r w:rsidR="00F71621" w:rsidRPr="00236F57">
        <w:rPr>
          <w:i/>
          <w:noProof/>
          <w:lang w:val="nl-NL"/>
        </w:rPr>
        <w:t>et al.</w:t>
      </w:r>
      <w:r w:rsidR="00F71621" w:rsidRPr="00236F57">
        <w:rPr>
          <w:noProof/>
          <w:lang w:val="nl-NL"/>
        </w:rPr>
        <w:t>, 2004)</w:t>
      </w:r>
      <w:r w:rsidRPr="008A2ABA">
        <w:fldChar w:fldCharType="end"/>
      </w:r>
      <w:r w:rsidR="00AB3CB7">
        <w:rPr>
          <w:lang w:val="nl-NL"/>
        </w:rPr>
        <w:t>.</w:t>
      </w:r>
      <w:r w:rsidRPr="00236F57">
        <w:rPr>
          <w:lang w:val="nl-NL"/>
        </w:rPr>
        <w:t xml:space="preserve"> </w:t>
      </w:r>
      <w:r w:rsidRPr="008A2ABA">
        <w:t xml:space="preserve">What is more, it has been hypothesized that only specific parts of the peptidoglycan molecule are responsible for the pro-inflammatory properties, however there have been varying reports on the structural requirements necessary for triggering inflammation. It has been shown that PGN synergises with LTA in order to amplify the immune response caused by LTA </w:t>
      </w:r>
      <w:r w:rsidRPr="008A2ABA">
        <w:fldChar w:fldCharType="begin" w:fldLock="1"/>
      </w:r>
      <w:r w:rsidR="00B145F9">
        <w:instrText>ADDIN CSL_CITATION { "citationItems" : [ { "id" : "ITEM-1", "itemData" : { "DOI" : "10.1084/jem.188.2.305", "ISSN" : "0022-1007", "author" : [ { "dropping-particle" : "", "family" : "Kengatharan", "given" : "K M", "non-dropping-particle" : "", "parse-names" : false, "suffix" : "" }, { "dropping-particle" : "", "family" : "Kimpe", "given" : "S", "non-dropping-particle" : "De", "parse-names" : false, "suffix" : "" }, { "dropping-particle" : "", "family" : "Robson", "given" : "C", "non-dropping-particle" : "", "parse-names" : false, "suffix" : "" }, { "dropping-particle" : "", "family" : "Foster", "given" : "S J", "non-dropping-particle" : "", "parse-names" : false, "suffix" : "" }, { "dropping-particle" : "", "family" : "Thiemermann", "given" : "C", "non-dropping-particle" : "", "parse-names" : false, "suffix" : "" } ], "container-title" : "Journal of Experimental Medicine", "id" : "ITEM-1", "issue" : "2", "issued" : { "date-parts" : [ [ "1998", "7" ] ] }, "note" : "- Grampositive bacteriaunlike gram negative , are capable of causing septic shock in the absense of endotoxemia \n\n\n\n\n- Gram posiives contain LTA and PepG in their cell wall that is capable of activating leukocytes and cause the production of cytokines, causing a systemic infection responsefrom the host #\n\n\n\n\n-It is possible that the lipophilic portion of LTA is responsible for the bilogical actvity.This is further suppoeted by the fact that LTA in Gram-positive bacteria is mainly located in the polyglycerophosphate moieties\n\n\n\n\n-\n\n\n\n\n-NO is an umportandsignalling molecule in the body, that acts as a vasodilator, protects organs from ishchemic damage and is also induced by endotoxin or cytokines.\n\n\n\n\n-An amphiphile is amolecule that contains both hydro -phobic and-phylic components\n\n\n\n\n-PIc of LTA structure\n\n\n\n\n-S.aureus lTA is capable of causing moderateINOSinduction (inflamatorry form of NO) that in murine models alsorequiresthe activation of tyrosine kinases and NF-kb,however does not cause multiple organ failure or death.\n\n\n\n\n-However LTA+PEPG act to release TNF-a and IFN-gamma , casing shock and multiple organ faliure\n\n\n\n\n-NAG-NAM-l-ala-d-isoglutamine moiety accounts for the induction of iNOS attributed to the whole PepG poly- mer. NAM-l-ala-d-isoglutamine is the smallest possible frag- ment of PepG that is able to synergize with IFN-? to in- duce iNOS in macrophages, while an extra NAG residue results in a more potent induction\n\n\n\n\n-NAG-NAM-l-ala-d-isoglutamine is the smallest frangment that successfully intercats with IFN-y to induce iNOS production in macrophages , and additional NAG resudue increases the potency of the induction\n\n\n\n\n-similarly, NAG-NAM-l-ala-d-isoglutamine is capableof producing and inflammitory response when synergozedwith LTA, in a way similar to receptor-ligand interaction\n\n\n\n\n-Experiments on the non-pathogenic B. subtilis have shown that its LTA or PepG is anable to elicita systemic imfection response\n\n\n\n\n- Potetially enhanced INOS formation by s.aureis is responsible for grampositive shock as inhibition of NO synthesis does not prevent renal injury", "page" : "305-315", "title" : "Mechanism of Gram-positive Shock: Identification of Peptidoglycan and Lipoteichoic Acid Moieties Essential in the Induction of Nitric Oxide Synthase, Shock, and Multiple Organ Failure", "type" : "article-journal", "volume" : "188" }, "uris" : [ "http://www.mendeley.com/documents/?uuid=e951975f-7b9a-48b0-9d2e-00b3ca7062c7" ] } ], "mendeley" : { "formattedCitation" : "(Kengatharan &lt;i&gt;et al.&lt;/i&gt;, 1998)", "plainTextFormattedCitation" : "(Kengatharan et al., 1998)", "previouslyFormattedCitation" : "(Kengatharan &lt;i&gt;et al.&lt;/i&gt;, 1998)" }, "properties" : {  }, "schema" : "https://github.com/citation-style-language/schema/raw/master/csl-citation.json" }</w:instrText>
      </w:r>
      <w:r w:rsidRPr="008A2ABA">
        <w:fldChar w:fldCharType="separate"/>
      </w:r>
      <w:r w:rsidR="00F71621" w:rsidRPr="00F71621">
        <w:rPr>
          <w:noProof/>
        </w:rPr>
        <w:t xml:space="preserve">(Kengatharan </w:t>
      </w:r>
      <w:r w:rsidR="00F71621" w:rsidRPr="00F71621">
        <w:rPr>
          <w:i/>
          <w:noProof/>
        </w:rPr>
        <w:t>et al.</w:t>
      </w:r>
      <w:r w:rsidR="00F71621" w:rsidRPr="00F71621">
        <w:rPr>
          <w:noProof/>
        </w:rPr>
        <w:t>, 1998)</w:t>
      </w:r>
      <w:r w:rsidRPr="008A2ABA">
        <w:fldChar w:fldCharType="end"/>
      </w:r>
      <w:r w:rsidRPr="008A2ABA">
        <w:t xml:space="preserve">; that stem peptides are responsible for inflammatory upregulation; and that the integrity of the glycan chain is essential for cytokine stimulation </w:t>
      </w:r>
      <w:r w:rsidRPr="008A2ABA">
        <w:fldChar w:fldCharType="begin" w:fldLock="1"/>
      </w:r>
      <w:r w:rsidR="00B145F9">
        <w:instrText>ADDIN CSL_CITATION { "citationItems" : [ { "id" : "ITEM-1", "itemData" : { "DOI" : "10.1128/IAI.72.3.1311", "author" : [ { "dropping-particle" : "", "family" : "Myhre", "given" : "Anders E", "non-dropping-particle" : "", "parse-names" : false, "suffix" : "" }, { "dropping-particle" : "", "family" : "Stuest\u00f8l", "given" : "Jon Fredrik", "non-dropping-particle" : "", "parse-names" : false, "suffix" : "" }, { "dropping-particle" : "", "family" : "Dahle", "given" : "Maria K", "non-dropping-particle" : "", "parse-names" : false, "suffix" : "" }, { "dropping-particle" : "", "family" : "\u00d8verland", "given" : "Gunhild", "non-dropping-particle" : "", "parse-names" : false, "suffix" : "" }, { "dropping-particle" : "", "family" : "Thiemermann", "given" : "Christoph", "non-dropping-particle" : "", "parse-names" : false, "suffix" : "" }, { "dropping-particle" : "", "family" : "Foster", "given" : "Simon J", "non-dropping-particle" : "", "parse-names" : false, "suffix" : "" }, { "dropping-particle" : "", "family" : "Lilleaasen", "given" : "Per", "non-dropping-particle" : "", "parse-names" : false, "suffix" : "" }, { "dropping-particle" : "", "family" : "Aasen", "given" : "Ansgar O", "non-dropping-particle" : "", "parse-names" : false, "suffix" : "" }, { "dropping-particle" : "", "family" : "Wang", "given" : "Jacob E", "non-dropping-particle" : "", "parse-names" : false, "suffix" : "" } ], "id" : "ITEM-1", "issue" : "3", "issued" : { "date-parts" : [ [ "2004" ] ] }, "note" : "Methods for Cellosyl and lysostaphin digestions\n\n\nDifference in aa sequence in the stem peptides of aureus, subtilis and CF", "page" : "1311-1317", "title" : "Organ Injury and Cytokine Release Caused by Peptidoglycan Are Dependent on the Structural Integrity of the Glycan Chain", "type" : "article-journal", "volume" : "72" }, "uris" : [ "http://www.mendeley.com/documents/?uuid=ff4b6c1b-133a-4932-9e71-dea33c38d8ae" ] } ], "mendeley" : { "formattedCitation" : "(Myhre &lt;i&gt;et al.&lt;/i&gt;, 2004)", "plainTextFormattedCitation" : "(Myhre et al., 2004)", "previouslyFormattedCitation" : "(Myhre &lt;i&gt;et al.&lt;/i&gt;, 2004)" }, "properties" : {  }, "schema" : "https://github.com/citation-style-language/schema/raw/master/csl-citation.json" }</w:instrText>
      </w:r>
      <w:r w:rsidRPr="008A2ABA">
        <w:fldChar w:fldCharType="separate"/>
      </w:r>
      <w:r w:rsidR="00F71621" w:rsidRPr="00F71621">
        <w:rPr>
          <w:noProof/>
        </w:rPr>
        <w:t xml:space="preserve">(Myhre </w:t>
      </w:r>
      <w:r w:rsidR="00F71621" w:rsidRPr="00F71621">
        <w:rPr>
          <w:i/>
          <w:noProof/>
        </w:rPr>
        <w:t>et al.</w:t>
      </w:r>
      <w:r w:rsidR="00F71621" w:rsidRPr="00F71621">
        <w:rPr>
          <w:noProof/>
        </w:rPr>
        <w:t>, 2004)</w:t>
      </w:r>
      <w:r w:rsidRPr="008A2ABA">
        <w:fldChar w:fldCharType="end"/>
      </w:r>
      <w:r w:rsidRPr="008A2ABA">
        <w:t>.</w:t>
      </w:r>
    </w:p>
    <w:p w14:paraId="33365A47" w14:textId="77777777" w:rsidR="0060084F" w:rsidRPr="008A2ABA" w:rsidRDefault="0060084F" w:rsidP="009C0AD9"/>
    <w:p w14:paraId="4732127C" w14:textId="396F578E" w:rsidR="0060084F" w:rsidRPr="008A2ABA" w:rsidRDefault="0060084F" w:rsidP="009C0AD9">
      <w:r w:rsidRPr="008A2ABA">
        <w:t xml:space="preserve">The complement system is another integral part of innate immunity. It is made up of more than 30 types of protein, commonly found in the plasma and on cell surfaces </w:t>
      </w:r>
      <w:r w:rsidRPr="008A2ABA">
        <w:fldChar w:fldCharType="begin" w:fldLock="1"/>
      </w:r>
      <w:r w:rsidR="00870ABA">
        <w:instrText>ADDIN CSL_CITATION { "citationItems" : [ { "id" : "ITEM-1", "itemData" : { "author" : [ { "dropping-particle" : "", "family" : "WALPORT", "given" : "MARK J.", "non-dropping-particle" : "", "parse-names" : false, "suffix" : "" } ], "container-title" : "New England Journal of Medicine", "id" : "ITEM-1", "issue" : "15", "issued" : { "date-parts" : [ [ "2001" ] ] }, "page" : "1140-1144", "title" : "Complement At the Interface Between Innate and Adaptive Immunity", "type" : "article-journal", "volume" : "344" }, "uris" : [ "http://www.mendeley.com/documents/?uuid=2da46c68-c17f-3165-a3df-081c00c30c0a" ] } ], "mendeley" : { "formattedCitation" : "(WALPORT, 2001)", "plainTextFormattedCitation" : "(WALPORT, 2001)", "previouslyFormattedCitation" : "(WALPORT, 2001)" }, "properties" : {  }, "schema" : "https://github.com/citation-style-language/schema/raw/master/csl-citation.json" }</w:instrText>
      </w:r>
      <w:r w:rsidRPr="008A2ABA">
        <w:fldChar w:fldCharType="separate"/>
      </w:r>
      <w:r w:rsidR="00B145F9" w:rsidRPr="00B145F9">
        <w:rPr>
          <w:noProof/>
        </w:rPr>
        <w:t>(WALPORT, 2001)</w:t>
      </w:r>
      <w:r w:rsidRPr="008A2ABA">
        <w:fldChar w:fldCharType="end"/>
      </w:r>
      <w:r w:rsidRPr="008A2ABA">
        <w:t xml:space="preserve">. These proteins allow for the identification of pathogenic and ‘non-self’ molecules, </w:t>
      </w:r>
      <w:r w:rsidRPr="008A2ABA">
        <w:lastRenderedPageBreak/>
        <w:t xml:space="preserve">triggering downstream cascades resulting in generation of C3b opsonins that lead to formation of MAC (membrane attack complex), as well as production of anaphylotoxins. What is more, opsonisation of antigens leads to their </w:t>
      </w:r>
      <w:r>
        <w:t>phagocytosis via</w:t>
      </w:r>
      <w:r w:rsidRPr="008A2ABA">
        <w:t xml:space="preserve"> C3b and C3bi receptors on phagocytes</w:t>
      </w:r>
      <w:r>
        <w:t xml:space="preserve"> </w:t>
      </w:r>
      <w:r w:rsidRPr="008A2ABA">
        <w:fldChar w:fldCharType="begin" w:fldLock="1"/>
      </w:r>
      <w:r w:rsidR="00B145F9">
        <w:instrText>ADDIN CSL_CITATION { "citationItems" : [ { "id" : "ITEM-1", "itemData" : { "DOI" : "10.1080/15216540600746377", "ISSN" : "1521-6543", "PMID" : "16754322", "abstract" : "Phagocytosis is a central event in the innate immune responses that are triggered by the association between ligands on the surface of pathogens and receptors on the membrane of phagocytes. Particularly, complement-mediated phagocytosis is accomplished by specific recognition of bound complement components by the corresponding complement receptors on the phagocytes. The protein-tyrosine kinase, Syk, plays a central role in Fcgamma receptor-mediated phagocytosis in the adaptive immune system. From recent studies using a macrophage-like differentiated cell line and serum-treated zymosan, it was found that Syk also plays an essential role in complement-mediated phagocytosis in innate immunity. Serum-treated zymosan particles promptly attached to the cells and were subsequently engulfed via complement receptor3. During this process, Syk became tyrosine-phosphorylated and accumulated around the nascent phagosomes. The transfer of Syk-siRNA or dominant-negative Syk (DN-Syk) into macrophages resulted in impaired engulfment of pathogen. Collectively, Syk is required for the engulfment of pathogen in complement-mediated phagocytosis.", "author" : [ { "dropping-particle" : "", "family" : "Tohyama", "given" : "Yumi", "non-dropping-particle" : "", "parse-names" : false, "suffix" : "" }, { "dropping-particle" : "", "family" : "Yamamura", "given" : "Hirohei", "non-dropping-particle" : "", "parse-names" : false, "suffix" : "" } ], "container-title" : "IUBMB life", "id" : "ITEM-1", "issue" : "5-6", "issued" : { "date-parts" : [ [ "2006" ] ] }, "page" : "304-308", "title" : "Complement-mediated phagocytosis-the role of Syk.", "type" : "article-journal", "volume" : "58" }, "uris" : [ "http://www.mendeley.com/documents/?uuid=3c0d2fea-8ca1-3d29-95b3-8d5de7a7a395" ] } ], "mendeley" : { "formattedCitation" : "(Tohyama and Yamamura, 2006)", "plainTextFormattedCitation" : "(Tohyama and Yamamura, 2006)", "previouslyFormattedCitation" : "(Tohyama and Yamamura, 2006)" }, "properties" : {  }, "schema" : "https://github.com/citation-style-language/schema/raw/master/csl-citation.json" }</w:instrText>
      </w:r>
      <w:r w:rsidRPr="008A2ABA">
        <w:fldChar w:fldCharType="separate"/>
      </w:r>
      <w:r w:rsidR="00F71621" w:rsidRPr="00F71621">
        <w:rPr>
          <w:noProof/>
        </w:rPr>
        <w:t>(Tohyama and Yamamura, 2006)</w:t>
      </w:r>
      <w:r w:rsidRPr="008A2ABA">
        <w:fldChar w:fldCharType="end"/>
      </w:r>
      <w:r w:rsidRPr="008A2ABA">
        <w:t>.</w:t>
      </w:r>
    </w:p>
    <w:p w14:paraId="66FBFDD4" w14:textId="77777777" w:rsidR="0060084F" w:rsidRPr="008A2ABA" w:rsidRDefault="0060084F" w:rsidP="009C0AD9"/>
    <w:p w14:paraId="6C45A599" w14:textId="20FEF5DB" w:rsidR="0060084F" w:rsidRPr="008A2ABA" w:rsidRDefault="0060084F" w:rsidP="009C0AD9">
      <w:r w:rsidRPr="008A2ABA">
        <w:t xml:space="preserve">Several studies have linked </w:t>
      </w:r>
      <w:r w:rsidR="00AE6915" w:rsidRPr="00AE6915">
        <w:t>Gram-</w:t>
      </w:r>
      <w:r w:rsidRPr="008A2ABA">
        <w:t xml:space="preserve">positive peptidoglycan to the complement cascade activation through various pathways, and conflicting studies reported on the ability of solubilized PGN to activate complement </w:t>
      </w:r>
      <w:r w:rsidRPr="008A2ABA">
        <w:fldChar w:fldCharType="begin" w:fldLock="1"/>
      </w:r>
      <w:r w:rsidR="00B145F9">
        <w:instrText>ADDIN CSL_CITATION { "citationItems" : [ { "id" : "ITEM-1", "itemData" : { "ISBN" : "0385-5600 (Print)", "ISSN" : "03855600", "PMID" : "3670125", "abstract" : "Cell walls isolated from 29 strains of 24 gram-positive bacterial species, whose peptidoglycans belong to the group A type of Schleifer and Kandler's classification, with one exception (Arthrobacter sp.), were shown to activate the complement cascade in pooled fresh human serum mainly through the alternative pathway and partly through the classical one. The complement-activating effect of cell walls (5 species) possessing group B type peptidoglycan, except those of Corynebacterium insidiosum, was weaker than that of the walls with group A type peptidoglycan. Preparations of peptidoglycan isolated from cell walls of Staphylococcus aureus, Streptococcus pyogenes, and Lactobacillus plantarum also activated the alternative pathway of the complement cascade, but less effectively than the respective parent cell walls. A water-soluble \"polymer\" of peptidoglycan subunits (SEPS), which was prepared from Staphylococcus epidermidis peptidoglycans by treatment with a cross-bridge degrading endopeptidase, retained most of the complement-activating ability of the parent cell walls. A peptidoglycan \"monomer,\" SEPS-M, which was obtained by hydrolysis of the glycan chain of SEPS with endo-N-acetylmuramidase to disaccharide units did not activate complement. In conformity with this finding, neither synthetic N-acetylmuramyl-L-alanyl-D-isoglutamine (MDP) nor MDP-L-Lys-D-Ala activated the complement cascade. Among several lipophilic derivatives of MDP, 6-O-(3-hydroxy-3-docosylhexacosanoyl)-MDP-L-Lys-D-Ala (BH48-MDP-L-Lys-D-Ala) and 6-O-(2-tetradecylhexadecanoyl)-MDP (B30-MDP) were shown to activate complement through the alternative as well as the classical pathway and exclusively through the classical pathway, respectively. The finding that a D-isoasparagine analog of B30-MDP caused the same effect as the parent molecule strongly suggests that the activation of complement by B30-MDP is different from that caused by cell wall peptidoglycans and a water-soluble \"polymer\" of peptidoglycan subunits.", "author" : [ { "dropping-particle" : "", "family" : "Kawasaki", "given" : "Akinori", "non-dropping-particle" : "", "parse-names" : false, "suffix" : "" }, { "dropping-particle" : "", "family" : "Takada", "given" : "Haruhiko", "non-dropping-particle" : "", "parse-names" : false, "suffix" : "" }, { "dropping-particle" : "", "family" : "Kotani", "given" : "Shozo", "non-dropping-particle" : "", "parse-names" : false, "suffix" : "" }, { "dropping-particle" : "", "family" : "Inai", "given" : "Shinya", "non-dropping-particle" : "", "parse-names" : false, "suffix" : "" }, { "dropping-particle" : "", "family" : "Nagaki", "given" : "Kazuyoshi", "non-dropping-particle" : "", "parse-names" : false, "suffix" : "" }, { "dropping-particle" : "", "family" : "Matsumoto", "given" : "Misako", "non-dropping-particle" : "", "parse-names" : false, "suffix" : "" }, { "dropping-particle" : "", "family" : "Yokogawa", "given" : "Kanae", "non-dropping-particle" : "", "parse-names" : false, "suffix" : "" }, { "dropping-particle" : "", "family" : "Kawata", "given" : "Shigeo", "non-dropping-particle" : "", "parse-names" : false, "suffix" : "" }, { "dropping-particle" : "", "family" : "Kusumoto", "given" : "Shoichi", "non-dropping-particle" : "", "parse-names" : false, "suffix" : "" }, { "dropping-particle" : "", "family" : "Shiba", "given" : "T", "non-dropping-particle" : "", "parse-names" : false, "suffix" : "" } ], "container-title" : "Microbiol Immunol", "id" : "ITEM-1", "issue" : "6", "issued" : { "date-parts" : [ [ "1987" ] ] }, "page" : "551-569", "title" : "Activation of the human complement cascade by bacterial cell walls, peptidoglycans, water-soluble peptidoglycan components, and synthetic muramylpeptides--studies on active components and structural requirements", "type" : "article-journal", "volume" : "31" }, "uris" : [ "http://www.mendeley.com/documents/?uuid=472f10f2-1aec-394f-84f2-970c51a47bf4" ] }, { "id" : "ITEM-2", "itemData" : { "ISSN" : "0360-3997", "PMID" : "3552978", "abstract" : "Rats given a single intraperitoneal injection of an aqueous suspension of peptidoglycan-polysaccharide polymers derived from group A streptococcal cell wall (PG-APS) develop a severe, chronic, erosive arthritis which resembles human rheumatoid arthritis. The treatment of PG-APS-injected rats with a single intravenous injection of 0.4 mg of mutanolysin prevents the development of chronic arthritis, even when administration of the enzyme is delayed until severe acute arthritis has developed. PG-APS activates complement both in vitro and in vivo. Digestion of PG-APS with mutanolysin in vitro destroys the ability to activate both the alternate and classical pathways of human serum complement, and the loss of complement activation parallels the extent of PG-APS degradation. There is also a reduction in the in vivo complexing of C3 with PG-APS in the limbs of PG-APS-injected rats treated with mutanolysin, compared to control rats injected with PG-APS and treated with phosphate-buffered saline. This association between loss of arthropathic activity and loss of activation of complement is consistent with the hypothesis that activated complement products form a part of the inflammatory mediators involved in the acute and chronic phases of bacterial cell wall-induced arthritis. This may also partially explain how mutanolysin treatment alleviates cell wall-induced arthritis in the rat.", "author" : [ { "dropping-particle" : "", "family" : "Janusz", "given" : "M J", "non-dropping-particle" : "", "parse-names" : false, "suffix" : "" }, { "dropping-particle" : "", "family" : "Eisenberg", "given" : "R A", "non-dropping-particle" : "", "parse-names" : false, "suffix" : "" }, { "dropping-particle" : "", "family" : "Schwab", "given" : "J H", "non-dropping-particle" : "", "parse-names" : false, "suffix" : "" } ], "container-title" : "Inflammation", "id" : "ITEM-2", "issue" : "1", "issued" : { "date-parts" : [ [ "1987", "3" ] ] }, "page" : "73-85", "title" : "Effect of muralytic enzyme degradation of streptococcal cell wall on complement activation in vivo and in vitro.", "type" : "article-journal", "volume" : "11" }, "uris" : [ "http://www.mendeley.com/documents/?uuid=d721ac88-8b80-32b9-87d6-0a93bf3ca23a" ] }, { "id" : "ITEM-3", "itemData" : { "ISSN" : "0019-9567", "PMID" : "415005", "abstract" : "Activation of the alternate complement pathway in human serum by several bacterial components was compared. Peptidoglycan from group A streptococcal cell walls was the most active material, on a weight basis, followed by cell walls, protoplast membranes, and whole cells. The group-specific carbohydrate was inactive. Treatment of peptidoglycan with low concentrations of lysozyme or short periods of sonic treatment enhanced complement activation. High concentrations of lysozyme or extended sonic treatment of peptidoglycan destroyed or greatly reduced the capacity to activate complement. Lysozyme treatment of group A streptococcal cell walls or lipopolysaccharide had no measurable effect. Activation of the alternate complement pathway by group D streptococcal cell walls was destroyed by lysozyme. Activity of peptidoglycan was not inhibited by N-acetyl glucosamine, N-acetyl muramic acid, or D-alanine-D-alanine. Conversion of C3 and factored B by peptidoglycan was shown to occur by immunoelectrophoresis and crossed immunoelectrophoresis.", "author" : [ { "dropping-particle" : "", "family" : "Greenblatt", "given" : "J", "non-dropping-particle" : "", "parse-names" : false, "suffix" : "" }, { "dropping-particle" : "", "family" : "Boackle", "given" : "R J", "non-dropping-particle" : "", "parse-names" : false, "suffix" : "" }, { "dropping-particle" : "", "family" : "Schwab", "given" : "J H", "non-dropping-particle" : "", "parse-names" : false, "suffix" : "" } ], "container-title" : "Infection and immunity", "id" : "ITEM-3", "issue" : "1", "issued" : { "date-parts" : [ [ "1978", "1" ] ] }, "page" : "296-303", "publisher" : "American Society for Microbiology (ASM)", "title" : "Activation of the alternate complement pathway by peptidoglycan from streptococcal cell wall.", "type" : "article-journal", "volume" : "19" }, "uris" : [ "http://www.mendeley.com/documents/?uuid=89588e24-8180-33ee-a42b-ffebaadf2a18" ] } ], "mendeley" : { "formattedCitation" : "(Greenblatt, Boackle and Schwab, 1978; Janusz, Eisenberg and Schwab, 1987; Kawasaki &lt;i&gt;et al.&lt;/i&gt;, 1987)", "plainTextFormattedCitation" : "(Greenblatt, Boackle and Schwab, 1978; Janusz, Eisenberg and Schwab, 1987; Kawasaki et al., 1987)", "previouslyFormattedCitation" : "(Greenblatt, Boackle and Schwab, 1978; Janusz, Eisenberg and Schwab, 1987; Kawasaki &lt;i&gt;et al.&lt;/i&gt;, 1987)" }, "properties" : {  }, "schema" : "https://github.com/citation-style-language/schema/raw/master/csl-citation.json" }</w:instrText>
      </w:r>
      <w:r w:rsidRPr="008A2ABA">
        <w:fldChar w:fldCharType="separate"/>
      </w:r>
      <w:r w:rsidR="00F71621" w:rsidRPr="00F71621">
        <w:rPr>
          <w:noProof/>
        </w:rPr>
        <w:t xml:space="preserve">(Greenblatt, Boackle and Schwab, 1978; Janusz, Eisenberg and Schwab, 1987; Kawasaki </w:t>
      </w:r>
      <w:r w:rsidR="00F71621" w:rsidRPr="00F71621">
        <w:rPr>
          <w:i/>
          <w:noProof/>
        </w:rPr>
        <w:t>et al.</w:t>
      </w:r>
      <w:r w:rsidR="00F71621" w:rsidRPr="00F71621">
        <w:rPr>
          <w:noProof/>
        </w:rPr>
        <w:t>, 1987)</w:t>
      </w:r>
      <w:r w:rsidRPr="008A2ABA">
        <w:fldChar w:fldCharType="end"/>
      </w:r>
      <w:r w:rsidRPr="008A2ABA">
        <w:t xml:space="preserve">. However, there is now considerable controversy as to the role of peptidoglycan due to the presence of potentially contaminating molecules </w:t>
      </w:r>
      <w:r w:rsidRPr="008A2ABA">
        <w:fldChar w:fldCharType="begin" w:fldLock="1"/>
      </w:r>
      <w:r w:rsidR="00B145F9">
        <w:instrText>ADDIN CSL_CITATION { "citationItems" : [ { "id" : "ITEM-1", "itemData" : { "DOI" : "10.1038/sj.embor.7400248", "ISBN" : "10.1038/sj.embor.7400248", "ISSN" : "1469221X", "PMID" : "15359270", "abstract" : "Toll-like receptor 2 (TLR2) has been shown to recognize several classes of pathogen-associated molecular patterns including peptidoglycan (PG). However, studies linking PG with TLR2 recognition have relied mainly on the use of commercial Staphylococcus aureus PG and have not addressed TLR2 recognition of other PG types. Using highly purified PGs from eight bacteria (Escherichia coli, Pseudomonas aeruginosa, Yersinia pseudotuberculosis, Helicobacter pylori, Bacillus subtilis, Listeria monocytogenes, Streptococcus pneumoniae and S. aureus), we show that these PGs are not sensed through TLR2, TLR2/1 or TLR2/6. PG sensing is lost after removal of lipoproteins or lipoteichoic acids (LTAs) from Gram-negative and Gram-positive cell walls, respectively. Accordingly, purified LTAs are sensed synergistically through TLR2/1. Finally, we show that elicited peritoneal murine macrophages do not produce tumour necrosis factor-alpha or interleukin-6 in response to purified PGs, suggesting that PG detection is more likely to occur intracellularly (through Nod1/Nod2) rather than from the extracellular compartment.", "author" : [ { "dropping-particle" : "", "family" : "Travassos", "given" : "Leonardo H", "non-dropping-particle" : "", "parse-names" : false, "suffix" : "" }, { "dropping-particle" : "", "family" : "Girardin", "given" : "Stephen E", "non-dropping-particle" : "", "parse-names" : false, "suffix" : "" }, { "dropping-particle" : "", "family" : "Philpott", "given" : "Dana J", "non-dropping-particle" : "", "parse-names" : false, "suffix" : "" }, { "dropping-particle" : "", "family" : "Blanot", "given" : "Didier", "non-dropping-particle" : "", "parse-names" : false, "suffix" : "" }, { "dropping-particle" : "", "family" : "Nahori", "given" : "Marie Anne", "non-dropping-particle" : "", "parse-names" : false, "suffix" : "" }, { "dropping-particle" : "", "family" : "Werts", "given" : "Catherine", "non-dropping-particle" : "", "parse-names" : false, "suffix" : "" }, { "dropping-particle" : "", "family" : "Boneca", "given" : "Ivo G", "non-dropping-particle" : "", "parse-names" : false, "suffix" : "" } ], "container-title" : "EMBO Reports", "id" : "ITEM-1", "issue" : "10", "issued" : { "date-parts" : [ [ "2004" ] ] }, "page" : "1000-1006", "title" : "Toll-like receptor 2-dependent bacterial sensing does not occur via peptidoglycan recognition", "type" : "article-journal", "volume" : "5" }, "uris" : [ "http://www.mendeley.com/documents/?uuid=1d1e7774-bbb4-3ea4-883e-3fc3cc7fdcab" ] } ], "mendeley" : { "formattedCitation" : "(Travassos &lt;i&gt;et al.&lt;/i&gt;, 2004a)", "plainTextFormattedCitation" : "(Travassos et al., 2004a)", "previouslyFormattedCitation" : "(Travassos &lt;i&gt;et al.&lt;/i&gt;, 2004a)" }, "properties" : {  }, "schema" : "https://github.com/citation-style-language/schema/raw/master/csl-citation.json" }</w:instrText>
      </w:r>
      <w:r w:rsidRPr="008A2ABA">
        <w:fldChar w:fldCharType="separate"/>
      </w:r>
      <w:r w:rsidR="00F71621" w:rsidRPr="00F71621">
        <w:rPr>
          <w:noProof/>
        </w:rPr>
        <w:t xml:space="preserve">(Travassos </w:t>
      </w:r>
      <w:r w:rsidR="00F71621" w:rsidRPr="00F71621">
        <w:rPr>
          <w:i/>
          <w:noProof/>
        </w:rPr>
        <w:t>et al.</w:t>
      </w:r>
      <w:r w:rsidR="00F71621" w:rsidRPr="00F71621">
        <w:rPr>
          <w:noProof/>
        </w:rPr>
        <w:t>, 2004a)</w:t>
      </w:r>
      <w:r w:rsidRPr="008A2ABA">
        <w:fldChar w:fldCharType="end"/>
      </w:r>
      <w:r w:rsidRPr="008A2ABA">
        <w:t>. This could bring into question previous work and so it is important to verify the role of peptidoglycan in immune system activation.</w:t>
      </w:r>
    </w:p>
    <w:p w14:paraId="46EEDAE3" w14:textId="77777777" w:rsidR="0060084F" w:rsidRPr="008A2ABA" w:rsidRDefault="0060084F" w:rsidP="009C0AD9"/>
    <w:p w14:paraId="54501D7E" w14:textId="77777777" w:rsidR="0060084F" w:rsidRPr="008A2ABA" w:rsidRDefault="0060084F" w:rsidP="0042099B">
      <w:pPr>
        <w:pStyle w:val="Heading3"/>
      </w:pPr>
      <w:bookmarkStart w:id="483" w:name="_Toc505018428"/>
      <w:bookmarkStart w:id="484" w:name="_Toc521494872"/>
      <w:r w:rsidRPr="008A2ABA">
        <w:t>Cells of the immune system</w:t>
      </w:r>
      <w:bookmarkEnd w:id="483"/>
      <w:bookmarkEnd w:id="484"/>
      <w:r w:rsidRPr="008A2ABA">
        <w:t xml:space="preserve"> </w:t>
      </w:r>
    </w:p>
    <w:p w14:paraId="20883B40" w14:textId="77777777" w:rsidR="0060084F" w:rsidRPr="008A2ABA" w:rsidRDefault="0060084F" w:rsidP="009C0AD9"/>
    <w:p w14:paraId="2555BCE0" w14:textId="40887671" w:rsidR="0060084F" w:rsidRPr="008A2ABA" w:rsidRDefault="0060084F" w:rsidP="009C0AD9">
      <w:r w:rsidRPr="008A2ABA">
        <w:t xml:space="preserve">All the cells present in human blood are derived from a pluripotent hematopoietic cell (HCs) in the bone marrow </w:t>
      </w:r>
      <w:r w:rsidRPr="008A2ABA">
        <w:fldChar w:fldCharType="begin" w:fldLock="1"/>
      </w:r>
      <w:r w:rsidR="00B145F9">
        <w:instrText>ADDIN CSL_CITATION { "citationItems" : [ { "id" : "ITEM-1", "itemData" : { "DOI" : "10.1111/j.1600-065X.2010.00963.x", "ISBN" : "0022-1007 (Print)\\n0022-1007 (Linking)", "ISSN" : "01052896", "PMID" : "20969583", "abstract" : "Hematopoietic stem cells (HSCs) continuously replenish all classes of blood cells through a series of lineage restriction steps that results in the progressive loss of differentiation potential to other cell lineages. This review focuses on the recent advances in understanding one of the earliest differentiation steps in HSC maturation, which involves the diversification of the lymphoid and myeloid cell lineages, the two major branches of hematopoietic cells. We discuss progress in the identification and characterization of progenitor populations downstream of HSCs, which has been a key to understanding the sequential biological events that take place along the course of differentiation into a certain hematopoietic cell type. We also discuss the importance of bone marrow microenvironment in lymphoid and myeloid lineage choice.", "author" : [ { "dropping-particle" : "", "family" : "Kondo", "given" : "Motonari", "non-dropping-particle" : "", "parse-names" : false, "suffix" : "" } ], "container-title" : "Immunological Reviews", "id" : "ITEM-1", "issue" : "1", "issued" : { "date-parts" : [ [ "2010", "11" ] ] }, "page" : "37-46", "publisher" : "NIH Public Access", "title" : "Lymphoid and myeloid lineage commitment in multipotent hematopoietic progenitors", "type" : "article-journal", "volume" : "238" }, "uris" : [ "http://www.mendeley.com/documents/?uuid=1e63601c-6858-3f63-828c-39a2aa6d27ad" ] } ], "mendeley" : { "formattedCitation" : "(Kondo, 2010)", "plainTextFormattedCitation" : "(Kondo, 2010)", "previouslyFormattedCitation" : "(Kondo, 2010)" }, "properties" : {  }, "schema" : "https://github.com/citation-style-language/schema/raw/master/csl-citation.json" }</w:instrText>
      </w:r>
      <w:r w:rsidRPr="008A2ABA">
        <w:fldChar w:fldCharType="separate"/>
      </w:r>
      <w:r w:rsidR="00F71621" w:rsidRPr="00F71621">
        <w:rPr>
          <w:noProof/>
        </w:rPr>
        <w:t>(Kondo, 2010)</w:t>
      </w:r>
      <w:r w:rsidRPr="008A2ABA">
        <w:fldChar w:fldCharType="end"/>
      </w:r>
      <w:r w:rsidRPr="008A2ABA">
        <w:t>. These cells are responsible for upholding</w:t>
      </w:r>
      <w:r w:rsidR="0073580A" w:rsidRPr="0073580A">
        <w:rPr>
          <w:i/>
          <w:iCs/>
        </w:rPr>
        <w:t xml:space="preserve"> </w:t>
      </w:r>
      <w:r w:rsidRPr="008A2ABA">
        <w:t>adequate levels of circulating blood cells, as</w:t>
      </w:r>
      <w:r w:rsidR="0073580A" w:rsidRPr="0073580A">
        <w:rPr>
          <w:i/>
          <w:iCs/>
        </w:rPr>
        <w:t xml:space="preserve"> </w:t>
      </w:r>
      <w:r w:rsidRPr="008A2ABA">
        <w:t xml:space="preserve">these have a relatively short lifespan ranging from </w:t>
      </w:r>
      <w:r w:rsidR="009303B5">
        <w:t>h</w:t>
      </w:r>
      <w:r w:rsidRPr="008A2ABA">
        <w:t xml:space="preserve"> to days. </w:t>
      </w:r>
      <w:r w:rsidRPr="008A2ABA">
        <w:fldChar w:fldCharType="begin" w:fldLock="1"/>
      </w:r>
      <w:r w:rsidR="00B145F9">
        <w:instrText>ADDIN CSL_CITATION { "citationItems" : [ { "id" : "ITEM-1", "itemData" : { "ISSN" : "0022-1767", "abstract" : "Title from cover.", "author" : [ { "dropping-particle" : "", "family" : "Kotzin", "given" : "Jonathan", "non-dropping-particle" : "", "parse-names" : false, "suffix" : "" }, { "dropping-particle" : "", "family" : "Spencer", "given" : "Sean", "non-dropping-particle" : "", "parse-names" : false, "suffix" : "" }, { "dropping-particle" : "", "family" : "McCright", "given" : "Sam", "non-dropping-particle" : "", "parse-names" : false, "suffix" : "" }, { "dropping-particle" : "", "family" : "Uthaya Kumar", "given" : "Dinesh", "non-dropping-particle" : "", "parse-names" : false, "suffix" : "" } ], "container-title" : "The Journal of Immunology", "id" : "ITEM-1", "issue" : "1 Supplement", "issued" : { "date-parts" : [ [ "1950", "5", "1" ] ] }, "number-of-pages" : "144.26-144.26", "publisher" : "Williams &amp; Wilkins", "title" : "Short-lived myeloid cell lifespan is regulated by a long non-coding RNA", "type" : "book", "volume" : "184" }, "uris" : [ "http://www.mendeley.com/documents/?uuid=80b0162e-7764-3552-9783-50fa3a131a94" ] }, { "id" : "ITEM-2", "itemData" : { "DOI" : "10.1038/icb.1997.69", "ISBN" : "0818-9641 (Print)\\r0818-9641 (Linking)", "ISSN" : "08189641", "PMID" : "9429891", "abstract" : "Debate has surrounded the subject of B cell life span since it was first measured in mice in the early 1970s. In the 25 years which have passed since then, it has become increasingly apparent that the methods employed to measure rates of B cell turnover, such as [3H]-thymidine labelling, cell transfer or cell ablation, brought about significant disruptions to normal physiology which in themselves might have affected B cell turnover. More recently the use of bromodeoxyuridine has overcome many of these methodological difficulties and has allowed rates of B cell renewal to be measured within B cell subpopulations defined by multiparameter flow cytometry. Such studies have largely resolved the issue, concluding that about 85% of peripheral B cells are phenotypically mature and display first-order exponential kinetics defined by a half-life of 5-6 weeks, whilst the remainder are short-lived with a life span of several days. This review examines both traditional and recent methods and discusses the influence of age, self-tolerance and randomness in the overall shaping of a kinetically stable mature B cell population.", "author" : [ { "dropping-particle" : "", "family" : "Fulcher", "given" : "D. A.", "non-dropping-particle" : "", "parse-names" : false, "suffix" : "" }, { "dropping-particle" : "", "family" : "Basten", "given" : "A", "non-dropping-particle" : "", "parse-names" : false, "suffix" : "" } ], "container-title" : "Immunology and Cell Biology", "id" : "ITEM-2", "issue" : "5", "issued" : { "date-parts" : [ [ "1997", "10", "1" ] ] }, "page" : "446-455", "publisher" : "Nature Publishing Group", "title" : "B cell life span: A review", "type" : "article", "volume" : "75" }, "uris" : [ "http://www.mendeley.com/documents/?uuid=44292cdf-a05d-32ae-bfde-95170552cac7" ] } ], "mendeley" : { "formattedCitation" : "(Kotzin &lt;i&gt;et al.&lt;/i&gt;, 1950; Fulcher and Basten, 1997)", "plainTextFormattedCitation" : "(Kotzin et al., 1950; Fulcher and Basten, 1997)", "previouslyFormattedCitation" : "(Kotzin &lt;i&gt;et al.&lt;/i&gt;, 1950; Fulcher and Basten, 1997)" }, "properties" : {  }, "schema" : "https://github.com/citation-style-language/schema/raw/master/csl-citation.json" }</w:instrText>
      </w:r>
      <w:r w:rsidRPr="008A2ABA">
        <w:fldChar w:fldCharType="separate"/>
      </w:r>
      <w:r w:rsidR="00F71621" w:rsidRPr="00F71621">
        <w:rPr>
          <w:noProof/>
        </w:rPr>
        <w:t xml:space="preserve">(Kotzin </w:t>
      </w:r>
      <w:r w:rsidR="00F71621" w:rsidRPr="00F71621">
        <w:rPr>
          <w:i/>
          <w:noProof/>
        </w:rPr>
        <w:t>et al.</w:t>
      </w:r>
      <w:r w:rsidR="00F71621" w:rsidRPr="00F71621">
        <w:rPr>
          <w:noProof/>
        </w:rPr>
        <w:t>, 1950; Fulcher and Basten, 1997)</w:t>
      </w:r>
      <w:r w:rsidRPr="008A2ABA">
        <w:fldChar w:fldCharType="end"/>
      </w:r>
      <w:r w:rsidRPr="008A2ABA">
        <w:t>. Therefore HCs either stay in G</w:t>
      </w:r>
      <w:r w:rsidRPr="008A2ABA">
        <w:rPr>
          <w:vertAlign w:val="subscript"/>
        </w:rPr>
        <w:t>0</w:t>
      </w:r>
      <w:r w:rsidRPr="008A2ABA">
        <w:rPr>
          <w:vertAlign w:val="superscript"/>
        </w:rPr>
        <w:t xml:space="preserve"> </w:t>
      </w:r>
      <w:r w:rsidRPr="008A2ABA">
        <w:t>of the cell cycle or differentiate into myeloid progenitor (MP) and lymphoid progenitor (LP) cells (</w:t>
      </w:r>
      <w:r w:rsidRPr="008A2ABA">
        <w:fldChar w:fldCharType="begin"/>
      </w:r>
      <w:r w:rsidRPr="008A2ABA">
        <w:instrText xml:space="preserve"> REF _Ref504926523 \h </w:instrText>
      </w:r>
      <w:r>
        <w:instrText xml:space="preserve"> \* MERGEFORMAT </w:instrText>
      </w:r>
      <w:r w:rsidRPr="008A2ABA">
        <w:fldChar w:fldCharType="separate"/>
      </w:r>
      <w:r w:rsidR="00BA1790" w:rsidRPr="008A2ABA">
        <w:t xml:space="preserve">Figure </w:t>
      </w:r>
      <w:r w:rsidR="00BA1790">
        <w:rPr>
          <w:noProof/>
        </w:rPr>
        <w:t>5</w:t>
      </w:r>
      <w:r w:rsidR="00BA1790" w:rsidRPr="008A2ABA">
        <w:rPr>
          <w:noProof/>
        </w:rPr>
        <w:t>.</w:t>
      </w:r>
      <w:r w:rsidR="00BA1790">
        <w:rPr>
          <w:noProof/>
        </w:rPr>
        <w:t>1</w:t>
      </w:r>
      <w:r w:rsidRPr="008A2ABA">
        <w:fldChar w:fldCharType="end"/>
      </w:r>
      <w:r w:rsidRPr="008A2ABA">
        <w:t xml:space="preserve">) </w:t>
      </w:r>
      <w:r w:rsidRPr="008A2ABA">
        <w:fldChar w:fldCharType="begin" w:fldLock="1"/>
      </w:r>
      <w:r w:rsidR="00B145F9">
        <w:instrText>ADDIN CSL_CITATION { "citationItems" : [ { "id" : "ITEM-1", "itemData" : { "DOI" : "10.1084/jem.20101643", "ISBN" : "0006-4971 (Print)\\n0006-4971 (Linking)", "ISSN" : "0006-4971", "PMID" : "9002948", "abstract" : "Treatment with a combination of cytokines and chemotherapy can effectively stimulate the release of hematopoietic stem cells (HSC) into the peripheral blood (PB), which can then be harvested for transplantation. The cell cycle status of the harvested HSC from mobilized PB (MPB) is of interest because of the impact that cell cycling may have on optimizing the conditions for ex vivo expansion, retrovirus-mediated gene transfer, and the engraftment of transplanted tissues. Therefore, we characterized the cell cycling status of mobilized HSC from mice and humans. The murine HSC, which express the phenotype c-kit+ Thy-1.1lo Lin-/lo Sca-1+, were purified from PB, bone marrow (BM), and spleen after the mice were treated with the mobilizing regimen of granulocyte colony-stimulating factor (G-CSF) or a combination of cyclophosphamide (CTX) and G-CSF. Human HSC (CD34+ Thy-1+ Lin-) and progenitor cells (CD34+ Thy-1-Lin-) were isolated from the BM of untreated healthy volunteers and from MPB of healthy volunteers and patients treated with G-CSF or a combination of CTX and GM-CSF. Cell cycle status was determined by quantitating the amount of DNA in the purified cells after staining with the dye Hoechst 33342. Fluorescence-activated cell sorting analysis of the progenitor cells from the murine and human samples showed an unexpected finding, ie, virtually none of the cells from the MPB was cycling. The G0/G1 status of HSC from MPB was surprising, because a significant proportion of HSC from BM are actively proliferating and, after mobilization, the HSC in the spleen and BM were also actively cycling.", "author" : [ { "dropping-particle" : "", "family" : "Uchida", "given" : "N", "non-dropping-particle" : "", "parse-names" : false, "suffix" : "" }, { "dropping-particle" : "", "family" : "He", "given" : "D", "non-dropping-particle" : "", "parse-names" : false, "suffix" : "" }, { "dropping-particle" : "", "family" : "Friera", "given" : "A M", "non-dropping-particle" : "", "parse-names" : false, "suffix" : "" }, { "dropping-particle" : "", "family" : "Reitsma", "given" : "M", "non-dropping-particle" : "", "parse-names" : false, "suffix" : "" }, { "dropping-particle" : "", "family" : "Sasaki", "given" : "D", "non-dropping-particle" : "", "parse-names" : false, "suffix" : "" }, { "dropping-particle" : "", "family" : "Chen", "given" : "B", "non-dropping-particle" : "", "parse-names" : false, "suffix" : "" }, { "dropping-particle" : "", "family" : "Tsukamoto", "given" : "A", "non-dropping-particle" : "", "parse-names" : false, "suffix" : "" } ], "container-title" : "Blood", "id" : "ITEM-1", "issue" : "2", "issued" : { "date-parts" : [ [ "1997", "1", "15" ] ] }, "page" : "465-72", "title" : "The unexpected G0/G1 cell cycle status of mobilized hematopoietic stem cells from peripheral blood.", "type" : "article-journal", "volume" : "89" }, "uris" : [ "http://www.mendeley.com/documents/?uuid=e7c317ad-f6af-30b3-b739-de16ffecc3c3" ] } ], "mendeley" : { "formattedCitation" : "(Uchida &lt;i&gt;et al.&lt;/i&gt;, 1997)", "plainTextFormattedCitation" : "(Uchida et al., 1997)", "previouslyFormattedCitation" : "(Uchida &lt;i&gt;et al.&lt;/i&gt;, 1997)" }, "properties" : {  }, "schema" : "https://github.com/citation-style-language/schema/raw/master/csl-citation.json" }</w:instrText>
      </w:r>
      <w:r w:rsidRPr="008A2ABA">
        <w:fldChar w:fldCharType="separate"/>
      </w:r>
      <w:r w:rsidR="00F71621" w:rsidRPr="00F71621">
        <w:rPr>
          <w:noProof/>
        </w:rPr>
        <w:t xml:space="preserve">(Uchida </w:t>
      </w:r>
      <w:r w:rsidR="00F71621" w:rsidRPr="00F71621">
        <w:rPr>
          <w:i/>
          <w:noProof/>
        </w:rPr>
        <w:t>et al.</w:t>
      </w:r>
      <w:r w:rsidR="00F71621" w:rsidRPr="00F71621">
        <w:rPr>
          <w:noProof/>
        </w:rPr>
        <w:t>, 1997)</w:t>
      </w:r>
      <w:r w:rsidRPr="008A2ABA">
        <w:fldChar w:fldCharType="end"/>
      </w:r>
      <w:r w:rsidRPr="008A2ABA">
        <w:t>. Once committed to a LP cell fate, B cells and T cells differentiate in the bone</w:t>
      </w:r>
      <w:r w:rsidR="00AB3CB7">
        <w:t>,</w:t>
      </w:r>
      <w:r w:rsidRPr="008A2ABA">
        <w:t xml:space="preserve"> however T cells migrate to the thymus to </w:t>
      </w:r>
      <w:r w:rsidRPr="008A2ABA">
        <w:lastRenderedPageBreak/>
        <w:t xml:space="preserve">mature, and B cells finish maturation within the bone </w:t>
      </w:r>
      <w:r w:rsidRPr="008A2ABA">
        <w:fldChar w:fldCharType="begin" w:fldLock="1"/>
      </w:r>
      <w:r w:rsidR="00B145F9">
        <w:instrText>ADDIN CSL_CITATION { "citationItems" : [ { "id" : "ITEM-1", "itemData" : { "author" : [ { "dropping-particle" : "", "family" : "Charles A Janeway", "given" : "Jr", "non-dropping-particle" : "", "parse-names" : false, "suffix" : "" }, { "dropping-particle" : "", "family" : "Travers", "given" : "Paul", "non-dropping-particle" : "", "parse-names" : false, "suffix" : "" }, { "dropping-particle" : "", "family" : "Walport", "given" : "Mark", "non-dropping-particle" : "", "parse-names" : false, "suffix" : "" }, { "dropping-particle" : "", "family" : "Shlomchik", "given" : "Mark J", "non-dropping-particle" : "", "parse-names" : false, "suffix" : "" } ], "id" : "ITEM-1", "issued" : { "date-parts" : [ [ "2001" ] ] }, "publisher" : "Garland Science", "title" : "The components of the immune system", "type" : "article" }, "uris" : [ "http://www.mendeley.com/documents/?uuid=fdd0147f-98e3-39a7-9dfe-efb2a009804d" ] } ], "mendeley" : { "formattedCitation" : "(Charles A Janeway &lt;i&gt;et al.&lt;/i&gt;, 2001)", "plainTextFormattedCitation" : "(Charles A Janeway et al., 2001)", "previouslyFormattedCitation" : "(Charles A Janeway &lt;i&gt;et al.&lt;/i&gt;, 2001)" }, "properties" : {  }, "schema" : "https://github.com/citation-style-language/schema/raw/master/csl-citation.json" }</w:instrText>
      </w:r>
      <w:r w:rsidRPr="008A2ABA">
        <w:fldChar w:fldCharType="separate"/>
      </w:r>
      <w:r w:rsidR="00F71621" w:rsidRPr="00F71621">
        <w:rPr>
          <w:noProof/>
        </w:rPr>
        <w:t xml:space="preserve">(Charles A Janeway </w:t>
      </w:r>
      <w:r w:rsidR="00F71621" w:rsidRPr="00F71621">
        <w:rPr>
          <w:i/>
          <w:noProof/>
        </w:rPr>
        <w:t>et al.</w:t>
      </w:r>
      <w:r w:rsidR="00F71621" w:rsidRPr="00F71621">
        <w:rPr>
          <w:noProof/>
        </w:rPr>
        <w:t>, 2001)</w:t>
      </w:r>
      <w:r w:rsidRPr="008A2ABA">
        <w:fldChar w:fldCharType="end"/>
      </w:r>
      <w:r w:rsidRPr="008A2ABA">
        <w:t>. MP cells differentiate into neutrophils, basophils, eosinophils and monocytes, all similar in their ability to take up bacteria but some are responsible for the</w:t>
      </w:r>
      <w:r>
        <w:t>ir</w:t>
      </w:r>
      <w:r w:rsidRPr="008A2ABA">
        <w:t xml:space="preserve"> killing (neutrophils) while others for secreting bactericidal factors as well as histamine and heparin (eosinophils and basophils) </w:t>
      </w:r>
      <w:r w:rsidRPr="008A2ABA">
        <w:fldChar w:fldCharType="begin" w:fldLock="1"/>
      </w:r>
      <w:r w:rsidR="00B145F9">
        <w:instrText>ADDIN CSL_CITATION { "citationItems" : [ { "id" : "ITEM-1", "itemData" : { "author" : [ { "dropping-particle" : "", "family" : "Charles A Janeway", "given" : "Jr", "non-dropping-particle" : "", "parse-names" : false, "suffix" : "" }, { "dropping-particle" : "", "family" : "Travers", "given" : "Paul", "non-dropping-particle" : "", "parse-names" : false, "suffix" : "" }, { "dropping-particle" : "", "family" : "Walport", "given" : "Mark", "non-dropping-particle" : "", "parse-names" : false, "suffix" : "" }, { "dropping-particle" : "", "family" : "Shlomchik", "given" : "Mark J", "non-dropping-particle" : "", "parse-names" : false, "suffix" : "" } ], "id" : "ITEM-1", "issued" : { "date-parts" : [ [ "2001" ] ] }, "publisher" : "Garland Science", "title" : "The components of the immune system", "type" : "article" }, "uris" : [ "http://www.mendeley.com/documents/?uuid=fdd0147f-98e3-39a7-9dfe-efb2a009804d" ] } ], "mendeley" : { "formattedCitation" : "(Charles A Janeway &lt;i&gt;et al.&lt;/i&gt;, 2001)", "plainTextFormattedCitation" : "(Charles A Janeway et al., 2001)", "previouslyFormattedCitation" : "(Charles A Janeway &lt;i&gt;et al.&lt;/i&gt;, 2001)" }, "properties" : {  }, "schema" : "https://github.com/citation-style-language/schema/raw/master/csl-citation.json" }</w:instrText>
      </w:r>
      <w:r w:rsidRPr="008A2ABA">
        <w:fldChar w:fldCharType="separate"/>
      </w:r>
      <w:r w:rsidR="00F71621" w:rsidRPr="00F71621">
        <w:rPr>
          <w:noProof/>
        </w:rPr>
        <w:t xml:space="preserve">(Charles A Janeway </w:t>
      </w:r>
      <w:r w:rsidR="00F71621" w:rsidRPr="00F71621">
        <w:rPr>
          <w:i/>
          <w:noProof/>
        </w:rPr>
        <w:t>et al.</w:t>
      </w:r>
      <w:r w:rsidR="00F71621" w:rsidRPr="00F71621">
        <w:rPr>
          <w:noProof/>
        </w:rPr>
        <w:t>, 2001)</w:t>
      </w:r>
      <w:r w:rsidRPr="008A2ABA">
        <w:fldChar w:fldCharType="end"/>
      </w:r>
      <w:r w:rsidRPr="008A2ABA">
        <w:t>. Monocytes</w:t>
      </w:r>
      <w:r>
        <w:t>,</w:t>
      </w:r>
      <w:r w:rsidRPr="008A2ABA">
        <w:t xml:space="preserve"> upon activation</w:t>
      </w:r>
      <w:r>
        <w:t>,</w:t>
      </w:r>
      <w:r w:rsidRPr="008A2ABA">
        <w:t xml:space="preserve"> migrate out of the blood flow and into organs to become macrophages and dendritic cells. A further classification of leukocytes stems from the nature of their nucleus, with lymphocytes and monocytes being mononuclear cells, while neutrophils, basophils and eosinophils are polymorphonuclear cells, therefore allowing to split these cells due to their densities (</w:t>
      </w:r>
      <w:r w:rsidRPr="008A2ABA">
        <w:fldChar w:fldCharType="begin"/>
      </w:r>
      <w:r w:rsidRPr="008A2ABA">
        <w:instrText xml:space="preserve"> REF _Ref504928282 \h </w:instrText>
      </w:r>
      <w:r>
        <w:instrText xml:space="preserve"> \* MERGEFORMAT </w:instrText>
      </w:r>
      <w:r w:rsidRPr="008A2ABA">
        <w:fldChar w:fldCharType="separate"/>
      </w:r>
      <w:r w:rsidR="00BA1790" w:rsidRPr="008A2ABA">
        <w:t xml:space="preserve">Figure </w:t>
      </w:r>
      <w:r w:rsidR="00BA1790">
        <w:rPr>
          <w:noProof/>
        </w:rPr>
        <w:t>5</w:t>
      </w:r>
      <w:r w:rsidR="00BA1790" w:rsidRPr="008A2ABA">
        <w:rPr>
          <w:noProof/>
        </w:rPr>
        <w:t>.</w:t>
      </w:r>
      <w:r w:rsidR="00BA1790">
        <w:rPr>
          <w:noProof/>
        </w:rPr>
        <w:t>2</w:t>
      </w:r>
      <w:r w:rsidRPr="008A2ABA">
        <w:fldChar w:fldCharType="end"/>
      </w:r>
      <w:r w:rsidRPr="008A2ABA">
        <w:t>). As neutrophils, monocytes</w:t>
      </w:r>
      <w:r w:rsidR="0073580A" w:rsidRPr="0073580A">
        <w:rPr>
          <w:i/>
          <w:iCs/>
        </w:rPr>
        <w:t xml:space="preserve"> </w:t>
      </w:r>
      <w:r w:rsidRPr="008A2ABA">
        <w:t xml:space="preserve">and lymphocytes are one of the first responders to a bacterial infection </w:t>
      </w:r>
      <w:r w:rsidRPr="008A2ABA">
        <w:fldChar w:fldCharType="begin" w:fldLock="1"/>
      </w:r>
      <w:r w:rsidR="00B145F9">
        <w:instrText>ADDIN CSL_CITATION { "citationItems" : [ { "id" : "ITEM-1", "itemData" : { "DOI" : "10.1086/374747", "ISBN" : "0022-1899 (Print)\\r0022-1899 (Linking)", "ISSN" : "0022-1899", "PMID" : "12792849", "abstract" : "Macrophages are a cornerstone of the innate immune system. They detect infectious organisms via a plethora of receptors, phagocytose them, and orchestrate an appropriate host response. Phagocytosis is extraordinarily complex: numerous receptors stimulate particle internalization, the cytoskeletal elements mediating internalization differ by receptor system and the nature of the pathogen being internalized, and the outcome can differ by bacterium. After generating a panel of 150 monoclonal antibodies that recognizes proteins recruited to the phagosome, analysis of novel phagocytic proteins was prioritized by focusing on those that behave differently during the internalization of virulent and avirulent bacteria. Several novel proteins that have roles in membrane extension were characterized. Although the inflammatory pathways leading to appropriate host response are reasonably well defined, it is not clear how macrophages define the threat precisely. Recent work indicates that Toll-like receptors play a key role in reading a \"bar code\" on invading microorganisms and in eliciting a specific immune response. The mechanisms and coupling to the phagocytic response are discussed", "author" : [ { "dropping-particle" : "", "family" : "Aderem", "given" : "Alan", "non-dropping-particle" : "", "parse-names" : false, "suffix" : "" } ], "container-title" : "The Journal of Infectious Diseases", "id" : "ITEM-1", "issue" : "s2", "issued" : { "date-parts" : [ [ "2003", "6", "15" ] ] }, "page" : "S340-S345", "publisher" : "Oxford University Press", "title" : "Phagocytosis and the Inflammatory Response", "type" : "article-journal", "volume" : "187" }, "uris" : [ "http://www.mendeley.com/documents/?uuid=fca4d561-03e5-3c25-bd26-8b0820a46c98" ] }, { "id" : "ITEM-2", "itemData" : { "DOI" : "10.4049/jimmunol.1600599", "ISSN" : "0022-1767", "PMID" : "27543669", "abstract" : "Neutrophils have historically been characterized as first responder cells vital to host survival because of their ability to contain and eliminate bacterial and fungal pathogens. However, recent studies have shown that neutrophils participate in both protective and detrimental responses to a diverse array of inflammatory and infectious diseases. Although the contribution of neutrophils to extracellular infections has been investigated for decades, their specific role during intracellular bacterial infections has only recently been appreciated. During infection with the Gram-positive intracellular pathogen Listeria monocytogenes, neutrophils are recruited from the bone marrow to sites of infection where they use novel bacterial-sensing pathways leading to phagocytosis and production of bactericidal factors. This review summarizes the requirement of neutrophils during L. monocytogenes infection by examining both neutrophil trafficking and function during primary and secondary infection.", "author" : [ { "dropping-particle" : "", "family" : "Witter", "given" : "Alexandra R.", "non-dropping-particle" : "", "parse-names" : false, "suffix" : "" }, { "dropping-particle" : "", "family" : "Okunnu", "given" : "Busola M.", "non-dropping-particle" : "", "parse-names" : false, "suffix" : "" }, { "dropping-particle" : "", "family" : "Berg", "given" : "Rance E.", "non-dropping-particle" : "", "parse-names" : false, "suffix" : "" } ], "container-title" : "The Journal of Immunology", "id" : "ITEM-2", "issue" : "5", "issued" : { "date-parts" : [ [ "2016", "9", "1" ] ] }, "page" : "1557-1565", "title" : "The Essential Role of Neutrophils during Infection with the Intracellular Bacterial Pathogen Listeria monocytogenes", "type" : "article-journal", "volume" : "197" }, "uris" : [ "http://www.mendeley.com/documents/?uuid=dad215f0-6dc6-300c-baa3-5d883cb2ad17" ] }, { "id" : "ITEM-3", "itemData" : { "DOI" : "10.1111/j.1365-2567.2008.02863.x", "ISBN" : "1365-2567 (Electronic)\\r0019-2805 (Linking)", "ISSN" : "00192805", "PMID" : "18479349", "abstract" : "T-cell activation, particularly of CD8(+) cells, is invariably associated with viral infections. We now provide evidence for the activation of T cells in patients with localized bacterial soft tissue infections. During acute disease we detected in the peripheral blood of these patients, small though conspicuous populations of CD4(+) CD28(+) CD11b(+) and CD8(+) CD28(+) CD11b(+) cells, indicative of an expansion of effector T cells. Moreover, we identified CD4(+) and CD8(+) cells at the infected site, in addition to highly activated polymorphonuclear neutrophils (PMN). In keeping with their role as first-line defence, PMN were preponderant, but T cells amounted to 20% of the infiltrated cells. The majority of the infiltrated T cells expressed CXCR6, a homing receptor for non-lymphoid tissue. The infiltrated T cells produced interferon-gamma (IFN-gamma), while the peripheral blood cells obtained at the same time did not. In conclusion, in response to localized bacterial infections, T cells are activated and recruited to the infected site. We propose that these T cells, e.g. by producing IFN-gamma, enhance the efficiency of the infiltrated phagocytic cells, particularly of the PMN, thereby supporting the local host defence.", "author" : [ { "dropping-particle" : "", "family" : "Wagner", "given" : "Christof", "non-dropping-particle" : "", "parse-names" : false, "suffix" : "" }, { "dropping-particle" : "", "family" : "Kotsougiani", "given" : "Dimitra", "non-dropping-particle" : "", "parse-names" : false, "suffix" : "" }, { "dropping-particle" : "", "family" : "Pioch", "given" : "Marco", "non-dropping-particle" : "", "parse-names" : false, "suffix" : "" }, { "dropping-particle" : "", "family" : "Prior", "given" : "Birgit", "non-dropping-particle" : "", "parse-names" : false, "suffix" : "" }, { "dropping-particle" : "", "family" : "Wentzensen", "given" : "Andreas", "non-dropping-particle" : "", "parse-names" : false, "suffix" : "" }, { "dropping-particle" : "", "family" : "H\u00e4nsch", "given" : "Gertrud Maria", "non-dropping-particle" : "", "parse-names" : false, "suffix" : "" } ], "container-title" : "Immunology", "id" : "ITEM-3", "issue" : "4", "issued" : { "date-parts" : [ [ "2008", "12" ] ] }, "page" : "503-509", "publisher" : "Wiley-Blackwell", "title" : "T lymphocytes in acute bacterial infection: Increased prevalence of CD11b+ cells in the peripheral blood and recruitment to the infected site", "type" : "article-journal", "volume" : "125" }, "uris" : [ "http://www.mendeley.com/documents/?uuid=a692b77d-5450-326f-aab2-d94c03ccd40c" ] } ], "mendeley" : { "formattedCitation" : "(Aderem, 2003; Wagner &lt;i&gt;et al.&lt;/i&gt;, 2008; Witter, Okunnu and Berg, 2016)", "plainTextFormattedCitation" : "(Aderem, 2003; Wagner et al., 2008; Witter, Okunnu and Berg, 2016)", "previouslyFormattedCitation" : "(Aderem, 2003; Wagner &lt;i&gt;et al.&lt;/i&gt;, 2008; Witter, Okunnu and Berg, 2016)" }, "properties" : {  }, "schema" : "https://github.com/citation-style-language/schema/raw/master/csl-citation.json" }</w:instrText>
      </w:r>
      <w:r w:rsidRPr="008A2ABA">
        <w:fldChar w:fldCharType="separate"/>
      </w:r>
      <w:r w:rsidR="00F71621" w:rsidRPr="00F71621">
        <w:rPr>
          <w:noProof/>
        </w:rPr>
        <w:t xml:space="preserve">(Aderem, 2003; Wagner </w:t>
      </w:r>
      <w:r w:rsidR="00F71621" w:rsidRPr="00F71621">
        <w:rPr>
          <w:i/>
          <w:noProof/>
        </w:rPr>
        <w:t>et al.</w:t>
      </w:r>
      <w:r w:rsidR="00F71621" w:rsidRPr="00F71621">
        <w:rPr>
          <w:noProof/>
        </w:rPr>
        <w:t>, 2008; Witter, Okunnu and Berg, 2016)</w:t>
      </w:r>
      <w:r w:rsidRPr="008A2ABA">
        <w:fldChar w:fldCharType="end"/>
      </w:r>
      <w:r w:rsidRPr="008A2ABA">
        <w:t>, these cells were tested for their cell-surface behaviours in response to peptidoglycan.</w:t>
      </w:r>
    </w:p>
    <w:p w14:paraId="653BA0CF" w14:textId="77777777" w:rsidR="0060084F" w:rsidRPr="008A2ABA" w:rsidRDefault="0060084F" w:rsidP="009C0AD9"/>
    <w:p w14:paraId="3B951152" w14:textId="77777777" w:rsidR="0060084F" w:rsidRPr="008A2ABA" w:rsidRDefault="0060084F" w:rsidP="009C0AD9">
      <w:pPr>
        <w:spacing w:line="240" w:lineRule="auto"/>
      </w:pPr>
    </w:p>
    <w:p w14:paraId="60C654BF" w14:textId="77777777" w:rsidR="0060084F" w:rsidRPr="008A2ABA" w:rsidRDefault="0060084F" w:rsidP="009C0AD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60084F" w:rsidRPr="008A2ABA" w14:paraId="39507845" w14:textId="77777777" w:rsidTr="009C0AD9">
        <w:tc>
          <w:tcPr>
            <w:tcW w:w="8714" w:type="dxa"/>
          </w:tcPr>
          <w:p w14:paraId="33AE1B0C" w14:textId="77777777" w:rsidR="0060084F" w:rsidRPr="008A2ABA" w:rsidRDefault="0060084F" w:rsidP="009C0AD9">
            <w:r w:rsidRPr="008A2ABA">
              <w:rPr>
                <w:noProof/>
                <w:lang w:eastAsia="zh-CN"/>
              </w:rPr>
              <w:lastRenderedPageBreak/>
              <mc:AlternateContent>
                <mc:Choice Requires="wpg">
                  <w:drawing>
                    <wp:inline distT="0" distB="0" distL="0" distR="0" wp14:anchorId="4EFC3627" wp14:editId="3CB6490A">
                      <wp:extent cx="5802630" cy="4101899"/>
                      <wp:effectExtent l="0" t="0" r="0" b="0"/>
                      <wp:docPr id="122" name="Group 18"/>
                      <wp:cNvGraphicFramePr/>
                      <a:graphic xmlns:a="http://schemas.openxmlformats.org/drawingml/2006/main">
                        <a:graphicData uri="http://schemas.microsoft.com/office/word/2010/wordprocessingGroup">
                          <wpg:wgp>
                            <wpg:cNvGrpSpPr/>
                            <wpg:grpSpPr>
                              <a:xfrm>
                                <a:off x="0" y="0"/>
                                <a:ext cx="5802630" cy="4101899"/>
                                <a:chOff x="0" y="0"/>
                                <a:chExt cx="9144000" cy="6464401"/>
                              </a:xfrm>
                            </wpg:grpSpPr>
                            <pic:pic xmlns:pic="http://schemas.openxmlformats.org/drawingml/2006/picture">
                              <pic:nvPicPr>
                                <pic:cNvPr id="123" name="Picture 123" descr="Untitled-Artwork.png"/>
                                <pic:cNvPicPr>
                                  <a:picLocks noChangeAspect="1"/>
                                </pic:cNvPicPr>
                              </pic:nvPicPr>
                              <pic:blipFill>
                                <a:blip r:embed="rId115" cstate="hqprint">
                                  <a:extLst>
                                    <a:ext uri="{28A0092B-C50C-407E-A947-70E740481C1C}">
                                      <a14:useLocalDpi xmlns:a14="http://schemas.microsoft.com/office/drawing/2010/main" val="0"/>
                                    </a:ext>
                                  </a:extLst>
                                </a:blip>
                                <a:stretch>
                                  <a:fillRect/>
                                </a:stretch>
                              </pic:blipFill>
                              <pic:spPr>
                                <a:xfrm>
                                  <a:off x="0" y="0"/>
                                  <a:ext cx="9144000" cy="6464401"/>
                                </a:xfrm>
                                <a:prstGeom prst="rect">
                                  <a:avLst/>
                                </a:prstGeom>
                              </pic:spPr>
                            </pic:pic>
                            <wps:wsp>
                              <wps:cNvPr id="124" name="Text Box 124"/>
                              <wps:cNvSpPr txBox="1"/>
                              <wps:spPr>
                                <a:xfrm>
                                  <a:off x="6952562" y="3116329"/>
                                  <a:ext cx="2029470" cy="468334"/>
                                </a:xfrm>
                                <a:prstGeom prst="rect">
                                  <a:avLst/>
                                </a:prstGeom>
                                <a:noFill/>
                              </wps:spPr>
                              <wps:txbx>
                                <w:txbxContent>
                                  <w:p w14:paraId="45B2B93E" w14:textId="77777777" w:rsidR="00AB3CB7" w:rsidRDefault="00AB3CB7" w:rsidP="009C0AD9">
                                    <w:pPr>
                                      <w:pStyle w:val="NormalWeb"/>
                                      <w:spacing w:before="0" w:beforeAutospacing="0" w:after="0" w:afterAutospacing="0"/>
                                    </w:pPr>
                                    <w:r>
                                      <w:rPr>
                                        <w:rFonts w:asciiTheme="minorHAnsi" w:hAnsi="Cambria" w:cstheme="minorBidi"/>
                                        <w:color w:val="9BBB59"/>
                                        <w:kern w:val="24"/>
                                      </w:rPr>
                                      <w:t>Dendritic cell</w:t>
                                    </w:r>
                                  </w:p>
                                </w:txbxContent>
                              </wps:txbx>
                              <wps:bodyPr wrap="square" rtlCol="0">
                                <a:noAutofit/>
                              </wps:bodyPr>
                            </wps:wsp>
                            <wps:wsp>
                              <wps:cNvPr id="125" name="Text Box 125"/>
                              <wps:cNvSpPr txBox="1"/>
                              <wps:spPr>
                                <a:xfrm>
                                  <a:off x="5363983" y="5116350"/>
                                  <a:ext cx="2489169" cy="629891"/>
                                </a:xfrm>
                                <a:prstGeom prst="rect">
                                  <a:avLst/>
                                </a:prstGeom>
                                <a:noFill/>
                              </wps:spPr>
                              <wps:txbx>
                                <w:txbxContent>
                                  <w:p w14:paraId="74796C77" w14:textId="77777777" w:rsidR="00AB3CB7" w:rsidRDefault="00AB3CB7" w:rsidP="009C0AD9">
                                    <w:pPr>
                                      <w:pStyle w:val="NormalWeb"/>
                                      <w:spacing w:before="0" w:beforeAutospacing="0" w:after="0" w:afterAutospacing="0"/>
                                    </w:pPr>
                                    <w:r>
                                      <w:rPr>
                                        <w:rFonts w:asciiTheme="minorHAnsi" w:hAnsi="Cambria" w:cstheme="minorBidi"/>
                                        <w:color w:val="9BBB59"/>
                                        <w:kern w:val="24"/>
                                      </w:rPr>
                                      <w:t>Macrophage</w:t>
                                    </w:r>
                                  </w:p>
                                </w:txbxContent>
                              </wps:txbx>
                              <wps:bodyPr wrap="square" rtlCol="0">
                                <a:noAutofit/>
                              </wps:bodyPr>
                            </wps:wsp>
                            <wps:wsp>
                              <wps:cNvPr id="126" name="Text Box 126"/>
                              <wps:cNvSpPr txBox="1"/>
                              <wps:spPr>
                                <a:xfrm>
                                  <a:off x="4430907" y="3296070"/>
                                  <a:ext cx="1440946" cy="648858"/>
                                </a:xfrm>
                                <a:prstGeom prst="rect">
                                  <a:avLst/>
                                </a:prstGeom>
                                <a:noFill/>
                              </wps:spPr>
                              <wps:txbx>
                                <w:txbxContent>
                                  <w:p w14:paraId="7143157A" w14:textId="77777777" w:rsidR="00AB3CB7" w:rsidRDefault="00AB3CB7" w:rsidP="009C0AD9">
                                    <w:pPr>
                                      <w:pStyle w:val="NormalWeb"/>
                                      <w:spacing w:before="0" w:beforeAutospacing="0" w:after="0" w:afterAutospacing="0"/>
                                    </w:pPr>
                                    <w:r>
                                      <w:rPr>
                                        <w:rFonts w:asciiTheme="minorHAnsi" w:hAnsi="Cambria" w:cstheme="minorBidi"/>
                                        <w:color w:val="9BBB59"/>
                                        <w:kern w:val="24"/>
                                      </w:rPr>
                                      <w:t>Monocyte</w:t>
                                    </w:r>
                                  </w:p>
                                </w:txbxContent>
                              </wps:txbx>
                              <wps:bodyPr wrap="square" rtlCol="0">
                                <a:noAutofit/>
                              </wps:bodyPr>
                            </wps:wsp>
                            <wps:wsp>
                              <wps:cNvPr id="127" name="Text Box 127"/>
                              <wps:cNvSpPr txBox="1"/>
                              <wps:spPr>
                                <a:xfrm>
                                  <a:off x="3462552" y="4831921"/>
                                  <a:ext cx="1328591" cy="554056"/>
                                </a:xfrm>
                                <a:prstGeom prst="rect">
                                  <a:avLst/>
                                </a:prstGeom>
                                <a:noFill/>
                              </wps:spPr>
                              <wps:txbx>
                                <w:txbxContent>
                                  <w:p w14:paraId="359BDA17" w14:textId="77777777" w:rsidR="00AB3CB7" w:rsidRDefault="00AB3CB7" w:rsidP="009C0AD9">
                                    <w:pPr>
                                      <w:pStyle w:val="NormalWeb"/>
                                      <w:spacing w:before="0" w:beforeAutospacing="0" w:after="0" w:afterAutospacing="0"/>
                                    </w:pPr>
                                    <w:r>
                                      <w:rPr>
                                        <w:rFonts w:asciiTheme="minorHAnsi" w:hAnsi="Cambria" w:cstheme="minorBidi"/>
                                        <w:color w:val="9BBB59"/>
                                        <w:kern w:val="24"/>
                                      </w:rPr>
                                      <w:t>Basophil</w:t>
                                    </w:r>
                                  </w:p>
                                </w:txbxContent>
                              </wps:txbx>
                              <wps:bodyPr wrap="square" rtlCol="0">
                                <a:noAutofit/>
                              </wps:bodyPr>
                            </wps:wsp>
                            <wps:wsp>
                              <wps:cNvPr id="128" name="Text Box 128"/>
                              <wps:cNvSpPr txBox="1"/>
                              <wps:spPr>
                                <a:xfrm>
                                  <a:off x="1729135" y="4196614"/>
                                  <a:ext cx="1440946" cy="648970"/>
                                </a:xfrm>
                                <a:prstGeom prst="rect">
                                  <a:avLst/>
                                </a:prstGeom>
                                <a:noFill/>
                              </wps:spPr>
                              <wps:txbx>
                                <w:txbxContent>
                                  <w:p w14:paraId="370A6612" w14:textId="77777777" w:rsidR="00AB3CB7" w:rsidRDefault="00AB3CB7" w:rsidP="009C0AD9">
                                    <w:pPr>
                                      <w:pStyle w:val="NormalWeb"/>
                                      <w:spacing w:before="0" w:beforeAutospacing="0" w:after="0" w:afterAutospacing="0"/>
                                    </w:pPr>
                                    <w:r>
                                      <w:rPr>
                                        <w:rFonts w:asciiTheme="minorHAnsi" w:hAnsi="Cambria" w:cstheme="minorBidi"/>
                                        <w:color w:val="9BBB59"/>
                                        <w:kern w:val="24"/>
                                      </w:rPr>
                                      <w:t>Eosinophil</w:t>
                                    </w:r>
                                  </w:p>
                                </w:txbxContent>
                              </wps:txbx>
                              <wps:bodyPr wrap="square" rtlCol="0">
                                <a:noAutofit/>
                              </wps:bodyPr>
                            </wps:wsp>
                            <wps:wsp>
                              <wps:cNvPr id="167" name="Text Box 167"/>
                              <wps:cNvSpPr txBox="1"/>
                              <wps:spPr>
                                <a:xfrm>
                                  <a:off x="828544" y="3656301"/>
                                  <a:ext cx="1621064" cy="648889"/>
                                </a:xfrm>
                                <a:prstGeom prst="rect">
                                  <a:avLst/>
                                </a:prstGeom>
                                <a:noFill/>
                              </wps:spPr>
                              <wps:txbx>
                                <w:txbxContent>
                                  <w:p w14:paraId="24FA7F7B" w14:textId="77777777" w:rsidR="00AB3CB7" w:rsidRPr="002279A6" w:rsidRDefault="00AB3CB7" w:rsidP="009C0AD9">
                                    <w:pPr>
                                      <w:pStyle w:val="NormalWeb"/>
                                      <w:spacing w:before="0" w:beforeAutospacing="0" w:after="0" w:afterAutospacing="0"/>
                                      <w:rPr>
                                        <w:color w:val="A8D08D" w:themeColor="accent6" w:themeTint="99"/>
                                      </w:rPr>
                                    </w:pPr>
                                    <w:r w:rsidRPr="002279A6">
                                      <w:rPr>
                                        <w:rFonts w:asciiTheme="minorHAnsi" w:hAnsi="Cambria" w:cstheme="minorBidi"/>
                                        <w:color w:val="A8D08D" w:themeColor="accent6" w:themeTint="99"/>
                                        <w:kern w:val="24"/>
                                      </w:rPr>
                                      <w:t>Neutrophil</w:t>
                                    </w:r>
                                  </w:p>
                                </w:txbxContent>
                              </wps:txbx>
                              <wps:bodyPr wrap="square" rtlCol="0">
                                <a:noAutofit/>
                              </wps:bodyPr>
                            </wps:wsp>
                            <wps:wsp>
                              <wps:cNvPr id="168" name="Text Box 168"/>
                              <wps:cNvSpPr txBox="1"/>
                              <wps:spPr>
                                <a:xfrm>
                                  <a:off x="693403" y="3045112"/>
                                  <a:ext cx="1215848" cy="400943"/>
                                </a:xfrm>
                                <a:prstGeom prst="rect">
                                  <a:avLst/>
                                </a:prstGeom>
                                <a:noFill/>
                              </wps:spPr>
                              <wps:txbx>
                                <w:txbxContent>
                                  <w:p w14:paraId="38F95B57" w14:textId="77777777" w:rsidR="00AB3CB7" w:rsidRDefault="00AB3CB7" w:rsidP="009C0AD9">
                                    <w:pPr>
                                      <w:pStyle w:val="NormalWeb"/>
                                      <w:spacing w:before="0" w:beforeAutospacing="0" w:after="0" w:afterAutospacing="0"/>
                                    </w:pPr>
                                    <w:r>
                                      <w:rPr>
                                        <w:rFonts w:asciiTheme="minorHAnsi" w:hAnsi="Cambria" w:cstheme="minorBidi"/>
                                        <w:color w:val="000000" w:themeColor="text1"/>
                                        <w:kern w:val="24"/>
                                      </w:rPr>
                                      <w:t>Platelets</w:t>
                                    </w:r>
                                  </w:p>
                                </w:txbxContent>
                              </wps:txbx>
                              <wps:bodyPr wrap="square" rtlCol="0">
                                <a:noAutofit/>
                              </wps:bodyPr>
                            </wps:wsp>
                            <wps:wsp>
                              <wps:cNvPr id="169" name="Text Box 169"/>
                              <wps:cNvSpPr txBox="1"/>
                              <wps:spPr>
                                <a:xfrm>
                                  <a:off x="116492" y="2676426"/>
                                  <a:ext cx="714011" cy="400226"/>
                                </a:xfrm>
                                <a:prstGeom prst="rect">
                                  <a:avLst/>
                                </a:prstGeom>
                                <a:noFill/>
                              </wps:spPr>
                              <wps:txbx>
                                <w:txbxContent>
                                  <w:p w14:paraId="5131E149" w14:textId="77777777" w:rsidR="00AB3CB7" w:rsidRDefault="00AB3CB7" w:rsidP="009C0AD9">
                                    <w:pPr>
                                      <w:pStyle w:val="NormalWeb"/>
                                      <w:spacing w:before="0" w:beforeAutospacing="0" w:after="0" w:afterAutospacing="0"/>
                                    </w:pPr>
                                    <w:r>
                                      <w:rPr>
                                        <w:rFonts w:asciiTheme="minorHAnsi" w:hAnsi="Cambria" w:cstheme="minorBidi"/>
                                        <w:color w:val="000000" w:themeColor="text1"/>
                                        <w:kern w:val="24"/>
                                      </w:rPr>
                                      <w:t>RBCs</w:t>
                                    </w:r>
                                  </w:p>
                                </w:txbxContent>
                              </wps:txbx>
                              <wps:bodyPr wrap="square" rtlCol="0">
                                <a:noAutofit/>
                              </wps:bodyPr>
                            </wps:wsp>
                            <wps:wsp>
                              <wps:cNvPr id="170" name="Text Box 170"/>
                              <wps:cNvSpPr txBox="1"/>
                              <wps:spPr>
                                <a:xfrm>
                                  <a:off x="1873127" y="1428257"/>
                                  <a:ext cx="893635" cy="534896"/>
                                </a:xfrm>
                                <a:prstGeom prst="rect">
                                  <a:avLst/>
                                </a:prstGeom>
                                <a:noFill/>
                              </wps:spPr>
                              <wps:txbx>
                                <w:txbxContent>
                                  <w:p w14:paraId="019C8EB5" w14:textId="77777777" w:rsidR="00AB3CB7" w:rsidRDefault="00AB3CB7" w:rsidP="009C0AD9">
                                    <w:pPr>
                                      <w:pStyle w:val="NormalWeb"/>
                                      <w:spacing w:before="0" w:beforeAutospacing="0" w:after="0" w:afterAutospacing="0"/>
                                    </w:pPr>
                                    <w:r>
                                      <w:rPr>
                                        <w:rFonts w:asciiTheme="minorHAnsi" w:hAnsi="Cambria" w:cstheme="minorBidi"/>
                                        <w:color w:val="000000" w:themeColor="text1"/>
                                        <w:kern w:val="24"/>
                                        <w:sz w:val="36"/>
                                        <w:szCs w:val="36"/>
                                      </w:rPr>
                                      <w:t>MPC</w:t>
                                    </w:r>
                                  </w:p>
                                </w:txbxContent>
                              </wps:txbx>
                              <wps:bodyPr wrap="square" rtlCol="0">
                                <a:noAutofit/>
                              </wps:bodyPr>
                            </wps:wsp>
                            <wps:wsp>
                              <wps:cNvPr id="171" name="Text Box 171"/>
                              <wps:cNvSpPr txBox="1"/>
                              <wps:spPr>
                                <a:xfrm>
                                  <a:off x="5696535" y="365353"/>
                                  <a:ext cx="750507" cy="534896"/>
                                </a:xfrm>
                                <a:prstGeom prst="rect">
                                  <a:avLst/>
                                </a:prstGeom>
                                <a:noFill/>
                              </wps:spPr>
                              <wps:txbx>
                                <w:txbxContent>
                                  <w:p w14:paraId="6E1B596B" w14:textId="77777777" w:rsidR="00AB3CB7" w:rsidRDefault="00AB3CB7" w:rsidP="009C0AD9">
                                    <w:pPr>
                                      <w:pStyle w:val="NormalWeb"/>
                                      <w:spacing w:before="0" w:beforeAutospacing="0" w:after="0" w:afterAutospacing="0"/>
                                    </w:pPr>
                                    <w:r>
                                      <w:rPr>
                                        <w:rFonts w:asciiTheme="minorHAnsi" w:hAnsi="Cambria" w:cstheme="minorBidi"/>
                                        <w:color w:val="000000" w:themeColor="text1"/>
                                        <w:kern w:val="24"/>
                                        <w:sz w:val="36"/>
                                        <w:szCs w:val="36"/>
                                      </w:rPr>
                                      <w:t>LPC</w:t>
                                    </w:r>
                                  </w:p>
                                </w:txbxContent>
                              </wps:txbx>
                              <wps:bodyPr wrap="square" rtlCol="0">
                                <a:noAutofit/>
                              </wps:bodyPr>
                            </wps:wsp>
                            <wps:wsp>
                              <wps:cNvPr id="172" name="Text Box 172"/>
                              <wps:cNvSpPr txBox="1"/>
                              <wps:spPr>
                                <a:xfrm>
                                  <a:off x="4863515" y="2565743"/>
                                  <a:ext cx="630315" cy="400943"/>
                                </a:xfrm>
                                <a:prstGeom prst="rect">
                                  <a:avLst/>
                                </a:prstGeom>
                                <a:noFill/>
                              </wps:spPr>
                              <wps:txbx>
                                <w:txbxContent>
                                  <w:p w14:paraId="2A424965" w14:textId="77777777" w:rsidR="00AB3CB7" w:rsidRDefault="00AB3CB7" w:rsidP="009C0AD9">
                                    <w:pPr>
                                      <w:pStyle w:val="NormalWeb"/>
                                      <w:spacing w:before="0" w:beforeAutospacing="0" w:after="0" w:afterAutospacing="0"/>
                                    </w:pPr>
                                    <w:r>
                                      <w:rPr>
                                        <w:rFonts w:asciiTheme="minorHAnsi" w:hAnsi="Cambria" w:cstheme="minorBidi"/>
                                        <w:color w:val="9BBB59"/>
                                        <w:kern w:val="24"/>
                                      </w:rPr>
                                      <w:t>NKC</w:t>
                                    </w:r>
                                  </w:p>
                                </w:txbxContent>
                              </wps:txbx>
                              <wps:bodyPr wrap="square" rtlCol="0">
                                <a:noAutofit/>
                              </wps:bodyPr>
                            </wps:wsp>
                            <wps:wsp>
                              <wps:cNvPr id="173" name="Text Box 173"/>
                              <wps:cNvSpPr txBox="1"/>
                              <wps:spPr>
                                <a:xfrm>
                                  <a:off x="2698745" y="148444"/>
                                  <a:ext cx="817483" cy="534896"/>
                                </a:xfrm>
                                <a:prstGeom prst="rect">
                                  <a:avLst/>
                                </a:prstGeom>
                                <a:noFill/>
                              </wps:spPr>
                              <wps:txbx>
                                <w:txbxContent>
                                  <w:p w14:paraId="4C067FE2" w14:textId="77777777" w:rsidR="00AB3CB7" w:rsidRDefault="00AB3CB7" w:rsidP="009C0AD9">
                                    <w:pPr>
                                      <w:pStyle w:val="NormalWeb"/>
                                      <w:spacing w:before="0" w:beforeAutospacing="0" w:after="0" w:afterAutospacing="0"/>
                                    </w:pPr>
                                    <w:r>
                                      <w:rPr>
                                        <w:rFonts w:asciiTheme="minorHAnsi" w:hAnsi="Cambria" w:cstheme="minorBidi"/>
                                        <w:color w:val="000000" w:themeColor="text1"/>
                                        <w:kern w:val="24"/>
                                        <w:sz w:val="36"/>
                                        <w:szCs w:val="36"/>
                                      </w:rPr>
                                      <w:t>HPC</w:t>
                                    </w:r>
                                  </w:p>
                                </w:txbxContent>
                              </wps:txbx>
                              <wps:bodyPr wrap="square" rtlCol="0">
                                <a:noAutofit/>
                              </wps:bodyPr>
                            </wps:wsp>
                            <wps:wsp>
                              <wps:cNvPr id="174" name="Text Box 174"/>
                              <wps:cNvSpPr txBox="1"/>
                              <wps:spPr>
                                <a:xfrm>
                                  <a:off x="6952562" y="2395510"/>
                                  <a:ext cx="1440946" cy="540632"/>
                                </a:xfrm>
                                <a:prstGeom prst="rect">
                                  <a:avLst/>
                                </a:prstGeom>
                                <a:noFill/>
                              </wps:spPr>
                              <wps:txbx>
                                <w:txbxContent>
                                  <w:p w14:paraId="3064D2ED" w14:textId="77777777" w:rsidR="00AB3CB7" w:rsidRPr="002279A6" w:rsidRDefault="00AB3CB7" w:rsidP="009C0AD9">
                                    <w:pPr>
                                      <w:pStyle w:val="NormalWeb"/>
                                      <w:spacing w:before="0" w:beforeAutospacing="0" w:after="0" w:afterAutospacing="0"/>
                                    </w:pPr>
                                    <w:r w:rsidRPr="002279A6">
                                      <w:rPr>
                                        <w:rFonts w:asciiTheme="minorHAnsi" w:hAnsi="Cambria" w:cstheme="minorBidi"/>
                                        <w:color w:val="FF6600"/>
                                        <w:kern w:val="24"/>
                                      </w:rPr>
                                      <w:t>T-cells</w:t>
                                    </w:r>
                                  </w:p>
                                </w:txbxContent>
                              </wps:txbx>
                              <wps:bodyPr wrap="square" rtlCol="0">
                                <a:noAutofit/>
                              </wps:bodyPr>
                            </wps:wsp>
                            <wps:wsp>
                              <wps:cNvPr id="175" name="Text Box 175"/>
                              <wps:cNvSpPr txBox="1"/>
                              <wps:spPr>
                                <a:xfrm>
                                  <a:off x="7853153" y="1314966"/>
                                  <a:ext cx="1260827" cy="400943"/>
                                </a:xfrm>
                                <a:prstGeom prst="rect">
                                  <a:avLst/>
                                </a:prstGeom>
                                <a:noFill/>
                              </wps:spPr>
                              <wps:txbx>
                                <w:txbxContent>
                                  <w:p w14:paraId="26FC8F10" w14:textId="77777777" w:rsidR="00AB3CB7" w:rsidRDefault="00AB3CB7" w:rsidP="009C0AD9">
                                    <w:pPr>
                                      <w:pStyle w:val="NormalWeb"/>
                                      <w:spacing w:before="0" w:beforeAutospacing="0" w:after="0" w:afterAutospacing="0"/>
                                    </w:pPr>
                                    <w:r>
                                      <w:rPr>
                                        <w:rFonts w:asciiTheme="minorHAnsi" w:hAnsi="Cambria" w:cstheme="minorBidi"/>
                                        <w:color w:val="FF6600"/>
                                        <w:kern w:val="24"/>
                                      </w:rPr>
                                      <w:t>B-cells</w:t>
                                    </w:r>
                                  </w:p>
                                </w:txbxContent>
                              </wps:txbx>
                              <wps:bodyPr wrap="square" rtlCol="0">
                                <a:noAutofit/>
                              </wps:bodyPr>
                            </wps:wsp>
                          </wpg:wgp>
                        </a:graphicData>
                      </a:graphic>
                    </wp:inline>
                  </w:drawing>
                </mc:Choice>
                <mc:Fallback>
                  <w:pict>
                    <v:group w14:anchorId="4EFC3627" id="Group 18" o:spid="_x0000_s1413" style="width:456.9pt;height:323pt;mso-position-horizontal-relative:char;mso-position-vertical-relative:line" coordsize="91440,646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">
                      <v:shape id="Picture 123" o:spid="_x0000_s1414" type="#_x0000_t75" alt="Untitled-Artwork.png" style="position:absolute;width:91440;height:64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">
                        <v:imagedata r:id="rId116" o:title="Untitled-Artwork"/>
                        <v:path arrowok="t"/>
                      </v:shape>
                      <v:shape id="Text Box 124" o:spid="_x0000_s1415" type="#_x0000_t202" style="position:absolute;left:69525;top:31163;width:20295;height:4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" filled="f" stroked="f">
                        <v:textbox>
                          <w:txbxContent>
                            <w:p w14:paraId="45B2B93E" w14:textId="77777777" w:rsidR="00AB3CB7" w:rsidRDefault="00AB3CB7" w:rsidP="009C0AD9">
                              <w:pPr>
                                <w:pStyle w:val="NormalWeb"/>
                                <w:spacing w:before="0" w:beforeAutospacing="0" w:after="0" w:afterAutospacing="0"/>
                              </w:pPr>
                              <w:r>
                                <w:rPr>
                                  <w:rFonts w:asciiTheme="minorHAnsi" w:hAnsi="Cambria" w:cstheme="minorBidi"/>
                                  <w:color w:val="9BBB59"/>
                                  <w:kern w:val="24"/>
                                </w:rPr>
                                <w:t>Dendritic cell</w:t>
                              </w:r>
                            </w:p>
                          </w:txbxContent>
                        </v:textbox>
                      </v:shape>
                      <v:shape id="Text Box 125" o:spid="_x0000_s1416" type="#_x0000_t202" style="position:absolute;left:53639;top:51163;width:24892;height:6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" filled="f" stroked="f">
                        <v:textbox>
                          <w:txbxContent>
                            <w:p w14:paraId="74796C77" w14:textId="77777777" w:rsidR="00AB3CB7" w:rsidRDefault="00AB3CB7" w:rsidP="009C0AD9">
                              <w:pPr>
                                <w:pStyle w:val="NormalWeb"/>
                                <w:spacing w:before="0" w:beforeAutospacing="0" w:after="0" w:afterAutospacing="0"/>
                              </w:pPr>
                              <w:r>
                                <w:rPr>
                                  <w:rFonts w:asciiTheme="minorHAnsi" w:hAnsi="Cambria" w:cstheme="minorBidi"/>
                                  <w:color w:val="9BBB59"/>
                                  <w:kern w:val="24"/>
                                </w:rPr>
                                <w:t>Macrophage</w:t>
                              </w:r>
                            </w:p>
                          </w:txbxContent>
                        </v:textbox>
                      </v:shape>
                      <v:shape id="Text Box 126" o:spid="_x0000_s1417" type="#_x0000_t202" style="position:absolute;left:44309;top:32960;width:14409;height:6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" filled="f" stroked="f">
                        <v:textbox>
                          <w:txbxContent>
                            <w:p w14:paraId="7143157A" w14:textId="77777777" w:rsidR="00AB3CB7" w:rsidRDefault="00AB3CB7" w:rsidP="009C0AD9">
                              <w:pPr>
                                <w:pStyle w:val="NormalWeb"/>
                                <w:spacing w:before="0" w:beforeAutospacing="0" w:after="0" w:afterAutospacing="0"/>
                              </w:pPr>
                              <w:r>
                                <w:rPr>
                                  <w:rFonts w:asciiTheme="minorHAnsi" w:hAnsi="Cambria" w:cstheme="minorBidi"/>
                                  <w:color w:val="9BBB59"/>
                                  <w:kern w:val="24"/>
                                </w:rPr>
                                <w:t>Monocyte</w:t>
                              </w:r>
                            </w:p>
                          </w:txbxContent>
                        </v:textbox>
                      </v:shape>
                      <v:shape id="Text Box 127" o:spid="_x0000_s1418" type="#_x0000_t202" style="position:absolute;left:34625;top:48319;width:13286;height:5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" filled="f" stroked="f">
                        <v:textbox>
                          <w:txbxContent>
                            <w:p w14:paraId="359BDA17" w14:textId="77777777" w:rsidR="00AB3CB7" w:rsidRDefault="00AB3CB7" w:rsidP="009C0AD9">
                              <w:pPr>
                                <w:pStyle w:val="NormalWeb"/>
                                <w:spacing w:before="0" w:beforeAutospacing="0" w:after="0" w:afterAutospacing="0"/>
                              </w:pPr>
                              <w:r>
                                <w:rPr>
                                  <w:rFonts w:asciiTheme="minorHAnsi" w:hAnsi="Cambria" w:cstheme="minorBidi"/>
                                  <w:color w:val="9BBB59"/>
                                  <w:kern w:val="24"/>
                                </w:rPr>
                                <w:t>Basophil</w:t>
                              </w:r>
                            </w:p>
                          </w:txbxContent>
                        </v:textbox>
                      </v:shape>
                      <v:shape id="Text Box 128" o:spid="_x0000_s1419" type="#_x0000_t202" style="position:absolute;left:17291;top:41966;width:14409;height:6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" filled="f" stroked="f">
                        <v:textbox>
                          <w:txbxContent>
                            <w:p w14:paraId="370A6612" w14:textId="77777777" w:rsidR="00AB3CB7" w:rsidRDefault="00AB3CB7" w:rsidP="009C0AD9">
                              <w:pPr>
                                <w:pStyle w:val="NormalWeb"/>
                                <w:spacing w:before="0" w:beforeAutospacing="0" w:after="0" w:afterAutospacing="0"/>
                              </w:pPr>
                              <w:r>
                                <w:rPr>
                                  <w:rFonts w:asciiTheme="minorHAnsi" w:hAnsi="Cambria" w:cstheme="minorBidi"/>
                                  <w:color w:val="9BBB59"/>
                                  <w:kern w:val="24"/>
                                </w:rPr>
                                <w:t>Eosinophil</w:t>
                              </w:r>
                            </w:p>
                          </w:txbxContent>
                        </v:textbox>
                      </v:shape>
                      <v:shape id="Text Box 167" o:spid="_x0000_s1420" type="#_x0000_t202" style="position:absolute;left:8285;top:36563;width:16211;height:64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" filled="f" stroked="f">
                        <v:textbox>
                          <w:txbxContent>
                            <w:p w14:paraId="24FA7F7B" w14:textId="77777777" w:rsidR="00AB3CB7" w:rsidRPr="002279A6" w:rsidRDefault="00AB3CB7" w:rsidP="009C0AD9">
                              <w:pPr>
                                <w:pStyle w:val="NormalWeb"/>
                                <w:spacing w:before="0" w:beforeAutospacing="0" w:after="0" w:afterAutospacing="0"/>
                                <w:rPr>
                                  <w:color w:val="A8D08D" w:themeColor="accent6" w:themeTint="99"/>
                                </w:rPr>
                              </w:pPr>
                              <w:r w:rsidRPr="002279A6">
                                <w:rPr>
                                  <w:rFonts w:asciiTheme="minorHAnsi" w:hAnsi="Cambria" w:cstheme="minorBidi"/>
                                  <w:color w:val="A8D08D" w:themeColor="accent6" w:themeTint="99"/>
                                  <w:kern w:val="24"/>
                                </w:rPr>
                                <w:t>Neutrophil</w:t>
                              </w:r>
                            </w:p>
                          </w:txbxContent>
                        </v:textbox>
                      </v:shape>
                      <v:shape id="Text Box 168" o:spid="_x0000_s1421" type="#_x0000_t202" style="position:absolute;left:6934;top:30451;width:12158;height:40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" filled="f" stroked="f">
                        <v:textbox>
                          <w:txbxContent>
                            <w:p w14:paraId="38F95B57" w14:textId="77777777" w:rsidR="00AB3CB7" w:rsidRDefault="00AB3CB7" w:rsidP="009C0AD9">
                              <w:pPr>
                                <w:pStyle w:val="NormalWeb"/>
                                <w:spacing w:before="0" w:beforeAutospacing="0" w:after="0" w:afterAutospacing="0"/>
                              </w:pPr>
                              <w:r>
                                <w:rPr>
                                  <w:rFonts w:asciiTheme="minorHAnsi" w:hAnsi="Cambria" w:cstheme="minorBidi"/>
                                  <w:color w:val="000000" w:themeColor="text1"/>
                                  <w:kern w:val="24"/>
                                </w:rPr>
                                <w:t>Platelets</w:t>
                              </w:r>
                            </w:p>
                          </w:txbxContent>
                        </v:textbox>
                      </v:shape>
                      <v:shape id="Text Box 169" o:spid="_x0000_s1422" type="#_x0000_t202" style="position:absolute;left:1164;top:26764;width:7141;height:4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" filled="f" stroked="f">
                        <v:textbox>
                          <w:txbxContent>
                            <w:p w14:paraId="5131E149" w14:textId="77777777" w:rsidR="00AB3CB7" w:rsidRDefault="00AB3CB7" w:rsidP="009C0AD9">
                              <w:pPr>
                                <w:pStyle w:val="NormalWeb"/>
                                <w:spacing w:before="0" w:beforeAutospacing="0" w:after="0" w:afterAutospacing="0"/>
                              </w:pPr>
                              <w:r>
                                <w:rPr>
                                  <w:rFonts w:asciiTheme="minorHAnsi" w:hAnsi="Cambria" w:cstheme="minorBidi"/>
                                  <w:color w:val="000000" w:themeColor="text1"/>
                                  <w:kern w:val="24"/>
                                </w:rPr>
                                <w:t>RBCs</w:t>
                              </w:r>
                            </w:p>
                          </w:txbxContent>
                        </v:textbox>
                      </v:shape>
                      <v:shape id="Text Box 170" o:spid="_x0000_s1423" type="#_x0000_t202" style="position:absolute;left:18731;top:14282;width:8936;height:5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" filled="f" stroked="f">
                        <v:textbox>
                          <w:txbxContent>
                            <w:p w14:paraId="019C8EB5" w14:textId="77777777" w:rsidR="00AB3CB7" w:rsidRDefault="00AB3CB7" w:rsidP="009C0AD9">
                              <w:pPr>
                                <w:pStyle w:val="NormalWeb"/>
                                <w:spacing w:before="0" w:beforeAutospacing="0" w:after="0" w:afterAutospacing="0"/>
                              </w:pPr>
                              <w:r>
                                <w:rPr>
                                  <w:rFonts w:asciiTheme="minorHAnsi" w:hAnsi="Cambria" w:cstheme="minorBidi"/>
                                  <w:color w:val="000000" w:themeColor="text1"/>
                                  <w:kern w:val="24"/>
                                  <w:sz w:val="36"/>
                                  <w:szCs w:val="36"/>
                                </w:rPr>
                                <w:t>MPC</w:t>
                              </w:r>
                            </w:p>
                          </w:txbxContent>
                        </v:textbox>
                      </v:shape>
                      <v:shape id="Text Box 171" o:spid="_x0000_s1424" type="#_x0000_t202" style="position:absolute;left:56965;top:3653;width:7505;height:5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" filled="f" stroked="f">
                        <v:textbox>
                          <w:txbxContent>
                            <w:p w14:paraId="6E1B596B" w14:textId="77777777" w:rsidR="00AB3CB7" w:rsidRDefault="00AB3CB7" w:rsidP="009C0AD9">
                              <w:pPr>
                                <w:pStyle w:val="NormalWeb"/>
                                <w:spacing w:before="0" w:beforeAutospacing="0" w:after="0" w:afterAutospacing="0"/>
                              </w:pPr>
                              <w:r>
                                <w:rPr>
                                  <w:rFonts w:asciiTheme="minorHAnsi" w:hAnsi="Cambria" w:cstheme="minorBidi"/>
                                  <w:color w:val="000000" w:themeColor="text1"/>
                                  <w:kern w:val="24"/>
                                  <w:sz w:val="36"/>
                                  <w:szCs w:val="36"/>
                                </w:rPr>
                                <w:t>LPC</w:t>
                              </w:r>
                            </w:p>
                          </w:txbxContent>
                        </v:textbox>
                      </v:shape>
                      <v:shape id="Text Box 172" o:spid="_x0000_s1425" type="#_x0000_t202" style="position:absolute;left:48635;top:25657;width:6303;height:40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" filled="f" stroked="f">
                        <v:textbox>
                          <w:txbxContent>
                            <w:p w14:paraId="2A424965" w14:textId="77777777" w:rsidR="00AB3CB7" w:rsidRDefault="00AB3CB7" w:rsidP="009C0AD9">
                              <w:pPr>
                                <w:pStyle w:val="NormalWeb"/>
                                <w:spacing w:before="0" w:beforeAutospacing="0" w:after="0" w:afterAutospacing="0"/>
                              </w:pPr>
                              <w:r>
                                <w:rPr>
                                  <w:rFonts w:asciiTheme="minorHAnsi" w:hAnsi="Cambria" w:cstheme="minorBidi"/>
                                  <w:color w:val="9BBB59"/>
                                  <w:kern w:val="24"/>
                                </w:rPr>
                                <w:t>NKC</w:t>
                              </w:r>
                            </w:p>
                          </w:txbxContent>
                        </v:textbox>
                      </v:shape>
                      <v:shape id="Text Box 173" o:spid="_x0000_s1426" type="#_x0000_t202" style="position:absolute;left:26987;top:1484;width:8175;height:5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" filled="f" stroked="f">
                        <v:textbox>
                          <w:txbxContent>
                            <w:p w14:paraId="4C067FE2" w14:textId="77777777" w:rsidR="00AB3CB7" w:rsidRDefault="00AB3CB7" w:rsidP="009C0AD9">
                              <w:pPr>
                                <w:pStyle w:val="NormalWeb"/>
                                <w:spacing w:before="0" w:beforeAutospacing="0" w:after="0" w:afterAutospacing="0"/>
                              </w:pPr>
                              <w:r>
                                <w:rPr>
                                  <w:rFonts w:asciiTheme="minorHAnsi" w:hAnsi="Cambria" w:cstheme="minorBidi"/>
                                  <w:color w:val="000000" w:themeColor="text1"/>
                                  <w:kern w:val="24"/>
                                  <w:sz w:val="36"/>
                                  <w:szCs w:val="36"/>
                                </w:rPr>
                                <w:t>HPC</w:t>
                              </w:r>
                            </w:p>
                          </w:txbxContent>
                        </v:textbox>
                      </v:shape>
                      <v:shape id="Text Box 174" o:spid="_x0000_s1427" type="#_x0000_t202" style="position:absolute;left:69525;top:23955;width:14410;height:5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" filled="f" stroked="f">
                        <v:textbox>
                          <w:txbxContent>
                            <w:p w14:paraId="3064D2ED" w14:textId="77777777" w:rsidR="00AB3CB7" w:rsidRPr="002279A6" w:rsidRDefault="00AB3CB7" w:rsidP="009C0AD9">
                              <w:pPr>
                                <w:pStyle w:val="NormalWeb"/>
                                <w:spacing w:before="0" w:beforeAutospacing="0" w:after="0" w:afterAutospacing="0"/>
                              </w:pPr>
                              <w:r w:rsidRPr="002279A6">
                                <w:rPr>
                                  <w:rFonts w:asciiTheme="minorHAnsi" w:hAnsi="Cambria" w:cstheme="minorBidi"/>
                                  <w:color w:val="FF6600"/>
                                  <w:kern w:val="24"/>
                                </w:rPr>
                                <w:t>T-cells</w:t>
                              </w:r>
                            </w:p>
                          </w:txbxContent>
                        </v:textbox>
                      </v:shape>
                      <v:shape id="Text Box 175" o:spid="_x0000_s1428" type="#_x0000_t202" style="position:absolute;left:78531;top:13149;width:12608;height:4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" filled="f" stroked="f">
                        <v:textbox>
                          <w:txbxContent>
                            <w:p w14:paraId="26FC8F10" w14:textId="77777777" w:rsidR="00AB3CB7" w:rsidRDefault="00AB3CB7" w:rsidP="009C0AD9">
                              <w:pPr>
                                <w:pStyle w:val="NormalWeb"/>
                                <w:spacing w:before="0" w:beforeAutospacing="0" w:after="0" w:afterAutospacing="0"/>
                              </w:pPr>
                              <w:r>
                                <w:rPr>
                                  <w:rFonts w:asciiTheme="minorHAnsi" w:hAnsi="Cambria" w:cstheme="minorBidi"/>
                                  <w:color w:val="FF6600"/>
                                  <w:kern w:val="24"/>
                                </w:rPr>
                                <w:t>B-cells</w:t>
                              </w:r>
                            </w:p>
                          </w:txbxContent>
                        </v:textbox>
                      </v:shape>
                      <w10:anchorlock/>
                    </v:group>
                  </w:pict>
                </mc:Fallback>
              </mc:AlternateContent>
            </w:r>
          </w:p>
        </w:tc>
      </w:tr>
      <w:tr w:rsidR="0060084F" w:rsidRPr="008A2ABA" w14:paraId="61CE0076" w14:textId="77777777" w:rsidTr="009C0AD9">
        <w:tc>
          <w:tcPr>
            <w:tcW w:w="8714" w:type="dxa"/>
          </w:tcPr>
          <w:p w14:paraId="5F22D1E5" w14:textId="77777777" w:rsidR="0060084F" w:rsidRDefault="0060084F" w:rsidP="009C0AD9">
            <w:pPr>
              <w:pStyle w:val="NoSpacing"/>
            </w:pPr>
            <w:bookmarkStart w:id="485" w:name="_Ref504926523"/>
            <w:bookmarkStart w:id="486" w:name="_Toc505018186"/>
            <w:bookmarkStart w:id="487" w:name="_Toc505531075"/>
            <w:r w:rsidRPr="008A2ABA">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5</w:t>
            </w:r>
            <w:r w:rsidR="00AE6915">
              <w:rPr>
                <w:noProof/>
              </w:rPr>
              <w:fldChar w:fldCharType="end"/>
            </w:r>
            <w:r w:rsidRPr="008A2ABA">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1</w:t>
            </w:r>
            <w:r w:rsidR="00AE6915">
              <w:rPr>
                <w:noProof/>
              </w:rPr>
              <w:fldChar w:fldCharType="end"/>
            </w:r>
            <w:bookmarkEnd w:id="485"/>
            <w:r w:rsidRPr="008A2ABA">
              <w:t xml:space="preserve"> Simplified diagram of cells of the adaptive and innate immune system</w:t>
            </w:r>
            <w:bookmarkEnd w:id="486"/>
            <w:bookmarkEnd w:id="487"/>
          </w:p>
          <w:p w14:paraId="55DB2E6F" w14:textId="77777777" w:rsidR="0060084F" w:rsidRPr="008A2ABA" w:rsidRDefault="0060084F" w:rsidP="009C0AD9">
            <w:pPr>
              <w:pStyle w:val="NoSpacing"/>
            </w:pPr>
          </w:p>
          <w:p w14:paraId="549135E9" w14:textId="77777777" w:rsidR="0060084F" w:rsidRPr="008A2ABA" w:rsidRDefault="0060084F" w:rsidP="009C0AD9">
            <w:pPr>
              <w:pStyle w:val="FIgurebody0"/>
            </w:pPr>
            <w:r w:rsidRPr="008A2ABA">
              <w:t>HP- hematopoietic progenitor cell; MP- myeloid progenitor cell; LP-lymphoid progenitor cell; NK- natural killer cells; RBC- red blood cells. Green- cells of the innate immune system, Red- cells of the adaptive immune system.</w:t>
            </w:r>
          </w:p>
        </w:tc>
      </w:tr>
    </w:tbl>
    <w:p w14:paraId="36F4A062" w14:textId="77777777" w:rsidR="0060084F" w:rsidRPr="008A2ABA" w:rsidRDefault="0060084F" w:rsidP="009C0AD9">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60084F" w:rsidRPr="008A2ABA" w14:paraId="2BB73970" w14:textId="77777777" w:rsidTr="009C0AD9">
        <w:tc>
          <w:tcPr>
            <w:tcW w:w="8714" w:type="dxa"/>
          </w:tcPr>
          <w:p w14:paraId="61B9B08F" w14:textId="77777777" w:rsidR="0060084F" w:rsidRPr="008A2ABA" w:rsidRDefault="0060084F" w:rsidP="009C0AD9">
            <w:r w:rsidRPr="008A2ABA">
              <w:rPr>
                <w:noProof/>
                <w:lang w:eastAsia="zh-CN"/>
              </w:rPr>
              <w:lastRenderedPageBreak/>
              <mc:AlternateContent>
                <mc:Choice Requires="wpg">
                  <w:drawing>
                    <wp:inline distT="0" distB="0" distL="0" distR="0" wp14:anchorId="381CDA6D" wp14:editId="45F4609D">
                      <wp:extent cx="7323842" cy="3147035"/>
                      <wp:effectExtent l="0" t="50800" r="0" b="53975"/>
                      <wp:docPr id="176" name="Group 21"/>
                      <wp:cNvGraphicFramePr/>
                      <a:graphic xmlns:a="http://schemas.openxmlformats.org/drawingml/2006/main">
                        <a:graphicData uri="http://schemas.microsoft.com/office/word/2010/wordprocessingGroup">
                          <wpg:wgp>
                            <wpg:cNvGrpSpPr/>
                            <wpg:grpSpPr>
                              <a:xfrm>
                                <a:off x="0" y="0"/>
                                <a:ext cx="7323842" cy="3147035"/>
                                <a:chOff x="0" y="0"/>
                                <a:chExt cx="7323842" cy="3147035"/>
                              </a:xfrm>
                            </wpg:grpSpPr>
                            <pic:pic xmlns:pic="http://schemas.openxmlformats.org/drawingml/2006/picture">
                              <pic:nvPicPr>
                                <pic:cNvPr id="177" name="Picture 177" descr="Blood-Plasma (1).png"/>
                                <pic:cNvPicPr>
                                  <a:picLocks noChangeAspect="1"/>
                                </pic:cNvPicPr>
                              </pic:nvPicPr>
                              <pic:blipFill rotWithShape="1">
                                <a:blip r:embed="rId117">
                                  <a:extLst>
                                    <a:ext uri="{28A0092B-C50C-407E-A947-70E740481C1C}">
                                      <a14:useLocalDpi xmlns:a14="http://schemas.microsoft.com/office/drawing/2010/main" val="0"/>
                                    </a:ext>
                                  </a:extLst>
                                </a:blip>
                                <a:srcRect l="27894" t="20742" r="45216" b="33370"/>
                                <a:stretch/>
                              </pic:blipFill>
                              <pic:spPr>
                                <a:xfrm rot="150953">
                                  <a:off x="1672260" y="0"/>
                                  <a:ext cx="1844125" cy="3147035"/>
                                </a:xfrm>
                                <a:prstGeom prst="rect">
                                  <a:avLst/>
                                </a:prstGeom>
                              </pic:spPr>
                            </pic:pic>
                            <wps:wsp>
                              <wps:cNvPr id="178" name="Text Box 178"/>
                              <wps:cNvSpPr txBox="1"/>
                              <wps:spPr>
                                <a:xfrm>
                                  <a:off x="3016312" y="803585"/>
                                  <a:ext cx="1348105" cy="370205"/>
                                </a:xfrm>
                                <a:prstGeom prst="rect">
                                  <a:avLst/>
                                </a:prstGeom>
                                <a:noFill/>
                              </wps:spPr>
                              <wps:txbx>
                                <w:txbxContent>
                                  <w:p w14:paraId="42091ECC" w14:textId="77777777" w:rsidR="00AB3CB7" w:rsidRDefault="00AB3CB7" w:rsidP="009C0AD9">
                                    <w:pPr>
                                      <w:pStyle w:val="NormalWeb"/>
                                      <w:spacing w:before="0" w:beforeAutospacing="0" w:after="0" w:afterAutospacing="0"/>
                                    </w:pPr>
                                    <w:r>
                                      <w:rPr>
                                        <w:rFonts w:asciiTheme="minorHAnsi" w:hAnsi="Cambria" w:cstheme="minorBidi"/>
                                        <w:color w:val="000000" w:themeColor="text1"/>
                                        <w:kern w:val="24"/>
                                        <w:sz w:val="36"/>
                                        <w:szCs w:val="36"/>
                                      </w:rPr>
                                      <w:t>Plasma layer</w:t>
                                    </w:r>
                                  </w:p>
                                </w:txbxContent>
                              </wps:txbx>
                              <wps:bodyPr wrap="none" rtlCol="0">
                                <a:spAutoFit/>
                              </wps:bodyPr>
                            </wps:wsp>
                            <wps:wsp>
                              <wps:cNvPr id="179" name="Text Box 179"/>
                              <wps:cNvSpPr txBox="1"/>
                              <wps:spPr>
                                <a:xfrm>
                                  <a:off x="3348053" y="1316502"/>
                                  <a:ext cx="1521127" cy="339725"/>
                                </a:xfrm>
                                <a:prstGeom prst="rect">
                                  <a:avLst/>
                                </a:prstGeom>
                                <a:noFill/>
                              </wps:spPr>
                              <wps:txbx>
                                <w:txbxContent>
                                  <w:p w14:paraId="72EF449C" w14:textId="77777777" w:rsidR="00AB3CB7" w:rsidRPr="00302317" w:rsidRDefault="00AB3CB7" w:rsidP="009C0AD9">
                                    <w:pPr>
                                      <w:pStyle w:val="NormalWeb"/>
                                      <w:spacing w:before="0" w:beforeAutospacing="0" w:after="0" w:afterAutospacing="0"/>
                                      <w:rPr>
                                        <w:sz w:val="32"/>
                                        <w:szCs w:val="32"/>
                                      </w:rPr>
                                    </w:pPr>
                                    <w:r w:rsidRPr="00302317">
                                      <w:rPr>
                                        <w:rFonts w:asciiTheme="minorHAnsi" w:hAnsi="Cambria" w:cstheme="minorBidi"/>
                                        <w:color w:val="000000" w:themeColor="text1"/>
                                        <w:kern w:val="24"/>
                                        <w:sz w:val="32"/>
                                        <w:szCs w:val="32"/>
                                      </w:rPr>
                                      <w:t>Lymphocytes</w:t>
                                    </w:r>
                                  </w:p>
                                </w:txbxContent>
                              </wps:txbx>
                              <wps:bodyPr wrap="square" rtlCol="0">
                                <a:spAutoFit/>
                              </wps:bodyPr>
                            </wps:wsp>
                            <wps:wsp>
                              <wps:cNvPr id="180" name="Text Box 180"/>
                              <wps:cNvSpPr txBox="1"/>
                              <wps:spPr>
                                <a:xfrm>
                                  <a:off x="3348990" y="1653050"/>
                                  <a:ext cx="1103630" cy="339725"/>
                                </a:xfrm>
                                <a:prstGeom prst="rect">
                                  <a:avLst/>
                                </a:prstGeom>
                                <a:noFill/>
                              </wps:spPr>
                              <wps:txbx>
                                <w:txbxContent>
                                  <w:p w14:paraId="6027FFF8" w14:textId="77777777" w:rsidR="00AB3CB7" w:rsidRPr="00302317" w:rsidRDefault="00AB3CB7" w:rsidP="009C0AD9">
                                    <w:pPr>
                                      <w:pStyle w:val="NormalWeb"/>
                                      <w:spacing w:before="0" w:beforeAutospacing="0" w:after="0" w:afterAutospacing="0"/>
                                      <w:rPr>
                                        <w:sz w:val="32"/>
                                        <w:szCs w:val="32"/>
                                      </w:rPr>
                                    </w:pPr>
                                    <w:r w:rsidRPr="00302317">
                                      <w:rPr>
                                        <w:rFonts w:asciiTheme="minorHAnsi" w:hAnsi="Cambria" w:cstheme="minorBidi"/>
                                        <w:color w:val="000000" w:themeColor="text1"/>
                                        <w:kern w:val="24"/>
                                        <w:sz w:val="32"/>
                                        <w:szCs w:val="32"/>
                                      </w:rPr>
                                      <w:t>Monocytes</w:t>
                                    </w:r>
                                  </w:p>
                                </w:txbxContent>
                              </wps:txbx>
                              <wps:bodyPr wrap="none" rtlCol="0">
                                <a:spAutoFit/>
                              </wps:bodyPr>
                            </wps:wsp>
                            <wps:wsp>
                              <wps:cNvPr id="181" name="Text Box 181"/>
                              <wps:cNvSpPr txBox="1"/>
                              <wps:spPr>
                                <a:xfrm>
                                  <a:off x="3383446" y="2043100"/>
                                  <a:ext cx="1805940" cy="587375"/>
                                </a:xfrm>
                                <a:prstGeom prst="rect">
                                  <a:avLst/>
                                </a:prstGeom>
                                <a:noFill/>
                              </wps:spPr>
                              <wps:txbx>
                                <w:txbxContent>
                                  <w:p w14:paraId="7993AB20" w14:textId="77777777" w:rsidR="00AB3CB7" w:rsidRPr="00302317" w:rsidRDefault="00AB3CB7" w:rsidP="009C0AD9">
                                    <w:pPr>
                                      <w:pStyle w:val="NormalWeb"/>
                                      <w:spacing w:before="0" w:beforeAutospacing="0" w:after="0" w:afterAutospacing="0"/>
                                      <w:rPr>
                                        <w:rFonts w:asciiTheme="minorHAnsi" w:hAnsi="Cambria" w:cstheme="minorBidi"/>
                                        <w:color w:val="000000" w:themeColor="text1"/>
                                        <w:kern w:val="24"/>
                                        <w:sz w:val="32"/>
                                        <w:szCs w:val="32"/>
                                      </w:rPr>
                                    </w:pPr>
                                    <w:r w:rsidRPr="00302317">
                                      <w:rPr>
                                        <w:rFonts w:asciiTheme="minorHAnsi" w:hAnsi="Cambria" w:cstheme="minorBidi"/>
                                        <w:color w:val="000000" w:themeColor="text1"/>
                                        <w:kern w:val="24"/>
                                        <w:sz w:val="32"/>
                                        <w:szCs w:val="32"/>
                                      </w:rPr>
                                      <w:t xml:space="preserve">Polymorphonuclear </w:t>
                                    </w:r>
                                  </w:p>
                                  <w:p w14:paraId="3118E941" w14:textId="77777777" w:rsidR="00AB3CB7" w:rsidRPr="00302317" w:rsidRDefault="00AB3CB7" w:rsidP="009C0AD9">
                                    <w:pPr>
                                      <w:pStyle w:val="NormalWeb"/>
                                      <w:spacing w:before="0" w:beforeAutospacing="0" w:after="0" w:afterAutospacing="0"/>
                                      <w:rPr>
                                        <w:sz w:val="32"/>
                                        <w:szCs w:val="32"/>
                                      </w:rPr>
                                    </w:pPr>
                                    <w:r w:rsidRPr="00302317">
                                      <w:rPr>
                                        <w:rFonts w:asciiTheme="minorHAnsi" w:hAnsi="Cambria" w:cstheme="minorBidi"/>
                                        <w:color w:val="000000" w:themeColor="text1"/>
                                        <w:kern w:val="24"/>
                                        <w:sz w:val="32"/>
                                        <w:szCs w:val="32"/>
                                      </w:rPr>
                                      <w:t>cells</w:t>
                                    </w:r>
                                  </w:p>
                                </w:txbxContent>
                              </wps:txbx>
                              <wps:bodyPr wrap="none" rtlCol="0">
                                <a:spAutoFit/>
                              </wps:bodyPr>
                            </wps:wsp>
                            <wps:wsp>
                              <wps:cNvPr id="182" name="Text Box 182"/>
                              <wps:cNvSpPr txBox="1"/>
                              <wps:spPr>
                                <a:xfrm>
                                  <a:off x="3360732" y="2542736"/>
                                  <a:ext cx="1222375" cy="339725"/>
                                </a:xfrm>
                                <a:prstGeom prst="rect">
                                  <a:avLst/>
                                </a:prstGeom>
                                <a:noFill/>
                              </wps:spPr>
                              <wps:txbx>
                                <w:txbxContent>
                                  <w:p w14:paraId="23B93B8E" w14:textId="77777777" w:rsidR="00AB3CB7" w:rsidRPr="00302317" w:rsidRDefault="00AB3CB7" w:rsidP="009C0AD9">
                                    <w:pPr>
                                      <w:pStyle w:val="NormalWeb"/>
                                      <w:spacing w:before="0" w:beforeAutospacing="0" w:after="0" w:afterAutospacing="0"/>
                                      <w:rPr>
                                        <w:sz w:val="32"/>
                                        <w:szCs w:val="32"/>
                                      </w:rPr>
                                    </w:pPr>
                                    <w:r w:rsidRPr="00302317">
                                      <w:rPr>
                                        <w:rFonts w:asciiTheme="minorHAnsi" w:hAnsi="Cambria" w:cstheme="minorBidi"/>
                                        <w:color w:val="000000" w:themeColor="text1"/>
                                        <w:kern w:val="24"/>
                                        <w:sz w:val="32"/>
                                        <w:szCs w:val="32"/>
                                      </w:rPr>
                                      <w:t>Erythrocytes</w:t>
                                    </w:r>
                                  </w:p>
                                </w:txbxContent>
                              </wps:txbx>
                              <wps:bodyPr wrap="none" rtlCol="0">
                                <a:spAutoFit/>
                              </wps:bodyPr>
                            </wps:wsp>
                            <wps:wsp>
                              <wps:cNvPr id="183" name="Straight Connector 183"/>
                              <wps:cNvCnPr/>
                              <wps:spPr>
                                <a:xfrm flipH="1">
                                  <a:off x="1857560" y="1686599"/>
                                  <a:ext cx="298410" cy="0"/>
                                </a:xfrm>
                                <a:prstGeom prst="line">
                                  <a:avLst/>
                                </a:prstGeom>
                                <a:ln>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s:wsp>
                              <wps:cNvPr id="184" name="Text Box 184"/>
                              <wps:cNvSpPr txBox="1"/>
                              <wps:spPr>
                                <a:xfrm>
                                  <a:off x="0" y="1469382"/>
                                  <a:ext cx="1888490" cy="370205"/>
                                </a:xfrm>
                                <a:prstGeom prst="rect">
                                  <a:avLst/>
                                </a:prstGeom>
                                <a:noFill/>
                              </wps:spPr>
                              <wps:txbx>
                                <w:txbxContent>
                                  <w:p w14:paraId="142E815E" w14:textId="77777777" w:rsidR="00AB3CB7" w:rsidRDefault="00AB3CB7" w:rsidP="009C0AD9">
                                    <w:pPr>
                                      <w:pStyle w:val="NormalWeb"/>
                                      <w:spacing w:before="0" w:beforeAutospacing="0" w:after="0" w:afterAutospacing="0"/>
                                    </w:pPr>
                                    <w:r>
                                      <w:rPr>
                                        <w:rFonts w:asciiTheme="minorHAnsi" w:hAnsi="Cambria" w:cstheme="minorBidi"/>
                                        <w:color w:val="000000" w:themeColor="text1"/>
                                        <w:kern w:val="24"/>
                                        <w:sz w:val="36"/>
                                        <w:szCs w:val="36"/>
                                      </w:rPr>
                                      <w:t>Mononuclear cells</w:t>
                                    </w:r>
                                  </w:p>
                                </w:txbxContent>
                              </wps:txbx>
                              <wps:bodyPr wrap="none" rtlCol="0">
                                <a:spAutoFit/>
                              </wps:bodyPr>
                            </wps:wsp>
                            <wps:wsp>
                              <wps:cNvPr id="185" name="Straight Connector 185"/>
                              <wps:cNvCnPr/>
                              <wps:spPr>
                                <a:xfrm flipH="1">
                                  <a:off x="5724258" y="1918306"/>
                                  <a:ext cx="298410" cy="330126"/>
                                </a:xfrm>
                                <a:prstGeom prst="line">
                                  <a:avLst/>
                                </a:prstGeom>
                                <a:ln>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s:wsp>
                              <wps:cNvPr id="186" name="Straight Connector 186"/>
                              <wps:cNvCnPr/>
                              <wps:spPr>
                                <a:xfrm flipH="1" flipV="1">
                                  <a:off x="5724258" y="2241492"/>
                                  <a:ext cx="298410" cy="294432"/>
                                </a:xfrm>
                                <a:prstGeom prst="line">
                                  <a:avLst/>
                                </a:prstGeom>
                                <a:ln>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s:wsp>
                              <wps:cNvPr id="187" name="Text Box 187"/>
                              <wps:cNvSpPr txBox="1"/>
                              <wps:spPr>
                                <a:xfrm>
                                  <a:off x="6051302" y="1642568"/>
                                  <a:ext cx="1228090" cy="370205"/>
                                </a:xfrm>
                                <a:prstGeom prst="rect">
                                  <a:avLst/>
                                </a:prstGeom>
                                <a:noFill/>
                              </wps:spPr>
                              <wps:txbx>
                                <w:txbxContent>
                                  <w:p w14:paraId="5725B143" w14:textId="77777777" w:rsidR="00AB3CB7" w:rsidRDefault="00AB3CB7" w:rsidP="009C0AD9">
                                    <w:pPr>
                                      <w:pStyle w:val="NormalWeb"/>
                                      <w:spacing w:before="0" w:beforeAutospacing="0" w:after="0" w:afterAutospacing="0"/>
                                    </w:pPr>
                                    <w:r>
                                      <w:rPr>
                                        <w:rFonts w:asciiTheme="minorHAnsi" w:hAnsi="Cambria" w:cstheme="minorBidi"/>
                                        <w:color w:val="000000" w:themeColor="text1"/>
                                        <w:kern w:val="24"/>
                                        <w:sz w:val="36"/>
                                        <w:szCs w:val="36"/>
                                      </w:rPr>
                                      <w:t>Eosinophils</w:t>
                                    </w:r>
                                  </w:p>
                                </w:txbxContent>
                              </wps:txbx>
                              <wps:bodyPr wrap="none" rtlCol="0">
                                <a:spAutoFit/>
                              </wps:bodyPr>
                            </wps:wsp>
                            <wps:wsp>
                              <wps:cNvPr id="188" name="Text Box 188"/>
                              <wps:cNvSpPr txBox="1"/>
                              <wps:spPr>
                                <a:xfrm>
                                  <a:off x="6051302" y="2339626"/>
                                  <a:ext cx="1272540" cy="370205"/>
                                </a:xfrm>
                                <a:prstGeom prst="rect">
                                  <a:avLst/>
                                </a:prstGeom>
                                <a:noFill/>
                              </wps:spPr>
                              <wps:txbx>
                                <w:txbxContent>
                                  <w:p w14:paraId="5C0E476E" w14:textId="77777777" w:rsidR="00AB3CB7" w:rsidRDefault="00AB3CB7" w:rsidP="009C0AD9">
                                    <w:pPr>
                                      <w:pStyle w:val="NormalWeb"/>
                                      <w:spacing w:before="0" w:beforeAutospacing="0" w:after="0" w:afterAutospacing="0"/>
                                    </w:pPr>
                                    <w:r>
                                      <w:rPr>
                                        <w:rFonts w:asciiTheme="minorHAnsi" w:hAnsi="Cambria" w:cstheme="minorBidi"/>
                                        <w:color w:val="000000" w:themeColor="text1"/>
                                        <w:kern w:val="24"/>
                                        <w:sz w:val="36"/>
                                        <w:szCs w:val="36"/>
                                      </w:rPr>
                                      <w:t>Neutrophils</w:t>
                                    </w:r>
                                  </w:p>
                                </w:txbxContent>
                              </wps:txbx>
                              <wps:bodyPr wrap="none" rtlCol="0">
                                <a:spAutoFit/>
                              </wps:bodyPr>
                            </wps:wsp>
                          </wpg:wgp>
                        </a:graphicData>
                      </a:graphic>
                    </wp:inline>
                  </w:drawing>
                </mc:Choice>
                <mc:Fallback>
                  <w:pict>
                    <v:group w14:anchorId="381CDA6D" id="Group 21" o:spid="_x0000_s1429" style="width:576.7pt;height:247.8pt;mso-position-horizontal-relative:char;mso-position-vertical-relative:line" coordsize="73238,31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">
                      <v:shape id="Picture 177" o:spid="_x0000_s1430" type="#_x0000_t75" alt="Blood-Plasma (1).png" style="position:absolute;left:16722;width:18441;height:31470;rotation:164881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">
                        <v:imagedata r:id="rId118" o:title="Blood-Plasma (1)" croptop="13593f" cropbottom="21869f" cropleft="18281f" cropright="29633f"/>
                        <v:path arrowok="t"/>
                      </v:shape>
                      <v:shape id="Text Box 178" o:spid="_x0000_s1431" type="#_x0000_t202" style="position:absolute;left:30163;top:8035;width:13481;height:37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" filled="f" stroked="f">
                        <v:textbox style="mso-fit-shape-to-text:t">
                          <w:txbxContent>
                            <w:p w14:paraId="42091ECC" w14:textId="77777777" w:rsidR="00AB3CB7" w:rsidRDefault="00AB3CB7" w:rsidP="009C0AD9">
                              <w:pPr>
                                <w:pStyle w:val="NormalWeb"/>
                                <w:spacing w:before="0" w:beforeAutospacing="0" w:after="0" w:afterAutospacing="0"/>
                              </w:pPr>
                              <w:r>
                                <w:rPr>
                                  <w:rFonts w:asciiTheme="minorHAnsi" w:hAnsi="Cambria" w:cstheme="minorBidi"/>
                                  <w:color w:val="000000" w:themeColor="text1"/>
                                  <w:kern w:val="24"/>
                                  <w:sz w:val="36"/>
                                  <w:szCs w:val="36"/>
                                </w:rPr>
                                <w:t>Plasma layer</w:t>
                              </w:r>
                            </w:p>
                          </w:txbxContent>
                        </v:textbox>
                      </v:shape>
                      <v:shape id="Text Box 179" o:spid="_x0000_s1432" type="#_x0000_t202" style="position:absolute;left:33480;top:13165;width:15211;height:3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" filled="f" stroked="f">
                        <v:textbox style="mso-fit-shape-to-text:t">
                          <w:txbxContent>
                            <w:p w14:paraId="72EF449C" w14:textId="77777777" w:rsidR="00AB3CB7" w:rsidRPr="00302317" w:rsidRDefault="00AB3CB7" w:rsidP="009C0AD9">
                              <w:pPr>
                                <w:pStyle w:val="NormalWeb"/>
                                <w:spacing w:before="0" w:beforeAutospacing="0" w:after="0" w:afterAutospacing="0"/>
                                <w:rPr>
                                  <w:sz w:val="32"/>
                                  <w:szCs w:val="32"/>
                                </w:rPr>
                              </w:pPr>
                              <w:r w:rsidRPr="00302317">
                                <w:rPr>
                                  <w:rFonts w:asciiTheme="minorHAnsi" w:hAnsi="Cambria" w:cstheme="minorBidi"/>
                                  <w:color w:val="000000" w:themeColor="text1"/>
                                  <w:kern w:val="24"/>
                                  <w:sz w:val="32"/>
                                  <w:szCs w:val="32"/>
                                </w:rPr>
                                <w:t>Lymphocytes</w:t>
                              </w:r>
                            </w:p>
                          </w:txbxContent>
                        </v:textbox>
                      </v:shape>
                      <v:shape id="Text Box 180" o:spid="_x0000_s1433" type="#_x0000_t202" style="position:absolute;left:33489;top:16530;width:11037;height:33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" filled="f" stroked="f">
                        <v:textbox style="mso-fit-shape-to-text:t">
                          <w:txbxContent>
                            <w:p w14:paraId="6027FFF8" w14:textId="77777777" w:rsidR="00AB3CB7" w:rsidRPr="00302317" w:rsidRDefault="00AB3CB7" w:rsidP="009C0AD9">
                              <w:pPr>
                                <w:pStyle w:val="NormalWeb"/>
                                <w:spacing w:before="0" w:beforeAutospacing="0" w:after="0" w:afterAutospacing="0"/>
                                <w:rPr>
                                  <w:sz w:val="32"/>
                                  <w:szCs w:val="32"/>
                                </w:rPr>
                              </w:pPr>
                              <w:r w:rsidRPr="00302317">
                                <w:rPr>
                                  <w:rFonts w:asciiTheme="minorHAnsi" w:hAnsi="Cambria" w:cstheme="minorBidi"/>
                                  <w:color w:val="000000" w:themeColor="text1"/>
                                  <w:kern w:val="24"/>
                                  <w:sz w:val="32"/>
                                  <w:szCs w:val="32"/>
                                </w:rPr>
                                <w:t>Monocytes</w:t>
                              </w:r>
                            </w:p>
                          </w:txbxContent>
                        </v:textbox>
                      </v:shape>
                      <v:shape id="Text Box 181" o:spid="_x0000_s1434" type="#_x0000_t202" style="position:absolute;left:33834;top:20431;width:18059;height:587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" filled="f" stroked="f">
                        <v:textbox style="mso-fit-shape-to-text:t">
                          <w:txbxContent>
                            <w:p w14:paraId="7993AB20" w14:textId="77777777" w:rsidR="00AB3CB7" w:rsidRPr="00302317" w:rsidRDefault="00AB3CB7" w:rsidP="009C0AD9">
                              <w:pPr>
                                <w:pStyle w:val="NormalWeb"/>
                                <w:spacing w:before="0" w:beforeAutospacing="0" w:after="0" w:afterAutospacing="0"/>
                                <w:rPr>
                                  <w:rFonts w:asciiTheme="minorHAnsi" w:hAnsi="Cambria" w:cstheme="minorBidi"/>
                                  <w:color w:val="000000" w:themeColor="text1"/>
                                  <w:kern w:val="24"/>
                                  <w:sz w:val="32"/>
                                  <w:szCs w:val="32"/>
                                </w:rPr>
                              </w:pPr>
                              <w:r w:rsidRPr="00302317">
                                <w:rPr>
                                  <w:rFonts w:asciiTheme="minorHAnsi" w:hAnsi="Cambria" w:cstheme="minorBidi"/>
                                  <w:color w:val="000000" w:themeColor="text1"/>
                                  <w:kern w:val="24"/>
                                  <w:sz w:val="32"/>
                                  <w:szCs w:val="32"/>
                                </w:rPr>
                                <w:t xml:space="preserve">Polymorphonuclear </w:t>
                              </w:r>
                            </w:p>
                            <w:p w14:paraId="3118E941" w14:textId="77777777" w:rsidR="00AB3CB7" w:rsidRPr="00302317" w:rsidRDefault="00AB3CB7" w:rsidP="009C0AD9">
                              <w:pPr>
                                <w:pStyle w:val="NormalWeb"/>
                                <w:spacing w:before="0" w:beforeAutospacing="0" w:after="0" w:afterAutospacing="0"/>
                                <w:rPr>
                                  <w:sz w:val="32"/>
                                  <w:szCs w:val="32"/>
                                </w:rPr>
                              </w:pPr>
                              <w:r w:rsidRPr="00302317">
                                <w:rPr>
                                  <w:rFonts w:asciiTheme="minorHAnsi" w:hAnsi="Cambria" w:cstheme="minorBidi"/>
                                  <w:color w:val="000000" w:themeColor="text1"/>
                                  <w:kern w:val="24"/>
                                  <w:sz w:val="32"/>
                                  <w:szCs w:val="32"/>
                                </w:rPr>
                                <w:t>cells</w:t>
                              </w:r>
                            </w:p>
                          </w:txbxContent>
                        </v:textbox>
                      </v:shape>
                      <v:shape id="Text Box 182" o:spid="_x0000_s1435" type="#_x0000_t202" style="position:absolute;left:33607;top:25427;width:12224;height:33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" filled="f" stroked="f">
                        <v:textbox style="mso-fit-shape-to-text:t">
                          <w:txbxContent>
                            <w:p w14:paraId="23B93B8E" w14:textId="77777777" w:rsidR="00AB3CB7" w:rsidRPr="00302317" w:rsidRDefault="00AB3CB7" w:rsidP="009C0AD9">
                              <w:pPr>
                                <w:pStyle w:val="NormalWeb"/>
                                <w:spacing w:before="0" w:beforeAutospacing="0" w:after="0" w:afterAutospacing="0"/>
                                <w:rPr>
                                  <w:sz w:val="32"/>
                                  <w:szCs w:val="32"/>
                                </w:rPr>
                              </w:pPr>
                              <w:r w:rsidRPr="00302317">
                                <w:rPr>
                                  <w:rFonts w:asciiTheme="minorHAnsi" w:hAnsi="Cambria" w:cstheme="minorBidi"/>
                                  <w:color w:val="000000" w:themeColor="text1"/>
                                  <w:kern w:val="24"/>
                                  <w:sz w:val="32"/>
                                  <w:szCs w:val="32"/>
                                </w:rPr>
                                <w:t>Erythrocytes</w:t>
                              </w:r>
                            </w:p>
                          </w:txbxContent>
                        </v:textbox>
                      </v:shape>
                      <v:line id="Straight Connector 183" o:spid="_x0000_s1436" style="position:absolute;flip:x;visibility:visible;mso-wrap-style:square" from="18575,16865" to="21559,16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" strokecolor="black [3213]" strokeweight="1pt">
                        <v:stroke joinstyle="miter"/>
                      </v:line>
                      <v:shape id="Text Box 184" o:spid="_x0000_s1437" type="#_x0000_t202" style="position:absolute;top:14693;width:18884;height:37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" filled="f" stroked="f">
                        <v:textbox style="mso-fit-shape-to-text:t">
                          <w:txbxContent>
                            <w:p w14:paraId="142E815E" w14:textId="77777777" w:rsidR="00AB3CB7" w:rsidRDefault="00AB3CB7" w:rsidP="009C0AD9">
                              <w:pPr>
                                <w:pStyle w:val="NormalWeb"/>
                                <w:spacing w:before="0" w:beforeAutospacing="0" w:after="0" w:afterAutospacing="0"/>
                              </w:pPr>
                              <w:r>
                                <w:rPr>
                                  <w:rFonts w:asciiTheme="minorHAnsi" w:hAnsi="Cambria" w:cstheme="minorBidi"/>
                                  <w:color w:val="000000" w:themeColor="text1"/>
                                  <w:kern w:val="24"/>
                                  <w:sz w:val="36"/>
                                  <w:szCs w:val="36"/>
                                </w:rPr>
                                <w:t>Mononuclear cells</w:t>
                              </w:r>
                            </w:p>
                          </w:txbxContent>
                        </v:textbox>
                      </v:shape>
                      <v:line id="Straight Connector 185" o:spid="_x0000_s1438" style="position:absolute;flip:x;visibility:visible;mso-wrap-style:square" from="57242,19183" to="60226,224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" strokecolor="black [3213]" strokeweight="1pt">
                        <v:stroke joinstyle="miter"/>
                      </v:line>
                      <v:line id="Straight Connector 186" o:spid="_x0000_s1439" style="position:absolute;flip:x y;visibility:visible;mso-wrap-style:square" from="57242,22414" to="60226,25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" strokecolor="black [3213]" strokeweight="1pt">
                        <v:stroke joinstyle="miter"/>
                      </v:line>
                      <v:shape id="Text Box 187" o:spid="_x0000_s1440" type="#_x0000_t202" style="position:absolute;left:60513;top:16425;width:12280;height:37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" filled="f" stroked="f">
                        <v:textbox style="mso-fit-shape-to-text:t">
                          <w:txbxContent>
                            <w:p w14:paraId="5725B143" w14:textId="77777777" w:rsidR="00AB3CB7" w:rsidRDefault="00AB3CB7" w:rsidP="009C0AD9">
                              <w:pPr>
                                <w:pStyle w:val="NormalWeb"/>
                                <w:spacing w:before="0" w:beforeAutospacing="0" w:after="0" w:afterAutospacing="0"/>
                              </w:pPr>
                              <w:r>
                                <w:rPr>
                                  <w:rFonts w:asciiTheme="minorHAnsi" w:hAnsi="Cambria" w:cstheme="minorBidi"/>
                                  <w:color w:val="000000" w:themeColor="text1"/>
                                  <w:kern w:val="24"/>
                                  <w:sz w:val="36"/>
                                  <w:szCs w:val="36"/>
                                </w:rPr>
                                <w:t>Eosinophils</w:t>
                              </w:r>
                            </w:p>
                          </w:txbxContent>
                        </v:textbox>
                      </v:shape>
                      <v:shape id="Text Box 188" o:spid="_x0000_s1441" type="#_x0000_t202" style="position:absolute;left:60513;top:23396;width:12725;height:37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" filled="f" stroked="f">
                        <v:textbox style="mso-fit-shape-to-text:t">
                          <w:txbxContent>
                            <w:p w14:paraId="5C0E476E" w14:textId="77777777" w:rsidR="00AB3CB7" w:rsidRDefault="00AB3CB7" w:rsidP="009C0AD9">
                              <w:pPr>
                                <w:pStyle w:val="NormalWeb"/>
                                <w:spacing w:before="0" w:beforeAutospacing="0" w:after="0" w:afterAutospacing="0"/>
                              </w:pPr>
                              <w:r>
                                <w:rPr>
                                  <w:rFonts w:asciiTheme="minorHAnsi" w:hAnsi="Cambria" w:cstheme="minorBidi"/>
                                  <w:color w:val="000000" w:themeColor="text1"/>
                                  <w:kern w:val="24"/>
                                  <w:sz w:val="36"/>
                                  <w:szCs w:val="36"/>
                                </w:rPr>
                                <w:t>Neutrophils</w:t>
                              </w:r>
                            </w:p>
                          </w:txbxContent>
                        </v:textbox>
                      </v:shape>
                      <w10:anchorlock/>
                    </v:group>
                  </w:pict>
                </mc:Fallback>
              </mc:AlternateContent>
            </w:r>
          </w:p>
        </w:tc>
      </w:tr>
      <w:tr w:rsidR="0060084F" w:rsidRPr="008A2ABA" w14:paraId="510E72B2" w14:textId="77777777" w:rsidTr="009C0AD9">
        <w:tc>
          <w:tcPr>
            <w:tcW w:w="8714" w:type="dxa"/>
          </w:tcPr>
          <w:p w14:paraId="2F234F36" w14:textId="77777777" w:rsidR="0060084F" w:rsidRDefault="0060084F" w:rsidP="009C0AD9">
            <w:pPr>
              <w:pStyle w:val="NoSpacing"/>
            </w:pPr>
            <w:bookmarkStart w:id="488" w:name="_Ref504928282"/>
            <w:bookmarkStart w:id="489" w:name="_Toc505018187"/>
            <w:bookmarkStart w:id="490" w:name="_Toc505531076"/>
            <w:r w:rsidRPr="008A2ABA">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5</w:t>
            </w:r>
            <w:r w:rsidR="00AE6915">
              <w:rPr>
                <w:noProof/>
              </w:rPr>
              <w:fldChar w:fldCharType="end"/>
            </w:r>
            <w:r w:rsidRPr="008A2ABA">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2</w:t>
            </w:r>
            <w:r w:rsidR="00AE6915">
              <w:rPr>
                <w:noProof/>
              </w:rPr>
              <w:fldChar w:fldCharType="end"/>
            </w:r>
            <w:bookmarkEnd w:id="488"/>
            <w:r w:rsidRPr="008A2ABA">
              <w:t xml:space="preserve"> </w:t>
            </w:r>
            <w:r>
              <w:t>Fragmentation of human</w:t>
            </w:r>
            <w:r w:rsidRPr="008A2ABA">
              <w:t xml:space="preserve"> cells</w:t>
            </w:r>
            <w:bookmarkEnd w:id="489"/>
            <w:r w:rsidRPr="008A2ABA">
              <w:t xml:space="preserve"> </w:t>
            </w:r>
            <w:r>
              <w:t>from blood</w:t>
            </w:r>
            <w:bookmarkEnd w:id="490"/>
          </w:p>
          <w:p w14:paraId="78A29611" w14:textId="77777777" w:rsidR="0060084F" w:rsidRPr="008A2ABA" w:rsidRDefault="0060084F" w:rsidP="009C0AD9">
            <w:pPr>
              <w:pStyle w:val="NoSpacing"/>
            </w:pPr>
          </w:p>
          <w:p w14:paraId="10640702" w14:textId="77777777" w:rsidR="0060084F" w:rsidRPr="008A2ABA" w:rsidRDefault="0060084F" w:rsidP="009C0AD9">
            <w:pPr>
              <w:pStyle w:val="FIgurebody0"/>
              <w:rPr>
                <w:lang w:eastAsia="en-US"/>
              </w:rPr>
            </w:pPr>
            <w:r w:rsidRPr="008A2ABA">
              <w:rPr>
                <w:lang w:eastAsia="en-US"/>
              </w:rPr>
              <w:t>A diagram of how human blood fractionates after centrifugation.</w:t>
            </w:r>
          </w:p>
          <w:p w14:paraId="686DA2E1" w14:textId="77777777" w:rsidR="0060084F" w:rsidRPr="008A2ABA" w:rsidRDefault="0060084F" w:rsidP="009C0AD9">
            <w:pPr>
              <w:keepNext/>
            </w:pPr>
          </w:p>
        </w:tc>
      </w:tr>
    </w:tbl>
    <w:p w14:paraId="3252F227" w14:textId="77777777" w:rsidR="0060084F" w:rsidRPr="008A2ABA" w:rsidRDefault="0060084F" w:rsidP="009C0AD9"/>
    <w:p w14:paraId="332093B1" w14:textId="77777777" w:rsidR="0060084F" w:rsidRPr="008A2ABA" w:rsidRDefault="0060084F" w:rsidP="009C0AD9"/>
    <w:p w14:paraId="03CEB8C2" w14:textId="77777777" w:rsidR="0060084F" w:rsidRPr="008A2ABA" w:rsidRDefault="0060084F" w:rsidP="009C0AD9"/>
    <w:p w14:paraId="2C929A95" w14:textId="77777777" w:rsidR="0060084F" w:rsidRPr="008A2ABA" w:rsidRDefault="0060084F" w:rsidP="009C0AD9"/>
    <w:p w14:paraId="0F411123" w14:textId="77777777" w:rsidR="0060084F" w:rsidRPr="008A2ABA" w:rsidRDefault="0060084F" w:rsidP="009C0AD9"/>
    <w:p w14:paraId="4E3B185F" w14:textId="77777777" w:rsidR="0060084F" w:rsidRPr="008A2ABA" w:rsidRDefault="0060084F" w:rsidP="009C0AD9"/>
    <w:p w14:paraId="4C22D83E" w14:textId="77777777" w:rsidR="0060084F" w:rsidRPr="008A2ABA" w:rsidRDefault="0060084F" w:rsidP="009C0AD9"/>
    <w:p w14:paraId="6FCE934B" w14:textId="77777777" w:rsidR="0060084F" w:rsidRPr="008A2ABA" w:rsidRDefault="0060084F" w:rsidP="009C0AD9"/>
    <w:p w14:paraId="62F59D1B" w14:textId="77777777" w:rsidR="0060084F" w:rsidRPr="008A2ABA" w:rsidRDefault="0060084F" w:rsidP="009C0AD9"/>
    <w:p w14:paraId="0398EE34" w14:textId="77777777" w:rsidR="0060084F" w:rsidRPr="008A2ABA" w:rsidRDefault="0060084F" w:rsidP="009C0AD9"/>
    <w:p w14:paraId="49A3B3A0" w14:textId="77777777" w:rsidR="0060084F" w:rsidRPr="008A2ABA" w:rsidRDefault="0060084F" w:rsidP="009C0AD9"/>
    <w:p w14:paraId="282EE202" w14:textId="77777777" w:rsidR="0060084F" w:rsidRPr="008A2ABA" w:rsidRDefault="0060084F" w:rsidP="0042099B">
      <w:pPr>
        <w:pStyle w:val="Heading2"/>
      </w:pPr>
      <w:bookmarkStart w:id="491" w:name="_Toc498640461"/>
      <w:bookmarkStart w:id="492" w:name="_Toc505018429"/>
      <w:bookmarkStart w:id="493" w:name="_Toc521494873"/>
      <w:r w:rsidRPr="008A2ABA">
        <w:lastRenderedPageBreak/>
        <w:t>Aims</w:t>
      </w:r>
      <w:bookmarkEnd w:id="491"/>
      <w:bookmarkEnd w:id="492"/>
      <w:bookmarkEnd w:id="493"/>
    </w:p>
    <w:p w14:paraId="29A13B3F" w14:textId="77777777" w:rsidR="0060084F" w:rsidRPr="008A2ABA" w:rsidRDefault="0060084F" w:rsidP="009C0AD9"/>
    <w:p w14:paraId="296AB588" w14:textId="77777777" w:rsidR="0060084F" w:rsidRPr="008A2ABA" w:rsidRDefault="0060084F" w:rsidP="003E628F">
      <w:pPr>
        <w:pStyle w:val="ListParagraph"/>
        <w:numPr>
          <w:ilvl w:val="0"/>
          <w:numId w:val="6"/>
        </w:numPr>
      </w:pPr>
      <w:r w:rsidRPr="008A2ABA">
        <w:t>To investigate the effects of PGN on cytokine responses in human phagocytes</w:t>
      </w:r>
    </w:p>
    <w:p w14:paraId="7DC2ED7B" w14:textId="77777777" w:rsidR="0060084F" w:rsidRPr="008A2ABA" w:rsidRDefault="0060084F" w:rsidP="003E628F">
      <w:pPr>
        <w:pStyle w:val="ListParagraph"/>
        <w:numPr>
          <w:ilvl w:val="0"/>
          <w:numId w:val="6"/>
        </w:numPr>
      </w:pPr>
      <w:r w:rsidRPr="008A2ABA">
        <w:t>To determine which phagocyte extracellular receptors are affected by presence of PGN</w:t>
      </w:r>
    </w:p>
    <w:p w14:paraId="19F8A0F5" w14:textId="77777777" w:rsidR="0060084F" w:rsidRPr="008A2ABA" w:rsidRDefault="0060084F" w:rsidP="009C0AD9">
      <w:pPr>
        <w:ind w:left="360"/>
      </w:pPr>
    </w:p>
    <w:p w14:paraId="724388C1" w14:textId="77777777" w:rsidR="0060084F" w:rsidRPr="008A2ABA" w:rsidRDefault="0060084F" w:rsidP="0042099B">
      <w:pPr>
        <w:pStyle w:val="Heading2"/>
      </w:pPr>
      <w:bookmarkStart w:id="494" w:name="_Toc498640462"/>
      <w:bookmarkStart w:id="495" w:name="_Toc505018430"/>
      <w:bookmarkStart w:id="496" w:name="_Toc521494874"/>
      <w:r w:rsidRPr="008A2ABA">
        <w:t>Results</w:t>
      </w:r>
      <w:bookmarkEnd w:id="494"/>
      <w:bookmarkEnd w:id="495"/>
      <w:bookmarkEnd w:id="496"/>
      <w:r w:rsidRPr="008A2ABA">
        <w:t xml:space="preserve"> </w:t>
      </w:r>
    </w:p>
    <w:p w14:paraId="23E24555" w14:textId="77777777" w:rsidR="0060084F" w:rsidRPr="008A2ABA" w:rsidRDefault="0060084F" w:rsidP="009C0AD9"/>
    <w:p w14:paraId="3A8A930A" w14:textId="16B35E15" w:rsidR="0060084F" w:rsidRPr="008A2ABA" w:rsidRDefault="0060084F" w:rsidP="0042099B">
      <w:pPr>
        <w:pStyle w:val="Heading3"/>
      </w:pPr>
      <w:bookmarkStart w:id="497" w:name="_Toc498640463"/>
      <w:bookmarkStart w:id="498" w:name="_Toc505018431"/>
      <w:bookmarkStart w:id="499" w:name="_Ref505352088"/>
      <w:bookmarkStart w:id="500" w:name="_Toc521494875"/>
      <w:r w:rsidRPr="008A2ABA">
        <w:t>TNF-</w:t>
      </w:r>
      <w:r w:rsidR="00651667">
        <w:rPr>
          <w:rFonts w:cstheme="majorHAnsi"/>
        </w:rPr>
        <w:t>α</w:t>
      </w:r>
      <w:r w:rsidRPr="008A2ABA">
        <w:t xml:space="preserve"> </w:t>
      </w:r>
      <w:bookmarkEnd w:id="497"/>
      <w:r w:rsidRPr="008A2ABA">
        <w:t>production</w:t>
      </w:r>
      <w:bookmarkEnd w:id="498"/>
      <w:bookmarkEnd w:id="499"/>
      <w:bookmarkEnd w:id="500"/>
    </w:p>
    <w:p w14:paraId="7137B335" w14:textId="77777777" w:rsidR="0060084F" w:rsidRPr="008A2ABA" w:rsidRDefault="0060084F" w:rsidP="009C0AD9"/>
    <w:p w14:paraId="00E2EA86" w14:textId="4D0A6E54" w:rsidR="0060084F" w:rsidRPr="008A2ABA" w:rsidRDefault="0060084F" w:rsidP="009C0AD9">
      <w:pPr>
        <w:rPr>
          <w:rFonts w:cs="Cambria"/>
        </w:rPr>
      </w:pPr>
      <w:r w:rsidRPr="008A2ABA">
        <w:t>While TNF-</w:t>
      </w:r>
      <w:r w:rsidRPr="008A2ABA">
        <w:sym w:font="Symbol" w:char="F061"/>
      </w:r>
      <w:r w:rsidRPr="008A2ABA">
        <w:t xml:space="preserve"> is secreted by many cells in the human body, it is mainly thought to be produced by cells of the monocytic lineage</w:t>
      </w:r>
      <w:r w:rsidR="0073580A" w:rsidRPr="0073580A">
        <w:rPr>
          <w:rFonts w:cs="Cambria"/>
          <w:i/>
          <w:iCs/>
        </w:rPr>
        <w:t xml:space="preserve"> </w:t>
      </w:r>
      <w:r w:rsidRPr="008A2ABA">
        <w:rPr>
          <w:rFonts w:cs="Cambria"/>
        </w:rPr>
        <w:t xml:space="preserve">such as various tissue specific macrophages </w:t>
      </w:r>
      <w:r w:rsidRPr="008A2ABA">
        <w:rPr>
          <w:rFonts w:cs="Cambria"/>
        </w:rPr>
        <w:fldChar w:fldCharType="begin" w:fldLock="1"/>
      </w:r>
      <w:r w:rsidR="00B145F9">
        <w:rPr>
          <w:rFonts w:cs="Cambria"/>
        </w:rPr>
        <w:instrText>ADDIN CSL_CITATION { "citationItems" : [ { "id" : "ITEM-1", "itemData" : { "DOI" : "10.1016/0092-8674(93)90134-C", "ISBN" : "0092-8674 (Print)\\n0092-8674 (Linking)", "ISSN" : "00928674", "PMID" : "8387893", "abstract" : "The multiple biological activities of tumor necrosis factor (TNF) are mediated by two distinct cell surface receptors of 55 kd (TNFRp55) and 75 kd (TNFRp75). Using gene targeting, we generated a TNFRp55-deficient mouse strain. Cells from TNFRp55-/- mutant mice lack expression of TNFRp55 but display normal numbers of high affinity TNFRp75 molecules. Thymocyte development and lymphocyte populations are unaltered, and clonal deletion of potentially self-reactive T cells is not impaired. However, TNF signaling is largely abolished, as judged by the failure of TNF to induce NF-\u03baB in T lymphocytes from TNFRp55-deficient The loss of TNFRp55 function renders mice resistant to lethal dosages of either lipopolysaccharides or S. aureus enterotoxin B. In contrast, TNFRp55-deficient mice are severely impaired to clear L. monocytogenes and readily succumb to infection. Thus, the 55 kd TNFR plays a decisive role in the host's defense against microorganisms and their pathogenic factors. \u00a9 1993.", "author" : [ { "dropping-particle" : "", "family" : "Pfeffer", "given" : "Klaus", "non-dropping-particle" : "", "parse-names" : false, "suffix" : "" }, { "dropping-particle" : "", "family" : "Matsuyama", "given" : "Toshifumi", "non-dropping-particle" : "", "parse-names" : false, "suffix" : "" }, { "dropping-particle" : "", "family" : "K\u00fcndig", "given" : "Thomas M", "non-dropping-particle" : "", "parse-names" : false, "suffix" : "" }, { "dropping-particle" : "", "family" : "Wakeham", "given" : "Andrew", "non-dropping-particle" : "", "parse-names" : false, "suffix" : "" }, { "dropping-particle" : "", "family" : "Kishihara", "given" : "Kenji", "non-dropping-particle" : "", "parse-names" : false, "suffix" : "" }, { "dropping-particle" : "", "family" : "Shahinian", "given" : "Arda", "non-dropping-particle" : "", "parse-names" : false, "suffix" : "" }, { "dropping-particle" : "", "family" : "Wiegmann", "given" : "Katja", "non-dropping-particle" : "", "parse-names" : false, "suffix" : "" }, { "dropping-particle" : "", "family" : "Ohashi", "given" : "Pamela S", "non-dropping-particle" : "", "parse-names" : false, "suffix" : "" }, { "dropping-particle" : "", "family" : "Kr\u00f6nke", "given" : "Martin", "non-dropping-particle" : "", "parse-names" : false, "suffix" : "" }, { "dropping-particle" : "", "family" : "Mak", "given" : "Tak W", "non-dropping-particle" : "", "parse-names" : false, "suffix" : "" } ], "container-title" : "Cell", "id" : "ITEM-1", "issue" : "3", "issued" : { "date-parts" : [ [ "1993", "5", "7" ] ] }, "page" : "457-467", "title" : "Mice deficient for the 55 kd tumor necrosis factor receptor are resistant to endotoxic shock, yet succumb to L. monocytogenes infection", "type" : "article-journal", "volume" : "73" }, "uris" : [ "http://www.mendeley.com/documents/?uuid=0ec1f0a1-b3a9-34f2-a3c1-9ab02d592e90" ] }, { "id" : "ITEM-2", "itemData" : { "DOI" : "10.1016/1074-7613(95)90001-2", "ISBN" : "1074-7613 (Print)", "ISSN" : "10747613", "PMID" : "7540941", "abstract" : "Understanding the immunological mechanisms of protection and pathogenesis in tuberculosis remains problematic. We have examined the extent to which tumor necrosis factor-?? (TNF??) contributes to this disease using murine models In which the action of TNF?? is inhibited. TNFa was neutralized In vivo by monoclonal antibody; in addition, a mouse strain with a disruption in the gene for the 55 kDa TNF receptor was used. The data from both models established that TNF?? and the 55 kDa TNF receptor are essential for protection against tuberculosis in mice, and for reactive nitrogen production by macrophages early in infection. Granulomas were formed in equal numbers in control and experimental mice, but necrosis was observed only in mice deficient in TNF?? or TNF receptor. TNF?? and the 55 kDa TNF receptor are necessary conditions for protection against murine M. tuberculosis infection, but are not solely responsible for the tissue damage observed. ?? 1995.", "author" : [ { "dropping-particle" : "", "family" : "Flynn", "given" : "JoAnne L", "non-dropping-particle" : "", "parse-names" : false, "suffix" : "" }, { "dropping-particle" : "", "family" : "Goldstein", "given" : "Marsha M", "non-dropping-particle" : "", "parse-names" : false, "suffix" : "" }, { "dropping-particle" : "", "family" : "Chan", "given" : "John", "non-dropping-particle" : "", "parse-names" : false, "suffix" : "" }, { "dropping-particle" : "", "family" : "Triebold", "given" : "Karla J", "non-dropping-particle" : "", "parse-names" : false, "suffix" : "" }, { "dropping-particle" : "", "family" : "Pfeffer", "given" : "Klaus", "non-dropping-particle" : "", "parse-names" : false, "suffix" : "" }, { "dropping-particle" : "", "family" : "Lowenstein", "given" : "Charles J", "non-dropping-particle" : "", "parse-names" : false, "suffix" : "" }, { "dropping-particle" : "", "family" : "Schrelber", "given" : "Robert", "non-dropping-particle" : "", "parse-names" : false, "suffix" : "" }, { "dropping-particle" : "", "family" : "Mak", "given" : "Tak W", "non-dropping-particle" : "", "parse-names" : false, "suffix" : "" }, { "dropping-particle" : "", "family" : "Bloom", "given" : "Barry R", "non-dropping-particle" : "", "parse-names" : false, "suffix" : "" } ], "container-title" : "Immunity", "id" : "ITEM-2", "issue" : "6", "issued" : { "date-parts" : [ [ "1995", "6" ] ] }, "page" : "561-572", "title" : "Tumor necrosis factor-\u03b1 is required in the protective immune response against mycobacterium tuberculosis in mice", "type" : "article-journal", "volume" : "2" }, "uris" : [ "http://www.mendeley.com/documents/?uuid=ff76df1a-1756-322d-94a0-83fce029d999" ] } ], "mendeley" : { "formattedCitation" : "(Pfeffer &lt;i&gt;et al.&lt;/i&gt;, 1993; Flynn &lt;i&gt;et al.&lt;/i&gt;, 1995)", "plainTextFormattedCitation" : "(Pfeffer et al., 1993; Flynn et al., 1995)", "previouslyFormattedCitation" : "(Pfeffer &lt;i&gt;et al.&lt;/i&gt;, 1993; Flynn &lt;i&gt;et al.&lt;/i&gt;, 1995)" }, "properties" : {  }, "schema" : "https://github.com/citation-style-language/schema/raw/master/csl-citation.json" }</w:instrText>
      </w:r>
      <w:r w:rsidRPr="008A2ABA">
        <w:rPr>
          <w:rFonts w:cs="Cambria"/>
        </w:rPr>
        <w:fldChar w:fldCharType="separate"/>
      </w:r>
      <w:r w:rsidR="00F71621" w:rsidRPr="00F71621">
        <w:rPr>
          <w:rFonts w:cs="Cambria"/>
          <w:noProof/>
        </w:rPr>
        <w:t xml:space="preserve">(Pfeffer </w:t>
      </w:r>
      <w:r w:rsidR="00F71621" w:rsidRPr="00F71621">
        <w:rPr>
          <w:rFonts w:cs="Cambria"/>
          <w:i/>
          <w:noProof/>
        </w:rPr>
        <w:t>et al.</w:t>
      </w:r>
      <w:r w:rsidR="00F71621" w:rsidRPr="00F71621">
        <w:rPr>
          <w:rFonts w:cs="Cambria"/>
          <w:noProof/>
        </w:rPr>
        <w:t xml:space="preserve">, 1993; Flynn </w:t>
      </w:r>
      <w:r w:rsidR="00F71621" w:rsidRPr="00F71621">
        <w:rPr>
          <w:rFonts w:cs="Cambria"/>
          <w:i/>
          <w:noProof/>
        </w:rPr>
        <w:t>et al.</w:t>
      </w:r>
      <w:r w:rsidR="00F71621" w:rsidRPr="00F71621">
        <w:rPr>
          <w:rFonts w:cs="Cambria"/>
          <w:noProof/>
        </w:rPr>
        <w:t>, 1995)</w:t>
      </w:r>
      <w:r w:rsidRPr="008A2ABA">
        <w:rPr>
          <w:rFonts w:cs="Cambria"/>
        </w:rPr>
        <w:fldChar w:fldCharType="end"/>
      </w:r>
    </w:p>
    <w:p w14:paraId="1C4BCA4F" w14:textId="77777777" w:rsidR="0060084F" w:rsidRPr="008A2ABA" w:rsidRDefault="0060084F" w:rsidP="009C0AD9">
      <w:pPr>
        <w:rPr>
          <w:rFonts w:cs="Cambria"/>
        </w:rPr>
      </w:pPr>
    </w:p>
    <w:p w14:paraId="229CF1F3" w14:textId="7A47DAC8" w:rsidR="0060084F" w:rsidRPr="008A2ABA" w:rsidRDefault="0060084F" w:rsidP="009C0AD9">
      <w:pPr>
        <w:rPr>
          <w:rFonts w:cs="Cambria"/>
        </w:rPr>
      </w:pPr>
      <w:r w:rsidRPr="008A2ABA">
        <w:rPr>
          <w:rFonts w:cs="Cambria"/>
        </w:rPr>
        <w:t xml:space="preserve">Previous work on how </w:t>
      </w:r>
      <w:r w:rsidR="00F45958" w:rsidRPr="00F45958">
        <w:rPr>
          <w:rFonts w:cs="Cambria"/>
          <w:i/>
          <w:iCs/>
        </w:rPr>
        <w:t>S. aureus</w:t>
      </w:r>
      <w:r w:rsidR="0073580A" w:rsidRPr="0073580A">
        <w:rPr>
          <w:rFonts w:cs="Cambria"/>
          <w:i/>
          <w:iCs/>
        </w:rPr>
        <w:t xml:space="preserve"> </w:t>
      </w:r>
      <w:r w:rsidRPr="008A2ABA">
        <w:rPr>
          <w:rFonts w:cs="Cambria"/>
        </w:rPr>
        <w:t>evades the immune system</w:t>
      </w:r>
      <w:r w:rsidRPr="008A2ABA">
        <w:rPr>
          <w:rFonts w:cs="Cambria"/>
          <w:i/>
        </w:rPr>
        <w:t xml:space="preserve"> </w:t>
      </w:r>
      <w:r w:rsidRPr="008A2ABA">
        <w:rPr>
          <w:rFonts w:cs="Cambria"/>
        </w:rPr>
        <w:t xml:space="preserve">has shown that the bacterium persists within host cells, including human macrophages, leukocytes and neutrophils </w:t>
      </w:r>
      <w:r w:rsidRPr="008A2ABA">
        <w:rPr>
          <w:rFonts w:cs="Cambria"/>
        </w:rPr>
        <w:fldChar w:fldCharType="begin" w:fldLock="1"/>
      </w:r>
      <w:r w:rsidR="00B145F9">
        <w:rPr>
          <w:rFonts w:cs="Cambria"/>
        </w:rPr>
        <w:instrText xml:space="preserve">ADDIN CSL_CITATION { "citationItems" : [ { "id" : "ITEM-1", "itemData" : { "DOI" : "10.1371/journal.pone.0005210", "ISBN" : "1932-6203 (Electronic)\\n1932-6203 (Linking)", "ISSN" : "19326203", "PMID" : "19381294", "abstract" : "It is becoming increasingly apparent that Staphylococcus aureus are able to survive engulfment by macrophages, and that the intracellular environment of these host cells, which is essential to innate host defenses against invading microorganisms, may in fact provide a refuge for staphylococcal survival and dissemination. Based on this, we postulated that S. aureus might induce cytoprotective mechanisms by changing gene expression profiles inside macrophages similar to obligate intracellular pathogens, such as Mycobacterium tuberculosis. To validate our hypothesis we first ascertained whether S. aureus infection could affect programmed cell death in human (hMDMs) and mouse (RAW 264.7) macrophages and, specifically, protect these cells against apoptosis. Our findings indicate that S. aureus-infected macrophages are more resistant to staurosporine-induced cell death than control cells, an effect partly mediated via the inhibition of cytochrome c release from mitochondria. Furthermore, transcriptome analysis of human monocyte-derived macrophages during S. aureus infection revealed a significant increase in the expression of antiapoptotic genes. This was confirmed by quantitative RT-PCR analysis of selected genes involved in mitochondria-dependent cell death, clearly showing overexpression of BCL2 and MCL1. Cumulatively, the results of our experiments argue that S. aureus is able to induce a cytoprotective effect in macrophages derived from different mammal species, which can prevent host cell elimination, and thus allow intracellular bacterial survival. Ultimately, it is our contention that this process may contribute to the systemic dissemination of S. aureus infection.", "author" : [ { "dropping-particle" : "", "family" : "Koziel", "given" : "Joanna", "non-dropping-particle" : "", "parse-names" : false, "suffix" : "" }, { "dropping-particle" : "", "family" : "Maciag-Gudowska", "given" : "Agnieszka", "non-dropping-particle" : "", "parse-names" : false, "suffix" : "" }, { "dropping-particle" : "", "family" : "Mikolajczyk", "given" : "Tomasz", "non-dropping-particle" : "", "parse-names" : false, "suffix" : "" }, { "dropping-particle" : "", "family" : "Bzowska", "given" : "Malgorzata", "non-dropping-particle" : "", "parse-names" : false, "suffix" : "" }, { "dropping-particle" : "", "family" : "Sturdevant", "given" : "Daniel E", "non-dropping-particle" : "", "parse-names" : false, "suffix" : "" }, { "dropping-particle" : "", "family" : "Whitney", "given" : "Adeline R", "non-dropping-particle" : "", "parse-names" : false, "suffix" : "" }, { "dropping-particle" : "", "family" : "Shaw", "given" : "Lindsey N", "non-dropping-particle" : "", "parse-names" : false, "suffix" : "" }, { "dropping-particle" : "", "family" : "DeLeo", "given" : "Frank R", "non-dropping-particle" : "", "parse-names" : false, "suffix" : "" }, { "dropping-particle" : "", "family" : "Potempa", "given" : "Jan", "non-dropping-particle" : "", "parse-names" : false, "suffix" : "" } ], "container-title" : "PLoS ONE", "id" : "ITEM-1", "issue" : "4", "issued" : { "date-parts" : [ [ "2009" ] ] }, "page" : "e5210", "publisher" : "Public Library of Science", "title" : "Phagocytosis of Staphylococcus aureus by macrophages exerts cytoprotective effects manifested by the upregulation of antiapoptotic factors", "type" : "article-journal", "volume" : "4" }, "uris" : [ "http://www.mendeley.com/documents/?uuid=f8f7fc8b-f768-3653-a2f6-20218d256ef3" ] }, { "id" : "ITEM-2", "itemData" : { "DOI" : "10.1371/journal.pone.0001409", "ISSN" : "1932-6203", "PMID" : "18183290", "abstract" : "Although considered to be an extracellular pathogen, Staphylococcus aureus is able to invade a variety of mammalian, non-professional phagocytes and can also survive engulfment by professional phagocytes such as neutrophils and monocytes. In both of these cell types S. aureus promptly escapes from the endosomes/phagosomes and proliferates within the cytoplasm, which quickly leads to host cell death. In this report we show that S. aureus interacted with human monocyte-derived macrophages in a very different way to those of other mammalian cells. Upon phagocytosis by macrophages, S. aureus persisted intracellularly in vacuoles for 3-4 days before escaping into the cytoplasm and causing host cell lysis. Until the point of host cell lysis the infected macrophages showed no signs of apoptosis or necrosis and were functional. They were able to eliminate intracellular staphylococci if prestimulated with interferon-gamma at concentrations equivalent to human therapeutic doses. S. aureus survival was dependent on the alternative sigma factor B as well as the global regulator agr, but not SarA. Furthermore, isogenic mutants deficient in alpha-toxin, the metalloprotease aureolysin, protein A, and sortase A were efficiently killed by macrophages upon phagocytosis, although with different kinetics. In particular alpha-toxin was a key effector molecule that was essential for S. aureus intracellular survival in macrophages. Together, our data indicate that the ability of S. aureus to survive phagocytosis by macrophages is determined by multiple virulence factors in a way that differs considerably from its interactions with other cell types. S. aureus persists inside macrophages for several days without affecting the viability of these mobile cells which may serve as vehicles for the dissemination of infection.", "author" : [ { "dropping-particle" : "", "family" : "Kubica", "given" : "Malgorzata", "non-dropping-particle" : "", "parse-names" : false, "suffix" : "" }, { "dropping-particle" : "", "family" : "Guzik", "given" : "Krzysztof", "non-dropping-particle" : "", "parse-names" : false, "suffix" : "" }, { "dropping-particle" : "", "family" : "Koziel", "given" : "Joanna", "non-dropping-particle" : "", "parse-names" : false, "suffix" : "" }, { "dropping-particle" : "", "family" : "Zarebski", "given" : "Miroslaw", "non-dropping-particle" : "", "parse-names" : false, "suffix" : "" }, { "dropping-particle" : "", "family" : "Richter", "given" : "Walter", "non-dropping-particle" : "", "parse-names" : false, "suffix" : "" }, { "dropping-particle" : "", "family" : "Gajkowska", "given" : "Barbara", "non-dropping-particle" : "", "parse-names" : false, "suffix" : "" }, { "dropping-particle" : "", "family" : "Golda", "given" : "Anna", "non-dropping-particle" : "", "parse-names" : false, "suffix" : "" }, { "dropping-particle" : "", "family" : "Maciag-Gudowska", "given" : "Agnieszka", "non-dropping-particle" : "", "parse-names" : false, "suffix" : "" }, { "dropping-particle" : "", "family" : "Brix", "given" : "Klaudia", "non-dropping-particle" : "", "parse-names" : false, "suffix" : "" }, { "dropping-particle" : "", "family" : "Shaw", "given" : "Les", "non-dropping-particle" : "", "parse-names" : false, "suffix" : "" }, { "dropping-particle" : "", "family" : "Foster", "given" : "Timothy", "non-dropping-particle" : "", "parse-names" : false, "suffix" : "" }, { "dropping-particle" : "", "family" : "Potempa", "given" : "Jan", "non-dropping-particle" : "", "parse-names" : false, "suffix" : "" } ], "editor" : [ { "dropping-particle" : "", "family" : "May", "given" : "Robin", "non-dropping-particle" : "", "parse-names" : false, "suffix" : "" } ], "id" : "ITEM-2", "issue" : "1", "issued" : { "date-parts" : [ [ "2008", "1", "9" ] ] }, "page" : "e1409", "publisher" : "Public Library of Science", "title" : "A potential new pathway for Staphylococcus aureus dissemination: the silent survival of S. aureus phagocytosed by human monocyte-derived macrophages.", "type" : "article-journal", "volume" : "3" }, "uris" : [ "http://www.mendeley.com/documents/?uuid=687c5e60-34ee-40ea-b723-619da41a4f0d" ] }, { "id" : "ITEM-3", "itemData" : { "DOI" : "10.1084/jem.95.2.209", "ISBN" : "0022-1007 (Print)\\r0022-1007 (Linking)", "ISSN" : "0022-1007", "PMID" : "14907971", "abstract" : "In a study of the phagocytosis of staphylococci by human leukocytes it has been observed that strains of staphylococci producing human infection were phagocytized by human polymorphonuclear leukocytes in vitro under conditions in which virulent pneumococci, streptococci, or Klebsiella were rarely engulfed. In the presence of human leukocytes in plasma there was a rapid fall in the numbers of viable staphylococci of both pathogenic and non-pathogenic strains, the beginning of which was detectable in 10 to 15 minutes. The fall in culturable pathogenic microorganisms was considerably less marked, however, and a rapid resurgence of growth occurred in 4 to 8 hours, whereas the number of culturable non-pathogenic microorganisms remained low for 18 to 24 hours. These differences appear to be explained by the observation that a significant number of microorganisms of pathogenic strains were able to survive within human leukocytes. Such intracellular survival was found to be associated with evidence of destruction of the leukocytes. In contrast, non-pathogenic strains of staphylococci failed to survive within human polymorphonuclear leukocytes following ingestion.", "author" : [ { "dropping-particle" : "", "family" : "Rogers", "given" : "D E", "non-dropping-particle" : "", "parse-names" : false, "suffix" : "" }, { "dropping-particle" : "", "family" : "Tompset", "given" : "R", "non-dropping-particle" : "", "parse-names" : false, "suffix" : "" } ], "container-title" : "The Journal of experimental medicine", "id" : "ITEM-3", "issue" : "2", "issued" : { "date-parts" : [ [ "1952", "2" ] ] }, "page" : "209-30", "publisher" : "The Rockefeller University Press", "title" : "The survival of staphylococci within human leukocytes.", "type" : "article-journal", "volume" : "95" }, "uris" : [ "http://www.mendeley.com/documents/?uuid=3cdc1fd2-9a32-3a7f-b594-a2b0514e4aee" ] }, { "id" : "ITEM-4", "itemData" : { "ISSN" : "0022-1767", "PMID" : "16148137", "abstract" : "Polymorphonuclear leukocytes (PMNs, or neutrophils) are critical for human innate immunity and kill most invading bacteria. However, pathogens such as Staphylococcus aureus avoid destruction by PMNs to survive, thereby causing human infections. The molecular mechanisms used by pathogens to circumvent killing by the immune system remain largely undefined. To that end, we studied S. aureus pathogenesis and bacteria-PMN interactions using strains originally isolated from individuals with community-acquired (CA) and hospital-acquired infections. Compared with strains from hospital infections (COL and MRSA252), strain MW2 and a methicillin-susceptible relative, MnCop, were significantly more virulent in a mouse model of S. aureus infection, and caused the greatest level of pathology in major vital organs. Although phagocytosis of each strain triggered production of reactive oxygen species and granule-phagosome fusion, those from CA infections were significantly more resistant to killing by human PMNs and caused greater host cell lysis. Microarray analysis of the strains during neutrophil phagocytosis identified genes comprising a global S. aureus response to human innate host defense. Genes involved in capsule synthesis, gene regulation, oxidative stress, and virulence, were up-regulated following ingestion of the pathogen. Notably, phagocytosis of strains from CA infections induced changes in gene expression not observed in the other strains, including up-regulation of genes encoding virulence factors and hypothetical proteins. Our studies reveal a gene transcription program in a prominent human pathogen that likely contributes to evasion of innate host defense.", "author" : [ { "dropping-particle" : "", "family" : "Voyich", "given" : "Jovanka M", "non-dropping-particle" : "", "parse-names" : false, "suffix" : "" }, { "dropping-particle" : "", "family" : "Braughton", "given" : "Kevin R", "non-dropping-particle" : "", "parse-names" : false, "suffix" : "" }, { "dropping-particle" : "", "family" : "Sturdevant", "given" : "Daniel E", "non-dropping-particle" : "", "parse-names" : false, "suffix" : "" }, { "dropping-particle" : "", "family" : "Whitney", "given" : "Adeline R", "non-dropping-particle" : "", "parse-names" : false, "suffix" : "" }, { "dropping-particle" : "", "family" : "Sa\u00efd-Salim", "given" : "Battouli", "non-dropping-particle" : "", "parse-names" : false, "suffix" : "" }, { "dropping-particle" : "", "family" : "Porcella", "given" : "Stephen F", "non-dropping-particle" : "", "parse-names" : false, "suffix" : "" }, { "dropping-particle" : "", "family" : "Long", "given" : "R Daniel", "non-dropping-particle" : "", "parse-names" : false, "suffix" : "" }, { "dropping-particle" : "", "family" : "Dorward", "given" : "David W", "non-dropping-particle" : "", "parse-names" : false, "suffix" : "" }, { "dropping-particle" : "", "family" : </w:instrText>
      </w:r>
      <w:r w:rsidR="00B145F9" w:rsidRPr="00236F57">
        <w:rPr>
          <w:rFonts w:cs="Cambria"/>
          <w:lang w:val="nl-NL"/>
        </w:rPr>
        <w:instrText>"Gardner", "given" : "Donald J", "non-dropping-particle" : "", "parse-names" : false, "suffix" : "" }, { "dropping-particle" : "", "family" : "Kreiswirth", "given" : "Barry N", "non-dropping-particle" : "", "parse-names" : false, "suffix" : "" }, { "dropping-particle" : "", "family" : "Musser", "given" : "James M", "non-dropping-particle" : "", "parse-names" : false, "suffix" : "" }, { "dropping-particle" : "", "family" : "DeLeo", "given" : "Frank R", "non-dropping-particle" : "", "parse-names" : false, "suffix" : "" } ], "container-title" : "Journal of immunology (Baltimore, Md. : 1950)", "id" : "ITEM-4", "issue" : "6", "issued" : { "date-parts" : [ [ "2005", "9", "15" ] ] }, "page" : "3907-19", "title" : "Insights into mechanisms used by Staphylococcus aureus to avoid destruction by human neutrophils.", "type" : "article-journal", "volume" : "175" }, "uris" : [ "http://www.mendeley.com/documents/?uuid=bdd7da0b-93e4-3211-bfe0-5e511ec6aa9a" ] } ], "mendeley" : { "formattedCitation" : "(Rogers and Tompset, 1952; Voyich &lt;i&gt;et al.&lt;/i&gt;, 2005; Kubica &lt;i&gt;et al.&lt;/i&gt;, 2008; Koziel &lt;i&gt;et al.&lt;/i&gt;, 2009)", "plainTextFormattedCitation" : "(Rogers and Tompset, 1952; Voyich et al., 2005; Kubica et al., 2008; Koziel et al., 2009)", "previouslyFormattedCitation" : "(Rogers and Tompset, 1952; Voyich &lt;i&gt;et al.&lt;/i&gt;, 2005; Kubica &lt;i&gt;et al.&lt;/i&gt;, 2008; Koziel &lt;i&gt;et al.&lt;/i&gt;, 2009)" }, "properties" : {  }, "schema" : "https://github.com/citation-style-language/schema/raw/master/csl-citation.json" }</w:instrText>
      </w:r>
      <w:r w:rsidRPr="008A2ABA">
        <w:rPr>
          <w:rFonts w:cs="Cambria"/>
        </w:rPr>
        <w:fldChar w:fldCharType="separate"/>
      </w:r>
      <w:r w:rsidR="00F71621" w:rsidRPr="00236F57">
        <w:rPr>
          <w:rFonts w:cs="Cambria"/>
          <w:noProof/>
          <w:lang w:val="nl-NL"/>
        </w:rPr>
        <w:t xml:space="preserve">(Rogers and Tompset, 1952; Voyich </w:t>
      </w:r>
      <w:r w:rsidR="00F71621" w:rsidRPr="00236F57">
        <w:rPr>
          <w:rFonts w:cs="Cambria"/>
          <w:i/>
          <w:noProof/>
          <w:lang w:val="nl-NL"/>
        </w:rPr>
        <w:t>et al.</w:t>
      </w:r>
      <w:r w:rsidR="00F71621" w:rsidRPr="00236F57">
        <w:rPr>
          <w:rFonts w:cs="Cambria"/>
          <w:noProof/>
          <w:lang w:val="nl-NL"/>
        </w:rPr>
        <w:t xml:space="preserve">, 2005; Kubica </w:t>
      </w:r>
      <w:r w:rsidR="00F71621" w:rsidRPr="00236F57">
        <w:rPr>
          <w:rFonts w:cs="Cambria"/>
          <w:i/>
          <w:noProof/>
          <w:lang w:val="nl-NL"/>
        </w:rPr>
        <w:t>et al.</w:t>
      </w:r>
      <w:r w:rsidR="00F71621" w:rsidRPr="00236F57">
        <w:rPr>
          <w:rFonts w:cs="Cambria"/>
          <w:noProof/>
          <w:lang w:val="nl-NL"/>
        </w:rPr>
        <w:t xml:space="preserve">, 2008; Koziel </w:t>
      </w:r>
      <w:r w:rsidR="00F71621" w:rsidRPr="00236F57">
        <w:rPr>
          <w:rFonts w:cs="Cambria"/>
          <w:i/>
          <w:noProof/>
          <w:lang w:val="nl-NL"/>
        </w:rPr>
        <w:t>et al.</w:t>
      </w:r>
      <w:r w:rsidR="00F71621" w:rsidRPr="00236F57">
        <w:rPr>
          <w:rFonts w:cs="Cambria"/>
          <w:noProof/>
          <w:lang w:val="nl-NL"/>
        </w:rPr>
        <w:t>, 2009)</w:t>
      </w:r>
      <w:r w:rsidRPr="008A2ABA">
        <w:rPr>
          <w:rFonts w:cs="Cambria"/>
        </w:rPr>
        <w:fldChar w:fldCharType="end"/>
      </w:r>
      <w:r w:rsidRPr="00236F57">
        <w:rPr>
          <w:rFonts w:cs="Cambria"/>
          <w:lang w:val="nl-NL"/>
        </w:rPr>
        <w:t xml:space="preserve">. </w:t>
      </w:r>
      <w:r w:rsidRPr="008A2ABA">
        <w:rPr>
          <w:rFonts w:cs="Cambria"/>
        </w:rPr>
        <w:t>In turn, this allows for the dissemination from the site of infection to other parts of the body.</w:t>
      </w:r>
    </w:p>
    <w:p w14:paraId="79FAAD8F" w14:textId="77777777" w:rsidR="0060084F" w:rsidRPr="008A2ABA" w:rsidRDefault="0060084F" w:rsidP="009C0AD9">
      <w:pPr>
        <w:rPr>
          <w:rFonts w:cs="Cambria"/>
        </w:rPr>
      </w:pPr>
    </w:p>
    <w:p w14:paraId="20E14AF0" w14:textId="14A4588C" w:rsidR="0060084F" w:rsidRPr="008A2ABA" w:rsidRDefault="0060084F" w:rsidP="009C0AD9">
      <w:pPr>
        <w:rPr>
          <w:rFonts w:cs="Cambria"/>
        </w:rPr>
      </w:pPr>
      <w:r w:rsidRPr="008A2ABA">
        <w:rPr>
          <w:rFonts w:cs="Cambria"/>
        </w:rPr>
        <w:t xml:space="preserve">Moreover, it has been demonstrated that not only is </w:t>
      </w:r>
      <w:r w:rsidR="00F45958" w:rsidRPr="00F45958">
        <w:rPr>
          <w:rFonts w:cs="Cambria"/>
          <w:i/>
          <w:iCs/>
        </w:rPr>
        <w:t>S. aureus</w:t>
      </w:r>
      <w:r w:rsidR="0073580A" w:rsidRPr="0073580A">
        <w:rPr>
          <w:rFonts w:cs="Cambria"/>
          <w:i/>
          <w:iCs/>
        </w:rPr>
        <w:t xml:space="preserve"> </w:t>
      </w:r>
      <w:r w:rsidRPr="008A2ABA">
        <w:rPr>
          <w:rFonts w:cs="Cambria"/>
        </w:rPr>
        <w:t>capable of surviving inside</w:t>
      </w:r>
      <w:r w:rsidR="0073580A" w:rsidRPr="0073580A">
        <w:rPr>
          <w:rFonts w:cs="Cambria"/>
          <w:i/>
          <w:iCs/>
        </w:rPr>
        <w:t xml:space="preserve"> </w:t>
      </w:r>
      <w:r w:rsidRPr="008A2ABA">
        <w:rPr>
          <w:rFonts w:cs="Cambria"/>
        </w:rPr>
        <w:t xml:space="preserve">monocyte-derived macrophages for several days without detection </w:t>
      </w:r>
      <w:r w:rsidRPr="008A2ABA">
        <w:rPr>
          <w:rFonts w:cs="Cambria"/>
        </w:rPr>
        <w:fldChar w:fldCharType="begin" w:fldLock="1"/>
      </w:r>
      <w:r w:rsidR="00B145F9">
        <w:rPr>
          <w:rFonts w:cs="Cambria"/>
        </w:rPr>
        <w:instrText>ADDIN CSL_CITATION { "citationItems" : [ { "id" : "ITEM-1", "itemData" : { "DOI" : "10.1371/journal.pone.0001409", "ISSN" : "1932-6203", "PMID" : "18183290", "abstract" : "Although considered to be an extracellular pathogen, Staphylococcus aureus is able to invade a variety of mammalian, non-professional phagocytes and can also survive engulfment by professional phagocytes such as neutrophils and monocytes. In both of these cell types S. aureus promptly escapes from the endosomes/phagosomes and proliferates within the cytoplasm, which quickly leads to host cell death. In this report we show that S. aureus interacted with human monocyte-derived macrophages in a very different way to those of other mammalian cells. Upon phagocytosis by macrophages, S. aureus persisted intracellularly in vacuoles for 3-4 days before escaping into the cytoplasm and causing host cell lysis. Until the point of host cell lysis the infected macrophages showed no signs of apoptosis or necrosis and were functional. They were able to eliminate intracellular staphylococci if prestimulated with interferon-gamma at concentrations equivalent to human therapeutic doses. S. aureus survival was dependent on the alternative sigma factor B as well as the global regulator agr, but not SarA. Furthermore, isogenic mutants deficient in alpha-toxin, the metalloprotease aureolysin, protein A, and sortase A were efficiently killed by macrophages upon phagocytosis, although with different kinetics. In particular alpha-toxin was a key effector molecule that was essential for S. aureus intracellular survival in macrophages. Together, our data indicate that the ability of S. aureus to survive phagocytosis by macrophages is determined by multiple virulence factors in a way that differs considerably from its interactions with other cell types. S. aureus persists inside macrophages for several days without affecting the viability of these mobile cells which may serve as vehicles for the dissemination of infection.", "author" : [ { "dropping-particle" : "", "family" : "Kubica", "given" : "Malgorzata", "non-dropping-particle" : "", "parse-names" : false, "suffix" : "" }, { "dropping-particle" : "", "family" : "Guzik", "given" : "Krzysztof", "non-dropping-particle" : "", "parse-names" : false, "suffix" : "" }, { "dropping-particle" : "", "family" : "Koziel", "given" : "Joanna", "non-dropping-particle" : "", "parse-names" : false, "suffix" : "" }, { "dropping-particle" : "", "family" : "Zarebski", "given" : "Miroslaw", "non-dropping-particle" : "", "parse-names" : false, "suffix" : "" }, { "dropping-particle" : "", "family" : "Richter", "given" : "Walter", "non-dropping-particle" : "", "parse-names" : false, "suffix" : "" }, { "dropping-particle" : "", "family" : "Gajkowska", "given" : "Barbara", "non-dropping-particle" : "", "parse-names" : false, "suffix" : "" }, { "dropping-particle" : "", "family" : "Golda", "given" : "Anna", "non-dropping-particle" : "", "parse-names" : false, "suffix" : "" }, { "dropping-particle" : "", "family" : "Maciag-Gudowska", "given" : "Agnieszka", "non-dropping-particle" : "", "parse-names" : false, "suffix" : "" }, { "dropping-particle" : "", "family" : "Brix", "given" : "Klaudia", "non-dropping-particle" : "", "parse-names" : false, "suffix" : "" }, { "dropping-particle" : "", "family" : "Shaw", "given" : "Les", "non-dropping-particle" : "", "parse-names" : false, "suffix" : "" }, { "dropping-particle" : "", "family" : "Foster", "given" : "Timothy", "non-dropping-particle" : "", "parse-names" : false, "suffix" : "" }, { "dropping-particle" : "", "family" : "Potempa", "given" : "Jan", "non-dropping-particle" : "", "parse-names" : false, "suffix" : "" } ], "editor" : [ { "dropping-particle" : "", "family" : "May", "given" : "Robin", "non-dropping-particle" : "", "parse-names" : false, "suffix" : "" } ], "id" : "ITEM-1", "issue" : "1", "issued" : { "date-parts" : [ [ "2008", "1", "9" ] ] }, "page" : "e1409", "publisher" : "Public Library of Science", "title" : "A potential new pathway for Staphylococcus aureus dissemination: the silent survival of S. aureus phagocytosed by human monocyte-derived macrophages.", "type" : "article-journal", "volume" : "3" }, "uris" : [ "http://www.mendeley.com/documents/?uuid=687c5e60-34ee-40ea-b723-619da41a4f0d" ] } ], "mendeley" : { "formattedCitation" : "(Kubica &lt;i&gt;et al.&lt;/i&gt;, 2008)", "plainTextFormattedCitation" : "(Kubica et al., 2008)", "previouslyFormattedCitation" : "(Kubica &lt;i&gt;et al.&lt;/i&gt;, 2008)" }, "properties" : {  }, "schema" : "https://github.com/citation-style-language/schema/raw/master/csl-citation.json" }</w:instrText>
      </w:r>
      <w:r w:rsidRPr="008A2ABA">
        <w:rPr>
          <w:rFonts w:cs="Cambria"/>
        </w:rPr>
        <w:fldChar w:fldCharType="separate"/>
      </w:r>
      <w:r w:rsidR="00F71621" w:rsidRPr="00F71621">
        <w:rPr>
          <w:rFonts w:cs="Cambria"/>
          <w:noProof/>
        </w:rPr>
        <w:t xml:space="preserve">(Kubica </w:t>
      </w:r>
      <w:r w:rsidR="00F71621" w:rsidRPr="00F71621">
        <w:rPr>
          <w:rFonts w:cs="Cambria"/>
          <w:i/>
          <w:noProof/>
        </w:rPr>
        <w:t>et al.</w:t>
      </w:r>
      <w:r w:rsidR="00F71621" w:rsidRPr="00F71621">
        <w:rPr>
          <w:rFonts w:cs="Cambria"/>
          <w:noProof/>
        </w:rPr>
        <w:t>, 2008)</w:t>
      </w:r>
      <w:r w:rsidRPr="008A2ABA">
        <w:rPr>
          <w:rFonts w:cs="Cambria"/>
        </w:rPr>
        <w:fldChar w:fldCharType="end"/>
      </w:r>
      <w:r w:rsidRPr="008A2ABA">
        <w:rPr>
          <w:rFonts w:cs="Cambria"/>
        </w:rPr>
        <w:t>, but it purposefully blocks staurosporine-induced a</w:t>
      </w:r>
      <w:r>
        <w:rPr>
          <w:rFonts w:cs="Cambria"/>
        </w:rPr>
        <w:t>poptosis once inside host cells</w:t>
      </w:r>
      <w:r w:rsidRPr="008A2ABA">
        <w:rPr>
          <w:rFonts w:cs="Cambria"/>
        </w:rPr>
        <w:t>.</w:t>
      </w:r>
    </w:p>
    <w:p w14:paraId="7E049E58" w14:textId="77777777" w:rsidR="0060084F" w:rsidRPr="008A2ABA" w:rsidRDefault="0060084F" w:rsidP="009C0AD9">
      <w:pPr>
        <w:rPr>
          <w:rFonts w:cs="Cambria"/>
        </w:rPr>
      </w:pPr>
    </w:p>
    <w:p w14:paraId="123B88E9" w14:textId="28CEDB8B" w:rsidR="0060084F" w:rsidRPr="008A2ABA" w:rsidRDefault="0060084F" w:rsidP="009C0AD9">
      <w:pPr>
        <w:rPr>
          <w:rFonts w:cs="Cambria"/>
        </w:rPr>
      </w:pPr>
      <w:r w:rsidRPr="008A2ABA">
        <w:rPr>
          <w:rFonts w:cs="Cambria"/>
        </w:rPr>
        <w:lastRenderedPageBreak/>
        <w:t>Therefore</w:t>
      </w:r>
      <w:r>
        <w:rPr>
          <w:rFonts w:cs="Cambria"/>
        </w:rPr>
        <w:t>,</w:t>
      </w:r>
      <w:r w:rsidRPr="008A2ABA">
        <w:rPr>
          <w:rFonts w:cs="Cambria"/>
        </w:rPr>
        <w:t xml:space="preserve"> the hypothesis was, that if during initiation of infection, the aim of </w:t>
      </w:r>
      <w:r w:rsidR="00F45958" w:rsidRPr="00F45958">
        <w:rPr>
          <w:rFonts w:cs="Cambria"/>
          <w:i/>
          <w:iCs/>
        </w:rPr>
        <w:t>S. aureus</w:t>
      </w:r>
      <w:r w:rsidR="0073580A" w:rsidRPr="0073580A">
        <w:rPr>
          <w:rFonts w:cs="Cambria"/>
          <w:i/>
          <w:iCs/>
        </w:rPr>
        <w:t xml:space="preserve"> </w:t>
      </w:r>
      <w:r w:rsidRPr="008A2ABA">
        <w:rPr>
          <w:rFonts w:cs="Cambria"/>
        </w:rPr>
        <w:t>could be to invade host phagocytes to influence cytokine production by host cells.</w:t>
      </w:r>
    </w:p>
    <w:p w14:paraId="11001EB3" w14:textId="77777777" w:rsidR="0060084F" w:rsidRPr="008A2ABA" w:rsidRDefault="0060084F" w:rsidP="009C0AD9">
      <w:pPr>
        <w:rPr>
          <w:rFonts w:cs="Cambria"/>
        </w:rPr>
      </w:pPr>
    </w:p>
    <w:p w14:paraId="29B6EA5A" w14:textId="5DBEBF7A" w:rsidR="0060084F" w:rsidRPr="008A2ABA" w:rsidRDefault="0060084F" w:rsidP="005D1040">
      <w:pPr>
        <w:rPr>
          <w:rFonts w:cs="Cambria"/>
        </w:rPr>
      </w:pPr>
      <w:r w:rsidRPr="008A2ABA">
        <w:rPr>
          <w:rFonts w:cs="Cambria"/>
        </w:rPr>
        <w:t xml:space="preserve">To test this, peptidoglycan from different strains of </w:t>
      </w:r>
      <w:r w:rsidR="00F45958" w:rsidRPr="00F45958">
        <w:rPr>
          <w:rFonts w:cs="Cambria"/>
          <w:i/>
          <w:iCs/>
        </w:rPr>
        <w:t>S. aureus</w:t>
      </w:r>
      <w:r w:rsidR="00AB3CB7">
        <w:rPr>
          <w:rFonts w:cs="Cambria"/>
          <w:i/>
          <w:iCs/>
        </w:rPr>
        <w:t>,</w:t>
      </w:r>
      <w:r w:rsidRPr="008A2ABA">
        <w:rPr>
          <w:rFonts w:cs="Cambria"/>
          <w:i/>
        </w:rPr>
        <w:t xml:space="preserve"> B. subtilis</w:t>
      </w:r>
      <w:r w:rsidRPr="008A2ABA">
        <w:rPr>
          <w:rFonts w:cs="Cambria"/>
        </w:rPr>
        <w:t xml:space="preserve"> and </w:t>
      </w:r>
      <w:r w:rsidRPr="008A2ABA">
        <w:rPr>
          <w:rFonts w:cs="Cambria"/>
          <w:i/>
        </w:rPr>
        <w:t xml:space="preserve">M. luteus </w:t>
      </w:r>
      <w:r>
        <w:rPr>
          <w:rFonts w:cs="Cambria"/>
        </w:rPr>
        <w:t>was</w:t>
      </w:r>
      <w:r w:rsidRPr="008A2ABA">
        <w:rPr>
          <w:rFonts w:cs="Cambria"/>
        </w:rPr>
        <w:t xml:space="preserve"> prepared in different ways: peptidoglycan was either treated with HF to strip WTA’s, not stripped with HF </w:t>
      </w:r>
      <w:r>
        <w:rPr>
          <w:rFonts w:cs="Cambria"/>
        </w:rPr>
        <w:t xml:space="preserve">(US) </w:t>
      </w:r>
      <w:r w:rsidRPr="008A2ABA">
        <w:rPr>
          <w:rFonts w:cs="Cambria"/>
        </w:rPr>
        <w:t xml:space="preserve">or digested with </w:t>
      </w:r>
      <w:r>
        <w:rPr>
          <w:rFonts w:cs="Cambria"/>
        </w:rPr>
        <w:t>Mutanolysin (M)</w:t>
      </w:r>
      <w:r w:rsidRPr="008A2ABA">
        <w:rPr>
          <w:rFonts w:cs="Cambria"/>
        </w:rPr>
        <w:t>.</w:t>
      </w:r>
      <w:r w:rsidRPr="008A2ABA">
        <w:rPr>
          <w:rFonts w:cs="Cambria"/>
          <w:i/>
        </w:rPr>
        <w:t xml:space="preserve"> </w:t>
      </w:r>
      <w:r w:rsidRPr="008A2ABA">
        <w:rPr>
          <w:rFonts w:cs="Cambria"/>
        </w:rPr>
        <w:t>Different preparations were then incubated with human mononuclear cells</w:t>
      </w:r>
      <w:r w:rsidRPr="008A2ABA">
        <w:rPr>
          <w:rFonts w:cs="Cambria"/>
          <w:i/>
        </w:rPr>
        <w:t xml:space="preserve"> </w:t>
      </w:r>
      <w:r w:rsidRPr="008A2ABA">
        <w:rPr>
          <w:rFonts w:cs="Cambria"/>
        </w:rPr>
        <w:t>at concentrations up to 30 µg/ml. After stimulation</w:t>
      </w:r>
      <w:r>
        <w:rPr>
          <w:rFonts w:cs="Cambria"/>
        </w:rPr>
        <w:t>,</w:t>
      </w:r>
      <w:r w:rsidRPr="008A2ABA">
        <w:rPr>
          <w:rFonts w:cs="Cambria"/>
        </w:rPr>
        <w:t xml:space="preserve"> the cells were recovered by centrifugation and supernatant removed</w:t>
      </w:r>
      <w:r>
        <w:rPr>
          <w:rFonts w:cs="Cambria"/>
        </w:rPr>
        <w:t>. An</w:t>
      </w:r>
      <w:r w:rsidRPr="008A2ABA">
        <w:rPr>
          <w:rFonts w:cs="Cambria"/>
        </w:rPr>
        <w:t xml:space="preserve"> ELISA assay was used to test TNF-</w:t>
      </w:r>
      <w:r w:rsidRPr="008A2ABA">
        <w:rPr>
          <w:rFonts w:ascii="Cambria" w:eastAsia="Cambria" w:hAnsi="Cambria" w:cs="Cambria"/>
        </w:rPr>
        <w:t>⍺</w:t>
      </w:r>
      <w:r w:rsidRPr="008A2ABA">
        <w:rPr>
          <w:rFonts w:cs="Cambria"/>
        </w:rPr>
        <w:t xml:space="preserve"> levels. All PGN preparations stimulated TNF-</w:t>
      </w:r>
      <w:r w:rsidRPr="008A2ABA">
        <w:rPr>
          <w:rFonts w:cs="Cambria"/>
        </w:rPr>
        <w:sym w:font="Symbol" w:char="F061"/>
      </w:r>
      <w:r w:rsidRPr="008A2ABA">
        <w:rPr>
          <w:rFonts w:cs="Cambria"/>
        </w:rPr>
        <w:t xml:space="preserve"> production except for preparations treated with </w:t>
      </w:r>
      <w:r>
        <w:rPr>
          <w:rFonts w:cs="Cambria"/>
        </w:rPr>
        <w:t>Mutanolysin</w:t>
      </w:r>
      <w:r w:rsidRPr="008A2ABA">
        <w:rPr>
          <w:rFonts w:cs="Cambria"/>
        </w:rPr>
        <w:t xml:space="preserve"> (</w:t>
      </w:r>
      <w:r w:rsidRPr="008A2ABA">
        <w:rPr>
          <w:rFonts w:cs="Cambria"/>
        </w:rPr>
        <w:fldChar w:fldCharType="begin"/>
      </w:r>
      <w:r w:rsidRPr="008A2ABA">
        <w:rPr>
          <w:rFonts w:cs="Cambria"/>
        </w:rPr>
        <w:instrText xml:space="preserve"> REF _Ref497298427 \h  \* MERGEFORMAT </w:instrText>
      </w:r>
      <w:r w:rsidRPr="008A2ABA">
        <w:rPr>
          <w:rFonts w:cs="Cambria"/>
        </w:rPr>
      </w:r>
      <w:r w:rsidRPr="008A2ABA">
        <w:rPr>
          <w:rFonts w:cs="Cambria"/>
        </w:rPr>
        <w:fldChar w:fldCharType="separate"/>
      </w:r>
      <w:r w:rsidR="00BA1790" w:rsidRPr="008A2ABA">
        <w:t xml:space="preserve">Figure </w:t>
      </w:r>
      <w:r w:rsidR="00BA1790">
        <w:rPr>
          <w:noProof/>
        </w:rPr>
        <w:t>5</w:t>
      </w:r>
      <w:r w:rsidR="00BA1790" w:rsidRPr="008A2ABA">
        <w:rPr>
          <w:noProof/>
        </w:rPr>
        <w:t>.</w:t>
      </w:r>
      <w:r w:rsidR="00BA1790">
        <w:rPr>
          <w:noProof/>
        </w:rPr>
        <w:t>3</w:t>
      </w:r>
      <w:r w:rsidRPr="008A2ABA">
        <w:rPr>
          <w:rFonts w:cs="Cambria"/>
        </w:rPr>
        <w:fldChar w:fldCharType="end"/>
      </w:r>
      <w:r w:rsidRPr="008A2ABA">
        <w:rPr>
          <w:rFonts w:cs="Cambria"/>
        </w:rPr>
        <w:t xml:space="preserve"> A-E). Data suggest that an intact backbone was essential for TNF-</w:t>
      </w:r>
      <w:r w:rsidRPr="008A2ABA">
        <w:rPr>
          <w:rFonts w:cs="Cambria"/>
        </w:rPr>
        <w:sym w:font="Symbol" w:char="F061"/>
      </w:r>
      <w:r w:rsidRPr="008A2ABA">
        <w:rPr>
          <w:rFonts w:cs="Cambria"/>
        </w:rPr>
        <w:t xml:space="preserve"> production by human monocytes, as </w:t>
      </w:r>
      <w:r>
        <w:rPr>
          <w:rFonts w:cs="Cambria"/>
        </w:rPr>
        <w:t>Mutanolysin</w:t>
      </w:r>
      <w:r w:rsidRPr="008A2ABA">
        <w:rPr>
          <w:rFonts w:cs="Cambria"/>
        </w:rPr>
        <w:t xml:space="preserve"> treatment abolished the response. What is more, in all examples there is a characteristic bell-curve of TNF-</w:t>
      </w:r>
      <w:r w:rsidRPr="008A2ABA">
        <w:rPr>
          <w:rFonts w:ascii="Cambria" w:eastAsia="Cambria" w:hAnsi="Cambria" w:cs="Cambria"/>
        </w:rPr>
        <w:t>⍺</w:t>
      </w:r>
      <w:r w:rsidRPr="008A2ABA">
        <w:rPr>
          <w:rFonts w:cs="Cambria"/>
        </w:rPr>
        <w:t xml:space="preserve"> response, suggesting that human monocytes react to PGN when it is at concentrations approximately between 1≤PGN≤10 µg/ml, while concentrations of ≈30 µg/ml were perhaps not in the physiological range. Moreover, in all the PGN samples, there is no difference in response to HF and US PGN, suggesting that WTA’s are not involved in </w:t>
      </w:r>
      <w:r>
        <w:rPr>
          <w:rFonts w:cs="Cambria"/>
        </w:rPr>
        <w:t xml:space="preserve">the </w:t>
      </w:r>
      <w:r w:rsidRPr="008A2ABA">
        <w:rPr>
          <w:rFonts w:cs="Cambria"/>
        </w:rPr>
        <w:t>TNF-</w:t>
      </w:r>
      <w:r w:rsidRPr="008A2ABA">
        <w:rPr>
          <w:rFonts w:ascii="Cambria" w:eastAsia="Cambria" w:hAnsi="Cambria" w:cs="Cambria"/>
        </w:rPr>
        <w:t>⍺</w:t>
      </w:r>
      <w:r w:rsidRPr="008A2ABA">
        <w:rPr>
          <w:rFonts w:cs="Cambria"/>
        </w:rPr>
        <w:t xml:space="preserve"> response, confirming previous work </w:t>
      </w:r>
      <w:r w:rsidRPr="008A2ABA">
        <w:rPr>
          <w:rFonts w:cs="Cambria"/>
        </w:rPr>
        <w:fldChar w:fldCharType="begin" w:fldLock="1"/>
      </w:r>
      <w:r w:rsidR="00B145F9">
        <w:rPr>
          <w:rFonts w:cs="Cambria"/>
        </w:rPr>
        <w:instrText>ADDIN CSL_CITATION { "citationItems" : [ { "id" : "ITEM-1", "itemData" : { "DOI" : "10.1128/IAI.71.7.3707-3713.2003", "ISSN" : "0019-9567", "PMID" : "12819051", "abstract" : "In gram-negative bacteria, the outer membrane lipopolysaccharide is the main component triggering cytokine release from peripheral blood mononuclear cells (PBMCs). In gram-positive bacteria, purified walls also induce cytokine release, but stimulation requires 100 times more material. Gram-positive walls are complex megamolecules reassembling distinct structures. Only some of them might be inflammatory, whereas others are not. Teichoic acids (TA) are an important portion (&gt; or =50%) of gram-positive walls. TA directly interact with C3b of complement and the cellular receptor for platelet-activating factor. However, their contribution to wall-induced cytokine-release by PBMCs has not been studied in much detail. In contrast, their membrane-bound lipoteichoic acids (LTA) counterparts were shown to trigger inflammation and synergize with peptidoglycan (PGN) for releasing nitric oxide (NO). This raised the question as to whether TA are also inflammatory. We determined the release of tumor necrosis factor (TNF) by PBMCs exposed to a variety of TA-rich and TA-free wall fragments from Streptococcus pneumoniae and Staphylococcus aureus. TA-rich walls from both organisms induced measurable TNF release at concentrations of 1 microg/ml. Removal of wall-attached TA did not alter this activity. Moreover, purified pneumococcal and staphylococcal TA did not trigger TNF release at concentrations as high as &gt; or =100 microg/ml. In contrast, purified LTA triggered TNF release at 1 microg/ml. PGN-stem peptide oligomers lacking TA or amino-sugars were highly active and triggered TNF release at concentrations as low as 0.01 microg/ml (P. A. Majcherczyk, H. Langen, et al., J. Biol. Chem. 274:12537-12543,1999). Thus, although TA is an important part of gram-positive walls, it did not participate to the TNF-releasing activity of PGN.", "author" : [ { "dropping-particle" : "", "family" : "Majcherczyk", "given" : "P A", "non-dropping-particle" : "", "parse-names" : false, "suffix" : "" }, { "dropping-particle" : "", "family" : "Rubli", "given" : "E", "non-dropping-particle" : "", "parse-names" : false, "suffix" : "" }, { "dropping-particle" : "", "family" : "Heumann", "given" : "D", "non-dropping-particle" : "", "parse-names" : false, "suffix" : "" }, { "dropping-particle" : "", "family" : "Glauser", "given" : "M P", "non-dropping-particle" : "", "parse-names" : false, "suffix" : "" }, { "dropping-particle" : "", "family" : "Moreillon", "given" : "P", "non-dropping-particle" : "", "parse-names" : false, "suffix" : "" } ], "container-title" : "Infection and immunity", "id" : "ITEM-1", "issue" : "7", "issued" : { "date-parts" : [ [ "2003", "7" ] ] }, "page" : "3707-13", "publisher" : "American Society for Microbiology (ASM)", "title" : "Teichoic acids are not required for Streptococcus pneumoniae and Staphylococcus aureus cell walls to trigger the release of tumor necrosis factor by peripheral blood monocytes.", "type" : "article-journal", "volume" : "71" }, "uris" : [ "http://www.mendeley.com/documents/?uuid=9dce81a7-f4e9-35e2-af5c-609df0b9614c" ] } ], "mendeley" : { "formattedCitation" : "(Majcherczyk &lt;i&gt;et al.&lt;/i&gt;, 2003)", "plainTextFormattedCitation" : "(Majcherczyk et al., 2003)", "previouslyFormattedCitation" : "(Majcherczyk &lt;i&gt;et al.&lt;/i&gt;, 2003)" }, "properties" : {  }, "schema" : "https://github.com/citation-style-language/schema/raw/master/csl-citation.json" }</w:instrText>
      </w:r>
      <w:r w:rsidRPr="008A2ABA">
        <w:rPr>
          <w:rFonts w:cs="Cambria"/>
        </w:rPr>
        <w:fldChar w:fldCharType="separate"/>
      </w:r>
      <w:r w:rsidR="00F71621" w:rsidRPr="00F71621">
        <w:rPr>
          <w:rFonts w:cs="Cambria"/>
          <w:noProof/>
        </w:rPr>
        <w:t xml:space="preserve">(Majcherczyk </w:t>
      </w:r>
      <w:r w:rsidR="00F71621" w:rsidRPr="00F71621">
        <w:rPr>
          <w:rFonts w:cs="Cambria"/>
          <w:i/>
          <w:noProof/>
        </w:rPr>
        <w:t>et al.</w:t>
      </w:r>
      <w:r w:rsidR="00F71621" w:rsidRPr="00F71621">
        <w:rPr>
          <w:rFonts w:cs="Cambria"/>
          <w:noProof/>
        </w:rPr>
        <w:t>, 2003)</w:t>
      </w:r>
      <w:r w:rsidRPr="008A2ABA">
        <w:rPr>
          <w:rFonts w:cs="Cambria"/>
        </w:rPr>
        <w:fldChar w:fldCharType="end"/>
      </w:r>
      <w:r w:rsidRPr="008A2ABA">
        <w:rPr>
          <w:rFonts w:cs="Cambria"/>
        </w:rPr>
        <w:t>. This is further supported by the fact that SH1000</w:t>
      </w:r>
      <w:r w:rsidRPr="008A2ABA">
        <w:rPr>
          <w:rFonts w:cs="Cambria"/>
          <w:i/>
        </w:rPr>
        <w:t>∆tarO</w:t>
      </w:r>
      <w:r w:rsidRPr="008A2ABA">
        <w:rPr>
          <w:rFonts w:cs="Cambria"/>
        </w:rPr>
        <w:t xml:space="preserve"> (lacking WTA’s) stimulated TNF-</w:t>
      </w:r>
      <w:r w:rsidRPr="008A2ABA">
        <w:rPr>
          <w:rFonts w:ascii="Cambria" w:eastAsia="Cambria" w:hAnsi="Cambria" w:cs="Cambria"/>
        </w:rPr>
        <w:t>⍺</w:t>
      </w:r>
      <w:r w:rsidRPr="008A2ABA">
        <w:rPr>
          <w:rFonts w:cs="Cambria"/>
        </w:rPr>
        <w:t xml:space="preserve"> production in a similar way to all other samples (</w:t>
      </w:r>
      <w:r w:rsidRPr="008A2ABA">
        <w:rPr>
          <w:rFonts w:cs="Cambria"/>
        </w:rPr>
        <w:fldChar w:fldCharType="begin"/>
      </w:r>
      <w:r w:rsidRPr="008A2ABA">
        <w:rPr>
          <w:rFonts w:cs="Cambria"/>
        </w:rPr>
        <w:instrText xml:space="preserve"> REF _Ref497298427 \h  \* MERGEFORMAT </w:instrText>
      </w:r>
      <w:r w:rsidRPr="008A2ABA">
        <w:rPr>
          <w:rFonts w:cs="Cambria"/>
        </w:rPr>
      </w:r>
      <w:r w:rsidRPr="008A2ABA">
        <w:rPr>
          <w:rFonts w:cs="Cambria"/>
        </w:rPr>
        <w:fldChar w:fldCharType="separate"/>
      </w:r>
      <w:r w:rsidR="00BA1790" w:rsidRPr="008A2ABA">
        <w:t xml:space="preserve">Figure </w:t>
      </w:r>
      <w:r w:rsidR="00BA1790">
        <w:rPr>
          <w:noProof/>
        </w:rPr>
        <w:t>5</w:t>
      </w:r>
      <w:r w:rsidR="00BA1790" w:rsidRPr="008A2ABA">
        <w:rPr>
          <w:noProof/>
        </w:rPr>
        <w:t>.</w:t>
      </w:r>
      <w:r w:rsidR="00BA1790">
        <w:rPr>
          <w:noProof/>
        </w:rPr>
        <w:t>3</w:t>
      </w:r>
      <w:r w:rsidRPr="008A2ABA">
        <w:rPr>
          <w:rFonts w:cs="Cambria"/>
        </w:rPr>
        <w:fldChar w:fldCharType="end"/>
      </w:r>
      <w:r w:rsidRPr="008A2ABA">
        <w:rPr>
          <w:rFonts w:cs="Cambria"/>
        </w:rPr>
        <w:t xml:space="preserve"> </w:t>
      </w:r>
      <w:r w:rsidR="00B75B6A">
        <w:rPr>
          <w:rFonts w:cs="Cambria"/>
        </w:rPr>
        <w:t>C</w:t>
      </w:r>
      <w:r>
        <w:rPr>
          <w:rFonts w:cs="Cambria"/>
        </w:rPr>
        <w:t>)</w:t>
      </w:r>
      <w:r w:rsidRPr="008A2ABA">
        <w:rPr>
          <w:rFonts w:cs="Cambria"/>
        </w:rPr>
        <w:t>. Furthermore, the absence of lipoproteins in the SH1000</w:t>
      </w:r>
      <w:r w:rsidRPr="008A2ABA">
        <w:rPr>
          <w:rFonts w:cs="Cambria"/>
          <w:i/>
        </w:rPr>
        <w:t xml:space="preserve">∆lgt </w:t>
      </w:r>
      <w:r w:rsidRPr="008A2ABA">
        <w:rPr>
          <w:rFonts w:cs="Cambria"/>
        </w:rPr>
        <w:t>mutant PGN did not significantly impact TNF-</w:t>
      </w:r>
      <w:r w:rsidRPr="008A2ABA">
        <w:rPr>
          <w:rFonts w:ascii="Cambria" w:eastAsia="Cambria" w:hAnsi="Cambria" w:cs="Cambria"/>
        </w:rPr>
        <w:t>⍺</w:t>
      </w:r>
      <w:r w:rsidRPr="008A2ABA">
        <w:rPr>
          <w:rFonts w:cs="Cambria"/>
        </w:rPr>
        <w:t xml:space="preserve"> production by human monocytes (</w:t>
      </w:r>
      <w:r w:rsidRPr="008A2ABA">
        <w:rPr>
          <w:rFonts w:cs="Cambria"/>
        </w:rPr>
        <w:fldChar w:fldCharType="begin"/>
      </w:r>
      <w:r w:rsidRPr="008A2ABA">
        <w:rPr>
          <w:rFonts w:cs="Cambria"/>
        </w:rPr>
        <w:instrText xml:space="preserve"> REF _Ref497298427 \h  \* MERGEFORMAT </w:instrText>
      </w:r>
      <w:r w:rsidRPr="008A2ABA">
        <w:rPr>
          <w:rFonts w:cs="Cambria"/>
        </w:rPr>
      </w:r>
      <w:r w:rsidRPr="008A2ABA">
        <w:rPr>
          <w:rFonts w:cs="Cambria"/>
        </w:rPr>
        <w:fldChar w:fldCharType="separate"/>
      </w:r>
      <w:r w:rsidR="00BA1790" w:rsidRPr="008A2ABA">
        <w:t xml:space="preserve">Figure </w:t>
      </w:r>
      <w:r w:rsidR="00BA1790">
        <w:rPr>
          <w:noProof/>
        </w:rPr>
        <w:t>5</w:t>
      </w:r>
      <w:r w:rsidR="00BA1790" w:rsidRPr="008A2ABA">
        <w:rPr>
          <w:noProof/>
        </w:rPr>
        <w:t>.</w:t>
      </w:r>
      <w:r w:rsidR="00BA1790">
        <w:rPr>
          <w:noProof/>
        </w:rPr>
        <w:t>3</w:t>
      </w:r>
      <w:r w:rsidRPr="008A2ABA">
        <w:rPr>
          <w:rFonts w:cs="Cambria"/>
        </w:rPr>
        <w:fldChar w:fldCharType="end"/>
      </w:r>
      <w:r w:rsidRPr="008A2ABA">
        <w:rPr>
          <w:rFonts w:cs="Cambria"/>
        </w:rPr>
        <w:t xml:space="preserve"> B)</w:t>
      </w:r>
      <w:r w:rsidR="00AB3CB7">
        <w:rPr>
          <w:rFonts w:cs="Cambria"/>
        </w:rPr>
        <w:t>,</w:t>
      </w:r>
      <w:r w:rsidRPr="008A2ABA">
        <w:rPr>
          <w:rFonts w:cs="Cambria"/>
        </w:rPr>
        <w:t xml:space="preserve"> suggesting lipoproteins are not essential for TNF-</w:t>
      </w:r>
      <w:r w:rsidRPr="008A2ABA">
        <w:rPr>
          <w:rFonts w:ascii="Cambria" w:eastAsia="Cambria" w:hAnsi="Cambria" w:cs="Cambria"/>
        </w:rPr>
        <w:t>⍺</w:t>
      </w:r>
      <w:r w:rsidRPr="008A2ABA">
        <w:rPr>
          <w:rFonts w:cs="Cambria"/>
        </w:rPr>
        <w:t xml:space="preserve"> production, in contrast to findings by other groups </w:t>
      </w:r>
      <w:r w:rsidRPr="008A2ABA">
        <w:rPr>
          <w:rFonts w:cs="Cambria"/>
        </w:rPr>
        <w:fldChar w:fldCharType="begin" w:fldLock="1"/>
      </w:r>
      <w:r w:rsidR="00B145F9">
        <w:rPr>
          <w:rFonts w:cs="Cambria"/>
        </w:rPr>
        <w:instrText>ADDIN CSL_CITATION { "citationItems" : [ { "id" : "ITEM-1", "itemData" : { "DOI" : "10.1128/IAI.73.4.2411-2423.2005", "ISBN" : "0019-9567", "ISSN" : "00199567", "PMID" : "15784587", "abstract" : "A lipoprotein diacylglyceryl transferase (lgt) deletion mutant of Staphylococcus aureus SA113 was constructed. The lipoprotein and prelipoprotein expression, the growth behavior, and the ability of the mutant to elicit an immune response in various host cells were studied. In the wild type, the majority of [14C]palmitate-labeled lipoproteins were located in the membrane fraction, although some lipoproteins were also present on the cell surface and in the culture supernatant. The lgt mutant completely lacked palmitate-labeled lipoproteins and released high amounts of some unmodified prelipoproteins, e.g., the oligopeptide-binding protein OppA, the peptidyl-prolyl cis-trans isomerase PrsA, and the staphylococcal iron transporter SitC, into the culture supernatant. The growth of the lgt mutant was hardly affected in rich medium but was retarded under nutrient limitation. The lgt mutant and its crude lysate induced much fewer proinflammatory cytokines and chemokines in human monocytic (MonoMac6), epithelial (pulmonary A549), and endothelial (human umbilical vein endothelial) cells than the wild type. However, in whole blood samples, the culture supernatant of the lgt mutant was equal or even superior to the wild-type supernatant in tumor necrosis factor alpha induction. Lipoprotein fractionation experiments provided evidence that a small proportion of the mature lipoproteins are released by the S. aureus wild type despite the lipid anchor and are trapped in part by the cell wall, thereby exposing the immune-activating lipid structure on the cell surface. Bacterial lipoproteins appear to be essential for a complete immune stimulation by gram-positive bacteria.", "author" : [ { "dropping-particle" : "", "family" : "Stoll", "given" : "Hartmut", "non-dropping-particle" : "", "parse-names" : false, "suffix" : "" }, { "dropping-particle" : "", "family" : "Dengjel", "given" : "J\u00f6rn", "non-dropping-particle" : "", "parse-names" : false, "suffix" : "" }, { "dropping-particle" : "", "family" : "Nerz", "given" : "Christiane", "non-dropping-particle" : "", "parse-names" : false, "suffix" : "" }, { "dropping-particle" : "", "family" : "G\u00f6tz", "given" : "Friedrich", "non-dropping-particle" : "", "parse-names" : false, "suffix" : "" } ], "container-title" : "Infection and Immunity", "id" : "ITEM-1", "issue" : "4", "issued" : { "date-parts" : [ [ "2005" ] ] }, "note" : "Lgt mutant used", "page" : "2411-2423", "title" : "Staphylococcus aureus deficient in lipidation of prelipoproteins is attenuated in growth and immune activation", "type" : "article-journal", "volume" : "73" }, "uris" : [ "http://www.mendeley.com/documents/?uuid=ee8766f0-3b8b-44a3-b07d-927ff2e20c0b" ] } ], "mendeley" : { "formattedCitation" : "(Stoll &lt;i&gt;et al.&lt;/i&gt;, 2005a)", "plainTextFormattedCitation" : "(Stoll et al., 2005a)", "previouslyFormattedCitation" : "(Stoll &lt;i&gt;et al.&lt;/i&gt;, 2005a)" }, "properties" : {  }, "schema" : "https://github.com/citation-style-language/schema/raw/master/csl-citation.json" }</w:instrText>
      </w:r>
      <w:r w:rsidRPr="008A2ABA">
        <w:rPr>
          <w:rFonts w:cs="Cambria"/>
        </w:rPr>
        <w:fldChar w:fldCharType="separate"/>
      </w:r>
      <w:r w:rsidR="00F71621" w:rsidRPr="00F71621">
        <w:rPr>
          <w:rFonts w:cs="Cambria"/>
          <w:noProof/>
        </w:rPr>
        <w:t xml:space="preserve">(Stoll </w:t>
      </w:r>
      <w:r w:rsidR="00F71621" w:rsidRPr="00F71621">
        <w:rPr>
          <w:rFonts w:cs="Cambria"/>
          <w:i/>
          <w:noProof/>
        </w:rPr>
        <w:t>et al.</w:t>
      </w:r>
      <w:r w:rsidR="00F71621" w:rsidRPr="00F71621">
        <w:rPr>
          <w:rFonts w:cs="Cambria"/>
          <w:noProof/>
        </w:rPr>
        <w:t>, 2005a)</w:t>
      </w:r>
      <w:r w:rsidRPr="008A2ABA">
        <w:rPr>
          <w:rFonts w:cs="Cambria"/>
        </w:rPr>
        <w:fldChar w:fldCharType="end"/>
      </w:r>
      <w:r>
        <w:rPr>
          <w:rFonts w:cs="Cambria"/>
        </w:rPr>
        <w:t>.</w:t>
      </w:r>
    </w:p>
    <w:p w14:paraId="694954B6" w14:textId="77777777" w:rsidR="0060084F" w:rsidRPr="008A2ABA" w:rsidRDefault="0060084F" w:rsidP="009C0AD9">
      <w:pPr>
        <w:keepNext/>
      </w:pPr>
      <w:r w:rsidRPr="008A2ABA">
        <w:rPr>
          <w:noProof/>
          <w:lang w:eastAsia="zh-CN"/>
        </w:rPr>
        <w:lastRenderedPageBreak/>
        <w:drawing>
          <wp:inline distT="0" distB="0" distL="0" distR="0" wp14:anchorId="4B2B38C8" wp14:editId="542E3103">
            <wp:extent cx="5769447" cy="5706306"/>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785654" cy="5722336"/>
                    </a:xfrm>
                    <a:prstGeom prst="rect">
                      <a:avLst/>
                    </a:prstGeom>
                  </pic:spPr>
                </pic:pic>
              </a:graphicData>
            </a:graphic>
          </wp:inline>
        </w:drawing>
      </w:r>
      <w:r w:rsidRPr="008A2ABA">
        <w:rPr>
          <w:noProof/>
        </w:rPr>
        <w:t xml:space="preserve"> </w:t>
      </w:r>
    </w:p>
    <w:p w14:paraId="3D43B80A" w14:textId="573A5BA8" w:rsidR="0060084F" w:rsidRPr="008A2ABA" w:rsidRDefault="0060084F" w:rsidP="00651667">
      <w:pPr>
        <w:pStyle w:val="NoSpacing"/>
        <w:rPr>
          <w:rFonts w:cs="Cambria"/>
        </w:rPr>
      </w:pPr>
      <w:bookmarkStart w:id="501" w:name="_Ref497298427"/>
      <w:bookmarkStart w:id="502" w:name="_Toc505018188"/>
      <w:bookmarkStart w:id="503" w:name="_Toc505531077"/>
      <w:r w:rsidRPr="008A2ABA">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5</w:t>
      </w:r>
      <w:r w:rsidR="00AE6915">
        <w:rPr>
          <w:noProof/>
        </w:rPr>
        <w:fldChar w:fldCharType="end"/>
      </w:r>
      <w:r w:rsidRPr="008A2ABA">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3</w:t>
      </w:r>
      <w:r w:rsidR="00AE6915">
        <w:rPr>
          <w:noProof/>
        </w:rPr>
        <w:fldChar w:fldCharType="end"/>
      </w:r>
      <w:bookmarkEnd w:id="501"/>
      <w:r w:rsidRPr="008A2ABA">
        <w:t xml:space="preserve"> TNF-</w:t>
      </w:r>
      <w:r w:rsidR="00651667" w:rsidRPr="00651667">
        <w:rPr>
          <w:rFonts w:cstheme="majorHAnsi"/>
        </w:rPr>
        <w:t xml:space="preserve"> </w:t>
      </w:r>
      <w:r w:rsidR="00651667">
        <w:rPr>
          <w:rFonts w:cstheme="majorHAnsi"/>
        </w:rPr>
        <w:t>α</w:t>
      </w:r>
      <w:r w:rsidRPr="008A2ABA">
        <w:rPr>
          <w:rFonts w:cs="Cambria"/>
        </w:rPr>
        <w:t xml:space="preserve"> production by human mononuclear cells </w:t>
      </w:r>
      <w:r>
        <w:rPr>
          <w:rFonts w:cs="Cambria"/>
        </w:rPr>
        <w:t xml:space="preserve">is </w:t>
      </w:r>
      <w:r w:rsidRPr="008A2ABA">
        <w:rPr>
          <w:rFonts w:cs="Cambria"/>
        </w:rPr>
        <w:t>stimulated by peptidoglycan</w:t>
      </w:r>
      <w:bookmarkEnd w:id="502"/>
      <w:bookmarkEnd w:id="503"/>
    </w:p>
    <w:p w14:paraId="69F81D04" w14:textId="77777777" w:rsidR="0060084F" w:rsidRPr="008A2ABA" w:rsidRDefault="0060084F" w:rsidP="009C0AD9">
      <w:pPr>
        <w:pStyle w:val="NoSpacing"/>
      </w:pPr>
    </w:p>
    <w:p w14:paraId="6E7E03EF" w14:textId="1C7F66B6" w:rsidR="0060084F" w:rsidRPr="008A2ABA" w:rsidRDefault="0060084F" w:rsidP="009C0AD9">
      <w:pPr>
        <w:rPr>
          <w:rFonts w:cs="Cambria"/>
        </w:rPr>
      </w:pPr>
      <w:r w:rsidRPr="008A2ABA">
        <w:rPr>
          <w:rFonts w:cs="Cambria"/>
        </w:rPr>
        <w:t>Production of TNF-</w:t>
      </w:r>
      <w:r>
        <w:rPr>
          <w:rFonts w:cs="Cambria"/>
        </w:rPr>
        <w:sym w:font="Symbol" w:char="F061"/>
      </w:r>
      <w:r w:rsidRPr="008A2ABA">
        <w:rPr>
          <w:rFonts w:cs="Cambria"/>
        </w:rPr>
        <w:t xml:space="preserve"> by human monocyte cells in response to stimulation by peptidoglycan preparations from </w:t>
      </w:r>
      <w:r w:rsidRPr="008A2ABA">
        <w:rPr>
          <w:rFonts w:cs="Cambria"/>
          <w:b/>
        </w:rPr>
        <w:t xml:space="preserve">(A) </w:t>
      </w:r>
      <w:r w:rsidRPr="008A2ABA">
        <w:rPr>
          <w:rFonts w:cs="Cambria"/>
        </w:rPr>
        <w:t xml:space="preserve">SH1000, </w:t>
      </w:r>
      <w:r w:rsidRPr="008A2ABA">
        <w:rPr>
          <w:rFonts w:cs="Cambria"/>
          <w:b/>
        </w:rPr>
        <w:t xml:space="preserve">(B) </w:t>
      </w:r>
      <w:r w:rsidRPr="008A2ABA">
        <w:rPr>
          <w:rFonts w:cs="Cambria"/>
        </w:rPr>
        <w:t>SH1000</w:t>
      </w:r>
      <w:r w:rsidRPr="008A2ABA">
        <w:rPr>
          <w:rFonts w:cs="Cambria"/>
        </w:rPr>
        <w:sym w:font="Symbol" w:char="F044"/>
      </w:r>
      <w:r w:rsidRPr="008A2ABA">
        <w:rPr>
          <w:rFonts w:cs="Cambria"/>
          <w:i/>
        </w:rPr>
        <w:t>tarO,</w:t>
      </w:r>
      <w:r w:rsidRPr="008A2ABA">
        <w:rPr>
          <w:rFonts w:cs="Cambria"/>
        </w:rPr>
        <w:t xml:space="preserve"> </w:t>
      </w:r>
      <w:r w:rsidRPr="008A2ABA">
        <w:rPr>
          <w:rFonts w:cs="Cambria"/>
          <w:b/>
        </w:rPr>
        <w:t>(C)</w:t>
      </w:r>
      <w:r w:rsidRPr="008A2ABA">
        <w:rPr>
          <w:rFonts w:cs="Cambria"/>
          <w:i/>
        </w:rPr>
        <w:t xml:space="preserve"> </w:t>
      </w:r>
      <w:r w:rsidRPr="008A2ABA">
        <w:rPr>
          <w:rFonts w:cs="Cambria"/>
        </w:rPr>
        <w:t>SH1000</w:t>
      </w:r>
      <w:r w:rsidRPr="008A2ABA">
        <w:rPr>
          <w:rFonts w:cs="Cambria"/>
        </w:rPr>
        <w:sym w:font="Symbol" w:char="F044"/>
      </w:r>
      <w:r w:rsidRPr="008A2ABA">
        <w:rPr>
          <w:rFonts w:cs="Cambria"/>
          <w:i/>
        </w:rPr>
        <w:t xml:space="preserve">lgt, </w:t>
      </w:r>
      <w:r w:rsidRPr="008A2ABA">
        <w:rPr>
          <w:rFonts w:cs="Cambria"/>
          <w:b/>
        </w:rPr>
        <w:t>(D)</w:t>
      </w:r>
      <w:r w:rsidR="0073580A" w:rsidRPr="0073580A">
        <w:rPr>
          <w:rFonts w:cs="Cambria"/>
          <w:b/>
          <w:i/>
          <w:iCs/>
        </w:rPr>
        <w:t xml:space="preserve"> </w:t>
      </w:r>
      <w:r w:rsidRPr="008A2ABA">
        <w:rPr>
          <w:rFonts w:cs="Cambria"/>
          <w:i/>
        </w:rPr>
        <w:t>M. luteus,</w:t>
      </w:r>
      <w:r w:rsidRPr="008A2ABA">
        <w:rPr>
          <w:rFonts w:cs="Cambria"/>
          <w:b/>
        </w:rPr>
        <w:t xml:space="preserve"> (E) </w:t>
      </w:r>
      <w:r w:rsidRPr="008A2ABA">
        <w:rPr>
          <w:rFonts w:cs="Cambria"/>
          <w:i/>
        </w:rPr>
        <w:t xml:space="preserve">B. subtilis. </w:t>
      </w:r>
      <w:r w:rsidRPr="008A2ABA">
        <w:rPr>
          <w:rFonts w:cs="Cambria"/>
        </w:rPr>
        <w:t xml:space="preserve">HF- peptidoglycan treated with HF; US- unstripped peptidoglycan; M- peptidoglycan digested with </w:t>
      </w:r>
      <w:r>
        <w:rPr>
          <w:rFonts w:cs="Cambria"/>
        </w:rPr>
        <w:t>Mutanolysin</w:t>
      </w:r>
      <w:r w:rsidRPr="008A2ABA">
        <w:rPr>
          <w:rFonts w:cs="Cambria"/>
        </w:rPr>
        <w:t>.</w:t>
      </w:r>
    </w:p>
    <w:p w14:paraId="7369CDB9" w14:textId="77777777" w:rsidR="0060084F" w:rsidRPr="008A2ABA" w:rsidRDefault="0060084F" w:rsidP="009C0AD9">
      <w:pPr>
        <w:ind w:left="360"/>
        <w:rPr>
          <w:rFonts w:cs="Cambria"/>
        </w:rPr>
      </w:pPr>
    </w:p>
    <w:p w14:paraId="3D06339C" w14:textId="77777777" w:rsidR="0060084F" w:rsidRPr="008A2ABA" w:rsidRDefault="0060084F" w:rsidP="009C0AD9">
      <w:pPr>
        <w:ind w:left="360"/>
        <w:rPr>
          <w:rFonts w:cs="Cambria"/>
        </w:rPr>
      </w:pPr>
    </w:p>
    <w:p w14:paraId="31F6B5D3" w14:textId="77777777" w:rsidR="0060084F" w:rsidRPr="008A2ABA" w:rsidRDefault="0060084F" w:rsidP="0042099B">
      <w:pPr>
        <w:pStyle w:val="Heading3"/>
      </w:pPr>
      <w:bookmarkStart w:id="504" w:name="_Toc505018432"/>
      <w:bookmarkStart w:id="505" w:name="_Toc498640464"/>
      <w:bookmarkStart w:id="506" w:name="_Toc521494876"/>
      <w:r w:rsidRPr="008A2ABA">
        <w:lastRenderedPageBreak/>
        <w:t>IL8 production</w:t>
      </w:r>
      <w:bookmarkEnd w:id="504"/>
      <w:bookmarkEnd w:id="506"/>
      <w:r w:rsidRPr="008A2ABA">
        <w:t xml:space="preserve"> </w:t>
      </w:r>
      <w:bookmarkEnd w:id="505"/>
    </w:p>
    <w:p w14:paraId="60AA246F" w14:textId="77777777" w:rsidR="0060084F" w:rsidRPr="008A2ABA" w:rsidRDefault="0060084F" w:rsidP="009C0AD9"/>
    <w:p w14:paraId="7A44ACC8" w14:textId="5B32A018" w:rsidR="0060084F" w:rsidRPr="008A2ABA" w:rsidRDefault="0060084F" w:rsidP="009C0AD9">
      <w:r w:rsidRPr="008A2ABA">
        <w:t>Once resident cells, such as epithelial</w:t>
      </w:r>
      <w:r w:rsidRPr="008A2ABA">
        <w:rPr>
          <w:color w:val="FF0000"/>
        </w:rPr>
        <w:t xml:space="preserve"> </w:t>
      </w:r>
      <w:r w:rsidRPr="008A2ABA">
        <w:t>cells sense PAMPs, they immediately start secreting chemokines to attract immune cells to the site of infection. IL-8 is a major chemokine</w:t>
      </w:r>
      <w:r w:rsidR="00AB3CB7">
        <w:t>,</w:t>
      </w:r>
      <w:r w:rsidRPr="008A2ABA">
        <w:t xml:space="preserve"> known to be strongly chemotactic for neutrophils </w:t>
      </w:r>
      <w:r w:rsidRPr="008A2ABA">
        <w:fldChar w:fldCharType="begin" w:fldLock="1"/>
      </w:r>
      <w:r w:rsidR="00B145F9">
        <w:instrText>ADDIN CSL_CITATION { "citationItems" : [ { "id" : "ITEM-1", "itemData" : { "DOI" : "10.1164/ajrccm/146.2.427", "ISSN" : "0003-0805", "abstract" : "The adult respiratory distress syndrome (ARDS) is characterized by increased neutrophils within the airspaces of the lungs. In order to determine if neutrophil activating protein (NAP)-1/interleukin-8 (NAP-1/IL-8) could be an important cause of neutrophil influx and activation in ARDS, we examined fluid, which was either directly aspirated or lavaged with saline from the lungs of patients with ARDS. NAP-1/IL-8 was present in significantly higher concentrations in the fluids of patients with ARDS compared with control subjects. There was a significant correlation between the percentage of neutrophils in the lavage fluids and the NAP-1/IL-8 concentration (r2 = 0.74). Furthermore, the NAP-1/IL-8 concentration of the pulmonary edema fluid was equivalent to the optimal concentration required to induce neutrophil chemotaxis in vitro. Although not all of the chemotactic activity of the edema fluid was removed by an anti-NAP-1/IL-8 affinity column, the data established that NAP-1/IL-8 is an important neutrophil c...", "author" : [ { "dropping-particle" : "", "family" : "Miller", "given" : "E. J.", "non-dropping-particle" : "", "parse-names" : false, "suffix" : "" }, { "dropping-particle" : "", "family" : "Cohen", "given" : "A. B.", "non-dropping-particle" : "", "parse-names" : false, "suffix" : "" }, { "dropping-particle" : "", "family" : "Nagao", "given" : "S.", "non-dropping-particle" : "", "parse-names" : false, "suffix" : "" }, { "dropping-particle" : "", "family" : "Griffith", "given" : "D.", "non-dropping-particle" : "", "parse-names" : false, "suffix" : "" }, { "dropping-particle" : "", "family" : "Maunder", "given" : "R. J.", "non-dropping-particle" : "", "parse-names" : false, "suffix" : "" }, { "dropping-particle" : "", "family" : "Martin", "given" : "T. R.", "non-dropping-particle" : "", "parse-names" : false, "suffix" : "" }, { "dropping-particle" : "", "family" : "Weiner-Kronish", "given" : "J. P.", "non-dropping-particle" : "", "parse-names" : false, "suffix" : "" }, { "dropping-particle" : "", "family" : "Sticherling", "given" : "M.", "non-dropping-particle" : "", "parse-names" : false, "suffix" : "" }, { "dropping-particle" : "", "family" : "Christophers", "given" : "E.", "non-dropping-particle" : "", "parse-names" : false, "suffix" : "" }, { "dropping-particle" : "", "family" : "Matthay", "given" : "M. A.", "non-dropping-particle" : "", "parse-names" : false, "suffix" : "" } ], "container-title" : "American Review of Respiratory Disease", "id" : "ITEM-1", "issue" : "2", "issued" : { "date-parts" : [ [ "1992", "8", "17" ] ] }, "page" : "427-432", "publisher" : "American Lung Association", "title" : "Elevated Levels of NAP-1/Interleukin-8 Are Present in the Airspaces of Patients with the Adult Respiratory Distress Syndrome and Are Associated with Increased Mortality", "type" : "article-journal", "volume" : "146" }, "uris" : [ "http://www.mendeley.com/documents/?uuid=74896f72-3dec-3615-8537-d313b4d63397" ] }, { "id" : "ITEM-2", "itemData" : { "ISBN" : "0022-1767 (Print)\\r0022-1767", "ISSN" : "0022-1767", "PMID" : "7636208", "abstract" : "IL-8 is a potent proinflammatory cytokine that has a key role in the recruitment and activation of neutrophils during inflammation. IL-8 reacts with neutrophils via two distinct types of IL-8-R. Receptor-specific Abs were raised against peptides derived from the first extracellular domain of each IL-8-R. Anti-IL-8-R1 and anti-IL-8-R2 selectively block 125I-IL-8 binding to rIL-8-R type 1 or 2, respectively. The anti-peptide Abs were used to assess the role of each receptor in the chemotactic response of neutrophils to GRO alpha and to IL-8. Anti-IL-8-R2 blocks GRO alpha-induced chemotaxis of neutrophils. Chemotaxis to GRO alpha is not inhibited by anti-IL-8-R1. Thus GRO alpha stimulates chemotaxis exclusively through IL-8-R2 and independently of IL-8-R1. Surprisingly, anti-IL-8-R1 inhibits the majority (78 +/- 3%) of IL-8-induced neutrophil chemotaxis. Only a minor proportion of IL-8-induced chemotaxis (29 +/- 5%) is inhibited by anti-IL-8-R2. These findings indicate that chemotaxis to IL-8 is mediated predominantly by type 1 IL-8-Rs and suggest that IL-8-R1 is an appropriate target for therapeutic strategies to limit neutrophil influx in diseases where neutrophils contribute to pathophysiology.", "author" : [ { "dropping-particle" : "", "family" : "Hammond", "given" : "M E", "non-dropping-particle" : "", "parse-names" : false, "suffix" : "" }, { "dropping-particle" : "", "family" : "Lapointe", "given" : "Gena Reza", "non-dropping-particle" : "", "parse-names" : false, "suffix" : "" }, { "dropping-particle" : "", "family" : "Feucht", "given" : "Paul H", "non-dropping-particle" : "", "parse-names" : false, "suffix" : "" }, { "dropping-particle" : "", "family" : "Hilt", "given" : "Susan", "non-dropping-particle" : "", "parse-names" : false, "suffix" : "" }, { "dropping-particle" : "", "family" : "Gallegos", "given" : "Carol A", "non-dropping-particle" : "", "parse-names" : false, "suffix" : "" }, { "dropping-particle" : "", "family" : "Gordon", "given" : "Carrie A", "non-dropping-particle" : "", "parse-names" : false, "suffix" : "" }, { "dropping-particle" : "", "family" : "Giedlin", "given" : "Martin A", "non-dropping-particle" : "", "parse-names" : false, "suffix" : "" }, { "dropping-particle" : "", "family" : "Mullenbach", "given" : "Guy", "non-dropping-particle" : "", "parse-names" : false, "suffix" : "" }, { "dropping-particle" : "", "family" : "Tekamp-Olson", "given" : "Patricia", "non-dropping-particle" : "", "parse-names" : false, "suffix" : "" } ], "container-title" : "J Immunol", "id" : "ITEM-2", "issue" : "3", "issued" : { "date-parts" : [ [ "1995" ] ] }, "page" : "1428-1433", "title" : "IL-8 induces neutrophil chemotaxis predominantly via type I IL-8 receptors", "type" : "article-journal", "volume" : "155" }, "uris" : [ "http://www.mendeley.com/documents/?uuid=a5d017d2-3050-3fd9-885a-2297cccdea5b" ] } ], "mendeley" : { "formattedCitation" : "(Miller &lt;i&gt;et al.&lt;/i&gt;, 1992; Hammond &lt;i&gt;et al.&lt;/i&gt;, 1995)", "plainTextFormattedCitation" : "(Miller et al., 1992; Hammond et al., 1995)", "previouslyFormattedCitation" : "(Miller &lt;i&gt;et al.&lt;/i&gt;, 1992; Hammond &lt;i&gt;et al.&lt;/i&gt;, 1995)" }, "properties" : {  }, "schema" : "https://github.com/citation-style-language/schema/raw/master/csl-citation.json" }</w:instrText>
      </w:r>
      <w:r w:rsidRPr="008A2ABA">
        <w:fldChar w:fldCharType="separate"/>
      </w:r>
      <w:r w:rsidR="00F71621" w:rsidRPr="00F71621">
        <w:rPr>
          <w:noProof/>
        </w:rPr>
        <w:t xml:space="preserve">(Miller </w:t>
      </w:r>
      <w:r w:rsidR="00F71621" w:rsidRPr="00F71621">
        <w:rPr>
          <w:i/>
          <w:noProof/>
        </w:rPr>
        <w:t>et al.</w:t>
      </w:r>
      <w:r w:rsidR="00F71621" w:rsidRPr="00F71621">
        <w:rPr>
          <w:noProof/>
        </w:rPr>
        <w:t xml:space="preserve">, 1992; Hammond </w:t>
      </w:r>
      <w:r w:rsidR="00F71621" w:rsidRPr="00F71621">
        <w:rPr>
          <w:i/>
          <w:noProof/>
        </w:rPr>
        <w:t>et al.</w:t>
      </w:r>
      <w:r w:rsidR="00F71621" w:rsidRPr="00F71621">
        <w:rPr>
          <w:noProof/>
        </w:rPr>
        <w:t>, 1995)</w:t>
      </w:r>
      <w:r w:rsidRPr="008A2ABA">
        <w:fldChar w:fldCharType="end"/>
      </w:r>
      <w:r w:rsidRPr="008A2ABA">
        <w:t xml:space="preserve">. Moreover, bacterial components such as PGN and LTA evoke a strong pro-inflammatory response in the host, resulting in an overabundance of IL-8 </w:t>
      </w:r>
      <w:r w:rsidRPr="008A2ABA">
        <w:fldChar w:fldCharType="begin" w:fldLock="1"/>
      </w:r>
      <w:r w:rsidR="00B145F9">
        <w:instrText>ADDIN CSL_CITATION { "citationItems" : [ { "id" : "ITEM-1", "itemData" : { "DOI" : "10.1167/iovs.04-0467", "ISSN" : "0146-0404", "PMID" : "15452057", "abstract" : "PURPOSE This study sought to elucidate the innate immune responses of cultured human corneal epithelial cells (HCECs) to infection by the Gram-positive bacterium Staphylococcus aureus and to determine the underlying mechanisms. METHODS HUCL, a telomerase-immortalized HCEC line, and primary cultures of HCECs were challenged with live or heat-killed S. aureus, its exoproducts, or cell wall components lipoteichoic acid (LTA) and peptidoglycan (PGN). IkappaB-alpha phosphorylation and degradation as well as phosphorylation of MAPKs, p38, and JNK-1/2, were assessed by Western blot analysis. The expression of interleukin (IL)-6, IL-8, TNF-alpha, and beta-defensin-2 were determined using RT-PCR and secretion of IL-6, IL-8, TNF-alpha, and beta-defensin were measured using enzyme-linked immunosorbent assay and immunoblot analysis of culture medium. RESULTS Exposure of HUCL cells to live, but not heat-killed, S. aureus resulted in NF-kappaB activation in a time-dependent manner, as assessed by the increase in IkappaB-alpha phosphorylation and degradation. Live bacteria also activated the p38 and JNK pathways. The effects of live bacteria on HUCL cells may be attributable to bacterial exoproducts, since the conditioned medium of S. aureus also effectively stimulated these signaling pathways. PGN, but not LTA, activated the NF-kappaB and MAPK pathways in a dose- and time-dependent manner. Concomitant with activation of NF-kappaB and MAPKs, transcriptional expression of IL-6, IL-8, TNF-alpha, and beta-defensin-2 were induced in cells challenged with bacterial exoproducts and PGN. Secretion of IL-6, IL-8, TNF-alpha, and beta-defensin-2 were also significantly increased in HCECs in response to bacterial exoproducts and PGN challenge. CONCLUSIONS Corneal epithelial cells possess the ability to recognize the presence of Gram-positive bacteria and to initiate the innate immune responses by the expression and/or release of proinflammatory cytokines and beta-defensin-2 in the cornea.", "author" : [ { "dropping-particle" : "", "family" : "Kumar", "given" : "Ashok", "non-dropping-particle" : "", "parse-names" : false, "suffix" : "" }, { "dropping-particle" : "", "family" : "Zhang", "given" : "Jing", "non-dropping-particle" : "", "parse-names" : false, "suffix" : "" }, { "dropping-particle" : "", "family" : "Yu", "given" : "Fu-Shin X", "non-dropping-particle" : "", "parse-names" : false, "suffix" : "" } ], "container-title" : "Investigative ophthalmology &amp; visual science", "id" : "ITEM-1", "issue" : "10", "issued" : { "date-parts" : [ [ "2004", "10" ] ] }, "page" : "3513-22", "publisher" : "NIH Public Access", "title" : "Innate immune response of corneal epithelial cells to Staphylococcus aureus infection: role of peptidoglycan in stimulating proinflammatory cytokine secretion.", "type" : "article-journal", "volume" : "45" }, "uris" : [ "http://www.mendeley.com/documents/?uuid=dfe7abbc-6847-3760-843e-018b60b5bbcc" ] }, { "id" : "ITEM-2", "itemData" : { "abstract" : "We have examined the ability of peptidoglycan (PepG) and lipoteichoic acid (LTA) isolated from Staphylo-coccus aureus to induce the release of tumor necrosis factor alpha (TNF-\u2423), interleukin-6 (IL-6), and IL-10 in whole human blood and identified the cellular origins of these cytokines. Both PepG and LTA induced tran-sient increases in TNF-\u2423 and IL-10 in plasma, with peak values at 6 and 12 h, respectively. IL-6 values in-creased throughout the experimental period (24 h). The TNF-\u2423, IL-6, and IL-10 release induced by PepG and LTA was dose dependent. Only PepG was a potent inducer of TNF-\u2423 secretion. After stimulation of whole blood with PepG or LTA, very pure populations of monocytes (CD14 positive), T cells (CD2 positive), B cells (CD19 positive), and granulocytes (CD15 positive) were isolated by immunomagnetic separation and analyzed by re-verse transcription-PCR for mRNA transcripts encoding TNF-\u2423, IL-6, and IL-10. The TNF-\u2423 mRNA results were inconclusive. In contrast, PepG induced IL-6 and IL-10 mRNA accumulation in both T cells and mono-cytes. LTA, as well as lipopolysaccharide, induced IL-6 and IL-10 mRNA production in monocytes and possibly in T cells. Whether granulocytes and B cells produce cytokines in response to bacterial stimuli remains ob-scure. Blockade of the CD14 receptors with monoclonal antibodies (18D11) had no influence on the PepG-induced release of TNF-\u2423 but attenuated the LTA-induced release of the same cytokine. In conclusion, our data indicate that circulating T cells and monocytes contribute to cytokine production in sepsis caused by gram-positive bacteria.", "author" : [ { "dropping-particle" : "", "family" : "Wang", "given" : "J E", "non-dropping-particle" : "", "parse-names" : false, "suffix" : "" }, { "dropping-particle" : "", "family" : "J\u00f8rgensen", "given" : "P F", "non-dropping-particle" : "", "parse-names" : false, "suffix" : "" }, { "dropping-particle" : "", "family" : "Alml F", "given" : "M", "non-dropping-particle" : "", "parse-names" : false, "suffix" : "" }, { "dropping-particle" : "", "family" : "Thiemermann", "given" : "C", "non-dropping-particle" : "", "parse-names" : false, "suffix" : "" }, { "dropping-particle" : "", "family" : "Foster", "given" : "S J", "non-dropping-particle" : "", "parse-names" : false, "suffix" : "" }, { "dropping-particle" : "", "family" : "Aasen", "given" : "A O", "non-dropping-particle" : "", "parse-names" : false, "suffix" : "" }, { "dropping-particle" : "", "family" : "Solberg", "given" : "", "non-dropping-particle" : "", "parse-names" : false, "suffix" : "" }, { "dropping-particle" : "", "family" : "R", "given" : "", "non-dropping-particle" : "", "parse-names" : false, "suffix" : "" } ], "container-title" : "INFECTION AND IMMUNITY", "id" : "ITEM-2", "issue" : "7", "issued" : { "date-parts" : [ [ "2000" ] ] }, "page" : "3965-3970", "title" : "Peptidoglycan and Lipoteichoic Acid from Staphylococcus aureus Induce Tumor Necrosis Factor Alpha, Interleukin 6 (IL-6), and IL-10 Production in Both T Cells and Monocytes in a Human Whole Blood Model", "type" : "article-journal", "volume" : "68" }, "uris" : [ "http://www.mendeley.com/documents/?uuid=94453104-c2c6-445d-9a55-ac40e36e2239" ] } ], "mendeley" : { "formattedCitation" : "(Wang &lt;i&gt;et al.&lt;/i&gt;, 2000; Kumar, Zhang and Yu, 2004)", "plainTextFormattedCitation" : "(Wang et al., 2000; Kumar, Zhang and Yu, 2004)", "previouslyFormattedCitation" : "(Wang &lt;i&gt;et al.&lt;/i&gt;, 2000; Kumar, Zhang and Yu, 2004)" }, "properties" : {  }, "schema" : "https://github.com/citation-style-language/schema/raw/master/csl-citation.json" }</w:instrText>
      </w:r>
      <w:r w:rsidRPr="008A2ABA">
        <w:fldChar w:fldCharType="separate"/>
      </w:r>
      <w:r w:rsidR="00F71621" w:rsidRPr="00F71621">
        <w:rPr>
          <w:noProof/>
        </w:rPr>
        <w:t xml:space="preserve">(Wang </w:t>
      </w:r>
      <w:r w:rsidR="00F71621" w:rsidRPr="00F71621">
        <w:rPr>
          <w:i/>
          <w:noProof/>
        </w:rPr>
        <w:t>et al.</w:t>
      </w:r>
      <w:r w:rsidR="00F71621" w:rsidRPr="00F71621">
        <w:rPr>
          <w:noProof/>
        </w:rPr>
        <w:t>, 2000; Kumar, Zhang and Yu, 2004)</w:t>
      </w:r>
      <w:r w:rsidRPr="008A2ABA">
        <w:fldChar w:fldCharType="end"/>
      </w:r>
      <w:r w:rsidRPr="008A2ABA">
        <w:t xml:space="preserve">. It was therefore hypothesised that IL-8 may be involved in the augmentation effect previously seen, and therefore PGN digested with </w:t>
      </w:r>
      <w:r>
        <w:t>Mutanolysin</w:t>
      </w:r>
      <w:r w:rsidRPr="008A2ABA">
        <w:t xml:space="preserve"> might evoke a smaller IL-8 response in human monocytes.</w:t>
      </w:r>
    </w:p>
    <w:p w14:paraId="37A57B87" w14:textId="77777777" w:rsidR="0060084F" w:rsidRPr="008A2ABA" w:rsidRDefault="0060084F" w:rsidP="009C0AD9"/>
    <w:p w14:paraId="6280C215" w14:textId="3DB334EE" w:rsidR="0060084F" w:rsidRPr="008A2ABA" w:rsidRDefault="0060084F" w:rsidP="009C0AD9">
      <w:pPr>
        <w:rPr>
          <w:rFonts w:cs="Cambria"/>
        </w:rPr>
      </w:pPr>
      <w:r w:rsidRPr="008A2ABA">
        <w:rPr>
          <w:rFonts w:cs="Cambria"/>
        </w:rPr>
        <w:t xml:space="preserve">To test this, preparations of peptidoglycan from different strains of </w:t>
      </w:r>
      <w:r w:rsidR="00F45958" w:rsidRPr="00F45958">
        <w:rPr>
          <w:rFonts w:cs="Cambria"/>
          <w:i/>
          <w:iCs/>
        </w:rPr>
        <w:t>S. aureus</w:t>
      </w:r>
      <w:r w:rsidR="00AB3CB7">
        <w:rPr>
          <w:rFonts w:cs="Cambria"/>
          <w:i/>
          <w:iCs/>
        </w:rPr>
        <w:t>,</w:t>
      </w:r>
      <w:r w:rsidRPr="008A2ABA">
        <w:rPr>
          <w:rFonts w:cs="Cambria"/>
          <w:i/>
        </w:rPr>
        <w:t xml:space="preserve"> B. subtilis</w:t>
      </w:r>
      <w:r w:rsidRPr="008A2ABA">
        <w:rPr>
          <w:rFonts w:cs="Cambria"/>
        </w:rPr>
        <w:t xml:space="preserve"> and </w:t>
      </w:r>
      <w:r w:rsidRPr="008A2ABA">
        <w:rPr>
          <w:rFonts w:cs="Cambria"/>
          <w:i/>
        </w:rPr>
        <w:t xml:space="preserve">M. luteus </w:t>
      </w:r>
      <w:r w:rsidRPr="008A2ABA">
        <w:rPr>
          <w:rFonts w:cs="Cambria"/>
        </w:rPr>
        <w:t>was incubated with human monocyte cells at concentrations up to 30 µg/ml and supernatant tested for IL-8 levels by ELISA as before</w:t>
      </w:r>
      <w:r>
        <w:rPr>
          <w:rFonts w:cs="Cambria"/>
        </w:rPr>
        <w:t xml:space="preserve"> (Chapter </w:t>
      </w:r>
      <w:r>
        <w:rPr>
          <w:rFonts w:cs="Cambria"/>
        </w:rPr>
        <w:fldChar w:fldCharType="begin"/>
      </w:r>
      <w:r>
        <w:rPr>
          <w:rFonts w:cs="Cambria"/>
        </w:rPr>
        <w:instrText xml:space="preserve"> REF _Ref505352088 \r \h </w:instrText>
      </w:r>
      <w:r>
        <w:rPr>
          <w:rFonts w:cs="Cambria"/>
        </w:rPr>
      </w:r>
      <w:r>
        <w:rPr>
          <w:rFonts w:cs="Cambria"/>
        </w:rPr>
        <w:fldChar w:fldCharType="separate"/>
      </w:r>
      <w:r w:rsidR="00BA1790">
        <w:rPr>
          <w:rFonts w:cs="Cambria"/>
        </w:rPr>
        <w:t>5.3.1</w:t>
      </w:r>
      <w:r>
        <w:rPr>
          <w:rFonts w:cs="Cambria"/>
        </w:rPr>
        <w:fldChar w:fldCharType="end"/>
      </w:r>
      <w:r>
        <w:rPr>
          <w:rFonts w:cs="Cambria"/>
        </w:rPr>
        <w:t>)</w:t>
      </w:r>
      <w:r w:rsidRPr="008A2ABA">
        <w:rPr>
          <w:rFonts w:cs="Cambria"/>
        </w:rPr>
        <w:t>.</w:t>
      </w:r>
    </w:p>
    <w:p w14:paraId="00A289E2" w14:textId="3942F0D6" w:rsidR="0060084F" w:rsidRPr="008A2ABA" w:rsidRDefault="0060084F" w:rsidP="00146B04">
      <w:pPr>
        <w:rPr>
          <w:rFonts w:cs="Cambria"/>
        </w:rPr>
      </w:pPr>
      <w:r w:rsidRPr="008A2ABA">
        <w:rPr>
          <w:rFonts w:cs="Cambria"/>
        </w:rPr>
        <w:t xml:space="preserve">Interestingly, all PGN preparations including </w:t>
      </w:r>
      <w:r>
        <w:rPr>
          <w:rFonts w:cs="Cambria"/>
        </w:rPr>
        <w:t>Mutanolysin</w:t>
      </w:r>
      <w:r w:rsidRPr="008A2ABA">
        <w:rPr>
          <w:rFonts w:cs="Cambria"/>
        </w:rPr>
        <w:t xml:space="preserve"> digested material evoked an IL-8 response in human monocytes, suggesting that integrity of the glycan backbone is not essential for monocytes to recognise and influence </w:t>
      </w:r>
      <w:r w:rsidR="00146B04">
        <w:rPr>
          <w:rFonts w:cs="Cambria"/>
        </w:rPr>
        <w:t>chemokine</w:t>
      </w:r>
      <w:r w:rsidRPr="008A2ABA">
        <w:rPr>
          <w:rFonts w:cs="Cambria"/>
        </w:rPr>
        <w:t xml:space="preserve"> production in response to PGN stimulation (</w:t>
      </w:r>
      <w:r>
        <w:rPr>
          <w:rFonts w:cs="Cambria"/>
        </w:rPr>
        <w:fldChar w:fldCharType="begin"/>
      </w:r>
      <w:r>
        <w:rPr>
          <w:rFonts w:cs="Cambria"/>
        </w:rPr>
        <w:instrText xml:space="preserve"> REF _Ref497393238 \h </w:instrText>
      </w:r>
      <w:r>
        <w:rPr>
          <w:rFonts w:cs="Cambria"/>
        </w:rPr>
      </w:r>
      <w:r>
        <w:rPr>
          <w:rFonts w:cs="Cambria"/>
        </w:rPr>
        <w:fldChar w:fldCharType="separate"/>
      </w:r>
      <w:r w:rsidR="00BA1790" w:rsidRPr="008A2ABA">
        <w:t xml:space="preserve">Figure </w:t>
      </w:r>
      <w:r w:rsidR="00BA1790">
        <w:rPr>
          <w:noProof/>
        </w:rPr>
        <w:t>5</w:t>
      </w:r>
      <w:r w:rsidR="00BA1790" w:rsidRPr="008A2ABA">
        <w:t>.</w:t>
      </w:r>
      <w:r w:rsidR="00BA1790">
        <w:rPr>
          <w:noProof/>
        </w:rPr>
        <w:t>4</w:t>
      </w:r>
      <w:r>
        <w:rPr>
          <w:rFonts w:cs="Cambria"/>
        </w:rPr>
        <w:fldChar w:fldCharType="end"/>
      </w:r>
      <w:r>
        <w:rPr>
          <w:rFonts w:cs="Cambria"/>
        </w:rPr>
        <w:t xml:space="preserve"> </w:t>
      </w:r>
      <w:r w:rsidRPr="008A2ABA">
        <w:rPr>
          <w:rFonts w:cs="Cambria"/>
        </w:rPr>
        <w:t>A-E). What is more, unlike TNF-</w:t>
      </w:r>
      <w:r w:rsidRPr="008A2ABA">
        <w:rPr>
          <w:rFonts w:cs="Cambria"/>
        </w:rPr>
        <w:sym w:font="Symbol" w:char="F061"/>
      </w:r>
      <w:r w:rsidR="00AB3CB7">
        <w:rPr>
          <w:rFonts w:cs="Cambria"/>
        </w:rPr>
        <w:t>,</w:t>
      </w:r>
      <w:r w:rsidRPr="008A2ABA">
        <w:rPr>
          <w:rFonts w:cs="Cambria"/>
        </w:rPr>
        <w:t xml:space="preserve"> there was no decrease in the amount of IL-8 at higher peptidoglycan concentrations.</w:t>
      </w:r>
    </w:p>
    <w:p w14:paraId="769045F1" w14:textId="77777777" w:rsidR="0060084F" w:rsidRPr="008A2ABA" w:rsidRDefault="0060084F" w:rsidP="009C0AD9">
      <w:pPr>
        <w:rPr>
          <w:rFonts w:cs="Cambria"/>
        </w:rPr>
      </w:pPr>
    </w:p>
    <w:p w14:paraId="17D81A27" w14:textId="15C4786D" w:rsidR="0060084F" w:rsidRDefault="0060084F" w:rsidP="009C0AD9">
      <w:pPr>
        <w:rPr>
          <w:rFonts w:eastAsia="Cambria" w:cs="Cambria"/>
          <w:color w:val="FF0000"/>
        </w:rPr>
      </w:pPr>
      <w:r w:rsidRPr="008A2ABA">
        <w:rPr>
          <w:rFonts w:cs="Cambria"/>
        </w:rPr>
        <w:t>Results in</w:t>
      </w:r>
      <w:r w:rsidR="0073580A" w:rsidRPr="0073580A">
        <w:rPr>
          <w:rFonts w:cs="Cambria"/>
          <w:i/>
          <w:iCs/>
        </w:rPr>
        <w:t xml:space="preserve"> </w:t>
      </w:r>
      <w:r w:rsidRPr="008A2ABA">
        <w:rPr>
          <w:rFonts w:cs="Cambria"/>
        </w:rPr>
        <w:fldChar w:fldCharType="begin"/>
      </w:r>
      <w:r w:rsidRPr="008A2ABA">
        <w:rPr>
          <w:rFonts w:cs="Cambria"/>
        </w:rPr>
        <w:instrText xml:space="preserve"> REF _Ref497393238 \h  \* MERGEFORMAT </w:instrText>
      </w:r>
      <w:r w:rsidRPr="008A2ABA">
        <w:rPr>
          <w:rFonts w:cs="Cambria"/>
        </w:rPr>
      </w:r>
      <w:r w:rsidRPr="008A2ABA">
        <w:rPr>
          <w:rFonts w:cs="Cambria"/>
        </w:rPr>
        <w:fldChar w:fldCharType="separate"/>
      </w:r>
      <w:r w:rsidR="00BA1790" w:rsidRPr="008A2ABA">
        <w:t xml:space="preserve">Figure </w:t>
      </w:r>
      <w:r w:rsidR="00BA1790">
        <w:rPr>
          <w:noProof/>
        </w:rPr>
        <w:t>5</w:t>
      </w:r>
      <w:r w:rsidR="00BA1790" w:rsidRPr="008A2ABA">
        <w:rPr>
          <w:noProof/>
        </w:rPr>
        <w:t>.</w:t>
      </w:r>
      <w:r w:rsidR="00BA1790">
        <w:rPr>
          <w:noProof/>
        </w:rPr>
        <w:t>4</w:t>
      </w:r>
      <w:r w:rsidRPr="008A2ABA">
        <w:rPr>
          <w:rFonts w:cs="Cambria"/>
        </w:rPr>
        <w:fldChar w:fldCharType="end"/>
      </w:r>
      <w:r w:rsidRPr="008A2ABA">
        <w:rPr>
          <w:rFonts w:cs="Cambria"/>
        </w:rPr>
        <w:t xml:space="preserve"> A-C suggest that it is indeed </w:t>
      </w:r>
      <w:r w:rsidR="00F45958" w:rsidRPr="00F45958">
        <w:rPr>
          <w:rFonts w:cs="Cambria"/>
          <w:i/>
          <w:iCs/>
        </w:rPr>
        <w:t>S. aureus</w:t>
      </w:r>
      <w:r w:rsidR="0073580A" w:rsidRPr="0073580A">
        <w:rPr>
          <w:rFonts w:cs="Cambria"/>
          <w:i/>
          <w:iCs/>
        </w:rPr>
        <w:t xml:space="preserve"> </w:t>
      </w:r>
      <w:r w:rsidRPr="008A2ABA">
        <w:rPr>
          <w:rFonts w:cs="Cambria"/>
        </w:rPr>
        <w:t>PGN causing IL-8 production, rather than lipoproteins or WTA, as PGN from SH1000 (</w:t>
      </w:r>
      <w:r w:rsidRPr="008A2ABA">
        <w:rPr>
          <w:rFonts w:cs="Cambria"/>
        </w:rPr>
        <w:fldChar w:fldCharType="begin"/>
      </w:r>
      <w:r w:rsidRPr="008A2ABA">
        <w:rPr>
          <w:rFonts w:cs="Cambria"/>
        </w:rPr>
        <w:instrText xml:space="preserve"> REF _Ref497393238 \h  \* MERGEFORMAT </w:instrText>
      </w:r>
      <w:r w:rsidRPr="008A2ABA">
        <w:rPr>
          <w:rFonts w:cs="Cambria"/>
        </w:rPr>
      </w:r>
      <w:r w:rsidRPr="008A2ABA">
        <w:rPr>
          <w:rFonts w:cs="Cambria"/>
        </w:rPr>
        <w:fldChar w:fldCharType="separate"/>
      </w:r>
      <w:r w:rsidR="00BA1790" w:rsidRPr="008A2ABA">
        <w:t xml:space="preserve">Figure </w:t>
      </w:r>
      <w:r w:rsidR="00BA1790">
        <w:rPr>
          <w:noProof/>
        </w:rPr>
        <w:t>5</w:t>
      </w:r>
      <w:r w:rsidR="00BA1790" w:rsidRPr="008A2ABA">
        <w:rPr>
          <w:noProof/>
        </w:rPr>
        <w:t>.</w:t>
      </w:r>
      <w:r w:rsidR="00BA1790">
        <w:rPr>
          <w:noProof/>
        </w:rPr>
        <w:t>4</w:t>
      </w:r>
      <w:r w:rsidRPr="008A2ABA">
        <w:rPr>
          <w:rFonts w:cs="Cambria"/>
        </w:rPr>
        <w:fldChar w:fldCharType="end"/>
      </w:r>
      <w:r w:rsidRPr="008A2ABA">
        <w:rPr>
          <w:rFonts w:cs="Cambria"/>
        </w:rPr>
        <w:t xml:space="preserve"> A), </w:t>
      </w:r>
      <w:r w:rsidRPr="008A2ABA">
        <w:rPr>
          <w:rFonts w:eastAsia="Cambria" w:cs="Cambria"/>
        </w:rPr>
        <w:t>SH1000</w:t>
      </w:r>
      <w:r w:rsidRPr="008A2ABA">
        <w:rPr>
          <w:rFonts w:eastAsia="Cambria" w:cs="Cambria"/>
          <w:i/>
        </w:rPr>
        <w:t>∆tagO</w:t>
      </w:r>
      <w:r w:rsidR="0073580A" w:rsidRPr="0073580A">
        <w:rPr>
          <w:rFonts w:eastAsia="Cambria" w:cs="Cambria"/>
          <w:i/>
          <w:iCs/>
        </w:rPr>
        <w:t xml:space="preserve"> </w:t>
      </w:r>
      <w:r w:rsidRPr="008A2ABA">
        <w:rPr>
          <w:rFonts w:cs="Cambria"/>
        </w:rPr>
        <w:t>(</w:t>
      </w:r>
      <w:r w:rsidRPr="008A2ABA">
        <w:rPr>
          <w:rFonts w:cs="Cambria"/>
        </w:rPr>
        <w:fldChar w:fldCharType="begin"/>
      </w:r>
      <w:r w:rsidRPr="008A2ABA">
        <w:rPr>
          <w:rFonts w:cs="Cambria"/>
        </w:rPr>
        <w:instrText xml:space="preserve"> REF _Ref497393238 \h  \* MERGEFORMAT </w:instrText>
      </w:r>
      <w:r w:rsidRPr="008A2ABA">
        <w:rPr>
          <w:rFonts w:cs="Cambria"/>
        </w:rPr>
      </w:r>
      <w:r w:rsidRPr="008A2ABA">
        <w:rPr>
          <w:rFonts w:cs="Cambria"/>
        </w:rPr>
        <w:fldChar w:fldCharType="separate"/>
      </w:r>
      <w:r w:rsidR="00BA1790" w:rsidRPr="008A2ABA">
        <w:t xml:space="preserve">Figure </w:t>
      </w:r>
      <w:r w:rsidR="00BA1790">
        <w:rPr>
          <w:noProof/>
        </w:rPr>
        <w:t>5</w:t>
      </w:r>
      <w:r w:rsidR="00BA1790" w:rsidRPr="008A2ABA">
        <w:rPr>
          <w:noProof/>
        </w:rPr>
        <w:t>.</w:t>
      </w:r>
      <w:r w:rsidR="00BA1790">
        <w:rPr>
          <w:noProof/>
        </w:rPr>
        <w:t>4</w:t>
      </w:r>
      <w:r w:rsidRPr="008A2ABA">
        <w:rPr>
          <w:rFonts w:cs="Cambria"/>
        </w:rPr>
        <w:fldChar w:fldCharType="end"/>
      </w:r>
      <w:r w:rsidRPr="008A2ABA">
        <w:rPr>
          <w:rFonts w:cs="Cambria"/>
        </w:rPr>
        <w:t>B)</w:t>
      </w:r>
      <w:r w:rsidRPr="008A2ABA">
        <w:rPr>
          <w:rFonts w:eastAsia="Cambria" w:cs="Cambria"/>
        </w:rPr>
        <w:t xml:space="preserve"> and </w:t>
      </w:r>
      <w:r w:rsidRPr="008A2ABA">
        <w:rPr>
          <w:rFonts w:cs="Cambria"/>
        </w:rPr>
        <w:t>SH1000</w:t>
      </w:r>
      <w:r w:rsidRPr="008A2ABA">
        <w:rPr>
          <w:rFonts w:eastAsia="Cambria" w:cs="Cambria"/>
          <w:i/>
        </w:rPr>
        <w:t xml:space="preserve">∆lgt </w:t>
      </w:r>
      <w:r w:rsidRPr="008A2ABA">
        <w:rPr>
          <w:rFonts w:eastAsia="Cambria" w:cs="Cambria"/>
        </w:rPr>
        <w:t>(</w:t>
      </w:r>
      <w:r w:rsidRPr="008A2ABA">
        <w:rPr>
          <w:rFonts w:eastAsia="Cambria" w:cs="Cambria"/>
        </w:rPr>
        <w:fldChar w:fldCharType="begin"/>
      </w:r>
      <w:r w:rsidRPr="008A2ABA">
        <w:rPr>
          <w:rFonts w:eastAsia="Cambria" w:cs="Cambria"/>
        </w:rPr>
        <w:instrText xml:space="preserve"> REF _Ref497393238 \h  \* MERGEFORMAT </w:instrText>
      </w:r>
      <w:r w:rsidRPr="008A2ABA">
        <w:rPr>
          <w:rFonts w:eastAsia="Cambria" w:cs="Cambria"/>
        </w:rPr>
      </w:r>
      <w:r w:rsidRPr="008A2ABA">
        <w:rPr>
          <w:rFonts w:eastAsia="Cambria" w:cs="Cambria"/>
        </w:rPr>
        <w:fldChar w:fldCharType="separate"/>
      </w:r>
      <w:r w:rsidR="00BA1790" w:rsidRPr="008A2ABA">
        <w:t xml:space="preserve">Figure </w:t>
      </w:r>
      <w:r w:rsidR="00BA1790">
        <w:rPr>
          <w:noProof/>
        </w:rPr>
        <w:t>5</w:t>
      </w:r>
      <w:r w:rsidR="00BA1790" w:rsidRPr="008A2ABA">
        <w:rPr>
          <w:noProof/>
        </w:rPr>
        <w:t>.</w:t>
      </w:r>
      <w:r w:rsidR="00BA1790">
        <w:rPr>
          <w:noProof/>
        </w:rPr>
        <w:t>4</w:t>
      </w:r>
      <w:r w:rsidRPr="008A2ABA">
        <w:rPr>
          <w:rFonts w:eastAsia="Cambria" w:cs="Cambria"/>
        </w:rPr>
        <w:fldChar w:fldCharType="end"/>
      </w:r>
      <w:r w:rsidRPr="008A2ABA">
        <w:rPr>
          <w:rFonts w:eastAsia="Cambria" w:cs="Cambria"/>
        </w:rPr>
        <w:t>C)</w:t>
      </w:r>
      <w:r w:rsidR="0073580A" w:rsidRPr="0073580A">
        <w:rPr>
          <w:rFonts w:eastAsia="Cambria" w:cs="Cambria"/>
          <w:i/>
          <w:iCs/>
        </w:rPr>
        <w:t xml:space="preserve"> </w:t>
      </w:r>
      <w:r w:rsidRPr="008A2ABA">
        <w:rPr>
          <w:rFonts w:eastAsia="Cambria" w:cs="Cambria"/>
        </w:rPr>
        <w:t xml:space="preserve">evoked similar IL-8 responses. Moreover, IL-8 response </w:t>
      </w:r>
      <w:r w:rsidRPr="008A2ABA">
        <w:rPr>
          <w:rFonts w:eastAsia="Cambria" w:cs="Cambria"/>
        </w:rPr>
        <w:lastRenderedPageBreak/>
        <w:t>to PGN from other bacterial species (</w:t>
      </w:r>
      <w:r w:rsidRPr="008A2ABA">
        <w:rPr>
          <w:rFonts w:eastAsia="Cambria" w:cs="Cambria"/>
        </w:rPr>
        <w:fldChar w:fldCharType="begin"/>
      </w:r>
      <w:r w:rsidRPr="008A2ABA">
        <w:rPr>
          <w:rFonts w:eastAsia="Cambria" w:cs="Cambria"/>
        </w:rPr>
        <w:instrText xml:space="preserve"> REF _Ref497393238 \h  \* MERGEFORMAT </w:instrText>
      </w:r>
      <w:r w:rsidRPr="008A2ABA">
        <w:rPr>
          <w:rFonts w:eastAsia="Cambria" w:cs="Cambria"/>
        </w:rPr>
      </w:r>
      <w:r w:rsidRPr="008A2ABA">
        <w:rPr>
          <w:rFonts w:eastAsia="Cambria" w:cs="Cambria"/>
        </w:rPr>
        <w:fldChar w:fldCharType="separate"/>
      </w:r>
      <w:r w:rsidR="00BA1790" w:rsidRPr="008A2ABA">
        <w:t xml:space="preserve">Figure </w:t>
      </w:r>
      <w:r w:rsidR="00BA1790">
        <w:rPr>
          <w:noProof/>
        </w:rPr>
        <w:t>5</w:t>
      </w:r>
      <w:r w:rsidR="00BA1790" w:rsidRPr="008A2ABA">
        <w:rPr>
          <w:noProof/>
        </w:rPr>
        <w:t>.</w:t>
      </w:r>
      <w:r w:rsidR="00BA1790">
        <w:rPr>
          <w:noProof/>
        </w:rPr>
        <w:t>4</w:t>
      </w:r>
      <w:r w:rsidRPr="008A2ABA">
        <w:rPr>
          <w:rFonts w:eastAsia="Cambria" w:cs="Cambria"/>
        </w:rPr>
        <w:fldChar w:fldCharType="end"/>
      </w:r>
      <w:r w:rsidRPr="008A2ABA">
        <w:rPr>
          <w:rFonts w:eastAsia="Cambria" w:cs="Cambria"/>
        </w:rPr>
        <w:t xml:space="preserve"> D,E) was similar to that of </w:t>
      </w:r>
      <w:r w:rsidR="00F45958" w:rsidRPr="00F45958">
        <w:rPr>
          <w:rFonts w:eastAsia="Cambria" w:cs="Cambria"/>
          <w:i/>
          <w:iCs/>
        </w:rPr>
        <w:t>S. aureus</w:t>
      </w:r>
      <w:r w:rsidR="00AB3CB7">
        <w:rPr>
          <w:rFonts w:eastAsia="Cambria" w:cs="Cambria"/>
          <w:i/>
          <w:iCs/>
        </w:rPr>
        <w:t>,</w:t>
      </w:r>
      <w:r w:rsidRPr="008A2ABA">
        <w:rPr>
          <w:rFonts w:eastAsia="Cambria" w:cs="Cambria"/>
        </w:rPr>
        <w:t xml:space="preserve"> suggesting that it is the conserved glycan backbone that may be recognised by monocytes, as all the PGNs have different side </w:t>
      </w:r>
      <w:r w:rsidRPr="004B40FD">
        <w:rPr>
          <w:rFonts w:eastAsia="Cambria" w:cs="Cambria"/>
        </w:rPr>
        <w:t>chains (</w:t>
      </w:r>
      <w:r w:rsidR="004B40FD">
        <w:rPr>
          <w:rFonts w:eastAsia="Cambria" w:cs="Cambria"/>
        </w:rPr>
        <w:fldChar w:fldCharType="begin"/>
      </w:r>
      <w:r w:rsidR="004B40FD">
        <w:rPr>
          <w:rFonts w:eastAsia="Cambria" w:cs="Cambria"/>
        </w:rPr>
        <w:instrText xml:space="preserve"> REF _Ref505272125 \h </w:instrText>
      </w:r>
      <w:r w:rsidR="004B40FD">
        <w:rPr>
          <w:rFonts w:eastAsia="Cambria" w:cs="Cambria"/>
        </w:rPr>
      </w:r>
      <w:r w:rsidR="004B40FD">
        <w:rPr>
          <w:rFonts w:eastAsia="Cambria" w:cs="Cambria"/>
        </w:rPr>
        <w:fldChar w:fldCharType="separate"/>
      </w:r>
      <w:r w:rsidR="00BA1790">
        <w:t xml:space="preserve">Figure </w:t>
      </w:r>
      <w:r w:rsidR="00BA1790">
        <w:rPr>
          <w:noProof/>
        </w:rPr>
        <w:t>4</w:t>
      </w:r>
      <w:r w:rsidR="00BA1790">
        <w:t>.</w:t>
      </w:r>
      <w:r w:rsidR="00BA1790">
        <w:rPr>
          <w:noProof/>
        </w:rPr>
        <w:t>3</w:t>
      </w:r>
      <w:r w:rsidR="004B40FD">
        <w:rPr>
          <w:rFonts w:eastAsia="Cambria" w:cs="Cambria"/>
        </w:rPr>
        <w:fldChar w:fldCharType="end"/>
      </w:r>
      <w:r w:rsidRPr="004B40FD">
        <w:rPr>
          <w:rFonts w:eastAsia="Cambria" w:cs="Cambria"/>
        </w:rPr>
        <w:t>)</w:t>
      </w:r>
      <w:r w:rsidRPr="008A2ABA">
        <w:rPr>
          <w:rFonts w:eastAsia="Cambria" w:cs="Cambria"/>
          <w:color w:val="FF0000"/>
        </w:rPr>
        <w:t xml:space="preserve"> </w:t>
      </w:r>
    </w:p>
    <w:p w14:paraId="4E2FBB31" w14:textId="182D219E" w:rsidR="00310CFE" w:rsidRPr="00310CFE" w:rsidRDefault="00310CFE" w:rsidP="00310CFE">
      <w:pPr>
        <w:spacing w:line="240" w:lineRule="auto"/>
        <w:rPr>
          <w:rFonts w:eastAsia="Cambria" w:cs="Cambria"/>
          <w:color w:val="FF0000"/>
        </w:rPr>
      </w:pPr>
      <w:r>
        <w:rPr>
          <w:rFonts w:eastAsia="Cambria" w:cs="Cambria"/>
          <w:color w:val="FF0000"/>
        </w:rPr>
        <w:br w:type="page"/>
      </w:r>
    </w:p>
    <w:p w14:paraId="587002E3" w14:textId="77777777" w:rsidR="0060084F" w:rsidRPr="008A2ABA" w:rsidRDefault="0060084F" w:rsidP="009C0AD9">
      <w:pPr>
        <w:keepNext/>
      </w:pPr>
      <w:r w:rsidRPr="008A2ABA">
        <w:rPr>
          <w:noProof/>
          <w:lang w:eastAsia="zh-CN"/>
        </w:rPr>
        <w:lastRenderedPageBreak/>
        <w:drawing>
          <wp:inline distT="0" distB="0" distL="0" distR="0" wp14:anchorId="0B1B3090" wp14:editId="2D22AA14">
            <wp:extent cx="5396230" cy="5752465"/>
            <wp:effectExtent l="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396230" cy="5752465"/>
                    </a:xfrm>
                    <a:prstGeom prst="rect">
                      <a:avLst/>
                    </a:prstGeom>
                  </pic:spPr>
                </pic:pic>
              </a:graphicData>
            </a:graphic>
          </wp:inline>
        </w:drawing>
      </w:r>
      <w:bookmarkStart w:id="507" w:name="_Ref497392764"/>
    </w:p>
    <w:p w14:paraId="5C2BAB8F" w14:textId="77777777" w:rsidR="0060084F" w:rsidRPr="008A2ABA" w:rsidRDefault="0060084F" w:rsidP="009C0AD9">
      <w:pPr>
        <w:pStyle w:val="NoSpacing"/>
        <w:rPr>
          <w:rFonts w:cs="Cambria"/>
        </w:rPr>
      </w:pPr>
      <w:bookmarkStart w:id="508" w:name="_Ref497393238"/>
      <w:bookmarkStart w:id="509" w:name="_Toc505018189"/>
      <w:bookmarkStart w:id="510" w:name="_Toc505531078"/>
      <w:r w:rsidRPr="008A2ABA">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5</w:t>
      </w:r>
      <w:r w:rsidR="00AE6915">
        <w:rPr>
          <w:noProof/>
        </w:rPr>
        <w:fldChar w:fldCharType="end"/>
      </w:r>
      <w:r w:rsidRPr="008A2ABA">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4</w:t>
      </w:r>
      <w:r w:rsidR="00AE6915">
        <w:rPr>
          <w:noProof/>
        </w:rPr>
        <w:fldChar w:fldCharType="end"/>
      </w:r>
      <w:bookmarkEnd w:id="508"/>
      <w:r w:rsidRPr="008A2ABA">
        <w:t xml:space="preserve"> IL-8</w:t>
      </w:r>
      <w:r w:rsidRPr="008A2ABA">
        <w:rPr>
          <w:rFonts w:cs="Cambria"/>
        </w:rPr>
        <w:t xml:space="preserve"> production by human mononuclear cells in response to PGN stimulation</w:t>
      </w:r>
      <w:bookmarkEnd w:id="509"/>
      <w:bookmarkEnd w:id="510"/>
    </w:p>
    <w:p w14:paraId="126178C6" w14:textId="77777777" w:rsidR="0060084F" w:rsidRPr="008A2ABA" w:rsidRDefault="0060084F" w:rsidP="009C0AD9">
      <w:pPr>
        <w:pStyle w:val="NoSpacing"/>
      </w:pPr>
    </w:p>
    <w:bookmarkEnd w:id="507"/>
    <w:p w14:paraId="40630604" w14:textId="77777777" w:rsidR="0060084F" w:rsidRPr="008A2ABA" w:rsidRDefault="0060084F" w:rsidP="009C0AD9">
      <w:pPr>
        <w:pStyle w:val="FIgurebody0"/>
      </w:pPr>
      <w:r w:rsidRPr="008A2ABA">
        <w:t xml:space="preserve">Production of IL-8 by human monocyte cells in response to stimulation by peptidoglycan preparations from </w:t>
      </w:r>
      <w:r w:rsidRPr="008A2ABA">
        <w:rPr>
          <w:b/>
        </w:rPr>
        <w:t xml:space="preserve">(A) </w:t>
      </w:r>
      <w:r w:rsidRPr="008A2ABA">
        <w:t xml:space="preserve">SH1000, </w:t>
      </w:r>
      <w:r w:rsidRPr="008A2ABA">
        <w:rPr>
          <w:b/>
        </w:rPr>
        <w:t xml:space="preserve">(B) </w:t>
      </w:r>
      <w:r w:rsidRPr="008A2ABA">
        <w:t>SH1000</w:t>
      </w:r>
      <w:r w:rsidRPr="008A2ABA">
        <w:sym w:font="Symbol" w:char="F044"/>
      </w:r>
      <w:r w:rsidRPr="008A2ABA">
        <w:rPr>
          <w:i/>
        </w:rPr>
        <w:t>tarO,</w:t>
      </w:r>
      <w:r w:rsidRPr="008A2ABA">
        <w:t xml:space="preserve"> </w:t>
      </w:r>
      <w:r w:rsidRPr="008A2ABA">
        <w:rPr>
          <w:b/>
        </w:rPr>
        <w:t>(C)</w:t>
      </w:r>
      <w:r w:rsidRPr="008A2ABA">
        <w:rPr>
          <w:i/>
        </w:rPr>
        <w:t xml:space="preserve"> </w:t>
      </w:r>
      <w:r w:rsidRPr="008A2ABA">
        <w:t>SH1000</w:t>
      </w:r>
      <w:r w:rsidRPr="008A2ABA">
        <w:sym w:font="Symbol" w:char="F044"/>
      </w:r>
      <w:r w:rsidRPr="008A2ABA">
        <w:rPr>
          <w:i/>
        </w:rPr>
        <w:t xml:space="preserve">lgt, </w:t>
      </w:r>
      <w:r w:rsidRPr="008A2ABA">
        <w:rPr>
          <w:b/>
        </w:rPr>
        <w:t>(D)</w:t>
      </w:r>
      <w:r w:rsidRPr="008A2ABA">
        <w:rPr>
          <w:i/>
        </w:rPr>
        <w:t>M. luteus,</w:t>
      </w:r>
      <w:r w:rsidRPr="008A2ABA">
        <w:rPr>
          <w:b/>
        </w:rPr>
        <w:t xml:space="preserve"> (E) </w:t>
      </w:r>
      <w:r w:rsidRPr="008A2ABA">
        <w:rPr>
          <w:i/>
        </w:rPr>
        <w:t xml:space="preserve">B. subtilis. </w:t>
      </w:r>
      <w:r w:rsidRPr="008A2ABA">
        <w:t xml:space="preserve">HF- peptidoglycan treated with HF; US- unstripped peptidoglycan; M- peptidoglycan digested with </w:t>
      </w:r>
      <w:r>
        <w:t>Mutanolysin</w:t>
      </w:r>
      <w:r w:rsidRPr="008A2ABA">
        <w:t>. ** p &lt; 0.01, ns- not significant.</w:t>
      </w:r>
    </w:p>
    <w:p w14:paraId="4A4BA238" w14:textId="529B1170" w:rsidR="0060084F" w:rsidRPr="00310CFE" w:rsidRDefault="00310CFE" w:rsidP="00310CFE">
      <w:pPr>
        <w:spacing w:line="240" w:lineRule="auto"/>
        <w:rPr>
          <w:i/>
          <w:iCs/>
          <w:color w:val="44546A" w:themeColor="text2"/>
          <w:sz w:val="18"/>
          <w:szCs w:val="18"/>
        </w:rPr>
      </w:pPr>
      <w:r>
        <w:br w:type="page"/>
      </w:r>
    </w:p>
    <w:p w14:paraId="126B3E36" w14:textId="77777777" w:rsidR="0060084F" w:rsidRPr="008A2ABA" w:rsidRDefault="0060084F" w:rsidP="0042099B">
      <w:pPr>
        <w:pStyle w:val="Heading3"/>
      </w:pPr>
      <w:bookmarkStart w:id="511" w:name="_Toc498640465"/>
      <w:bookmarkStart w:id="512" w:name="_Toc505018433"/>
      <w:bookmarkStart w:id="513" w:name="_Toc521494877"/>
      <w:r w:rsidRPr="008A2ABA">
        <w:lastRenderedPageBreak/>
        <w:t>Lectin pathway is activated by PGN</w:t>
      </w:r>
      <w:bookmarkEnd w:id="511"/>
      <w:bookmarkEnd w:id="512"/>
      <w:bookmarkEnd w:id="513"/>
    </w:p>
    <w:p w14:paraId="373E682C" w14:textId="77777777" w:rsidR="0060084F" w:rsidRPr="008A2ABA" w:rsidRDefault="0060084F" w:rsidP="009C0AD9"/>
    <w:p w14:paraId="702F2F8E" w14:textId="6A34CB7B" w:rsidR="0060084F" w:rsidRPr="008A2ABA" w:rsidRDefault="00F45958" w:rsidP="009C0AD9">
      <w:r w:rsidRPr="00F45958">
        <w:rPr>
          <w:i/>
          <w:iCs/>
        </w:rPr>
        <w:t>S. aureus</w:t>
      </w:r>
      <w:r w:rsidR="0073580A" w:rsidRPr="0073580A">
        <w:rPr>
          <w:i/>
          <w:iCs/>
        </w:rPr>
        <w:t xml:space="preserve"> </w:t>
      </w:r>
      <w:r w:rsidR="0060084F" w:rsidRPr="008A2ABA">
        <w:t xml:space="preserve">has been shown to activate complement pathways </w:t>
      </w:r>
      <w:r w:rsidR="0060084F" w:rsidRPr="008A2ABA">
        <w:fldChar w:fldCharType="begin" w:fldLock="1"/>
      </w:r>
      <w:r w:rsidR="00B145F9">
        <w:instrText>ADDIN CSL_CITATION { "citationItems" : [ { "id" : "ITEM-1", "itemData" : { "DOI" : "10.4049/jimmunol.169.8.4430", "ISBN" : "0022-1767 (Print)\\r0022-1767 (Linking)", "ISSN" : "0022-1767", "PMID" : "12370377", "abstract" : "Human mannose-binding lectin (MBL) is a serum protein of the innate immune system that circulates as a complex with a group of so-called MBL-associated serine proteases (MASP-1, MASP-2, and MASP-3). Complexes of MBL-MASP2 are able to activate the complement system in an Ab and C1-independent fashion after binding of the lectin to appropriate microbial sugar arrays. We have evaluated the additive effect of the lectin pathway relative to other complement activation pathways and the subsequent effect on neutrophil phagocytosis. Complement activation in the sera of MBL-deficient individuals was studied with and without the addition of exogenous MBL-MASP. Flow cytometry was used to measure the deposition of C4, factor B, C3b, and iC3b on Staphylococcus aureus. Deposition of the first cleavage product of the lectin pathway, C4b, was increased using the sera of three different MBL-deficient individuals when exogenous MBL-MASP was added. Factor B was deposited in association with C4, but there was no evidence of independent alternative pathway activation. Similar enhancement of C3b deposition was also observed, with evidence of elevated amounts of C3b processed to iC3b. The increase in opsonic C3 fragments mediated by MBL was associated with a significant increase in the uptake of organisms by neutrophils. We also observed significant increases in phagocytosis with MBL-MASPs that were independent of complement activation. We conclude that MBL-MASP makes a major contribution to complement-mediated host defense mechanisms.", "author" : [ { "dropping-particle" : "", "family" : "Neth", "given" : "Olaf", "non-dropping-particle" : "", "parse-names" : false, "suffix" : "" }, { "dropping-particle" : "", "family" : "Jack", "given" : "Dominic L", "non-dropping-particle" : "", "parse-names" : false, "suffix" : "" }, { "dropping-particle" : "", "family" : "Johnson", "given" : "Marina", "non-dropping-particle" : "", "parse-names" : false, "suffix" : "" }, { "dropping-particle" : "", "family" : "Klein", "given" : "Nigel J", "non-dropping-particle" : "", "parse-names" : false, "suffix" : "" }, { "dropping-particle" : "", "family" : "Turner", "given" : "Malcolm W", "non-dropping-particle" : "", "parse-names" : false, "suffix" : "" } ], "container-title" : "The Journal of Immunology", "id" : "ITEM-1", "issue" : "8", "issued" : { "date-parts" : [ [ "2002" ] ] }, "page" : "4430-4436", "title" : "Enhancement of Complement Activation and Opsonophagocytosis by Complexes of Mannose-Binding Lectin with Mannose-Binding Lectin-Associated Serine Protease After Binding to Staphylococcus aureus", "type" : "article-journal", "volume" : "169" }, "uris" : [ "http://www.mendeley.com/documents/?uuid=078b4d01-3b26-3013-b192-3c21b25a5a32" ] }, { "id" : "ITEM-2", "itemData" : { "ISBN" : "0385-5600 (Print)", "ISSN" : "03855600", "PMID" : "3670125", "abstract" : "Cell walls isolated from 29 strains of 24 gram-positive bacterial species, whose peptidoglycans belong to the group A type of Schleifer and Kandler's classification, with one exception (Arthrobacter sp.), were shown to activate the complement cascade in pooled fresh human serum mainly through the alternative pathway and partly through the classical one. The complement-activating effect of cell walls (5 species) possessing group B type peptidoglycan, except those of Corynebacterium insidiosum, was weaker than that of the walls with group A type peptidoglycan. Preparations of peptidoglycan isolated from cell walls of Staphylococcus aureus, Streptococcus pyogenes, and Lactobacillus plantarum also activated the alternative pathway of the complement cascade, but less effectively than the respective parent cell walls. A water-soluble \"polymer\" of peptidoglycan subunits (SEPS), which was prepared from Staphylococcus epidermidis peptidoglycans by treatment with a cross-bridge degrading endopeptidase, retained most of the complement-activating ability of the parent cell walls. A peptidoglycan \"monomer,\" SEPS-M, which was obtained by hydrolysis of the glycan chain of SEPS with endo-N-acetylmuramidase to disaccharide units did not activate complement. In conformity with this finding, neither synthetic N-acetylmuramyl-L-alanyl-D-isoglutamine (MDP) nor MDP-L-Lys-D-Ala activated the complement cascade. Among several lipophilic derivatives of MDP, 6-O-(3-hydroxy-3-docosylhexacosanoyl)-MDP-L-Lys-D-Ala (BH48-MDP-L-Lys-D-Ala) and 6-O-(2-tetradecylhexadecanoyl)-MDP (B30-MDP) were shown to activate complement through the alternative as well as the classical pathway and exclusively through the classical pathway, respectively. The finding that a D-isoasparagine analog of B30-MDP caused the same effect as the parent molecule strongly suggests that the activation of complement by B30-MDP is different from that caused by cell wall peptidoglycans and a water-soluble \"polymer\" of peptidoglycan subunits.", "author" : [ { "dropping-particle" : "", "family" : "Kawasaki", "given" : "Akinori", "non-dropping-particle" : "", "parse-names" : false, "suffix" : "" }, { "dropping-particle" : "", "family" : "Takada", "given" : "Haruhiko", "non-dropping-particle" : "", "parse-names" : false, "suffix" : "" }, { "dropping-particle" : "", "family" : "Kotani", "given" : "Shozo", "non-dropping-particle" : "", "parse-names" : false, "suffix" : "" }, { "dropping-particle" : "", "family" : "Inai", "given" : "Shinya", "non-dropping-particle" : "", "parse-names" : false, "suffix" : "" }, { "dropping-particle" : "", "family" : "Nagaki", "given" : "Kazuyoshi", "non-dropping-particle" : "", "parse-names" : false, "suffix" : "" }, { "dropping-particle" : "", "family" : "Matsumoto", "given" : "Misako", "non-dropping-particle" : "", "parse-names" : false, "suffix" : "" }, { "dropping-particle" : "", "family" : "Yokogawa", "given" : "Kanae", "non-dropping-particle" : "", "parse-names" : false, "suffix" : "" }, { "dropping-particle" : "", "family" : "Kawata", "given" : "Shigeo", "non-dropping-particle" : "", "parse-names" : false, "suffix" : "" }, { "dropping-particle" : "", "family" : "Kusumoto", "given" : "Shoichi", "non-dropping-particle" : "", "parse-names" : false, "suffix" : "" }, { "dropping-particle" : "", "family" : "Shiba", "given" : "T", "non-dropping-particle" : "", "parse-names" : false, "suffix" : "" } ], "container-title" : "Microbiol Immunol", "id" : "ITEM-2", "issue" : "6", "issued" : { "date-parts" : [ [ "1987" ] ] }, "page" : "551-569", "title" : "Activation of the human complement cascade by bacterial cell walls, peptidoglycans, water-soluble peptidoglycan components, and synthetic muramylpeptides--studies on active components and structural requirements", "type" : "article-journal", "volume" : "31" }, "uris" : [ "http://www.mendeley.com/documents/?uuid=472f10f2-1aec-394f-84f2-970c51a47bf4" ] }, { "id" : "ITEM-3", "itemData" : { "abstract" : "To obtain information on effector functions of human immunoglobulin G2 (IgG2), we have measured the complement-activating properties of polyclonal IgG subclass antibodies against bacterial antigens. IgGl and IgG2 were purified from serum samples from five healthy individuals, and complement activation was measured with different bacterial antigens. We used Staphylococcus aureus Wood 46 (STAW), which is a common antigen, Haemophilus influenzae type b (Hib), which is a common pathogenic microorganism in children, and formaldehyde-inactivated tetanus toxin (IT). Bacteria were incubated with antibodies and then incubated with sera from agammaglobulinemic patients as a complement source, and C3c deposition was measured by enzyme-linked immunosorbent assay. We found that anti-STAW IgG2 activated complement to a level similar to that of anti-STAW IgGl. Anti-Hib IgGl complement activation was as much as seven times higher than that of anti-Hib IgG2 in four individuals. In one individual, anti-Hib IgG2 was more effective in complement activation than anti-Hib IgGl. Anti-TT antibodies showed patterns similar to those of anti-Hib. Our results indicate that IgG2 antibodies may contribute significantly to antibacterial defense. Also, individual differences in antibody effector functions should be taken into account when evaluating the immune status of patients and during early phase 1 studies of new vaccines.", "author" : [ { "dropping-particle" : "", "family" : "M Bredius", "given" : "Robbert G", "non-dropping-particle" : "", "parse-names" : false, "suffix" : "" }, { "dropping-particle" : "", "family" : "Driedijk", "given" : "Peter C", "non-dropping-particle" : "", "parse-names" : false, "suffix" : "" }, { "dropping-particle" : "", "family" : "J Schouten", "given" : "Mireille F", "non-dropping-particle" : "", "parse-names" : false, "suffix" : "" }, { "dropping-particle" : "", "family" : "Weening", "given" : "Ron S", "non-dropping-particle" : "", "parse-names" : false, "suffix" : "" }, { "dropping-particle" : "", "family" : "THEO OUTl", "given" : "ANnD A", "non-dropping-particle" : "", "parse-names" : false, "suffix" : "" } ], "container-title" : "INFECrION AND IMMUNITY", "id" : "ITEM-3", "issue" : "11", "issued" : { "date-parts" : [ [ "1992" ] ] }, "page" : "4838-4847", "title" : "Complement Activation by Polyclonal Immunoglobulin Gi and G2 Antibodies against Staphylococcus aureus, Haemophilus influenzae Type b, and Tetanus Toxoid", "type" : "article-journal", "volume" : "60" }, "uris" : [ "http://www.mendeley.com/documents/?uuid=b4695b49-3b2e-30d4-8fc9-d59c6dd383ba" ] }, { "id" : "ITEM-4", "itemData" : { "abstract" : "The role of cell-wall peptidoglycan, teichoic acid and protein A in the processes of Staphylococcus aureus complement activation and opsonization was investigated. CH50 consumption studies revealed that, although all cell-surface fractions were capable of activating the classical C pathway, only peptidoglycan consumed C via the alternative pathway. Using a quantitative immunofluorescence assay, peptidogly-can was shown to bind C3 molecules via the classical as well as via the alternative C pathway and in the absence of IgG and IgA class antibodies. C activation via the classical and the alternative pathway could be distinguished by kinetic analysis. By comparing the rates of staphylococcal C consumption, C3 fixation and opsonization it was found that the CH50 con-sumption assay is a relatively insensitive method and may yield results that do not necessarily reflect the process of bacterial opsonization.", "author" : [ { "dropping-particle" : "", "family" : "Verbrugh", "given" : "H A", "non-dropping-particle" : "", "parse-names" : false, "suffix" : "" }, { "dropping-particle" : "", "family" : "Dijk", "given" : "Willemien C", "non-dropping-particle" : "Van", "parse-names" : false, "suffix" : "" }, { "dropping-particle" : "", "family" : "Peters", "given" : "R", "non-dropping-particle" : "", "parse-names" : false, "suffix" : "" }, { "dropping-particle" : "", "family" : "Tol", "given" : "Marijke E", "non-dropping-particle" : "Van Der", "parse-names" : false, "suffix" : "" } ], "container-title" : "Immunology", "id" : "ITEM-4", "issued" : { "date-parts" : [ [ "1979" ] ] }, "title" : "The role of Staphylococcus aureus cell-wall peptidoglycan, teichoic acid and protein A in the processes of complement activation and opsonization", "type" : "article-journal", "volume" : "37" }, "uris" : [ "http://www.mendeley.com/documents/?uuid=dc400874-d1b5-369c-9318-9179907a0b02" ] }, { "id" : "ITEM-5", "itemData" : { "abstract" : "The abilities of intact Staphylococcus aureus H, crude cell walls (CCW), purified cell walls (PCW, peptidoglycan [PG] and covalently linked teichoic acid), peptidoglycan, and cell membranes (CM) to activate the complement system in normal human serum, C2-deficient serum, and immunoglobulin-deficient serum were compared. On a weight basis, PCW was the most active fraction; intact organisms and CCW were about equally effective; and PG was least active in causing complement consumption in normal serum. CM also activated comple-ment but did not give a clear dose-response relationship in the concentrations used. Kinetic studies revealed that C3-C9 consumption occurred at a significantly slower rate in C2-deficient serum, indicating that intact organisms, PCW, and PG may activate the complement system via the classical and alternative pathways in normal serum. C3-C9 consumption was also slower in immunoglobulin-defi-cient serum than in normal serum, implying that immunoglobulins play a role in attaining maximum rates of complement activation. In all sera studied, PG was less active in complement activation than PCW. These results indicate that a number of cell surface components of S. aureus can play a role in complement activation by this organism and that the presence of teichoic acid has a significant enhancing effect in this regard. Recent studies in this laboratory have focused attention on peptidoglycan (PG) as being the Staphylococcus aureus cell surface component of key importance in promoting opsonization of this organism by both heat-labile and heat-sta-ble factors in nonimmune human serum (P.", "author" : [ { "dropping-particle" : "", "family" : "Wilkinson", "given" : "Brian J", "non-dropping-particle" : "", "parse-names" : false, "suffix" : "" }, { "dropping-particle" : "", "family" : "Kim", "given" : "Youngki", "non-dropping-particle" : "", "parse-names" : false, "suffix" : "" }, { "dropping-particle" : "", "family" : "Peterson", "given" : "Phillip K", "non-dropping-particle" : "", "parse-names" : false, "suffix" : "" }, { "dropping-particle" : "", "family" : "Quie", "given" : "Paul G", "non-dropping-particle" : "", "parse-names" : false, "suffix" : "" }, { "dropping-particle" : "", "family" : "Michael", "given" : "Alfred F", "non-dropping-particle" : "", "parse-names" : false, "suffix" : "" }, { "dropping-particle" : "", "family" : "Peterson", "given" : "K", "non-dropping-particle" : "", "parse-names" : false, "suffix" : "" }, { "dropping-particle" : "", "family" : "Wilkinson", "given" : "B J", "non-dropping-particle" : "", "parse-names" : false, "suffix" : "" }, { "dropping-particle" : "", "family" : "Kim", "given" : "Y", "non-dropping-particle" : "", "parse-names" : false, "suffix" : "" }, { "dropping-particle" : "", "family" : "Verhoef", "given" : "J", "non-dropping-particle" : "", "parse-names" : false, "suffix" : "" }, { "dropping-particle" : "", "family" : "Schmeling", "given" : "D", "non-dropping-particle" : "", "parse-names" : false, "suffix" : "" }, { "dropping-particle" : "", "family" : "Douglas", "given" : "S D", "non-dropping-particle" : "", "parse-names" : false, "suffix" : "" }, { "dropping-particle" : "", "family" : "Quie", "given" : "P G", "non-dropping-particle" : "", "parse-names" : false, "suffix" : "" } ], "container-title" : "INFECTION AND IMMUNITY", "id" : "ITEM-5", "issue" : "2", "issued" : { "date-parts" : [ [ "1978" ] ] }, "page" : "388-392", "title" : "Activation of Complement by Cell Surface Components of Staphylococcus aureus", "type" : "article-journal", "volume" : "20" }, "uris" : [ "http://www.mendeley.com/documents/?uuid=73ed36b5-006b-3937-9387-4cff3c5848de" ] } ], "mendeley" : { "formattedCitation" : "(Wilkinson &lt;i&gt;et al.&lt;/i&gt;, 1978; Verbrugh &lt;i&gt;et al.&lt;/i&gt;, 1979; Kawasaki &lt;i&gt;et al.&lt;/i&gt;, 1987; M Bredius &lt;i&gt;et al.&lt;/i&gt;, 1992; Neth &lt;i&gt;et al.&lt;/i&gt;, 2002)", "plainTextFormattedCitation" : "(Wilkinson et al., 1978; Verbrugh et al., 1979; Kawasaki et al., 1987; M Bredius et al., 1992; Neth et al., 2002)", "previouslyFormattedCitation" : "(Wilkinson &lt;i&gt;et al.&lt;/i&gt;, 1978; Verbrugh &lt;i&gt;et al.&lt;/i&gt;, 1979; Kawasaki &lt;i&gt;et al.&lt;/i&gt;, 1987; M Bredius &lt;i&gt;et al.&lt;/i&gt;, 1992; Neth &lt;i&gt;et al.&lt;/i&gt;, 2002)" }, "properties" : {  }, "schema" : "https://github.com/citation-style-language/schema/raw/master/csl-citation.json" }</w:instrText>
      </w:r>
      <w:r w:rsidR="0060084F" w:rsidRPr="008A2ABA">
        <w:fldChar w:fldCharType="separate"/>
      </w:r>
      <w:r w:rsidR="00F71621" w:rsidRPr="00F71621">
        <w:rPr>
          <w:noProof/>
        </w:rPr>
        <w:t xml:space="preserve">(Wilkinson </w:t>
      </w:r>
      <w:r w:rsidR="00F71621" w:rsidRPr="00F71621">
        <w:rPr>
          <w:i/>
          <w:noProof/>
        </w:rPr>
        <w:t>et al.</w:t>
      </w:r>
      <w:r w:rsidR="00F71621" w:rsidRPr="00F71621">
        <w:rPr>
          <w:noProof/>
        </w:rPr>
        <w:t xml:space="preserve">, 1978; Verbrugh </w:t>
      </w:r>
      <w:r w:rsidR="00F71621" w:rsidRPr="00F71621">
        <w:rPr>
          <w:i/>
          <w:noProof/>
        </w:rPr>
        <w:t>et al.</w:t>
      </w:r>
      <w:r w:rsidR="00F71621" w:rsidRPr="00F71621">
        <w:rPr>
          <w:noProof/>
        </w:rPr>
        <w:t xml:space="preserve">, 1979; Kawasaki </w:t>
      </w:r>
      <w:r w:rsidR="00F71621" w:rsidRPr="00F71621">
        <w:rPr>
          <w:i/>
          <w:noProof/>
        </w:rPr>
        <w:t>et al.</w:t>
      </w:r>
      <w:r w:rsidR="00F71621" w:rsidRPr="00F71621">
        <w:rPr>
          <w:noProof/>
        </w:rPr>
        <w:t xml:space="preserve">, 1987; M Bredius </w:t>
      </w:r>
      <w:r w:rsidR="00F71621" w:rsidRPr="00F71621">
        <w:rPr>
          <w:i/>
          <w:noProof/>
        </w:rPr>
        <w:t>et al.</w:t>
      </w:r>
      <w:r w:rsidR="00F71621" w:rsidRPr="00F71621">
        <w:rPr>
          <w:noProof/>
        </w:rPr>
        <w:t xml:space="preserve">, 1992; Neth </w:t>
      </w:r>
      <w:r w:rsidR="00F71621" w:rsidRPr="00F71621">
        <w:rPr>
          <w:i/>
          <w:noProof/>
        </w:rPr>
        <w:t>et al.</w:t>
      </w:r>
      <w:r w:rsidR="00F71621" w:rsidRPr="00F71621">
        <w:rPr>
          <w:noProof/>
        </w:rPr>
        <w:t>, 2002)</w:t>
      </w:r>
      <w:r w:rsidR="0060084F" w:rsidRPr="008A2ABA">
        <w:fldChar w:fldCharType="end"/>
      </w:r>
      <w:r w:rsidR="0060084F" w:rsidRPr="008A2ABA">
        <w:t xml:space="preserve">. However, it also has the ability to interfere with complement activation, in particular through C3b pathways. For example, the Efb protein has been shown to bind to C3 and block further opsonisation, causing a diminished complement effect and facilitating </w:t>
      </w:r>
      <w:r w:rsidRPr="00F45958">
        <w:rPr>
          <w:i/>
          <w:iCs/>
        </w:rPr>
        <w:t>S. aureus</w:t>
      </w:r>
      <w:r w:rsidR="0073580A" w:rsidRPr="0073580A">
        <w:rPr>
          <w:i/>
          <w:iCs/>
        </w:rPr>
        <w:t xml:space="preserve"> </w:t>
      </w:r>
      <w:r w:rsidR="0060084F" w:rsidRPr="008A2ABA">
        <w:t>persistence</w:t>
      </w:r>
      <w:r w:rsidR="0060084F" w:rsidRPr="008A2ABA">
        <w:fldChar w:fldCharType="begin" w:fldLock="1"/>
      </w:r>
      <w:r w:rsidR="00B145F9">
        <w:instrText>ADDIN CSL_CITATION { "citationItems" : [ { "id" : "ITEM-1", "itemData" : { "DOI" : "10.1086/422259", "ISBN" : "0022-1899, 1537-6613", "ISSN" : "0022-1899", "PMID" : "15243934", "abstract" : "Staphylococcus aureus can cause a variety of acute and chronic diseases. The ability of S. aureus to cause persistent infections has been linked to its ability to evade or inactivate host immune responses. We have identified a secreted 19-kDa protein produced by S. aureus that binds to the complement protein C3. Nterminal sequencing of this protein identified it as the extracellular fibrinogen-binding protein (Efb). In this study, we demonstrate that Efb can bind to the \u03b1-chain of C3 and inhibit both the classical and alternative pathways of complement activation. In addition, we show that Efb can inhibit complement-mediated opsonophagocytosis in a dose-dependent manner and that Efb inhibits complement activity by blocking deposition of C3 or by preventing further complement activation beyond C3b. These data suggest that Efb is a virulence factor involved in facilitating persistent S. aureus infections by interfering with complement activity in vivo.", "author" : [ { "dropping-particle" : "", "family" : "Lee", "given" : "Lawrence Y. L.", "non-dropping-particle" : "", "parse-names" : false, "suffix" : "" }, { "dropping-particle" : "", "family" : "H\u00f6\u00f6k", "given" : "Magnus", "non-dropping-particle" : "", "parse-names" : false, "suffix" : "" }, { "dropping-particle" : "", "family" : "Haviland", "given" : "David", "non-dropping-particle" : "", "parse-names" : false, "suffix" : "" }, { "dropping-particle" : "", "family" : "Wetsel", "given" : "Rick A.", "non-dropping-particle" : "", "parse-names" : false, "suffix" : "" }, { "dropping-particle" : "", "family" : "Yonter", "given" : "Edward O.", "non-dropping-particle" : "", "parse-names" : false, "suffix" : "" }, { "dropping-particle" : "", "family" : "Syribeys", "given" : "Peter", "non-dropping-particle" : "", "parse-names" : false, "suffix" : "" }, { "dropping-particle" : "", "family" : "Vernachio", "given" : "John", "non-dropping-particle" : "", "parse-names" : false, "suffix" : "" }, { "dropping-particle" : "", "family" : "Brown", "given" : "Eric L.", "non-dropping-particle" : "", "parse-names" : false, "suffix" : "" } ], "container-title" : "Journal of Infectious Diseases", "id" : "ITEM-1", "issue" : "3", "issued" : { "date-parts" : [ [ "2004", "8", "1" ] ] }, "page" : "571-579", "publisher" : "Oxford University Press", "title" : "Inhibition of Complement Activation by a Secreted Staphylococcus aureus Protein", "type" : "article-journal", "volume" : "190" }, "uris" : [ "http://www.mendeley.com/documents/?uuid=bfd00884-bf5c-3a5a-9410-2d27891c300a" ] } ], "mendeley" : { "formattedCitation" : "(Lee &lt;i&gt;et al.&lt;/i&gt;, 2004)", "plainTextFormattedCitation" : "(Lee et al., 2004)", "previouslyFormattedCitation" : "(Lee &lt;i&gt;et al.&lt;/i&gt;, 2004)" }, "properties" : {  }, "schema" : "https://github.com/citation-style-language/schema/raw/master/csl-citation.json" }</w:instrText>
      </w:r>
      <w:r w:rsidR="0060084F" w:rsidRPr="008A2ABA">
        <w:fldChar w:fldCharType="separate"/>
      </w:r>
      <w:r w:rsidR="00F71621" w:rsidRPr="00F71621">
        <w:rPr>
          <w:noProof/>
        </w:rPr>
        <w:t xml:space="preserve">(Lee </w:t>
      </w:r>
      <w:r w:rsidR="00F71621" w:rsidRPr="00F71621">
        <w:rPr>
          <w:i/>
          <w:noProof/>
        </w:rPr>
        <w:t>et al.</w:t>
      </w:r>
      <w:r w:rsidR="00F71621" w:rsidRPr="00F71621">
        <w:rPr>
          <w:noProof/>
        </w:rPr>
        <w:t>, 2004)</w:t>
      </w:r>
      <w:r w:rsidR="0060084F" w:rsidRPr="008A2ABA">
        <w:fldChar w:fldCharType="end"/>
      </w:r>
      <w:r w:rsidR="0060084F" w:rsidRPr="008A2ABA">
        <w:t xml:space="preserve">. It was therefore hypothesized that the augmentation effect may be linked to complement activation, and therefore digestion of PGN by </w:t>
      </w:r>
      <w:r w:rsidR="0060084F">
        <w:t>Mutanolysin</w:t>
      </w:r>
      <w:r w:rsidR="0060084F" w:rsidRPr="008A2ABA">
        <w:t xml:space="preserve"> would abolish this effect. C3 was chosen for experiments as it is where all 3 arms of the complement system converge </w:t>
      </w:r>
      <w:r w:rsidR="0060084F" w:rsidRPr="008A2ABA">
        <w:fldChar w:fldCharType="begin" w:fldLock="1"/>
      </w:r>
      <w:r w:rsidR="00B145F9">
        <w:instrText>ADDIN CSL_CITATION { "citationItems" : [ { "id" : "ITEM-1", "itemData" : { "ISBN" : "9780387789521", "ISSN" : "0065-2598", "PMID" : "19025130", "abstract" : "To obtain proteins with the complement-depleting activity of Cobra Venom Factor (CVF), but with less immunogenicity, we have prepared human C3/CVF hybrid proteins, in which the C-terminus of the alpha-chain of human C3 is exchanged with homologous regions of the C-terminus of the beta-chain of CVF. We show that these hybrid proteins are able to deplete complement, both in vitro and in vivo. One hybrid protein, HC3-1496, is shown to be effective in reducing complement-mediated damage in two disease models in mice, collagen-induced arthritis and myocardial ischemia/reperfusion injury. Human C3/CVF hybrid proteins represent a novel class ofbiologicals as potential therapeutic agents in many diseases where complement is involved in the pathogenesis.", "author" : [ { "dropping-particle" : "", "family" : "Fritzinger", "given" : "David C", "non-dropping-particle" : "", "parse-names" : false, "suffix" : "" }, { "dropping-particle" : "", "family" : "Hew", "given" : "Brian E", "non-dropping-particle" : "", "parse-names" : false, "suffix" : "" }, { "dropping-particle" : "", "family" : "Lee", "given" : "June Q", "non-dropping-particle" : "", "parse-names" : false, "suffix" : "" }, { "dropping-particle" : "", "family" : "Newhouse", "given" : "James", "non-dropping-particle" : "", "parse-names" : false, "suffix" : "" }, { "dropping-particle" : "", "family" : "Alam", "given" : "Maqsudul", "non-dropping-particle" : "", "parse-names" : false, "suffix" : "" }, { "dropping-particle" : "", "family" : "Ciallella", "given" : "John R", "non-dropping-particle" : "", "parse-names" : false, "suffix" : "" }, { "dropping-particle" : "", "family" : "Bowers", "given" : "Mallory", "non-dropping-particle" : "", "parse-names" : false, "suffix" : "" }, { "dropping-particle" : "", "family" : "Gorsuch", "given" : "William B", "non-dropping-particle" : "", "parse-names" : false, "suffix" : "" }, { "dropping-particle" : "", "family" : "Guikema", "given" : "Benjamin J", "non-dropping-particle" : "", "parse-names" : false, "suffix" : "" }, { "dropping-particle" : "", "family" : "Stahl", "given" : "Gregory L", "non-dropping-particle" : "", "parse-names" : false, "suffix" : "" }, { "dropping-particle" : "", "family" : "Vogel", "given" : "Carl-Wilhelm", "non-dropping-particle" : "", "parse-names" : false, "suffix" : "" } ], "container-title" : "Advances in experimental medicine and biology", "id" : "ITEM-1", "issued" : { "date-parts" : [ [ "2008" ] ] }, "page" : "293-307", "title" : "Derivatives of human complement component C3 for therapeutic complement depletion: a novel class of therapeutic agents.", "type" : "article-journal", "volume" : "632" }, "uris" : [ "http://www.mendeley.com/documents/?uuid=7eaade5d-8785-4435-a504-af694a34cbd1" ] } ], "mendeley" : { "formattedCitation" : "(Fritzinger &lt;i&gt;et al.&lt;/i&gt;, 2008)", "plainTextFormattedCitation" : "(Fritzinger et al., 2008)", "previouslyFormattedCitation" : "(Fritzinger &lt;i&gt;et al.&lt;/i&gt;, 2008)" }, "properties" : {  }, "schema" : "https://github.com/citation-style-language/schema/raw/master/csl-citation.json" }</w:instrText>
      </w:r>
      <w:r w:rsidR="0060084F" w:rsidRPr="008A2ABA">
        <w:fldChar w:fldCharType="separate"/>
      </w:r>
      <w:r w:rsidR="00F71621" w:rsidRPr="00F71621">
        <w:rPr>
          <w:noProof/>
        </w:rPr>
        <w:t xml:space="preserve">(Fritzinger </w:t>
      </w:r>
      <w:r w:rsidR="00F71621" w:rsidRPr="00F71621">
        <w:rPr>
          <w:i/>
          <w:noProof/>
        </w:rPr>
        <w:t>et al.</w:t>
      </w:r>
      <w:r w:rsidR="00F71621" w:rsidRPr="00F71621">
        <w:rPr>
          <w:noProof/>
        </w:rPr>
        <w:t>, 2008)</w:t>
      </w:r>
      <w:r w:rsidR="0060084F" w:rsidRPr="008A2ABA">
        <w:fldChar w:fldCharType="end"/>
      </w:r>
      <w:r w:rsidR="0060084F" w:rsidRPr="008A2ABA">
        <w:t>.</w:t>
      </w:r>
    </w:p>
    <w:p w14:paraId="5D40570A" w14:textId="77777777" w:rsidR="0060084F" w:rsidRPr="008A2ABA" w:rsidRDefault="0060084F" w:rsidP="009C0AD9"/>
    <w:p w14:paraId="08580F99" w14:textId="6FC667D5" w:rsidR="0060084F" w:rsidRPr="008A2ABA" w:rsidRDefault="0060084F" w:rsidP="009C0AD9">
      <w:pPr>
        <w:rPr>
          <w:rFonts w:cs="Cambria"/>
        </w:rPr>
      </w:pPr>
      <w:r w:rsidRPr="008A2ABA">
        <w:t>To test this,</w:t>
      </w:r>
      <w:r w:rsidRPr="008A2ABA">
        <w:rPr>
          <w:rFonts w:cs="Cambria"/>
        </w:rPr>
        <w:t xml:space="preserve"> peptidoglycan preparations from different strains of </w:t>
      </w:r>
      <w:r w:rsidR="00F45958" w:rsidRPr="00F45958">
        <w:rPr>
          <w:rFonts w:cs="Cambria"/>
          <w:i/>
          <w:iCs/>
        </w:rPr>
        <w:t>S. aureus</w:t>
      </w:r>
      <w:r w:rsidR="00AB3CB7">
        <w:rPr>
          <w:rFonts w:cs="Cambria"/>
          <w:i/>
          <w:iCs/>
        </w:rPr>
        <w:t>,</w:t>
      </w:r>
      <w:r w:rsidRPr="008A2ABA">
        <w:rPr>
          <w:rFonts w:cs="Cambria"/>
          <w:i/>
        </w:rPr>
        <w:t xml:space="preserve"> B. subtilis</w:t>
      </w:r>
      <w:r w:rsidRPr="008A2ABA">
        <w:rPr>
          <w:rFonts w:cs="Cambria"/>
        </w:rPr>
        <w:t xml:space="preserve"> and </w:t>
      </w:r>
      <w:r w:rsidRPr="008A2ABA">
        <w:rPr>
          <w:rFonts w:cs="Cambria"/>
          <w:i/>
        </w:rPr>
        <w:t xml:space="preserve">M. luteus </w:t>
      </w:r>
      <w:r w:rsidRPr="008A2ABA">
        <w:rPr>
          <w:rFonts w:cs="Cambria"/>
        </w:rPr>
        <w:t>were incubated for 1h in dilutions of human serum. After stimulation, the serum was transferred into ELISA plates containing anti C3 antibody.</w:t>
      </w:r>
    </w:p>
    <w:p w14:paraId="355B28D0" w14:textId="77777777" w:rsidR="0060084F" w:rsidRPr="008A2ABA" w:rsidRDefault="0060084F" w:rsidP="009C0AD9">
      <w:pPr>
        <w:rPr>
          <w:rFonts w:cs="Cambria"/>
        </w:rPr>
      </w:pPr>
    </w:p>
    <w:p w14:paraId="0539914D" w14:textId="369398A4" w:rsidR="0060084F" w:rsidRPr="008A2ABA" w:rsidRDefault="0060084F" w:rsidP="009C0AD9">
      <w:pPr>
        <w:rPr>
          <w:rFonts w:cs="Cambria"/>
        </w:rPr>
      </w:pPr>
      <w:r w:rsidRPr="008A2ABA">
        <w:rPr>
          <w:rFonts w:cs="Cambria"/>
        </w:rPr>
        <w:t xml:space="preserve"> Interestingly, all SH1000 strains</w:t>
      </w:r>
      <w:r w:rsidR="0073580A" w:rsidRPr="0073580A">
        <w:rPr>
          <w:rFonts w:cs="Cambria"/>
          <w:i/>
          <w:iCs/>
        </w:rPr>
        <w:t xml:space="preserve"> </w:t>
      </w:r>
      <w:r w:rsidRPr="008A2ABA">
        <w:rPr>
          <w:rFonts w:cs="Cambria"/>
        </w:rPr>
        <w:t>(</w:t>
      </w:r>
      <w:r w:rsidRPr="008A2ABA">
        <w:rPr>
          <w:rFonts w:cs="Cambria"/>
        </w:rPr>
        <w:fldChar w:fldCharType="begin"/>
      </w:r>
      <w:r w:rsidRPr="008A2ABA">
        <w:rPr>
          <w:rFonts w:cs="Cambria"/>
        </w:rPr>
        <w:instrText xml:space="preserve"> REF _Ref497560089 \h  \* MERGEFORMAT </w:instrText>
      </w:r>
      <w:r w:rsidRPr="008A2ABA">
        <w:rPr>
          <w:rFonts w:cs="Cambria"/>
        </w:rPr>
      </w:r>
      <w:r w:rsidRPr="008A2ABA">
        <w:rPr>
          <w:rFonts w:cs="Cambria"/>
        </w:rPr>
        <w:fldChar w:fldCharType="separate"/>
      </w:r>
      <w:r w:rsidR="00BA1790" w:rsidRPr="008A2ABA">
        <w:t xml:space="preserve">Figure </w:t>
      </w:r>
      <w:r w:rsidR="00BA1790">
        <w:rPr>
          <w:noProof/>
        </w:rPr>
        <w:t>5</w:t>
      </w:r>
      <w:r w:rsidR="00BA1790" w:rsidRPr="008A2ABA">
        <w:rPr>
          <w:noProof/>
        </w:rPr>
        <w:t>.</w:t>
      </w:r>
      <w:r w:rsidR="00BA1790">
        <w:rPr>
          <w:noProof/>
        </w:rPr>
        <w:t>5</w:t>
      </w:r>
      <w:r w:rsidRPr="008A2ABA">
        <w:rPr>
          <w:rFonts w:cs="Cambria"/>
        </w:rPr>
        <w:fldChar w:fldCharType="end"/>
      </w:r>
      <w:r w:rsidRPr="008A2ABA">
        <w:rPr>
          <w:rFonts w:cs="Cambria"/>
        </w:rPr>
        <w:t xml:space="preserve"> A-C) as well as PGN from </w:t>
      </w:r>
      <w:r w:rsidRPr="008A2ABA">
        <w:rPr>
          <w:rFonts w:cs="Cambria"/>
          <w:i/>
        </w:rPr>
        <w:t xml:space="preserve">M. luteus </w:t>
      </w:r>
      <w:r w:rsidRPr="008A2ABA">
        <w:rPr>
          <w:rFonts w:cs="Cambria"/>
        </w:rPr>
        <w:t>(</w:t>
      </w:r>
      <w:r w:rsidRPr="008A2ABA">
        <w:rPr>
          <w:rFonts w:cs="Cambria"/>
        </w:rPr>
        <w:fldChar w:fldCharType="begin"/>
      </w:r>
      <w:r w:rsidRPr="008A2ABA">
        <w:rPr>
          <w:rFonts w:cs="Cambria"/>
        </w:rPr>
        <w:instrText xml:space="preserve"> REF _Ref497560089 \h  \* MERGEFORMAT </w:instrText>
      </w:r>
      <w:r w:rsidRPr="008A2ABA">
        <w:rPr>
          <w:rFonts w:cs="Cambria"/>
        </w:rPr>
      </w:r>
      <w:r w:rsidRPr="008A2ABA">
        <w:rPr>
          <w:rFonts w:cs="Cambria"/>
        </w:rPr>
        <w:fldChar w:fldCharType="separate"/>
      </w:r>
      <w:r w:rsidR="00BA1790" w:rsidRPr="008A2ABA">
        <w:t xml:space="preserve">Figure </w:t>
      </w:r>
      <w:r w:rsidR="00BA1790">
        <w:rPr>
          <w:noProof/>
        </w:rPr>
        <w:t>5</w:t>
      </w:r>
      <w:r w:rsidR="00BA1790" w:rsidRPr="008A2ABA">
        <w:rPr>
          <w:noProof/>
        </w:rPr>
        <w:t>.</w:t>
      </w:r>
      <w:r w:rsidR="00BA1790">
        <w:rPr>
          <w:noProof/>
        </w:rPr>
        <w:t>5</w:t>
      </w:r>
      <w:r w:rsidRPr="008A2ABA">
        <w:rPr>
          <w:rFonts w:cs="Cambria"/>
        </w:rPr>
        <w:fldChar w:fldCharType="end"/>
      </w:r>
      <w:r w:rsidRPr="008A2ABA">
        <w:rPr>
          <w:rFonts w:cs="Cambria"/>
        </w:rPr>
        <w:t xml:space="preserve"> E)</w:t>
      </w:r>
      <w:r w:rsidRPr="008A2ABA">
        <w:rPr>
          <w:rFonts w:cs="Cambria"/>
          <w:i/>
        </w:rPr>
        <w:t xml:space="preserve"> </w:t>
      </w:r>
      <w:r w:rsidRPr="008A2ABA">
        <w:rPr>
          <w:rFonts w:cs="Cambria"/>
        </w:rPr>
        <w:t xml:space="preserve">and </w:t>
      </w:r>
      <w:r w:rsidRPr="008A2ABA">
        <w:rPr>
          <w:rFonts w:cs="Cambria"/>
          <w:i/>
        </w:rPr>
        <w:t xml:space="preserve">B. subtilis </w:t>
      </w:r>
      <w:r w:rsidRPr="008A2ABA">
        <w:rPr>
          <w:rFonts w:cs="Cambria"/>
        </w:rPr>
        <w:t>(</w:t>
      </w:r>
      <w:r w:rsidRPr="008A2ABA">
        <w:rPr>
          <w:rFonts w:cs="Cambria"/>
        </w:rPr>
        <w:fldChar w:fldCharType="begin"/>
      </w:r>
      <w:r w:rsidRPr="008A2ABA">
        <w:rPr>
          <w:rFonts w:cs="Cambria"/>
        </w:rPr>
        <w:instrText xml:space="preserve"> REF _Ref497560089 \h  \* MERGEFORMAT </w:instrText>
      </w:r>
      <w:r w:rsidRPr="008A2ABA">
        <w:rPr>
          <w:rFonts w:cs="Cambria"/>
        </w:rPr>
      </w:r>
      <w:r w:rsidRPr="008A2ABA">
        <w:rPr>
          <w:rFonts w:cs="Cambria"/>
        </w:rPr>
        <w:fldChar w:fldCharType="separate"/>
      </w:r>
      <w:r w:rsidR="00BA1790" w:rsidRPr="008A2ABA">
        <w:t xml:space="preserve">Figure </w:t>
      </w:r>
      <w:r w:rsidR="00BA1790">
        <w:rPr>
          <w:noProof/>
        </w:rPr>
        <w:t>5</w:t>
      </w:r>
      <w:r w:rsidR="00BA1790" w:rsidRPr="008A2ABA">
        <w:rPr>
          <w:noProof/>
        </w:rPr>
        <w:t>.</w:t>
      </w:r>
      <w:r w:rsidR="00BA1790">
        <w:rPr>
          <w:noProof/>
        </w:rPr>
        <w:t>5</w:t>
      </w:r>
      <w:r w:rsidRPr="008A2ABA">
        <w:rPr>
          <w:rFonts w:cs="Cambria"/>
        </w:rPr>
        <w:fldChar w:fldCharType="end"/>
      </w:r>
      <w:r w:rsidRPr="008A2ABA">
        <w:rPr>
          <w:rFonts w:cs="Cambria"/>
        </w:rPr>
        <w:t xml:space="preserve"> D) evoked similar complement responses, suggesting that peptidoglycan</w:t>
      </w:r>
      <w:r w:rsidR="00AB3CB7">
        <w:rPr>
          <w:rFonts w:cs="Cambria"/>
        </w:rPr>
        <w:t>,</w:t>
      </w:r>
      <w:r w:rsidRPr="008A2ABA">
        <w:rPr>
          <w:rFonts w:cs="Cambria"/>
        </w:rPr>
        <w:t xml:space="preserve"> rather than WTA or lipoproteins plays an active role in complement C3b activation. Moreover, structural integrity of the glycan chain of peptidoglycan does not seem to be essential for complement activation.</w:t>
      </w:r>
    </w:p>
    <w:p w14:paraId="5690200F" w14:textId="21F8E063" w:rsidR="0060084F" w:rsidRPr="008A2ABA" w:rsidRDefault="0060084F" w:rsidP="009C0AD9">
      <w:r w:rsidRPr="008A2ABA">
        <w:rPr>
          <w:rFonts w:cs="Cambria"/>
        </w:rPr>
        <w:t>This suggests that complement activation by PGN may not be involved in the augmentation effect was seen in previous experiments.</w:t>
      </w:r>
    </w:p>
    <w:p w14:paraId="722AC127" w14:textId="77777777" w:rsidR="0060084F" w:rsidRPr="008A2ABA" w:rsidRDefault="0060084F" w:rsidP="009C0AD9">
      <w:pPr>
        <w:keepNext/>
      </w:pPr>
      <w:r w:rsidRPr="008A2ABA">
        <w:rPr>
          <w:noProof/>
          <w:lang w:eastAsia="zh-CN"/>
        </w:rPr>
        <w:lastRenderedPageBreak/>
        <w:drawing>
          <wp:inline distT="0" distB="0" distL="0" distR="0" wp14:anchorId="25E389B9" wp14:editId="25274A7C">
            <wp:extent cx="5396230" cy="5373370"/>
            <wp:effectExtent l="0" t="0" r="0" b="1143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396230" cy="5373370"/>
                    </a:xfrm>
                    <a:prstGeom prst="rect">
                      <a:avLst/>
                    </a:prstGeom>
                  </pic:spPr>
                </pic:pic>
              </a:graphicData>
            </a:graphic>
          </wp:inline>
        </w:drawing>
      </w:r>
    </w:p>
    <w:p w14:paraId="6D40EFF9" w14:textId="77777777" w:rsidR="0060084F" w:rsidRPr="008A2ABA" w:rsidRDefault="0060084F" w:rsidP="009C0AD9">
      <w:pPr>
        <w:pStyle w:val="NoSpacing"/>
      </w:pPr>
      <w:bookmarkStart w:id="514" w:name="_Ref497560089"/>
      <w:bookmarkStart w:id="515" w:name="_Toc505018190"/>
      <w:bookmarkStart w:id="516" w:name="_Toc505531079"/>
      <w:r w:rsidRPr="008A2ABA">
        <w:t xml:space="preserve">Figure </w:t>
      </w:r>
      <w:r w:rsidR="00AE6915">
        <w:rPr>
          <w:noProof/>
        </w:rPr>
        <w:fldChar w:fldCharType="begin"/>
      </w:r>
      <w:r w:rsidR="00AE6915">
        <w:rPr>
          <w:noProof/>
        </w:rPr>
        <w:instrText xml:space="preserve"> STYLEREF 1 \s </w:instrText>
      </w:r>
      <w:r w:rsidR="00AE6915">
        <w:rPr>
          <w:noProof/>
        </w:rPr>
        <w:fldChar w:fldCharType="separate"/>
      </w:r>
      <w:r w:rsidR="00BA1790">
        <w:rPr>
          <w:noProof/>
        </w:rPr>
        <w:t>5</w:t>
      </w:r>
      <w:r w:rsidR="00AE6915">
        <w:rPr>
          <w:noProof/>
        </w:rPr>
        <w:fldChar w:fldCharType="end"/>
      </w:r>
      <w:r w:rsidRPr="008A2ABA">
        <w:t>.</w:t>
      </w:r>
      <w:r w:rsidR="00AE6915">
        <w:rPr>
          <w:noProof/>
        </w:rPr>
        <w:fldChar w:fldCharType="begin"/>
      </w:r>
      <w:r w:rsidR="00AE6915">
        <w:rPr>
          <w:noProof/>
        </w:rPr>
        <w:instrText xml:space="preserve"> SEQ Figure \* ARABIC \s 1 </w:instrText>
      </w:r>
      <w:r w:rsidR="00AE6915">
        <w:rPr>
          <w:noProof/>
        </w:rPr>
        <w:fldChar w:fldCharType="separate"/>
      </w:r>
      <w:r w:rsidR="00BA1790">
        <w:rPr>
          <w:noProof/>
        </w:rPr>
        <w:t>5</w:t>
      </w:r>
      <w:r w:rsidR="00AE6915">
        <w:rPr>
          <w:noProof/>
        </w:rPr>
        <w:fldChar w:fldCharType="end"/>
      </w:r>
      <w:bookmarkEnd w:id="514"/>
      <w:r w:rsidRPr="008A2ABA">
        <w:t xml:space="preserve"> Activation of C3b (lectin pathway) complement in human mononuclear cells by PGN</w:t>
      </w:r>
      <w:bookmarkEnd w:id="515"/>
      <w:bookmarkEnd w:id="516"/>
    </w:p>
    <w:p w14:paraId="6F431891" w14:textId="77777777" w:rsidR="0060084F" w:rsidRPr="008A2ABA" w:rsidRDefault="0060084F" w:rsidP="009C0AD9">
      <w:pPr>
        <w:pStyle w:val="NoSpacing"/>
      </w:pPr>
    </w:p>
    <w:p w14:paraId="6A43F9B1" w14:textId="570C7313" w:rsidR="0060084F" w:rsidRPr="008A2ABA" w:rsidRDefault="0060084F" w:rsidP="009C0AD9">
      <w:pPr>
        <w:pStyle w:val="FIgurebody0"/>
      </w:pPr>
      <w:r w:rsidRPr="008A2ABA">
        <w:t>Activation of lectin</w:t>
      </w:r>
      <w:r w:rsidR="00651667">
        <w:t xml:space="preserve"> arm of complement</w:t>
      </w:r>
      <w:r w:rsidRPr="008A2ABA">
        <w:t xml:space="preserve"> pathway in human mononuclear cells in response to stimulation by peptidoglycan preparations from </w:t>
      </w:r>
      <w:r w:rsidRPr="008A2ABA">
        <w:rPr>
          <w:b/>
        </w:rPr>
        <w:t xml:space="preserve">(A) </w:t>
      </w:r>
      <w:r w:rsidRPr="008A2ABA">
        <w:t xml:space="preserve">SH1000, </w:t>
      </w:r>
      <w:r w:rsidRPr="008A2ABA">
        <w:rPr>
          <w:b/>
        </w:rPr>
        <w:t xml:space="preserve">(B) </w:t>
      </w:r>
      <w:r w:rsidRPr="008A2ABA">
        <w:t>SH1000</w:t>
      </w:r>
      <w:r w:rsidRPr="008A2ABA">
        <w:sym w:font="Symbol" w:char="F044"/>
      </w:r>
      <w:r w:rsidRPr="008A2ABA">
        <w:rPr>
          <w:i/>
        </w:rPr>
        <w:t>tarO,</w:t>
      </w:r>
      <w:r w:rsidRPr="008A2ABA">
        <w:t xml:space="preserve"> </w:t>
      </w:r>
      <w:r w:rsidRPr="008A2ABA">
        <w:rPr>
          <w:b/>
        </w:rPr>
        <w:t>(C)</w:t>
      </w:r>
      <w:r w:rsidRPr="008A2ABA">
        <w:rPr>
          <w:i/>
        </w:rPr>
        <w:t xml:space="preserve"> </w:t>
      </w:r>
      <w:r w:rsidRPr="008A2ABA">
        <w:t>SH1000</w:t>
      </w:r>
      <w:r w:rsidRPr="008A2ABA">
        <w:sym w:font="Symbol" w:char="F044"/>
      </w:r>
      <w:r w:rsidRPr="008A2ABA">
        <w:rPr>
          <w:i/>
        </w:rPr>
        <w:t xml:space="preserve">lgt, </w:t>
      </w:r>
      <w:r w:rsidRPr="008A2ABA">
        <w:rPr>
          <w:b/>
        </w:rPr>
        <w:t>(D)</w:t>
      </w:r>
      <w:r w:rsidRPr="008A2ABA">
        <w:rPr>
          <w:i/>
        </w:rPr>
        <w:t>M. luteus,</w:t>
      </w:r>
      <w:r w:rsidRPr="008A2ABA">
        <w:rPr>
          <w:b/>
        </w:rPr>
        <w:t xml:space="preserve"> (E) </w:t>
      </w:r>
      <w:r w:rsidRPr="008A2ABA">
        <w:rPr>
          <w:i/>
        </w:rPr>
        <w:t xml:space="preserve">B. subtilis. </w:t>
      </w:r>
      <w:r w:rsidRPr="008A2ABA">
        <w:t xml:space="preserve">HF- peptidoglycan treated with HF; US- unstripped peptidoglycan; M- peptidoglycan digested with </w:t>
      </w:r>
      <w:r>
        <w:t>Mutanolysin</w:t>
      </w:r>
      <w:r w:rsidRPr="008A2ABA">
        <w:t>. ** p &lt; 0.01, ns- not significant.</w:t>
      </w:r>
    </w:p>
    <w:p w14:paraId="4CCEE1BA" w14:textId="77777777" w:rsidR="0060084F" w:rsidRPr="008A2ABA" w:rsidRDefault="0060084F" w:rsidP="009C0AD9"/>
    <w:p w14:paraId="37B68206" w14:textId="77777777" w:rsidR="0060084F" w:rsidRPr="008A2ABA" w:rsidRDefault="0060084F" w:rsidP="009C0AD9"/>
    <w:p w14:paraId="6FA6F7C5" w14:textId="77777777" w:rsidR="0060084F" w:rsidRPr="008A2ABA" w:rsidRDefault="0060084F" w:rsidP="0042099B">
      <w:pPr>
        <w:pStyle w:val="Heading3"/>
      </w:pPr>
      <w:bookmarkStart w:id="517" w:name="_Toc498640466"/>
      <w:bookmarkStart w:id="518" w:name="_Toc505018434"/>
      <w:bookmarkStart w:id="519" w:name="_Toc521494878"/>
      <w:r w:rsidRPr="008A2ABA">
        <w:lastRenderedPageBreak/>
        <w:t>PGN causes downregulation of several cell surface receptors on lymphocytes, monocytes and neutrophils</w:t>
      </w:r>
      <w:bookmarkEnd w:id="517"/>
      <w:bookmarkEnd w:id="518"/>
      <w:bookmarkEnd w:id="519"/>
    </w:p>
    <w:p w14:paraId="737C275D" w14:textId="77777777" w:rsidR="0060084F" w:rsidRPr="008A2ABA" w:rsidRDefault="0060084F" w:rsidP="009C0AD9"/>
    <w:p w14:paraId="7CFF2314" w14:textId="3EFAEBAC" w:rsidR="0060084F" w:rsidRPr="008A2ABA" w:rsidRDefault="0060084F" w:rsidP="009C0AD9">
      <w:r w:rsidRPr="008A2ABA">
        <w:t xml:space="preserve">It has been previously suggested that </w:t>
      </w:r>
      <w:r w:rsidR="00AE6915" w:rsidRPr="00AE6915">
        <w:t>Gram-</w:t>
      </w:r>
      <w:r w:rsidRPr="008A2ABA">
        <w:t xml:space="preserve">positive sepsis often involves the mass-production of pro-inflammatory cytokines </w:t>
      </w:r>
      <w:r w:rsidRPr="008A2ABA">
        <w:fldChar w:fldCharType="begin" w:fldLock="1"/>
      </w:r>
      <w:r w:rsidR="00B145F9">
        <w:instrText>ADDIN CSL_CITATION { "citationItems" : [ { "id" : "ITEM-1", "itemData" : { "author" : [ { "dropping-particle" : "", "family" : "Verhoef", "given" : "Jan", "non-dropping-particle" : "", "parse-names" : false, "suffix" : "" }, { "dropping-particle" : "", "family" : "Mattsson", "given" : "Eva", "non-dropping-particle" : "", "parse-names" : false, "suffix" : "" } ], "container-title" : "Spring", "id" : "ITEM-1", "issue" : "4", "issued" : { "date-parts" : [ [ "1995" ] ] }, "page" : "136-140", "title" : "The role of cytokines in Gram-positive bacterial shock", "type" : "article-journal", "volume" : "3" }, "uris" : [ "http://www.mendeley.com/documents/?uuid=e215ca99-27f5-3d4a-b344-2e95f70f2839" ] }, { "id" : "ITEM-2", "itemData" : { "abstract" : "We have examined the ability of peptidoglycan (PepG) and lipoteichoic acid (LTA) isolated from Staphylo-coccus aureus to induce the release of tumor necrosis factor alpha (TNF-\u2423), interleukin-6 (IL-6), and IL-10 in whole human blood and identified the cellular origins of these cytokines. Both PepG and LTA induced tran-sient increases in TNF-\u2423 and IL-10 in plasma, with peak values at 6 and 12 h, respectively. IL-6 values in-creased throughout the experimental period (24 h). The TNF-\u2423, IL-6, and IL-10 release induced by PepG and LTA was dose dependent. Only PepG was a potent inducer of TNF-\u2423 secretion. After stimulation of whole blood with PepG or LTA, very pure populations of monocytes (CD14 positive), T cells (CD2 positive), B cells (CD19 positive), and granulocytes (CD15 positive) were isolated by immunomagnetic separation and analyzed by re-verse transcription-PCR for mRNA transcripts encoding TNF-\u2423, IL-6, and IL-10. The TNF-\u2423 mRNA results were inconclusive. In contrast, PepG induced IL-6 and IL-10 mRNA accumulation in both T cells and mono-cytes. LTA, as well as lipopolysaccharide, induced IL-6 and IL-10 mRNA production in monocytes and possibly in T cells. Whether granulocytes and B cells produce cytokines in response to bacterial stimuli remains ob-scure. Blockade of the CD14 receptors with monoclonal antibodies (18D11) had no influence on the PepG-induced release of TNF-\u2423 but attenuated the LTA-induced release of the same cytokine. In conclusion, our data indicate that circulating T cells and monocytes contribute to cytokine production in sepsis caused by gram-positive bacteria.", "author" : [ { "dropping-particle" : "", "family" : "Wang", "given" : "J E", "non-dropping-particle" : "", "parse-names" : false, "suffix" : "" }, { "dropping-particle" : "", "family" : "J\u00f8rgensen", "given" : "P F", "non-dropping-particle" : "", "parse-names" : false, "suffix" : "" }, { "dropping-particle" : "", "family" : "Alml F", "given" : "M", "non-dropping-particle" : "", "parse-names" : false, "suffix" : "" }, { "dropping-particle" : "", "family" : "Thiemermann", "given" : "C", "non-dropping-particle" : "", "parse-names" : false, "suffix" : "" }, { "dropping-particle" : "", "family" : "Foster", "given" : "S J", "non-dropping-particle" : "", "parse-names" : false, "suffix" : "" }, { "dropping-particle" : "", "family" : "Aasen", "given" : "A O", "non-dropping-particle" : "", "parse-names" : false, "suffix" : "" }, { "dropping-particle" : "", "family" : "Solberg", "given" : "", "non-dropping-particle" : "", "parse-names" : false, "suffix" : "" }, { "dropping-particle" : "", "family" : "R", "given" : "", "non-dropping-particle" : "", "parse-names" : false, "suffix" : "" } ], "container-title" : "INFECTION AND IMMUNITY", "id" : "ITEM-2", "issue" : "7", "issued" : { "date-parts" : [ [ "2000" ] ] }, "page" : "3965-3970", "title" : "Peptidoglycan and Lipoteichoic Acid from Staphylococcus aureus Induce Tumor Necrosis Factor Alpha, Interleukin 6 (IL-6), and IL-10 Production in Both T Cells and Monocytes in a Human Whole Blood Model", "type" : "article-journal", "volume" : "68" }, "uris" : [ "http://www.mendeley.com/documents/?uuid=94453104-c2c6-445d-9a55-ac40e36e2239" ] } ], "mendeley" : { "formattedCitation" : "(Verhoef and Mattsson, 1995; Wang &lt;i&gt;et al.&lt;/i&gt;, 2000)", "plainTextFormattedCitation" : "(Verhoef and Mattsson, 1995; Wang et al., 2000)", "previouslyFormattedCitation" : "(Verhoef and Mattsson, 1995; Wang &lt;i&gt;et al.&lt;/i&gt;, 2000)" }, "properties" : {  }, "schema" : "https://github.com/citation-style-language/schema/raw/master/csl-citation.json" }</w:instrText>
      </w:r>
      <w:r w:rsidRPr="008A2ABA">
        <w:fldChar w:fldCharType="separate"/>
      </w:r>
      <w:r w:rsidR="00F71621" w:rsidRPr="00F71621">
        <w:rPr>
          <w:noProof/>
        </w:rPr>
        <w:t xml:space="preserve">(Verhoef and Mattsson, 1995; Wang </w:t>
      </w:r>
      <w:r w:rsidR="00F71621" w:rsidRPr="00F71621">
        <w:rPr>
          <w:i/>
          <w:noProof/>
        </w:rPr>
        <w:t>et al.</w:t>
      </w:r>
      <w:r w:rsidR="00F71621" w:rsidRPr="00F71621">
        <w:rPr>
          <w:noProof/>
        </w:rPr>
        <w:t>, 2000)</w:t>
      </w:r>
      <w:r w:rsidRPr="008A2ABA">
        <w:fldChar w:fldCharType="end"/>
      </w:r>
      <w:r w:rsidR="00AB3CB7">
        <w:t>,</w:t>
      </w:r>
      <w:r w:rsidRPr="008A2ABA">
        <w:t xml:space="preserve"> however the cell-surface receptors involved in initiating cytokine responses has remained largely unknown. It was therefore hypothesized that the upregulation or downregulation may give us a hint in relation to what cellular signalling pathway may be involved in the augmentation effect we see in the animal model.</w:t>
      </w:r>
    </w:p>
    <w:p w14:paraId="62F19FB0" w14:textId="77777777" w:rsidR="0060084F" w:rsidRPr="008A2ABA" w:rsidRDefault="0060084F" w:rsidP="009C0AD9"/>
    <w:p w14:paraId="6A8812A7" w14:textId="2706906D" w:rsidR="0060084F" w:rsidRPr="008A2ABA" w:rsidRDefault="0060084F" w:rsidP="009C0AD9">
      <w:r w:rsidRPr="008A2ABA">
        <w:t xml:space="preserve">To check if PGN upregulates or downregulates any particular cell surface receptors, PGN preparations from </w:t>
      </w:r>
      <w:r w:rsidR="00F45958" w:rsidRPr="00F45958">
        <w:rPr>
          <w:rFonts w:cs="Cambria"/>
          <w:i/>
          <w:iCs/>
        </w:rPr>
        <w:t>S. aureus</w:t>
      </w:r>
      <w:r w:rsidR="0073580A" w:rsidRPr="0073580A">
        <w:rPr>
          <w:rFonts w:cs="Cambria"/>
          <w:i/>
          <w:iCs/>
        </w:rPr>
        <w:t xml:space="preserve"> </w:t>
      </w:r>
      <w:r w:rsidRPr="008A2ABA">
        <w:rPr>
          <w:rFonts w:cs="Cambria"/>
        </w:rPr>
        <w:t>(SH1000</w:t>
      </w:r>
      <w:r w:rsidRPr="008A2ABA">
        <w:rPr>
          <w:rFonts w:cs="Cambria"/>
          <w:i/>
        </w:rPr>
        <w:t>,</w:t>
      </w:r>
      <w:r w:rsidRPr="008A2ABA">
        <w:rPr>
          <w:rFonts w:cs="Cambria"/>
        </w:rPr>
        <w:t xml:space="preserve"> </w:t>
      </w:r>
      <w:r w:rsidRPr="008A2ABA">
        <w:rPr>
          <w:rFonts w:eastAsia="Cambria" w:cs="Cambria"/>
        </w:rPr>
        <w:t>SH1000</w:t>
      </w:r>
      <w:r w:rsidRPr="008A2ABA">
        <w:rPr>
          <w:rFonts w:eastAsia="Cambria" w:cs="Cambria"/>
          <w:i/>
        </w:rPr>
        <w:t>∆</w:t>
      </w:r>
      <w:r>
        <w:rPr>
          <w:rFonts w:eastAsia="Cambria" w:cs="Cambria"/>
          <w:i/>
        </w:rPr>
        <w:t>tarO</w:t>
      </w:r>
      <w:r w:rsidRPr="00845D5F">
        <w:rPr>
          <w:rFonts w:eastAsia="Cambria" w:cs="Cambria"/>
        </w:rPr>
        <w:t>)</w:t>
      </w:r>
      <w:r w:rsidRPr="008A2ABA">
        <w:rPr>
          <w:rFonts w:eastAsia="Cambria" w:cs="Cambria"/>
          <w:i/>
        </w:rPr>
        <w:t>,</w:t>
      </w:r>
      <w:r w:rsidRPr="008A2ABA">
        <w:rPr>
          <w:rFonts w:cs="Cambria"/>
          <w:i/>
        </w:rPr>
        <w:t xml:space="preserve"> B. subt</w:t>
      </w:r>
      <w:r>
        <w:rPr>
          <w:rFonts w:cs="Cambria"/>
          <w:i/>
        </w:rPr>
        <w:t>i</w:t>
      </w:r>
      <w:r w:rsidRPr="008A2ABA">
        <w:rPr>
          <w:rFonts w:cs="Cambria"/>
          <w:i/>
        </w:rPr>
        <w:t>lis</w:t>
      </w:r>
      <w:r w:rsidRPr="008A2ABA">
        <w:rPr>
          <w:rFonts w:cs="Cambria"/>
        </w:rPr>
        <w:t xml:space="preserve"> and </w:t>
      </w:r>
      <w:r w:rsidRPr="008A2ABA">
        <w:rPr>
          <w:rFonts w:cs="Cambria"/>
          <w:i/>
        </w:rPr>
        <w:t xml:space="preserve">M. luteus </w:t>
      </w:r>
      <w:r w:rsidRPr="008A2ABA">
        <w:rPr>
          <w:rFonts w:cs="Cambria"/>
        </w:rPr>
        <w:t>was screened against 57 different receptors on human lymphoc</w:t>
      </w:r>
      <w:r>
        <w:rPr>
          <w:rFonts w:cs="Cambria"/>
        </w:rPr>
        <w:t>ytes, monocytes and neutrophils</w:t>
      </w:r>
      <w:r w:rsidRPr="008A2ABA">
        <w:rPr>
          <w:rFonts w:cs="Cambria"/>
        </w:rPr>
        <w:t xml:space="preserve">. Each PGN was prepared in 3 distinct ways: HF- stripped (lacking WTA), unstripped (WTA present) and digested with </w:t>
      </w:r>
      <w:r>
        <w:rPr>
          <w:rFonts w:cs="Cambria"/>
        </w:rPr>
        <w:t>Mutanolysin</w:t>
      </w:r>
      <w:r w:rsidRPr="008A2ABA">
        <w:rPr>
          <w:rFonts w:cs="Cambria"/>
        </w:rPr>
        <w:t>. PMN and MNC cells were made up to a concentration of 5x10</w:t>
      </w:r>
      <w:r w:rsidRPr="008A2ABA">
        <w:rPr>
          <w:rFonts w:cs="Cambria"/>
          <w:vertAlign w:val="superscript"/>
        </w:rPr>
        <w:t>6</w:t>
      </w:r>
      <w:r w:rsidRPr="008A2ABA">
        <w:rPr>
          <w:rFonts w:cs="Cambria"/>
        </w:rPr>
        <w:t xml:space="preserve"> cells/ml and incubated w</w:t>
      </w:r>
      <w:r>
        <w:rPr>
          <w:rFonts w:cs="Cambria"/>
        </w:rPr>
        <w:t>ith PGN at a concentration of 3</w:t>
      </w:r>
      <w:r>
        <w:rPr>
          <w:rFonts w:cs="Cambria"/>
        </w:rPr>
        <w:sym w:font="Symbol" w:char="F06D"/>
      </w:r>
      <w:r w:rsidRPr="008A2ABA">
        <w:rPr>
          <w:rFonts w:cs="Cambria"/>
        </w:rPr>
        <w:t xml:space="preserve">g/ml for 30 </w:t>
      </w:r>
      <w:r w:rsidR="009303B5">
        <w:rPr>
          <w:rFonts w:cs="Cambria"/>
        </w:rPr>
        <w:t>min</w:t>
      </w:r>
      <w:r w:rsidRPr="008A2ABA">
        <w:rPr>
          <w:rFonts w:cs="Cambria"/>
        </w:rPr>
        <w:t xml:space="preserve"> at 37°C in ELISA plates. Each well in the ELISA plate had previously been coated with specific antibody mixes. Following incubation, ELISA plates were spun down, supernatant discarded and cells fixed in paraformaldehyde before performing FACS analysis</w:t>
      </w:r>
      <w:r>
        <w:rPr>
          <w:rFonts w:cs="Cambria"/>
        </w:rPr>
        <w:t xml:space="preserve"> </w:t>
      </w:r>
      <w:r w:rsidR="003C0E34">
        <w:rPr>
          <w:rFonts w:cs="Cambria"/>
        </w:rPr>
        <w:t xml:space="preserve">(Chapter </w:t>
      </w:r>
      <w:r w:rsidR="003C0E34">
        <w:rPr>
          <w:rFonts w:cs="Cambria"/>
        </w:rPr>
        <w:fldChar w:fldCharType="begin"/>
      </w:r>
      <w:r w:rsidR="003C0E34">
        <w:rPr>
          <w:rFonts w:cs="Cambria"/>
        </w:rPr>
        <w:instrText xml:space="preserve"> REF _Ref505354195 \r \h </w:instrText>
      </w:r>
      <w:r w:rsidR="003C0E34">
        <w:rPr>
          <w:rFonts w:cs="Cambria"/>
        </w:rPr>
      </w:r>
      <w:r w:rsidR="003C0E34">
        <w:rPr>
          <w:rFonts w:cs="Cambria"/>
        </w:rPr>
        <w:fldChar w:fldCharType="separate"/>
      </w:r>
      <w:r w:rsidR="00BA1790">
        <w:rPr>
          <w:rFonts w:cs="Cambria"/>
        </w:rPr>
        <w:t>2.18</w:t>
      </w:r>
      <w:r w:rsidR="003C0E34">
        <w:rPr>
          <w:rFonts w:cs="Cambria"/>
        </w:rPr>
        <w:fldChar w:fldCharType="end"/>
      </w:r>
      <w:r w:rsidR="003C0E34">
        <w:rPr>
          <w:rFonts w:cs="Cambria"/>
        </w:rPr>
        <w:t>)</w:t>
      </w:r>
      <w:r w:rsidRPr="003C0E34">
        <w:rPr>
          <w:rFonts w:cs="Cambria"/>
        </w:rPr>
        <w:t>.</w:t>
      </w:r>
    </w:p>
    <w:p w14:paraId="01408A35" w14:textId="77777777" w:rsidR="0060084F" w:rsidRPr="008A2ABA" w:rsidRDefault="0060084F" w:rsidP="009C0AD9"/>
    <w:p w14:paraId="2402B832" w14:textId="633AE9D3" w:rsidR="0060084F" w:rsidRPr="004B40FD" w:rsidRDefault="0060084F" w:rsidP="009C0AD9">
      <w:r w:rsidRPr="008A2ABA">
        <w:t xml:space="preserve">The most common event that appeared regularly throughout the screen was the downregulation of a set of receptors on lymphocytes, neutrophils and monocytes in </w:t>
      </w:r>
      <w:r w:rsidRPr="008A2ABA">
        <w:lastRenderedPageBreak/>
        <w:t xml:space="preserve">response to PGN digested by </w:t>
      </w:r>
      <w:r>
        <w:t>Mutanolysin</w:t>
      </w:r>
      <w:r w:rsidRPr="008A2ABA">
        <w:t xml:space="preserve"> (</w:t>
      </w:r>
      <w:r>
        <w:fldChar w:fldCharType="begin"/>
      </w:r>
      <w:r>
        <w:instrText xml:space="preserve"> REF _Ref505014266 \h </w:instrText>
      </w:r>
      <w:r>
        <w:fldChar w:fldCharType="separate"/>
      </w:r>
      <w:r w:rsidR="00BA1790">
        <w:t xml:space="preserve">Table </w:t>
      </w:r>
      <w:r w:rsidR="00BA1790">
        <w:rPr>
          <w:noProof/>
        </w:rPr>
        <w:t>5</w:t>
      </w:r>
      <w:r w:rsidR="00BA1790">
        <w:t>.</w:t>
      </w:r>
      <w:r w:rsidR="00BA1790">
        <w:rPr>
          <w:noProof/>
        </w:rPr>
        <w:t>1</w:t>
      </w:r>
      <w:r>
        <w:fldChar w:fldCharType="end"/>
      </w:r>
      <w:r w:rsidRPr="008A2ABA">
        <w:t>). However</w:t>
      </w:r>
      <w:r>
        <w:t>,</w:t>
      </w:r>
      <w:r w:rsidRPr="008A2ABA">
        <w:t xml:space="preserve"> it was difficult to judge the extent of upregulation as we would expect similar patterns of behaviour in SH1000 unstripped PGN and SH1000</w:t>
      </w:r>
      <w:r w:rsidRPr="008A2ABA">
        <w:rPr>
          <w:rFonts w:eastAsia="Cambria" w:cs="Cambria"/>
          <w:i/>
        </w:rPr>
        <w:t>∆</w:t>
      </w:r>
      <w:r>
        <w:rPr>
          <w:rFonts w:eastAsia="Cambria" w:cs="Cambria"/>
          <w:i/>
        </w:rPr>
        <w:t>t</w:t>
      </w:r>
      <w:r w:rsidRPr="008A2ABA">
        <w:rPr>
          <w:rFonts w:eastAsia="Cambria" w:cs="Cambria"/>
          <w:i/>
        </w:rPr>
        <w:t>arO</w:t>
      </w:r>
      <w:r w:rsidRPr="008A2ABA">
        <w:t xml:space="preserve"> polymeric PGN.</w:t>
      </w:r>
      <w:r>
        <w:t xml:space="preserve"> However this eludes to the difference in response to soluble ligands. Moreover,</w:t>
      </w:r>
      <w:r w:rsidRPr="008A2ABA">
        <w:t xml:space="preserve"> </w:t>
      </w:r>
      <w:r>
        <w:t>as higher concentration of peptidoglycan were needed for a TNF-</w:t>
      </w:r>
      <w:r>
        <w:sym w:font="Symbol" w:char="F061"/>
      </w:r>
      <w:r>
        <w:t xml:space="preserve"> response, p</w:t>
      </w:r>
      <w:r w:rsidRPr="008A2ABA">
        <w:t>er</w:t>
      </w:r>
      <w:r>
        <w:t xml:space="preserve">haps in this particular assay 3 </w:t>
      </w:r>
      <w:r>
        <w:sym w:font="Symbol" w:char="F06D"/>
      </w:r>
      <w:r w:rsidRPr="008A2ABA">
        <w:t xml:space="preserve">g/ml PGN was not enough to evoke upregulation of receptors and should be repeated with a range of PGN concentrations. All found interactions could be found in </w:t>
      </w:r>
      <w:r w:rsidR="004B40FD">
        <w:t>(</w:t>
      </w:r>
      <w:r w:rsidR="004B40FD">
        <w:fldChar w:fldCharType="begin"/>
      </w:r>
      <w:r w:rsidR="004B40FD">
        <w:instrText xml:space="preserve"> REF _Ref505533981 \h </w:instrText>
      </w:r>
      <w:r w:rsidR="004B40FD">
        <w:fldChar w:fldCharType="separate"/>
      </w:r>
      <w:r w:rsidR="00BA1790">
        <w:t>Appendix</w:t>
      </w:r>
      <w:r w:rsidR="004B40FD">
        <w:fldChar w:fldCharType="end"/>
      </w:r>
      <w:r w:rsidR="004B40FD">
        <w:t>)</w:t>
      </w:r>
    </w:p>
    <w:p w14:paraId="17611EB3" w14:textId="77777777" w:rsidR="0060084F" w:rsidRPr="008A2ABA" w:rsidRDefault="0060084F" w:rsidP="009C0AD9"/>
    <w:p w14:paraId="03E3716A" w14:textId="77777777" w:rsidR="0060084F" w:rsidRPr="008A2ABA" w:rsidRDefault="0060084F" w:rsidP="009C0AD9"/>
    <w:p w14:paraId="4782AA10" w14:textId="77777777" w:rsidR="0060084F" w:rsidRPr="008A2ABA" w:rsidRDefault="0060084F" w:rsidP="009C0AD9"/>
    <w:p w14:paraId="7AC312FF" w14:textId="77777777" w:rsidR="0060084F" w:rsidRPr="008A2ABA" w:rsidRDefault="0060084F" w:rsidP="009C0AD9">
      <w:pPr>
        <w:spacing w:line="240" w:lineRule="auto"/>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4"/>
      </w:tblGrid>
      <w:tr w:rsidR="0060084F" w14:paraId="6870559E" w14:textId="77777777" w:rsidTr="009C0AD9">
        <w:tc>
          <w:tcPr>
            <w:tcW w:w="8714" w:type="dxa"/>
          </w:tcPr>
          <w:p w14:paraId="28BCA771" w14:textId="77777777" w:rsidR="0060084F" w:rsidRDefault="0060084F" w:rsidP="009C0AD9">
            <w:r>
              <w:rPr>
                <w:noProof/>
                <w:lang w:eastAsia="zh-CN"/>
              </w:rPr>
              <w:lastRenderedPageBreak/>
              <w:drawing>
                <wp:inline distT="0" distB="0" distL="0" distR="0" wp14:anchorId="6F614D70" wp14:editId="02E4AC17">
                  <wp:extent cx="5396230" cy="2642870"/>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18-01-29 at 17.41.19.png"/>
                          <pic:cNvPicPr/>
                        </pic:nvPicPr>
                        <pic:blipFill>
                          <a:blip r:embed="rId122" cstate="hqprint">
                            <a:extLst>
                              <a:ext uri="{28A0092B-C50C-407E-A947-70E740481C1C}">
                                <a14:useLocalDpi xmlns:a14="http://schemas.microsoft.com/office/drawing/2010/main" val="0"/>
                              </a:ext>
                            </a:extLst>
                          </a:blip>
                          <a:stretch>
                            <a:fillRect/>
                          </a:stretch>
                        </pic:blipFill>
                        <pic:spPr>
                          <a:xfrm>
                            <a:off x="0" y="0"/>
                            <a:ext cx="5396230" cy="2642870"/>
                          </a:xfrm>
                          <a:prstGeom prst="rect">
                            <a:avLst/>
                          </a:prstGeom>
                        </pic:spPr>
                      </pic:pic>
                    </a:graphicData>
                  </a:graphic>
                </wp:inline>
              </w:drawing>
            </w:r>
          </w:p>
        </w:tc>
      </w:tr>
      <w:tr w:rsidR="0060084F" w14:paraId="0A2918E2" w14:textId="77777777" w:rsidTr="009C0AD9">
        <w:tc>
          <w:tcPr>
            <w:tcW w:w="8714" w:type="dxa"/>
          </w:tcPr>
          <w:p w14:paraId="389177C0" w14:textId="77777777" w:rsidR="0060084F" w:rsidRDefault="0060084F" w:rsidP="009C0AD9">
            <w:pPr>
              <w:pStyle w:val="NoSpacing"/>
            </w:pPr>
            <w:bookmarkStart w:id="520" w:name="_Ref505014266"/>
            <w:bookmarkStart w:id="521" w:name="_Toc505018191"/>
            <w:bookmarkStart w:id="522" w:name="_Toc505354550"/>
            <w:r>
              <w:t xml:space="preserve">Table </w:t>
            </w:r>
            <w:r w:rsidR="00AE6915">
              <w:rPr>
                <w:noProof/>
              </w:rPr>
              <w:fldChar w:fldCharType="begin"/>
            </w:r>
            <w:r w:rsidR="00AE6915">
              <w:rPr>
                <w:noProof/>
              </w:rPr>
              <w:instrText xml:space="preserve"> STYLEREF 1 \s </w:instrText>
            </w:r>
            <w:r w:rsidR="00AE6915">
              <w:rPr>
                <w:noProof/>
              </w:rPr>
              <w:fldChar w:fldCharType="separate"/>
            </w:r>
            <w:r w:rsidR="00BA1790">
              <w:rPr>
                <w:noProof/>
              </w:rPr>
              <w:t>5</w:t>
            </w:r>
            <w:r w:rsidR="00AE6915">
              <w:rPr>
                <w:noProof/>
              </w:rPr>
              <w:fldChar w:fldCharType="end"/>
            </w:r>
            <w:r>
              <w:t>.</w:t>
            </w:r>
            <w:r w:rsidR="00AE6915">
              <w:rPr>
                <w:noProof/>
              </w:rPr>
              <w:fldChar w:fldCharType="begin"/>
            </w:r>
            <w:r w:rsidR="00AE6915">
              <w:rPr>
                <w:noProof/>
              </w:rPr>
              <w:instrText xml:space="preserve"> SEQ Table \* ARABIC \s 1 </w:instrText>
            </w:r>
            <w:r w:rsidR="00AE6915">
              <w:rPr>
                <w:noProof/>
              </w:rPr>
              <w:fldChar w:fldCharType="separate"/>
            </w:r>
            <w:r w:rsidR="00BA1790">
              <w:rPr>
                <w:noProof/>
              </w:rPr>
              <w:t>1</w:t>
            </w:r>
            <w:r w:rsidR="00AE6915">
              <w:rPr>
                <w:noProof/>
              </w:rPr>
              <w:fldChar w:fldCharType="end"/>
            </w:r>
            <w:bookmarkEnd w:id="520"/>
            <w:r>
              <w:t xml:space="preserve"> Mean fluorescence intensity of human leukocyte cell surface receptors stimulated by bacterial PGN.</w:t>
            </w:r>
            <w:bookmarkEnd w:id="521"/>
            <w:bookmarkEnd w:id="522"/>
          </w:p>
          <w:p w14:paraId="3FABC310" w14:textId="77777777" w:rsidR="0060084F" w:rsidRDefault="0060084F" w:rsidP="009C0AD9">
            <w:pPr>
              <w:pStyle w:val="NoSpacing"/>
            </w:pPr>
          </w:p>
          <w:p w14:paraId="3B670D23" w14:textId="34B5EE0B" w:rsidR="0060084F" w:rsidRPr="00447BAF" w:rsidRDefault="0060084F" w:rsidP="009C0AD9">
            <w:pPr>
              <w:pStyle w:val="FIgurebody0"/>
              <w:rPr>
                <w:lang w:eastAsia="en-US"/>
              </w:rPr>
            </w:pPr>
            <w:r>
              <w:rPr>
                <w:lang w:eastAsia="en-US"/>
              </w:rPr>
              <w:t xml:space="preserve">Human lymphocytes, monocytes and neutrophils were stimulated with HF-treated (normal), unstripped or Mutanolysin-digested peptidoglycan from </w:t>
            </w:r>
            <w:r>
              <w:rPr>
                <w:i/>
                <w:lang w:eastAsia="en-US"/>
              </w:rPr>
              <w:t xml:space="preserve">B. subtilis, M. luteus </w:t>
            </w:r>
            <w:r w:rsidRPr="004048DD">
              <w:rPr>
                <w:lang w:eastAsia="en-US"/>
              </w:rPr>
              <w:t>and</w:t>
            </w:r>
            <w:r>
              <w:rPr>
                <w:i/>
                <w:lang w:eastAsia="en-US"/>
              </w:rPr>
              <w:t xml:space="preserve"> </w:t>
            </w:r>
            <w:r w:rsidR="00F45958" w:rsidRPr="00F45958">
              <w:rPr>
                <w:i/>
                <w:iCs/>
                <w:lang w:eastAsia="en-US"/>
              </w:rPr>
              <w:t>S. aureus</w:t>
            </w:r>
            <w:r w:rsidR="0073580A" w:rsidRPr="0073580A">
              <w:rPr>
                <w:i/>
                <w:iCs/>
                <w:lang w:eastAsia="en-US"/>
              </w:rPr>
              <w:t xml:space="preserve"> </w:t>
            </w:r>
            <w:r w:rsidRPr="004048DD">
              <w:rPr>
                <w:lang w:eastAsia="en-US"/>
              </w:rPr>
              <w:t>(</w:t>
            </w:r>
            <w:r>
              <w:rPr>
                <w:lang w:eastAsia="en-US"/>
              </w:rPr>
              <w:t>SH1000, SH1000</w:t>
            </w:r>
            <w:r>
              <w:rPr>
                <w:lang w:eastAsia="en-US"/>
              </w:rPr>
              <w:sym w:font="Symbol" w:char="F044"/>
            </w:r>
            <w:r w:rsidRPr="00447BAF">
              <w:rPr>
                <w:i/>
                <w:lang w:eastAsia="en-US"/>
              </w:rPr>
              <w:t>tarO</w:t>
            </w:r>
            <w:r w:rsidRPr="004048DD">
              <w:rPr>
                <w:lang w:eastAsia="en-US"/>
              </w:rPr>
              <w:t>)</w:t>
            </w:r>
            <w:r>
              <w:rPr>
                <w:lang w:eastAsia="en-US"/>
              </w:rPr>
              <w:t>. Mean fluorescence intensity (MFI) was calculated using FlowJo software Cell surface receptors that were downregulated are marked in green. Non-stimulated cells (buffer) were used as control.</w:t>
            </w:r>
          </w:p>
          <w:p w14:paraId="7B6FC6C3" w14:textId="77777777" w:rsidR="0060084F" w:rsidRDefault="0060084F" w:rsidP="009C0AD9">
            <w:pPr>
              <w:keepNext/>
            </w:pPr>
          </w:p>
        </w:tc>
      </w:tr>
    </w:tbl>
    <w:p w14:paraId="65AC5B42" w14:textId="77777777" w:rsidR="0060084F" w:rsidRPr="008A2ABA" w:rsidRDefault="0060084F" w:rsidP="009C0AD9">
      <w:pPr>
        <w:pStyle w:val="Caption"/>
        <w:keepNext/>
        <w:rPr>
          <w:sz w:val="24"/>
          <w:szCs w:val="24"/>
        </w:rPr>
      </w:pPr>
    </w:p>
    <w:p w14:paraId="2035E5EB" w14:textId="77777777" w:rsidR="0060084F" w:rsidRPr="008A2ABA" w:rsidRDefault="0060084F" w:rsidP="009C0AD9"/>
    <w:p w14:paraId="4EC23446" w14:textId="77777777" w:rsidR="0060084F" w:rsidRDefault="0060084F" w:rsidP="009C0AD9"/>
    <w:p w14:paraId="0B5C3B59" w14:textId="77777777" w:rsidR="0060084F" w:rsidRDefault="0060084F" w:rsidP="009C0AD9"/>
    <w:p w14:paraId="6C5D779B" w14:textId="77777777" w:rsidR="0060084F" w:rsidRDefault="0060084F" w:rsidP="009C0AD9"/>
    <w:p w14:paraId="58C270F0" w14:textId="77777777" w:rsidR="0060084F" w:rsidRDefault="0060084F" w:rsidP="009C0AD9"/>
    <w:p w14:paraId="36739C4D" w14:textId="77777777" w:rsidR="0060084F" w:rsidRPr="008A2ABA" w:rsidRDefault="0060084F" w:rsidP="009C0AD9">
      <w:pPr>
        <w:spacing w:line="240" w:lineRule="auto"/>
      </w:pPr>
      <w:r>
        <w:br w:type="page"/>
      </w:r>
    </w:p>
    <w:p w14:paraId="0C400C25" w14:textId="77777777" w:rsidR="0060084F" w:rsidRDefault="0060084F" w:rsidP="0042099B">
      <w:pPr>
        <w:pStyle w:val="Heading2"/>
      </w:pPr>
      <w:bookmarkStart w:id="523" w:name="_Toc498640468"/>
      <w:bookmarkStart w:id="524" w:name="_Toc505018435"/>
      <w:bookmarkStart w:id="525" w:name="_Toc521494879"/>
      <w:r w:rsidRPr="008A2ABA">
        <w:lastRenderedPageBreak/>
        <w:t>Discussion</w:t>
      </w:r>
      <w:bookmarkEnd w:id="523"/>
      <w:bookmarkEnd w:id="524"/>
      <w:bookmarkEnd w:id="525"/>
    </w:p>
    <w:p w14:paraId="72D004DA" w14:textId="77777777" w:rsidR="00115C34" w:rsidRPr="00115C34" w:rsidRDefault="00115C34" w:rsidP="00115C34"/>
    <w:p w14:paraId="101E9693" w14:textId="1830ADE6" w:rsidR="0060084F" w:rsidRPr="008A2ABA" w:rsidRDefault="0060084F" w:rsidP="009C0AD9">
      <w:r w:rsidRPr="008A2ABA">
        <w:t>Initial work on the cytokine and receptor mediated response of human leukoc</w:t>
      </w:r>
      <w:r>
        <w:t>ytes to peptidoglycan was carried out</w:t>
      </w:r>
      <w:r w:rsidRPr="008A2ABA">
        <w:t xml:space="preserve">. This was essential to inform further </w:t>
      </w:r>
      <w:r w:rsidRPr="007A4CAA">
        <w:rPr>
          <w:i/>
        </w:rPr>
        <w:t>in-vitro</w:t>
      </w:r>
      <w:r w:rsidRPr="008A2ABA">
        <w:t xml:space="preserve"> work aimed at deciphering the molecular mechanisms behind augmentation. Since the 1980’s bacterial PGN has been described as one of the main immunostimulatory molecules in humans </w:t>
      </w:r>
      <w:r w:rsidRPr="008A2ABA">
        <w:fldChar w:fldCharType="begin" w:fldLock="1"/>
      </w:r>
      <w:r w:rsidR="00B145F9">
        <w:instrText>ADDIN CSL_CITATION { "citationItems" : [ { "id" : "ITEM-1", "itemData" : { "DOI" : "10.1146/annurev.mi.34.100180.001523", "ISBN" : "0066-4227", "ISSN" : "0066-4227", "PMID" : "7002027", "author" : [ { "dropping-particle" : "", "family" : "Stewart-Tull", "given" : "D E S", "non-dropping-particle" : "", "parse-names" : false, "suffix" : "" } ], "container-title" : "Annual Review of Microbiology", "id" : "ITEM-1", "issue" : "1", "issued" : { "date-parts" : [ [ "1980" ] ] }, "page" : "311-340", "title" : "The Immunological Activities of Bacterial Peptidoglycans", "type" : "article-journal", "volume" : "34" }, "uris" : [ "http://www.mendeley.com/documents/?uuid=5c0200a2-e3f2-356d-aa51-1056f074fbd7" ] } ], "mendeley" : { "formattedCitation" : "(Stewart-Tull, 1980)", "plainTextFormattedCitation" : "(Stewart-Tull, 1980)", "previouslyFormattedCitation" : "(Stewart-Tull, 1980)" }, "properties" : {  }, "schema" : "https://github.com/citation-style-language/schema/raw/master/csl-citation.json" }</w:instrText>
      </w:r>
      <w:r w:rsidRPr="008A2ABA">
        <w:fldChar w:fldCharType="separate"/>
      </w:r>
      <w:r w:rsidR="00F71621" w:rsidRPr="00F71621">
        <w:rPr>
          <w:noProof/>
        </w:rPr>
        <w:t>(Stewart-Tull, 1980)</w:t>
      </w:r>
      <w:r w:rsidRPr="008A2ABA">
        <w:fldChar w:fldCharType="end"/>
      </w:r>
      <w:r w:rsidRPr="008A2ABA">
        <w:t xml:space="preserve">, however several of the findings have since been challenged due to contamination of peptidoglycan by lipoproteins </w:t>
      </w:r>
      <w:r w:rsidRPr="008A2ABA">
        <w:fldChar w:fldCharType="begin" w:fldLock="1"/>
      </w:r>
      <w:r w:rsidR="00B145F9">
        <w:instrText>ADDIN CSL_CITATION { "citationItems" : [ { "id" : "ITEM-1", "itemData" : { "DOI" : "10.4049/jimmunol.0804292", "ISBN" : "1550-6606 (Electronic)$\\$r0022-1767 (Linking)", "ISSN" : "1550-6606", "PMID" : "19454708", "abstract" : "Lipoproteins (Lpp) are ligands of TLR2 and signal by the adaptor MyD88. As part of the bacterial cell envelope, Lpp are mainly involved in nutrient acquisition for Staphylococcus aureus. The impact of Lpp on TLR2-MyD88 activation for S. aureus in systemic infection is unknown. S. aureus strain SA113 deficient in the enzyme encoded by the prolipoprotein diacylglyceryl transferase gene (Deltalgt), which attaches the lipid anchor to pro-Lpp, was used to study benefits and costs of Lpp maturation. Lpp in S. aureus induced early and strong cytokines by TLR2-MyD88 signaling in murine peritoneal macrophages. Lpp contributed via TLR2 to pathogenesis of sepsis in C57BL/6 mice with IL-1beta, chemokine-mediated inflammation, and high bacterial numbers. In the absence of MyD88-mediated inflammation, Lpp allowed bacterial clearing from liver devoid of infiltrating cells, but still conferred a strong growth advantage in mice, which was shown to rely on iron uptake and storage in vitro and in vivo. With iron-restricted bacteria, the Lpp-related growth advantage was evident in infection of MyD88(-/-), but not of C57BL/6, mice. On the other hand, iron overload of the host restored the growth deficit of Deltalgt in MyD88(-/-), but not in immunocompetent C57BL/6 mice. These results indicate that iron acquisition is improved by Lpp of S. aureus but is counteracted by inflammation. Thus, lipid anchoring is an evolutionary advantage for S. aureus to retain essential proteins for better survival in infection.", "author" : [ { "dropping-particle" : "", "family" : "Schmaler", "given" : "Mathias", "non-dropping-particle" : "", "parse-names" : false, "suffix" : "" }, { "dropping-particle" : "", "family" : "Jann", "given" : "Naja J", "non-dropping-particle" : "", "parse-names" : false, "suffix" : "" }, { "dropping-particle" : "", "family" : "Ferracin", "given" : "Fabrizia", "non-dropping-particle" : "", "parse-names" : false, "suffix" : "" }, { "dropping-particle" : "", "family" : "Landolt", "given" : "Lea Z", "non-dropping-particle" : "", "parse-names" : false, "suffix" : "" }, { "dropping-particle" : "", "family" : "Biswas", "given" : "Lalitha", "non-dropping-particle" : "", "parse-names" : false, "suffix" : "" }, { "dropping-particle" : "", "family" : "G\u00f6tz", "given" : "Friedrich", "non-dropping-particle" : "", "parse-names" : false, "suffix" : "" }, { "dropping-particle" : "", "family" : "Landmann", "given" : "Regine", "non-dropping-particle" : "", "parse-names" : false, "suffix" : "" } ], "container-title" : "Journal of immunology (Baltimore, Md. : 1950)", "id" : "ITEM-1", "issued" : { "date-parts" : [ [ "2009" ] ] }, "note" : "S aureus lipoproteins are mainly membrane anchored . Most of the Lpp's are part of the ABC omplex and are involved in various nutrient aquisition, such as iron .\n\nExperiments with a WT strain of S.aureus, as well as an deltalgt mutant showed that lgt is required for the induction of inflammatory cytokines suh as TNF,IL-10,IL-6, and MIP-2 . Moreover, this cytokine release is mediated by MyD88, as a MyD88-/- failed to generate any cytokines.\n\nInfection of mice with either the wt or lgt strain and the study of liver infiltrates showed that there was considerab;e growth of bacteria as well as the release of IL-1beta ( why is this good for the bacteria???) together with a later chemokine response as opposed to the lgt.", "page" : "7110-7118", "title" : "Lipoproteins in Staphylococcus aureus mediate inflammation by TLR2 and iron-dependent growth in vivo.", "type" : "article-journal", "volume" : "182" }, "uris" : [ "http://www.mendeley.com/documents/?uuid=8efa6e0a-4eb3-4382-b2bc-b963672669d0" ] } ], "mendeley" : { "formattedCitation" : "(Schmaler &lt;i&gt;et al.&lt;/i&gt;, 2009)", "plainTextFormattedCitation" : "(Schmaler et al., 2009)", "previouslyFormattedCitation" : "(Schmaler &lt;i&gt;et al.&lt;/i&gt;, 2009)" }, "properties" : {  }, "schema" : "https://github.com/citation-style-language/schema/raw/master/csl-citation.json" }</w:instrText>
      </w:r>
      <w:r w:rsidRPr="008A2ABA">
        <w:fldChar w:fldCharType="separate"/>
      </w:r>
      <w:r w:rsidR="00F71621" w:rsidRPr="00F71621">
        <w:rPr>
          <w:noProof/>
        </w:rPr>
        <w:t xml:space="preserve">(Schmaler </w:t>
      </w:r>
      <w:r w:rsidR="00F71621" w:rsidRPr="00F71621">
        <w:rPr>
          <w:i/>
          <w:noProof/>
        </w:rPr>
        <w:t>et al.</w:t>
      </w:r>
      <w:r w:rsidR="00F71621" w:rsidRPr="00F71621">
        <w:rPr>
          <w:noProof/>
        </w:rPr>
        <w:t>, 2009)</w:t>
      </w:r>
      <w:r w:rsidRPr="008A2ABA">
        <w:fldChar w:fldCharType="end"/>
      </w:r>
      <w:r w:rsidRPr="008A2ABA">
        <w:t>. Therefore, it was important to differentiate the effect peptidoglycans that contained lipoproteins and WTA’s to those completely stripped of these molecules. Such as approach allowed to catalogue initial findings and be able identify any associated with an effect of human leukocytes.</w:t>
      </w:r>
    </w:p>
    <w:p w14:paraId="0083428C" w14:textId="77777777" w:rsidR="0060084F" w:rsidRPr="008A2ABA" w:rsidRDefault="0060084F" w:rsidP="009C0AD9"/>
    <w:p w14:paraId="469CB0BA" w14:textId="77777777" w:rsidR="0060084F" w:rsidRPr="008A2ABA" w:rsidRDefault="0060084F" w:rsidP="0042099B">
      <w:pPr>
        <w:pStyle w:val="Heading3"/>
      </w:pPr>
      <w:bookmarkStart w:id="526" w:name="_Toc498640469"/>
      <w:bookmarkStart w:id="527" w:name="_Toc505018436"/>
      <w:bookmarkStart w:id="528" w:name="_Toc521494880"/>
      <w:r w:rsidRPr="008A2ABA">
        <w:t>Cytokine and complement response to PGN</w:t>
      </w:r>
      <w:bookmarkEnd w:id="526"/>
      <w:bookmarkEnd w:id="527"/>
      <w:bookmarkEnd w:id="528"/>
    </w:p>
    <w:p w14:paraId="0434AE6F" w14:textId="77777777" w:rsidR="0060084F" w:rsidRPr="008A2ABA" w:rsidRDefault="0060084F" w:rsidP="009C0AD9"/>
    <w:p w14:paraId="7414959D" w14:textId="478A0D4D" w:rsidR="0060084F" w:rsidRPr="008A2ABA" w:rsidRDefault="0060084F" w:rsidP="009C0AD9">
      <w:r w:rsidRPr="008A2ABA">
        <w:t xml:space="preserve">The ability of PGN to evoke a cytokine response in cells has been investigated previously </w:t>
      </w:r>
      <w:r w:rsidRPr="008A2ABA">
        <w:fldChar w:fldCharType="begin" w:fldLock="1"/>
      </w:r>
      <w:r w:rsidR="00B145F9">
        <w:instrText>ADDIN CSL_CITATION { "citationItems" : [ { "id" : "ITEM-1", "itemData" : { "DOI" : "10.1167/iovs.04-0467", "ISSN" : "0146-0404", "PMID" : "15452057", "abstract" : "PURPOSE This study sought to elucidate the innate immune responses of cultured human corneal epithelial cells (HCECs) to infection by the Gram-positive bacterium Staphylococcus aureus and to determine the underlying mechanisms. METHODS HUCL, a telomerase-immortalized HCEC line, and primary cultures of HCECs were challenged with live or heat-killed S. aureus, its exoproducts, or cell wall components lipoteichoic acid (LTA) and peptidoglycan (PGN). IkappaB-alpha phosphorylation and degradation as well as phosphorylation of MAPKs, p38, and JNK-1/2, were assessed by Western blot analysis. The expression of interleukin (IL)-6, IL-8, TNF-alpha, and beta-defensin-2 were determined using RT-PCR and secretion of IL-6, IL-8, TNF-alpha, and beta-defensin were measured using enzyme-linked immunosorbent assay and immunoblot analysis of culture medium. RESULTS Exposure of HUCL cells to live, but not heat-killed, S. aureus resulted in NF-kappaB activation in a time-dependent manner, as assessed by the increase in IkappaB-alpha phosphorylation and degradation. Live bacteria also activated the p38 and JNK pathways. The effects of live bacteria on HUCL cells may be attributable to bacterial exoproducts, since the conditioned medium of S. aureus also effectively stimulated these signaling pathways. PGN, but not LTA, activated the NF-kappaB and MAPK pathways in a dose- and time-dependent manner. Concomitant with activation of NF-kappaB and MAPKs, transcriptional expression of IL-6, IL-8, TNF-alpha, and beta-defensin-2 were induced in cells challenged with bacterial exoproducts and PGN. Secretion of IL-6, IL-8, TNF-alpha, and beta-defensin-2 were also significantly increased in HCECs in response to bacterial exoproducts and PGN challenge. CONCLUSIONS Corneal epithelial cells possess the ability to recognize the presence of Gram-positive bacteria and to initiate the innate immune responses by the expression and/or release of proinflammatory cytokines and beta-defensin-2 in the cornea.", "author" : [ { "dropping-particle" : "", "family" : "Kumar", "given" : "Ashok", "non-dropping-particle" : "", "parse-names" : false, "suffix" : "" }, { "dropping-particle" : "", "family" : "Zhang", "given" : "Jing", "non-dropping-particle" : "", "parse-names" : false, "suffix" : "" }, { "dropping-particle" : "", "family" : "Yu", "given" : "Fu-Shin X", "non-dropping-particle" : "", "parse-names" : false, "suffix" : "" } ], "container-title" : "Investigative ophthalmology &amp; visual science", "id" : "ITEM-1", "issue" : "10", "issued" : { "date-parts" : [ [ "2004", "10" ] ] }, "page" : "3513-22", "publisher" : "NIH Public Access", "title" : "Innate immune response of corneal epithelial cells to Staphylococcus aureus infection: role of peptidoglycan in stimulating proinflammatory cytokine secretion.", "type" : "article-journal", "volume" : "45" }, "uris" : [ "http://www.mendeley.com/documents/?uuid=dfe7abbc-6847-3760-843e-018b60b5bbcc" ] }, { "id" : "ITEM-2", "itemData" : { "abstract" : "We have examined the ability of peptidoglycan (PepG) and lipoteichoic acid (LTA) isolated from Staphylo-coccus aureus to induce the release of tumor necrosis factor alpha (TNF-\u2423), interleukin-6 (IL-6), and IL-10 in whole human blood and identified the cellular origins of these cytokines. Both PepG and LTA induced tran-sient increases in TNF-\u2423 and IL-10 in plasma, with peak values at 6 and 12 h, respectively. IL-6 values in-creased throughout the experimental period (24 h). The TNF-\u2423, IL-6, and IL-10 release induced by PepG and LTA was dose dependent. Only PepG was a potent inducer of TNF-\u2423 secretion. After stimulation of whole blood with PepG or LTA, very pure populations of monocytes (CD14 positive), T cells (CD2 positive), B cells (CD19 positive), and granulocytes (CD15 positive) were isolated by immunomagnetic separation and analyzed by re-verse transcription-PCR for mRNA transcripts encoding TNF-\u2423, IL-6, and IL-10. The TNF-\u2423 mRNA results were inconclusive. In contrast, PepG induced IL-6 and IL-10 mRNA accumulation in both T cells and mono-cytes. LTA, as well as lipopolysaccharide, induced IL-6 and IL-10 mRNA production in monocytes and possibly in T cells. Whether granulocytes and B cells produce cytokines in response to bacterial stimuli remains ob-scure. Blockade of the CD14 receptors with monoclonal antibodies (18D11) had no influence on the PepG-induced release of TNF-\u2423 but attenuated the LTA-induced release of the same cytokine. In conclusion, our data indicate that circulating T cells and monocytes contribute to cytokine production in sepsis caused by gram-positive bacteria.", "author" : [ { "dropping-particle" : "", "family" : "Wang", "given" : "J E", "non-dropping-particle" : "", "parse-names" : false, "suffix" : "" }, { "dropping-particle" : "", "family" : "J\u00f8rgensen", "given" : "P F", "non-dropping-particle" : "", "parse-names" : false, "suffix" : "" }, { "dropping-particle" : "", "family" : "Alml F", "given" : "M", "non-dropping-particle" : "", "parse-names" : false, "suffix" : "" }, { "dropping-particle" : "", "family" : "Thiemermann", "given" : "C", "non-dropping-particle" : "", "parse-names" : false, "suffix" : "" }, { "dropping-particle" : "", "family" : "Foster", "given" : "S J", "non-dropping-particle" : "", "parse-names" : false, "suffix" : "" }, { "dropping-particle" : "", "family" : "Aasen", "given" : "A O", "non-dropping-particle" : "", "parse-names" : false, "suffix" : "" }, { "dropping-particle" : "", "family" : "Solberg", "given" : "", "non-dropping-particle" : "", "parse-names" : false, "suffix" : "" }, { "dropping-particle" : "", "family" : "R", "given" : "", "non-dropping-particle" : "", "parse-names" : false, "suffix" : "" } ], "container-title" : "INFECTION AND IMMUNITY", "id" : "ITEM-2", "issue" : "7", "issued" : { "date-parts" : [ [ "2000" ] ] }, "page" : "3965-3970", "title" : "Peptidoglycan and Lipoteichoic Acid from Staphylococcus aureus Induce Tumor Necrosis Factor Alpha, Interleukin 6 (IL-6), and IL-10 Production in Both T Cells and Monocytes in a Human Whole Blood Model", "type" : "article-journal", "volume" : "68" }, "uris" : [ "http://www.mendeley.com/documents/?uuid=94453104-c2c6-445d-9a55-ac40e36e2239" ] }, { "id" : "ITEM-3", "itemData" : { "DOI" : "10.1016/j.molimm.2007.10.001", "ISSN" : "0161-5890", "PMID" : "17997161", "abstract" : "Staphylococcus aureus, a major sepsis-causing Gram-positive bacterium, invades pulmonary epithelial cells and causes lung diseases. In the lung, alveolar type II epithelial cells play an important role in innate immunity by secreting chemokines and antimicrobial peptides upon bacterial infection whereas type I cells mainly function in gas-exchange. In this study, we investigated the ability of S. aureus peptidoglycan (PGN) to induce expression of a chemokine, IL-8, in a human alveolar type II epithelial cell line, A549. PGN induces IL-8 mRNA and protein expression in a dose- and time-dependent manner. Supplementation of soluble CD14 further enhanced the PGN-induced IL-8 expression. Interestingly, PGN-induced IL-8 expression was inhibited by nystatin, a specific inhibitor for lipid rafts, but not by chlorpromazine, a specific inhibitor for clathrin-coated pits. Furthermore, PGN-induced IL-8 expression was attenuated by inhibitors for MAP kinases such as ERK, p38 kinase, and JNK/SAPK, whereas no inhibitory effect was observed by inhibitors for reactive oxygen species or protein kinase C. Electrophoretic mobility shift assay demonstrates that PGN increased the DNA binding of the transcription factors, AP-1 and NF-kappaB while minimally, NF-IL6, all of which are involved in the transcription of IL-8. Taken together, these results suggest that PGN induces IL-8 expression in a CD14-enhanced manner in human alveolar type II epithelial cells, through the formation of lipid rafts and the activation of MAP kinases, which ultimately leads to activation of AP-1, NF-kappaB, and NF-IL6.", "author" : [ { "dropping-particle" : "", "family" : "Cheon", "given" : "In Su", "non-dropping-particle" : "", "parse-names" : false, "suffix" : "" }, { "dropping-particle" : "", "family" : "Woo", "given" : "Sang Su", "non-dropping-particle" : "", "parse-names" : false, "suffix" : "" }, { "dropping-particle" : "", "family" : "Kang", "given" : "Seok-Seong", "non-dropping-particle" : "", "parse-names" : false, "suffix" : "" }, { "dropping-particle" : "", "family" : "Im", "given" : "Jintaek", "non-dropping-particle" : "", "parse-names" : false, "suffix" : "" }, { "dropping-particle" : "", "family" : "Yun", "given" : "Cheol-Heui", "non-dropping-particle" : "", "parse-names" : false, "suffix" : "" }, { "dropping-particle" : "", "family" : "Chung", "given" : "Dae Kyun", "non-dropping-particle" : "", "parse-names" : false, "suffix" : "" }, { "dropping-particle" : "", "family" : "Park", "given" : "Dong Ki", "non-dropping-particle" : "", "parse-names" : false, "suffix" : "" }, { "dropping-particle" : "", "family" : "Han", "given" : "Seung Hyun", "non-dropping-particle" : "", "parse-names" : false, "suffix" : "" } ], "container-title" : "Molecular immunology", "id" : "ITEM-3", "issue" : "6", "issued" : { "date-parts" : [ [ "2008" ] ] }, "page" : "1665-73", "title" : "Peptidoglycan-mediated IL-8 expression in human alveolar type II epithelial cells requires lipid raft formation and MAPK activation.", "type" : "article-journal", "volume" : "45" }, "uris" : [ "http://www.mendeley.com/documents/?uuid=447f5b5d-62c1-40c8-9e5f-713c1a607e1e" ] } ], "mendeley" : { "formattedCitation" : "(Wang &lt;i&gt;et al.&lt;/i&gt;, 2000; Kumar, Zhang and Yu, 2004; Cheon &lt;i&gt;et al.&lt;/i&gt;, 2008)", "plainTextFormattedCitation" : "(Wang et al., 2000; Kumar, Zhang and Yu, 2004; Cheon et al., 2008)", "previouslyFormattedCitation" : "(Wang &lt;i&gt;et al.&lt;/i&gt;, 2000; Kumar, Zhang and Yu, 2004; Cheon &lt;i&gt;et al.&lt;/i&gt;, 2008)" }, "properties" : {  }, "schema" : "https://github.com/citation-style-language/schema/raw/master/csl-citation.json" }</w:instrText>
      </w:r>
      <w:r w:rsidRPr="008A2ABA">
        <w:fldChar w:fldCharType="separate"/>
      </w:r>
      <w:r w:rsidR="00F71621" w:rsidRPr="00F71621">
        <w:rPr>
          <w:noProof/>
        </w:rPr>
        <w:t xml:space="preserve">(Wang </w:t>
      </w:r>
      <w:r w:rsidR="00F71621" w:rsidRPr="00F71621">
        <w:rPr>
          <w:i/>
          <w:noProof/>
        </w:rPr>
        <w:t>et al.</w:t>
      </w:r>
      <w:r w:rsidR="00F71621" w:rsidRPr="00F71621">
        <w:rPr>
          <w:noProof/>
        </w:rPr>
        <w:t xml:space="preserve">, 2000; Kumar, Zhang and Yu, 2004; Cheon </w:t>
      </w:r>
      <w:r w:rsidR="00F71621" w:rsidRPr="00F71621">
        <w:rPr>
          <w:i/>
          <w:noProof/>
        </w:rPr>
        <w:t>et al.</w:t>
      </w:r>
      <w:r w:rsidR="00F71621" w:rsidRPr="00F71621">
        <w:rPr>
          <w:noProof/>
        </w:rPr>
        <w:t>, 2008)</w:t>
      </w:r>
      <w:r w:rsidRPr="008A2ABA">
        <w:fldChar w:fldCharType="end"/>
      </w:r>
      <w:r w:rsidRPr="008A2ABA">
        <w:t xml:space="preserve">, however little is known about the structure of PGN required for activation. What is more, studies have reported that </w:t>
      </w:r>
      <w:r w:rsidR="00F45958" w:rsidRPr="00F45958">
        <w:rPr>
          <w:i/>
          <w:iCs/>
        </w:rPr>
        <w:t>S. aureus</w:t>
      </w:r>
      <w:r w:rsidR="00B75B6A">
        <w:rPr>
          <w:i/>
          <w:iCs/>
        </w:rPr>
        <w:t xml:space="preserve"> </w:t>
      </w:r>
      <w:r w:rsidRPr="008A2ABA">
        <w:t xml:space="preserve">components are capable of interfering with cytokine and complement function </w:t>
      </w:r>
      <w:r w:rsidRPr="008A2ABA">
        <w:fldChar w:fldCharType="begin" w:fldLock="1"/>
      </w:r>
      <w:r w:rsidR="00B145F9">
        <w:instrText>ADDIN CSL_CITATION { "citationItems" : [ { "id" : "ITEM-1", "itemData" : { "DOI" : "10.1086/422259", "ISBN" : "0022-1899, 1537-6613", "ISSN" : "0022-1899", "PMID" : "15243934", "abstract" : "Staphylococcus aureus can cause a variety of acute and chronic diseases. The ability of S. aureus to cause persistent infections has been linked to its ability to evade or inactivate host immune responses. We have identified a secreted 19-kDa protein produced by S. aureus that binds to the complement protein C3. Nterminal sequencing of this protein identified it as the extracellular fibrinogen-binding protein (Efb). In this study, we demonstrate that Efb can bind to the \u03b1-chain of C3 and inhibit both the classical and alternative pathways of complement activation. In addition, we show that Efb can inhibit complement-mediated opsonophagocytosis in a dose-dependent manner and that Efb inhibits complement activity by blocking deposition of C3 or by preventing further complement activation beyond C3b. These data suggest that Efb is a virulence factor involved in facilitating persistent S. aureus infections by interfering with complement activity in vivo.", "author" : [ { "dropping-particle" : "", "family" : "Lee", "given" : "Lawrence Y. L.", "non-dropping-particle" : "", "parse-names" : false, "suffix" : "" }, { "dropping-particle" : "", "family" : "H\u00f6\u00f6k", "given" : "Magnus", "non-dropping-particle" : "", "parse-names" : false, "suffix" : "" }, { "dropping-particle" : "", "family" : "Haviland", "given" : "David", "non-dropping-particle" : "", "parse-names" : false, "suffix" : "" }, { "dropping-particle" : "", "family" : "Wetsel", "given" : "Rick A.", "non-dropping-particle" : "", "parse-names" : false, "suffix" : "" }, { "dropping-particle" : "", "family" : "Yonter", "given" : "Edward O.", "non-dropping-particle" : "", "parse-names" : false, "suffix" : "" }, { "dropping-particle" : "", "family" : "Syribeys", "given" : "Peter", "non-dropping-particle" : "", "parse-names" : false, "suffix" : "" }, { "dropping-particle" : "", "family" : "Vernachio", "given" : "John", "non-dropping-particle" : "", "parse-names" : false, "suffix" : "" }, { "dropping-particle" : "", "family" : "Brown", "given" : "Eric L.", "non-dropping-particle" : "", "parse-names" : false, "suffix" : "" } ], "container-title" : "Journal of Infectious Diseases", "id" : "ITEM-1", "issue" : "3", "issued" : { "date-parts" : [ [ "2004", "8", "1" ] ] }, "page" : "571-579", "publisher" : "Oxford University Press", "title" : "Inhibition of Complement Activation by a Secreted Staphylococcus aureus Protein", "type" : "article-journal", "volume" : "190" }, "uris" : [ "http://www.mendeley.com/documents/?uuid=bfd00884-bf5c-3a5a-9410-2d27891c300a" ] }, { "id" : "ITEM-2", "itemData" : { "DOI" : "10.1016/j.ijmm.2017.09.013", "ISSN" : "16180607", "PMID" : "28939437", "abstract" : "Staphylococcus aureus poses a significant public-health problem. Infection caused by S. aureus can manifest as acute or long-lasting persistent diseases that are often refractory to antibiotic and are associated with significant morbidity and mortality. To develop more effective strategies for preventing or treating these infections, it is crucial to understand why the immune response is incapable to eradicate the bacterium. When S. aureus first infect the host, there is a robust activation of the host innate immune responses. Generally, S. aureus can survive this initial interaction due to the expression of a wide array of virulence factors that interfere with the host innate immune defenses. After this initial interaction the acquired immune response is the arm of the host defenses that will try to clear the pathogen. However, S. aureus is capable of maintaining infection in the host even in the presence of a robust antigen-specific immune response. Thus, understanding the mechanisms underlying the ability of S. aureus to escape immune surveillance by the acquired immune response will help uncover potentially important targets for the development of immune-based adjunctive therapies and more efficient vaccines. There are several lines of evidence that lead us to believe that S. aureus can directly or indirectly disable the acquired immune response. This review will discuss the different immune evasion strategies used by S. aureus to modulate the different components of the acquired immune defenses.", "author" : [ { "dropping-particle" : "", "family" : "Goldmann", "given" : "Oliver", "non-dropping-particle" : "", "parse-names" : false, "suffix" : "" }, { "dropping-particle" : "", "family" : "Medina", "given" : "Eva", "non-dropping-particle" : "", "parse-names" : false, "suffix" : "" } ], "container-title" : "International Journal of Medical Microbiology", "id" : "ITEM-2", "issue" : "September", "issued" : { "date-parts" : [ [ "2017", "9", "15" ] ] }, "page" : "30330", "publisher" : "Urban &amp; Fischer", "title" : "Staphylococcus aureus strategies to evade the host acquired immune response", "type" : "article-journal", "volume" : "S1438-4221" }, "uris" : [ "http://www.mendeley.com/documents/?uuid=51942dc7-1ecc-3c05-b0f6-6a66cb2eefaf" ] } ], "mendeley" : { "formattedCitation" : "(Lee &lt;i&gt;et al.&lt;/i&gt;, 2004; Goldmann and Medina, 2017)", "plainTextFormattedCitation" : "(Lee et al., 2004; Goldmann and Medina, 2017)", "previouslyFormattedCitation" : "(Lee &lt;i&gt;et al.&lt;/i&gt;, 2004; Goldmann and Medina, 2017)" }, "properties" : {  }, "schema" : "https://github.com/citation-style-language/schema/raw/master/csl-citation.json" }</w:instrText>
      </w:r>
      <w:r w:rsidRPr="008A2ABA">
        <w:fldChar w:fldCharType="separate"/>
      </w:r>
      <w:r w:rsidR="00F71621" w:rsidRPr="00F71621">
        <w:rPr>
          <w:noProof/>
        </w:rPr>
        <w:t xml:space="preserve">(Lee </w:t>
      </w:r>
      <w:r w:rsidR="00F71621" w:rsidRPr="00F71621">
        <w:rPr>
          <w:i/>
          <w:noProof/>
        </w:rPr>
        <w:t>et al.</w:t>
      </w:r>
      <w:r w:rsidR="00F71621" w:rsidRPr="00F71621">
        <w:rPr>
          <w:noProof/>
        </w:rPr>
        <w:t>, 2004; Goldmann and Medina, 2017)</w:t>
      </w:r>
      <w:r w:rsidRPr="008A2ABA">
        <w:fldChar w:fldCharType="end"/>
      </w:r>
      <w:r w:rsidRPr="008A2ABA">
        <w:t xml:space="preserve">. We therefore aimed to determine if cytokine or complement response to PGN could be influenced by PGN from different species, as well as presence/absence of PGN-associated WTA and LTA. </w:t>
      </w:r>
    </w:p>
    <w:p w14:paraId="54BC9834" w14:textId="77777777" w:rsidR="0060084F" w:rsidRPr="008A2ABA" w:rsidRDefault="0060084F" w:rsidP="009C0AD9"/>
    <w:p w14:paraId="6227D995" w14:textId="3BEFBE7D" w:rsidR="0060084F" w:rsidRPr="008A2ABA" w:rsidRDefault="0060084F" w:rsidP="009C0AD9">
      <w:pPr>
        <w:rPr>
          <w:i/>
        </w:rPr>
      </w:pPr>
      <w:r>
        <w:lastRenderedPageBreak/>
        <w:t>D</w:t>
      </w:r>
      <w:r w:rsidRPr="008A2ABA">
        <w:t xml:space="preserve">ata demonstrates that IL-8 upregulation might not depend on particular PGN side chains, as PGN from various bacterial species such as </w:t>
      </w:r>
      <w:r w:rsidRPr="008A2ABA">
        <w:rPr>
          <w:i/>
        </w:rPr>
        <w:t>M. luteus</w:t>
      </w:r>
      <w:r w:rsidR="00AB3CB7">
        <w:rPr>
          <w:i/>
        </w:rPr>
        <w:t>,</w:t>
      </w:r>
      <w:r w:rsidRPr="008A2ABA">
        <w:t xml:space="preserve"> </w:t>
      </w:r>
      <w:r w:rsidRPr="008A2ABA">
        <w:rPr>
          <w:i/>
        </w:rPr>
        <w:t>B. subt</w:t>
      </w:r>
      <w:r>
        <w:rPr>
          <w:i/>
        </w:rPr>
        <w:t>i</w:t>
      </w:r>
      <w:r w:rsidRPr="008A2ABA">
        <w:rPr>
          <w:i/>
        </w:rPr>
        <w:t xml:space="preserve">lis </w:t>
      </w:r>
      <w:r w:rsidRPr="008A2ABA">
        <w:t xml:space="preserve">and </w:t>
      </w:r>
      <w:r w:rsidR="00F45958" w:rsidRPr="00F45958">
        <w:rPr>
          <w:i/>
          <w:iCs/>
        </w:rPr>
        <w:t>S. aureus</w:t>
      </w:r>
      <w:r w:rsidR="0073580A" w:rsidRPr="0073580A">
        <w:rPr>
          <w:i/>
          <w:iCs/>
        </w:rPr>
        <w:t xml:space="preserve"> </w:t>
      </w:r>
      <w:r w:rsidRPr="008A2ABA">
        <w:t xml:space="preserve">all evoked </w:t>
      </w:r>
      <w:r>
        <w:t xml:space="preserve">an </w:t>
      </w:r>
      <w:r w:rsidRPr="008A2ABA">
        <w:t xml:space="preserve">IL-8 response. What is more, it appears even fragments of the conserved glycan backbone are enough to cause a response. This is of interest, as some studies suggest that PGN needs to be particulate in order to be recognised and phagocytosed by the cell to cause a cytokine response </w:t>
      </w:r>
      <w:r w:rsidRPr="008A2ABA">
        <w:fldChar w:fldCharType="begin" w:fldLock="1"/>
      </w:r>
      <w:r w:rsidR="00B145F9">
        <w:instrText>ADDIN CSL_CITATION { "citationItems" : [ { "id" : "ITEM-1", "itemData" : { "DOI" : "10.1016/j.chom.2009.12.008", "ISSN" : "19313128", "abstract" : "&lt;h2&gt;Summary&lt;/h2&gt;&lt;p&gt;IL-1\u03b2 produced by phagocytes is important for protection against the mucosal pathogen &lt;i&gt;Staphylococcus aureus&lt;/i&gt;. Processing and maturation of this cytokine requires activation of the multiprotein inflammasome complex. We observed that the bacterial cell wall component peptidoglycan (PGN) must be particulate and internalized via phagocytosis to activate NLRP3 inflammasomes and IL-1\u03b2 secretion. In the context of &lt;i&gt;S. aureus&lt;/i&gt; infection of macrophages, we find that phagocytosis and lysozyme-based bacterial cell wall degradation are necessary to induce IL-1\u03b2 secretion. Further, an &lt;i&gt;S.\u00a0aureus&lt;/i&gt; enzyme, PGN O-acetyltransferase A, previously demonstrated to make cell wall PGN resistant to lysozyme, strongly suppresses inflammasome activation and inflammation in\u00a0vitro and in\u00a0vivo. These observations demonstrate that phagocytosis and lysozyme-based cell wall degradation of &lt;i&gt;S. aureus&lt;/i&gt; are functionally coupled to inflammasome activation and IL-1\u03b2 secretion and illustrate a case whereby a bacterium specifically subverts IL-1\u03b2 secretion through chemical modification of its cell wall PGN.&lt;/p&gt;", "author" : [ { "dropping-particle" : "", "family" : "Shimada", "given" : "Takahiro", "non-dropping-particle" : "", "parse-names" : false, "suffix" : "" }, { "dropping-particle" : "", "family" : "Park", "given" : "Bong Goo", "non-dropping-particle" : "", "parse-names" : false, "suffix" : "" }, { "dropping-particle" : "", "family" : "Wolf", "given" : "Andrea J.", "non-dropping-particle" : "", "parse-names" : false, "suffix" : "" }, { "dropping-particle" : "", "family" : "Brikos", "given" : "Constantinos", "non-dropping-particle" : "", "parse-names" : false, "suffix" : "" }, { "dropping-particle" : "", "family" : "Goodridge", "given" : "Helen S.", "non-dropping-particle" : "", "parse-names" : false, "suffix" : "" }, { "dropping-particle" : "", "family" : "Becker", "given" : "Courtney A.", "non-dropping-particle" : "", "parse-names" : false, "suffix" : "" }, { "dropping-particle" : "", "family" : "Reyes", "given" : "Christopher N.", "non-dropping-particle" : "", "parse-names" : false, "suffix" : "" }, { "dropping-particle" : "", "family" : "Miao", "given" : "Edward A.", "non-dropping-particle" : "", "parse-names" : false, "suffix" : "" }, { "dropping-particle" : "", "family" : "Aderem", "given" : "Alan", "non-dropping-particle" : "", "parse-names" : false, "suffix" : "" }, { "dropping-particle" : "", "family" : "G\u00f6tz", "given" : "Friedrich", "non-dropping-particle" : "", "parse-names" : false, "suffix" : "" }, { "dropping-particle" : "", "family" : "Liu", "given" : "George Y.", "non-dropping-particle" : "", "parse-names" : false, "suffix" : "" }, { "dropping-particle" : "", "family" : "Underhill", "given" : "David M.", "non-dropping-particle" : "", "parse-names" : false, "suffix" : "" } ], "container-title" : "Cell Host &amp; Microbe", "id" : "ITEM-1", "issue" : "1", "issued" : { "date-parts" : [ [ "2010", "1", "21" ] ] }, "page" : "38-49", "publisher" : "Elsevier", "title" : "Staphylococcus aureus Evades Lysozyme-Based Peptidoglycan Digestion that Links Phagocytosis, Inflammasome Activation, and IL-1\u03b2 Secretion", "type" : "article-journal", "volume" : "7" }, "uris" : [ "http://www.mendeley.com/documents/?uuid=debb92ab-9fdf-3399-9878-b02fb939398f" ] } ], "mendeley" : { "formattedCitation" : "(Shimada, Park, Andrea J. Wolf, &lt;i&gt;et al.&lt;/i&gt;, 2010b)", "plainTextFormattedCitation" : "(Shimada, Park, Andrea J. Wolf, et al., 2010b)", "previouslyFormattedCitation" : "(Shimada, Park, Andrea J. Wolf, &lt;i&gt;et al.&lt;/i&gt;, 2010b)" }, "properties" : {  }, "schema" : "https://github.com/citation-style-language/schema/raw/master/csl-citation.json" }</w:instrText>
      </w:r>
      <w:r w:rsidRPr="008A2ABA">
        <w:fldChar w:fldCharType="separate"/>
      </w:r>
      <w:r w:rsidR="00F71621" w:rsidRPr="00F71621">
        <w:rPr>
          <w:noProof/>
        </w:rPr>
        <w:t xml:space="preserve">(Shimada, Park, Andrea J. Wolf, </w:t>
      </w:r>
      <w:r w:rsidR="00F71621" w:rsidRPr="00F71621">
        <w:rPr>
          <w:i/>
          <w:noProof/>
        </w:rPr>
        <w:t>et al.</w:t>
      </w:r>
      <w:r w:rsidR="00F71621" w:rsidRPr="00F71621">
        <w:rPr>
          <w:noProof/>
        </w:rPr>
        <w:t>, 2010b)</w:t>
      </w:r>
      <w:r w:rsidRPr="008A2ABA">
        <w:fldChar w:fldCharType="end"/>
      </w:r>
      <w:r w:rsidRPr="008A2ABA">
        <w:t xml:space="preserve">. Furthermore, digestion of PGN by host lysozyme is deemed to be a defence against the pro-inflammatory capabilities of PGN, therefore activation of IL-8 by soluble PGN may hint at a role of PGN in maintaining cells properly conditioned to a PAMP response. Similar research has shown that soluble PGN is involved in intestinal immune tolerance and the absence of this balance may lead to autoimmune enteritis </w:t>
      </w:r>
      <w:r w:rsidRPr="008A2ABA">
        <w:fldChar w:fldCharType="begin" w:fldLock="1"/>
      </w:r>
      <w:r w:rsidR="00B145F9">
        <w:instrText>ADDIN CSL_CITATION { "citationItems" : [ { "id" : "ITEM-1", "itemData" : { "DOI" : "10.1016/j.clim.2012.01.016", "abstract" : "Peptidoglycan (PGN) is a ubiquitous bacterial membrane product that, despite its well known pro-inflammatory properties, has also been invoked in immuno-tolerance of the gastrointestinal tract. PGN-induced mucosal IL-10 secretion and downregulation of Toll like re-ceptors are potential mechanisms of action in the gut but there are few data on tolerogenic adaptive immune responses and PGN. Here, using blood-derived mononuclear cells, we showed that PGN induced marked cell surface expression of PD-L1 but not PD-L2 or CD80/CD86, and specifically in the CD14 + monocytic fraction. This was reproduced at the gene level with rapid induction (b 4 h) and, unlike for LPS stimulation, was still sustained at 24 h. Using trans-fected and native muramyl dipeptide (MDP), which is a cleavage product of PGN and a specific NOD2 agonist, in assays with wild type cells or those from patients with Crohn's disease carrying the Leu1007 frameshift mutation of NOD2, we showed that (i) both NOD2 dependent and inde-pendent signalling (appearing TLR2 mediated) occurred for PGN upregulation of PD-L1 (ii) upre-gulation is lost in response to MDP in patients with the homozygous mutation and (iii) PD-L1 upregulation was unaffected in patients with heterozygous mutations as previously reported for cytokine responses to MDP. The uptake of PGN and its cleavage products by the intestinal mucosa is well recognised and further work should consider PD-L1 upregulation as one potential mechanism of the commensal flora-driven intestinal immuno-tolerance. Indeed, recent work \u204e Corresponding author. Fax: + 44 1223 437 515.", "author" : [ { "dropping-particle" : "", "family" : "Hewitt", "given" : "Rachel E", "non-dropping-particle" : "", "parse-names" : false, "suffix" : "" }, { "dropping-particle" : "", "family" : "Pele", "given" : "Laetitia C", "non-dropping-particle" : "", "parse-names" : false, "suffix" : "" }, { "dropping-particle" : "", "family" : "Tremelling", "given" : "Mark", "non-dropping-particle" : "", "parse-names" : false, "suffix" : "" }, { "dropping-particle" : "", "family" : "Metz", "given" : "Andrew", "non-dropping-particle" : "", "parse-names" : false, "suffix" : "" }, { "dropping-particle" : "", "family" : "Parkes", "given" : "Miles", "non-dropping-particle" : "", "parse-names" : false, "suffix" : "" }, { "dropping-particle" : "", "family" : "Powell", "given" : "Jonathan J", "non-dropping-particle" : "", "parse-names" : false, "suffix" : "" }, { "dropping-particle" : "", "family" : "Powell", "given" : "J J", "non-dropping-particle" : "", "parse-names" : false, "suffix" : "" } ], "container-title" : "Clinical Immunology", "id" : "ITEM-1", "issued" : { "date-parts" : [ [ "2012" ] ] }, "page" : "162-169", "title" : "Immuno-inhibitory PD-L1 can be induced by a Peptidoglycan/NOD2 mediated pathway in primary monocytic cells and is deficient in Crohn's patients with homozygous NOD2 mutations.", "type" : "article-journal", "volume" : "143" }, "uris" : [ "http://www.mendeley.com/documents/?uuid=b2144c38-ae20-3abf-bd41-a082ffa7e6ee" ] } ], "mendeley" : { "formattedCitation" : "(Hewitt &lt;i&gt;et al.&lt;/i&gt;, 2012)", "plainTextFormattedCitation" : "(Hewitt et al., 2012)", "previouslyFormattedCitation" : "(Hewitt &lt;i&gt;et al.&lt;/i&gt;, 2012)" }, "properties" : {  }, "schema" : "https://github.com/citation-style-language/schema/raw/master/csl-citation.json" }</w:instrText>
      </w:r>
      <w:r w:rsidRPr="008A2ABA">
        <w:fldChar w:fldCharType="separate"/>
      </w:r>
      <w:r w:rsidR="00F71621" w:rsidRPr="00F71621">
        <w:rPr>
          <w:noProof/>
        </w:rPr>
        <w:t xml:space="preserve">(Hewitt </w:t>
      </w:r>
      <w:r w:rsidR="00F71621" w:rsidRPr="00F71621">
        <w:rPr>
          <w:i/>
          <w:noProof/>
        </w:rPr>
        <w:t>et al.</w:t>
      </w:r>
      <w:r w:rsidR="00F71621" w:rsidRPr="00F71621">
        <w:rPr>
          <w:noProof/>
        </w:rPr>
        <w:t>, 2012)</w:t>
      </w:r>
      <w:r w:rsidRPr="008A2ABA">
        <w:fldChar w:fldCharType="end"/>
      </w:r>
      <w:r w:rsidRPr="008A2ABA">
        <w:t>. However, activation of IL-8 by digested P</w:t>
      </w:r>
      <w:r>
        <w:t>GN suggests</w:t>
      </w:r>
      <w:r w:rsidRPr="008A2ABA">
        <w:t xml:space="preserve"> that this particular cytokine response may not be essential for augmentation of </w:t>
      </w:r>
      <w:r w:rsidR="00F45958" w:rsidRPr="00F45958">
        <w:rPr>
          <w:i/>
          <w:iCs/>
        </w:rPr>
        <w:t>S. aureus</w:t>
      </w:r>
      <w:r w:rsidR="00AB3CB7">
        <w:rPr>
          <w:i/>
          <w:iCs/>
        </w:rPr>
        <w:t>.</w:t>
      </w:r>
    </w:p>
    <w:p w14:paraId="2DD3090A" w14:textId="77777777" w:rsidR="0060084F" w:rsidRPr="008A2ABA" w:rsidRDefault="0060084F" w:rsidP="009C0AD9">
      <w:pPr>
        <w:rPr>
          <w:i/>
        </w:rPr>
      </w:pPr>
    </w:p>
    <w:p w14:paraId="140E8B4B" w14:textId="614BF734" w:rsidR="0060084F" w:rsidRPr="008A2ABA" w:rsidRDefault="0060084F" w:rsidP="009C0AD9">
      <w:pPr>
        <w:rPr>
          <w:rFonts w:eastAsia="Cambria" w:cs="Cambria"/>
        </w:rPr>
      </w:pPr>
      <w:r w:rsidRPr="008A2ABA">
        <w:t>Experiments show that similarly to IL-8</w:t>
      </w:r>
      <w:r w:rsidR="00AB3CB7">
        <w:t>,</w:t>
      </w:r>
      <w:r w:rsidRPr="008A2ABA">
        <w:t xml:space="preserve"> the conserved glycan backbone of PGN is required for TNF- </w:t>
      </w:r>
      <w:r w:rsidRPr="008A2ABA">
        <w:rPr>
          <w:rFonts w:ascii="Cambria" w:eastAsia="Cambria" w:hAnsi="Cambria" w:cs="Cambria"/>
        </w:rPr>
        <w:t>⍺</w:t>
      </w:r>
      <w:r w:rsidRPr="008A2ABA">
        <w:t xml:space="preserve"> activation, as peptidoglycan from bacterial species such as </w:t>
      </w:r>
      <w:r w:rsidRPr="008A2ABA">
        <w:rPr>
          <w:i/>
        </w:rPr>
        <w:t xml:space="preserve">M. luteus </w:t>
      </w:r>
      <w:r w:rsidRPr="008A2ABA">
        <w:t xml:space="preserve">and </w:t>
      </w:r>
      <w:r w:rsidRPr="008A2ABA">
        <w:rPr>
          <w:i/>
        </w:rPr>
        <w:t xml:space="preserve">B. subtilis, </w:t>
      </w:r>
      <w:r w:rsidRPr="008A2ABA">
        <w:t xml:space="preserve">despite different stem and cross-linking peptides, is capable of TNF- </w:t>
      </w:r>
      <w:r w:rsidRPr="008A2ABA">
        <w:rPr>
          <w:rFonts w:ascii="Cambria" w:eastAsia="Cambria" w:hAnsi="Cambria" w:cs="Cambria"/>
        </w:rPr>
        <w:t>⍺</w:t>
      </w:r>
      <w:r w:rsidRPr="008A2ABA">
        <w:t xml:space="preserve"> activation. What is more</w:t>
      </w:r>
      <w:r w:rsidR="00AB3CB7">
        <w:t>,</w:t>
      </w:r>
      <w:r w:rsidRPr="008A2ABA">
        <w:t xml:space="preserve"> despite previous research suggesting that TNF-</w:t>
      </w:r>
      <w:r w:rsidRPr="008A2ABA">
        <w:rPr>
          <w:rFonts w:ascii="Cambria" w:eastAsia="Cambria" w:hAnsi="Cambria" w:cs="Cambria"/>
        </w:rPr>
        <w:t>⍺</w:t>
      </w:r>
      <w:r w:rsidRPr="008A2ABA">
        <w:t xml:space="preserve"> is in fact lipoprotein mediated </w:t>
      </w:r>
      <w:r w:rsidRPr="008A2ABA">
        <w:fldChar w:fldCharType="begin" w:fldLock="1"/>
      </w:r>
      <w:r w:rsidR="00B145F9">
        <w:instrText>ADDIN CSL_CITATION { "citationItems" : [ { "id" : "ITEM-1", "itemData" : { "DOI" : "10.1128/IAI.73.4.2411-2423.2005", "ISBN" : "0019-9567", "ISSN" : "00199567", "PMID" : "15784587", "abstract" : "A lipoprotein diacylglyceryl transferase (lgt) deletion mutant of Staphylococcus aureus SA113 was constructed. The lipoprotein and prelipoprotein expression, the growth behavior, and the ability of the mutant to elicit an immune response in various host cells were studied. In the wild type, the majority of [14C]palmitate-labeled lipoproteins were located in the membrane fraction, although some lipoproteins were also present on the cell surface and in the culture supernatant. The lgt mutant completely lacked palmitate-labeled lipoproteins and released high amounts of some unmodified prelipoproteins, e.g., the oligopeptide-binding protein OppA, the peptidyl-prolyl cis-trans isomerase PrsA, and the staphylococcal iron transporter SitC, into the culture supernatant. The growth of the lgt mutant was hardly affected in rich medium but was retarded under nutrient limitation. The lgt mutant and its crude lysate induced much fewer proinflammatory cytokines and chemokines in human monocytic (MonoMac6), epithelial (pulmonary A549), and endothelial (human umbilical vein endothelial) cells than the wild type. However, in whole blood samples, the culture supernatant of the lgt mutant was equal or even superior to the wild-type supernatant in tumor necrosis factor alpha induction. Lipoprotein fractionation experiments provided evidence that a small proportion of the mature lipoproteins are released by the S. aureus wild type despite the lipid anchor and are trapped in part by the cell wall, thereby exposing the immune-activating lipid structure on the cell surface. Bacterial lipoproteins appear to be essential for a complete immune stimulation by gram-positive bacteria.", "author" : [ { "dropping-particle" : "", "family" : "Stoll", "given" : "Hartmut", "non-dropping-particle" : "", "parse-names" : false, "suffix" : "" }, { "dropping-particle" : "", "family" : "Dengjel", "given" : "J\u00f6rn", "non-dropping-particle" : "", "parse-names" : false, "suffix" : "" }, { "dropping-particle" : "", "family" : "Nerz", "given" : "Christiane", "non-dropping-particle" : "", "parse-names" : false, "suffix" : "" }, { "dropping-particle" : "", "family" : "G\u00f6tz", "given" : "Friedrich", "non-dropping-particle" : "", "parse-names" : false, "suffix" : "" } ], "container-title" : "Infection and Immunity", "id" : "ITEM-1", "issue" : "4", "issued" : { "date-parts" : [ [ "2005" ] ] }, "note" : "Lgt mutant used", "page" : "2411-2423", "title" : "Staphylococcus aureus deficient in lipidation of prelipoproteins is attenuated in growth and immune activation", "type" : "article-journal", "volume" : "73" }, "uris" : [ "http://www.mendeley.com/documents/?uuid=ee8766f0-3b8b-44a3-b07d-927ff2e20c0b" ] } ], "mendeley" : { "formattedCitation" : "(Stoll &lt;i&gt;et al.&lt;/i&gt;, 2005a)", "plainTextFormattedCitation" : "(Stoll et al., 2005a)", "previouslyFormattedCitation" : "(Stoll &lt;i&gt;et al.&lt;/i&gt;, 2005a)" }, "properties" : {  }, "schema" : "https://github.com/citation-style-language/schema/raw/master/csl-citation.json" }</w:instrText>
      </w:r>
      <w:r w:rsidRPr="008A2ABA">
        <w:fldChar w:fldCharType="separate"/>
      </w:r>
      <w:r w:rsidR="00F71621" w:rsidRPr="00F71621">
        <w:rPr>
          <w:noProof/>
        </w:rPr>
        <w:t xml:space="preserve">(Stoll </w:t>
      </w:r>
      <w:r w:rsidR="00F71621" w:rsidRPr="00F71621">
        <w:rPr>
          <w:i/>
          <w:noProof/>
        </w:rPr>
        <w:t>et al.</w:t>
      </w:r>
      <w:r w:rsidR="00F71621" w:rsidRPr="00F71621">
        <w:rPr>
          <w:noProof/>
        </w:rPr>
        <w:t>, 2005a)</w:t>
      </w:r>
      <w:r w:rsidRPr="008A2ABA">
        <w:fldChar w:fldCharType="end"/>
      </w:r>
      <w:r w:rsidRPr="008A2ABA">
        <w:t>, experiments clearly show that SH1000 and SH1000</w:t>
      </w:r>
      <w:r w:rsidRPr="008A2ABA">
        <w:rPr>
          <w:rFonts w:eastAsia="Cambria" w:cs="Cambria"/>
          <w:i/>
        </w:rPr>
        <w:t xml:space="preserve">∆lgt </w:t>
      </w:r>
      <w:r w:rsidRPr="008A2ABA">
        <w:rPr>
          <w:rFonts w:eastAsia="Cambria" w:cs="Cambria"/>
        </w:rPr>
        <w:t>show significant activation of TNF-</w:t>
      </w:r>
      <w:r w:rsidRPr="008A2ABA">
        <w:rPr>
          <w:rFonts w:ascii="Cambria" w:eastAsia="Cambria" w:hAnsi="Cambria" w:cs="Cambria"/>
        </w:rPr>
        <w:t>⍺</w:t>
      </w:r>
      <w:r w:rsidRPr="008A2ABA">
        <w:rPr>
          <w:rFonts w:eastAsia="Cambria" w:cs="Cambria"/>
        </w:rPr>
        <w:t>. Furthermore, the glycan backbone needs to be intact for TNF-</w:t>
      </w:r>
      <w:r w:rsidRPr="008A2ABA">
        <w:rPr>
          <w:rFonts w:ascii="Cambria" w:eastAsia="Cambria" w:hAnsi="Cambria" w:cs="Cambria"/>
        </w:rPr>
        <w:t>⍺</w:t>
      </w:r>
      <w:r w:rsidRPr="008A2ABA">
        <w:rPr>
          <w:rFonts w:eastAsia="Cambria" w:cs="Cambria"/>
        </w:rPr>
        <w:t xml:space="preserve"> to be activated, and this </w:t>
      </w:r>
      <w:r>
        <w:rPr>
          <w:rFonts w:eastAsia="Cambria" w:cs="Cambria"/>
        </w:rPr>
        <w:t xml:space="preserve">suggests </w:t>
      </w:r>
      <w:r w:rsidRPr="008A2ABA">
        <w:rPr>
          <w:rFonts w:eastAsia="Cambria" w:cs="Cambria"/>
        </w:rPr>
        <w:t>a potential role in augmentation. Activation of TNF -</w:t>
      </w:r>
      <w:r w:rsidRPr="008A2ABA">
        <w:rPr>
          <w:rFonts w:ascii="Cambria" w:eastAsia="Cambria" w:hAnsi="Cambria" w:cs="Cambria"/>
        </w:rPr>
        <w:t>⍺</w:t>
      </w:r>
      <w:r w:rsidRPr="008A2ABA">
        <w:rPr>
          <w:rFonts w:eastAsia="Cambria" w:cs="Cambria"/>
        </w:rPr>
        <w:t xml:space="preserve"> in response to PGN is e</w:t>
      </w:r>
      <w:r>
        <w:rPr>
          <w:rFonts w:eastAsia="Cambria" w:cs="Cambria"/>
        </w:rPr>
        <w:t xml:space="preserve">ssential in the first instance </w:t>
      </w:r>
      <w:r w:rsidRPr="008A2ABA">
        <w:rPr>
          <w:rFonts w:eastAsia="Cambria" w:cs="Cambria"/>
        </w:rPr>
        <w:t xml:space="preserve">of </w:t>
      </w:r>
      <w:r>
        <w:rPr>
          <w:rFonts w:eastAsia="Cambria" w:cs="Cambria"/>
        </w:rPr>
        <w:t>disease</w:t>
      </w:r>
      <w:r w:rsidRPr="008A2ABA">
        <w:rPr>
          <w:rFonts w:eastAsia="Cambria" w:cs="Cambria"/>
        </w:rPr>
        <w:t xml:space="preserve"> in order to recruit macrophages and neutrophils to the site of infection </w:t>
      </w:r>
      <w:r w:rsidRPr="008A2ABA">
        <w:rPr>
          <w:rFonts w:eastAsia="Cambria" w:cs="Cambria"/>
        </w:rPr>
        <w:fldChar w:fldCharType="begin" w:fldLock="1"/>
      </w:r>
      <w:r w:rsidR="00B145F9">
        <w:rPr>
          <w:rFonts w:eastAsia="Cambria" w:cs="Cambria"/>
        </w:rPr>
        <w:instrText>ADDIN CSL_CITATION { "citationItems" : [ { "id" : "ITEM-1", "itemData" : { "ISSN" : "0270-7306", "PMID" : "2181276", "abstract" : "This study characterizes the interaction of murine macrophage nuclear proteins with the tumor necrosis factor alpha (TNF-alpha) promoter. Gel retardation and methylation interference assays showed that stimulation of TNF-alpha gene transcription in peritoneal exudate macrophages was accompanied by induction of DNA-binding proteins that recognized with different affinities four elements related to the kappa B consensus motif and a Y-box motif. We suggest that the basal level of TNF-alpha expression in macrophages is due to the binding of a constitutive form of NF-kappa B, present at low levels in nuclei from resting thioglycolate exudate peritoneal macrophages, to some if not all of the kappa B motifs; we postulate that this constitutive form contains only the 50-kilodalton (kDa) DNA-binding protein subunits of NF-kappa B, not the 65-kDa protein subunits (P. Baeuerle and D. Baltimore, Genes Dev. 3:1689-1698, 1989). Agents such as glucocorticoids, which decrease TNF-alpha transcription, diminished the basal level of nuclear NF-kappa B. Stimulation of Stimulation of TNF-alpha transcription in macrophages by lipopolysaccharide, gamma interferon, or cycloheximide led to an increased content of nuclear NF-kappa B. This induced factor represents a different form of NF-kappa B, since it generated protein-DNA complexes of slower mobility; we propose that this induced form of NF-kappa B contains both the 50- and 65-kDa protein subunits, the latter ones being necessary to bind NF-kappa B to its cytoplasmic inhibitor in uninduced cells (Baeuerle and Baltimore, Genes Dev., 1989). In resting cells, this inducible form of NF-kappa B was indeed detectable in the cytosol after deoxycholate treatment. UV cross-linking experiments and gel retardation assays indicated that the inducible form of NF-kappa B is in a higher-order complex with other proteins.", "author" : [ { "dropping-particle" : "", "family" : "Collart", "given" : "M A", "non-dropping-particle" : "", "parse-names" : false, "suffix" : "" }, { "dropping-particle" : "", "family" : "Baeuerle", "given" : "P", "non-dropping-particle" : "", "parse-names" : false, "suffix" : "" }, { "dropping-particle" : "", "family" : "Vassalli", "given" : "P", "non-dropping-particle" : "", "parse-names" : false, "suffix" : "" } ], "container-title" : "Molecular and cellular biology", "id" : "ITEM-1", "issue" : "4", "issued" : { "date-parts" : [ [ "1990", "4" ] ] }, "page" : "1498-506", "publisher" : "American Society for Microbiology (ASM)", "title" : "Regulation of tumor necrosis factor alpha transcription in macrophages: involvement of four kappa B-like motifs and of constitutive and inducible forms of NF-kappa B.", "type" : "article-journal", "volume" : "10" }, "uris" : [ "http://www.mendeley.com/documents/?uuid=871e890d-ea29-305c-8402-97c2a79666d5" ] } ], "mendeley" : { "formattedCitation" : "(Collart, Baeuerle and Vassalli, 1990)", "plainTextFormattedCitation" : "(Collart, Baeuerle and Vassalli, 1990)", "previouslyFormattedCitation" : "(Collart, Baeuerle and Vassalli, 1990)" }, "properties" : {  }, "schema" : "https://github.com/citation-style-language/schema/raw/master/csl-citation.json" }</w:instrText>
      </w:r>
      <w:r w:rsidRPr="008A2ABA">
        <w:rPr>
          <w:rFonts w:eastAsia="Cambria" w:cs="Cambria"/>
        </w:rPr>
        <w:fldChar w:fldCharType="separate"/>
      </w:r>
      <w:r w:rsidR="00F71621" w:rsidRPr="00F71621">
        <w:rPr>
          <w:rFonts w:eastAsia="Cambria" w:cs="Cambria"/>
          <w:noProof/>
        </w:rPr>
        <w:t>(Collart, Baeuerle and Vassalli, 1990)</w:t>
      </w:r>
      <w:r w:rsidRPr="008A2ABA">
        <w:rPr>
          <w:rFonts w:eastAsia="Cambria" w:cs="Cambria"/>
        </w:rPr>
        <w:fldChar w:fldCharType="end"/>
      </w:r>
      <w:r w:rsidRPr="008A2ABA">
        <w:rPr>
          <w:rFonts w:eastAsia="Cambria" w:cs="Cambria"/>
        </w:rPr>
        <w:t xml:space="preserve">. </w:t>
      </w:r>
      <w:r w:rsidRPr="008A2ABA">
        <w:rPr>
          <w:rFonts w:eastAsia="Cambria" w:cs="Cambria"/>
        </w:rPr>
        <w:lastRenderedPageBreak/>
        <w:t xml:space="preserve">However prolonged activation may lead to sepsis, shock and multiple organ failure and therefore digestion of PGN by host enzymes such as lysozyme and N-acetylmuramyl-L-alanine amidase (NAMLAA) </w:t>
      </w:r>
      <w:r w:rsidRPr="008A2ABA">
        <w:rPr>
          <w:rFonts w:eastAsia="Cambria" w:cs="Cambria"/>
        </w:rPr>
        <w:fldChar w:fldCharType="begin" w:fldLock="1"/>
      </w:r>
      <w:r w:rsidR="00B145F9">
        <w:rPr>
          <w:rFonts w:eastAsia="Cambria" w:cs="Cambria"/>
        </w:rPr>
        <w:instrText>ADDIN CSL_CITATION { "citationItems" : [ { "id" : "ITEM-1", "itemData" : { "author" : [ { "dropping-particle" : "", "family" : "Hoijer", "given" : "Maarten", "non-dropping-particle" : "", "parse-names" : false, "suffix" : "" }, { "dropping-particle" : "", "family" : "Melief", "given" : "Marie-Jose", "non-dropping-particle" : "", "parse-names" : false, "suffix" : "" }, { "dropping-particle" : "", "family" : "Debets", "given" : "Reno", "non-dropping-particle" : "", "parse-names" : false, "suffix" : "" }, { "dropping-particle" : "", "family" : "Hazenberg", "given" : "Maarten", "non-dropping-particle" : "", "parse-names" : false, "suffix" : "" } ], "container-title" : "European Cytokine Network", "id" : "ITEM-1", "issue" : "4", "issued" : { "date-parts" : [ [ "1997" ] ] }, "page" : "375-382", "title" : "Inflammatory properties of peptidoglycan are decreased after degradation by human N-acetylmuramyl-L-alanine amidase", "type" : "article-journal", "volume" : "8" }, "uris" : [ "http://www.mendeley.com/documents/?uuid=42cc8ce4-233b-37da-878d-28273add64e8" ] } ], "mendeley" : { "formattedCitation" : "(Hoijer &lt;i&gt;et al.&lt;/i&gt;, 1997)", "plainTextFormattedCitation" : "(Hoijer et al., 1997)", "previouslyFormattedCitation" : "(Hoijer &lt;i&gt;et al.&lt;/i&gt;, 1997)" }, "properties" : {  }, "schema" : "https://github.com/citation-style-language/schema/raw/master/csl-citation.json" }</w:instrText>
      </w:r>
      <w:r w:rsidRPr="008A2ABA">
        <w:rPr>
          <w:rFonts w:eastAsia="Cambria" w:cs="Cambria"/>
        </w:rPr>
        <w:fldChar w:fldCharType="separate"/>
      </w:r>
      <w:r w:rsidR="00F71621" w:rsidRPr="00F71621">
        <w:rPr>
          <w:rFonts w:eastAsia="Cambria" w:cs="Cambria"/>
          <w:noProof/>
        </w:rPr>
        <w:t xml:space="preserve">(Hoijer </w:t>
      </w:r>
      <w:r w:rsidR="00F71621" w:rsidRPr="00F71621">
        <w:rPr>
          <w:rFonts w:eastAsia="Cambria" w:cs="Cambria"/>
          <w:i/>
          <w:noProof/>
        </w:rPr>
        <w:t>et al.</w:t>
      </w:r>
      <w:r w:rsidR="00F71621" w:rsidRPr="00F71621">
        <w:rPr>
          <w:rFonts w:eastAsia="Cambria" w:cs="Cambria"/>
          <w:noProof/>
        </w:rPr>
        <w:t>, 1997)</w:t>
      </w:r>
      <w:r w:rsidRPr="008A2ABA">
        <w:rPr>
          <w:rFonts w:eastAsia="Cambria" w:cs="Cambria"/>
        </w:rPr>
        <w:fldChar w:fldCharType="end"/>
      </w:r>
      <w:r w:rsidRPr="008A2ABA">
        <w:rPr>
          <w:rFonts w:eastAsia="Cambria" w:cs="Cambria"/>
        </w:rPr>
        <w:t xml:space="preserve"> is </w:t>
      </w:r>
      <w:r>
        <w:rPr>
          <w:rFonts w:eastAsia="Cambria" w:cs="Cambria"/>
        </w:rPr>
        <w:t xml:space="preserve">likely </w:t>
      </w:r>
      <w:r w:rsidRPr="008A2ABA">
        <w:rPr>
          <w:rFonts w:eastAsia="Cambria" w:cs="Cambria"/>
        </w:rPr>
        <w:t>crucial for avoiding damage to the host. It is therefore unsurprising, that digested peptidoglycan would not activate TNF-</w:t>
      </w:r>
      <w:r w:rsidRPr="008A2ABA">
        <w:rPr>
          <w:rFonts w:ascii="Cambria" w:eastAsia="Cambria" w:hAnsi="Cambria" w:cs="Cambria"/>
        </w:rPr>
        <w:t>⍺</w:t>
      </w:r>
      <w:r w:rsidRPr="008A2ABA">
        <w:rPr>
          <w:rFonts w:eastAsia="Cambria" w:cs="Cambria"/>
        </w:rPr>
        <w:t>. It would be interesting to determine whether PGN digested by NAMLAA would also fail to activate TNF-</w:t>
      </w:r>
      <w:r w:rsidRPr="008A2ABA">
        <w:rPr>
          <w:rFonts w:ascii="Cambria" w:eastAsia="Cambria" w:hAnsi="Cambria" w:cs="Cambria"/>
        </w:rPr>
        <w:t>⍺</w:t>
      </w:r>
      <w:r w:rsidRPr="008A2ABA">
        <w:rPr>
          <w:rFonts w:eastAsia="Cambria" w:cs="Cambria"/>
        </w:rPr>
        <w:t xml:space="preserve"> under similar experimental procedures. </w:t>
      </w:r>
    </w:p>
    <w:p w14:paraId="0D027ABD" w14:textId="77777777" w:rsidR="0060084F" w:rsidRPr="008A2ABA" w:rsidRDefault="0060084F" w:rsidP="009C0AD9">
      <w:pPr>
        <w:rPr>
          <w:rFonts w:eastAsia="Cambria" w:cs="Cambria"/>
        </w:rPr>
      </w:pPr>
    </w:p>
    <w:p w14:paraId="332B6ADE" w14:textId="2614DC0F" w:rsidR="0060084F" w:rsidRPr="008A2ABA" w:rsidRDefault="0060084F" w:rsidP="009C0AD9">
      <w:pPr>
        <w:rPr>
          <w:rFonts w:eastAsia="Cambria" w:cs="Cambria"/>
        </w:rPr>
      </w:pPr>
      <w:r w:rsidRPr="008A2ABA">
        <w:rPr>
          <w:rFonts w:eastAsia="Cambria" w:cs="Cambria"/>
        </w:rPr>
        <w:t xml:space="preserve">An unexpected result of TNF- </w:t>
      </w:r>
      <w:r w:rsidRPr="008A2ABA">
        <w:rPr>
          <w:rFonts w:ascii="Cambria" w:eastAsia="Cambria" w:hAnsi="Cambria" w:cs="Cambria"/>
        </w:rPr>
        <w:t>⍺</w:t>
      </w:r>
      <w:r w:rsidRPr="008A2ABA">
        <w:rPr>
          <w:rFonts w:eastAsia="Cambria" w:cs="Cambria"/>
        </w:rPr>
        <w:t xml:space="preserve"> upregulation was the ‘bell-curve’ response, seen on all the experiments. This suggests a number of possibilities. First of all, it established an upper and lower limit of monocyte response to PGN, set at approximately 30 and 0.8 µg/ml respectfully. It seems that this is the physiological range in w</w:t>
      </w:r>
      <w:r w:rsidR="00651667">
        <w:rPr>
          <w:rFonts w:eastAsia="Cambria" w:cs="Cambria"/>
        </w:rPr>
        <w:t>hi</w:t>
      </w:r>
      <w:r w:rsidRPr="008A2ABA">
        <w:rPr>
          <w:rFonts w:eastAsia="Cambria" w:cs="Cambria"/>
        </w:rPr>
        <w:t>ch cells are able to recognise and react appropriately to PGN.</w:t>
      </w:r>
      <w:r w:rsidR="0073580A" w:rsidRPr="0073580A">
        <w:rPr>
          <w:rFonts w:eastAsia="Cambria" w:cs="Cambria"/>
          <w:i/>
          <w:iCs/>
        </w:rPr>
        <w:t xml:space="preserve"> </w:t>
      </w:r>
      <w:r w:rsidRPr="008A2ABA">
        <w:rPr>
          <w:rFonts w:eastAsia="Cambria" w:cs="Cambria"/>
        </w:rPr>
        <w:t xml:space="preserve">However, as we yet do not know how much PGN is released by </w:t>
      </w:r>
      <w:r w:rsidR="00F45958" w:rsidRPr="00F45958">
        <w:rPr>
          <w:rFonts w:eastAsia="Cambria" w:cs="Cambria"/>
          <w:i/>
          <w:iCs/>
        </w:rPr>
        <w:t>S. aureus</w:t>
      </w:r>
      <w:r w:rsidR="0073580A" w:rsidRPr="0073580A">
        <w:rPr>
          <w:rFonts w:eastAsia="Cambria" w:cs="Cambria"/>
          <w:i/>
          <w:iCs/>
        </w:rPr>
        <w:t xml:space="preserve"> </w:t>
      </w:r>
      <w:r w:rsidRPr="008A2ABA">
        <w:rPr>
          <w:rFonts w:eastAsia="Cambria" w:cs="Cambria"/>
        </w:rPr>
        <w:t>during infection, it may be that e</w:t>
      </w:r>
      <w:r>
        <w:rPr>
          <w:rFonts w:eastAsia="Cambria" w:cs="Cambria"/>
        </w:rPr>
        <w:t xml:space="preserve">xceeding concentrations of 30 </w:t>
      </w:r>
      <w:r>
        <w:rPr>
          <w:rFonts w:eastAsia="Cambria" w:cs="Cambria"/>
        </w:rPr>
        <w:sym w:font="Symbol" w:char="F06D"/>
      </w:r>
      <w:r w:rsidRPr="008A2ABA">
        <w:rPr>
          <w:rFonts w:eastAsia="Cambria" w:cs="Cambria"/>
        </w:rPr>
        <w:t>g/ml is a defence mechanism to evade host immune responses. It would be of interest to apply intra-vital microscopy methods in order to track real time TNF-</w:t>
      </w:r>
      <w:r w:rsidRPr="008A2ABA">
        <w:rPr>
          <w:rFonts w:ascii="Cambria" w:eastAsia="Cambria" w:hAnsi="Cambria" w:cs="Cambria"/>
        </w:rPr>
        <w:t>⍺</w:t>
      </w:r>
      <w:r w:rsidRPr="008A2ABA">
        <w:rPr>
          <w:rFonts w:eastAsia="Cambria" w:cs="Cambria"/>
        </w:rPr>
        <w:t xml:space="preserve"> response during </w:t>
      </w:r>
      <w:r w:rsidR="00F45958" w:rsidRPr="00F45958">
        <w:rPr>
          <w:rFonts w:eastAsia="Cambria" w:cs="Cambria"/>
          <w:i/>
          <w:iCs/>
        </w:rPr>
        <w:t>S. aureus</w:t>
      </w:r>
      <w:r w:rsidR="0073580A" w:rsidRPr="0073580A">
        <w:rPr>
          <w:rFonts w:eastAsia="Cambria" w:cs="Cambria"/>
          <w:i/>
          <w:iCs/>
        </w:rPr>
        <w:t xml:space="preserve"> </w:t>
      </w:r>
      <w:r w:rsidRPr="008A2ABA">
        <w:rPr>
          <w:rFonts w:eastAsia="Cambria" w:cs="Cambria"/>
        </w:rPr>
        <w:t>infection, as dampening of TNF-</w:t>
      </w:r>
      <w:r w:rsidRPr="008A2ABA">
        <w:rPr>
          <w:rFonts w:ascii="Cambria" w:eastAsia="Cambria" w:hAnsi="Cambria" w:cs="Cambria"/>
        </w:rPr>
        <w:t>⍺</w:t>
      </w:r>
      <w:r w:rsidRPr="008A2ABA">
        <w:rPr>
          <w:rFonts w:eastAsia="Cambria" w:cs="Cambria"/>
        </w:rPr>
        <w:t xml:space="preserve"> response may be occurring in the first few </w:t>
      </w:r>
      <w:r w:rsidR="009303B5">
        <w:rPr>
          <w:rFonts w:eastAsia="Cambria" w:cs="Cambria"/>
        </w:rPr>
        <w:t>min</w:t>
      </w:r>
      <w:r w:rsidRPr="008A2ABA">
        <w:rPr>
          <w:rFonts w:eastAsia="Cambria" w:cs="Cambria"/>
        </w:rPr>
        <w:t xml:space="preserve"> of infection.</w:t>
      </w:r>
    </w:p>
    <w:p w14:paraId="23AFA80F" w14:textId="77777777" w:rsidR="0060084F" w:rsidRPr="008A2ABA" w:rsidRDefault="0060084F" w:rsidP="009C0AD9">
      <w:pPr>
        <w:rPr>
          <w:rFonts w:eastAsia="Cambria" w:cs="Cambria"/>
        </w:rPr>
      </w:pPr>
    </w:p>
    <w:p w14:paraId="24CF0006" w14:textId="03F858EF" w:rsidR="0060084F" w:rsidRPr="008A2ABA" w:rsidRDefault="0060084F" w:rsidP="009C0AD9">
      <w:pPr>
        <w:rPr>
          <w:rFonts w:eastAsia="Times New Roman"/>
          <w:color w:val="222222"/>
          <w:shd w:val="clear" w:color="auto" w:fill="FFFFFF"/>
        </w:rPr>
      </w:pPr>
      <w:r w:rsidRPr="008A2ABA">
        <w:rPr>
          <w:rFonts w:eastAsia="Cambria" w:cs="Cambria"/>
        </w:rPr>
        <w:t>TNF-</w:t>
      </w:r>
      <w:r w:rsidRPr="008A2ABA">
        <w:rPr>
          <w:rFonts w:ascii="Cambria" w:eastAsia="Cambria" w:hAnsi="Cambria" w:cs="Cambria"/>
        </w:rPr>
        <w:t>⍺</w:t>
      </w:r>
      <w:r w:rsidRPr="008A2ABA">
        <w:rPr>
          <w:rFonts w:eastAsia="Cambria" w:cs="Cambria"/>
        </w:rPr>
        <w:t xml:space="preserve"> is not the only cytokine that solely reacts to particulate PGN</w:t>
      </w:r>
      <w:r w:rsidR="00AB3CB7">
        <w:rPr>
          <w:rFonts w:eastAsia="Cambria" w:cs="Cambria"/>
        </w:rPr>
        <w:t>,</w:t>
      </w:r>
      <w:r w:rsidRPr="008A2ABA">
        <w:rPr>
          <w:rFonts w:eastAsia="Cambria" w:cs="Cambria"/>
        </w:rPr>
        <w:t xml:space="preserve"> as IL-1b is thought to be involved in recruiting neutrophils to the site of infection </w:t>
      </w:r>
      <w:r w:rsidRPr="008A2ABA">
        <w:fldChar w:fldCharType="begin" w:fldLock="1"/>
      </w:r>
      <w:r w:rsidR="00B145F9">
        <w:instrText>ADDIN CSL_CITATION { "citationItems" : [ { "id" : "ITEM-1", "itemData" : { "DOI" : "10.1016/j.chom.2009.12.008", "ISSN" : "19313128", "abstract" : "&lt;h2&gt;Summary&lt;/h2&gt;&lt;p&gt;IL-1\u03b2 produced by phagocytes is important for protection against the mucosal pathogen &lt;i&gt;Staphylococcus aureus&lt;/i&gt;. Processing and maturation of this cytokine requires activation of the multiprotein inflammasome complex. We observed that the bacterial cell wall component peptidoglycan (PGN) must be particulate and internalized via phagocytosis to activate NLRP3 inflammasomes and IL-1\u03b2 secretion. In the context of &lt;i&gt;S. aureus&lt;/i&gt; infection of macrophages, we find that phagocytosis and lysozyme-based bacterial cell wall degradation are necessary to induce IL-1\u03b2 secretion. Further, an &lt;i&gt;S.\u00a0aureus&lt;/i&gt; enzyme, PGN O-acetyltransferase A, previously demonstrated to make cell wall PGN resistant to lysozyme, strongly suppresses inflammasome activation and inflammation in\u00a0vitro and in\u00a0vivo. These observations demonstrate that phagocytosis and lysozyme-based cell wall degradation of &lt;i&gt;S. aureus&lt;/i&gt; are functionally coupled to inflammasome activation and IL-1\u03b2 secretion and illustrate a case whereby a bacterium specifically subverts IL-1\u03b2 secretion through chemical modification of its cell wall PGN.&lt;/p&gt;", "author" : [ { "dropping-particle" : "", "family" : "Shimada", "given" : "Takahiro", "non-dropping-particle" : "", "parse-names" : false, "suffix" : "" }, { "dropping-particle" : "", "family" : "Park", "given" : "Bong Goo", "non-dropping-particle" : "", "parse-names" : false, "suffix" : "" }, { "dropping-particle" : "", "family" : "Wolf", "given" : "Andrea J.", "non-dropping-particle" : "", "parse-names" : false, "suffix" : "" }, { "dropping-particle" : "", "family" : "Brikos", "given" : "Constantinos", "non-dropping-particle" : "", "parse-names" : false, "suffix" : "" }, { "dropping-particle" : "", "family" : "Goodridge", "given" : "Helen S.", "non-dropping-particle" : "", "parse-names" : false, "suffix" : "" }, { "dropping-particle" : "", "family" : "Becker", "given" : "Courtney A.", "non-dropping-particle" : "", "parse-names" : false, "suffix" : "" }, { "dropping-particle" : "", "family" : "Reyes", "given" : "Christopher N.", "non-dropping-particle" : "", "parse-names" : false, "suffix" : "" }, { "dropping-particle" : "", "family" : "Miao", "given" : "Edward A.", "non-dropping-particle" : "", "parse-names" : false, "suffix" : "" }, { "dropping-particle" : "", "family" : "Aderem", "given" : "Alan", "non-dropping-particle" : "", "parse-names" : false, "suffix" : "" }, { "dropping-particle" : "", "family" : "G\u00f6tz", "given" : "Friedrich", "non-dropping-particle" : "", "parse-names" : false, "suffix" : "" }, { "dropping-particle" : "", "family" : "Liu", "given" : "George Y.", "non-dropping-particle" : "", "parse-names" : false, "suffix" : "" }, { "dropping-particle" : "", "family" : "Underhill", "given" : "David M.", "non-dropping-particle" : "", "parse-names" : false, "suffix" : "" } ], "container-title" : "Cell Host &amp; Microbe", "id" : "ITEM-1", "issue" : "1", "issued" : { "date-parts" : [ [ "2010", "1", "21" ] ] }, "page" : "38-49", "publisher" : "Elsevier", "title" : "Staphylococcus aureus Evades Lysozyme-Based Peptidoglycan Digestion that Links Phagocytosis, Inflammasome Activation, and IL-1\u03b2 Secretion", "type" : "article-journal", "volume" : "7" }, "uris" : [ "http://www.mendeley.com/documents/?uuid=debb92ab-9fdf-3399-9878-b02fb939398f" ] } ], "mendeley" : { "formattedCitation" : "(Shimada, Park, Andrea J. Wolf, &lt;i&gt;et al.&lt;/i&gt;, 2010b)", "plainTextFormattedCitation" : "(Shimada, Park, Andrea J. Wolf, et al., 2010b)", "previouslyFormattedCitation" : "(Shimada, Park, Andrea J. Wolf, &lt;i&gt;et al.&lt;/i&gt;, 2010b)" }, "properties" : {  }, "schema" : "https://github.com/citation-style-language/schema/raw/master/csl-citation.json" }</w:instrText>
      </w:r>
      <w:r w:rsidRPr="008A2ABA">
        <w:fldChar w:fldCharType="separate"/>
      </w:r>
      <w:r w:rsidR="00F71621" w:rsidRPr="00F71621">
        <w:rPr>
          <w:noProof/>
        </w:rPr>
        <w:t xml:space="preserve">(Shimada, Park, Andrea J. Wolf, </w:t>
      </w:r>
      <w:r w:rsidR="00F71621" w:rsidRPr="00F71621">
        <w:rPr>
          <w:i/>
          <w:noProof/>
        </w:rPr>
        <w:t>et al.</w:t>
      </w:r>
      <w:r w:rsidR="00F71621" w:rsidRPr="00F71621">
        <w:rPr>
          <w:noProof/>
        </w:rPr>
        <w:t>, 2010b)</w:t>
      </w:r>
      <w:r w:rsidRPr="008A2ABA">
        <w:fldChar w:fldCharType="end"/>
      </w:r>
      <w:r w:rsidR="00AB3CB7">
        <w:t>.</w:t>
      </w:r>
      <w:r w:rsidRPr="008A2ABA">
        <w:t xml:space="preserve"> For this cytokine response polymeric PGN needs to be internalised by macrophages and digested within the phagosome. It would be of interest to determine if TNF-</w:t>
      </w:r>
      <w:r w:rsidRPr="008A2ABA">
        <w:rPr>
          <w:rFonts w:ascii="Cambria" w:eastAsia="Cambria" w:hAnsi="Cambria" w:cs="Cambria"/>
        </w:rPr>
        <w:t>⍺</w:t>
      </w:r>
      <w:r w:rsidRPr="008A2ABA">
        <w:t xml:space="preserve"> upregulation similarly depends on the digestion of PGN within the macrophage. </w:t>
      </w:r>
      <w:r w:rsidRPr="008A2ABA">
        <w:lastRenderedPageBreak/>
        <w:t>This could be accomplished by introducing</w:t>
      </w:r>
      <w:r w:rsidR="0073580A" w:rsidRPr="0073580A">
        <w:rPr>
          <w:i/>
          <w:iCs/>
        </w:rPr>
        <w:t xml:space="preserve"> </w:t>
      </w:r>
      <w:r w:rsidRPr="008A2ABA">
        <w:rPr>
          <w:rFonts w:eastAsia="Times New Roman" w:cs="Arial"/>
          <w:color w:val="403C36"/>
        </w:rPr>
        <w:t>N,N′,N′′</w:t>
      </w:r>
      <w:r w:rsidRPr="008A2ABA">
        <w:t xml:space="preserve"> -Triacetylchitotriose (triNAG) to macrophages</w:t>
      </w:r>
      <w:r w:rsidR="00AB3CB7">
        <w:t>,</w:t>
      </w:r>
      <w:r w:rsidRPr="008A2ABA">
        <w:t xml:space="preserve"> known for inhibiting the action of lysozyme</w:t>
      </w:r>
      <w:r w:rsidR="0073580A" w:rsidRPr="0073580A">
        <w:rPr>
          <w:i/>
          <w:iCs/>
        </w:rPr>
        <w:t xml:space="preserve"> </w:t>
      </w:r>
      <w:r w:rsidRPr="008A2ABA">
        <w:fldChar w:fldCharType="begin" w:fldLock="1"/>
      </w:r>
      <w:r w:rsidR="00B145F9">
        <w:instrText>ADDIN CSL_CITATION { "citationItems" : [ { "id" : "ITEM-1", "itemData" : { "DOI" : "10.1073/pnas.56.1.26", "ISSN" : "0027-8424", "PMID" : "5229853", "author" : [ { "dropping-particle" : "", "family" : "Dahlquist", "given" : "F W", "non-dropping-particle" : "", "parse-names" : false, "suffix" : "" }, { "dropping-particle" : "", "family" : "Jao", "given" : "L", "non-dropping-particle" : "", "parse-names" : false, "suffix" : "" }, { "dropping-particle" : "", "family" : "Raftery", "given" : "M", "non-dropping-particle" : "", "parse-names" : false, "suffix" : "" } ], "container-title" : "Proceedings of the National Academy of Sciences of the United States of America", "id" : "ITEM-1", "issue" : "1", "issued" : { "date-parts" : [ [ "1966" ] ] }, "page" : "26-30", "title" : "On the binding of chitin oligosaccharides to lysozyme.", "type" : "article-journal", "volume" : "56" }, "uris" : [ "http://www.mendeley.com/documents/?uuid=5f47f3ac-d5b4-4cc8-b639-43966c996583" ] }, { "id" : "ITEM-2", "itemData" : { "DOI" : "10.1111/j.1432-1033.1992.tb17428.x", "ISSN" : "14321033", "author" : [ { "dropping-particle" : "", "family" : "FUKAMIZO", "given" : "Tamo", "non-dropping-particle" : "", "parse-names" : false, "suffix" : "" }, { "dropping-particle" : "", "family" : "IKEDA", "given" : "Yasuo", "non-dropping-particle" : "", "parse-names" : false, "suffix" : "" }, { "dropping-particle" : "", "family" : "OHKAWA", "given" : "Takeshi", "non-dropping-particle" : "", "parse-names" : false, "suffix" : "" }, { "dropping-particle" : "", "family" : "GOTO", "given" : "Sachio", "non-dropping-particle" : "", "parse-names" : false, "suffix" : "" } ], "container-title" : "European Journal of Biochemistry", "id" : "ITEM-2", "issue" : "1", "issued" : { "date-parts" : [ [ "1992" ] ] }, "page" : "351-357", "title" : "1H-NMR study on the chitotrisaccharide binding to hen egg white lysozyme", "type" : "article-journal", "volume" : "210" }, "uris" : [ "http://www.mendeley.com/documents/?uuid=a5b5fce2-7169-42f1-8ef0-ef37c3ab638e" ] } ], "mendeley" : { "formattedCitation" : "(Dahlquist, Jao and Raftery, 1966; FUKAMIZO &lt;i&gt;et al.&lt;/i&gt;, 1992)", "plainTextFormattedCitation" : "(Dahlquist, Jao and Raftery, 1966; FUKAMIZO et al., 1992)", "previouslyFormattedCitation" : "(Dahlquist, Jao and Raftery, 1966; FUKAMIZO &lt;i&gt;et al.&lt;/i&gt;, 1992)" }, "properties" : {  }, "schema" : "https://github.com/citation-style-language/schema/raw/master/csl-citation.json" }</w:instrText>
      </w:r>
      <w:r w:rsidRPr="008A2ABA">
        <w:fldChar w:fldCharType="separate"/>
      </w:r>
      <w:r w:rsidR="00F71621" w:rsidRPr="00F71621">
        <w:rPr>
          <w:noProof/>
        </w:rPr>
        <w:t xml:space="preserve">(Dahlquist, Jao and Raftery, 1966; FUKAMIZO </w:t>
      </w:r>
      <w:r w:rsidR="00F71621" w:rsidRPr="00F71621">
        <w:rPr>
          <w:i/>
          <w:noProof/>
        </w:rPr>
        <w:t>et al.</w:t>
      </w:r>
      <w:r w:rsidR="00F71621" w:rsidRPr="00F71621">
        <w:rPr>
          <w:noProof/>
        </w:rPr>
        <w:t>, 1992)</w:t>
      </w:r>
      <w:r w:rsidRPr="008A2ABA">
        <w:fldChar w:fldCharType="end"/>
      </w:r>
      <w:r w:rsidR="00AB3CB7">
        <w:t>.</w:t>
      </w:r>
      <w:r w:rsidR="0073580A" w:rsidRPr="0073580A">
        <w:rPr>
          <w:i/>
          <w:iCs/>
        </w:rPr>
        <w:t xml:space="preserve"> </w:t>
      </w:r>
      <w:r w:rsidRPr="008A2ABA">
        <w:t>What is more, latex beads coated with solubilized PGN may give an insight into whether digested PGN is recognised by cells and phagocytosed. To achieve this, solubilised P</w:t>
      </w:r>
      <w:r w:rsidRPr="008A2ABA">
        <w:rPr>
          <w:rFonts w:eastAsia="Times New Roman"/>
        </w:rPr>
        <w:t xml:space="preserve">GN will need to be labelled with a radioactive </w:t>
      </w:r>
      <w:r w:rsidRPr="008A2ABA">
        <w:rPr>
          <w:rFonts w:eastAsia="Times New Roman"/>
          <w:color w:val="222222"/>
          <w:shd w:val="clear" w:color="auto" w:fill="FFFFFF"/>
        </w:rPr>
        <w:t xml:space="preserve">or fluorescent marker, and attached to latex beads. As solubilised PGN is thought to be poorly recognised by unstimulated immune cells </w:t>
      </w:r>
      <w:r w:rsidRPr="008A2ABA">
        <w:rPr>
          <w:rFonts w:eastAsia="Times New Roman"/>
          <w:color w:val="222222"/>
          <w:shd w:val="clear" w:color="auto" w:fill="FFFFFF"/>
        </w:rPr>
        <w:fldChar w:fldCharType="begin" w:fldLock="1"/>
      </w:r>
      <w:r w:rsidR="00B145F9">
        <w:rPr>
          <w:rFonts w:eastAsia="Times New Roman"/>
          <w:color w:val="222222"/>
          <w:shd w:val="clear" w:color="auto" w:fill="FFFFFF"/>
        </w:rPr>
        <w:instrText>ADDIN CSL_CITATION { "citationItems" : [ { "id" : "ITEM-1", "itemData" : { "DOI" : "10.4049/jimmunol.1004058", "ISSN" : "1550-6606", "PMID" : "21357534", "abstract" : "The cell wall of bacteria induces proinflammatory cytokines in monocytes and neutrophils in human blood. The nature of the stimulating component of bacterial cell walls is not well understood. We have previously shown polymeric peptidoglycan (PGN) has this activity, and the cytokine response requires PGN internalization and trafficking to lysosomes. In this study, we demonstrate that peptidoglycan monomers such as muramyl dipeptide and soluble peptidoglycan fail to induce robust cytokine production in immune cells, although they activate the nucleotide-binding oligomerization domain proteins in transfected cell models. We further show that lysosomal extracts from immune cells degrade intact peptidoglycan into simpler products and that the lysosomal digestion products activate the nucleotide-binding oligomerization domain proteins. We conclude that naive innate immune cells recognize PGN in its polymeric form rather than monomers such as muramyl dipeptide and require PGN lysosomal hydrolysis to respond. These findings offer new opportunities in the treatment of sepsis, especially sepsis arising from Gram-positive organisms.", "author" : [ { "dropping-particle" : "", "family" : "Iyer", "given" : "Janaki K", "non-dropping-particle" : "", "parse-names" : false, "suffix" : "" }, { "dropping-particle" : "", "family" : "Coggeshall", "given" : "K Mark", "non-dropping-particle" : "", "parse-names" : false, "suffix" : "" } ], "container-title" : "Journal of immunology (Baltimore, Md. : 1950)", "id" : "ITEM-1", "issue" : "7", "issued" : { "date-parts" : [ [ "2011", "4" ] ] }, "page" : "3841-3845", "title" : "Cutting edge: primary innate immune cells respond efficiently to polymeric peptidoglycan, but not to peptidoglycan monomers.", "type" : "article-journal", "volume" : "186" }, "uris" : [ "http://www.mendeley.com/documents/?uuid=70c98aef-c77d-4b35-a964-19a788b7fd20" ] } ], "mendeley" : { "formattedCitation" : "(Iyer and Coggeshall, 2011b)", "plainTextFormattedCitation" : "(Iyer and Coggeshall, 2011b)", "previouslyFormattedCitation" : "(Iyer and Coggeshall, 2011b)" }, "properties" : {  }, "schema" : "https://github.com/citation-style-language/schema/raw/master/csl-citation.json" }</w:instrText>
      </w:r>
      <w:r w:rsidRPr="008A2ABA">
        <w:rPr>
          <w:rFonts w:eastAsia="Times New Roman"/>
          <w:color w:val="222222"/>
          <w:shd w:val="clear" w:color="auto" w:fill="FFFFFF"/>
        </w:rPr>
        <w:fldChar w:fldCharType="separate"/>
      </w:r>
      <w:r w:rsidR="00F71621" w:rsidRPr="00F71621">
        <w:rPr>
          <w:rFonts w:eastAsia="Times New Roman"/>
          <w:noProof/>
          <w:color w:val="222222"/>
          <w:shd w:val="clear" w:color="auto" w:fill="FFFFFF"/>
        </w:rPr>
        <w:t>(Iyer and Coggeshall, 2011b)</w:t>
      </w:r>
      <w:r w:rsidRPr="008A2ABA">
        <w:rPr>
          <w:rFonts w:eastAsia="Times New Roman"/>
          <w:color w:val="222222"/>
          <w:shd w:val="clear" w:color="auto" w:fill="FFFFFF"/>
        </w:rPr>
        <w:fldChar w:fldCharType="end"/>
      </w:r>
      <w:r w:rsidRPr="008A2ABA">
        <w:rPr>
          <w:rFonts w:eastAsia="Times New Roman"/>
          <w:color w:val="222222"/>
          <w:shd w:val="clear" w:color="auto" w:fill="FFFFFF"/>
        </w:rPr>
        <w:t>, perhaps due to the miniscule size of the monomers, a</w:t>
      </w:r>
      <w:r>
        <w:rPr>
          <w:rFonts w:eastAsia="Times New Roman"/>
          <w:color w:val="222222"/>
          <w:shd w:val="clear" w:color="auto" w:fill="FFFFFF"/>
        </w:rPr>
        <w:t>ttaching solubilised PGN to a 1</w:t>
      </w:r>
      <w:r>
        <w:rPr>
          <w:rFonts w:eastAsia="Times New Roman"/>
          <w:color w:val="222222"/>
          <w:shd w:val="clear" w:color="auto" w:fill="FFFFFF"/>
        </w:rPr>
        <w:sym w:font="Symbol" w:char="F06D"/>
      </w:r>
      <w:r w:rsidRPr="008A2ABA">
        <w:rPr>
          <w:rFonts w:eastAsia="Times New Roman"/>
          <w:color w:val="222222"/>
          <w:shd w:val="clear" w:color="auto" w:fill="FFFFFF"/>
        </w:rPr>
        <w:t xml:space="preserve">m latex bead </w:t>
      </w:r>
      <w:r w:rsidR="00B75B6A">
        <w:rPr>
          <w:rFonts w:eastAsia="Times New Roman"/>
          <w:color w:val="222222"/>
          <w:shd w:val="clear" w:color="auto" w:fill="FFFFFF"/>
        </w:rPr>
        <w:t>(</w:t>
      </w:r>
      <w:r w:rsidRPr="008A2ABA">
        <w:rPr>
          <w:rFonts w:eastAsia="Times New Roman"/>
          <w:color w:val="222222"/>
          <w:shd w:val="clear" w:color="auto" w:fill="FFFFFF"/>
        </w:rPr>
        <w:t xml:space="preserve">therefore mimicking approximate </w:t>
      </w:r>
      <w:r w:rsidR="00F45958" w:rsidRPr="00F45958">
        <w:rPr>
          <w:rFonts w:eastAsia="Times New Roman"/>
          <w:i/>
          <w:iCs/>
          <w:color w:val="222222"/>
          <w:shd w:val="clear" w:color="auto" w:fill="FFFFFF"/>
        </w:rPr>
        <w:t>S. aureus</w:t>
      </w:r>
      <w:r w:rsidR="00B75B6A">
        <w:rPr>
          <w:rFonts w:eastAsia="Times New Roman"/>
          <w:i/>
          <w:iCs/>
          <w:color w:val="222222"/>
          <w:shd w:val="clear" w:color="auto" w:fill="FFFFFF"/>
        </w:rPr>
        <w:t xml:space="preserve"> </w:t>
      </w:r>
      <w:r w:rsidRPr="008A2ABA">
        <w:rPr>
          <w:rFonts w:eastAsia="Times New Roman"/>
          <w:color w:val="222222"/>
          <w:shd w:val="clear" w:color="auto" w:fill="FFFFFF"/>
        </w:rPr>
        <w:t>size) may lead to the internalisation of solubilized PGN.</w:t>
      </w:r>
    </w:p>
    <w:p w14:paraId="34409EFA" w14:textId="77777777" w:rsidR="0060084F" w:rsidRPr="008A2ABA" w:rsidRDefault="0060084F" w:rsidP="009C0AD9">
      <w:pPr>
        <w:rPr>
          <w:rFonts w:eastAsia="Times New Roman"/>
          <w:color w:val="222222"/>
          <w:shd w:val="clear" w:color="auto" w:fill="FFFFFF"/>
        </w:rPr>
      </w:pPr>
    </w:p>
    <w:p w14:paraId="2E1FAA86" w14:textId="77777777" w:rsidR="0060084F" w:rsidRPr="008A2ABA" w:rsidRDefault="0060084F" w:rsidP="0042099B">
      <w:pPr>
        <w:pStyle w:val="Heading3"/>
        <w:rPr>
          <w:rFonts w:eastAsia="Times New Roman"/>
          <w:shd w:val="clear" w:color="auto" w:fill="FFFFFF"/>
        </w:rPr>
      </w:pPr>
      <w:bookmarkStart w:id="529" w:name="_Toc498640470"/>
      <w:bookmarkStart w:id="530" w:name="_Toc505018437"/>
      <w:bookmarkStart w:id="531" w:name="_Toc521494881"/>
      <w:r w:rsidRPr="008A2ABA">
        <w:rPr>
          <w:rFonts w:eastAsia="Times New Roman"/>
          <w:shd w:val="clear" w:color="auto" w:fill="FFFFFF"/>
        </w:rPr>
        <w:t>Complement response to PGN</w:t>
      </w:r>
      <w:bookmarkEnd w:id="529"/>
      <w:bookmarkEnd w:id="530"/>
      <w:bookmarkEnd w:id="531"/>
      <w:r w:rsidRPr="008A2ABA">
        <w:rPr>
          <w:rFonts w:eastAsia="Times New Roman"/>
          <w:shd w:val="clear" w:color="auto" w:fill="FFFFFF"/>
        </w:rPr>
        <w:t xml:space="preserve"> </w:t>
      </w:r>
    </w:p>
    <w:p w14:paraId="0FDD9805" w14:textId="77777777" w:rsidR="0060084F" w:rsidRPr="008A2ABA" w:rsidRDefault="0060084F" w:rsidP="009C0AD9"/>
    <w:p w14:paraId="431DBA47" w14:textId="3115CC6F" w:rsidR="0060084F" w:rsidRPr="008A2ABA" w:rsidRDefault="00F45958" w:rsidP="009C0AD9">
      <w:pPr>
        <w:rPr>
          <w:rFonts w:eastAsia="Times New Roman"/>
          <w:color w:val="222222"/>
          <w:shd w:val="clear" w:color="auto" w:fill="FFFFFF"/>
        </w:rPr>
      </w:pPr>
      <w:r w:rsidRPr="00F45958">
        <w:rPr>
          <w:rFonts w:eastAsia="Times New Roman"/>
          <w:i/>
          <w:iCs/>
          <w:color w:val="222222"/>
          <w:shd w:val="clear" w:color="auto" w:fill="FFFFFF"/>
        </w:rPr>
        <w:t>S. aureus</w:t>
      </w:r>
      <w:r w:rsidR="0073580A" w:rsidRPr="0073580A">
        <w:rPr>
          <w:rFonts w:eastAsia="Times New Roman"/>
          <w:i/>
          <w:iCs/>
          <w:color w:val="222222"/>
          <w:shd w:val="clear" w:color="auto" w:fill="FFFFFF"/>
        </w:rPr>
        <w:t xml:space="preserve"> </w:t>
      </w:r>
      <w:r w:rsidR="0060084F" w:rsidRPr="008A2ABA">
        <w:rPr>
          <w:rFonts w:eastAsia="Times New Roman"/>
          <w:color w:val="222222"/>
          <w:shd w:val="clear" w:color="auto" w:fill="FFFFFF"/>
        </w:rPr>
        <w:t xml:space="preserve">has been shown to activate the classical, lectin and alternative pathways of the complement system </w:t>
      </w:r>
      <w:r w:rsidR="0060084F" w:rsidRPr="008A2ABA">
        <w:rPr>
          <w:rFonts w:eastAsia="Times New Roman"/>
          <w:color w:val="222222"/>
          <w:shd w:val="clear" w:color="auto" w:fill="FFFFFF"/>
        </w:rPr>
        <w:fldChar w:fldCharType="begin" w:fldLock="1"/>
      </w:r>
      <w:r w:rsidR="00B145F9">
        <w:rPr>
          <w:rFonts w:eastAsia="Times New Roman"/>
          <w:color w:val="222222"/>
          <w:shd w:val="clear" w:color="auto" w:fill="FFFFFF"/>
        </w:rPr>
        <w:instrText>ADDIN CSL_CITATION { "citationItems" : [ { "id" : "ITEM-1", "itemData" : { "DOI" : "10.4049/jimmunol.169.8.4430", "ISBN" : "0022-1767 (Print)\\r0022-1767 (Linking)", "ISSN" : "0022-1767", "PMID" : "12370377", "abstract" : "Human mannose-binding lectin (MBL) is a serum protein of the innate immune system that circulates as a complex with a group of so-called MBL-associated serine proteases (MASP-1, MASP-2, and MASP-3). Complexes of MBL-MASP2 are able to activate the complement system in an Ab and C1-independent fashion after binding of the lectin to appropriate microbial sugar arrays. We have evaluated the additive effect of the lectin pathway relative to other complement activation pathways and the subsequent effect on neutrophil phagocytosis. Complement activation in the sera of MBL-deficient individuals was studied with and without the addition of exogenous MBL-MASP. Flow cytometry was used to measure the deposition of C4, factor B, C3b, and iC3b on Staphylococcus aureus. Deposition of the first cleavage product of the lectin pathway, C4b, was increased using the sera of three different MBL-deficient individuals when exogenous MBL-MASP was added. Factor B was deposited in association with C4, but there was no evidence of independent alternative pathway activation. Similar enhancement of C3b deposition was also observed, with evidence of elevated amounts of C3b processed to iC3b. The increase in opsonic C3 fragments mediated by MBL was associated with a significant increase in the uptake of organisms by neutrophils. We also observed significant increases in phagocytosis with MBL-MASPs that were independent of complement activation. We conclude that MBL-MASP makes a major contribution to complement-mediated host defense mechanisms.", "author" : [ { "dropping-particle" : "", "family" : "Neth", "given" : "Olaf", "non-dropping-particle" : "", "parse-names" : false, "suffix" : "" }, { "dropping-particle" : "", "family" : "Jack", "given" : "Dominic L", "non-dropping-particle" : "", "parse-names" : false, "suffix" : "" }, { "dropping-particle" : "", "family" : "Johnson", "given" : "Marina", "non-dropping-particle" : "", "parse-names" : false, "suffix" : "" }, { "dropping-particle" : "", "family" : "Klein", "given" : "Nigel J", "non-dropping-particle" : "", "parse-names" : false, "suffix" : "" }, { "dropping-particle" : "", "family" : "Turner", "given" : "Malcolm W", "non-dropping-particle" : "", "parse-names" : false, "suffix" : "" } ], "container-title" : "The Journal of Immunology", "id" : "ITEM-1", "issue" : "8", "issued" : { "date-parts" : [ [ "2002" ] ] }, "page" : "4430-4436", "title" : "Enhancement of Complement Activation and Opsonophagocytosis by Complexes of Mannose-Binding Lectin with Mannose-Binding Lectin-Associated Serine Protease After Binding to Staphylococcus aureus", "type" : "article-journal", "volume" : "169" }, "uris" : [ "http://www.mendeley.com/documents/?uuid=078b4d01-3b26-3013-b192-3c21b25a5a32" ] }, { "id" : "ITEM-2", "itemData" : { "ISBN" : "0385-5600 (Print)", "ISSN" : "03855600", "PMID" : "3670125", "abstract" : "Cell walls isolated from 29 strains of 24 gram-positive bacterial species, whose peptidoglycans belong to the group A type of Schleifer and Kandler's classification, with one exception (Arthrobacter sp.), were shown to activate the complement cascade in pooled fresh human serum mainly through the alternative pathway and partly through the classical one. The complement-activating effect of cell walls (5 species) possessing group B type peptidoglycan, except those of Corynebacterium insidiosum, was weaker than that of the walls with group A type peptidoglycan. Preparations of peptidoglycan isolated from cell walls of Staphylococcus aureus, Streptococcus pyogenes, and Lactobacillus plantarum also activated the alternative pathway of the complement cascade, but less effectively than the respective parent cell walls. A water-soluble \"polymer\" of peptidoglycan subunits (SEPS), which was prepared from Staphylococcus epidermidis peptidoglycans by treatment with a cross-bridge degrading endopeptidase, retained most of the complement-activating ability of the parent cell walls. A peptidoglycan \"monomer,\" SEPS-M, which was obtained by hydrolysis of the glycan chain of SEPS with endo-N-acetylmuramidase to disaccharide units did not activate complement. In conformity with this finding, neither synthetic N-acetylmuramyl-L-alanyl-D-isoglutamine (MDP) nor MDP-L-Lys-D-Ala activated the complement cascade. Among several lipophilic derivatives of MDP, 6-O-(3-hydroxy-3-docosylhexacosanoyl)-MDP-L-Lys-D-Ala (BH48-MDP-L-Lys-D-Ala) and 6-O-(2-tetradecylhexadecanoyl)-MDP (B30-MDP) were shown to activate complement through the alternative as well as the classical pathway and exclusively through the classical pathway, respectively. The finding that a D-isoasparagine analog of B30-MDP caused the same effect as the parent molecule strongly suggests that the activation of complement by B30-MDP is different from that caused by cell wall peptidoglycans and a water-soluble \"polymer\" of peptidoglycan subunits.", "author" : [ { "dropping-particle" : "", "family" : "Kawasaki", "given" : "Akinori", "non-dropping-particle" : "", "parse-names" : false, "suffix" : "" }, { "dropping-particle" : "", "family" : "Takada", "given" : "Haruhiko", "non-dropping-particle" : "", "parse-names" : false, "suffix" : "" }, { "dropping-particle" : "", "family" : "Kotani", "given" : "Shozo", "non-dropping-particle" : "", "parse-names" : false, "suffix" : "" }, { "dropping-particle" : "", "family" : "Inai", "given" : "Shinya", "non-dropping-particle" : "", "parse-names" : false, "suffix" : "" }, { "dropping-particle" : "", "family" : "Nagaki", "given" : "Kazuyoshi", "non-dropping-particle" : "", "parse-names" : false, "suffix" : "" }, { "dropping-particle" : "", "family" : "Matsumoto", "given" : "Misako", "non-dropping-particle" : "", "parse-names" : false, "suffix" : "" }, { "dropping-particle" : "", "family" : "Yokogawa", "given" : "Kanae", "non-dropping-particle" : "", "parse-names" : false, "suffix" : "" }, { "dropping-particle" : "", "family" : "Kawata", "given" : "Shigeo", "non-dropping-particle" : "", "parse-names" : false, "suffix" : "" }, { "dropping-particle" : "", "family" : "Kusumoto", "given" : "Shoichi", "non-dropping-particle" : "", "parse-names" : false, "suffix" : "" }, { "dropping-particle" : "", "family" : "Shiba", "given" : "T", "non-dropping-particle" : "", "parse-names" : false, "suffix" : "" } ], "container-title" : "Microbiol Immunol", "id" : "ITEM-2", "issue" : "6", "issued" : { "date-parts" : [ [ "1987" ] ] }, "page" : "551-569", "title" : "Activation of the human complement cascade by bacterial cell walls, peptidoglycans, water-soluble peptidoglycan components, and synthetic muramylpeptides--studies on active components and structural requirements", "type" : "article-journal", "volume" : "31" }, "uris" : [ "http://www.mendeley.com/documents/?uuid=472f10f2-1aec-394f-84f2-970c51a47bf4" ] }, { "id" : "ITEM-3", "itemData" : { "abstract" : "To obtain information on effector functions of human immunoglobulin G2 (IgG2), we have measured the complement-activating properties of polyclonal IgG subclass antibodies against bacterial antigens. IgGl and IgG2 were purified from serum samples from five healthy individuals, and complement activation was measured with different bacterial antigens. We used Staphylococcus aureus Wood 46 (STAW), which is a common antigen, Haemophilus influenzae type b (Hib), which is a common pathogenic microorganism in children, and formaldehyde-inactivated tetanus toxin (IT). Bacteria were incubated with antibodies and then incubated with sera from agammaglobulinemic patients as a complement source, and C3c deposition was measured by enzyme-linked immunosorbent assay. We found that anti-STAW IgG2 activated complement to a level similar to that of anti-STAW IgGl. Anti-Hib IgGl complement activation was as much as seven times higher than that of anti-Hib IgG2 in four individuals. In one individual, anti-Hib IgG2 was more effective in complement activation than anti-Hib IgGl. Anti-TT antibodies showed patterns similar to those of anti-Hib. Our results indicate that IgG2 antibodies may contribute significantly to antibacterial defense. Also, individual differences in antibody effector functions should be taken into account when evaluating the immune status of patients and during early phase 1 studies of new vaccines.", "author" : [ { "dropping-particle" : "", "family" : "M Bredius", "given" : "Robbert G", "non-dropping-particle" : "", "parse-names" : false, "suffix" : "" }, { "dropping-particle" : "", "family" : "Driedijk", "given" : "Peter C", "non-dropping-particle" : "", "parse-names" : false, "suffix" : "" }, { "dropping-particle" : "", "family" : "J Schouten", "given" : "Mireille F", "non-dropping-particle" : "", "parse-names" : false, "suffix" : "" }, { "dropping-particle" : "", "family" : "Weening", "given" : "Ron S", "non-dropping-particle" : "", "parse-names" : false, "suffix" : "" }, { "dropping-particle" : "", "family" : "THEO OUTl", "given" : "ANnD A", "non-dropping-particle" : "", "parse-names" : false, "suffix" : "" } ], "container-title" : "INFECrION AND IMMUNITY", "id" : "ITEM-3", "issue" : "11", "issued" : { "date-parts" : [ [ "1992" ] ] }, "page" : "4838-4847", "title" : "Complement Activation by Polyclonal Immunoglobulin Gi and G2 Antibodies against Staphylococcus aureus, Haemophilus influenzae Type b, and Tetanus Toxoid", "type" : "article-journal", "volume" : "60" }, "uris" : [ "http://www.mendeley.com/documents/?uuid=b4695b49-3b2e-30d4-8fc9-d59c6dd383ba" ] }, { "id" : "ITEM-4", "itemData" : { "abstract" : "The role of cell-wall peptidoglycan, teichoic acid and protein A in the processes of Staphylococcus aureus complement activation and opsonization was investigated. CH50 consumption studies revealed that, although all cell-surface fractions were capable of activating the classical C pathway, only peptidoglycan consumed C via the alternative pathway. Using a quantitative immunofluorescence assay, peptidogly-can was shown to bind C3 molecules via the classical as well as via the alternative C pathway and in the absence of IgG and IgA class antibodies. C activation via the classical and the alternative pathway could be distinguished by kinetic analysis. By comparing the rates of staphylococcal C consumption, C3 fixation and opsonization it was found that the CH50 con-sumption assay is a relatively insensitive method and may yield results that do not necessarily reflect the process of bacterial opsonization.", "author" : [ { "dropping-particle" : "", "family" : "Verbrugh", "given" : "H A", "non-dropping-particle" : "", "parse-names" : false, "suffix" : "" }, { "dropping-particle" : "", "family" : "Dijk", "given" : "Willemien C", "non-dropping-particle" : "Van", "parse-names" : false, "suffix" : "" }, { "dropping-particle" : "", "family" : "Peters", "given" : "R", "non-dropping-particle" : "", "parse-names" : false, "suffix" : "" }, { "dropping-particle" : "", "family" : "Tol", "given" : "Marijke E", "non-dropping-particle" : "Van Der", "parse-names" : false, "suffix" : "" } ], "container-title" : "Immunology", "id" : "ITEM-4", "issued" : { "date-parts" : [ [ "1979" ] ] }, "title" : "The role of Staphylococcus aureus cell-wall peptidoglycan, teichoic acid and protein A in the processes of complement activation and opsonization", "type" : "article-journal", "volume" : "37" }, "uris" : [ "http://www.mendeley.com/documents/?uuid=dc400874-d1b5-369c-9318-9179907a0b02" ] }, { "id" : "ITEM-5", "itemData" : { "abstract" : "The abilities of intact Staphylococcus aureus H, crude cell walls (CCW), purified cell walls (PCW, peptidoglycan [PG] and covalently linked teichoic acid), peptidoglycan, and cell membranes (CM) to activate the complement system in normal human serum, C2-deficient serum, and immunoglobulin-deficient serum were compared. On a weight basis, PCW was the most active fraction; intact organisms and CCW were about equally effective; and PG was least active in causing complement consumption in normal serum. CM also activated comple-ment but did not give a clear dose-response relationship in the concentrations used. Kinetic studies revealed that C3-C9 consumption occurred at a significantly slower rate in C2-deficient serum, indicating that intact organisms, PCW, and PG may activate the complement system via the classical and alternative pathways in normal serum. C3-C9 consumption was also slower in immunoglobulin-defi-cient serum than in normal serum, implying that immunoglobulins play a role in attaining maximum rates of complement activation. In all sera studied, PG was less active in complement activation than PCW. These results indicate that a number of cell surface components of S. aureus can play a role in complement activation by this organism and that the presence of teichoic acid has a significant enhancing effect in this regard. Recent studies in this laboratory have focused attention on peptidoglycan (PG) as being the Staphylococcus aureus cell surface component of key importance in promoting opsonization of this organism by both heat-labile and heat-sta-ble factors in nonimmune human serum (P.", "author" : [ { "dropping-particle" : "", "family" : "Wilkinson", "given" : "Brian J", "non-dropping-particle" : "", "parse-names" : false, "suffix" : "" }, { "dropping-particle" : "", "family" : "Kim", "given" : "Youngki", "non-dropping-particle" : "", "parse-names" : false, "suffix" : "" }, { "dropping-particle" : "", "family" : "Peterson", "given" : "Phillip K", "non-dropping-particle" : "", "parse-names" : false, "suffix" : "" }, { "dropping-particle" : "", "family" : "Quie", "given" : "Paul G", "non-dropping-particle" : "", "parse-names" : false, "suffix" : "" }, { "dropping-particle" : "", "family" : "Michael", "given" : "Alfred F", "non-dropping-particle" : "", "parse-names" : false, "suffix" : "" }, { "dropping-particle" : "", "family" : "Peterson", "given" : "K", "non-dropping-particle" : "", "parse-names" : false, "suffix" : "" }, { "dropping-particle" : "", "family" : "Wilkinson", "given" : "B J", "non-dropping-particle" : "", "parse-names" : false, "suffix" : "" }, { "dropping-particle" : "", "family" : "Kim", "given" : "Y", "non-dropping-particle" : "", "parse-names" : false, "suffix" : "" }, { "dropping-particle" : "", "family" : "Verhoef", "given" : "J", "non-dropping-particle" : "", "parse-names" : false, "suffix" : "" }, { "dropping-particle" : "", "family" : "Schmeling", "given" : "D", "non-dropping-particle" : "", "parse-names" : false, "suffix" : "" }, { "dropping-particle" : "", "family" : "Douglas", "given" : "S D", "non-dropping-particle" : "", "parse-names" : false, "suffix" : "" }, { "dropping-particle" : "", "family" : "Quie", "given" : "P G", "non-dropping-particle" : "", "parse-names" : false, "suffix" : "" } ], "container-title" : "INFECTION AND IMMUNITY", "id" : "ITEM-5", "issue" : "2", "issued" : { "date-parts" : [ [ "1978" ] ] }, "page" : "388-392", "title" : "Activation of Complement by Cell Surface Components of Staphylococcus aureus", "type" : "article-journal", "volume" : "20" }, "uris" : [ "http://www.mendeley.com/documents/?uuid=73ed36b5-006b-3937-9387-4cff3c5848de" ] } ], "mendeley" : { "formattedCitation" : "(Wilkinson &lt;i&gt;et al.&lt;/i&gt;, 1978; Verbrugh &lt;i&gt;et al.&lt;/i&gt;, 1979; Kawasaki &lt;i&gt;et al.&lt;/i&gt;, 1987; M Bredius &lt;i&gt;et al.&lt;/i&gt;, 1992; Neth &lt;i&gt;et al.&lt;/i&gt;, 2002)", "plainTextFormattedCitation" : "(Wilkinson et al., 1978; Verbrugh et al., 1979; Kawasaki et al., 1987; M Bredius et al., 1992; Neth et al., 2002)", "previouslyFormattedCitation" : "(Wilkinson &lt;i&gt;et al.&lt;/i&gt;, 1978; Verbrugh &lt;i&gt;et al.&lt;/i&gt;, 1979; Kawasaki &lt;i&gt;et al.&lt;/i&gt;, 1987; M Bredius &lt;i&gt;et al.&lt;/i&gt;, 1992; Neth &lt;i&gt;et al.&lt;/i&gt;, 2002)" }, "properties" : {  }, "schema" : "https://github.com/citation-style-language/schema/raw/master/csl-citation.json" }</w:instrText>
      </w:r>
      <w:r w:rsidR="0060084F" w:rsidRPr="008A2ABA">
        <w:rPr>
          <w:rFonts w:eastAsia="Times New Roman"/>
          <w:color w:val="222222"/>
          <w:shd w:val="clear" w:color="auto" w:fill="FFFFFF"/>
        </w:rPr>
        <w:fldChar w:fldCharType="separate"/>
      </w:r>
      <w:r w:rsidR="00F71621" w:rsidRPr="00F71621">
        <w:rPr>
          <w:rFonts w:eastAsia="Times New Roman"/>
          <w:noProof/>
          <w:color w:val="222222"/>
          <w:shd w:val="clear" w:color="auto" w:fill="FFFFFF"/>
        </w:rPr>
        <w:t xml:space="preserve">(Wilkinson </w:t>
      </w:r>
      <w:r w:rsidR="00F71621" w:rsidRPr="00F71621">
        <w:rPr>
          <w:rFonts w:eastAsia="Times New Roman"/>
          <w:i/>
          <w:noProof/>
          <w:color w:val="222222"/>
          <w:shd w:val="clear" w:color="auto" w:fill="FFFFFF"/>
        </w:rPr>
        <w:t>et al.</w:t>
      </w:r>
      <w:r w:rsidR="00F71621" w:rsidRPr="00F71621">
        <w:rPr>
          <w:rFonts w:eastAsia="Times New Roman"/>
          <w:noProof/>
          <w:color w:val="222222"/>
          <w:shd w:val="clear" w:color="auto" w:fill="FFFFFF"/>
        </w:rPr>
        <w:t xml:space="preserve">, 1978; Verbrugh </w:t>
      </w:r>
      <w:r w:rsidR="00F71621" w:rsidRPr="00F71621">
        <w:rPr>
          <w:rFonts w:eastAsia="Times New Roman"/>
          <w:i/>
          <w:noProof/>
          <w:color w:val="222222"/>
          <w:shd w:val="clear" w:color="auto" w:fill="FFFFFF"/>
        </w:rPr>
        <w:t>et al.</w:t>
      </w:r>
      <w:r w:rsidR="00F71621" w:rsidRPr="00F71621">
        <w:rPr>
          <w:rFonts w:eastAsia="Times New Roman"/>
          <w:noProof/>
          <w:color w:val="222222"/>
          <w:shd w:val="clear" w:color="auto" w:fill="FFFFFF"/>
        </w:rPr>
        <w:t xml:space="preserve">, 1979; Kawasaki </w:t>
      </w:r>
      <w:r w:rsidR="00F71621" w:rsidRPr="00F71621">
        <w:rPr>
          <w:rFonts w:eastAsia="Times New Roman"/>
          <w:i/>
          <w:noProof/>
          <w:color w:val="222222"/>
          <w:shd w:val="clear" w:color="auto" w:fill="FFFFFF"/>
        </w:rPr>
        <w:t>et al.</w:t>
      </w:r>
      <w:r w:rsidR="00F71621" w:rsidRPr="00F71621">
        <w:rPr>
          <w:rFonts w:eastAsia="Times New Roman"/>
          <w:noProof/>
          <w:color w:val="222222"/>
          <w:shd w:val="clear" w:color="auto" w:fill="FFFFFF"/>
        </w:rPr>
        <w:t xml:space="preserve">, 1987; M Bredius </w:t>
      </w:r>
      <w:r w:rsidR="00F71621" w:rsidRPr="00F71621">
        <w:rPr>
          <w:rFonts w:eastAsia="Times New Roman"/>
          <w:i/>
          <w:noProof/>
          <w:color w:val="222222"/>
          <w:shd w:val="clear" w:color="auto" w:fill="FFFFFF"/>
        </w:rPr>
        <w:t>et al.</w:t>
      </w:r>
      <w:r w:rsidR="00F71621" w:rsidRPr="00F71621">
        <w:rPr>
          <w:rFonts w:eastAsia="Times New Roman"/>
          <w:noProof/>
          <w:color w:val="222222"/>
          <w:shd w:val="clear" w:color="auto" w:fill="FFFFFF"/>
        </w:rPr>
        <w:t xml:space="preserve">, 1992; Neth </w:t>
      </w:r>
      <w:r w:rsidR="00F71621" w:rsidRPr="00F71621">
        <w:rPr>
          <w:rFonts w:eastAsia="Times New Roman"/>
          <w:i/>
          <w:noProof/>
          <w:color w:val="222222"/>
          <w:shd w:val="clear" w:color="auto" w:fill="FFFFFF"/>
        </w:rPr>
        <w:t>et al.</w:t>
      </w:r>
      <w:r w:rsidR="00F71621" w:rsidRPr="00F71621">
        <w:rPr>
          <w:rFonts w:eastAsia="Times New Roman"/>
          <w:noProof/>
          <w:color w:val="222222"/>
          <w:shd w:val="clear" w:color="auto" w:fill="FFFFFF"/>
        </w:rPr>
        <w:t>, 2002)</w:t>
      </w:r>
      <w:r w:rsidR="0060084F" w:rsidRPr="008A2ABA">
        <w:rPr>
          <w:rFonts w:eastAsia="Times New Roman"/>
          <w:color w:val="222222"/>
          <w:shd w:val="clear" w:color="auto" w:fill="FFFFFF"/>
        </w:rPr>
        <w:fldChar w:fldCharType="end"/>
      </w:r>
      <w:r w:rsidR="00AB3CB7">
        <w:rPr>
          <w:rFonts w:eastAsia="Times New Roman"/>
          <w:color w:val="222222"/>
          <w:shd w:val="clear" w:color="auto" w:fill="FFFFFF"/>
        </w:rPr>
        <w:t>.</w:t>
      </w:r>
      <w:r w:rsidR="0060084F" w:rsidRPr="008A2ABA">
        <w:rPr>
          <w:rFonts w:eastAsia="Times New Roman"/>
          <w:color w:val="222222"/>
          <w:shd w:val="clear" w:color="auto" w:fill="FFFFFF"/>
        </w:rPr>
        <w:t xml:space="preserve"> All these pathways converge on the opsonin C3, making it a central marker to study complement system activation. Activation of any of the three complement pathways leads to the deposition of C3b on the surface of bacteria and their sequential killing by cells of the immune system. Moreover, studies have shown that suppressing mouse complement C3 convertase enzyme activity by cobra venom factor (CVF) results in an increased severity of septicaemia and septic arthritis in </w:t>
      </w:r>
      <w:r w:rsidRPr="00F45958">
        <w:rPr>
          <w:rFonts w:eastAsia="Times New Roman"/>
          <w:i/>
          <w:iCs/>
          <w:color w:val="222222"/>
          <w:shd w:val="clear" w:color="auto" w:fill="FFFFFF"/>
        </w:rPr>
        <w:t>S. aureus</w:t>
      </w:r>
      <w:r w:rsidR="00B75B6A">
        <w:rPr>
          <w:rFonts w:eastAsia="Times New Roman"/>
          <w:i/>
          <w:iCs/>
          <w:color w:val="222222"/>
          <w:shd w:val="clear" w:color="auto" w:fill="FFFFFF"/>
        </w:rPr>
        <w:t xml:space="preserve"> </w:t>
      </w:r>
      <w:r w:rsidR="0060084F" w:rsidRPr="008A2ABA">
        <w:rPr>
          <w:rFonts w:eastAsia="Times New Roman"/>
          <w:color w:val="222222"/>
          <w:shd w:val="clear" w:color="auto" w:fill="FFFFFF"/>
        </w:rPr>
        <w:t xml:space="preserve">infected mice </w:t>
      </w:r>
      <w:r w:rsidR="0060084F" w:rsidRPr="008A2ABA">
        <w:rPr>
          <w:rFonts w:eastAsia="Times New Roman"/>
          <w:color w:val="222222"/>
          <w:shd w:val="clear" w:color="auto" w:fill="FFFFFF"/>
        </w:rPr>
        <w:fldChar w:fldCharType="begin" w:fldLock="1"/>
      </w:r>
      <w:r w:rsidR="00B145F9">
        <w:rPr>
          <w:rFonts w:eastAsia="Times New Roman"/>
          <w:color w:val="222222"/>
          <w:shd w:val="clear" w:color="auto" w:fill="FFFFFF"/>
        </w:rPr>
        <w:instrText>ADDIN CSL_CITATION { "citationItems" : [ { "id" : "ITEM-1", "itemData" : { "ISSN" : "0009-9104", "PMID" : "9933426", "abstract" : "The aim of the study was to assess the role of the complement system in Staphylococcus aureus arthritis and septicaemia. The murine model of haematogenously acquired septic arthritis was used, injecting intravenously toxic shock syndrome toxin-1 (TSST-1), producing S. aureus LS-1. Complement was depleted using cobra venom factor (CVF). Evaluation of arthritis was performed clinically and histopathologically. In addition, the effect of complement depletion on the phagocytic activity of leucocytes was assessed in vivo and in vitro. Six days after inoculation of S. aureus the prevalence of arthritis in decomplemented mice was three-fold higher than that in controls (91% versus 25%). The clinical severity of arthritis at the end of the experiment, expressed as arthritic index, was 7.3 and 1.9, respectively. These findings were confirmed by histological index of synovitis as well as of cartilage and/or bone destruction being significantly higher in decomplemented mice than in controls (9.8 +/- 1.7 versus 4.9 +/- 1.2, P &lt;0.05; and 7.9 +/- 1.7 versus 3.0 +/- 0.9, P &lt;0.05, respectively). Also, the septicaemia-induced mortality was clearly higher in decomplemented mice compared with the controls. CVF treatment significantly reduced in vivo polymorphonuclear cell-dependent inflammation induced by subcutaneous injection of olive oil and mirroring the capacity of polymorphonuclear cells (PMNC) to migrate and/or extravasate. Besides, the decomplementation procedure significantly impaired phagocytic activity of peripheral blood leucocytes in vitro, since the number of phagocytes being able to ingest bacteria decreased by 50% when the cells were maintained in decomplemented serum compared with those in intact serum. The conclusion is that complement depletion aggravates the clinical course of S. aureus arthritis and septicaemia, possibly by a combination of decreased migration/extravasation of PMNC and an impairment of phagocytosis.", "author" : [ { "dropping-particle" : "", "family" : "Sakiniene", "given" : "E", "non-dropping-particle" : "", "parse-names" : false, "suffix" : "" }, { "dropping-particle" : "", "family" : "Bremell", "given" : "T", "non-dropping-particle" : "", "parse-names" : false, "suffix" : "" }, { "dropping-particle" : "", "family" : "Tarkowski", "given" : "A", "non-dropping-particle" : "", "parse-names" : false, "suffix" : "" } ], "container-title" : "Clinical and experimental immunology", "id" : "ITEM-1", "issue" : "1", "issued" : { "date-parts" : [ [ "1999", "1" ] ] }, "page" : "95-102", "title" : "Complement depletion aggravates Staphylococcus aureus septicaemia and septic arthritis.", "type" : "article-journal", "volume" : "115" }, "uris" : [ "http://www.mendeley.com/documents/?uuid=b6d99fcf-1035-4ea8-b81a-e5f458694b3b" ] }, { "id" : "ITEM-2", "itemData" : { "ISSN" : "1550-6606", "author" : [ { "dropping-particle" : "", "family" : "Aikin Charles G Cochrane", "given" : "Barbara S", "non-dropping-particle" : "", "parse-names" : false, "suffix" : "" } ], "container-title" : "J Immunol", "id" : "ITEM-2", "issued" : { "date-parts" : [ [ "1970" ] ] }, "page" : "55-69", "title" : "Immunologic Reactions Effect on Various Protein of Cobra Venom: Its by a in Vivo Complement Depletion of Plasma", "type" : "article-journal", "volume" : "105" }, "uris" : [ "http://www.mendeley.com/documents/?uuid=0f02d0b9-471e-3fcb-a475-0acefde30cf1" ] } ], "mendeley" : { "formattedCitation" : "(Aikin Charles G Cochrane, 1970; Sakiniene, Bremell and Tarkowski, 1999)", "plainTextFormattedCitation" : "(Aikin Charles G Cochrane, 1970; Sakiniene, Bremell and Tarkowski, 1999)", "previouslyFormattedCitation" : "(Aikin Charles G Cochrane, 1970; Sakiniene, Bremell and Tarkowski, 1999)" }, "properties" : {  }, "schema" : "https://github.com/citation-style-language/schema/raw/master/csl-citation.json" }</w:instrText>
      </w:r>
      <w:r w:rsidR="0060084F" w:rsidRPr="008A2ABA">
        <w:rPr>
          <w:rFonts w:eastAsia="Times New Roman"/>
          <w:color w:val="222222"/>
          <w:shd w:val="clear" w:color="auto" w:fill="FFFFFF"/>
        </w:rPr>
        <w:fldChar w:fldCharType="separate"/>
      </w:r>
      <w:r w:rsidR="00F71621" w:rsidRPr="00F71621">
        <w:rPr>
          <w:rFonts w:eastAsia="Times New Roman"/>
          <w:noProof/>
          <w:color w:val="222222"/>
          <w:shd w:val="clear" w:color="auto" w:fill="FFFFFF"/>
        </w:rPr>
        <w:t>(Aikin Charles G Cochrane, 1970; Sakiniene, Bremell and Tarkowski, 1999)</w:t>
      </w:r>
      <w:r w:rsidR="0060084F" w:rsidRPr="008A2ABA">
        <w:rPr>
          <w:rFonts w:eastAsia="Times New Roman"/>
          <w:color w:val="222222"/>
          <w:shd w:val="clear" w:color="auto" w:fill="FFFFFF"/>
        </w:rPr>
        <w:fldChar w:fldCharType="end"/>
      </w:r>
      <w:r w:rsidR="0060084F" w:rsidRPr="008A2ABA">
        <w:rPr>
          <w:rFonts w:eastAsia="Times New Roman"/>
          <w:color w:val="222222"/>
          <w:shd w:val="clear" w:color="auto" w:fill="FFFFFF"/>
        </w:rPr>
        <w:t>.</w:t>
      </w:r>
    </w:p>
    <w:p w14:paraId="6680140D" w14:textId="77777777" w:rsidR="0060084F" w:rsidRPr="008A2ABA" w:rsidRDefault="0060084F" w:rsidP="009C0AD9">
      <w:pPr>
        <w:rPr>
          <w:rFonts w:eastAsia="Times New Roman"/>
          <w:color w:val="222222"/>
          <w:shd w:val="clear" w:color="auto" w:fill="FFFFFF"/>
        </w:rPr>
      </w:pPr>
    </w:p>
    <w:p w14:paraId="5A8E23E4" w14:textId="3FEB1F71" w:rsidR="0060084F" w:rsidRPr="008A2ABA" w:rsidRDefault="0060084F" w:rsidP="009C0AD9">
      <w:pPr>
        <w:rPr>
          <w:rFonts w:eastAsia="Times New Roman"/>
          <w:color w:val="222222"/>
          <w:shd w:val="clear" w:color="auto" w:fill="FFFFFF"/>
        </w:rPr>
      </w:pPr>
      <w:r w:rsidRPr="008A2ABA">
        <w:rPr>
          <w:rFonts w:eastAsia="Times New Roman"/>
          <w:color w:val="222222"/>
          <w:shd w:val="clear" w:color="auto" w:fill="FFFFFF"/>
        </w:rPr>
        <w:lastRenderedPageBreak/>
        <w:t>The aim of the experiments was therefore to study whether activation of complement is dependent on specific molecular moieties of PGN including side chains and whether the intact glycan backbone is essential.</w:t>
      </w:r>
      <w:r w:rsidR="0073580A" w:rsidRPr="0073580A">
        <w:rPr>
          <w:rFonts w:eastAsia="Times New Roman"/>
          <w:i/>
          <w:iCs/>
          <w:color w:val="222222"/>
          <w:shd w:val="clear" w:color="auto" w:fill="FFFFFF"/>
        </w:rPr>
        <w:t xml:space="preserve"> </w:t>
      </w:r>
      <w:r w:rsidRPr="008A2ABA">
        <w:rPr>
          <w:rFonts w:eastAsia="Times New Roman"/>
          <w:color w:val="222222"/>
          <w:shd w:val="clear" w:color="auto" w:fill="FFFFFF"/>
        </w:rPr>
        <w:t xml:space="preserve">Data suggests that the activation of C3 and downstream production of C3b is not dependent on PGN being polymeric and neither does it seem to be impacted by differences in </w:t>
      </w:r>
      <w:r>
        <w:rPr>
          <w:rFonts w:eastAsia="Times New Roman"/>
          <w:color w:val="222222"/>
          <w:shd w:val="clear" w:color="auto" w:fill="FFFFFF"/>
        </w:rPr>
        <w:t>peptide side chains</w:t>
      </w:r>
      <w:r w:rsidRPr="008A2ABA">
        <w:rPr>
          <w:rFonts w:eastAsia="Times New Roman"/>
          <w:color w:val="222222"/>
          <w:shd w:val="clear" w:color="auto" w:fill="FFFFFF"/>
        </w:rPr>
        <w:t>. However, it is important to note that only C3b activation was examined and PGN might have had a negative impact on opsonisation downstream of C3b. In order to further investigate this, a similar assay checking for C9b-9 activation could be performed. This would determine the role of PGN in MAC (membrane attack complex) formation.</w:t>
      </w:r>
    </w:p>
    <w:p w14:paraId="1A03D49F" w14:textId="77777777" w:rsidR="0060084F" w:rsidRPr="008A2ABA" w:rsidRDefault="0060084F" w:rsidP="009C0AD9">
      <w:pPr>
        <w:rPr>
          <w:rFonts w:eastAsia="Times New Roman"/>
          <w:color w:val="222222"/>
          <w:shd w:val="clear" w:color="auto" w:fill="FFFFFF"/>
        </w:rPr>
      </w:pPr>
    </w:p>
    <w:p w14:paraId="200095BB" w14:textId="77777777" w:rsidR="0060084F" w:rsidRPr="008A2ABA" w:rsidRDefault="0060084F" w:rsidP="009C0AD9">
      <w:pPr>
        <w:rPr>
          <w:rFonts w:eastAsia="Times New Roman"/>
          <w:color w:val="222222"/>
          <w:shd w:val="clear" w:color="auto" w:fill="FFFFFF"/>
        </w:rPr>
      </w:pPr>
      <w:r w:rsidRPr="008A2ABA">
        <w:rPr>
          <w:rFonts w:eastAsia="Times New Roman"/>
          <w:color w:val="222222"/>
          <w:shd w:val="clear" w:color="auto" w:fill="FFFFFF"/>
        </w:rPr>
        <w:t>A general outcome of these sets of experiments may suggest that TNF-</w:t>
      </w:r>
      <w:r w:rsidRPr="008A2ABA">
        <w:rPr>
          <w:rFonts w:ascii="Cambria" w:eastAsia="Cambria" w:hAnsi="Cambria" w:cs="Cambria"/>
          <w:color w:val="222222"/>
          <w:shd w:val="clear" w:color="auto" w:fill="FFFFFF"/>
        </w:rPr>
        <w:t>⍺</w:t>
      </w:r>
      <w:r w:rsidRPr="008A2ABA">
        <w:rPr>
          <w:rFonts w:eastAsia="Times New Roman"/>
          <w:color w:val="222222"/>
          <w:shd w:val="clear" w:color="auto" w:fill="FFFFFF"/>
        </w:rPr>
        <w:t xml:space="preserve"> signalling may happen through a different signalling pathway than that of IL-8 and complement, as it does not get activated by PGN solubilized by </w:t>
      </w:r>
      <w:r>
        <w:rPr>
          <w:rFonts w:eastAsia="Times New Roman"/>
          <w:color w:val="222222"/>
          <w:shd w:val="clear" w:color="auto" w:fill="FFFFFF"/>
        </w:rPr>
        <w:t>Mutanolysin</w:t>
      </w:r>
      <w:r w:rsidRPr="008A2ABA">
        <w:rPr>
          <w:rFonts w:eastAsia="Times New Roman"/>
          <w:color w:val="222222"/>
          <w:shd w:val="clear" w:color="auto" w:fill="FFFFFF"/>
        </w:rPr>
        <w:t>.</w:t>
      </w:r>
    </w:p>
    <w:p w14:paraId="517CE2BA" w14:textId="77777777" w:rsidR="0060084F" w:rsidRPr="008A2ABA" w:rsidRDefault="0060084F" w:rsidP="009C0AD9">
      <w:pPr>
        <w:rPr>
          <w:rFonts w:eastAsia="Times New Roman"/>
          <w:color w:val="222222"/>
          <w:shd w:val="clear" w:color="auto" w:fill="FFFFFF"/>
        </w:rPr>
      </w:pPr>
    </w:p>
    <w:p w14:paraId="3F12D176" w14:textId="77777777" w:rsidR="0060084F" w:rsidRPr="008A2ABA" w:rsidRDefault="0060084F" w:rsidP="0042099B">
      <w:pPr>
        <w:pStyle w:val="Heading3"/>
        <w:rPr>
          <w:rFonts w:eastAsia="Times New Roman"/>
          <w:shd w:val="clear" w:color="auto" w:fill="FFFFFF"/>
        </w:rPr>
      </w:pPr>
      <w:bookmarkStart w:id="532" w:name="_Toc498640471"/>
      <w:bookmarkStart w:id="533" w:name="_Toc505018438"/>
      <w:bookmarkStart w:id="534" w:name="_Toc521494882"/>
      <w:r w:rsidRPr="008A2ABA">
        <w:rPr>
          <w:rFonts w:eastAsia="Times New Roman"/>
          <w:shd w:val="clear" w:color="auto" w:fill="FFFFFF"/>
        </w:rPr>
        <w:t>Response of cell surface receptors to stimulation with peptidoglycan</w:t>
      </w:r>
      <w:bookmarkEnd w:id="532"/>
      <w:bookmarkEnd w:id="533"/>
      <w:bookmarkEnd w:id="534"/>
      <w:r w:rsidRPr="008A2ABA">
        <w:rPr>
          <w:rFonts w:eastAsia="Times New Roman"/>
          <w:shd w:val="clear" w:color="auto" w:fill="FFFFFF"/>
        </w:rPr>
        <w:t xml:space="preserve"> </w:t>
      </w:r>
    </w:p>
    <w:p w14:paraId="4FFA782E" w14:textId="77777777" w:rsidR="0060084F" w:rsidRPr="008A2ABA" w:rsidRDefault="0060084F" w:rsidP="009C0AD9"/>
    <w:p w14:paraId="56E14E28" w14:textId="77777777" w:rsidR="0060084F" w:rsidRPr="008A2ABA" w:rsidRDefault="0060084F" w:rsidP="009C0AD9">
      <w:r w:rsidRPr="008A2ABA">
        <w:t>Lymphocytes, neutrophils and monocytes contain granules that digest recognised pathogens as well as being involved in production of inflammatory agents.</w:t>
      </w:r>
    </w:p>
    <w:p w14:paraId="1C803F62" w14:textId="43ABF0F8" w:rsidR="0060084F" w:rsidRPr="008A2ABA" w:rsidRDefault="0060084F" w:rsidP="009C0AD9">
      <w:r w:rsidRPr="008A2ABA">
        <w:t>After performing a screen of more than 54 receptors commonly upregulated during inflammation on monocytes neutrophils and lymphocytes</w:t>
      </w:r>
      <w:r>
        <w:t xml:space="preserve"> using the Tricolour assay</w:t>
      </w:r>
      <w:r w:rsidR="00AB3CB7">
        <w:t>,</w:t>
      </w:r>
      <w:r w:rsidRPr="008A2ABA">
        <w:t xml:space="preserve"> it was noted that a set of receptors has been downregulated. A group of these, mainly responsible for adhesion have been recognised as downregulated after challenge with PGN. CD162, Siglec-9, CD50, CD321, CD31, CD47, CD44 were identified by flowcytometry </w:t>
      </w:r>
      <w:r w:rsidRPr="008A2ABA">
        <w:lastRenderedPageBreak/>
        <w:t xml:space="preserve">as </w:t>
      </w:r>
      <w:r>
        <w:t xml:space="preserve">being </w:t>
      </w:r>
      <w:r w:rsidRPr="008A2ABA">
        <w:t xml:space="preserve">downregulated. Cell adhesion receptors are necessary for the recruitment of leukocytes from the vasculature for appropriate inflammation response, as they allow for cell-cell and cell-matrix interactions. </w:t>
      </w:r>
    </w:p>
    <w:p w14:paraId="7F0C46D3" w14:textId="3B0A7D35" w:rsidR="0060084F" w:rsidRPr="008A2ABA" w:rsidRDefault="0060084F" w:rsidP="009C0AD9">
      <w:r w:rsidRPr="008A2ABA">
        <w:t xml:space="preserve">Several studies have pointed to the importance of leukocyte migration through the epithelial barrier, resulting in phenotypic changes such as reduced apoptosis in neutrophils </w:t>
      </w:r>
      <w:r w:rsidRPr="008A2ABA">
        <w:fldChar w:fldCharType="begin" w:fldLock="1"/>
      </w:r>
      <w:r w:rsidR="00B145F9">
        <w:instrText>ADDIN CSL_CITATION { "citationItems" : [ { "id" : "ITEM-1", "itemData" : { "DOI" : "10.1152/ajplung.00209.2004", "ISSN" : "1040-0605", "PMID" : "15475382", "abstract" : "Delayed polymorphonuclear leukocyte (PMN) apoptosis exacerbates acute lung injury. To reach the alveolar spaces, PMNs must migrate across both pulmonary endothelial and epithelial cell layers. We hypothesized that transmigration across the endothelium-epithelium bilayer suppresses PMN apoptosis and sought to elucidate the underlying mechanisms. PMNs freshly isolated from normal volunteers were allowed to migrate across polycarbonate membranes alone or membranes coated with a bilayer of human lung endothelial and epithelial cells. After migration toward different chemoattractants (IL-8, formyl-Met-Leu-Phe, or leukotriene B(4)), PMN apoptosis and caspase activities were assessed by annexin V, histology, and enzymatic assays, respectively. Messenger RNA and specific protein expression in three receptor ligand-mediated, apoptosis-inducing pathways (Fas, TNF-alpha, and TNF-related apoptosis-inducing ligand) were further examined by gene array, RT-PCR, flow cytometry, and Western blot analyses. The data demonstrated that transbilayer migration suppressed PMN apoptosis, and this effect was not chemoattractant type specific. Kinetic analyses further showed that the delay of apoptosis was sustained to at least 18 h. Transbilayer migration caused significant decreases in caspase (-3, -8, and -9) activities. The changes in apoptosis-related gene expression support the survival role of transbilayer migration. Furthermore, the reduced apoptosis was correlated with downregulation of Fas ligand and TNF receptor 1 expression. Our data reveal that migration across a lung endothelium-epithelium bilayer suppresses PMN apoptosis. The decreased activity and/or expression of proapoptotic proteins may provide possible targets for the regulation of inappropriate delay in PMN apoptosis during lung inflammation and injury.", "author" : [ { "dropping-particle" : "", "family" : "Hu", "given" : "Maowen", "non-dropping-particle" : "", "parse-names" : false, "suffix" : "" }, { "dropping-particle" : "", "family" : "Lin", "given" : "Xinchun", "non-dropping-particle" : "", "parse-names" : false, "suffix" : "" }, { "dropping-particle" : "", "family" : "Du", "given" : "Qiaoting", "non-dropping-particle" : "", "parse-names" : false, "suffix" : "" }, { "dropping-particle" : "", "family" : "Miller", "given" : "Edmund J", "non-dropping-particle" : "", "parse-names" : false, "suffix" : "" }, { "dropping-particle" : "", "family" : "Wang", "given" : "Ping", "non-dropping-particle" : "", "parse-names" : false, "suffix" : "" }, { "dropping-particle" : "", "family" : "Simms", "given" : "H Hank", "non-dropping-particle" : "", "parse-names" : false, "suffix" : "" } ], "container-title" : "American journal of physiology. Lung cellular and molecular physiology", "id" : "ITEM-1", "issue" : "2", "issued" : { "date-parts" : [ [ "2005", "2", "1" ] ] }, "page" : "L266-74", "publisher" : "American Physiological Society", "title" : "Regulation of polymorphonuclear leukocyte apoptosis: role of lung endothelium-epithelium bilayer transmigration.", "type" : "article-journal", "volume" : "288" }, "uris" : [ "http://www.mendeley.com/documents/?uuid=46de699a-44ef-3c63-89b0-dbd841bfbb71" ] } ], "mendeley" : { "formattedCitation" : "(Hu &lt;i&gt;et al.&lt;/i&gt;, 2005)", "plainTextFormattedCitation" : "(Hu et al., 2005)", "previouslyFormattedCitation" : "(Hu &lt;i&gt;et al.&lt;/i&gt;, 2005)" }, "properties" : {  }, "schema" : "https://github.com/citation-style-language/schema/raw/master/csl-citation.json" }</w:instrText>
      </w:r>
      <w:r w:rsidRPr="008A2ABA">
        <w:fldChar w:fldCharType="separate"/>
      </w:r>
      <w:r w:rsidR="00F71621" w:rsidRPr="00F71621">
        <w:rPr>
          <w:noProof/>
        </w:rPr>
        <w:t xml:space="preserve">(Hu </w:t>
      </w:r>
      <w:r w:rsidR="00F71621" w:rsidRPr="00F71621">
        <w:rPr>
          <w:i/>
          <w:noProof/>
        </w:rPr>
        <w:t>et al.</w:t>
      </w:r>
      <w:r w:rsidR="00F71621" w:rsidRPr="00F71621">
        <w:rPr>
          <w:noProof/>
        </w:rPr>
        <w:t>, 2005)</w:t>
      </w:r>
      <w:r w:rsidRPr="008A2ABA">
        <w:fldChar w:fldCharType="end"/>
      </w:r>
      <w:r w:rsidRPr="008A2ABA">
        <w:t>, aiding monocyte in</w:t>
      </w:r>
      <w:r>
        <w:t>to</w:t>
      </w:r>
      <w:r w:rsidRPr="008A2ABA">
        <w:t xml:space="preserve"> DC differentiation and enhance</w:t>
      </w:r>
      <w:r>
        <w:t>d migration and proliferation of</w:t>
      </w:r>
      <w:r w:rsidRPr="008A2ABA">
        <w:t xml:space="preserve"> T-cells </w:t>
      </w:r>
      <w:r w:rsidRPr="008A2ABA">
        <w:fldChar w:fldCharType="begin" w:fldLock="1"/>
      </w:r>
      <w:r w:rsidR="00B145F9">
        <w:instrText>ADDIN CSL_CITATION { "citationItems" : [ { "id" : "ITEM-1", "itemData" : { "ISSN" : "0022-1767", "PMID" : "9973429", "abstract" : "Activated T cells acquire endothelial cell (EC) plasma membrane constituents during transendothelial migration. This was assessed using an in vitro model system in which human peripheral blood CD4+ T cells migrated through confluent monolayers of HUVEC. Flow cytometry of migrated CD4+ T cells demonstrated that activated, but not resting, T cells acquired a variety of endothelial surface determinants, including CD31, CD49d, CD54, CD61, and CD62E. The extracellular domains of these molecules were detected on migrated T cells with mAbs, including those directed to the ligand-binding regions. A number of approaches were employed to document that the acquisition of these molecules was uniquely accomplished by activated T cells and clearly involved transfer from both resting and TNF-alpha-activated EC. Acquisition of endothelial markers by activated T cells occurred as part of the transfer of membrane components, as migrating T cells acquired EC membranes prelabeled with the lipophilic dye, 3,3'-dihexadecyloxacarbocyanine perchlorate (DiOC-16), along with EC surface proteins. Thus, during transendothelial migration, activated T cells acquire endothelial membrane components, and as a result may deliver them to perivascular sites.", "author" : [ { "dropping-particle" : "", "family" : "Brezinschek", "given" : "R I", "non-dropping-particle" : "", "parse-names" : false, "suffix" : "" }, { "dropping-particle" : "", "family" : "Oppenheimer-Marks", "given" : "N", "non-dropping-particle" : "", "parse-names" : false, "suffix" : "" }, { "dropping-particle" : "", "family" : "Lipsky", "given" : "P E", "non-dropping-particle" : "", "parse-names" : false, "suffix" : "" } ], "container-title" : "Journal of immunology (Baltimore, Md. : 1950)", "id" : "ITEM-1", "issue" : "3", "issued" : { "date-parts" : [ [ "1999", "2", "1" ] ] }, "page" : "1677-84", "publisher" : "American Association of Immunologists", "title" : "Activated T cells acquire endothelial cell surface determinants during transendothelial migration.", "type" : "article-journal", "volume" : "162" }, "uris" : [ "http://www.mendeley.com/documents/?uuid=e3f0e24a-ac3b-3eb2-a44b-7976829fc7e3" ] } ], "mendeley" : { "formattedCitation" : "(Brezinschek, Oppenheimer-Marks and Lipsky, 1999)", "plainTextFormattedCitation" : "(Brezinschek, Oppenheimer-Marks and Lipsky, 1999)", "previouslyFormattedCitation" : "(Brezinschek, Oppenheimer-Marks and Lipsky, 1999)" }, "properties" : {  }, "schema" : "https://github.com/citation-style-language/schema/raw/master/csl-citation.json" }</w:instrText>
      </w:r>
      <w:r w:rsidRPr="008A2ABA">
        <w:fldChar w:fldCharType="separate"/>
      </w:r>
      <w:r w:rsidR="00F71621" w:rsidRPr="00F71621">
        <w:rPr>
          <w:noProof/>
        </w:rPr>
        <w:t>(Brezinschek, Oppenheimer-Marks and Lipsky, 1999)</w:t>
      </w:r>
      <w:r w:rsidRPr="008A2ABA">
        <w:fldChar w:fldCharType="end"/>
      </w:r>
      <w:r w:rsidRPr="008A2ABA">
        <w:t>. Therefore</w:t>
      </w:r>
      <w:r>
        <w:t>,</w:t>
      </w:r>
      <w:r w:rsidRPr="008A2ABA">
        <w:t xml:space="preserve"> there is logic behind hindering this process to aid survival by bacteria.</w:t>
      </w:r>
    </w:p>
    <w:p w14:paraId="1505FDA6" w14:textId="77777777" w:rsidR="0060084F" w:rsidRPr="008A2ABA" w:rsidRDefault="0060084F" w:rsidP="009C0AD9"/>
    <w:p w14:paraId="21E0797C" w14:textId="77777777" w:rsidR="0060084F" w:rsidRPr="008A2ABA" w:rsidRDefault="0060084F" w:rsidP="00EE19F9">
      <w:pPr>
        <w:pStyle w:val="Heading4"/>
      </w:pPr>
      <w:bookmarkStart w:id="535" w:name="_Toc505018439"/>
      <w:bookmarkStart w:id="536" w:name="_Toc521494883"/>
      <w:r w:rsidRPr="008A2ABA">
        <w:t>CD162</w:t>
      </w:r>
      <w:bookmarkEnd w:id="535"/>
      <w:bookmarkEnd w:id="536"/>
    </w:p>
    <w:p w14:paraId="3BA15C05" w14:textId="77777777" w:rsidR="0060084F" w:rsidRPr="008A2ABA" w:rsidRDefault="0060084F" w:rsidP="009C0AD9"/>
    <w:p w14:paraId="3853FAB7" w14:textId="0D89AC24" w:rsidR="0060084F" w:rsidRPr="008A2ABA" w:rsidRDefault="0060084F" w:rsidP="009C0AD9">
      <w:r w:rsidRPr="008A2ABA">
        <w:t xml:space="preserve">CD162, also known as P-selectin glycoprotein ligand 1 (PSGL-1) is expressed on all leukocytes </w:t>
      </w:r>
      <w:r w:rsidRPr="008A2ABA">
        <w:fldChar w:fldCharType="begin" w:fldLock="1"/>
      </w:r>
      <w:r w:rsidR="00B145F9">
        <w:instrText>ADDIN CSL_CITATION { "citationItems" : [ { "id" : "ITEM-1", "itemData" : { "abstract" : "P-selectin glycoprotein ligand-1 (PSGL-1) is a dimeric mucin-like 120-kDa glycoprotein on leukocyte surfaces that binds to P-and L-selectin and promotes cell adhesion in the inflammatory response. The extreme amino terminal extracellular domain of PSGL-1 is critical for these interactions, based on site-directed mutagenesis, blocking mon-oclonal antibodies, and biochemical analyses. The current hypothesis is that for high affinity interactions with P-selectin, PSGL-1 must contain O-glycans with a core-2 branched motif containing the sialyl Lewis x antigen (NeuAca2\u00ae3Gal\u00df1\u00ae4[Fuca1\u00ae3]GlcNAc\u00df1\u00aeR). In addition, high affinity interactions require the co-expression of tyrosine sulfate on tyrosine residues near the critical O-glycan struc-ture. This review addresses the biochemical evidence for this hypoth-esis and the evidence that PSGL-1 is an important in vivo ligand for cell adhesion.", "author" : [ { "dropping-particle" : "", "family" : "Cummings", "given" : "R D", "non-dropping-particle" : "", "parse-names" : false, "suffix" : "" }, { "dropping-particle" : "", "family" : "Cummings", "given" : "Correspondence R D", "non-dropping-particle" : "", "parse-names" : false, "suffix" : "" } ], "container-title" : "Braz J Med Biol Res Brazilian Journal of Medical and Biological Research", "id" : "ITEM-1", "issue" : "32", "issued" : { "date-parts" : [ [ "1999" ] ] }, "page" : "519-528", "title" : "Structure and function of the selectin ligand PSGL-1", "type" : "article-journal", "volume" : "32" }, "uris" : [ "http://www.mendeley.com/documents/?uuid=ae2e5fb6-5fc9-3748-895e-5c41b5e71cf5" ] } ], "mendeley" : { "formattedCitation" : "(Cummings and Cummings, 1999)", "plainTextFormattedCitation" : "(Cummings and Cummings, 1999)", "previouslyFormattedCitation" : "(Cummings and Cummings, 1999)" }, "properties" : {  }, "schema" : "https://github.com/citation-style-language/schema/raw/master/csl-citation.json" }</w:instrText>
      </w:r>
      <w:r w:rsidRPr="008A2ABA">
        <w:fldChar w:fldCharType="separate"/>
      </w:r>
      <w:r w:rsidR="00F71621" w:rsidRPr="00F71621">
        <w:rPr>
          <w:noProof/>
        </w:rPr>
        <w:t>(Cummings and Cummings, 1999)</w:t>
      </w:r>
      <w:r w:rsidRPr="008A2ABA">
        <w:fldChar w:fldCharType="end"/>
      </w:r>
      <w:r w:rsidRPr="008A2ABA">
        <w:t>. Its main role has been identified as tethering leukocytes to the vessel wall via endothelial selectins. This has been proven to be essential during inflammation</w:t>
      </w:r>
      <w:r w:rsidR="00AB3CB7">
        <w:t>,</w:t>
      </w:r>
      <w:r w:rsidRPr="008A2ABA">
        <w:t xml:space="preserve"> as mice deficient in PSGL-1 show a 1-2</w:t>
      </w:r>
      <w:r>
        <w:t xml:space="preserve"> </w:t>
      </w:r>
      <w:r w:rsidRPr="008A2ABA">
        <w:t>hr lag in neutrophil recruitment to the site of inflammation, as well as a surp</w:t>
      </w:r>
      <w:r>
        <w:t>rising 2-</w:t>
      </w:r>
      <w:r w:rsidRPr="008A2ABA">
        <w:t xml:space="preserve">4 fold increase in overall neutrophil numbers compared to WT mice </w:t>
      </w:r>
      <w:r w:rsidRPr="008A2ABA">
        <w:fldChar w:fldCharType="begin" w:fldLock="1"/>
      </w:r>
      <w:r w:rsidR="00B145F9">
        <w:instrText>ADDIN CSL_CITATION { "citationItems" : [ { "id" : "ITEM-1", "itemData" : { "author" : [ { "dropping-particle" : "", "family" : "Mayadas", "given" : "Tanya", "non-dropping-particle" : "", "parse-names" : false, "suffix" : "" }, { "dropping-particle" : "", "family" : "Johnson", "given" : "Robert", "non-dropping-particle" : "", "parse-names" : false, "suffix" : "" }, { "dropping-particle" : "", "family" : "Rayburn", "given" : "Helen", "non-dropping-particle" : "", "parse-names" : false, "suffix" : "" }, { "dropping-particle" : "", "family" : "Hynes", "given" : "Richard", "non-dropping-particle" : "", "parse-names" : false, "suffix" : "" }, { "dropping-particle" : "", "family" : "Wagner", "given" : "Denisa", "non-dropping-particle" : "", "parse-names" : false, "suffix" : "" } ], "container-title" : "Cell", "id" : "ITEM-1", "issued" : { "date-parts" : [ [ "1993" ] ] }, "page" : "541-554", "title" : "Leukocyte rolling and extravasation are severily compromised in P selectin - deficient mice", "type" : "article-journal", "volume" : "74" }, "uris" : [ "http://www.mendeley.com/documents/?uuid=c965053c-d3aa-3502-855c-e4a1662bd0a5" ] } ], "mendeley" : { "formattedCitation" : "(Mayadas &lt;i&gt;et al.&lt;/i&gt;, 1993)", "plainTextFormattedCitation" : "(Mayadas et al., 1993)", "previouslyFormattedCitation" : "(Mayadas &lt;i&gt;et al.&lt;/i&gt;, 1993)" }, "properties" : {  }, "schema" : "https://github.com/citation-style-language/schema/raw/master/csl-citation.json" }</w:instrText>
      </w:r>
      <w:r w:rsidRPr="008A2ABA">
        <w:fldChar w:fldCharType="separate"/>
      </w:r>
      <w:r w:rsidR="00F71621" w:rsidRPr="00F71621">
        <w:rPr>
          <w:noProof/>
        </w:rPr>
        <w:t xml:space="preserve">(Mayadas </w:t>
      </w:r>
      <w:r w:rsidR="00F71621" w:rsidRPr="00F71621">
        <w:rPr>
          <w:i/>
          <w:noProof/>
        </w:rPr>
        <w:t>et al.</w:t>
      </w:r>
      <w:r w:rsidR="00F71621" w:rsidRPr="00F71621">
        <w:rPr>
          <w:noProof/>
        </w:rPr>
        <w:t>, 1993)</w:t>
      </w:r>
      <w:r w:rsidRPr="008A2ABA">
        <w:fldChar w:fldCharType="end"/>
      </w:r>
      <w:r w:rsidRPr="008A2ABA">
        <w:t xml:space="preserve">. Therefore it would be of interest to compare neutrophil count in mice during augmentation, to see if neutrophil numbers have been increased. It is surprising that down regulation of CD162 happens in all three tested leukocytes however mostly only in response to PGN digested with </w:t>
      </w:r>
      <w:r>
        <w:t>Mutanolysin</w:t>
      </w:r>
      <w:r w:rsidRPr="008A2ABA">
        <w:t>.</w:t>
      </w:r>
    </w:p>
    <w:p w14:paraId="08C62297" w14:textId="77777777" w:rsidR="0060084F" w:rsidRPr="008A2ABA" w:rsidRDefault="0060084F" w:rsidP="009C0AD9"/>
    <w:p w14:paraId="3429A1BF" w14:textId="3CD1154C" w:rsidR="0060084F" w:rsidRPr="008A2ABA" w:rsidRDefault="0060084F" w:rsidP="009C0AD9">
      <w:r w:rsidRPr="008A2ABA">
        <w:lastRenderedPageBreak/>
        <w:t>Digested PGN from SH1000 and SH1000∆</w:t>
      </w:r>
      <w:r w:rsidRPr="008A2ABA">
        <w:rPr>
          <w:i/>
        </w:rPr>
        <w:t>tarO</w:t>
      </w:r>
      <w:r w:rsidRPr="008A2ABA">
        <w:t xml:space="preserve"> showed downregulation of CD162 in lymphocytes and neutrophils, however </w:t>
      </w:r>
      <w:r>
        <w:t>it</w:t>
      </w:r>
      <w:r w:rsidRPr="008A2ABA">
        <w:t xml:space="preserve"> would have also</w:t>
      </w:r>
      <w:r>
        <w:t xml:space="preserve"> been</w:t>
      </w:r>
      <w:r w:rsidRPr="008A2ABA">
        <w:t xml:space="preserve"> expected</w:t>
      </w:r>
      <w:r>
        <w:t xml:space="preserve"> that</w:t>
      </w:r>
      <w:r w:rsidRPr="008A2ABA">
        <w:t xml:space="preserve"> the</w:t>
      </w:r>
      <w:r>
        <w:t>re would be the</w:t>
      </w:r>
      <w:r w:rsidRPr="008A2ABA">
        <w:t xml:space="preserve"> same response in SH1000 polymeric (HF- stripped) and</w:t>
      </w:r>
      <w:r w:rsidR="0073580A" w:rsidRPr="0073580A">
        <w:rPr>
          <w:i/>
          <w:iCs/>
        </w:rPr>
        <w:t xml:space="preserve"> </w:t>
      </w:r>
      <w:r w:rsidRPr="008A2ABA">
        <w:t>SH1000∆</w:t>
      </w:r>
      <w:r w:rsidRPr="00887009">
        <w:rPr>
          <w:i/>
        </w:rPr>
        <w:t xml:space="preserve">tarO </w:t>
      </w:r>
      <w:r w:rsidRPr="008A2ABA">
        <w:t>polymeric</w:t>
      </w:r>
      <w:r>
        <w:t xml:space="preserve"> peptidoglycan</w:t>
      </w:r>
      <w:r w:rsidR="00AB3CB7">
        <w:t>,</w:t>
      </w:r>
      <w:r w:rsidRPr="008A2ABA">
        <w:t xml:space="preserve"> as both </w:t>
      </w:r>
      <w:r>
        <w:t>do</w:t>
      </w:r>
      <w:r w:rsidRPr="008A2ABA">
        <w:t xml:space="preserve"> not have WTA’s. </w:t>
      </w:r>
      <w:r>
        <w:t>R</w:t>
      </w:r>
      <w:r w:rsidRPr="008A2ABA">
        <w:t>esults demonstrate that in the case of</w:t>
      </w:r>
      <w:r w:rsidR="0073580A" w:rsidRPr="0073580A">
        <w:rPr>
          <w:i/>
          <w:iCs/>
        </w:rPr>
        <w:t xml:space="preserve"> </w:t>
      </w:r>
      <w:r w:rsidRPr="008A2ABA">
        <w:t>SH1000∆</w:t>
      </w:r>
      <w:r w:rsidRPr="00887009">
        <w:rPr>
          <w:i/>
        </w:rPr>
        <w:t>tarO</w:t>
      </w:r>
      <w:r w:rsidRPr="008A2ABA">
        <w:t>, absence of WTA does not stop downregulation of CD162, however in SH1000 the unstripped version (and not the HF-stripped) downregulates CD162. Therefore</w:t>
      </w:r>
      <w:r>
        <w:t>,</w:t>
      </w:r>
      <w:r w:rsidRPr="008A2ABA">
        <w:t xml:space="preserve"> </w:t>
      </w:r>
      <w:r>
        <w:t>such anomalous results should be re-examined in the future.</w:t>
      </w:r>
    </w:p>
    <w:p w14:paraId="3C2EDA47" w14:textId="77777777" w:rsidR="0060084F" w:rsidRPr="008A2ABA" w:rsidRDefault="0060084F" w:rsidP="009C0AD9">
      <w:pPr>
        <w:rPr>
          <w:rFonts w:eastAsia="Cambria" w:cs="Cambria"/>
        </w:rPr>
      </w:pPr>
    </w:p>
    <w:p w14:paraId="6C78B0FA" w14:textId="77777777" w:rsidR="0060084F" w:rsidRPr="008A2ABA" w:rsidRDefault="0060084F" w:rsidP="00EE19F9">
      <w:pPr>
        <w:pStyle w:val="Heading4"/>
        <w:rPr>
          <w:rFonts w:eastAsia="Cambria"/>
        </w:rPr>
      </w:pPr>
      <w:bookmarkStart w:id="537" w:name="_Toc505018440"/>
      <w:bookmarkStart w:id="538" w:name="_Toc521494884"/>
      <w:r w:rsidRPr="008A2ABA">
        <w:rPr>
          <w:rFonts w:eastAsia="Cambria"/>
        </w:rPr>
        <w:t>Siglec-9</w:t>
      </w:r>
      <w:bookmarkEnd w:id="537"/>
      <w:bookmarkEnd w:id="538"/>
    </w:p>
    <w:p w14:paraId="6D2A6931" w14:textId="77777777" w:rsidR="0060084F" w:rsidRPr="008A2ABA" w:rsidRDefault="0060084F" w:rsidP="009C0AD9">
      <w:pPr>
        <w:rPr>
          <w:rFonts w:eastAsia="Cambria" w:cs="Cambria"/>
        </w:rPr>
      </w:pPr>
    </w:p>
    <w:p w14:paraId="0F127F1B" w14:textId="3B220C38" w:rsidR="0060084F" w:rsidRPr="008A2ABA" w:rsidRDefault="0060084F" w:rsidP="009C0AD9">
      <w:pPr>
        <w:rPr>
          <w:rFonts w:eastAsia="Cambria" w:cs="Cambria"/>
        </w:rPr>
      </w:pPr>
      <w:r w:rsidRPr="008A2ABA">
        <w:rPr>
          <w:rFonts w:eastAsia="Cambria" w:cs="Cambria"/>
        </w:rPr>
        <w:t xml:space="preserve">Siglec-9 </w:t>
      </w:r>
      <w:r w:rsidR="00B75B6A">
        <w:rPr>
          <w:rFonts w:eastAsia="Cambria" w:cs="Cambria"/>
        </w:rPr>
        <w:t>(</w:t>
      </w:r>
      <w:r w:rsidRPr="008A2ABA">
        <w:rPr>
          <w:rFonts w:eastAsia="Cambria" w:cs="Cambria"/>
        </w:rPr>
        <w:t>sialic acid immunoglobulin-like lectin 9) is known to be present on all leukocytes and facilitate</w:t>
      </w:r>
      <w:r>
        <w:rPr>
          <w:rFonts w:eastAsia="Cambria" w:cs="Cambria"/>
        </w:rPr>
        <w:t>s</w:t>
      </w:r>
      <w:r w:rsidRPr="008A2ABA">
        <w:rPr>
          <w:rFonts w:eastAsia="Cambria" w:cs="Cambria"/>
        </w:rPr>
        <w:t xml:space="preserve"> binding to inflamed human synovial membranes </w:t>
      </w:r>
      <w:r w:rsidRPr="008A2ABA">
        <w:rPr>
          <w:rFonts w:eastAsia="Cambria" w:cs="Cambria"/>
        </w:rPr>
        <w:fldChar w:fldCharType="begin" w:fldLock="1"/>
      </w:r>
      <w:r w:rsidR="00B145F9">
        <w:rPr>
          <w:rFonts w:eastAsia="Cambria" w:cs="Cambria"/>
        </w:rPr>
        <w:instrText>ADDIN CSL_CITATION { "citationItems" : [ { "id" : "ITEM-1", "itemData" : { "DOI" : "10.1182/blood-2010-09-311076", "ISSN" : "1528-0020", "PMID" : "21821708", "abstract" : "Leukocyte migration to sites of inflammation is regulated by several endothelial adhesion molecules. Vascular adhesion protein-1 (VAP-1) is unique among the homing-associated molecules as it is both an enzyme that oxidizes primary amines and an adhesin. Although granulocytes can bind to endothelium via a VAP-1-dependent manner, the counter-receptor(s) on this leukocyte population is(are) not known. Here we used a phage display approach and identified Siglec-9 as a candidate ligand on granulocytes. The binding between Siglec-9 and VAP-1 was confirmed by in vitro and ex vivo adhesion assays. The interaction sites between VAP-1 and Siglec-9 were identified by molecular modeling and confirmed by further binding assays with mutated proteins. Although the binding takes place in the enzymatic groove of VAP-1, it is only partially dependent on the enzymatic activity of VAP-1. In positron emission tomography, the \u2076\u2078Gallium-labeled peptide of Siglec-9 specifically detected VAP-1 in vasculature at sites of inflammation and cancer. Thus, the peptide binding to the enzymatic groove of VAP-1 can be used for imaging conditions, such as inflammation and cancer.", "author" : [ { "dropping-particle" : "", "family" : "Aalto", "given" : "Kristiina", "non-dropping-particle" : "", "parse-names" : false, "suffix" : "" }, { "dropping-particle" : "", "family" : "Autio", "given" : "Anu", "non-dropping-particle" : "", "parse-names" : false, "suffix" : "" }, { "dropping-particle" : "", "family" : "Kiss", "given" : "Elina A", "non-dropping-particle" : "", "parse-names" : false, "suffix" : "" }, { "dropping-particle" : "", "family" : "Elima", "given" : "Kati", "non-dropping-particle" : "", "parse-names" : false, "suffix" : "" }, { "dropping-particle" : "", "family" : "Nymalm", "given" : "Yvonne", "non-dropping-particle" : "", "parse-names" : false, "suffix" : "" }, { "dropping-particle" : "", "family" : "Veres", "given" : "Tibor Z", "non-dropping-particle" : "", "parse-names" : false, "suffix" : "" }, { "dropping-particle" : "", "family" : "Marttila-Ichihara", "given" : "Fumiko", "non-dropping-particle" : "", "parse-names" : false, "suffix" : "" }, { "dropping-particle" : "", "family" : "Elovaara", "given" : "Heli", "non-dropping-particle" : "", "parse-names" : false, "suffix" : "" }, { "dropping-particle" : "", "family" : "Saanijoki", "given" : "Tiina", "non-dropping-particle" : "", "parse-names" : false, "suffix" : "" }, { "dropping-particle" : "", "family" : "Crocker", "given" : "Paul R", "non-dropping-particle" : "", "parse-names" : false, "suffix" : "" }, { "dropping-particle" : "", "family" : "Maksimow", "given" : "Mikael", "non-dropping-particle" : "", "parse-names" : false, "suffix" : "" }, { "dropping-particle" : "", "family" : "Bligt", "given" : "Eva", "non-dropping-particle" : "", "parse-names" : false, "suffix" : "" }, { "dropping-particle" : "", "family" : "Salminen", "given" : "Tiina A", "non-dropping-particle" : "", "parse-names" : false, "suffix" : "" }, { "dropping-particle" : "", "family" : "Salmi", "given" : "Marko", "non-dropping-particle" : "", "parse-names" : false, "suffix" : "" }, { "dropping-particle" : "", "family" : "Roivainen", "given" : "Anne", "non-dropping-particle" : "", "parse-names" : false, "suffix" : "" }, { "dropping-particle" : "", "family" : "Jalkanen", "given" : "Sirpa", "non-dropping-particle" : "", "parse-names" : false, "suffix" : "" } ], "container-title" : "Blood", "id" : "ITEM-1", "issue" : "13", "issued" : { "date-parts" : [ [ "2011", "9", "29" ] ] }, "page" : "3725-33", "publisher" : "Europe PMC Funders", "title" : "Siglec-9 is a novel leukocyte ligand for vascular adhesion protein-1 and can be used in PET imaging of inflammation and cancer.", "type" : "article-journal", "volume" : "118" }, "uris" : [ "http://www.mendeley.com/documents/?uuid=78f545f5-b7e6-34dd-b85b-da253b41fa99" ] } ], "mendeley" : { "formattedCitation" : "(Aalto &lt;i&gt;et al.&lt;/i&gt;, 2011)", "plainTextFormattedCitation" : "(Aalto et al., 2011)", "previouslyFormattedCitation" : "(Aalto &lt;i&gt;et al.&lt;/i&gt;, 2011)" }, "properties" : {  }, "schema" : "https://github.com/citation-style-language/schema/raw/master/csl-citation.json" }</w:instrText>
      </w:r>
      <w:r w:rsidRPr="008A2ABA">
        <w:rPr>
          <w:rFonts w:eastAsia="Cambria" w:cs="Cambria"/>
        </w:rPr>
        <w:fldChar w:fldCharType="separate"/>
      </w:r>
      <w:r w:rsidR="00F71621" w:rsidRPr="00F71621">
        <w:rPr>
          <w:rFonts w:eastAsia="Cambria" w:cs="Cambria"/>
          <w:noProof/>
        </w:rPr>
        <w:t xml:space="preserve">(Aalto </w:t>
      </w:r>
      <w:r w:rsidR="00F71621" w:rsidRPr="00F71621">
        <w:rPr>
          <w:rFonts w:eastAsia="Cambria" w:cs="Cambria"/>
          <w:i/>
          <w:noProof/>
        </w:rPr>
        <w:t>et al.</w:t>
      </w:r>
      <w:r w:rsidR="00F71621" w:rsidRPr="00F71621">
        <w:rPr>
          <w:rFonts w:eastAsia="Cambria" w:cs="Cambria"/>
          <w:noProof/>
        </w:rPr>
        <w:t>, 2011)</w:t>
      </w:r>
      <w:r w:rsidRPr="008A2ABA">
        <w:rPr>
          <w:rFonts w:eastAsia="Cambria" w:cs="Cambria"/>
        </w:rPr>
        <w:fldChar w:fldCharType="end"/>
      </w:r>
      <w:r w:rsidRPr="008A2ABA">
        <w:rPr>
          <w:rFonts w:eastAsia="Cambria" w:cs="Cambria"/>
        </w:rPr>
        <w:t xml:space="preserve"> What is more, it has been found to stimulate production of ROS in neutrophils, triggering cell death though apoptotic and non- apoptotic pathways </w:t>
      </w:r>
      <w:r w:rsidRPr="008A2ABA">
        <w:rPr>
          <w:rFonts w:eastAsia="Cambria" w:cs="Cambria"/>
        </w:rPr>
        <w:fldChar w:fldCharType="begin" w:fldLock="1"/>
      </w:r>
      <w:r w:rsidR="00B145F9">
        <w:rPr>
          <w:rFonts w:eastAsia="Cambria" w:cs="Cambria"/>
        </w:rPr>
        <w:instrText>ADDIN CSL_CITATION { "citationItems" : [ { "id" : "ITEM-1", "itemData" : { "DOI" : "10.1182/blood-2004-10-4112", "ISSN" : "0006-4971", "PMID" : "15827126", "abstract" : "We report about new apoptotic and non-apoptotic death pathways in neutrophils that are initiated via the surface molecule sialic acid-binding immunoglobulin-like lectin (Siglec)-9. In normal neutrophils, Siglec-9 ligation induced apoptosis. Inflammatory neutrophils obtained from patients with acute septic shock or rheumatoid arthritis demonstrated increased Siglec-9, but normal Fas receptor-mediated cytotoxic responses when compared with normal blood neutrophils. The increased Siglec-9-mediated death was mimicked in vitro by short-term preincubation of normal neutrophils with proinflammatory cytokines, such as granulocyte/macrophage colony-stimulating factor (GM-CSF), interferon-alpha (IFN-alpha), and IFN-gamma, and was demonstrated to be caspase independent. Experiments using scavengers of reactive oxygen species (ROS) or neutrophils unable to generate ROS indicated that both Siglec-9-mediated caspase-dependent and caspase-independent forms of neutrophil death depend on ROS. Interestingly, the caspase-independent form of neutrophil death was characterized by cytoplasmic vacuolization and several other nonapoptotic morphologic features, which were also seen in neutrophils present in joint fluids from rheumatoid arthritis patients. Taken together, these data suggest that apoptotic (ROS- and caspase-dependent) and nonapoptotic (ROS-dependent) death pathways are initiated in neutrophils via Siglec-9. The new insights have important implications for the pathogenesis, diagnosis, and treatment of inflammatory diseases such as sepsis and rheumatoid arthritis.", "author" : [ { "dropping-particle" : "", "family" : "Gunten", "given" : "Stephan", "non-dropping-particle" : "von", "parse-names" : false, "suffix" : "" }, { "dropping-particle" : "", "family" : "Yousefi", "given" : "Shida", "non-dropping-particle" : "", "parse-names" : false, "suffix" : "" }, { "dropping-particle" : "", "family" : "Seitz", "given" : "Michael", "non-dropping-particle" : "", "parse-names" : false, "suffix" : "" }, { "dropping-particle" : "", "family" : "Jakob", "given" : "Stephan M", "non-dropping-particle" : "", "parse-names" : false, "suffix" : "" }, { "dropping-particle" : "", "family" : "Schaffner", "given" : "Thomas", "non-dropping-particle" : "", "parse-names" : false, "suffix" : "" }, { "dropping-particle" : "", "family" : "Seger", "given" : "Reinhard", "non-dropping-particle" : "", "parse-names" : false, "suffix" : "" }, { "dropping-particle" : "", "family" : "Takala", "given" : "Jukka", "non-dropping-particle" : "", "parse-names" : false, "suffix" : "" }, { "dropping-particle" : "", "family" : "Villiger", "given" : "Peter M", "non-dropping-particle" : "", "parse-names" : false, "suffix" : "" }, { "dropping-particle" : "", "family" : "Simon", "given" : "Hans-Uwe", "non-dropping-particle" : "", "parse-names" : false, "suffix" : "" } ], "container-title" : "Blood", "id" : "ITEM-1", "issue" : "4", "issued" : { "date-parts" : [ [ "2005", "8", "15" ] ] }, "page" : "1423-31", "publisher" : "American Society of Hematology", "title" : "Siglec-9 transduces apoptotic and nonapoptotic death signals into neutrophils depending on the proinflammatory cytokine environment.", "type" : "article-journal", "volume" : "106" }, "uris" : [ "http://www.mendeley.com/documents/?uuid=420f5f45-e947-3022-9578-bcc2bc5f124b" ] } ], "mendeley" : { "formattedCitation" : "(von Gunten &lt;i&gt;et al.&lt;/i&gt;, 2005)", "plainTextFormattedCitation" : "(von Gunten et al., 2005)", "previouslyFormattedCitation" : "(von Gunten &lt;i&gt;et al.&lt;/i&gt;, 2005)" }, "properties" : {  }, "schema" : "https://github.com/citation-style-language/schema/raw/master/csl-citation.json" }</w:instrText>
      </w:r>
      <w:r w:rsidRPr="008A2ABA">
        <w:rPr>
          <w:rFonts w:eastAsia="Cambria" w:cs="Cambria"/>
        </w:rPr>
        <w:fldChar w:fldCharType="separate"/>
      </w:r>
      <w:r w:rsidR="00F71621" w:rsidRPr="00F71621">
        <w:rPr>
          <w:rFonts w:eastAsia="Cambria" w:cs="Cambria"/>
          <w:noProof/>
        </w:rPr>
        <w:t xml:space="preserve">(von Gunten </w:t>
      </w:r>
      <w:r w:rsidR="00F71621" w:rsidRPr="00F71621">
        <w:rPr>
          <w:rFonts w:eastAsia="Cambria" w:cs="Cambria"/>
          <w:i/>
          <w:noProof/>
        </w:rPr>
        <w:t>et al.</w:t>
      </w:r>
      <w:r w:rsidR="00F71621" w:rsidRPr="00F71621">
        <w:rPr>
          <w:rFonts w:eastAsia="Cambria" w:cs="Cambria"/>
          <w:noProof/>
        </w:rPr>
        <w:t>, 2005)</w:t>
      </w:r>
      <w:r w:rsidRPr="008A2ABA">
        <w:rPr>
          <w:rFonts w:eastAsia="Cambria" w:cs="Cambria"/>
        </w:rPr>
        <w:fldChar w:fldCharType="end"/>
      </w:r>
      <w:r w:rsidRPr="008A2ABA">
        <w:rPr>
          <w:rFonts w:eastAsia="Cambria" w:cs="Cambria"/>
        </w:rPr>
        <w:t xml:space="preserve">. Interestingly, </w:t>
      </w:r>
      <w:r>
        <w:rPr>
          <w:rFonts w:eastAsia="Cambria" w:cs="Cambria"/>
        </w:rPr>
        <w:t>it was found that S</w:t>
      </w:r>
      <w:r w:rsidRPr="008A2ABA">
        <w:rPr>
          <w:rFonts w:eastAsia="Cambria" w:cs="Cambria"/>
        </w:rPr>
        <w:t>iglec-9 is downregulated strictly in neutrophils and by digested PGN.</w:t>
      </w:r>
      <w:r w:rsidR="0073580A" w:rsidRPr="0073580A">
        <w:rPr>
          <w:rFonts w:eastAsia="Cambria" w:cs="Cambria"/>
          <w:i/>
          <w:iCs/>
        </w:rPr>
        <w:t xml:space="preserve"> </w:t>
      </w:r>
      <w:r w:rsidRPr="008A2ABA">
        <w:rPr>
          <w:rFonts w:eastAsia="Cambria" w:cs="Cambria"/>
        </w:rPr>
        <w:t xml:space="preserve">This might be linked to the ability of </w:t>
      </w:r>
      <w:r w:rsidR="00F45958" w:rsidRPr="00F45958">
        <w:rPr>
          <w:rFonts w:eastAsia="Cambria" w:cs="Cambria"/>
          <w:i/>
          <w:iCs/>
        </w:rPr>
        <w:t>S. aureus</w:t>
      </w:r>
      <w:r w:rsidR="0073580A" w:rsidRPr="0073580A">
        <w:rPr>
          <w:rFonts w:eastAsia="Cambria" w:cs="Cambria"/>
          <w:i/>
          <w:iCs/>
        </w:rPr>
        <w:t xml:space="preserve"> </w:t>
      </w:r>
      <w:r w:rsidRPr="008A2ABA">
        <w:rPr>
          <w:rFonts w:eastAsia="Cambria" w:cs="Cambria"/>
        </w:rPr>
        <w:t xml:space="preserve">to survive within neutrophils for prolonged periods. </w:t>
      </w:r>
    </w:p>
    <w:p w14:paraId="53A2DD7D" w14:textId="77777777" w:rsidR="0060084F" w:rsidRPr="008A2ABA" w:rsidRDefault="0060084F" w:rsidP="009C0AD9">
      <w:pPr>
        <w:rPr>
          <w:rFonts w:eastAsia="Cambria" w:cs="Cambria"/>
        </w:rPr>
      </w:pPr>
    </w:p>
    <w:p w14:paraId="2A17E478" w14:textId="77777777" w:rsidR="0060084F" w:rsidRPr="008A2ABA" w:rsidRDefault="0060084F" w:rsidP="00EE19F9">
      <w:pPr>
        <w:pStyle w:val="Heading4"/>
        <w:rPr>
          <w:rFonts w:eastAsia="Cambria"/>
        </w:rPr>
      </w:pPr>
      <w:bookmarkStart w:id="539" w:name="_Toc505018441"/>
      <w:bookmarkStart w:id="540" w:name="_Toc521494885"/>
      <w:r w:rsidRPr="008A2ABA">
        <w:rPr>
          <w:rFonts w:eastAsia="Cambria"/>
        </w:rPr>
        <w:t>CD50</w:t>
      </w:r>
      <w:bookmarkEnd w:id="539"/>
      <w:bookmarkEnd w:id="540"/>
    </w:p>
    <w:p w14:paraId="71A4A42F" w14:textId="77777777" w:rsidR="0060084F" w:rsidRPr="008A2ABA" w:rsidRDefault="0060084F" w:rsidP="009C0AD9">
      <w:pPr>
        <w:rPr>
          <w:rFonts w:eastAsia="Cambria" w:cs="Cambria"/>
        </w:rPr>
      </w:pPr>
    </w:p>
    <w:p w14:paraId="543BA20C" w14:textId="5279C0E6" w:rsidR="0060084F" w:rsidRPr="008A2ABA" w:rsidRDefault="0060084F" w:rsidP="009C0AD9">
      <w:pPr>
        <w:rPr>
          <w:rFonts w:eastAsia="Cambria" w:cs="Cambria"/>
        </w:rPr>
      </w:pPr>
      <w:r w:rsidRPr="008A2ABA">
        <w:rPr>
          <w:rFonts w:eastAsia="Cambria" w:cs="Cambria"/>
        </w:rPr>
        <w:t>High expression of CD50</w:t>
      </w:r>
      <w:r w:rsidR="00AB3CB7">
        <w:rPr>
          <w:rFonts w:eastAsia="Cambria" w:cs="Cambria"/>
        </w:rPr>
        <w:t>,</w:t>
      </w:r>
      <w:r w:rsidRPr="008A2ABA">
        <w:rPr>
          <w:rFonts w:eastAsia="Cambria" w:cs="Cambria"/>
        </w:rPr>
        <w:t xml:space="preserve"> also known as intracellular adhesion protein-3 (ICAM-3) has been linked by several studies to upregulation of leukocyte function </w:t>
      </w:r>
      <w:r w:rsidRPr="008A2ABA">
        <w:rPr>
          <w:rFonts w:eastAsia="Cambria" w:cs="Cambria"/>
        </w:rPr>
        <w:fldChar w:fldCharType="begin" w:fldLock="1"/>
      </w:r>
      <w:r w:rsidR="00B145F9">
        <w:rPr>
          <w:rFonts w:eastAsia="Cambria" w:cs="Cambria"/>
        </w:rPr>
        <w:instrText>ADDIN CSL_CITATION { "citationItems" : [ { "id" : "ITEM-1", "itemData" : { "DOI" : "10.1038/ni753", "ISSN" : "15292908", "author" : [ { "dropping-particle" : "", "family" : "Montoya", "given" : "Mar\u00eda C.", "non-dropping-particle" : "", "parse-names" : false, "suffix" : "" }, { "dropping-particle" : "", "family" : "Sancho", "given" : "David", "non-dropping-particle" : "", "parse-names" : false, "suffix" : "" }, { "dropping-particle" : "", "family" : "Bonello", "given" : "Gr\u00e9gory", "non-dropping-particle" : "", "parse-names" : false, "suffix" : "" }, { "dropping-particle" : "", "family" : "Collette", "given" : "Yves", "non-dropping-particle" : "", "parse-names" : false, "suffix" : "" }, { "dropping-particle" : "", "family" : "Langlet", "given" : "Claire", "non-dropping-particle" : "", "parse-names" : false, "suffix" : "" }, { "dropping-particle" : "", "family" : "He", "given" : "Hai Tao", "non-dropping-particle" : "", "parse-names" : false, "suffix" : "" }, { "dropping-particle" : "", "family" : "Aparicio", "given" : "Pedro", "non-dropping-particle" : "", "parse-names" : false, "suffix" : "" }, { "dropping-particle" : "", "family" : "Alcover", "given" : "Andr\u00e9s", "non-dropping-particle" : "", "parse-names" : false, "suffix" : "" }, { "dropping-particle" : "", "family" : "Olive", "given" : "Daniel", "non-dropping-particle" : "", "parse-names" : false, "suffix" : "" }, { "dropping-particle" : "", "family" : "S\u00e1nchez-Madrid", "given" : "Francisco", "non-dropping-particle" : "", "parse-names" : false, "suffix" : "" } ], "container-title" : "Nature Immunology", "id" : "ITEM-1", "issue" : "2", "issued" : { "date-parts" : [ [ "2002", "2", "1" ] ] }, "page" : "159-168", "publisher" : "Nature Publishing Group", "title" : "Role of ICAM-3 in the initial interaction of T lymphocytes and APCs", "type" : "article-journal", "volume" : "3" }, "uris" : [ "http://www.mendeley.com/documents/?uuid=78039a0a-1c9a-3a88-80e9-a1cb4dd85df2" ] }, { "id" : "ITEM-2", "itemData" : { "ISSN" : "0022-1767", "PMID" : "7876557", "abstract" : "CD50 (ICAM-3) is expressed at a high level on resting blood granulocytes, monocytes, and lymphocytes. The constitutive high expression of CD50 on resting leukocytes suggests that it is an important LFA-1 ligand in the initiation of the immune/inflammatory response. Using a radiolabeling technique initially designed to detect ecto-protein kinase activity, we found that CD50 mAbs immunoprecipitated a approximately 125- to 170-kDa phosphoprotein from human neutrophils. Phosphorylation was increased after stimulation with the chemotactic agent FMLP, platelet-activating factor, 12-O-tetradecanoyl-phorbol-13-acetate, and the calcium ionophore A23187. This increase in phosphorylation was transient with the maximal phosphorylation, being observed by 1 min. Phosphoamino acid analysis revealed that CD50 contained predominantly phosphotyrosine. Although this assay system was designed initially to detect ecto-protein kinase activity, subsequent studies have shown that membrane proteins can be phosphorylated on the cytoplasmic domain under these conditions. When CD50 was immunoprecipitated from solubilized neutrophils, protein tyrosine kinase activity associated with CD50 was detected in the immunoprecipitate. The data suggest that phosphorylation of CD50 on tyrosine by an associated tyrosine kinase plays a role in the function of CD50.", "author" : [ { "dropping-particle" : "", "family" : "Skubitz", "given" : "K M", "non-dropping-particle" : "", "parse-names" : false, "suffix" : "" }, { "dropping-particle" : "", "family" : "Ahmed", "given" : "K", "non-dropping-particle" : "", "parse-names" : false, "suffix" : "" }, { "dropping-particle" : "", "family" : "Campbell", "given" : "K D", "non-dropping-particle" : "", "parse-names" : false, "suffix" : "" }, { "dropping-particle" : "", "family" : "Skubitz", "given" : "A P", "non-dropping-particle" : "", "parse-names" : false, "suffix" : "" } ], "container-title" : "Journal of immunology (Baltimore, Md. : 1950)", "id" : "ITEM-2", "issue" : "6", "issued" : { "date-parts" : [ [ "1995", "3", "15" ] ] }, "page" : "2888-95", "publisher" : "American Association of Immunologists", "title" : "CD50 (ICAM-3) is phosphorylated on tyrosine and is associated with tyrosine kinase activity in human neutrophils.", "type" : "article-journal", "volume" : "154" }, "uris" : [ "http://www.mendeley.com/documents/?uuid=ace0ceda-c98d-3827-bb93-1c2cc1324510" ] }, { "id" : "ITEM-3", "itemData" : { "DOI" : "10.1038/360481a0", "ISSN" : "0028-0836", "author" : [ { "dropping-particle" : "", "family" : "Fawcett", "given" : "Jonathan", "non-dropping-particle" : "", "parse-names" : false, "suffix" : "" }, { "dropping-particle" : "", "family" : "Holness", "given" : "Claire L. L.", "non-dropping-particle" : "", "parse-names" : false, "suffix" : "" }, { "dropping-particle" : "", "family" : "Needham", "given" : "Lindsey A.", "non-dropping-particle" : "", "parse-names" : false, "suffix" : "" }, { "dropping-particle" : "", "fami</w:instrText>
      </w:r>
      <w:r w:rsidR="00B145F9" w:rsidRPr="00236F57">
        <w:rPr>
          <w:rFonts w:eastAsia="Cambria" w:cs="Cambria"/>
          <w:lang w:val="fr-FR"/>
        </w:rPr>
        <w:instrText>ly" : "Turley", "given" : "Helen", "non-dropping-particle" : "", "parse-names" : false, "suffix" : "" }, { "dropping-particle" : "", "family" : "Gattert", "given" : "Kevin C.", "non-dropping-particle" : "", "parse-names" : false, "suffix" : "" }, { "dropping-particle" : "", "family" : "Mason", "given" : "David Y.", "non-dropping-particle" : "", "parse-names" : false, "suffix" : "" }, { "dropping-particle" : "", "family" : "Simmons", "given" : "David L.", "non-dropping-particle" : "", "parse-names" : false, "suffix" : "" } ], "container-title" : "Nature", "id" : "ITEM-3", "issue" : "6403", "issued" : { "date-parts" : [ [ "1992", "12", "3" ] ] }, "page" : "481-484", "publisher" : "Nature Publishing Group", "title" : "Molecular cloning of ICAM-3, a third ligand for LFA-1, constitutively expressed on resting leukocytes", "type" : "article-journal", "volume" : "360" }, "uris" : [ "http://www.mendeley.com/documents/?uuid=29dcf59d-8c01-3c27-8e96-934247175e51" ] } ], "mendeley" : { "formattedCitation" : "(Fawcett, C. L. L. Holness, &lt;i&gt;et al.&lt;/i&gt;, 1992; Skubitz &lt;i&gt;et al.&lt;/i&gt;, 1995; Montoya &lt;i&gt;et al.&lt;/i&gt;, 2002)", "plainTextFormattedCitation" : "(Fawcett, C. L. L. Holness, et al., 1992; Skubitz et al., 1995; Montoya et al., 2002)", "previouslyFormattedCitation" : "(Fawcett, C. L. L. Holness, &lt;i&gt;et al.&lt;/i&gt;, 1992; Skubitz &lt;i&gt;et al.&lt;/i&gt;, 1995; Montoya &lt;i&gt;et al.&lt;/i&gt;, 2002)" }, "properties" : {  }, "schema" : "https://github.com/citation-style-language/schema/raw/master/csl-citation.json" }</w:instrText>
      </w:r>
      <w:r w:rsidRPr="008A2ABA">
        <w:rPr>
          <w:rFonts w:eastAsia="Cambria" w:cs="Cambria"/>
        </w:rPr>
        <w:fldChar w:fldCharType="separate"/>
      </w:r>
      <w:r w:rsidR="00F71621" w:rsidRPr="00236F57">
        <w:rPr>
          <w:rFonts w:eastAsia="Cambria" w:cs="Cambria"/>
          <w:noProof/>
          <w:lang w:val="fr-FR"/>
        </w:rPr>
        <w:t xml:space="preserve">(Fawcett, C. L. L. Holness, </w:t>
      </w:r>
      <w:r w:rsidR="00F71621" w:rsidRPr="00236F57">
        <w:rPr>
          <w:rFonts w:eastAsia="Cambria" w:cs="Cambria"/>
          <w:i/>
          <w:noProof/>
          <w:lang w:val="fr-FR"/>
        </w:rPr>
        <w:t>et al.</w:t>
      </w:r>
      <w:r w:rsidR="00F71621" w:rsidRPr="00236F57">
        <w:rPr>
          <w:rFonts w:eastAsia="Cambria" w:cs="Cambria"/>
          <w:noProof/>
          <w:lang w:val="fr-FR"/>
        </w:rPr>
        <w:t xml:space="preserve">, 1992; Skubitz </w:t>
      </w:r>
      <w:r w:rsidR="00F71621" w:rsidRPr="00236F57">
        <w:rPr>
          <w:rFonts w:eastAsia="Cambria" w:cs="Cambria"/>
          <w:i/>
          <w:noProof/>
          <w:lang w:val="fr-FR"/>
        </w:rPr>
        <w:t>et al.</w:t>
      </w:r>
      <w:r w:rsidR="00F71621" w:rsidRPr="00236F57">
        <w:rPr>
          <w:rFonts w:eastAsia="Cambria" w:cs="Cambria"/>
          <w:noProof/>
          <w:lang w:val="fr-FR"/>
        </w:rPr>
        <w:t xml:space="preserve">, 1995; Montoya </w:t>
      </w:r>
      <w:r w:rsidR="00F71621" w:rsidRPr="00236F57">
        <w:rPr>
          <w:rFonts w:eastAsia="Cambria" w:cs="Cambria"/>
          <w:i/>
          <w:noProof/>
          <w:lang w:val="fr-FR"/>
        </w:rPr>
        <w:t>et al.</w:t>
      </w:r>
      <w:r w:rsidR="00F71621" w:rsidRPr="00236F57">
        <w:rPr>
          <w:rFonts w:eastAsia="Cambria" w:cs="Cambria"/>
          <w:noProof/>
          <w:lang w:val="fr-FR"/>
        </w:rPr>
        <w:t>, 2002)</w:t>
      </w:r>
      <w:r w:rsidRPr="008A2ABA">
        <w:rPr>
          <w:rFonts w:eastAsia="Cambria" w:cs="Cambria"/>
        </w:rPr>
        <w:fldChar w:fldCharType="end"/>
      </w:r>
      <w:r w:rsidRPr="00236F57">
        <w:rPr>
          <w:rFonts w:eastAsia="Cambria" w:cs="Cambria"/>
          <w:lang w:val="fr-FR"/>
        </w:rPr>
        <w:t xml:space="preserve">. </w:t>
      </w:r>
      <w:r w:rsidRPr="008A2ABA">
        <w:rPr>
          <w:rFonts w:eastAsia="Cambria" w:cs="Cambria"/>
        </w:rPr>
        <w:t xml:space="preserve">ICAM-3 has been found to </w:t>
      </w:r>
      <w:r w:rsidRPr="008A2ABA">
        <w:rPr>
          <w:rFonts w:eastAsia="Cambria" w:cs="Cambria"/>
        </w:rPr>
        <w:lastRenderedPageBreak/>
        <w:t>be expressed on leukocytes and counter-receptors on endothelial cells, therefore facilitating adhesion to the endothelium.</w:t>
      </w:r>
    </w:p>
    <w:p w14:paraId="0EC493AF" w14:textId="77777777" w:rsidR="0060084F" w:rsidRPr="008A2ABA" w:rsidRDefault="0060084F" w:rsidP="009C0AD9">
      <w:pPr>
        <w:rPr>
          <w:rFonts w:eastAsia="Cambria" w:cs="Cambria"/>
        </w:rPr>
      </w:pPr>
    </w:p>
    <w:p w14:paraId="26625494" w14:textId="77777777" w:rsidR="0060084F" w:rsidRPr="008A2ABA" w:rsidRDefault="0060084F" w:rsidP="009C0AD9">
      <w:pPr>
        <w:rPr>
          <w:rFonts w:eastAsia="Cambria" w:cs="Cambria"/>
        </w:rPr>
      </w:pPr>
      <w:r w:rsidRPr="008A2ABA">
        <w:rPr>
          <w:rFonts w:eastAsia="Cambria" w:cs="Cambria"/>
        </w:rPr>
        <w:t xml:space="preserve"> Once again, the downregulation </w:t>
      </w:r>
      <w:r>
        <w:rPr>
          <w:rFonts w:eastAsia="Cambria" w:cs="Cambria"/>
        </w:rPr>
        <w:t xml:space="preserve">of this receptor was caused by </w:t>
      </w:r>
      <w:r w:rsidRPr="008A2ABA">
        <w:rPr>
          <w:rFonts w:eastAsia="Cambria" w:cs="Cambria"/>
        </w:rPr>
        <w:t xml:space="preserve">digested PGNs on neutrophils, further supporting the idea that digested PGN fragments decrease the ability of leukocytes to arrive at the inflammation site, by decreasing lymphocyte adhesion to extracellular matrix proteins and endothelial cells. </w:t>
      </w:r>
    </w:p>
    <w:p w14:paraId="2553677E" w14:textId="77777777" w:rsidR="0060084F" w:rsidRPr="008A2ABA" w:rsidRDefault="0060084F" w:rsidP="009C0AD9">
      <w:pPr>
        <w:rPr>
          <w:rFonts w:eastAsia="Cambria" w:cs="Cambria"/>
        </w:rPr>
      </w:pPr>
    </w:p>
    <w:p w14:paraId="0BB60952" w14:textId="6695D6C2" w:rsidR="0060084F" w:rsidRPr="008A2ABA" w:rsidRDefault="0060084F" w:rsidP="009C0AD9">
      <w:pPr>
        <w:rPr>
          <w:rFonts w:eastAsia="Cambria" w:cs="Cambria"/>
        </w:rPr>
      </w:pPr>
      <w:r w:rsidRPr="008A2ABA">
        <w:rPr>
          <w:rFonts w:eastAsia="Cambria" w:cs="Cambria"/>
        </w:rPr>
        <w:t>Moreover, high ICAM-3 expression has been found in cells involved in antigen presentation to T- and B- cells</w:t>
      </w:r>
      <w:r w:rsidR="00AB3CB7">
        <w:rPr>
          <w:rFonts w:eastAsia="Cambria" w:cs="Cambria"/>
        </w:rPr>
        <w:t>,</w:t>
      </w:r>
      <w:r w:rsidRPr="008A2ABA">
        <w:rPr>
          <w:rFonts w:eastAsia="Cambria" w:cs="Cambria"/>
        </w:rPr>
        <w:t xml:space="preserve"> therefore being essential to facilitate</w:t>
      </w:r>
      <w:r>
        <w:rPr>
          <w:rFonts w:eastAsia="Cambria" w:cs="Cambria"/>
        </w:rPr>
        <w:t xml:space="preserve"> the</w:t>
      </w:r>
      <w:r w:rsidRPr="008A2ABA">
        <w:rPr>
          <w:rFonts w:eastAsia="Cambria" w:cs="Cambria"/>
        </w:rPr>
        <w:t xml:space="preserve"> immune response </w:t>
      </w:r>
      <w:r w:rsidRPr="008A2ABA">
        <w:rPr>
          <w:rFonts w:eastAsia="Cambria" w:cs="Cambria"/>
        </w:rPr>
        <w:fldChar w:fldCharType="begin" w:fldLock="1"/>
      </w:r>
      <w:r w:rsidR="00B145F9">
        <w:rPr>
          <w:rFonts w:eastAsia="Cambria" w:cs="Cambria"/>
        </w:rPr>
        <w:instrText>ADDIN CSL_CITATION { "citationItems" : [ { "id" : "ITEM-1", "itemData" : { "author" : [ { "dropping-particle" : "", "family" : "Fawcett", "given" : "Jonathan", "non-dropping-particle" : "", "parse-names" : false, "suffix" : "" }, { "dropping-particle" : "", "family" : "Holness", "given" : "Claire", "non-dropping-particle" : "", "parse-names" : false, "suffix" : "" }, { "dropping-particle" : "", "family" : "Needham", "given" : "Lindsey", "non-dropping-particle" : "", "parse-names" : false, "suffix" : "" }, { "dropping-particle" : "", "family" : "Turley", "given" : "Helen", "non-dropping-particle" : "", "parse-names" : false, "suffix" : "" }, { "dropping-particle" : "", "family" : "Gatter", "given" : "Kevin", "non-dropping-particle" : "", "parse-names" : false, "suffix" : "" }, { "dropping-particle" : "", "family" : "Mason", "given" : "David", "non-dropping-particle" : "", "parse-names" : false, "suffix" : "" }, { "dropping-particle" : "", "family" : "Simmons", "given" : "David", "non-dropping-particle" : "", "parse-names" : false, "suffix" : "" } ], "container-title" : "Letters to Nature", "id" : "ITEM-1", "issued" : { "date-parts" : [ [ "1992" ] ] }, "page" : "481-484", "title" : "Molecular cloning of ICAM-3, a third ligand for LFA-1, constitutively expressed on resting leukocytes", "type" : "article-journal", "volume" : "360" }, "uris" : [ "http://www.mendeley.com/documents/?uuid=3e019622-4edc-3f53-8269-072a35723065" ] } ], "mendeley" : { "formattedCitation" : "(Fawcett, C. Holness, &lt;i&gt;et al.&lt;/i&gt;, 1992)", "plainTextFormattedCitation" : "(Fawcett, C. Holness, et al., 1992)", "previouslyFormattedCitation" : "(Fawcett, C. Holness, &lt;i&gt;et al.&lt;/i&gt;, 1992)" }, "properties" : {  }, "schema" : "https://github.com/citation-style-language/schema/raw/master/csl-citation.json" }</w:instrText>
      </w:r>
      <w:r w:rsidRPr="008A2ABA">
        <w:rPr>
          <w:rFonts w:eastAsia="Cambria" w:cs="Cambria"/>
        </w:rPr>
        <w:fldChar w:fldCharType="separate"/>
      </w:r>
      <w:r w:rsidR="00F71621" w:rsidRPr="00F71621">
        <w:rPr>
          <w:rFonts w:eastAsia="Cambria" w:cs="Cambria"/>
          <w:noProof/>
        </w:rPr>
        <w:t xml:space="preserve">(Fawcett, C. Holness, </w:t>
      </w:r>
      <w:r w:rsidR="00F71621" w:rsidRPr="00F71621">
        <w:rPr>
          <w:rFonts w:eastAsia="Cambria" w:cs="Cambria"/>
          <w:i/>
          <w:noProof/>
        </w:rPr>
        <w:t>et al.</w:t>
      </w:r>
      <w:r w:rsidR="00F71621" w:rsidRPr="00F71621">
        <w:rPr>
          <w:rFonts w:eastAsia="Cambria" w:cs="Cambria"/>
          <w:noProof/>
        </w:rPr>
        <w:t>, 1992)</w:t>
      </w:r>
      <w:r w:rsidRPr="008A2ABA">
        <w:rPr>
          <w:rFonts w:eastAsia="Cambria" w:cs="Cambria"/>
        </w:rPr>
        <w:fldChar w:fldCharType="end"/>
      </w:r>
      <w:r w:rsidRPr="008A2ABA">
        <w:rPr>
          <w:rFonts w:eastAsia="Cambria" w:cs="Cambria"/>
        </w:rPr>
        <w:t xml:space="preserve">. </w:t>
      </w:r>
      <w:r>
        <w:rPr>
          <w:rFonts w:eastAsia="Cambria" w:cs="Cambria"/>
        </w:rPr>
        <w:t>D</w:t>
      </w:r>
      <w:r w:rsidRPr="008A2ABA">
        <w:rPr>
          <w:rFonts w:eastAsia="Cambria" w:cs="Cambria"/>
        </w:rPr>
        <w:t>ata suggests that perhaps digested PGN in this instance acts as an anti-inflammatory agent.</w:t>
      </w:r>
    </w:p>
    <w:p w14:paraId="61903946" w14:textId="77777777" w:rsidR="0060084F" w:rsidRPr="008A2ABA" w:rsidRDefault="0060084F" w:rsidP="009C0AD9">
      <w:pPr>
        <w:rPr>
          <w:rFonts w:eastAsia="Cambria" w:cs="Cambria"/>
        </w:rPr>
      </w:pPr>
    </w:p>
    <w:p w14:paraId="74F20BE4" w14:textId="77777777" w:rsidR="0060084F" w:rsidRPr="008A2ABA" w:rsidRDefault="0060084F" w:rsidP="00EE19F9">
      <w:pPr>
        <w:pStyle w:val="Heading4"/>
        <w:rPr>
          <w:rFonts w:eastAsia="Cambria"/>
        </w:rPr>
      </w:pPr>
      <w:bookmarkStart w:id="541" w:name="_Toc505018442"/>
      <w:bookmarkStart w:id="542" w:name="_Toc521494886"/>
      <w:r w:rsidRPr="008A2ABA">
        <w:rPr>
          <w:rFonts w:eastAsia="Cambria"/>
        </w:rPr>
        <w:t>CD</w:t>
      </w:r>
      <w:r>
        <w:rPr>
          <w:rFonts w:eastAsia="Cambria"/>
        </w:rPr>
        <w:t>87</w:t>
      </w:r>
      <w:bookmarkEnd w:id="541"/>
      <w:bookmarkEnd w:id="542"/>
    </w:p>
    <w:p w14:paraId="04BF2564" w14:textId="77777777" w:rsidR="0060084F" w:rsidRPr="008A2ABA" w:rsidRDefault="0060084F" w:rsidP="009C0AD9"/>
    <w:p w14:paraId="00E1AFCF" w14:textId="2936FE44" w:rsidR="0060084F" w:rsidRPr="008A2ABA" w:rsidRDefault="0060084F" w:rsidP="009C0AD9">
      <w:r>
        <w:t xml:space="preserve">CD87, also known as urokinase-type plasminogen activator receptor is mainly expressed on the cell surface of leukocytes, and is present in soluble form at a low concentration in healthy human plasma </w:t>
      </w:r>
      <w:r>
        <w:fldChar w:fldCharType="begin" w:fldLock="1"/>
      </w:r>
      <w:r w:rsidR="00B145F9">
        <w:instrText>ADDIN CSL_CITATION { "citationItems" : [ { "id" : "ITEM-1", "itemData" : { "DOI" : "10.3892/ol.2017.6150", "ISSN" : "1792-1074", "PMID" : "28693180", "abstract" : "The soluble urokinase-type plasminogen activator receptor (suPAR) and the urokinase-type plasminogen activator receptor (uPAR) have been proposed as useful biomarkers of tumor progression. Recently, suPAR was associated with chemoresistance in lung cancer. However, its clinical significance in leukemia has not previously been investigated. The present study examined the plasma levels of suPAR and the expression of the uPAR on bone marrow (BM) cells in 86 patients with leukemia at diagnosis prior to chemotherapy and 26 normal subjects (control group). The plasma suPAR levels were measured using ELISA, whilst uPAR expression was assayed by flow cytometry analysis. In addition, cell surface uPAR expression on K562 and multidrug-resistant K562/ADM cell lines was studied by western blotting. On admission and follow-up, the levels of suPAR in patients with leukemia were significantly increased compared with controls. Systemic levels of suPAR were strongly associated with the numbers of white blood cells. A case was defined as uPAR\u2011positive (uPAR +) if &gt;20% of the gated cells expressed uPAR. In comparison with 26 healthy BM samples that were negative for uPAR expression, 48 (55.8%) of the 86 leukemia patients were uPAR + . uPAR expression on the cell surface of multidrug-resistant K562/ADM cells was increased compared with that on K562 cells. In conclusion, plasma suPAR expression may be a useful marker for subtype classification of patients with leukemia and cell surface uPAR may be associated with resistance to chemotherapy or disease progression.", "author" : [ { "dropping-particle" : "", "family" : "Guo", "given" : "Hong", "non-dropping-particle" : "", "parse-names" : false, "suffix" : "" }, { "dropping-particle" : "", "family" : "Zhou", "given" : "Lan-Xia", "non-dropping-particle" : "", "parse-names" : false, "suffix" : "" }, { "dropping-particle" : "", "family" : "Ma", "given" : "Haizhen", "non-dropping-particle" : "", "parse-names" : false, "suffix" : "" }, { "dropping-particle" : "", "family" : "Liu", "given" : "Bei", "non-dropping-particle" : "", "parse-names" : false, "suffix" : "" }, { "dropping-particle" : "", "family" : "Cheng", "given" : "Juan", "non-dropping-particle" : "", "parse-names" : false, "suffix" : "" }, { "dropping-particle" : "", "family" : "Ma", "given" : "Yun-Yun", "non-dropping-particle" : "", "parse-names" : false, "suffix" : "" }, { "dropping-particle" : "", "family" : "Zhao", "given" : "Li", "non-dropping-particle" : "", "parse-names" : false, "suffix" : "" } ], "container-title" : "Oncology Letters", "id" : "ITEM-1", "issue" : "1", "issued" : { "date-parts" : [ [ "2017", "7" ] ] }, "page" : "383-389", "publisher" : "Spandidos Publications", "title" : "Soluble urokinase\u2011type plasminogen activator receptor and urokinase\u2011type plasminogen activator receptor contribute to chemoresistance in leukemia", "type" : "article-journal", "volume" : "14" }, "uris" : [ "http://www.mendeley.com/documents/?uuid=0854b43e-5e0f-3889-a43b-769e6081165b" ] } ], "mendeley" : { "formattedCitation" : "(Guo &lt;i&gt;et al.&lt;/i&gt;, 2017)", "plainTextFormattedCitation" : "(Guo et al., 2017)", "previouslyFormattedCitation" : "(Guo &lt;i&gt;et al.&lt;/i&gt;, 2017)" }, "properties" : {  }, "schema" : "https://github.com/citation-style-language/schema/raw/master/csl-citation.json" }</w:instrText>
      </w:r>
      <w:r>
        <w:fldChar w:fldCharType="separate"/>
      </w:r>
      <w:r w:rsidR="00F71621" w:rsidRPr="00F71621">
        <w:rPr>
          <w:noProof/>
        </w:rPr>
        <w:t xml:space="preserve">(Guo </w:t>
      </w:r>
      <w:r w:rsidR="00F71621" w:rsidRPr="00F71621">
        <w:rPr>
          <w:i/>
          <w:noProof/>
        </w:rPr>
        <w:t>et al.</w:t>
      </w:r>
      <w:r w:rsidR="00F71621" w:rsidRPr="00F71621">
        <w:rPr>
          <w:noProof/>
        </w:rPr>
        <w:t>, 2017)</w:t>
      </w:r>
      <w:r>
        <w:fldChar w:fldCharType="end"/>
      </w:r>
      <w:r>
        <w:t xml:space="preserve">. The main role of this receptor is to facilitate adhesion of leukocytes to fibronectin and integrins </w:t>
      </w:r>
      <w:r>
        <w:fldChar w:fldCharType="begin" w:fldLock="1"/>
      </w:r>
      <w:r w:rsidR="00B145F9">
        <w:instrText>ADDIN CSL_CITATION { "citationItems" : [ { "id" : "ITEM-1", "itemData" : { "DOI" : "10.1006/bbrc.2000.3818", "ISSN" : "0006291X", "PMID" : "11097855", "abstract" : "The urokinase plasminogen activator receptor (uPAR) plays an important role in the migration of leukocytes. It occurs as a membrane-bound form that contains a glycosylphosphatidylinositol (GPI) anchor and also as a soluble form (suPAR) that lacks the GPI anchor. Recently, a sequence of amino acids, SRSRYLE, within the receptor has been found to become unmasked on uPA binding or chymotrypsin cleavage. Exposure of the epitope results in the actiration of p58/p59(hck) kinase and chemotaxis of myelomonocytic cells. Using an epitope-tagged suPAR molecule, we found that both three-domain and two-domain suPAR promote the adhesion of differentiated THP-1 cells to fibronectin and vitronectin, indicating that suPAR can modify cell adhesion as well as cell migration. In addition, we found that the amino acid sequence RYLE, within the chemotactic peptide, is conserved across species and that alanine substitution of Tyr 92 decreased the ability of the peptide to activate p56/59(hck). (C) 2000 Academic Press.", "author" : [ { "dropping-particle" : "", "family" : "Trigwell", "given" : "Susan", "non-dropping-particle" : "", "parse-names" : false, "suffix" : "" }, { "dropping-particle" : "", "family" : "Wood", "given" : "Lisa", "non-dropping-particle" : "", "parse-names" : false, "suffix" : "" }, { "dropping-particle" : "", "family" : "Jones", "given" : "Peter", "non-dropping-particle" : "", "parse-names" : false, "suffix" : "" } ], "container-title" : "Biochemical and Biophysical Research Communications", "id" : "ITEM-1", "issue" : "2", "issued" : { "date-parts" : [ [ "2000", "11", "19" ] ] }, "page" : "440-446", "title" : "Soluble urokinase receptor promotes cell adhesion and requires tyrosine-92 for activation of p56/59hck", "type" : "article-journal", "volume" : "278" }, "uris" : [ "http://www.mendeley.com/documents/?uuid=9019158e-09fb-3fb3-aa81-be3982ff5e3e" ] } ], "mendeley" : { "formattedCitation" : "(Trigwell, Wood and Jones, 2000)", "plainTextFormattedCitation" : "(Trigwell, Wood and Jones, 2000)", "previouslyFormattedCitation" : "(Trigwell, Wood and Jones, 2000)" }, "properties" : {  }, "schema" : "https://github.com/citation-style-language/schema/raw/master/csl-citation.json" }</w:instrText>
      </w:r>
      <w:r>
        <w:fldChar w:fldCharType="separate"/>
      </w:r>
      <w:r w:rsidR="00F71621" w:rsidRPr="00F71621">
        <w:rPr>
          <w:noProof/>
        </w:rPr>
        <w:t>(Trigwell, Wood and Jones, 2000)</w:t>
      </w:r>
      <w:r>
        <w:fldChar w:fldCharType="end"/>
      </w:r>
      <w:r>
        <w:t xml:space="preserve">. CD87 was downregulated in response to Mutanolysin-digested peptidoglycan from </w:t>
      </w:r>
      <w:r>
        <w:rPr>
          <w:i/>
        </w:rPr>
        <w:t xml:space="preserve">M. luteus, B. subtilis </w:t>
      </w:r>
      <w:r>
        <w:t xml:space="preserve">and </w:t>
      </w:r>
      <w:r w:rsidR="00F45958" w:rsidRPr="00F45958">
        <w:rPr>
          <w:i/>
          <w:iCs/>
        </w:rPr>
        <w:t>S. aureus</w:t>
      </w:r>
      <w:r w:rsidR="00AB3CB7">
        <w:rPr>
          <w:i/>
          <w:iCs/>
        </w:rPr>
        <w:t>.</w:t>
      </w:r>
      <w:r>
        <w:rPr>
          <w:i/>
        </w:rPr>
        <w:t xml:space="preserve"> </w:t>
      </w:r>
      <w:r>
        <w:t>However, the SH1000</w:t>
      </w:r>
      <w:r>
        <w:sym w:font="Symbol" w:char="F044"/>
      </w:r>
      <w:r>
        <w:rPr>
          <w:i/>
        </w:rPr>
        <w:t xml:space="preserve">tarO </w:t>
      </w:r>
      <w:r>
        <w:t xml:space="preserve">histogram significantly overlapped with buffer control, despite varying MFI and therefore this experiment needs to be repeated. </w:t>
      </w:r>
    </w:p>
    <w:p w14:paraId="6D224B13" w14:textId="77777777" w:rsidR="0060084F" w:rsidRDefault="0060084F" w:rsidP="00EE19F9">
      <w:pPr>
        <w:pStyle w:val="Heading4"/>
      </w:pPr>
      <w:bookmarkStart w:id="543" w:name="_Toc505018443"/>
      <w:bookmarkStart w:id="544" w:name="_Toc521494887"/>
      <w:r w:rsidRPr="008A2ABA">
        <w:lastRenderedPageBreak/>
        <w:t>CD47</w:t>
      </w:r>
      <w:bookmarkEnd w:id="543"/>
      <w:bookmarkEnd w:id="544"/>
    </w:p>
    <w:p w14:paraId="57A6FE8E" w14:textId="77777777" w:rsidR="0060084F" w:rsidRPr="003D39C2" w:rsidRDefault="0060084F" w:rsidP="009C0AD9"/>
    <w:p w14:paraId="3C806D1F" w14:textId="08072B34" w:rsidR="0060084F" w:rsidRPr="008A2ABA" w:rsidRDefault="0060084F" w:rsidP="009C0AD9">
      <w:r w:rsidRPr="008A2ABA">
        <w:t xml:space="preserve">CD47, also known as integrin associated protein, has been shown to be essential in the arrest of lymphocytes at inflamed epithelium </w:t>
      </w:r>
      <w:r w:rsidRPr="008A2ABA">
        <w:fldChar w:fldCharType="begin" w:fldLock="1"/>
      </w:r>
      <w:r w:rsidR="00B145F9">
        <w:instrText>ADDIN CSL_CITATION { "citationItems" : [ { "id" : "ITEM-1", "itemData" : { "DOI" : "10.1096/fj.99-0833com", "ISBN" : "0892-6638 (Print)\\r0892-6638 (Linking)", "ISSN" : "0892-6638", "PMID" : "11156950", "abstract" : "Integrin-associated protein (CD47/IAP) is a pentaspan molecule that regulates integrin functions. We prepared a CD47-deficient Jurkat T cell line to assess its role in the arrest of T cells on inflammatory endothelium. Under flow conditions, constitutive arrest of CD47-deficient cells is strongly decreased as compared to the original cell line, whereas reexpression of CD47 reestablishes their ability to stop. Moreover, cells transfected with a chimera made with the extracellular portion of CD47 and the transmembrane domain of CD7 or several truncated forms of CD47 show that the first transmembrane domain and a short cytoplasmic loop are sufficient for this process. CD47 effect is indirect and depends mainly on the alpha4beta1/VCAM-1 pathway, as shown by blocking antibodies. We detected on endothelium the two CD47 counter receptors known to date: thrombospondin and SIRP1alpha. Blocking experiments show that both are involved. Overall, CD47 participates in the constitutive arrest of T lymphocytes on inflamed vascular endothelium by up-regulating alpha 4beta1 integrins.", "author" : [ { "dropping-particle" : "", "family" : "Ticchioni", "given" : "M", "non-dropping-particle" : "", "parse-names" : false, "suffix" : "" }, { "dropping-particle" : "", "family" : "Raimondi", "given" : "V", "non-dropping-particle" : "", "parse-names" : false, "suffix" : "" }, { "dropping-particle" : "", "family" : "Lamy", "given" : "L", "non-dropping-particle" : "", "parse-names" : false, "suffix" : "" }, { "dropping-particle" : "", "family" : "Wijdenes", "given" : "J", "non-dropping-particle" : "", "parse-names" : false, "suffix" : "" }, { "dropping-particle" : "", "family" : "Lindberg", "given" : "F P", "non-dropping-particle" : "", "parse-names" : false, "suffix" : "" }, { "dropping-particle" : "", "family" : "Brown", "given" : "E J", "non-dropping-particle" : "", "parse-names" : false, "suffix" : "" }, { "dropping-particle" : "", "family" : "Bernard", "given" : "A", "non-dropping-particle" : "", "parse-names" : false, "suffix" : "" } ], "container-title" : "FASEB journal : official publication of the Federation of American Societies for Experimental Biology", "id" : "ITEM-1", "issue" : "2", "issued" : { "date-parts" : [ [ "2001", "2", "1" ] ] }, "page" : "341-50", "publisher" : "Federation of American Societies for Experimental Biology", "title" : "Integrin-associated protein (CD47/IAP) contributes to T cell arrest on inflammatory vascular endothelium under flow.", "type" : "article-journal", "volume" : "15" }, "uris" : [ "http://www.mendeley.com/documents/?uuid=a10ffbcf-ca08-38f5-9d29-41f8b5260553" ] } ], "mendeley" : { "formattedCitation" : "(Ticchioni &lt;i&gt;et al.&lt;/i&gt;, 2001)", "plainTextFormattedCitation" : "(Ticchioni et al., 2001)", "previouslyFormattedCitation" : "(Ticchioni &lt;i&gt;et al.&lt;/i&gt;, 2001)" }, "properties" : {  }, "schema" : "https://github.com/citation-style-language/schema/raw/master/csl-citation.json" }</w:instrText>
      </w:r>
      <w:r w:rsidRPr="008A2ABA">
        <w:fldChar w:fldCharType="separate"/>
      </w:r>
      <w:r w:rsidR="00F71621" w:rsidRPr="00F71621">
        <w:rPr>
          <w:noProof/>
        </w:rPr>
        <w:t xml:space="preserve">(Ticchioni </w:t>
      </w:r>
      <w:r w:rsidR="00F71621" w:rsidRPr="00F71621">
        <w:rPr>
          <w:i/>
          <w:noProof/>
        </w:rPr>
        <w:t>et al.</w:t>
      </w:r>
      <w:r w:rsidR="00F71621" w:rsidRPr="00F71621">
        <w:rPr>
          <w:noProof/>
        </w:rPr>
        <w:t>, 2001)</w:t>
      </w:r>
      <w:r w:rsidRPr="008A2ABA">
        <w:fldChar w:fldCharType="end"/>
      </w:r>
      <w:r w:rsidRPr="008A2ABA">
        <w:t xml:space="preserve">, as well as enhancing phagocytosis by neutrophils and monocytes through adhesion to endothelial cells </w:t>
      </w:r>
      <w:r w:rsidRPr="008A2ABA">
        <w:fldChar w:fldCharType="begin" w:fldLock="1"/>
      </w:r>
      <w:r w:rsidR="00B145F9">
        <w:instrText>ADDIN CSL_CITATION { "citationItems" : [ { "id" : "ITEM-1", "itemData" : { "DOI" : "10.1084/jem.178.4.1165", "ISBN" : "0022-1007 (Print)\\r0022-1007", "ISSN" : "0022-1007", "PMID" : "8104228", "abstract" : "The leukocyte response integrin (LRI) is a phagocyte integrin which recognizes the basement membrane protein entactin and the synthetic peptide Lys-Gly-Ala-Gly-Asp-Val (KGAGDV). The function of LRI is intimately associated with that of a distinct membrane protein, integrin-associated protein (IAP), as antibodies which recognizes IAP can inhibit all known functions of LRI. When adherent to surface, the LRI ligands entactin and KGAGDV activate the respiratory burst in polymorphonuclear leukocytes (PMN) and monocytes, as do monoclonal antibodies (mAb) directed at either LRI or IAP. When added in solution, peptides and antibodies specific for LRI, and some, but not all, anti-IAP antibodies, can inhibit the respiratory burst activated by any of these surface-adherent ligands. Only monoclonal anti-IAP antibodies which can inhibit LRI function when added in solution are competent to activate the respiratory burst when adherent to a surface. KGAGDV peptide and anti-LRI added in solution can inhibit anti-IAP-stimulated respiratory burst. The LRI-IAP-initiated respiratory burst is independent of CD18, as judged by: (a) blockade of inhibition by anti-CD18 mAb with the protein kinase A inhibitor HA1004; (b) enhanced sensitivity of CD18-dependent respiratory burst compared with LRI/IAP-dependent respiratory burst to the tyrosine kinase inhibitors genestein and herbimicin; and (c) generation of a respiratory burst in response to KGAGDV, anti-LRI, and anti-IAP coated surfaces in PMN from a patient with LAD. Despite its apparent CD18 independence, LRI/IAP-initiated respiratory burst requires a solid phase ligand and is sensitive to cytochalasin B. These data suggest a model in which LRI and IAP act together as a single signal transduction unit to activate the phagocyte respiratory burst, in a manner that requires CD18-independent cell adhesion.", "author" : [ { "dropping-particle" : "", "family" : "Zhou", "given" : "Mingjie", "non-dropping-particle" : "", "parse-names" : false, "suffix" : "" }, { "dropping-particle" : "", "family" : "Brown", "given" : "Eric J", "non-dropping-particle" : "", "parse-names" : false, "suffix" : "" } ], "container-title" : "The Journal of experimental medicine", "id" : "ITEM-1", "issue" : "4", "issued" : { "date-parts" : [ [ "1993" ] ] }, "page" : "1165-74", "title" : "Leukocyte response integrin and integrin-associated protein act as a signal transduction unit in generation of a phagocyte respiratory burst.", "type" : "article-journal", "volume" : "178" }, "uris" : [ "http://www.mendeley.com/documents/?uuid=5bc1e48b-6631-3b0d-ae0c-4d9c6a7b739b" ] } ], "mendeley" : { "formattedCitation" : "(Zhou and Brown, 1993)", "plainTextFormattedCitation" : "(Zhou and Brown, 1993)", "previouslyFormattedCitation" : "(Zhou and Brown, 1993)" }, "properties" : {  }, "schema" : "https://github.com/citation-style-language/schema/raw/master/csl-citation.json" }</w:instrText>
      </w:r>
      <w:r w:rsidRPr="008A2ABA">
        <w:fldChar w:fldCharType="separate"/>
      </w:r>
      <w:r w:rsidR="00F71621" w:rsidRPr="00F71621">
        <w:rPr>
          <w:noProof/>
        </w:rPr>
        <w:t>(Zhou and Brown, 1993)</w:t>
      </w:r>
      <w:r w:rsidRPr="008A2ABA">
        <w:fldChar w:fldCharType="end"/>
      </w:r>
      <w:r w:rsidRPr="008A2ABA">
        <w:t>. Moreover, experimental ligation of CD47 has been shown to lead to a decrease in macrophage cytokine synthesis</w:t>
      </w:r>
      <w:r w:rsidR="00AB3CB7">
        <w:t>,</w:t>
      </w:r>
      <w:r w:rsidRPr="008A2ABA">
        <w:t xml:space="preserve"> such as IL-12 </w:t>
      </w:r>
      <w:r w:rsidRPr="008A2ABA">
        <w:fldChar w:fldCharType="begin" w:fldLock="1"/>
      </w:r>
      <w:r w:rsidR="00B145F9">
        <w:instrText>ADDIN CSL_CITATION { "citationItems" : [ { "id" : "ITEM-1", "itemData" : { "abstract" : "Interleukin (IL)-12 plays a key role not only in protective innate and adaptive T helper cell type 1 (Th1) responses but also in chronic inflammatory diseases. We report here that engagement of CD47 by either monoclonal antibody, its natural ligand thrombospondin (TSP), or 4N1K (a peptide of the COOH-terminal domain of TSP selectively binding CD47) inhibits IL-12 release by monocytes. The suppression occurred after T cell\u2013dependent or \u2013independent stimulation of monocytes and was selective for IL-12 inasmuch as the production of tumor necrosis factor (TNF)-\u2423 , IL-1, IL-6, and granulocyte/macrophage colony-stimulating factor was not inhibited. CD47 ligation did not alter transforming growth factor (TGF)-\u2424 and IL-10 production, and the suppressive effect on IL-12 was not due to autocrine secretion of TGF-\u2424 or IL-10. The IL-12 inhibition was not mediated by Fc \u2425 receptor ligation, did not require extracellular Ca 2 \u03e9 influx, but was reversed by two phosphoinositide 3-kinase inhibitors (wortmannin and Ly294002). Thus, engagement of CD47 on monocytes by TSP, which transiently accumulates at the inflam-matory site, is a novel and unexplored pathway to selectively downregulate IL-12 response. The pathway may be relevant in limiting the duration and intensity of the inflammatory response, and in developing novel therapeutic strategies for Th1-mediated diseases.", "author" : [ { "dropping-particle" : "", "family" : "Armant", "given" : "Myriam", "non-dropping-particle" : "", "parse-names" : false, "suffix" : "" }, { "dropping-particle" : "", "family" : "Avice", "given" : "Marie-No\u00eblle", "non-dropping-particle" : "", "parse-names" : false, "suffix" : "" }, { "dropping-particle" : "", "family" : "Hermann", "given" : "Patrice", "non-dropping-particle" : "", "parse-names" : false, "suffix" : "" }, { "dropping-particle" : "", "family" : "Rubio", "given" : "Manuel", "non-dropping-particle" : "", "parse-names" : false, "suffix" : "" }, { "dropping-particle" : "", "family" : "Kiniwa", "given" : "Mamoru", "non-dropping-particle" : "", "parse-names" : false, "suffix" : "" }, { "dropping-particle" : "", "family" : "Delespesse", "given" : "Guy", "non-dropping-particle" : "", "parse-names" : false, "suffix" : "" }, { "dropping-particle" : "", "family" : "Sarfati", "given" : "Marika", "non-dropping-particle" : "", "parse-names" : false, "suffix" : "" } ], "container-title" : "J. Exp. Med", "id" : "ITEM-1", "issue" : "8", "issued" : { "date-parts" : [ [ "1999" ] ] }, "page" : "1175-1181", "title" : "CD47 Ligation Selectively Downregulates Human Interleukin 12 Production", "type" : "article-journal", "volume" : "190" }, "uris" : [ "http://www.mendeley.com/documents/?uuid=8b6268bb-0ad4-35c1-a95e-878dd22a6994" ] } ], "mendeley" : { "formattedCitation" : "(Armant &lt;i&gt;et al.&lt;/i&gt;, 1999)", "plainTextFormattedCitation" : "(Armant et al., 1999)", "previouslyFormattedCitation" : "(Armant &lt;i&gt;et al.&lt;/i&gt;, 1999)" }, "properties" : {  }, "schema" : "https://github.com/citation-style-language/schema/raw/master/csl-citation.json" }</w:instrText>
      </w:r>
      <w:r w:rsidRPr="008A2ABA">
        <w:fldChar w:fldCharType="separate"/>
      </w:r>
      <w:r w:rsidR="00F71621" w:rsidRPr="00F71621">
        <w:rPr>
          <w:noProof/>
        </w:rPr>
        <w:t xml:space="preserve">(Armant </w:t>
      </w:r>
      <w:r w:rsidR="00F71621" w:rsidRPr="00F71621">
        <w:rPr>
          <w:i/>
          <w:noProof/>
        </w:rPr>
        <w:t>et al.</w:t>
      </w:r>
      <w:r w:rsidR="00F71621" w:rsidRPr="00F71621">
        <w:rPr>
          <w:noProof/>
        </w:rPr>
        <w:t>, 1999)</w:t>
      </w:r>
      <w:r w:rsidRPr="008A2ABA">
        <w:fldChar w:fldCharType="end"/>
      </w:r>
      <w:r w:rsidRPr="008A2ABA">
        <w:t xml:space="preserve">. </w:t>
      </w:r>
      <w:r>
        <w:t>R</w:t>
      </w:r>
      <w:r w:rsidRPr="008A2ABA">
        <w:t xml:space="preserve">esults suggest that CD47 is downregulated on lymphocytes and neutrophils by </w:t>
      </w:r>
      <w:r w:rsidRPr="008A2ABA">
        <w:rPr>
          <w:i/>
        </w:rPr>
        <w:t>B. subt</w:t>
      </w:r>
      <w:r>
        <w:rPr>
          <w:i/>
        </w:rPr>
        <w:t>i</w:t>
      </w:r>
      <w:r w:rsidRPr="008A2ABA">
        <w:rPr>
          <w:i/>
        </w:rPr>
        <w:t xml:space="preserve">lis </w:t>
      </w:r>
      <w:r w:rsidRPr="008A2ABA">
        <w:t xml:space="preserve">PGN, and on all three tested leukocytes by digested </w:t>
      </w:r>
      <w:r w:rsidRPr="008A2ABA">
        <w:rPr>
          <w:i/>
        </w:rPr>
        <w:t>M.</w:t>
      </w:r>
      <w:r>
        <w:rPr>
          <w:i/>
        </w:rPr>
        <w:t xml:space="preserve"> </w:t>
      </w:r>
      <w:r w:rsidRPr="008A2ABA">
        <w:rPr>
          <w:i/>
        </w:rPr>
        <w:t xml:space="preserve">luteus </w:t>
      </w:r>
      <w:r w:rsidRPr="008A2ABA">
        <w:t xml:space="preserve">and </w:t>
      </w:r>
      <w:r w:rsidR="00F45958" w:rsidRPr="00F45958">
        <w:rPr>
          <w:i/>
          <w:iCs/>
        </w:rPr>
        <w:t>S. aureus</w:t>
      </w:r>
      <w:r w:rsidR="0073580A" w:rsidRPr="0073580A">
        <w:rPr>
          <w:i/>
          <w:iCs/>
        </w:rPr>
        <w:t xml:space="preserve"> </w:t>
      </w:r>
      <w:r w:rsidRPr="008A2ABA">
        <w:t xml:space="preserve">PGN. As with previous downregulated receptors, digested PGN seems to downregulate the ability of leukocytes to adhere to epithelial cells near sites of inflammation. </w:t>
      </w:r>
      <w:r>
        <w:t>U</w:t>
      </w:r>
      <w:r w:rsidRPr="008A2ABA">
        <w:t>nstripped PGN from SH1000 and SH1000</w:t>
      </w:r>
      <w:r>
        <w:sym w:font="Symbol" w:char="F044"/>
      </w:r>
      <w:r w:rsidRPr="00CB5A33">
        <w:rPr>
          <w:i/>
        </w:rPr>
        <w:t xml:space="preserve">tarO </w:t>
      </w:r>
      <w:r>
        <w:t>show similar results, suggesting that</w:t>
      </w:r>
      <w:r w:rsidRPr="008A2ABA">
        <w:t xml:space="preserve"> WTA </w:t>
      </w:r>
      <w:r>
        <w:t>doesn’t play a role i</w:t>
      </w:r>
      <w:r w:rsidRPr="008A2ABA">
        <w:t>n do</w:t>
      </w:r>
      <w:r>
        <w:t>wnregulation of CD47</w:t>
      </w:r>
      <w:r w:rsidRPr="008A2ABA">
        <w:t>.</w:t>
      </w:r>
    </w:p>
    <w:p w14:paraId="25E70871" w14:textId="77777777" w:rsidR="0060084F" w:rsidRPr="008A2ABA" w:rsidRDefault="0060084F" w:rsidP="009C0AD9"/>
    <w:p w14:paraId="2B3BAA26" w14:textId="77777777" w:rsidR="0060084F" w:rsidRPr="008A2ABA" w:rsidRDefault="0060084F" w:rsidP="00EE19F9">
      <w:pPr>
        <w:pStyle w:val="Heading4"/>
      </w:pPr>
      <w:bookmarkStart w:id="545" w:name="_Toc505018444"/>
      <w:bookmarkStart w:id="546" w:name="_Toc521494888"/>
      <w:r w:rsidRPr="008A2ABA">
        <w:t>CD44</w:t>
      </w:r>
      <w:bookmarkEnd w:id="545"/>
      <w:bookmarkEnd w:id="546"/>
      <w:r w:rsidRPr="008A2ABA">
        <w:t xml:space="preserve"> </w:t>
      </w:r>
    </w:p>
    <w:p w14:paraId="2AFB3824" w14:textId="00AAC5A1" w:rsidR="0060084F" w:rsidRPr="008A2ABA" w:rsidRDefault="0060084F" w:rsidP="009C0AD9">
      <w:pPr>
        <w:rPr>
          <w:rFonts w:eastAsia="Cambria" w:cs="Cambria"/>
        </w:rPr>
      </w:pPr>
      <w:r w:rsidRPr="008A2ABA">
        <w:t xml:space="preserve">CD44 is a known leukocyte cell surface adhesion receptor, with a hyaluronate (HA) ligand present on epithelial cells </w:t>
      </w:r>
      <w:r w:rsidRPr="008A2ABA">
        <w:fldChar w:fldCharType="begin" w:fldLock="1"/>
      </w:r>
      <w:r w:rsidR="00B145F9">
        <w:instrText>ADDIN CSL_CITATION { "citationItems" : [ { "id" : "ITEM-1", "itemData" : { "author" : [ { "dropping-particle" : "", "family" : "Aruffo:", "given" : "Alejandro", "non-dropping-particle" : "", "parse-names" : false, "suffix" : "" }, { "dropping-particle" : "", "family" : "Stamenkovic", "given" : "Ivan", "non-dropping-particle" : "", "parse-names" : false, "suffix" : "" }, { "dropping-particle" : "", "family" : "Melnick:", "given" : "Michael", "non-dropping-particle" : "", "parse-names" : false, "suffix" : "" }, { "dropping-particle" : "", "family" : "Underhill", "given" : "Charles B", "non-dropping-particle" : "", "parse-names" : false, "suffix" : "" }, { "dropping-particle" : "", "family" : "Seed '", "given" : "Brian", "non-dropping-particle" : "", "parse-names" : false, "suffix" : "" } ], "container-title" : "Cell", "id" : "ITEM-1", "issued" : { "date-parts" : [ [ "1990" ] ] }, "page" : "1303-1313", "title" : "CD44 Is the Principal Cell Surface Receptor for Hyaluronate", "type" : "article-journal", "volume" : "61" }, "uris" : [ "http://www.mendeley.com/documents/?uuid=9b453071-cb14-34b8-bd06-765315076015" ] } ], "mendeley" : { "formattedCitation" : "(Aruffo: &lt;i&gt;et al.&lt;/i&gt;, 1990)", "plainTextFormattedCitation" : "(Aruffo: et al., 1990)", "previouslyFormattedCitation" : "(Aruffo: &lt;i&gt;et al.&lt;/i&gt;, 1990)" }, "properties" : {  }, "schema" : "https://github.com/citation-style-language/schema/raw/master/csl-citation.json" }</w:instrText>
      </w:r>
      <w:r w:rsidRPr="008A2ABA">
        <w:fldChar w:fldCharType="separate"/>
      </w:r>
      <w:r w:rsidR="00F71621" w:rsidRPr="00F71621">
        <w:rPr>
          <w:noProof/>
        </w:rPr>
        <w:t xml:space="preserve">(Aruffo: </w:t>
      </w:r>
      <w:r w:rsidR="00F71621" w:rsidRPr="00F71621">
        <w:rPr>
          <w:i/>
          <w:noProof/>
        </w:rPr>
        <w:t>et al.</w:t>
      </w:r>
      <w:r w:rsidR="00F71621" w:rsidRPr="00F71621">
        <w:rPr>
          <w:noProof/>
        </w:rPr>
        <w:t>, 1990)</w:t>
      </w:r>
      <w:r w:rsidRPr="008A2ABA">
        <w:fldChar w:fldCharType="end"/>
      </w:r>
      <w:r w:rsidRPr="008A2ABA">
        <w:t>. Interestingly, lymphocyte CD44 only binds HA in the presence of pro-inflammatory cytokines, such as TNF-</w:t>
      </w:r>
      <w:r w:rsidRPr="008A2ABA">
        <w:rPr>
          <w:rFonts w:ascii="Cambria" w:eastAsia="Cambria" w:hAnsi="Cambria" w:cs="Cambria"/>
        </w:rPr>
        <w:t>⍺</w:t>
      </w:r>
      <w:r w:rsidRPr="008A2ABA">
        <w:t>.</w:t>
      </w:r>
      <w:r w:rsidR="0073580A" w:rsidRPr="0073580A">
        <w:rPr>
          <w:i/>
          <w:iCs/>
        </w:rPr>
        <w:t xml:space="preserve"> </w:t>
      </w:r>
      <w:r w:rsidRPr="008A2ABA">
        <w:t xml:space="preserve">It is also essential for lymphocyte rolling and adhesion to endothelial cells </w:t>
      </w:r>
      <w:r w:rsidRPr="008A2ABA">
        <w:fldChar w:fldCharType="begin" w:fldLock="1"/>
      </w:r>
      <w:r w:rsidR="00B145F9">
        <w:instrText>ADDIN CSL_CITATION { "citationItems" : [ { "id" : "ITEM-1", "itemData" : { "abstract" : "E . 00 0 5 10 5 0 C FI-HA * FIGURE 1 . In vitro polyclonal stimulation of LNCs results in the induction of activated 0 4 4 and 044-mediated primary adhesion. A, Cells treated a5 indicated were ana-lyzed for two-color immunofluorescence following staining with FI-HA plus the non-blocking anti-CD44-PE mAb IM7 (16) or for primary adhesion by perfusion at a wall shear stress of 2 dynes/cm2 across an HA-coated plate (81. HA-blocking KM81 but not control anti-CD45RB (MB23C, American Type Culture Collection, Rockville, MD) in-hibited rolling. C, FACS analysis of LNC following incubation with 5 Fg/ml immobilized anti-CD3. After 48 h in culture, cells were stained with FI-HA plus IM7-PE. A distinct double positive population is present. KM81 blocks the binding of FI-HA. at 4 X 10h/ml after pulsing. One milliliter was added to an equal volume of 5S8 cells at 1 X 106/ml. Cells were analyzed after a 24-h incubation. LNCs were obtained from approximately 8-wk-old BALB/c mice. Con A: freshly isolated LNCs were cultured at 1 X IO6 cellsfml with 5 pg/ml Con A in complete WMI 1640/5% FCS for 72 h. Anti-TCR: 0.2 ml of 5 X 105/ml freshly isolated LNCs were incubated at 37\u00b0C with immobilized mAb (anti-CD3 or hamster control mAb (PharMingen) at 5 pg/ml) for 48 h. DNFB: BALB/c mice were topically sensitized to DNFB as described (19). On day 5, peripheral LNs were harvested and cells cultured at 1 X IO6 celldml in com-plete FPMI 1640/10% FCS plus 50 U/ml rIL-2 without Ag or with 25 mM DNBS or TNBS. Control cells were harvested from unsensitized animals and incubated with DNBS. Cultures were harvested after 72 h for analysis. SEB: LNCs were plated at 2 X IO6 cells/ml with or without SEB (25 pg/ml; Sigma Chemical Co, St. Louis, MO). For fractionation before rolling, cells were in-cubated with anti-VP8-biotin or anti-VPl4-biotin (PharMingen, San Diego, CA) in 10% normal mouse serum, washed, incubated with SA-FITC, then incubated with anti-FITC magnetic particles and separated into positive and negative populations using MACS magnetic separation columns (Miltenyi Biotec, Inc, Auburn, CA). For HA-fractionation, cells were incubated with ITHA and separated as above with anti-FITC magnetic particles. Iodination and immunoprecipitation", "author" : [ { "dropping-particle" : "", "family" : "Degrendele", "given" : "Heather C", "non-dropping-particle" : "", "parse-names" : false, "suffix" : "" }, { "dropping-particle" : "", "family" : "Kosfiszer", "given" : "Maria", "non-dropping-particle" : "", "parse-names" : false, "suffix" : "" }, { "dropping-particle" : "", "family" : "Estess", "given" : "Pila", "non-dropping-particle" : "", "parse-names" : false, "suffix" : "" } ], "id" : "ITEM-1", "issued" : { "date-parts" : [ [ "2017" ] ] }, "title" : "CD44 Activation and Associated Primary Adhesion Is Inducible via T Cell Receptor Stimulation'", "type" : "article-journal" }, "uris" : [ "http://www.mendeley.com/documents/?uuid=f76a213b-1790-3dd2-89af-40acf620373f" ] } ], "mendeley" : { "formattedCitation" : "(Degrendele, Kosfiszer and Estess, 2017)", "plainTextFormattedCitation" : "(Degrendele, Kosfiszer and Estess, 2017)", "previouslyFormattedCitation" : "(Degrendele, Kosfiszer and Estess, 2017)" }, "properties" : {  }, "schema" : "https://github.com/citation-style-language/schema/raw/master/csl-citation.json" }</w:instrText>
      </w:r>
      <w:r w:rsidRPr="008A2ABA">
        <w:fldChar w:fldCharType="separate"/>
      </w:r>
      <w:r w:rsidR="00F71621" w:rsidRPr="00F71621">
        <w:rPr>
          <w:noProof/>
        </w:rPr>
        <w:t>(Degrendele, Kosfiszer and Estess, 2017)</w:t>
      </w:r>
      <w:r w:rsidRPr="008A2ABA">
        <w:fldChar w:fldCharType="end"/>
      </w:r>
      <w:r w:rsidRPr="008A2ABA">
        <w:t xml:space="preserve">. Moreover, CD44 has been shown to play an important role in macrophage recruitment and activation during inflammation </w:t>
      </w:r>
      <w:r w:rsidRPr="008A2ABA">
        <w:fldChar w:fldCharType="begin" w:fldLock="1"/>
      </w:r>
      <w:r w:rsidR="00B145F9">
        <w:instrText>ADDIN CSL_CITATION { "citationItems" : [ { "id" : "ITEM-1", "itemData" : { "ISSN" : "1550-6606", "abstract" : "Components of the extracellular matrix (ECM) can regulate leukocyte activation and function at inflammatory sites. Low molecular weight fragments of the ECM glycosaminoglycan hyaluronan (LMW-HA) that accumulate in inflammation, but not the ubiquitous high molecular weight form of HA (HMW-HA), have been shown to induce cytokine and/or chemokine production by alveolar and bone-marrow derived macrophages. To determine the cellular requirements for responsiveness to HA, we compared the effects of HMW-HA and LMW-HA on resident and thioglycollate-elicited murine peritoneal macrophages. We demonstrate that treatment of elicited macrophages with LMW-HA, but not with HMW-HA, stimulated production of the chemokines RANTES and macrophage inflammatory protein-1 a and -1 p. Further, we demonstrate that LMW-HA induced the production of biologically active IL-12, a proinflammatory cytokine not previously known to be regulated by cell-matrix in-teractions. The LMW-HA-induced production of IL-12 by elicited macrophages was inhibited by an anti-CD44 mAb that blocks HA binding. In contrast to elicited macrophages, freshly explanted resident peritoneal macrophages did not respond to LMW-HA. However, preculture in vitro before stimulation led to adhesion-dependent priming for LMW-HA-induced cytokine and chemokine production by resident macrophages. These results provide further evidence of the potential importance of CD44/ LMW-HA interactions in regulating the immune response at sites of inflammation and demonstrate that the state of differen-tiation of macrophages may determine their sensitivities to matrix components. The Journal of Immunology, 1997, 159:", "author" : [ { "dropping-particle" : "", "family" : "Wysoka", "given" : "Pur\u00e9", "non-dropping-particle" : "", "parse-names" : false, "suffix" : "" }, { "dropping-particle" : "", "family" : "Burdick", "given" : "M D", "non-dropping-particle" : "", "parse-names" : false, "suffix" : "" }, { "dropping-particle" : "", "family" : "Strieter", "given" : "R M", "non-dropping-particle" : "", "parse-names" : false, "suffix" : "" }, { "dropping-particle" : "", "family" : "Trinchieri", "given" : "G", "non-dropping-particle" : "", "parse-names" : false, "suffix" : "" }, { "dropping-particle" : "", "family" : "Hodge-Dufour", "given" : "E J", "non-dropping-particle" : "", "parse-names" : false, "suffix" : "" }, { "dropping-particle" : "", "family" : "Noble", "given" : "P W", "non-dropping-particle" : "", "parse-names" : false, "suffix" : "" }, { "dropping-particle" : "", "family" : "Horton", "given" : "M R", "non-dropping-particle" : "", "parse-names" : false, "suffix" : "" }, { "dropping-particle" : "", "family" : "Bao", "given" : "C", "non-dropping-particle" : "", "parse-names" : false, "suffix" : "" }, { "dropping-particle" : "", "family" : "Hodge-Dufour", "given" : "Jennifer", "non-dropping-particle" : "", "parse-names" : false, "suffix" : "" }, { "dropping-particle" : "", "family" : "Noble", "given" : "Paul W", "non-dropping-particle" : "", "parse-names" : false, "suffix" : "" }, { "dropping-particle" : "", "family" : "Horton", "given" : "Maureen R", "non-dropping-particle" : "", "parse-names" : false, "suffix" : "" }, { "dropping-particle" : "", "family" : "Bao", "given" : "Clare", "non-dropping-particle" : "", "parse-names" : false, "suffix" : "" }, { "dropping-particle" : "", "family" : "Wysoka", "given" : "Maria", "non-dropping-particle" : "", "parse-names" : false, "suffix" : "" }, { "dropping-particle" : "", "family" : "Burdick", "given" : "Marie D", "non-dropping-particle" : "", "parse-names" : false, "suffix" : "" }, { "dropping-particle" : "", "family" : "Stricter", "given" : "Robert M", "non-dropping-particle" : "", "parse-names" : false, "suffix" : "" }, { "dropping-particle" : "", "family" : "Trinchieri", "given" : "Ciorgio", "non-dropping-particle" : "", "parse-names" : false, "suffix" : "" }, { "dropping-particle" : "", "family" : "Purt", "given" : "Ellen", "non-dropping-particle" : "", "parse-names" : false, "suffix" : "" } ], "container-title" : "J Immunol The Journal of Immunology by guest on", "id" : "ITEM-1", "issued" : { "date-parts" : [ [ "1997" ] ] }, "page" : "2492-2500", "title" : "Induction of IL-12 and chemokines by Induction of IL-12 and Chemokines by Hyaluronan Requires Adhesion-Dependent Priming of Resident-but Not Elicited Macrophages'", "type" : "article-journal", "volume" : "159" }, "uris" : [ "http://www.mendeley.com/documents/?uuid=171ffd1a-cdc6-3570-a94e-88ff8ad8d6a3" ] } ], "mendeley" : { "formattedCitation" : "(Wysoka &lt;i&gt;et al.&lt;/i&gt;, 1997)", "plainTextFormattedCitation" : "(Wysoka et al., 1997)", "previouslyFormattedCitation" : "(Wysoka &lt;i&gt;et al.&lt;/i&gt;, 1997)" }, "properties" : {  }, "schema" : "https://github.com/citation-style-language/schema/raw/master/csl-citation.json" }</w:instrText>
      </w:r>
      <w:r w:rsidRPr="008A2ABA">
        <w:fldChar w:fldCharType="separate"/>
      </w:r>
      <w:r w:rsidR="00F71621" w:rsidRPr="00F71621">
        <w:rPr>
          <w:noProof/>
        </w:rPr>
        <w:t xml:space="preserve">(Wysoka </w:t>
      </w:r>
      <w:r w:rsidR="00F71621" w:rsidRPr="00F71621">
        <w:rPr>
          <w:i/>
          <w:noProof/>
        </w:rPr>
        <w:t>et al.</w:t>
      </w:r>
      <w:r w:rsidR="00F71621" w:rsidRPr="00F71621">
        <w:rPr>
          <w:noProof/>
        </w:rPr>
        <w:t>, 1997)</w:t>
      </w:r>
      <w:r w:rsidRPr="008A2ABA">
        <w:fldChar w:fldCharType="end"/>
      </w:r>
      <w:r w:rsidRPr="008A2ABA">
        <w:t>.</w:t>
      </w:r>
      <w:r w:rsidRPr="008A2ABA">
        <w:rPr>
          <w:rFonts w:eastAsia="Cambria" w:cs="Cambria"/>
        </w:rPr>
        <w:t xml:space="preserve"> </w:t>
      </w:r>
    </w:p>
    <w:p w14:paraId="02A589BC" w14:textId="77777777" w:rsidR="0060084F" w:rsidRPr="008A2ABA" w:rsidRDefault="0060084F" w:rsidP="009C0AD9">
      <w:pPr>
        <w:rPr>
          <w:rFonts w:eastAsia="Cambria" w:cs="Cambria"/>
        </w:rPr>
      </w:pPr>
    </w:p>
    <w:p w14:paraId="23A19DCE" w14:textId="0202D993" w:rsidR="0060084F" w:rsidRPr="008A2ABA" w:rsidRDefault="0060084F" w:rsidP="009C0AD9">
      <w:pPr>
        <w:rPr>
          <w:rFonts w:eastAsia="Cambria" w:cs="Cambria"/>
        </w:rPr>
      </w:pPr>
      <w:r>
        <w:rPr>
          <w:rFonts w:eastAsia="Cambria" w:cs="Cambria"/>
        </w:rPr>
        <w:lastRenderedPageBreak/>
        <w:t>D</w:t>
      </w:r>
      <w:r w:rsidRPr="008A2ABA">
        <w:rPr>
          <w:rFonts w:eastAsia="Cambria" w:cs="Cambria"/>
        </w:rPr>
        <w:t>ata suggest</w:t>
      </w:r>
      <w:r>
        <w:rPr>
          <w:rFonts w:eastAsia="Cambria" w:cs="Cambria"/>
        </w:rPr>
        <w:t>s</w:t>
      </w:r>
      <w:r w:rsidRPr="008A2ABA">
        <w:rPr>
          <w:rFonts w:eastAsia="Cambria" w:cs="Cambria"/>
        </w:rPr>
        <w:t xml:space="preserve"> that CD44 is downregulated in response to digested PGN from</w:t>
      </w:r>
      <w:r>
        <w:rPr>
          <w:rFonts w:eastAsia="Cambria" w:cs="Cambria"/>
        </w:rPr>
        <w:t xml:space="preserve"> </w:t>
      </w:r>
      <w:r w:rsidRPr="008A2ABA">
        <w:rPr>
          <w:rFonts w:eastAsia="Cambria" w:cs="Cambria"/>
          <w:i/>
        </w:rPr>
        <w:t>B. subt</w:t>
      </w:r>
      <w:r>
        <w:rPr>
          <w:rFonts w:eastAsia="Cambria" w:cs="Cambria"/>
          <w:i/>
        </w:rPr>
        <w:t>i</w:t>
      </w:r>
      <w:r w:rsidRPr="008A2ABA">
        <w:rPr>
          <w:rFonts w:eastAsia="Cambria" w:cs="Cambria"/>
          <w:i/>
        </w:rPr>
        <w:t xml:space="preserve">lis </w:t>
      </w:r>
      <w:r w:rsidRPr="008A2ABA">
        <w:rPr>
          <w:rFonts w:eastAsia="Cambria" w:cs="Cambria"/>
        </w:rPr>
        <w:t xml:space="preserve">on monocytes, from </w:t>
      </w:r>
      <w:r w:rsidRPr="008A2ABA">
        <w:rPr>
          <w:rFonts w:eastAsia="Cambria" w:cs="Cambria"/>
          <w:i/>
        </w:rPr>
        <w:t xml:space="preserve">M. luteus </w:t>
      </w:r>
      <w:r w:rsidRPr="008A2ABA">
        <w:rPr>
          <w:rFonts w:eastAsia="Cambria" w:cs="Cambria"/>
        </w:rPr>
        <w:t xml:space="preserve">on all tested leukocytes and from </w:t>
      </w:r>
      <w:r w:rsidR="00F45958" w:rsidRPr="00F45958">
        <w:rPr>
          <w:rFonts w:eastAsia="Cambria" w:cs="Cambria"/>
          <w:i/>
          <w:iCs/>
        </w:rPr>
        <w:t>S. aureus</w:t>
      </w:r>
      <w:r w:rsidR="0073580A" w:rsidRPr="0073580A">
        <w:rPr>
          <w:rFonts w:eastAsia="Cambria" w:cs="Cambria"/>
          <w:i/>
          <w:iCs/>
        </w:rPr>
        <w:t xml:space="preserve"> </w:t>
      </w:r>
      <w:r w:rsidRPr="008A2ABA">
        <w:rPr>
          <w:rFonts w:eastAsia="Cambria" w:cs="Cambria"/>
        </w:rPr>
        <w:t xml:space="preserve">on lymphocytes. </w:t>
      </w:r>
      <w:r>
        <w:rPr>
          <w:rFonts w:eastAsia="Cambria" w:cs="Cambria"/>
        </w:rPr>
        <w:t>P</w:t>
      </w:r>
      <w:r w:rsidRPr="008A2ABA">
        <w:rPr>
          <w:rFonts w:eastAsia="Cambria" w:cs="Cambria"/>
        </w:rPr>
        <w:t>erhaps CD44 recognises particular PGN side chains, as digested PGN from different bacterial species caused downregulation of CD44 on different leukocytes. The fact that CD44 was downregulated on lymph</w:t>
      </w:r>
      <w:r>
        <w:rPr>
          <w:rFonts w:eastAsia="Cambria" w:cs="Cambria"/>
        </w:rPr>
        <w:t xml:space="preserve">ocytes in response to digested </w:t>
      </w:r>
      <w:r w:rsidRPr="008A2ABA">
        <w:rPr>
          <w:rFonts w:eastAsia="Cambria" w:cs="Cambria"/>
        </w:rPr>
        <w:t>PGN from both SH1000 and SH1000</w:t>
      </w:r>
      <w:r w:rsidRPr="008A2ABA">
        <w:rPr>
          <w:rFonts w:eastAsia="Cambria" w:cs="Cambria"/>
          <w:i/>
        </w:rPr>
        <w:t>∆</w:t>
      </w:r>
      <w:r>
        <w:rPr>
          <w:rFonts w:eastAsia="Cambria" w:cs="Cambria"/>
          <w:i/>
        </w:rPr>
        <w:t>t</w:t>
      </w:r>
      <w:r w:rsidRPr="008A2ABA">
        <w:rPr>
          <w:rFonts w:eastAsia="Cambria" w:cs="Cambria"/>
          <w:i/>
        </w:rPr>
        <w:t>ar0</w:t>
      </w:r>
      <w:r w:rsidRPr="008A2ABA">
        <w:rPr>
          <w:rFonts w:eastAsia="Cambria" w:cs="Cambria"/>
        </w:rPr>
        <w:t xml:space="preserve"> suggests that WTA is not involved in downregulation of CD44.</w:t>
      </w:r>
    </w:p>
    <w:p w14:paraId="0A2FBDA3" w14:textId="77777777" w:rsidR="0060084F" w:rsidRPr="008A2ABA" w:rsidRDefault="0060084F" w:rsidP="009C0AD9">
      <w:pPr>
        <w:rPr>
          <w:rFonts w:eastAsia="Cambria" w:cs="Cambria"/>
        </w:rPr>
      </w:pPr>
    </w:p>
    <w:p w14:paraId="648AB981" w14:textId="77777777" w:rsidR="0060084F" w:rsidRPr="008A2ABA" w:rsidRDefault="0060084F" w:rsidP="00EE19F9">
      <w:pPr>
        <w:pStyle w:val="Heading4"/>
        <w:rPr>
          <w:rFonts w:eastAsia="Cambria"/>
        </w:rPr>
      </w:pPr>
      <w:bookmarkStart w:id="547" w:name="_Toc505018445"/>
      <w:bookmarkStart w:id="548" w:name="_Toc521494889"/>
      <w:r>
        <w:rPr>
          <w:rFonts w:eastAsia="Cambria"/>
        </w:rPr>
        <w:t>Conclusion</w:t>
      </w:r>
      <w:bookmarkEnd w:id="547"/>
      <w:bookmarkEnd w:id="548"/>
      <w:r>
        <w:rPr>
          <w:rFonts w:eastAsia="Cambria"/>
        </w:rPr>
        <w:t xml:space="preserve"> </w:t>
      </w:r>
    </w:p>
    <w:p w14:paraId="38FB78E8" w14:textId="77777777" w:rsidR="0060084F" w:rsidRPr="008A2ABA" w:rsidRDefault="0060084F" w:rsidP="009C0AD9">
      <w:pPr>
        <w:rPr>
          <w:rFonts w:eastAsia="Cambria" w:cs="Cambria"/>
        </w:rPr>
      </w:pPr>
    </w:p>
    <w:p w14:paraId="225A3D77" w14:textId="32373F3B" w:rsidR="0060084F" w:rsidRPr="00E85D4C" w:rsidRDefault="0060084F" w:rsidP="009C0AD9">
      <w:pPr>
        <w:rPr>
          <w:rFonts w:eastAsia="Cambria" w:cs="Cambria"/>
        </w:rPr>
      </w:pPr>
      <w:r>
        <w:rPr>
          <w:rFonts w:eastAsia="Cambria" w:cs="Cambria"/>
        </w:rPr>
        <w:t xml:space="preserve">It is unknown as to how rapidly </w:t>
      </w:r>
      <w:r w:rsidRPr="008A2ABA">
        <w:rPr>
          <w:rFonts w:eastAsia="Cambria" w:cs="Cambria"/>
        </w:rPr>
        <w:t>PGN gets digested by enzymes in serum, but it seem</w:t>
      </w:r>
      <w:r>
        <w:rPr>
          <w:rFonts w:eastAsia="Cambria" w:cs="Cambria"/>
        </w:rPr>
        <w:t>s</w:t>
      </w:r>
      <w:r w:rsidRPr="008A2ABA">
        <w:rPr>
          <w:rFonts w:eastAsia="Cambria" w:cs="Cambria"/>
        </w:rPr>
        <w:t xml:space="preserve"> as though the digested products help to keep neutrophils away from </w:t>
      </w:r>
      <w:r>
        <w:rPr>
          <w:rFonts w:eastAsia="Cambria" w:cs="Cambria"/>
        </w:rPr>
        <w:t xml:space="preserve">the </w:t>
      </w:r>
      <w:r w:rsidRPr="008A2ABA">
        <w:rPr>
          <w:rFonts w:eastAsia="Cambria" w:cs="Cambria"/>
        </w:rPr>
        <w:t>initial site of infection</w:t>
      </w:r>
      <w:r>
        <w:rPr>
          <w:rFonts w:eastAsia="Cambria" w:cs="Cambria"/>
        </w:rPr>
        <w:t xml:space="preserve"> </w:t>
      </w:r>
      <w:r>
        <w:rPr>
          <w:rFonts w:eastAsia="Cambria" w:cs="Cambria"/>
        </w:rPr>
        <w:fldChar w:fldCharType="begin" w:fldLock="1"/>
      </w:r>
      <w:r w:rsidR="00B145F9">
        <w:rPr>
          <w:rFonts w:eastAsia="Cambria" w:cs="Cambria"/>
        </w:rPr>
        <w:instrText>ADDIN CSL_CITATION { "citationItems" : [ { "id" : "ITEM-1", "itemData" : { "DOI" : "10.7554/eLife.02277", "ISBN" : "2050-084X (Electronic)", "ISSN" : "2050084X", "PMID" : "24692449", "abstract" : "Bacteria have to avoid recognition by the host immune system in order to establish a successful infection. Peptidoglycan, the principal constituent of virtually all bacterial surfaces, is a specific molecular signature recognized by dedicated host receptors, present in animals and plants, which trigger an immune response. Here we report that autolysins from Gram-positive pathogenic bacteria, enzymes capable of hydrolyzing peptidoglycan, have a major role in concealing this inflammatory molecule from Drosophila peptidoglycan recognition proteins {(PGRPs).} We show that autolysins trim the outermost peptidoglycan fragments and that in their absence bacterial virulence is impaired, as {PGRPs} can directly recognize leftover peptidoglycan extending beyond the external layers of bacterial proteins and polysaccharides. The activity of autolysins is not restricted to the producer cells but can also alter the surface of neighboring bacteria, facilitating the survival of the entire population in the infected host. {DOI:} {http://dx.doi.org/10.7554/eLife.02277.001.}", "author" : [ { "dropping-particle" : "", "family" : "Atilano", "given" : "Magda Luciana", "non-dropping-particle" : "", "parse-names" : false, "suffix" : "" }, { "dropping-particle" : "", "family" : "Pereira", "given" : "Pedro Matos", "non-dropping-particle" : "", "parse-names" : false, "suffix" : "" }, { "dropping-particle" : "", "family" : "Vaz", "given" : "Filipa", "non-dropping-particle" : "", "parse-names" : false, "suffix" : "" }, { "dropping-particle" : "", "family" : "Catal\u00e3o", "given" : "Maria Jo\u00e3o", "non-dropping-particle" : "", "parse-names" : false, "suffix" : "" }, { "dropping-particle" : "", "family" : "Reed", "given" : "Patricia", "non-dropping-particle" : "", "parse-names" : false, "suffix" : "" }, { "dropping-particle" : "", "family" : "Grilo", "given" : "In\u00eas Ramos", "non-dropping-particle" : "", "parse-names" : false, "suffix" : "" }, { "dropping-particle" : "", "family" : "Sobral", "given" : "Rita Gon\u00e7alves", "non-dropping-particle" : "", "parse-names" : false, "suffix" : "" }, { "dropping-particle" : "", "family" : "Ligoxygakis", "given" : "Petros", "non-dropping-particle" : "", "parse-names" : false, "suffix" : "" }, { "dropping-particle" : "", "family" : "Pinho", "given" : "Mariana Gomes", "non-dropping-particle" : "", "parse-names" : false, "suffix" : "" }, { "dropping-particle" : "", "family" : "Filipe", "given" : "S\u00e9rgio Raposo", "non-dropping-particle" : "", "parse-names" : false, "suffix" : "" } ], "container-title" : "eLife", "id" : "ITEM-1", "issue" : "3", "issued" : { "date-parts" : [ [ "2014", "4", "1" ] ] }, "page" : "e02277", "publisher" : "eLife Sciences Publications, Ltd", "title" : "Bacterial autolysins trim cell surface peptidoglycan to prevent detection by the drosophila innate immune system", "type" : "article-journal", "volume" : "2014" }, "uris" : [ "http://www.mendeley.com/documents/?uuid=b182bc97-f75b-36b1-a1a4-1c57eb26f30f" ] } ], "mendeley" : { "formattedCitation" : "(Atilano &lt;i&gt;et al.&lt;/i&gt;, 2014)", "plainTextFormattedCitation" : "(Atilano et al., 2014)", "previouslyFormattedCitation" : "(Atilano &lt;i&gt;et al.&lt;/i&gt;, 2014)" }, "properties" : {  }, "schema" : "https://github.com/citation-style-language/schema/raw/master/csl-citation.json" }</w:instrText>
      </w:r>
      <w:r>
        <w:rPr>
          <w:rFonts w:eastAsia="Cambria" w:cs="Cambria"/>
        </w:rPr>
        <w:fldChar w:fldCharType="separate"/>
      </w:r>
      <w:r w:rsidR="00F71621" w:rsidRPr="00F71621">
        <w:rPr>
          <w:rFonts w:eastAsia="Cambria" w:cs="Cambria"/>
          <w:noProof/>
        </w:rPr>
        <w:t xml:space="preserve">(Atilano </w:t>
      </w:r>
      <w:r w:rsidR="00F71621" w:rsidRPr="00F71621">
        <w:rPr>
          <w:rFonts w:eastAsia="Cambria" w:cs="Cambria"/>
          <w:i/>
          <w:noProof/>
        </w:rPr>
        <w:t>et al.</w:t>
      </w:r>
      <w:r w:rsidR="00F71621" w:rsidRPr="00F71621">
        <w:rPr>
          <w:rFonts w:eastAsia="Cambria" w:cs="Cambria"/>
          <w:noProof/>
        </w:rPr>
        <w:t>, 2014)</w:t>
      </w:r>
      <w:r>
        <w:rPr>
          <w:rFonts w:eastAsia="Cambria" w:cs="Cambria"/>
        </w:rPr>
        <w:fldChar w:fldCharType="end"/>
      </w:r>
      <w:r w:rsidRPr="008A2ABA">
        <w:rPr>
          <w:rFonts w:eastAsia="Cambria" w:cs="Cambria"/>
        </w:rPr>
        <w:t xml:space="preserve">. </w:t>
      </w:r>
      <w:r w:rsidRPr="008A2ABA">
        <w:t>Polymeric PGN may be spread into the bloodstream during infection, digested by enzymes and systematically a</w:t>
      </w:r>
      <w:r>
        <w:t>cting as an anti -inflammatory c</w:t>
      </w:r>
      <w:r w:rsidRPr="008A2ABA">
        <w:t>ue to leukocytes.</w:t>
      </w:r>
      <w:r>
        <w:t xml:space="preserve"> </w:t>
      </w:r>
      <w:r w:rsidRPr="008A2ABA">
        <w:t>Therefore</w:t>
      </w:r>
      <w:r>
        <w:t>,</w:t>
      </w:r>
      <w:r w:rsidRPr="008A2ABA">
        <w:t xml:space="preserve"> it would be of interest to check the rate of PGN digestion in mouse and human serum. This might give us an idea of how fast adhesion can be impaired during infection. It would be hypothesized, that it should happen within the initial stages of infection, giving </w:t>
      </w:r>
      <w:r w:rsidR="00F45958" w:rsidRPr="00F45958">
        <w:rPr>
          <w:i/>
          <w:iCs/>
        </w:rPr>
        <w:t>S. aureus</w:t>
      </w:r>
      <w:r w:rsidR="0073580A" w:rsidRPr="0073580A">
        <w:rPr>
          <w:i/>
          <w:iCs/>
        </w:rPr>
        <w:t xml:space="preserve"> </w:t>
      </w:r>
      <w:r w:rsidRPr="008A2ABA">
        <w:t>time to spread inside the host.</w:t>
      </w:r>
    </w:p>
    <w:p w14:paraId="7AF4C842" w14:textId="77777777" w:rsidR="0060084F" w:rsidRPr="008A2ABA" w:rsidRDefault="0060084F" w:rsidP="009C0AD9"/>
    <w:p w14:paraId="33624076" w14:textId="52167803" w:rsidR="0060084F" w:rsidRDefault="0060084F" w:rsidP="00EA20B7">
      <w:r>
        <w:t>Due to a technical difficulty</w:t>
      </w:r>
      <w:r w:rsidR="004E780E">
        <w:t xml:space="preserve">, where the wavelengths used where not calibrated, resulting in overlap of the spectrums, and inability to include several repeats for statistical analysis. Therefore </w:t>
      </w:r>
      <w:r>
        <w:t>the tricolour assay will have to be repeated to obtain statistically significant data for firm conclusions to be made</w:t>
      </w:r>
      <w:r w:rsidRPr="008A2ABA">
        <w:t>.</w:t>
      </w:r>
      <w:bookmarkStart w:id="549" w:name="_GoBack"/>
      <w:bookmarkEnd w:id="549"/>
    </w:p>
    <w:p w14:paraId="1BA05E49" w14:textId="5514DD26" w:rsidR="0060084F" w:rsidRDefault="0060084F" w:rsidP="004B40FD">
      <w:pPr>
        <w:spacing w:line="240" w:lineRule="auto"/>
      </w:pPr>
      <w:r>
        <w:br w:type="page"/>
      </w:r>
    </w:p>
    <w:p w14:paraId="53CA097A" w14:textId="1B2D83A2" w:rsidR="00C97249" w:rsidRPr="00F80717" w:rsidRDefault="00B72F49" w:rsidP="0042099B">
      <w:pPr>
        <w:pStyle w:val="Heading1"/>
      </w:pPr>
      <w:bookmarkStart w:id="550" w:name="_Toc504669399"/>
      <w:bookmarkStart w:id="551" w:name="_Toc521494890"/>
      <w:r>
        <w:lastRenderedPageBreak/>
        <w:t xml:space="preserve">Chapter 6. </w:t>
      </w:r>
      <w:r w:rsidR="00C97249">
        <w:t>General discussion</w:t>
      </w:r>
      <w:bookmarkEnd w:id="550"/>
      <w:bookmarkEnd w:id="551"/>
      <w:r w:rsidR="00C97249">
        <w:t xml:space="preserve"> </w:t>
      </w:r>
    </w:p>
    <w:p w14:paraId="08DA5D92" w14:textId="608145DA" w:rsidR="00C97249" w:rsidRDefault="00F45958" w:rsidP="00C97249">
      <w:r w:rsidRPr="00F45958">
        <w:rPr>
          <w:i/>
          <w:iCs/>
        </w:rPr>
        <w:t>S. aureus</w:t>
      </w:r>
      <w:r w:rsidR="0073580A" w:rsidRPr="0073580A">
        <w:rPr>
          <w:i/>
          <w:iCs/>
        </w:rPr>
        <w:t xml:space="preserve"> </w:t>
      </w:r>
      <w:r w:rsidR="00C97249">
        <w:t>infections worldwide are a significant healthcare burden in both community and healthcare care settings. Today, our lack of understanding of this pathogen is starkly denoted by the failure of a multitude of vaccine trials while the need for novel antimicrobials is reaching a crucial point. Understanding the stages of bacterial infection is expected to further the development of innovative therapeutic approaches for this pathogen.</w:t>
      </w:r>
    </w:p>
    <w:p w14:paraId="3C44721F" w14:textId="77777777" w:rsidR="00C97249" w:rsidRPr="00DD7683" w:rsidRDefault="00C97249" w:rsidP="00C97249"/>
    <w:p w14:paraId="28DADF10" w14:textId="092E260D" w:rsidR="00C97249" w:rsidRDefault="00C97249" w:rsidP="0042099B">
      <w:pPr>
        <w:pStyle w:val="Heading2"/>
      </w:pPr>
      <w:bookmarkStart w:id="552" w:name="_Toc504669400"/>
      <w:bookmarkStart w:id="553" w:name="_Toc521494891"/>
      <w:r>
        <w:t>Requirements for infection</w:t>
      </w:r>
      <w:bookmarkEnd w:id="552"/>
      <w:bookmarkEnd w:id="553"/>
      <w:r>
        <w:t xml:space="preserve"> </w:t>
      </w:r>
    </w:p>
    <w:p w14:paraId="6FAC2D72" w14:textId="77777777" w:rsidR="00C97249" w:rsidRDefault="00C97249" w:rsidP="00C97249"/>
    <w:p w14:paraId="3B5856F1" w14:textId="23FE78DD" w:rsidR="00C97249" w:rsidRDefault="00C97249" w:rsidP="00C97249">
      <w:r>
        <w:t xml:space="preserve">Humans are heavily colonised by their microbiome- a collection of microorganisms such as bacteria, co- existing under different conditions </w:t>
      </w:r>
      <w:r>
        <w:fldChar w:fldCharType="begin" w:fldLock="1"/>
      </w:r>
      <w:r w:rsidR="00B145F9">
        <w:instrText>ADDIN CSL_CITATION { "citationItems" : [ { "id" : "ITEM-1", "itemData" : { "DOI" : "10.1186/gb-2008-9-6-225", "ISBN" : "1465-6914 (Electronic)\\r1465-6906 (Linking)", "ISSN" : "14747596", "PMID" : "18598378", "abstract" : "Metazoans contain multiple complex microbial ecosystems in which the balance between host and microbe can be tipped from commensalism to pathogenicity. This transition is likely to depend both on the prevailing environmental conditions and on specific gene-gene interactions placed within the context of the entire ecosystem.", "author" : [ { "dropping-particle" : "", "family" : "Ehrlich", "given" : "Garth D", "non-dropping-particle" : "", "parse-names" : false, "suffix" : "" }, { "dropping-particle" : "", "family" : "Hiller", "given" : "N Luisa", "non-dropping-particle" : "", "parse-names" : false, "suffix" : "" }, { "dropping-particle" : "", "family" : "Hu", "given" : "Fen Ze", "non-dropping-particle" : "", "parse-names" : false, "suffix" : "" } ], "container-title" : "Genome Biology", "id" : "ITEM-1", "issue" : "6", "issued" : { "date-parts" : [ [ "2008", "6", "24" ] ] }, "page" : "225", "publisher" : "BioMed Central", "title" : "What makes pathogens pathogenic", "type" : "article", "volume" : "9" }, "uris" : [ "http://www.mendeley.com/documents/?uuid=6ea4c476-8d8b-3530-8ec4-7688c8be3643" ] } ], "mendeley" : { "formattedCitation" : "(Ehrlich, Hiller and Hu, 2008)", "plainTextFormattedCitation" : "(Ehrlich, Hiller and Hu, 2008)", "previouslyFormattedCitation" : "(Ehrlich, Hiller and Hu, 2008)" }, "properties" : {  }, "schema" : "https://github.com/citation-style-language/schema/raw/master/csl-citation.json" }</w:instrText>
      </w:r>
      <w:r>
        <w:fldChar w:fldCharType="separate"/>
      </w:r>
      <w:r w:rsidR="00F71621" w:rsidRPr="00F71621">
        <w:rPr>
          <w:noProof/>
        </w:rPr>
        <w:t>(Ehrlich, Hiller and Hu, 2008)</w:t>
      </w:r>
      <w:r>
        <w:fldChar w:fldCharType="end"/>
      </w:r>
      <w:r>
        <w:t xml:space="preserve">. The microbiome consists of a wide genetic diversity of varying bacterial species, with certain biological niches such as the nares or gastrointestinal tract harbouring their own, unique microflora </w:t>
      </w:r>
      <w:r>
        <w:fldChar w:fldCharType="begin" w:fldLock="1"/>
      </w:r>
      <w:r w:rsidR="00B145F9">
        <w:instrText>ADDIN CSL_CITATION { "citationItems" : [ { "id" : "ITEM-1", "itemData" : { "DOI" : "10.1016/j.chom.2017.03.011", "ISSN" : "19346069", "PMID" : "28407480", "abstract" : "Landscape ecology examines the relationships between the spatial arrangement of different landforms and the processes that give rise to spatial and temporal patterns in local community structure. The spatial ecology of the microbial communities that inhabit the human body\u2014in particular, those of the nose, mouth, and throat\u2014deserves greater attention. Important questions include what defines the size of a population (i.e., \u201cpatch\u201d) in a given body site, what defines the boundaries of distinct patches within a single body site, and where and over what spatial scales within a body site are gradients detected. This Review looks at the landscape ecology of the upper respiratory tract and mouth and seeks greater clarity about the physiological factors\u2014whether immunological, chemical, or physical\u2014that govern microbial community composition and function and the ecological traits that underlie health and disease.", "author" : [ { "dropping-particle" : "", "family" : "Proctor", "given" : "Diana M", "non-dropping-particle" : "", "parse-names" : false, "suffix" : "" }, { "dropping-particle" : "", "family" : "Relman", "given" : "David A", "non-dropping-particle" : "", "parse-names" : false, "suffix" : "" } ], "container-title" : "Cell Host and Microbe", "id" : "ITEM-1", "issue" : "4", "issued" : { "date-parts" : [ [ "2017" ] ] }, "page" : "421-432", "title" : "The Landscape Ecology and Microbiota of the Human Nose, Mouth, and Throat", "type" : "article", "volume" : "21" }, "uris" : [ "http://www.mendeley.com/documents/?uuid=072e4c2a-475f-3274-b8fe-a75631314b6c" ] }, { "id" : "ITEM-2", "itemData" : { "DOI" : "10.1016/j.mib.2017.04.002", "ISSN" : "18790364", "PMID" : "28458095", "abstract" : "Mammals harbor complex assemblages of gut bacteria that are deeply integrated with their hosts\u2019 digestive, immune, and neuroendocrine systems. Recent work has revealed that there has been a substantial loss of gut bacterial diversity from humans since the divergence of humans and chimpanzees. This bacterial depauperation began in humanity's ancient evolutionary past and has accelerated in recent years with the advent of modern lifestyles. Today, humans living in industrialized societies harbor the lowest levels of gut bacterial diversity of any primate for which metagenomic data are available, a condition that may increase risk of infections, autoimmune disorders, and metabolic syndrome. Some missing gut bacteria may remain within under-sampled human populations, whereas others may be globally extinct and unrecoverable.", "author" : [ { "dropping-particle" : "", "family" : "Moeller", "given" : "Andrew H", "non-dropping-particle" : "", "parse-names" : false, "suffix" : "" } ], "container-title" : "Current Opinion in Microbiology", "id" : "ITEM-2", "issued" : { "date-parts" : [ [ "2017", "8", "1" ] ] }, "page" : "30-35", "publisher" : "Elsevier Current Trends", "title" : "The shrinking human gut microbiome", "type" : "article", "volume" : "38" }, "uris" : [ "http://www.mendeley.com/documents/?uuid=ffaedea6-6a3c-380d-8cca-b12f87add259" ] } ], "mendeley" : { "formattedCitation" : "(Moeller, 2017; Proctor and Relman, 2017)", "plainTextFormattedCitation" : "(Moeller, 2017; Proctor and Relman, 2017)", "previouslyFormattedCitation" : "(Moeller, 2017; Proctor and Relman, 2017)" }, "properties" : {  }, "schema" : "https://github.com/citation-style-language/schema/raw/master/csl-citation.json" }</w:instrText>
      </w:r>
      <w:r>
        <w:fldChar w:fldCharType="separate"/>
      </w:r>
      <w:r w:rsidR="00F71621" w:rsidRPr="00F71621">
        <w:rPr>
          <w:noProof/>
        </w:rPr>
        <w:t>(Moeller, 2017; Proctor and Relman, 2017)</w:t>
      </w:r>
      <w:r>
        <w:fldChar w:fldCharType="end"/>
      </w:r>
      <w:r>
        <w:t xml:space="preserve">. Importantly, studies have demonstrated that even within a specific microbiome, bacteria such as </w:t>
      </w:r>
      <w:r>
        <w:rPr>
          <w:i/>
        </w:rPr>
        <w:t xml:space="preserve">H. influenzae, </w:t>
      </w:r>
      <w:r>
        <w:t xml:space="preserve">has a strain turnover rate of approximately once a week </w:t>
      </w:r>
      <w:r>
        <w:fldChar w:fldCharType="begin" w:fldLock="1"/>
      </w:r>
      <w:r w:rsidR="00B145F9">
        <w:instrText>ADDIN CSL_CITATION { "citationItems" : [ { "id" : "ITEM-1", "itemData" : { "DOI" : "10.1097/01.inf.0000106981.89572.d1", "ISBN" : "0891-3668 (Print)\\r0891-3668 (Linking)", "ISSN" : "08913668", "PMID" : "14743045", "abstract" : "BACKGROUND: Children attending day-care centers (DCCs) are at risk for Haemophilus influenzae nasopharyngeal colonization and acute otitis media. The degree to which a given strain circulates within a day-care center and the heterogeneity of strains among DCCs in a geographic area are not well-characterized. This study describes the prevalence rates of H. influenzae colonization in a large number of children attending day-care centers and examines the genetic diversity of colonizing strains and the degree of sharing among children. METHODS: Throat cultures were collected from 198 healthy children &lt;3 years old attending 16 day-care centers in Michigan. All H. influenzae isolates were genetically typed by enterobacterial repetitive intergenic consensus PCR as the initial screening technique to identify unique strains within each child. Pulsed field gel electrophoresis was used subsequently to examine the genetic diversity of strains between children. RESULTS: There were 127 (64%) children colonized with H. influenzae. Wide variation in rates of colonization was identified among day-care centers (0 to 95%). A total of 179 genetically unique H. influenzae strains were isolated, and 47 children (37%) were colonized with 2 or more genetically distinct H. influenzae organisms. Evidence of sharing of the same strain in different children was found in 13 of 15 colonized DCCs and 23% of genotypically unique strains were shared. CONCLUSION: The degree of sharing of H. influenzae among children in this study suggests transmission of these potentially pathogenic microorganisms in day-care centers.", "author" : [ { "dropping-particle" : "", "family" : "Farjo", "given" : "Rand S.", "non-dropping-particle" : "", "parse-names" : false, "suffix" : "" }, { "dropping-particle" : "", "family" : "Foxman", "given" : "Betsy", "non-dropping-particle" : "", "parse-names" : false, "suffix" : "" }, { "dropping-particle" : "", "family" : "Patel", "given" : "Mayuri J.", "non-dropping-particle" : "", "parse-names" : false, "suffix" : "" }, { "dropping-particle" : "", "family" : "Zhang", "given" : "Lixin", "non-dropping-particle" : "", "parse-names" : false, "suffix" : "" }, { "dropping-particle" : "", "family" : "Pettigrew", "given" : "Melinda M.", "non-dropping-particle" : "", "parse-names" : false, "suffix" : "" }, { "dropping-particle" : "", "family" : "McCoy", "given" : "Sandra I.", "non-dropping-particle" : "", "parse-names" : false, "suffix" : "" }, { "dropping-particle" : "", "family" : "Marrs", "given" : "Carl F.", "non-dropping-particle" : "", "parse-names" : false, "suffix" : "" }, { "dropping-particle" : "", "family" : "Gilsdorf", "given" : "Janet R.", "non-dropping-particle" : "", "parse-names" : false, "suffix" : "" } ], "container-title" : "Pediatric Infectious Disease Journal", "id" : "ITEM-1", "issue" : "1", "issued" : { "date-parts" : [ [ "2004", "1" ] ] }, "page" : "41-46", "title" : "Diversity and sharing of Haemophilus influenzae strains colonizing healthy children attending day-care centers", "type" : "article-journal", "volume" : "23" }, "uris" : [ "http://www.mendeley.com/documents/?uuid=e5ec67a3-b52f-3022-98a7-8d447fb1ffba" ] } ], "mendeley" : { "formattedCitation" : "(Farjo &lt;i&gt;et al.&lt;/i&gt;, 2004)", "plainTextFormattedCitation" : "(Farjo et al., 2004)", "previouslyFormattedCitation" : "(Farjo &lt;i&gt;et al.&lt;/i&gt;, 2004)" }, "properties" : {  }, "schema" : "https://github.com/citation-style-language/schema/raw/master/csl-citation.json" }</w:instrText>
      </w:r>
      <w:r>
        <w:fldChar w:fldCharType="separate"/>
      </w:r>
      <w:r w:rsidR="00F71621" w:rsidRPr="00F71621">
        <w:rPr>
          <w:noProof/>
        </w:rPr>
        <w:t xml:space="preserve">(Farjo </w:t>
      </w:r>
      <w:r w:rsidR="00F71621" w:rsidRPr="00F71621">
        <w:rPr>
          <w:i/>
          <w:noProof/>
        </w:rPr>
        <w:t>et al.</w:t>
      </w:r>
      <w:r w:rsidR="00F71621" w:rsidRPr="00F71621">
        <w:rPr>
          <w:noProof/>
        </w:rPr>
        <w:t>, 2004)</w:t>
      </w:r>
      <w:r>
        <w:fldChar w:fldCharType="end"/>
      </w:r>
      <w:r>
        <w:t xml:space="preserve">. This diversity is thought to be linked to transmission rates between the studied populations, highlighting that an individual’s microbiome is highly dependent on their environmental surroundings. Moreover, even specific niche microbiomes differ from individual to individual, significantly varying in the phylogenetic composition of their bacterial population </w:t>
      </w:r>
      <w:r>
        <w:fldChar w:fldCharType="begin" w:fldLock="1"/>
      </w:r>
      <w:r w:rsidR="00B145F9">
        <w:instrText>ADDIN CSL_CITATION { "citationItems" : [ { "id" : "ITEM-1", "itemData" : { "DOI" : "10.1126/science.1155725", "ISBN" : "1095-9203 (Electronic)\\r0036-8075 (Linking)", "ISSN" : "00368075", "PMID" : "18497261", "abstract" : "Mammals are metagenomic in that they are composed of not only their own gene complements but also those of all of their associated microbes. To understand the coevolution of the mammals and their indigenous microbial communities, we conducted a network-based analysis of bacterial 16S ribosomal RNA gene sequences from the fecal microbiota of humans and 59 other mammalian species living in two zoos and in the wild. The results indicate that host diet and phylogeny both influence bacterial diversity, which increases from carnivory to omnivory to herbivory; that bacterial communities codiversified with their hosts; and that the gut microbiota of humans living a modern life-style is typical of omnivorous primates.", "author" : [ { "dropping-particle" : "", "family" : "Ley", "given" : "Ruth E", "non-dropping-particle" : "", "parse-names" : false, "suffix" : "" }, { "dropping-particle" : "", "family" : "Hamady", "given" : "Micah", "non-dropping-particle" : "", "parse-names" : false, "suffix" : "" }, { "dropping-particle" : "", "family" : "Lozupone", "given" : "Catherine", "non-dropping-particle" : "", "parse-names" : false, "suffix" : "" }, { "dropping-particle" : "", "family" : "Turnbaugh", "given" : "Peter J", "non-dropping-particle" : "", "parse-names" : false, "suffix" : "" }, { "dropping-particle" : "", "family" : "Ramey", "given" : "Rob Roy", "non-dropping-particle" : "", "parse-names" : false, "suffix" : "" }, { "dropping-particle" : "", "family" : "Bircher", "given" : "J Stephen", "non-dropping-particle" : "", "parse-names" : false, "suffix" : "" }, { "dropping-particle" : "", "family" : "Schlegel", "given" : "Michael L", "non-dropping-particle" : "", "parse-names" : false, "suffix" : "" }, { "dropping-particle" : "", "family" : "Tucker", "given" : "Tammy A", "non-dropping-particle" : "", "parse-names" : false, "suffix" : "" }, { "dropping-particle" : "", "family" : "Schrenzel", "given" : "Mark D", "non-dropping-particle" : "", "parse-names" : false, "suffix" : "" }, { "dropping-particle" : "", "family" : "Knight", "given" : "Rob", "non-dropping-particle" : "", "parse-names" : false, "suffix" : "" }, { "dropping-particle" : "", "family" : "Gordon", "given" : "Jeffrey I", "non-dropping-particle" : "", "parse-names" : false, "suffix" : "" } ], "container-title" : "Science", "id" : "ITEM-1", "issue" : "5883", "issued" : { "date-parts" : [ [ "2008", "6", "20" ] ] }, "page" : "1647-1651", "publisher" : "NIH Public Access", "title" : "Evolution of mammals and their gut microbes", "type" : "article-journal", "volume" : "320" }, "uris" : [ "http://www.mendeley.com/documents/?uuid=8568c370-f6e5-3662-b38e-8af8afbd86dd" ] }, { "id" : "ITEM-2", "itemData" : { "DOI" : "10.1111/j.1574-6976.2008.00111.x", "ISBN" : "0168-6445 (Print)\\r0168-6445 (Linking)", "ISSN" : "01686445", "PMID" : "18435746", "abstract" : "Diversity measurement is important for understanding community structure and dynamics, but has been particularly challenging for microorganisms. Microbial community characterization using small subunit rRNA (SSU rRNA) gene sequences has revealed an extensive, previously unsuspected diversity that we are only now beginning to understand, especially now that advanced sequencing technologies are producing datasets containing hundreds of thousands of sequences from hundreds of samples. Efforts to quantify microbial diversity often use taxon-based methods that ignore the fact that not all species are equally related, which can therefore obscure important patterns in the data. For example, alpha-diversity (diversity within communities) is often estimated as the number of species in a community (species richness), and beta-diversity (partitioning of diversity among communities) is often based on the number of shared species. Methods for measuring alpha- and beta-diversity that account for different levels of divergence between individuals have recently been more widely applied. These methods are more powerful than taxon-based methods because microorganisms in a community differ dramatically in sequence similarity, which also often correlates with phenotypic similarity in key features such as metabolic capabilities. Consequently, divergence-based methods are providing new insights into microbial community structure and function.", "author" : [ { "dropping-particle" : "", "family" : "Lozupone", "given" : "Catherine A", "non-dropping-particle" : "", "parse-names" : false, "suffix" : "" }, { "dropping-particle" : "", "family" : "Knight", "given" : "Rob", "non-dropping-particle" : "", "parse-names" : false, "suffix" : "" } ], "container-title" : "FEMS Microbiology Reviews", "id" : "ITEM-2", "issue" : "4", "issued" : { "date-parts" : [ [ "2008", "7" ] ] }, "page" : "557-578", "publisher" : "NIH Public Access", "title" : "Species divergence and the measurement of microbial diversity", "type" : "article", "volume" : "32" }, "uris" : [ "http://www.mendeley.com/documents/?uuid=a2e40fa6-3ff2-30e5-bf26-97576e85039d" ] } ], "mendeley" : { "formattedCitation" : "(Ley &lt;i&gt;et al.&lt;/i&gt;, 2008; Lozupone and Knight, 2008)", "plainTextFormattedCitation" : "(Ley et al., 2008; Lozupone and Knight, 2008)", "previouslyFormattedCitation" : "(Ley &lt;i&gt;et al.&lt;/i&gt;, 2008; Lozupone and Knight, 2008)" }, "properties" : {  }, "schema" : "https://github.com/citation-style-language/schema/raw/master/csl-citation.json" }</w:instrText>
      </w:r>
      <w:r>
        <w:fldChar w:fldCharType="separate"/>
      </w:r>
      <w:r w:rsidR="00F71621" w:rsidRPr="00F71621">
        <w:rPr>
          <w:noProof/>
        </w:rPr>
        <w:t xml:space="preserve">(Ley </w:t>
      </w:r>
      <w:r w:rsidR="00F71621" w:rsidRPr="00F71621">
        <w:rPr>
          <w:i/>
          <w:noProof/>
        </w:rPr>
        <w:t>et al.</w:t>
      </w:r>
      <w:r w:rsidR="00F71621" w:rsidRPr="00F71621">
        <w:rPr>
          <w:noProof/>
        </w:rPr>
        <w:t>, 2008; Lozupone and Knight, 2008)</w:t>
      </w:r>
      <w:r>
        <w:fldChar w:fldCharType="end"/>
      </w:r>
      <w:r>
        <w:t xml:space="preserve">. Despite the evident fluidity of the human microbiome, some similarities can be traced. For instance, nasal decolonization of a </w:t>
      </w:r>
      <w:r w:rsidR="00F45958" w:rsidRPr="00F45958">
        <w:rPr>
          <w:i/>
          <w:iCs/>
        </w:rPr>
        <w:t xml:space="preserve">S. </w:t>
      </w:r>
      <w:r w:rsidR="00F45958" w:rsidRPr="00F45958">
        <w:rPr>
          <w:i/>
          <w:iCs/>
        </w:rPr>
        <w:lastRenderedPageBreak/>
        <w:t>aureus</w:t>
      </w:r>
      <w:r w:rsidR="0073580A" w:rsidRPr="0073580A">
        <w:rPr>
          <w:i/>
          <w:iCs/>
        </w:rPr>
        <w:t xml:space="preserve"> </w:t>
      </w:r>
      <w:r>
        <w:t xml:space="preserve">carrier resulted in a 86% chance of re-colonization with the same strain </w:t>
      </w:r>
      <w:r>
        <w:fldChar w:fldCharType="begin" w:fldLock="1"/>
      </w:r>
      <w:r w:rsidR="00B145F9">
        <w:instrText>ADDIN CSL_CITATION { "citationItems" : [ { "id" : "ITEM-1", "itemData" : { "DOI" : "10.1086/379325", "ISBN" : "1537-6591 (Electronic)\\r1058-4838 (Linking)", "ISSN" : "1058-4838", "PMID" : "14614669", "abstract" : "Abstract Mupirocin has been used in nursing homes to prevent the spread of methicillin-resistant Staphylococcus aureus (MRSA), despite the lack of controlled trials. In this double-blind, randomized study, the efficacy of intranasal mupirocin ointment versus that of placebo in reducing colonization and preventing infection was assessed among persistent carriers of S. aureus. Twicedaily treatment was given for 2 weeks, with a follow-up period of 6 months. Staphylococcal colonization rates were similar between residents at the Ann Arbor Veterans Affairs (VA) Extended Care Center, Michigan (33%), and residents at a community-based long-term care facility in Ann Arbor (36%), although those at the VA Center carried MRSA more often (58% vs. 35%; P = .017). After treatment, mupirocin had eradicated colonization in 93% of residents, whereas 85% of residents who received placebo remained colonized (P &lt; .001). At day 90 after study entry, 61% of the residents in the mupirocin group remained decolonized. Four patients did not respond to mupirocin therapy; 3 of the 4 had mupirocin-resistant S. aureus strains. Thirteen (86%) of 14 residents who became recolonized had the same pretherapy strain; no strain recovered during relapse was resistant to mupirocin. A trend toward reduction in infections was seen with mupirocin treatment.", "author" : [ { "dropping-particle" : "", "family" : "Mody", "given" : "Lona", "non-dropping-particle" : "", "parse-names" : false, "suffix" : "" }, { "dropping-particle" : "", "family" : "Kauffman", "given" : "Carol A", "non-dropping-particle" : "", "parse-names" : false, "suffix" : "" }, { "dropping-particle" : "", "family" : "McNeil", "given" : "Shelly A", "non-dropping-particle" : "", "parse-names" : false, "suffix" : "" }, { "dropping-particle" : "", "family" : "Galecki", "given" : "Andrzej T", "non-dropping-particle" : "", "parse-names" : false, "suffix" : "" }, { "dropping-particle" : "", "family" : "Bradley", "given" : "Suzanne F", "non-dropping-particle" : "", "parse-names" : false, "suffix" : "" } ], "container-title" : "Clinical Infectious Diseases", "id" : "ITEM-1", "issue" : "11", "issued" : { "date-parts" : [ [ "2003", "12", "1" ] ] }, "page" : "1467-1474", "publisher" : "NIH Public Access", "title" : "Mupirocin-Based Decolonization of Staphylococcus aureus Carriers in Residents of 2 Long-Term Care Facilities: A Randomized, Double-Blind, Placebo-Controlled Trial", "type" : "article-journal", "volume" : "37" }, "uris" : [ "http://www.mendeley.com/documents/?uuid=88354e14-0ec0-3740-a4a1-41d4d53178ad" ] } ], "mendeley" : { "formattedCitation" : "(Mody &lt;i&gt;et al.&lt;/i&gt;, 2003)", "plainTextFormattedCitation" : "(Mody et al., 2003)", "previouslyFormattedCitation" : "(Mody &lt;i&gt;et al.&lt;/i&gt;, 2003)" }, "properties" : {  }, "schema" : "https://github.com/citation-style-language/schema/raw/master/csl-citation.json" }</w:instrText>
      </w:r>
      <w:r>
        <w:fldChar w:fldCharType="separate"/>
      </w:r>
      <w:r w:rsidR="00F71621" w:rsidRPr="00F71621">
        <w:rPr>
          <w:noProof/>
        </w:rPr>
        <w:t xml:space="preserve">(Mody </w:t>
      </w:r>
      <w:r w:rsidR="00F71621" w:rsidRPr="00F71621">
        <w:rPr>
          <w:i/>
          <w:noProof/>
        </w:rPr>
        <w:t>et al.</w:t>
      </w:r>
      <w:r w:rsidR="00F71621" w:rsidRPr="00F71621">
        <w:rPr>
          <w:noProof/>
        </w:rPr>
        <w:t>, 2003)</w:t>
      </w:r>
      <w:r>
        <w:fldChar w:fldCharType="end"/>
      </w:r>
      <w:r>
        <w:t xml:space="preserve">, whereas a healthcare practitioner had a higher chance of being colonized with a new strain, most likely due to the working environment. Interestingly, when human non-carriers of </w:t>
      </w:r>
      <w:r w:rsidR="00F45958" w:rsidRPr="00F45958">
        <w:rPr>
          <w:i/>
          <w:iCs/>
        </w:rPr>
        <w:t>S. aureus</w:t>
      </w:r>
      <w:r w:rsidR="0073580A" w:rsidRPr="0073580A">
        <w:rPr>
          <w:i/>
          <w:iCs/>
        </w:rPr>
        <w:t xml:space="preserve"> </w:t>
      </w:r>
      <w:r>
        <w:t xml:space="preserve">were colonized with a </w:t>
      </w:r>
      <w:r w:rsidR="00F45958" w:rsidRPr="00F45958">
        <w:rPr>
          <w:i/>
          <w:iCs/>
        </w:rPr>
        <w:t>S. aureus</w:t>
      </w:r>
      <w:r w:rsidR="0073580A" w:rsidRPr="0073580A">
        <w:rPr>
          <w:i/>
          <w:iCs/>
        </w:rPr>
        <w:t xml:space="preserve"> </w:t>
      </w:r>
      <w:r>
        <w:t xml:space="preserve">strain, an overwhelming majority reverted back to their original nasal microbiome, free of </w:t>
      </w:r>
      <w:r w:rsidR="00F45958" w:rsidRPr="00F45958">
        <w:rPr>
          <w:i/>
          <w:iCs/>
        </w:rPr>
        <w:t>S. aureus</w:t>
      </w:r>
      <w:r w:rsidR="0073580A" w:rsidRPr="0073580A">
        <w:rPr>
          <w:i/>
          <w:iCs/>
        </w:rPr>
        <w:t xml:space="preserve"> </w:t>
      </w:r>
      <w:r>
        <w:rPr>
          <w:i/>
        </w:rPr>
        <w:fldChar w:fldCharType="begin" w:fldLock="1"/>
      </w:r>
      <w:r w:rsidR="00B145F9">
        <w:rPr>
          <w:i/>
        </w:rPr>
        <w:instrText>ADDIN CSL_CITATION { "citationItems" : [ { "id" : "ITEM-1", "itemData" : { "DOI" : "10.1128/IAI.72.11.6685-6688.2004", "ISSN" : "0019-9567", "PMID" : "15501803", "abstract" : "Persistent nasal carriers and noncarriers of Staphylococcus aureus were inoculated with a mixture of different S. aureus strains. The majority of noncarriers and nearly all persistent carriers returned to their original carrier state after artificial inoculation. Furthermore, the majority of persistent carriers tested positive again for their original resident strain. Using a human nasal inoculation model, we here demonstrate that the human factor is an important determinant of S. aureus nasal carriage", "author" : [ { "dropping-particle" : "", "family" : "Nouwen", "given" : "Jan", "non-dropping-particle" : "", "parse-names" : false, "suffix" : "" }, { "dropping-particle" : "", "family" : "Boelens", "given" : "H\u00e9l\u00e8ne", "non-dropping-particle" : "", "parse-names" : false, "suffix" : "" }, { "dropping-particle" : "", "family" : "Belkum", "given" : "Alex", "non-dropping-particle" : "van", "parse-names" : false, "suffix" : "" }, { "dropping-particle" : "", "family" : "Verbrugh", "given" : "Henri", "non-dropping-particle" : "", "parse-names" : false, "suffix" : "" } ], "container-title" : "Infect.Immun.", "id" : "ITEM-1", "issue" : "0019-9567 (Print)", "issued" : { "date-parts" : [ [ "2004", "11" ] ] }, "page" : "6685-6688", "publisher" : "American Society for Microbiology (ASM)", "title" : "Human factor in Staphylococcus aureus nasal carriage", "type" : "article-journal", "volume" : "72" }, "uris" : [ "http://www.mendeley.com/documents/?uuid=1e722487-55f5-39e4-a9d6-d3d7a62ca6ad" ] } ], "mendeley" : { "formattedCitation" : "(Nouwen &lt;i&gt;et al.&lt;/i&gt;, 2004)", "plainTextFormattedCitation" : "(Nouwen et al., 2004)", "previouslyFormattedCitation" : "(Nouwen &lt;i&gt;et al.&lt;/i&gt;, 2004)" }, "properties" : {  }, "schema" : "https://github.com/citation-style-language/schema/raw/master/csl-citation.json" }</w:instrText>
      </w:r>
      <w:r>
        <w:rPr>
          <w:i/>
        </w:rPr>
        <w:fldChar w:fldCharType="separate"/>
      </w:r>
      <w:r w:rsidR="00F71621" w:rsidRPr="00F71621">
        <w:rPr>
          <w:noProof/>
        </w:rPr>
        <w:t xml:space="preserve">(Nouwen </w:t>
      </w:r>
      <w:r w:rsidR="00F71621" w:rsidRPr="00F71621">
        <w:rPr>
          <w:i/>
          <w:noProof/>
        </w:rPr>
        <w:t>et al.</w:t>
      </w:r>
      <w:r w:rsidR="00F71621" w:rsidRPr="00F71621">
        <w:rPr>
          <w:noProof/>
        </w:rPr>
        <w:t>, 2004)</w:t>
      </w:r>
      <w:r>
        <w:rPr>
          <w:i/>
        </w:rPr>
        <w:fldChar w:fldCharType="end"/>
      </w:r>
      <w:r>
        <w:rPr>
          <w:i/>
        </w:rPr>
        <w:t xml:space="preserve">, </w:t>
      </w:r>
      <w:r>
        <w:t xml:space="preserve">demonstrating that a local established microbiome protects itself from foreign invaders, and that removal of a ‘resident’ bacterium from that microbiome may upset the general balance until successful recolonization with the same strain. </w:t>
      </w:r>
    </w:p>
    <w:p w14:paraId="470C1E03" w14:textId="77777777" w:rsidR="00C97249" w:rsidRDefault="00C97249" w:rsidP="00C97249"/>
    <w:p w14:paraId="36E8375A" w14:textId="74AE87AD" w:rsidR="00C97249" w:rsidRDefault="00C97249" w:rsidP="00C97249">
      <w:r>
        <w:t xml:space="preserve">Bacteria colonizing the host can be roughly divided into different categories: mutualistic, where both the host and the bacteria benefit from the interaction (e.g. human intestinal </w:t>
      </w:r>
      <w:r>
        <w:rPr>
          <w:i/>
        </w:rPr>
        <w:t>Bacteroides spp.</w:t>
      </w:r>
      <w:r>
        <w:t xml:space="preserve">); commensal, where one side benefits from the interaction without causing harm to the other (e.g </w:t>
      </w:r>
      <w:r>
        <w:rPr>
          <w:i/>
        </w:rPr>
        <w:t xml:space="preserve">S. epidermidis </w:t>
      </w:r>
      <w:r>
        <w:t xml:space="preserve">on human skin surfaces) </w:t>
      </w:r>
      <w:r>
        <w:fldChar w:fldCharType="begin" w:fldLock="1"/>
      </w:r>
      <w:r w:rsidR="00B145F9">
        <w:instrText>ADDIN CSL_CITATION { "citationItems" : [ { "id" : "ITEM-1", "itemData" : { "DOI" : "10.1126/scitranslmed.aah4680", "ISSN" : "19466242", "PMID" : "28228596", "abstract" : "The microbiome can promote or disrupt human health by influencing both adaptive and innate immune functions. We tested whether bacteria that normally reside on human skin participate in host defense by killing Staphylococcus aureus, a pathogen commonly found in patients with atopic dermatitis (AD) and an important factor that exacerbates this disease. High-throughput screening for antimicrobial activity against S. aureus was performed on isolates of coagulase-negative Staphylococcus (CoNS) collected from the skin of healthy and AD subjects. CoNS strains with antimicrobial activity were common on the normal population but rare on AD subjects. A low frequency of strains with antimicrobial activity correlated with colonization by S. aureus The antimicrobial activity was identified as previously unknown antimicrobial peptides (AMPs) produced by CoNS species including Staphylococcus epidermidis and Staphylococcus hominis These AMPs were strain-specific, highly potent, selectively killed S. aureus, and synergized with the human AMP LL-37. Application of these CoNS strains to mice confirmed their defense function in vivo relative to application of nonactive strains. Strikingly, reintroduction of antimicrobial CoNS strains to human subjects with AD decreased colonization by S. aureus These findings show how commensal skin bacteria protect against pathogens and demonstrate how dysbiosis of the skin microbiome can lead to disease.", "author" : [ { "dropping-particle" : "", "family" : "Nakatsuji", "given" : "Teruaki", "non-dropping-particle" : "", "parse-names" : false, "suffix" : "" }, { "dropping-particle" : "", "family" : "Chen", "given" : "Tiffany H", "non-dropping-particle" : "", "parse-names" : false, "suffix" : "" }, { "dropping-particle" : "", "family" : "Narala", "given" : "Saisindhu", "non-dropping-particle" : "", "parse-names" : false, "suffix" : "" }, { "dropping-particle" : "", "family" : "Chun", "given" : "Kimberly A", "non-dropping-particle" : "", "parse-names" : false, "suffix" : "" }, { "dropping-particle" : "", "family" : "Two", "given" : "Aimee M", "non-dropping-particle" : "", "parse-names" : false, "suffix" : "" }, { "dropping-particle" : "", "family" : "Yun", "given" : "Tong", "non-dropping-particle" : "", "parse-names" : false, "suffix" : "" }, { "dropping-particle" : "", "family" : "Shafiq", "given" : "Faiza", "non-dropping-particle" : "", "parse-names" : false, "suffix" : "" }, { "dropping-particle" : "", "family" : "Kotol", "given" : "Paul F", "non-dropping-particle" : "", "parse-names" : false, "suffix" : "" }, { "dropping-particle" : "", "family" : "Bouslimani", "given" : "Amina", "non-dropping-particle" : "", "parse-names" : false, "suffix" : "" }, { "dropping-particle" : "V", "family" : "Melnik", "given" : "Alexey", "non-dropping-particle" : "", "parse-names" : false, "suffix" : "" }, { "dropping-particle" : "", "family" : "Latif", "given" : "Haythem", "non-dropping-particle" : "", "parse-names" : false, "suffix" : "" }, { "dropping-particle" : "", "family" : "Kim", "given" : "Ji Nu", "non-dropping-particle" : "", "parse-names" : false, "suffix" : "" }, { "dropping-particle" : "", "family" : "Lockhart", "given" : "Alexandre", "non-dropping-particle" : "", "parse-names" : false, "suffix" : "" }, { "dropping-particle" : "", "family" : "Artis", "given" : "Keli", "non-dropping-particle" : "", "parse-names" : false, "suffix" : "" }, { "dropping-particle" : "", "family" : "David", "given" : "Gloria", "non-dropping-particle" : "", "parse-names" : false, "suffix" : "" }, { "dropping-particle" : "", "family" : "Taylor", "given" : "Patricia", "non-dropping-particle" : "", "parse-names" : false, "suffix" : "" }, { "dropping-particle" : "", "family" : "Streib", "given" : "Joanne", "non-dropping-particle" : "", "parse-names" : false, "suffix" : "" }, { "dropping-particle" : "", "family" : "Dorrestein", "given" : "Pieter C", "non-dropping-particle" : "", "parse-names" : false, "suffix" : "" }, { "dropping-particle" : "", "family" : "Grier", "given" : "Alex", "non-dropping-particle" : "", "parse-names" : false, "suffix" : "" }, { "dropping-particle" : "", "family" : "Gill", "given" : "Steven R", "non-dropping-particle" : "", "parse-names" : false, "suffix" : "" }, { "dropping-particle" : "", "family" : "Zengler", "given" : "Karsten", "non-dropping-particle" : "", "parse-names" : false, "suffix" : "" }, { "dropping-particle" : "", "family" : "Hata", "given" : "Tissa R", "non-dropping-particle" : "", "parse-names" : false, "suffix" : "" }, { "dropping-particle" : "", "family" : "Leung", "given" : "Donald Y.M.", "non-dropping-particle" : "", "parse-names" : false, "suffix" : "" }, { "dropping-particle" : "", "family" : "Gallo", "given" : "Richard L", "non-dropping-particle" : "", "parse-names" : false, "suffix" : "" } ], "container-title" : "Science Translational Medicine", "id" : "ITEM-1", "issue" : "378", "issued" : { "date-parts" : [ [ "2017", "2", "22" ] ] }, "page" : "eaah4680", "publisher" : "American Association for the Advancement of Science", "title" : "Antimicrobials from human skin commensal bacteria protect against Staphylococcus aureus and are deficient in atopic dermatitis", "type" : "article-journal", "volume" : "9" }, "uris" : [ "http://www.mendeley.com/documents/?uuid=39e48d7a-5721-3dfd-ad51-53592ce25500" ] } ], "mendeley" : { "formattedCitation" : "(Nakatsuji &lt;i&gt;et al.&lt;/i&gt;, 2017)", "plainTextFormattedCitation" : "(Nakatsuji et al., 2017)", "previouslyFormattedCitation" : "(Nakatsuji &lt;i&gt;et al.&lt;/i&gt;, 2017)" }, "properties" : {  }, "schema" : "https://github.com/citation-style-language/schema/raw/master/csl-citation.json" }</w:instrText>
      </w:r>
      <w:r>
        <w:fldChar w:fldCharType="separate"/>
      </w:r>
      <w:r w:rsidR="00F71621" w:rsidRPr="00F71621">
        <w:rPr>
          <w:noProof/>
        </w:rPr>
        <w:t xml:space="preserve">(Nakatsuji </w:t>
      </w:r>
      <w:r w:rsidR="00F71621" w:rsidRPr="00F71621">
        <w:rPr>
          <w:i/>
          <w:noProof/>
        </w:rPr>
        <w:t>et al.</w:t>
      </w:r>
      <w:r w:rsidR="00F71621" w:rsidRPr="00F71621">
        <w:rPr>
          <w:noProof/>
        </w:rPr>
        <w:t>, 2017)</w:t>
      </w:r>
      <w:r>
        <w:fldChar w:fldCharType="end"/>
      </w:r>
      <w:r>
        <w:t xml:space="preserve"> or pathogenic- where the benefit of one of the sides causes a significant decrease of health to the other side (e.g</w:t>
      </w:r>
      <w:r w:rsidR="0073580A" w:rsidRPr="0073580A">
        <w:rPr>
          <w:i/>
          <w:iCs/>
        </w:rPr>
        <w:t xml:space="preserve"> </w:t>
      </w:r>
      <w:r>
        <w:rPr>
          <w:i/>
        </w:rPr>
        <w:t>M. tuberculosis</w:t>
      </w:r>
      <w:r>
        <w:t xml:space="preserve">) </w:t>
      </w:r>
      <w:r>
        <w:fldChar w:fldCharType="begin" w:fldLock="1"/>
      </w:r>
      <w:r w:rsidR="00B145F9">
        <w:instrText>ADDIN CSL_CITATION { "citationItems" : [ { "id" : "ITEM-1", "itemData" : { "DOI" : "10.1128/CMR.16.3.463", "ISBN" : "0893-8512 (Print) 0893-8512 (Linking)", "ISSN" : "0893-8512", "PMID" : "12857778", "abstract" : "Tuberculosis (TB), one of the oldest known human diseases. is still is one of the major causes of mortality, since two million people die each year from this malady. TB has many manifestations, affecting bone, the central nervous system, and many other organ systems, but it is primarily a pulmonary disease that is initiated by the deposition of Mycobacterium tuberculosis, contained in aerosol droplets, onto lung alveolar surfaces. From this point, the progression of the disease can have several outcomes, determined largely by the response of the host immune system. The efficacy of this response is affected by intrinsic factors such as the genetics of the immune system as well as extrinsic factors, e.g., insults to the immune system and the nutritional and physiological state of the host. In addition, the pathogen may play a role in disease progression since some M. tuberculosis strains are reportedly more virulent than others, as defined by increased transmissibility as well as being associated with higher morbidity and mortality in infected individuals. Despite the widespread use of an attenuated live vaccine and several antibiotics, there is more TB than ever before, requiring new vaccines and drugs and more specific and rapid diagnostics. Researchers are utilizing information obtained from the complete sequence of the M. tuberculosis genome and from new genetic and physiological methods to identify targets in M. tuberculosis that will aid in the development of these sorely needed antitubercular agents.", "author" : [ { "dropping-particle" : "", "family" : "Smith", "given" : "Issar", "non-dropping-particle" : "", "parse-names" : false, "suffix" : "" } ], "container-title" : "Clinical microbiology reviews", "id" : "ITEM-1", "issue" : "3", "issued" : { "date-parts" : [ [ "2003", "7" ] ] }, "page" : "463-496", "publisher" : "American Society for Microbiology (ASM)", "title" : "Mycobacterium tuberculosis pathogenesis and molecular determinants of virulence", "type" : "article-journal", "volume" : "16" }, "uris" : [ "http://www.mendeley.com/documents/?uuid=f1c42786-2931-34d9-b195-a09ec066dd51" ] } ], "mendeley" : { "formattedCitation" : "(Smith, 2003)", "plainTextFormattedCitation" : "(Smith, 2003)", "previouslyFormattedCitation" : "(Smith, 2003)" }, "properties" : {  }, "schema" : "https://github.com/citation-style-language/schema/raw/master/csl-citation.json" }</w:instrText>
      </w:r>
      <w:r>
        <w:fldChar w:fldCharType="separate"/>
      </w:r>
      <w:r w:rsidR="00F71621" w:rsidRPr="00F71621">
        <w:rPr>
          <w:noProof/>
        </w:rPr>
        <w:t>(Smith, 2003)</w:t>
      </w:r>
      <w:r>
        <w:fldChar w:fldCharType="end"/>
      </w:r>
      <w:r>
        <w:t xml:space="preserve">. However, several bacteria are able to transition between these categories, for example </w:t>
      </w:r>
      <w:r>
        <w:rPr>
          <w:i/>
        </w:rPr>
        <w:t>S. epidermidis,</w:t>
      </w:r>
      <w:r>
        <w:t xml:space="preserve"> is thought to largely be a commensal bacterium </w:t>
      </w:r>
      <w:r>
        <w:fldChar w:fldCharType="begin" w:fldLock="1"/>
      </w:r>
      <w:r w:rsidR="00B145F9">
        <w:instrText>ADDIN CSL_CITATION { "citationItems" : [ { "id" : "ITEM-1", "itemData" : { "DOI" : "10.1093/jac/30.6.791", "ISSN" : "03057453", "PMID" : "1289353", "abstract" : "Cell culture methods that allow culture of Staphylococcus epidermidis biofilms at controlled growth rates were used to examine susceptibility to ciprofloxacin. Changes in biofilm susceptibility, dependent upon growth rate, were compared with those for suspended populations grown in chemostat, and also for newly-formed daughter cells shed from the biofilm during its growth and development. Susceptibility increased for intact and resuspended biofilms, and also for planktonic cultures, with increases in growth rate. The dependence of susceptibility upon growth rate was greatest for slow growing cells (mu, 0.01-0.15/h). At any particular growth rate, biofilms appeared more susceptible than their planktonic counterparts. Newly-formed daughter cells were relatively tolerant to ciprofloxacin at all rates of growth. Lack of growth rate dependency for the newly-formed cells suggested a role for the cell-division cycle in determining resistance. This was confirmed by examining the susceptibility of S. epidermidis throughout batch cultures with cell division synchronized. Perfusion of various steady-state biofilms with ciprofloxacin demonstrated killing of the adherent population even at much reduced rates of growth.", "author" : [ { "dropping-particle" : "", "family" : "Duguid", "given" : "I. G.", "non-dropping-particle" : "", "parse-names" : false, "suffix" : "" }, { "dropping-particle" : "", "family" : "Evans", "given" : "E.", "non-dropping-particle" : "", "parse-names" : false, "suffix" : "" }, { "dropping-particle" : "", "family" : "Brown", "given" : "M R W", "non-dropping-particle" : "", "parse-names" : false, "suffix" : "" }, { "dropping-particle" : "", "family" : "Gilbert", "given" : "P", "non-dropping-particle" : "", "parse-names" : false, "suffix" : "" } ], "container-title" : "Journal of Antimicrobial Chemotherapy", "id" : "ITEM-1", "issue" : "6", "issued" : { "date-parts" : [ [ "1992" ] ] }, "page" : "791-802", "title" : "Growth-rate-independent killing by ciprofloxacin of biofilm-derived staphylococcus epidermidis evidence for cell-cycle dependency", "type" : "article-journal", "volume" : "30" }, "uris" : [ "http://www.mendeley.com/documents/?uuid=914730b3-a979-3155-9a5d-f854b6bfd6a8" ] } ], "mendeley" : { "formattedCitation" : "(Duguid &lt;i&gt;et al.&lt;/i&gt;, 1992)", "plainTextFormattedCitation" : "(Duguid et al., 1992)", "previouslyFormattedCitation" : "(Duguid &lt;i&gt;et al.&lt;/i&gt;, 1992)" }, "properties" : {  }, "schema" : "https://github.com/citation-style-language/schema/raw/master/csl-citation.json" }</w:instrText>
      </w:r>
      <w:r>
        <w:fldChar w:fldCharType="separate"/>
      </w:r>
      <w:r w:rsidR="00F71621" w:rsidRPr="00F71621">
        <w:rPr>
          <w:noProof/>
        </w:rPr>
        <w:t xml:space="preserve">(Duguid </w:t>
      </w:r>
      <w:r w:rsidR="00F71621" w:rsidRPr="00F71621">
        <w:rPr>
          <w:i/>
          <w:noProof/>
        </w:rPr>
        <w:t>et al.</w:t>
      </w:r>
      <w:r w:rsidR="00F71621" w:rsidRPr="00F71621">
        <w:rPr>
          <w:noProof/>
        </w:rPr>
        <w:t>, 1992)</w:t>
      </w:r>
      <w:r>
        <w:fldChar w:fldCharType="end"/>
      </w:r>
      <w:r>
        <w:t xml:space="preserve">. Being a permanent colonizer of the human skin, </w:t>
      </w:r>
      <w:r>
        <w:rPr>
          <w:i/>
        </w:rPr>
        <w:t xml:space="preserve">S. epidermidis </w:t>
      </w:r>
      <w:r>
        <w:t xml:space="preserve">has developed several virulence factors allowing for the escape of recognition by the human immune system </w:t>
      </w:r>
      <w:r>
        <w:fldChar w:fldCharType="begin" w:fldLock="1"/>
      </w:r>
      <w:r w:rsidR="00B145F9">
        <w:instrText>ADDIN CSL_CITATION { "citationItems" : [ { "id" : "ITEM-1", "itemData" : { "DOI" : "10.1038/nrmicro2182", "ISBN" : "1740-1534 (Electronic)\\r1740-1526 (Linking)", "ISSN" : "1740-1534", "PMID" : "19609257", "abstract" : "Although nosocomial infections by Staphylococcus epidermidis have gained much attention, this skin-colonizing bacterium has apparently evolved not to cause disease, but to maintain the commonly benign relationship with its host. Accordingly, S. epidermidis does not produce aggressive virulence determinants. Rather, factors that normally sustain the commensal lifestyle of S. epidermidis seem to give rise to additional benefits during infection. Furthermore, we are beginning to comprehend the roles of S. epidermidis in balancing the epithelial microflora and serving as a reservoir of resistance genes. In this Review, I discuss the molecular basis of the commensal and infectious lifestyles of S. epidermidis.", "author" : [ { "dropping-particle" : "", "family" : "Otto", "given" : "Michael", "non-dropping-particle" : "", "parse-names" : false, "suffix" : "" } ], "container-title" : "Nature reviews. Microbiology", "id" : "ITEM-1", "issue" : "8", "issued" : { "date-parts" : [ [ "2009", "8" ] ] }, "page" : "555-67", "publisher" : "NIH Public Access", "title" : "Staphylococcus epidermidis--the 'accidental' pathogen.", "type" : "article-journal", "volume" : "7" }, "uris" : [ "http://www.mendeley.com/documents/?uuid=b0750fb0-aa2c-326a-a991-5072791376a7" ] } ], "mendeley" : { "formattedCitation" : "(Otto, 2009)", "plainTextFormattedCitation" : "(Otto, 2009)", "previouslyFormattedCitation" : "(Otto, 2009)" }, "properties" : {  }, "schema" : "https://github.com/citation-style-language/schema/raw/master/csl-citation.json" }</w:instrText>
      </w:r>
      <w:r>
        <w:fldChar w:fldCharType="separate"/>
      </w:r>
      <w:r w:rsidR="00F71621" w:rsidRPr="00F71621">
        <w:rPr>
          <w:noProof/>
        </w:rPr>
        <w:t>(Otto, 2009)</w:t>
      </w:r>
      <w:r>
        <w:fldChar w:fldCharType="end"/>
      </w:r>
      <w:r>
        <w:t xml:space="preserve">. Therefore, if this bacteria bypasses the skin barrier e.g. through a wound, as it now has a suitable substrate such as an indwelling medical device, it is able to cause severe infection, mediated by characteristics acquired from a successful commensal lifestyle. It is therefore possible to summarize that perhaps the transition of a bacterium from commensal to pathogenic is </w:t>
      </w:r>
      <w:r>
        <w:lastRenderedPageBreak/>
        <w:t>dependent on the state of the overall microbiome, and perturbations in local and systemic homeostasis may play a role.</w:t>
      </w:r>
    </w:p>
    <w:p w14:paraId="05A03E82" w14:textId="77777777" w:rsidR="00C97249" w:rsidRDefault="00C97249" w:rsidP="00C97249"/>
    <w:p w14:paraId="6F8AA74A" w14:textId="73BC7799" w:rsidR="00C97249" w:rsidRPr="00D03A5F" w:rsidRDefault="00C97249" w:rsidP="00C97249">
      <w:r>
        <w:t xml:space="preserve">This project looked at the importance of common commensal organisms in the initiation of </w:t>
      </w:r>
      <w:r w:rsidR="00F45958" w:rsidRPr="00F45958">
        <w:rPr>
          <w:i/>
          <w:iCs/>
        </w:rPr>
        <w:t>S. aureus</w:t>
      </w:r>
      <w:r w:rsidR="0073580A" w:rsidRPr="0073580A">
        <w:rPr>
          <w:i/>
          <w:iCs/>
        </w:rPr>
        <w:t xml:space="preserve"> </w:t>
      </w:r>
      <w:r>
        <w:t xml:space="preserve">infection, as often the role of the polymicrobial environment in disease progression is overlooked </w:t>
      </w:r>
      <w:r>
        <w:fldChar w:fldCharType="begin" w:fldLock="1"/>
      </w:r>
      <w:r w:rsidR="00B145F9">
        <w:instrText>ADDIN CSL_CITATION { "citationItems" : [ { "id" : "ITEM-1", "itemData" : { "DOI" : "10.1089/wound.2014.0587", "ISBN" : "2162-1918 (Print)\\r2162-1918", "ISSN" : "2162-1918", "PMID" : "26155380", "abstract" : "Significance: Multispecies microbial biofilms may contribute to wound chro- nicity by derailing the inherent reparative process of the host tissue. In the biofilm form, bacteria are encased within an extracellular polymeric substance and become recalcitrant to antimicrobials and host defenses. For biofilms of relevance to human health, there are two primary contributing factors: the microbial species involved and host response which, in turn, shapes microbial processes over time. This progressive interaction between microbial species and the host is an iterative process that helps evolve an acute-phase infection to a pathogenic chronic biofilm. Thus, long-term wound infection studies are needed to understand the longitudinal cascade of events that culminate into a pathogenic wound biofilm. Recent Advances: Our laboratory has recently published the first long-term (2 month) study of polymicrobial wound biofilm infection in a translationally valuable porcine wound model. Critical Issues: It is widely recognized that the porcine system represents the most translationally valuable approach to experimentally model human skin wounds. A meaningful experimental biofilm model must be in vivo, include mixed species of clinically relevant microbes, and be studied longitudinally long term. Cross-validation of such experimental findings with findings from biofilm-infected patient wounds is critically important. Future Directions: Additional value may be added to the experimental system described above by studying pigs with underlying health complications (e.g., metabolic syndrome), as is typically seen in patient populations.", "author" : [ { "dropping-particle" : "", "family" : "Ganesh", "given" : "Kasturi", "non-dropping-particle" : "", "parse-names" : false, "suffix" : "" }, { "dropping-particle" : "", "family" : "Sinha", "given" : "Mithun", "non-dropping-particle" : "", "parse-names" : false, "suffix" : "" }, { "dropping-particle" : "", "family" : "Mathew-Steiner", "given" : "Shomita S", "non-dropping-particle" : "", "parse-names" : false, "suffix" : "" }, { "dropping-particle" : "", "family" : "Das", "given" : "Amitava", "non-dropping-particle" : "", "parse-names" : false, "suffix" : "" }, { "dropping-particle" : "", "family" : "Roy", "given" : "Sashwati", "non-dropping-particle" : "", "parse-names" : false, "suffix" : "" }, { "dropping-particle" : "", "family" : "Sen", "given" : "Chandan K", "non-dropping-particle" : "", "parse-names" : false, "suffix" : "" } ], "container-title" : "Advances in Wound Care", "id" : "ITEM-1", "issue" : "00", "issued" : { "date-parts" : [ [ "2014", "7", "1" ] ] }, "page" : "150127064149004", "publisher" : "Mary Ann Liebert, Inc.", "title" : "Chronic Wound Biofilm Model", "type" : "article-journal", "volume" : "00" }, "uris" : [ "http://www.mendeley.com/documents/?uuid=c0e5cace-4bb9-34e8-a328-fa68a69cbd8c" ] } ], "mendeley" : { "formattedCitation" : "(Ganesh &lt;i&gt;et al.&lt;/i&gt;, 2014)", "plainTextFormattedCitation" : "(Ganesh et al., 2014)", "previouslyFormattedCitation" : "(Ganesh &lt;i&gt;et al.&lt;/i&gt;, 2014)" }, "properties" : {  }, "schema" : "https://github.com/citation-style-language/schema/raw/master/csl-citation.json" }</w:instrText>
      </w:r>
      <w:r>
        <w:fldChar w:fldCharType="separate"/>
      </w:r>
      <w:r w:rsidR="00F71621" w:rsidRPr="00F71621">
        <w:rPr>
          <w:noProof/>
        </w:rPr>
        <w:t xml:space="preserve">(Ganesh </w:t>
      </w:r>
      <w:r w:rsidR="00F71621" w:rsidRPr="00F71621">
        <w:rPr>
          <w:i/>
          <w:noProof/>
        </w:rPr>
        <w:t>et al.</w:t>
      </w:r>
      <w:r w:rsidR="00F71621" w:rsidRPr="00F71621">
        <w:rPr>
          <w:noProof/>
        </w:rPr>
        <w:t>, 2014)</w:t>
      </w:r>
      <w:r>
        <w:fldChar w:fldCharType="end"/>
      </w:r>
      <w:r>
        <w:t xml:space="preserve">. For instance, biofilm formation of </w:t>
      </w:r>
      <w:r w:rsidR="00F45958" w:rsidRPr="00F45958">
        <w:rPr>
          <w:i/>
          <w:iCs/>
        </w:rPr>
        <w:t>S. aureus</w:t>
      </w:r>
      <w:r w:rsidR="0073580A" w:rsidRPr="0073580A">
        <w:rPr>
          <w:i/>
          <w:iCs/>
        </w:rPr>
        <w:t xml:space="preserve"> </w:t>
      </w:r>
      <w:r>
        <w:t xml:space="preserve">in models of chronic wounds have focussed on the interaction between the bacteria and the host immune system </w:t>
      </w:r>
      <w:r>
        <w:fldChar w:fldCharType="begin" w:fldLock="1"/>
      </w:r>
      <w:r w:rsidR="00B145F9">
        <w:instrText>ADDIN CSL_CITATION { "citationItems" : [ { "id" : "ITEM-1", "itemData" : { "DOI" : "10.1111/j.1524-475X.2010.00608.x.Delayed", "ISBN" : "2065432489", "ISSN" : "1524-475X", "PMID" : "20731798", "abstract" : "Chronic wounds are a major clinical problem that lead to considerable morbidity and mortality. We hypothesized that an important factor in the failure of chronic wounds to heal was the presence of microbial biofilm resistant to antibiotics and protected from host defenses. A major difficulty in studying chronic wounds is the absence of suitable animal models. The goal of this study was to create a reproducible chronic wound model in diabetic mice by the application of bacterial biofilm. Six-millimeter punch biopsy wounds were created on the dorsal surface of diabetic (db/db) mice, subsequently challenged with Pseudomonas aeruginosa (PAO1) biofilms 2 days postwounding, and covered with semiocclusive dressings for 2 weeks. Most of the control wounds were epithelialized by 28 days postwounding. In contrast, none of biofilm-challenged wounds were closed. Histological analysis showed extensive inflammatory cell infiltration, tissue necrosis, and epidermal hyperplasia adjacent to challenged wounds-all indicators of an inflammatory nonhealing wound. Quantitative cultures and transmission electron microscopy demonstrated that the majority of bacteria were in the scab above the wound bed rather than in the wound tissue. The model was reproducible, allowed localized cutaneous wound infections without high mortality, and demonstrated delayed wound healing following a biofilm challenge. This model may provide an approach to study the role of microbial biofilms in chronic wounds as well as the effect of specific biofilm therapy on wound healing.", "author" : [ { "dropping-particle" : "", "family" : "Zhao", "given" : "Ge", "non-dropping-particle" : "", "parse-names" : false, "suffix" : "" }, { "dropping-particle" : "", "family" : "Hochwalt", "given" : "Phillip C", "non-dropping-particle" : "", "parse-names" : false, "suffix" : "" }, { "dropping-particle" : "", "family" : "Usui", "given" : "Marcia L", "non-dropping-particle" : "", "parse-names" : false, "suffix" : "" }, { "dropping-particle" : "", "family" : "Underwood", "given" : "Robert A", "non-dropping-particle" : "", "parse-names" : false, "suffix" : "" }, { "dropping-particle" : "", "family" : "Singh", "given" : "Pradeep K", "non-dropping-particle" : "", "parse-names" : false, "suffix" : "" }, { "dropping-particle" : "", "family" : "James", "given" : "Garth A", "non-dropping-particle" : "", "parse-names" : false, "suffix" : "" }, { "dropping-particle" : "", "family" : "Stewart", "given" : "Philip S", "non-dropping-particle" : "", "parse-names" : false, "suffix" : "" }, { "dropping-particle" : "", "family" : "Olerud", "given" : "John E", "non-dropping-particle" : "", "parse-names" : false, "suffix" : "" } ], "container-title" : "Wound Repair and \u2026", "id" : "ITEM-1", "issue" : "5", "issued" : { "date-parts" : [ [ "2010" ] ] }, "page" : "467-477", "publisher" : "NIH Public Access", "title" : "Delayed Wound Healing in Diabetic (db/db) Mice with Pseudomonas aeruginosa Biofilm Challenge \u2013 A Model for the Study of Chronic Wounds", "type" : "article-journal", "volume" : "18" }, "uris" : [ "http://www.mendeley.com/documents/?uuid=3913b1be-d64c-349e-97e9-760a87aa20e1" ] }, { "id" : "ITEM-2", "itemData" : { "DOI" : "10.1111/j.1524-475X.2007.00329.x", "ISBN" : "1524-475X (Electronic)\\r1067-1927 (Linking)", "ISSN" : "10671927", "PMID" : "18211577", "abstract" : "Quorum sensing is a cell-to-cell communication that occurs via autoinducers, regulating a number of bacterial virulence factors including the opportunistic wound pathogen Pseudomonas aeruginosa, which uses the N-(3-oxododecanoyl)-homoserine lactone as one of the two main autoinducers; however, little is known about its role in chronic wound infection. This study was designed to quantify this autoinducer from P. aeruginosa-infected wounds with the aim of examining the possible use of autoinducers as an indicator of chronic wound infection. Pressure-induced ischemic wounds were infected with P. aeruginosa (N=12) or uninfected as a control (N=12). The autoinducer was quantified by bioassay method employing Escherichia coli DH5 alpha (pJN105L, pSC11) or Agrobacterium tumefaciens NTL4 (pZLR4) reporter, which expresses beta-galactosidase when exposed to P. aeruginosa quorum sensing signals. The average concentration of autoinducer was 0.33 pmol/g at day 3 and 0.49 pmol/g at day 7 in the infected wounds, as detected from tissue samples. A linear correlation between autoinducer concentration and bacterial counts was observed. No autoinducer was detected in tissue samples from the uninfected control group. Our findings indicate that the quantification of autoinducers is possible and quorum sensing system could play a role in in vivo wound infection models, and also suggest possible clinical implications of autoinducer signal quantification in diagnosis of chronic wound infection.", "author" : [ { "dropping-particle" : "", "family" : "Nakagami", "given" : "Gojiro", "non-dropping-particle" : "", "parse-names" : false, "suffix" : "" }, { "dropping-particle" : "", "family" : "Sanada", "given" : "Hiromi", "non-dropping-particle" : "", "parse-names" : false, "suffix" : "" }, { "dropping-particle" : "", "family" : "Sugama", "given" : "Junko", "non-dropping-particle" : "", "parse-names" : false, "suffix" : "" }, { "dropping-particle" : "", "family" : "Morohoshi", "given" : "Tomohiro", "non-dropping-particle" : "", "parse-names" : false, "suffix" : "" }, { "dropping-particle" : "", "family" : "Ikeda", "given" : "Tsukasa", "non-dropping-particle" : "", "parse-names" : false, "suffix" : "" }, { "dropping-particle" : "", "family" : "Ohta", "given" : "Yasunori", "non-dropping-particle" : "", "parse-names" : false, "suffix" : "" } ], "container-title" : "Wound Repair and Regeneration", "id" : "ITEM-2", "issue" : "1", "issued" : { "date-parts" : [ [ "2008", "1", "1" ] ] }, "page" : "30-36", "publisher" : "Blackwell Publishing Inc", "title" : "Detection of Pseudomonas aeruginosa quorum sensing signals in an infected ischemic wound: An experimental study in rats", "type" : "article-journal", "volume" : "16" }, "uris" : [ "http://www.mendeley.com/documents/?uuid=b25a6691-669c-36e7-8b09-f6ae6c0c5774" ] } ], "mendeley" : { "formattedCitation" : "(Nakagami &lt;i&gt;et al.&lt;/i&gt;, 2008; Zhao &lt;i&gt;et al.&lt;/i&gt;, 2010)", "plainTextFormattedCitation" : "(Nakagami et al., 2008; Zhao et al., 2010)", "previouslyFormattedCitation" : "(Nakagami &lt;i&gt;et al.&lt;/i&gt;, 2008; Zhao &lt;i&gt;et al.&lt;/i&gt;, 2010)" }, "properties" : {  }, "schema" : "https://github.com/citation-style-language/schema/raw/master/csl-citation.json" }</w:instrText>
      </w:r>
      <w:r>
        <w:fldChar w:fldCharType="separate"/>
      </w:r>
      <w:r w:rsidR="00F71621" w:rsidRPr="00F71621">
        <w:rPr>
          <w:noProof/>
        </w:rPr>
        <w:t xml:space="preserve">(Nakagami </w:t>
      </w:r>
      <w:r w:rsidR="00F71621" w:rsidRPr="00F71621">
        <w:rPr>
          <w:i/>
          <w:noProof/>
        </w:rPr>
        <w:t>et al.</w:t>
      </w:r>
      <w:r w:rsidR="00F71621" w:rsidRPr="00F71621">
        <w:rPr>
          <w:noProof/>
        </w:rPr>
        <w:t xml:space="preserve">, 2008; Zhao </w:t>
      </w:r>
      <w:r w:rsidR="00F71621" w:rsidRPr="00F71621">
        <w:rPr>
          <w:i/>
          <w:noProof/>
        </w:rPr>
        <w:t>et al.</w:t>
      </w:r>
      <w:r w:rsidR="00F71621" w:rsidRPr="00F71621">
        <w:rPr>
          <w:noProof/>
        </w:rPr>
        <w:t>, 2010)</w:t>
      </w:r>
      <w:r>
        <w:fldChar w:fldCharType="end"/>
      </w:r>
      <w:r>
        <w:t xml:space="preserve">, however a monospecies model does not represent the polymicrobial nature of a human wound </w:t>
      </w:r>
      <w:r>
        <w:fldChar w:fldCharType="begin" w:fldLock="1"/>
      </w:r>
      <w:r w:rsidR="00B145F9">
        <w:instrText>ADDIN CSL_CITATION { "citationItems" : [ { "id" : "ITEM-1", "itemData" : { "DOI" : "10.1371/journal.pone.0027317", "ISBN" : "1932-6203 (Electronic)\\n1932-6203 (Linking)", "ISSN" : "19326203", "PMID" : "22076151", "abstract" : "Chronic wound infections are typically polymicrobial; however, most in vivo studies have focused on monospecies infections. This project was designed to develop an in vivo, polymicrobial, biofilm-related, infected wound model in order to study multispecies biofilm dynamics and in relation to wound chronicity. Multispecies biofilms consisting of both Gram negative and Gram positive strains, as well as aerobes and anaerobes, were grown in vitro and then transplanted onto the wounds of mice. These in vitro-to-in vivo multi-species biofilm transplants generated polymicrobial wound infections, which remained heterogeneous with four bacterial species throughout the experiment. We observed that wounded mice given multispecies biofilm infections displayed a wound healing impairment over mice infected with a single-species of bacteria. In addition, the bacteria in the polymicrobial wound infections displayed increased antimicrobial tolerance in comparison to those in single species infections. These data suggest that synergistic interactions between different bacterial species in wounds may contribute to healing delays and/or antibiotic tolerance.", "author" : [ { "dropping-particle" : "", "family" : "Dalton", "given" : "Trevor", "non-dropping-particle" : "", "parse-names" : false, "suffix" : "" }, { "dropping-particle" : "", "family" : "Dowd", "given" : "Scot E", "non-dropping-particle" : "", "parse-names" : false, "suffix" : "" }, { "dropping-particle" : "", "family" : "Wolcott", "given" : "Randall D", "non-dropping-particle" : "", "parse-names" : false, "suffix" : "" }, { "dropping-particle" : "", "family" : "Sun", "given" : "Yan", "non-dropping-particle" : "", "parse-names" : false, "suffix" : "" }, { "dropping-particle" : "", "family" : "Watters", "given" : "Chase", "non-dropping-particle" : "", "parse-names" : false, "suffix" : "" }, { "dropping-particle" : "", "family" : "Griswold", "given" : "John A", "non-dropping-particle" : "", "parse-names" : false, "suffix" : "" }, { "dropping-particle" : "", "family" : "Rumbaugh", "given" : "Kendra P", "non-dropping-particle" : "", "parse-names" : false, "suffix" : "" } ], "container-title" : "PLoS ONE", "id" : "ITEM-1", "issue" : "11", "issued" : { "date-parts" : [ [ "2011" ] ] }, "page" : "e27317", "publisher" : "Public Library of Science", "title" : "An in vivo polymicrobial biofilm wound infection model to study interspecies interactions", "type" : "article-journal", "volume" : "6" }, "uris" : [ "http://www.mendeley.com/documents/?uuid=5fbf6e32-09ab-34ee-af86-cde09a96de35" ] } ], "mendeley" : { "formattedCitation" : "(Dalton &lt;i&gt;et al.&lt;/i&gt;, 2011)", "plainTextFormattedCitation" : "(Dalton et al., 2011)", "previouslyFormattedCitation" : "(Dalton &lt;i&gt;et al.&lt;/i&gt;, 2011)" }, "properties" : {  }, "schema" : "https://github.com/citation-style-language/schema/raw/master/csl-citation.json" }</w:instrText>
      </w:r>
      <w:r>
        <w:fldChar w:fldCharType="separate"/>
      </w:r>
      <w:r w:rsidR="00F71621" w:rsidRPr="00F71621">
        <w:rPr>
          <w:noProof/>
        </w:rPr>
        <w:t xml:space="preserve">(Dalton </w:t>
      </w:r>
      <w:r w:rsidR="00F71621" w:rsidRPr="00F71621">
        <w:rPr>
          <w:i/>
          <w:noProof/>
        </w:rPr>
        <w:t>et al.</w:t>
      </w:r>
      <w:r w:rsidR="00F71621" w:rsidRPr="00F71621">
        <w:rPr>
          <w:noProof/>
        </w:rPr>
        <w:t>, 2011)</w:t>
      </w:r>
      <w:r>
        <w:fldChar w:fldCharType="end"/>
      </w:r>
      <w:r>
        <w:t xml:space="preserve">. Therefore, the ability of human commensals such as the </w:t>
      </w:r>
      <w:r w:rsidR="00AE6915" w:rsidRPr="00AE6915">
        <w:t>Gram-</w:t>
      </w:r>
      <w:r>
        <w:t xml:space="preserve"> positive </w:t>
      </w:r>
      <w:r>
        <w:rPr>
          <w:i/>
        </w:rPr>
        <w:t xml:space="preserve">M. luteus </w:t>
      </w:r>
      <w:r>
        <w:t xml:space="preserve">and </w:t>
      </w:r>
      <w:r w:rsidR="00AE6915" w:rsidRPr="00AE6915">
        <w:t>Gram-</w:t>
      </w:r>
      <w:r>
        <w:t xml:space="preserve"> negative </w:t>
      </w:r>
      <w:r>
        <w:rPr>
          <w:i/>
        </w:rPr>
        <w:t xml:space="preserve">R. mucosa </w:t>
      </w:r>
      <w:r>
        <w:t xml:space="preserve">to act as ‘pro-infectious agents’ to augment </w:t>
      </w:r>
      <w:r w:rsidR="00F45958" w:rsidRPr="00F45958">
        <w:rPr>
          <w:i/>
          <w:iCs/>
        </w:rPr>
        <w:t>S. aureus</w:t>
      </w:r>
      <w:r w:rsidR="0073580A" w:rsidRPr="0073580A">
        <w:rPr>
          <w:i/>
          <w:iCs/>
        </w:rPr>
        <w:t xml:space="preserve"> </w:t>
      </w:r>
      <w:r>
        <w:t xml:space="preserve">pathogenesis sheds new light on the possible role the microflora. The breadth of commensal organisms, able to augment </w:t>
      </w:r>
      <w:r w:rsidR="00F45958" w:rsidRPr="00F45958">
        <w:rPr>
          <w:i/>
          <w:iCs/>
        </w:rPr>
        <w:t>S. aureus</w:t>
      </w:r>
      <w:r w:rsidR="0073580A" w:rsidRPr="0073580A">
        <w:rPr>
          <w:i/>
          <w:iCs/>
        </w:rPr>
        <w:t xml:space="preserve"> </w:t>
      </w:r>
      <w:r>
        <w:t xml:space="preserve">infection, demonstrates that this is potentially a generic mechanism, by which </w:t>
      </w:r>
      <w:r w:rsidR="00F45958" w:rsidRPr="00F45958">
        <w:rPr>
          <w:i/>
          <w:iCs/>
        </w:rPr>
        <w:t>S. aureus</w:t>
      </w:r>
      <w:r w:rsidR="0073580A" w:rsidRPr="0073580A">
        <w:rPr>
          <w:i/>
          <w:iCs/>
        </w:rPr>
        <w:t xml:space="preserve"> </w:t>
      </w:r>
      <w:r>
        <w:t xml:space="preserve">makes use of any of the wide range of commensals present on the skin surface </w:t>
      </w:r>
      <w:r>
        <w:fldChar w:fldCharType="begin" w:fldLock="1"/>
      </w:r>
      <w:r w:rsidR="00B145F9">
        <w:instrText>ADDIN CSL_CITATION { "citationItems" : [ { "id" : "ITEM-1", "itemData" : { "DOI" : "10.1038/nrmicro2537", "ISBN" : "1740-1534 (Electronic) 1740-1526 (Linking)", "ISSN" : "17401526", "PMID" : "21407241", "abstract" : "The skin is the human body's largest organ, colonized by a diverse milieu of microorganisms, most of which are harmless or even beneficial to their host. Colonization is driven by the ecology of the skin surface, which is highly variable depending on topographical location, endogenous host factors and exogenous environmental factors. The cutaneous innate and adaptive immune responses can modulate the skin microbiota, but the microbiota also functions in educating the immune system. The development of molecular methods to identify microorganisms has led to an emerging view of the resident skin bacteria as highly diverse and variable. An enhanced understanding of the skin microbiome is necessary to gain insight into microbial involvement in human skin disorders and to enable novel promicrobial and antimicrobial therapeutic approaches for their treatment.", "author" : [ { "dropping-particle" : "", "family" : "Grice", "given" : "Elizabeth A", "non-dropping-particle" : "", "parse-names" : false, "suffix" : "" }, { "dropping-particle" : "", "family" : "Segre", "given" : "Julia A", "non-dropping-particle" : "", "parse-names" : false, "suffix" : "" } ], "container-title" : "Nature Reviews Microbiology", "id" : "ITEM-1", "issue" : "4", "issued" : { "date-parts" : [ [ "2011" ] ] }, "page" : "244-253", "title" : "The skin microbiome", "type" : "article", "volume" : "9" }, "uris" : [ "http://www.mendeley.com/documents/?uuid=46604717-25b1-35c4-a164-719380e14b75" ] } ], "mendeley" : { "formattedCitation" : "(Grice and Segre, 2011a)", "plainTextFormattedCitation" : "(Grice and Segre, 2011a)", "previouslyFormattedCitation" : "(Grice and Segre, 2011a)" }, "properties" : {  }, "schema" : "https://github.com/citation-style-language/schema/raw/master/csl-citation.json" }</w:instrText>
      </w:r>
      <w:r>
        <w:fldChar w:fldCharType="separate"/>
      </w:r>
      <w:r w:rsidR="00F71621" w:rsidRPr="00F71621">
        <w:rPr>
          <w:noProof/>
        </w:rPr>
        <w:t>(Grice and Segre, 2011a)</w:t>
      </w:r>
      <w:r>
        <w:fldChar w:fldCharType="end"/>
      </w:r>
      <w:r>
        <w:t xml:space="preserve">. Interestingly, while polymicrobial </w:t>
      </w:r>
      <w:r w:rsidR="00F45958" w:rsidRPr="00F45958">
        <w:rPr>
          <w:i/>
          <w:iCs/>
        </w:rPr>
        <w:t>S. aureus</w:t>
      </w:r>
      <w:r w:rsidR="0073580A" w:rsidRPr="0073580A">
        <w:rPr>
          <w:i/>
          <w:iCs/>
        </w:rPr>
        <w:t xml:space="preserve"> </w:t>
      </w:r>
      <w:r>
        <w:t>bacteraemias (P-SAB) are seen in 20% of patients</w:t>
      </w:r>
      <w:r w:rsidR="0073580A" w:rsidRPr="0073580A">
        <w:rPr>
          <w:i/>
          <w:iCs/>
        </w:rPr>
        <w:t xml:space="preserve"> </w:t>
      </w:r>
      <w:r>
        <w:t xml:space="preserve">compared to those with monomicrobial infections, the severity of disease in patients with multiple recovered species of bacteria is higher </w:t>
      </w:r>
      <w:r>
        <w:fldChar w:fldCharType="begin" w:fldLock="1"/>
      </w:r>
      <w:r w:rsidR="00B145F9">
        <w:instrText>ADDIN CSL_CITATION { "citationItems" : [ { "id" : "ITEM-1", "itemData" : { "DOI" : "10.1016/j.diagmicrobio.2016.08.010", "ISSN" : "18790070", "PMID" : "27575461", "abstract" : "Staphylococcus aureus bacteremia (SAB) is usually monomicrobial (M-SAB). We reviewed SAB in adults (\u226518 years old) over a 13 year-period and compared polymicrobial (P-SAB) and M-SAB. We encountered 93 P-SAB among 1537 SAB cases (6.1%). The source distribution was comparable; however, source-specified differences were apparent. P-SAB was noted in 12/58 (20.7%) necrotizing soft tissue infections/sacral decubiti and foot gangrene vs. 1/122 (0.8%) cellulitis/abscesses (P &lt; 0.001), in 7/64 (10.9%) femoral intravascular catheters (IVC) vs.16/376 (4.3%) IVC in other sites (P = 0.03) and 15/134 (11.2%) healthcare-associated pneumonia (HAP) vs. 1/33 (3.0%) community-associated cases (P = 0.1). Methicillin-resistance frequency was similar but community-associated SCCmec types (IV/V) were infrequent (17.9% vs. 34.2%; P = 0.04). P-SAB was associated with higher mortality (50.5% vs. 24.2%; P &lt; 0.001) across nearly all sources. In summary, P-SAB is infrequent, usually encountered in necrotizing soft tissue infections/decubiti, femoral IVC and possibly HAP. The actual incidence of S. aureus in these infections should be defined.", "author" : [ { "dropping-particle" : "", "family" : "Khatib", "given" : "Riad", "non-dropping-particle" : "", "parse-names" : false, "suffix" : "" }, { "dropping-particle" : "", "family" : "Sharma", "given" : "Mamta", "non-dropping-particle" : "", "parse-names" : false, "suffix" : "" }, { "dropping-particle" : "", "family" : "Johnson", "given" : "Leonard B.", "non-dropping-particle" : "", "parse-names" : false, "suffix" : "" }, { "dropping-particle" : "", "family" : "Riederer", "given" : "Kathleen", "non-dropping-particle" : "", "parse-names" : false, "suffix" : "" }, { "dropping-particle" : "", "family" : "Briski", "given" : "Laurence", "non-dropping-particle" : "", "parse-names" : false, "suffix" : "" } ], "container-title" : "Diagnostic Microbiology and Infectious Disease", "id" : "ITEM-1", "issue" : "3", "issued" : { "date-parts" : [ [ "2016", "11", "1" ] ] }, "page" : "311-315", "publisher" : "Elsevier", "title" : "Polymicrobial Staphylococcus aureus bacteremia: Frequency, distinguishing characteristics and outcome", "type" : "article-journal", "volume" : "86" }, "uris" : [ "http://www.mendeley.com/documents/?uuid=8cfe1e10-119b-33fc-b8d0-1d191e392fa7" ] } ], "mendeley" : { "formattedCitation" : "(Khatib &lt;i&gt;et al.&lt;/i&gt;, 2016)", "plainTextFormattedCitation" : "(Khatib et al., 2016)", "previouslyFormattedCitation" : "(Khatib &lt;i&gt;et al.&lt;/i&gt;, 2016)" }, "properties" : {  }, "schema" : "https://github.com/citation-style-language/schema/raw/master/csl-citation.json" }</w:instrText>
      </w:r>
      <w:r>
        <w:fldChar w:fldCharType="separate"/>
      </w:r>
      <w:r w:rsidR="00F71621" w:rsidRPr="00F71621">
        <w:rPr>
          <w:noProof/>
        </w:rPr>
        <w:t xml:space="preserve">(Khatib </w:t>
      </w:r>
      <w:r w:rsidR="00F71621" w:rsidRPr="00F71621">
        <w:rPr>
          <w:i/>
          <w:noProof/>
        </w:rPr>
        <w:t>et al.</w:t>
      </w:r>
      <w:r w:rsidR="00F71621" w:rsidRPr="00F71621">
        <w:rPr>
          <w:noProof/>
        </w:rPr>
        <w:t>, 2016)</w:t>
      </w:r>
      <w:r>
        <w:fldChar w:fldCharType="end"/>
      </w:r>
      <w:r>
        <w:t xml:space="preserve">. What is more, most P-SAB patients have had either an intravascular catheter or urinary tract infections of various severity, known to be colonised by various bacteria including skin commensals such as </w:t>
      </w:r>
      <w:r>
        <w:rPr>
          <w:i/>
        </w:rPr>
        <w:t>P. acnes</w:t>
      </w:r>
      <w:r>
        <w:t xml:space="preserve"> and </w:t>
      </w:r>
      <w:r>
        <w:rPr>
          <w:i/>
        </w:rPr>
        <w:t>S. epidermidis</w:t>
      </w:r>
      <w:r>
        <w:t xml:space="preserve"> </w:t>
      </w:r>
      <w:r>
        <w:fldChar w:fldCharType="begin" w:fldLock="1"/>
      </w:r>
      <w:r w:rsidR="00B145F9">
        <w:instrText>ADDIN CSL_CITATION { "citationItems" : [ { "id" : "ITEM-1", "itemData" : { "DOI" : "10.3747/pdi.2011.00320", "ISBN" : "1718-4304 (Electronic)\\r0896-8608 (Linking)", "ISSN" : "08968608", "PMID" : "22855889", "abstract" : "BACKGROUND: Peritonitis is the leading cause of morbidity for peritoneal dialysis (PD) patients, and microbial biofilms have previously been identified on catheters from infected patients. However, few studies of catheters from patients without clinical signs of infection have been undertaken. The aim of the present study was to investigate the extent to which bacteria are present on catheters from PD patients with no symptoms of infection.\\n\\nMETHODS: Microbiologic culturing under aerobic and anaerobic conditions and confocal laser scanning microscopy were used to determine the distribution of bacteria on PD catheters from 15 patients without clinical signs of infection and on catheters from 2 infected patients. The 16S rRNA gene sequencing technique was used to identify cultured bacteria.\\n\\nRESULTS: Bacteria were detected on 12 of the 15 catheters from patients without signs of infection and on the 2 catheters from infected patients. Single-species and mixed-microbial communities containing up to 5 species were present on both the inside and the outside along the whole length of the colonized catheters. The bacterial species most commonly found were the skin commensals Staphylococcus epidermidis and Propionibacterium acnes, followed by S. warneri and S. lugdunensis. The strains of these micro-organisms, particularly those of S. epidermidis, varied in phenotype with respect to their tolerance of the major classes of antibiotics.\\n\\nCONCLUSIONS: Bacteria were common on catheters from patients without symptoms of infection. Up to 4 different bacterial species were found in close association and may represent a risk factor for the future development of peritonitis in patients hosting such micro-organisms.", "author" : [ { "dropping-particle" : "", "family" : "Pihl", "given" : "Maria", "non-dropping-particle" : "", "parse-names" : false, "suffix" : "" }, { "dropping-particle" : "", "family" : "Davies", "given" : "Julia R", "non-dropping-particle" : "", "parse-names" : false, "suffix" : "" }, { "dropping-particle" : "", "family" : "Johansson", "given" : "Ann Cathrine", "non-dropping-particle" : "", "parse-names" : false, "suffix" : "" }, { "dropping-particle" : "", "family" : "Svens\u00e4ter", "given" : "Gunnel", "non-dropping-particle" : "", "parse-names" : false, "suffix" : "" } ], "container-title" : "Peritoneal Dialysis International", "id" : "ITEM-1", "issue" : "1", "issued" : { "date-parts" : [ [ "2013" ] ] }, "page" : "51-59", "publisher" : "Multimed Inc.", "title" : "Bacteria on catheters in patients undergoing peritoneal dialysis", "type" : "article-journal", "volume" : "33" }, "uris" : [ "http://www.mendeley.com/documents/?uuid=49542fe9-6376-3c26-904d-26a361456c55" ] } ], "mendeley" : { "formattedCitation" : "(Pihl &lt;i&gt;et al.&lt;/i&gt;, 2013)", "plainTextFormattedCitation" : "(Pihl et al., 2013)", "previouslyFormattedCitation" : "(Pihl &lt;i&gt;et al.&lt;/i&gt;, 2013)" }, "properties" : {  }, "schema" : "https://github.com/citation-style-language/schema/raw/master/csl-citation.json" }</w:instrText>
      </w:r>
      <w:r>
        <w:fldChar w:fldCharType="separate"/>
      </w:r>
      <w:r w:rsidR="00F71621" w:rsidRPr="00F71621">
        <w:rPr>
          <w:noProof/>
        </w:rPr>
        <w:t xml:space="preserve">(Pihl </w:t>
      </w:r>
      <w:r w:rsidR="00F71621" w:rsidRPr="00F71621">
        <w:rPr>
          <w:i/>
          <w:noProof/>
        </w:rPr>
        <w:t>et al.</w:t>
      </w:r>
      <w:r w:rsidR="00F71621" w:rsidRPr="00F71621">
        <w:rPr>
          <w:noProof/>
        </w:rPr>
        <w:t>, 2013)</w:t>
      </w:r>
      <w:r>
        <w:fldChar w:fldCharType="end"/>
      </w:r>
      <w:r>
        <w:t xml:space="preserve">, indicating that co-injection of </w:t>
      </w:r>
      <w:r w:rsidR="00F45958" w:rsidRPr="00F45958">
        <w:rPr>
          <w:i/>
          <w:iCs/>
        </w:rPr>
        <w:t>S. aureus</w:t>
      </w:r>
      <w:r w:rsidR="0073580A" w:rsidRPr="0073580A">
        <w:rPr>
          <w:i/>
          <w:iCs/>
        </w:rPr>
        <w:t xml:space="preserve"> </w:t>
      </w:r>
      <w:r>
        <w:t xml:space="preserve">with microflora in the murine sepsis model allows for the replication of an infectious process more similar to that in humans. What is more, most murine models of </w:t>
      </w:r>
      <w:r w:rsidR="00F45958" w:rsidRPr="00F45958">
        <w:rPr>
          <w:i/>
          <w:iCs/>
        </w:rPr>
        <w:t>S. aureus</w:t>
      </w:r>
      <w:r w:rsidR="0073580A" w:rsidRPr="0073580A">
        <w:rPr>
          <w:i/>
          <w:iCs/>
        </w:rPr>
        <w:t xml:space="preserve"> </w:t>
      </w:r>
      <w:r>
        <w:t xml:space="preserve">disease </w:t>
      </w:r>
      <w:r>
        <w:lastRenderedPageBreak/>
        <w:t>require a high inoculum of around 5x10</w:t>
      </w:r>
      <w:r>
        <w:rPr>
          <w:vertAlign w:val="superscript"/>
        </w:rPr>
        <w:t>7</w:t>
      </w:r>
      <w:r>
        <w:t>- 5x10</w:t>
      </w:r>
      <w:r>
        <w:rPr>
          <w:vertAlign w:val="superscript"/>
        </w:rPr>
        <w:t>8</w:t>
      </w:r>
      <w:r w:rsidR="0073580A" w:rsidRPr="0073580A">
        <w:rPr>
          <w:i/>
          <w:iCs/>
          <w:vertAlign w:val="superscript"/>
        </w:rPr>
        <w:t xml:space="preserve"> </w:t>
      </w:r>
      <w:r>
        <w:t xml:space="preserve">CFU </w:t>
      </w:r>
      <w:r>
        <w:fldChar w:fldCharType="begin" w:fldLock="1"/>
      </w:r>
      <w:r w:rsidR="00B145F9">
        <w:instrText>ADDIN CSL_CITATION { "citationItems" : [ { "id" : "ITEM-1", "itemData" : { "DOI" : "10.1371/journal.ppat.1002307", "ISBN" : "1553-7374 (Electronic)\\r1553-7366 (Linking)", "ISSN" : "15537366", "PMID" : "22028651", "abstract" : "Staphylococcus aureus infection is a frequent cause of sepsis in humans, a disease associated with high mortality and without specific intervention. When suspended in human or animal plasma, staphylococci are known to agglutinate, however the bacterial factors responsible for agglutination and their possible contribution to disease pathogenesis have not yet been revealed. Using a mouse model for S. aureus sepsis, we report here that staphylococcal agglutination in blood was associated with a lethal outcome of this disease. Three secreted products of staphylococci--coagulase (Coa), von Willebrand factor binding protein (vWbp) and clumping factor (ClfA)--were required for agglutination. Coa and vWbp activate prothrombin to cleave fibrinogen, whereas ClfA allowed staphylococci to associate with the resulting fibrin cables. All three virulence genes promoted the formation of thromboembolic lesions in heart tissues. S. aureus agglutination could be disrupted and the lethal outcome of sepsis could be prevented by combining dabigatran-etexilate treatment, which blocked Coa and vWbp activity, with antibodies specific for ClfA. Together these results suggest that the combined administration of direct thrombin inhibitors and ClfA-antibodies that block S. aureus agglutination with fibrin may be useful for the prevention of staphylococcal sepsis in humans.", "author" : [ { "dropping-particle" : "", "family" : "McAdow", "given" : "Molly", "non-dropping-particle" : "", "parse-names" : false, "suffix" : "" }, { "dropping-particle" : "", "family" : "Kim", "given" : "Hwan Keun", "non-dropping-particle" : "", "parse-names" : false, "suffix" : "" }, { "dropping-particle" : "", "family" : "DeDent", "given" : "Andrea C.", "non-dropping-particle" : "", "parse-names" : false, "suffix" : "" }, { "dropping-particle" : "", "family" : "Hendrickx", "given" : "Antoni P. A.", "non-dropping-particle" : "", "parse-names" : false, "suffix" : "" }, { "dropping-particle" : "", "family" : "Schneewind", "given" : "Olaf", "non-dropping-particle" : "", "parse-names" : false, "suffix" : "" }, { "dropping-particle" : "", "family" : "Missiakas", "given" : "Dominique M.", "non-dropping-particle" : "", "parse-names" : false, "suffix" : "" } ], "container-title" : "PLoS Pathogens", "editor" : [ { "dropping-particle" : "", "family" : "Sullam", "given" : "Paul M.", "non-dropping-particle" : "", "parse-names" : false, "suffix" : "" } ], "id" : "ITEM-1", "issue" : "10", "issued" : { "date-parts" : [ [ "2011", "10", "20" ] ] }, "page" : "e1002307", "publisher" : "Public Library of Science", "title" : "Preventing staphylococcus aureus sepsis through the inhibition of its agglutination in blood", "type" : "article-journal", "volume" : "7" }, "uris" : [ "http://www.mendeley.com/documents/?uuid=7185b721-822b-336c-9785-866ce03d95d3" ] }, { "id" : "ITEM-2", "itemData" : { "DOI" : "10.1371/journal.ppat.1001036", "ISBN" : "1553-7374 (Electronic)\\r1553-7366 (Linking)", "ISSN" : "15537366", "PMID" : "20700445", "abstract" : "The bacterial pathogen Staphylococcus aureus seeds abscesses in host tissues to replicate at the center of these lesions, protected from host immune cells via a pseudocapsule. Using histochemical staining, we identified prothrombin and fibrin within abscesses and pseudocapsules. S. aureus secretes two clotting factors, coagulase (Coa) and von Willebrand factor binding protein (vWbp). We report here that Coa and vWbp together are required for the formation of abscesses. Coa and vWbp promote the non-proteolytic activation of prothrombin and cleavage of fibrinogen, reactions that are inhibited with specific antibody against each of these molecules. Coa and vWbp specific antibodies confer protection against abscess formation and S. aureus lethal bacteremia, suggesting that coagulases function as protective antigens for a staphylococcal vaccine.", "author" : [ { "dropping-particle" : "", "family" : "Cheng", "given" : "Alice G.", "non-dropping-particle" : "", "parse-names" : false, "suffix" : "" }, { "dropping-particle" : "", "family" : "McAdow", "given" : "Molly", "non-dropping-particle" : "", "parse-names" : false, "suffix" : "" }, { "dropping-particle" : "", "family" : "Kim", "given" : "Hwan K.", "non-dropping-particle" : "", "parse-names" : false, "suffix" : "" }, { "dropping-particle" : "", "family" : "Bae", "given" : "Taeok", "non-dropping-particle" : "", "parse-names" : false, "suffix" : "" }, { "dropping-particle" : "", "family" : "Missiakas", "given" : "Dominique M.", "non-dropping-particle" : "", "parse-names" : false, "suffix" : "" }, { "dropping-particle" : "", "family" : "Schneewind", "given" : "Olaf", "non-dropping-particle" : "", "parse-names" : false, "suffix" : "" } ], "container-title" : "PLoS Pathogens", "editor" : [ { "dropping-particle" : "", "family" : "Cheung", "given" : "Ambrose", "non-dropping-particle" : "", "parse-names" : false, "suffix" : "" } ], "id" : "ITEM-2", "issue" : "8", "issued" : { "date-parts" : [ [ "2010", "8", "5" ] ] }, "page" : "19-20", "publisher" : "Public Library of Science", "title" : "Contribution of coagulases towards Staphylococcus aureus disease and protective immunity", "type" : "article-journal", "volume" : "6" }, "uris" : [ "http://www.mendeley.com/documents/?uuid=28566c75-1f93-3140-aa9c-34bc1e8acd49" ] } ], "mendeley" : { "formattedCitation" : "(Cheng &lt;i&gt;et al.&lt;/i&gt;, 2010; McAdow, Kim, Andrea C. DeDent, &lt;i&gt;et al.&lt;/i&gt;, 2011)", "plainTextFormattedCitation" : "(Cheng et al., 2010; McAdow, Kim, Andrea C. DeDent, et al., 2011)", "previouslyFormattedCitation" : "(Cheng &lt;i&gt;et al.&lt;/i&gt;, 2010; McAdow, Kim, Andrea C. DeDent, &lt;i&gt;et al.&lt;/i&gt;, 2011)" }, "properties" : {  }, "schema" : "https://github.com/citation-style-language/schema/raw/master/csl-citation.json" }</w:instrText>
      </w:r>
      <w:r>
        <w:fldChar w:fldCharType="separate"/>
      </w:r>
      <w:r w:rsidR="00F71621" w:rsidRPr="00F71621">
        <w:rPr>
          <w:noProof/>
        </w:rPr>
        <w:t xml:space="preserve">(Cheng </w:t>
      </w:r>
      <w:r w:rsidR="00F71621" w:rsidRPr="00F71621">
        <w:rPr>
          <w:i/>
          <w:noProof/>
        </w:rPr>
        <w:t>et al.</w:t>
      </w:r>
      <w:r w:rsidR="00F71621" w:rsidRPr="00F71621">
        <w:rPr>
          <w:noProof/>
        </w:rPr>
        <w:t xml:space="preserve">, 2010; McAdow, Kim, Andrea C. DeDent, </w:t>
      </w:r>
      <w:r w:rsidR="00F71621" w:rsidRPr="00F71621">
        <w:rPr>
          <w:i/>
          <w:noProof/>
        </w:rPr>
        <w:t>et al.</w:t>
      </w:r>
      <w:r w:rsidR="00F71621" w:rsidRPr="00F71621">
        <w:rPr>
          <w:noProof/>
        </w:rPr>
        <w:t>, 2011)</w:t>
      </w:r>
      <w:r>
        <w:fldChar w:fldCharType="end"/>
      </w:r>
      <w:r>
        <w:t xml:space="preserve">, and the model proposed in this thesis enables a dose of </w:t>
      </w:r>
      <w:r w:rsidR="00F45958" w:rsidRPr="00F45958">
        <w:rPr>
          <w:i/>
          <w:iCs/>
        </w:rPr>
        <w:t>S. aureus</w:t>
      </w:r>
      <w:r w:rsidR="0073580A" w:rsidRPr="0073580A">
        <w:rPr>
          <w:i/>
          <w:iCs/>
        </w:rPr>
        <w:t xml:space="preserve"> </w:t>
      </w:r>
      <w:r>
        <w:t>as low as 1x10</w:t>
      </w:r>
      <w:r>
        <w:rPr>
          <w:vertAlign w:val="superscript"/>
        </w:rPr>
        <w:t>5</w:t>
      </w:r>
      <w:r>
        <w:t xml:space="preserve"> CFU to form abscesses in the host liver in the presence of commensal organisms. Interestingly, while conventional mouse models observe abscesses in the kidneys of</w:t>
      </w:r>
      <w:r w:rsidR="0073580A" w:rsidRPr="0073580A">
        <w:rPr>
          <w:i/>
          <w:iCs/>
        </w:rPr>
        <w:t xml:space="preserve"> </w:t>
      </w:r>
      <w:r>
        <w:t xml:space="preserve">animals during </w:t>
      </w:r>
      <w:r w:rsidR="00F45958" w:rsidRPr="00F45958">
        <w:rPr>
          <w:i/>
          <w:iCs/>
        </w:rPr>
        <w:t>S. aureus</w:t>
      </w:r>
      <w:r w:rsidR="00B75B6A">
        <w:rPr>
          <w:i/>
          <w:iCs/>
        </w:rPr>
        <w:t xml:space="preserve"> </w:t>
      </w:r>
      <w:r>
        <w:t xml:space="preserve">infection </w:t>
      </w:r>
      <w:r>
        <w:fldChar w:fldCharType="begin" w:fldLock="1"/>
      </w:r>
      <w:r w:rsidR="00B145F9">
        <w:instrText>ADDIN CSL_CITATION { "citationItems" : [ { "id" : "ITEM-1", "itemData" : { "DOI" : "10.1128/IAI.00442-12", "ISSN" : "00199567", "PMID" : "22802349", "abstract" : "Staphylococcus aureus is a frequent cause of skin infection and sepsis in humans. Preclinical vaccine studies with S. aureus have used a mouse model with intraperitoneal challenge and survival determination as a measure for efficacy. To appreciate the selection of protective antigens in this model, we sought to characterize the pathological attributes of S. aureus infection in the peritoneal cavity. Testing C57BL/6J and BALB/c mice, &gt;10(9) CFU of S. aureus Newman were needed to produce a lethal outcome in 90% of animals infected via intraperitoneal injection. Both necropsy and histopathology revealed the presence of intraperitoneal abscesses in the vicinity of inoculation sites. Abscesses were comprised of fibrin as well as collagen deposits and immune cells with staphylococci replicating at the center of these lesions. Animals that succumbed to challenge harbored staphylococci in abscess lesions and in blood. The establishment of lethal infections, but not the development of intraperitoneal abscesses, was dependent on S. aureus expression of alpha-hemolysin (Hla). Active immunization with nontoxigenic Hla(H35L) or passive immunization with neutralizing monoclonal antibodies protected mice against early lethal events associated with intraperitoneal S. aureus infection but did not affect the establishment of abscess lesions. These results characterize a mouse model for the study of intraperitoneal abscess formation by S. aureus, a disease that occurs frequently in humans undergoing continuous ambulatory peritoneal dialysis for end-stage renal disease.", "author" : [ { "dropping-particle" : "", "family" : "Rauch", "given" : "Sabine", "non-dropping-particle" : "", "parse-names" : false, "suffix" : "" }, { "dropping-particle" : "", "family" : "DeDent", "given" : "Andrea C", "non-dropping-particle" : "", "parse-names" : false, "suffix" : "" }, { "dropping-particle" : "", "family" : "Kim", "given" : "Hwan Keun", "non-dropping-particle" : "", "parse-names" : false, "suffix" : "" }, { "dropping-particle" : "", "family" : "Wardenburg", "given" : "Juliane Bubeck", "non-dropping-particle" : "", "parse-names" : false, "suffix" : "" }, { "dropping-particle" : "", "family" : "Missiakas", "given" : "Dominique M", "non-dropping-particle" : "", "parse-names" : false, "suffix" : "" }, { "dropping-particle" : "", "family" : "Schneewind", "given" : "Olaf", "non-dropping-particle" : "", "parse-names" : false, "suffix" : "" } ], "container-title" : "Infection and Immunity", "id" : "ITEM-1", "issue" : "10", "issued" : { "date-parts" : [ [ "2012" ] ] }, "page" : "3721-3732", "title" : "Abscess formation and alpha-hemolysin induced toxicity in a mouse model of Staphylococcus aureus peritoneal infection", "type" : "article-journal", "volume" : "80" }, "uris" : [ "http://www.mendeley.com/documents/?uuid=44bc2ac6-35d9-4b5e-9586-39b11a106678" ] } ], "mendeley" : { "formattedCitation" : "(Rauch &lt;i&gt;et al.&lt;/i&gt;, 2012)", "plainTextFormattedCitation" : "(Rauch et al., 2012)", "previouslyFormattedCitation" : "(Rauch &lt;i&gt;et al.&lt;/i&gt;, 2012)" }, "properties" : {  }, "schema" : "https://github.com/citation-style-language/schema/raw/master/csl-citation.json" }</w:instrText>
      </w:r>
      <w:r>
        <w:fldChar w:fldCharType="separate"/>
      </w:r>
      <w:r w:rsidR="00F71621" w:rsidRPr="00F71621">
        <w:rPr>
          <w:noProof/>
        </w:rPr>
        <w:t xml:space="preserve">(Rauch </w:t>
      </w:r>
      <w:r w:rsidR="00F71621" w:rsidRPr="00F71621">
        <w:rPr>
          <w:i/>
          <w:noProof/>
        </w:rPr>
        <w:t>et al.</w:t>
      </w:r>
      <w:r w:rsidR="00F71621" w:rsidRPr="00F71621">
        <w:rPr>
          <w:noProof/>
        </w:rPr>
        <w:t>, 2012)</w:t>
      </w:r>
      <w:r>
        <w:fldChar w:fldCharType="end"/>
      </w:r>
      <w:r>
        <w:t xml:space="preserve">, the presence of augmenting material seems to influence tissue tropism, with the majority of bacteria now recovered from the liver. Current clinical examinations of patients presenting with </w:t>
      </w:r>
      <w:r w:rsidR="00F45958" w:rsidRPr="00F45958">
        <w:rPr>
          <w:i/>
          <w:iCs/>
        </w:rPr>
        <w:t>S. aureus</w:t>
      </w:r>
      <w:r w:rsidR="0073580A" w:rsidRPr="0073580A">
        <w:rPr>
          <w:i/>
          <w:iCs/>
        </w:rPr>
        <w:t xml:space="preserve"> </w:t>
      </w:r>
      <w:r w:rsidRPr="00D03A5F">
        <w:t>bacteraemia</w:t>
      </w:r>
      <w:r>
        <w:rPr>
          <w:i/>
        </w:rPr>
        <w:t xml:space="preserve"> </w:t>
      </w:r>
      <w:r>
        <w:t>does not include organ biopsy to check for bacterial load, and therefore it is unclear to how this reflects human infection progression.</w:t>
      </w:r>
    </w:p>
    <w:p w14:paraId="3540A636" w14:textId="77777777" w:rsidR="00C97249" w:rsidRDefault="00C97249" w:rsidP="00C97249"/>
    <w:p w14:paraId="0C3547DA" w14:textId="0054F7A6" w:rsidR="00C97249" w:rsidRDefault="00C97249" w:rsidP="00C97249">
      <w:r>
        <w:t xml:space="preserve">While the </w:t>
      </w:r>
      <w:r w:rsidR="00F45958" w:rsidRPr="00F45958">
        <w:rPr>
          <w:i/>
          <w:iCs/>
        </w:rPr>
        <w:t>S. aureus</w:t>
      </w:r>
      <w:r w:rsidR="0073580A" w:rsidRPr="0073580A">
        <w:rPr>
          <w:i/>
          <w:iCs/>
        </w:rPr>
        <w:t xml:space="preserve"> </w:t>
      </w:r>
      <w:r>
        <w:t xml:space="preserve">murine sepsis model could be augmented, it was important to test whether other </w:t>
      </w:r>
      <w:r w:rsidR="00F45958" w:rsidRPr="00F45958">
        <w:rPr>
          <w:i/>
          <w:iCs/>
        </w:rPr>
        <w:t>S. aureus</w:t>
      </w:r>
      <w:r w:rsidR="0073580A" w:rsidRPr="0073580A">
        <w:rPr>
          <w:i/>
          <w:iCs/>
        </w:rPr>
        <w:t xml:space="preserve"> </w:t>
      </w:r>
      <w:r>
        <w:t xml:space="preserve">infection models would behave the same. Therefore our collaborators at the Sahlgrenska University Hospital (Department of Rheumatology, Sweden) showed that septic arthritis severity in the joints of NMRI mice as well as severity of subcutaneous abscesses was increased when </w:t>
      </w:r>
      <w:r w:rsidR="00F45958" w:rsidRPr="00F45958">
        <w:rPr>
          <w:i/>
          <w:iCs/>
        </w:rPr>
        <w:t>S. aureus</w:t>
      </w:r>
      <w:r w:rsidR="0073580A" w:rsidRPr="0073580A">
        <w:rPr>
          <w:i/>
          <w:iCs/>
        </w:rPr>
        <w:t xml:space="preserve"> </w:t>
      </w:r>
      <w:r>
        <w:t xml:space="preserve">was co-injected with peptidoglycan from </w:t>
      </w:r>
      <w:r>
        <w:rPr>
          <w:i/>
        </w:rPr>
        <w:t>M. luteus.</w:t>
      </w:r>
      <w:r w:rsidR="0073580A" w:rsidRPr="0073580A">
        <w:rPr>
          <w:i/>
          <w:iCs/>
        </w:rPr>
        <w:t xml:space="preserve"> </w:t>
      </w:r>
      <w:r>
        <w:t>This not only supports the notion that bacterial debris, previously disregarded when studying pathogenesis, may influence infection, but also demonstrates a wide phenomenon, observed across different infection and mouse models.</w:t>
      </w:r>
    </w:p>
    <w:p w14:paraId="73122EB0" w14:textId="77777777" w:rsidR="00C97249" w:rsidRDefault="00C97249" w:rsidP="00C97249"/>
    <w:p w14:paraId="1C74D459" w14:textId="77777777" w:rsidR="004B40FD" w:rsidRDefault="004B40FD" w:rsidP="00C97249"/>
    <w:p w14:paraId="4D3AF222" w14:textId="77777777" w:rsidR="004B40FD" w:rsidRPr="00A44A7C" w:rsidRDefault="004B40FD" w:rsidP="00C97249"/>
    <w:p w14:paraId="1B96147E" w14:textId="36AE7CFE" w:rsidR="00C97249" w:rsidRDefault="00C97249" w:rsidP="0042099B">
      <w:pPr>
        <w:pStyle w:val="Heading2"/>
      </w:pPr>
      <w:bookmarkStart w:id="554" w:name="_Toc504669401"/>
      <w:bookmarkStart w:id="555" w:name="_Toc521494892"/>
      <w:r>
        <w:lastRenderedPageBreak/>
        <w:t>Molecular mechanism of infection</w:t>
      </w:r>
      <w:bookmarkEnd w:id="554"/>
      <w:bookmarkEnd w:id="555"/>
    </w:p>
    <w:p w14:paraId="58CA381F" w14:textId="77777777" w:rsidR="00C660FB" w:rsidRDefault="00C660FB" w:rsidP="00C97249"/>
    <w:p w14:paraId="0BD6496B" w14:textId="1FBA8DAE" w:rsidR="00C97249" w:rsidRDefault="00C97249" w:rsidP="00C97249">
      <w:r>
        <w:t xml:space="preserve">This project has shown that </w:t>
      </w:r>
      <w:r w:rsidR="00F45958" w:rsidRPr="00F45958">
        <w:rPr>
          <w:i/>
          <w:iCs/>
        </w:rPr>
        <w:t>S. aureus</w:t>
      </w:r>
      <w:r w:rsidR="0073580A" w:rsidRPr="0073580A">
        <w:rPr>
          <w:i/>
          <w:iCs/>
        </w:rPr>
        <w:t xml:space="preserve"> </w:t>
      </w:r>
      <w:r>
        <w:t xml:space="preserve">pathogenesis can not only be augmented by a range of commensal bacteria, but also by a wide range of peptidoglycans. As cell wall material digested with mutanolysin failed to augment, it is possible that this process is mediated through the conserved glycan backbone, and explains why even peptidoglycan from the plant pathogenic bacterium </w:t>
      </w:r>
      <w:r>
        <w:rPr>
          <w:i/>
        </w:rPr>
        <w:t xml:space="preserve">C. flaccumfaciens </w:t>
      </w:r>
      <w:r>
        <w:t xml:space="preserve">could augment infection. With neutrophils being well-known for playing a role in disseminating </w:t>
      </w:r>
      <w:r w:rsidR="00F45958" w:rsidRPr="00F45958">
        <w:rPr>
          <w:i/>
          <w:iCs/>
        </w:rPr>
        <w:t>S. aureus</w:t>
      </w:r>
      <w:r w:rsidR="0073580A" w:rsidRPr="0073580A">
        <w:rPr>
          <w:i/>
          <w:iCs/>
        </w:rPr>
        <w:t xml:space="preserve"> </w:t>
      </w:r>
      <w:r>
        <w:t xml:space="preserve">bacteria </w:t>
      </w:r>
      <w:r>
        <w:fldChar w:fldCharType="begin" w:fldLock="1"/>
      </w:r>
      <w:r w:rsidR="00B145F9">
        <w:instrText>ADDIN CSL_CITATION { "citationItems" : [ { "id" : "ITEM-1", "itemData" : { "DOI" : "10.1016/j.tim.2011.01.007", "ISBN" : "1878-4380 (Electronic)\\r0966-842X (Linking)", "ISSN" : "0966842X", "PMID" : "21353779", "abstract" : "Staphylococcus aureus is an important human pathogen that causes skin and soft tissue abscesses. Abscess formation is not unique to staphylococcal infection and purulent discharge has been widely considered a physiological feature of healing and tissue repair. Here we present a different view, whereby S. aureus deploys specific virulence factors to promote abscess lesions that are distinctive for this pathogen. In support of this model, only live S. aureus is able to form abscesses, requiring genes that act at one or more of four discrete stages during the development of these infectious lesions. Protein A and coagulases are distinctive virulence attributes for S. aureus, and humoral immune responses specific for these polypeptides provide protection against abscess formation in animal models of staphylococcal disease. \u00a9 2011 Elsevier Ltd.", "author" : [ { "dropping-particle" : "", "family" : "Cheng", "given" : "Alice G", "non-dropping-particle" : "", "parse-names" : false, "suffix" : "" }, { "dropping-particle" : "", "family" : "DeDent", "given" : "Andrea C", "non-dropping-particle" : "", "parse-names" : false, "suffix" : "" }, { "dropping-particle" : "", "family" : "Schneewind", "given" : "Olaf", "non-dropping-particle" : "", "parse-names" : false, "suffix" : "" }, { "dropping-particle" : "", "family" : "Missiakas", "given" : "Dominique", "non-dropping-particle" : "", "parse-names" : false, "suffix" : "" } ], "container-title" : "Trends in Microbiology", "id" : "ITEM-1", "issue" : "5", "issued" : { "date-parts" : [ [ "2011", "5" ] ] }, "page" : "225-232", "publisher" : "NIH Public Access", "title" : "A play in four acts: Staphylococcus aureus abscess formation", "type" : "article", "volume" : "19" }, "uris" : [ "http://www.mendeley.com/documents/?uuid=acc7b6dc-59a4-33b8-90c9-c3f3948c24cf" ] } ], "mendeley" : { "formattedCitation" : "(Cheng &lt;i&gt;et al.&lt;/i&gt;, 2011)", "plainTextFormattedCitation" : "(Cheng et al., 2011)", "previouslyFormattedCitation" : "(Cheng &lt;i&gt;et al.&lt;/i&gt;, 2011)" }, "properties" : {  }, "schema" : "https://github.com/citation-style-language/schema/raw/master/csl-citation.json" }</w:instrText>
      </w:r>
      <w:r>
        <w:fldChar w:fldCharType="separate"/>
      </w:r>
      <w:r w:rsidR="00F71621" w:rsidRPr="00F71621">
        <w:rPr>
          <w:noProof/>
        </w:rPr>
        <w:t xml:space="preserve">(Cheng </w:t>
      </w:r>
      <w:r w:rsidR="00F71621" w:rsidRPr="00F71621">
        <w:rPr>
          <w:i/>
          <w:noProof/>
        </w:rPr>
        <w:t>et al.</w:t>
      </w:r>
      <w:r w:rsidR="00F71621" w:rsidRPr="00F71621">
        <w:rPr>
          <w:noProof/>
        </w:rPr>
        <w:t>, 2011)</w:t>
      </w:r>
      <w:r>
        <w:fldChar w:fldCharType="end"/>
      </w:r>
      <w:r>
        <w:t xml:space="preserve">, it was a surprising find by our collaborators at the University of Calgary (Canada) that depletion of neutrophils prior to bacterial challenge did not eradicate augmentation, while the depletion of Kupffer cells with clodronate abolished it. Kupffer cells reside in the sinusoids of the liver and have been recently shown to be the primary cell to capture </w:t>
      </w:r>
      <w:r w:rsidR="00F45958" w:rsidRPr="00F45958">
        <w:rPr>
          <w:i/>
          <w:iCs/>
        </w:rPr>
        <w:t>S. aureus</w:t>
      </w:r>
      <w:r w:rsidR="0073580A" w:rsidRPr="0073580A">
        <w:rPr>
          <w:i/>
          <w:iCs/>
        </w:rPr>
        <w:t xml:space="preserve"> </w:t>
      </w:r>
      <w:r>
        <w:t xml:space="preserve">in a murine model of infection </w:t>
      </w:r>
      <w:r>
        <w:fldChar w:fldCharType="begin" w:fldLock="1"/>
      </w:r>
      <w:r w:rsidR="00B145F9">
        <w:instrText>ADDIN CSL_CITATION { "citationItems" : [ { "id" : "ITEM-1", "itemData" : { "DOI" : "10.1084/jem.20160334", "ISSN" : "0022-1007", "PMID" : "27325887", "abstract" : "Methicillin-resistant Staphylococcus aureus (MRSA) bacteremia is reaching epidemic proportions causing morbidity, mortality, and chronic disease due to relapses, suggesting an intracellular reservoir. Using spinning-disk confocal intravital microscopy to track MRSA-GFP in vivo, we identified that within minutes after intravenous infection MRSA is primarily sequestered and killed by intravascular Kupffer cells (KCs) in the liver. However, a minority of the Staphylococci overcome the KC\u2019s antimicrobial defenses. These bacteria survive and proliferate for many days within this intracellular niche, where they remain undetected by recruited neutrophils. Over time, the KCs lyse, releasing bacteria into the circulation, enabling dissemination to other organs such as the kidneys. Vancomycin, the antibiotic of choice to treat MRSA bacteremia, could not penetrate the KCs to eradicate intracellular MRSA. However, based on the intravascular location of these specific macrophages, we designed a liposomal formulation of vancomycin that is efficiently taken up by KCs and diminished the intracellular MRSA. Targeting the source of the reservoir dramatically protected the liver but also dissemination to other organs, and prevented mortality. This vancomycin formulation strategy could help treat patients with Staphylococcal bacteremia without a need for novel antibiotics by targeting the previously inaccessible intracellular reservoir in KCs.", "author" : [ { "dropping-particle" : "", "family" : "Surewaard", "given" : "Bas G.J.", "non-dropping-particle" : "", "parse-names" : false, "suffix" : "" }, { "dropping-particle" : "", "family" : "Deniset", "given" : "Justin F.", "non-dropping-particle" : "", "parse-names" : false, "suffix" : "" }, { "dropping-particle" : "", "family" : "Zemp", "given" : "Franz J.", "non-dropping-particle" : "", "parse-names" : false, "suffix" : "" }, { "dropping-particle" : "", "family" : "Amrein", "given" : "Matthias", "non-dropping-particle" : "", "parse-names" : false, "suffix" : "" }, { "dropping-particle" : "", "family" : "Otto", "given" : "Michael", "non-dropping-particle" : "", "parse-names" : false, "suffix" : "" }, { "dropping-particle" : "", "family" : "Conly", "given" : "John", "non-dropping-particle" : "", "parse-names" : false, "suffix" : "" }, { "dropping-particle" : "", "family" : "Omri", "given" : "Abdelwahab", "non-dropping-particle" : "", "parse-names" : false, "suffix" : "" }, { "dropping-particle" : "", "family" : "Yates", "given" : "Robin M.", "non-dropping-particle" : "", "parse-names" : false, "suffix" : "" }, { "dropping-particle" : "", "family" : "Kubes", "given" : "Paul", "non-dropping-particle" : "", "parse-names" : false, "suffix" : "" } ], "container-title" : "The Journal of Experimental Medicine", "id" : "ITEM-1", "issue" : "7", "issued" : { "date-parts" : [ [ "2016" ] ] }, "page" : "1141-1151", "title" : "Identification and treatment of the Staphylococcus aureus reservoir in vivo", "type" : "article-journal", "volume" : "213" }, "uris" : [ "http://www.mendeley.com/documents/?uuid=5e630e7d-f752-3010-97c6-a7a67bc70c16" ] } ], "mendeley" : { "formattedCitation" : "(Surewaard &lt;i&gt;et al.&lt;/i&gt;, 2016)", "plainTextFormattedCitation" : "(Surewaard et al., 2016)", "previouslyFormattedCitation" : "(Surewaard &lt;i&gt;et al.&lt;/i&gt;, 2016)" }, "properties" : {  }, "schema" : "https://github.com/citation-style-language/schema/raw/master/csl-citation.json" }</w:instrText>
      </w:r>
      <w:r>
        <w:fldChar w:fldCharType="separate"/>
      </w:r>
      <w:r w:rsidR="00F71621" w:rsidRPr="00F71621">
        <w:rPr>
          <w:noProof/>
        </w:rPr>
        <w:t xml:space="preserve">(Surewaard </w:t>
      </w:r>
      <w:r w:rsidR="00F71621" w:rsidRPr="00F71621">
        <w:rPr>
          <w:i/>
          <w:noProof/>
        </w:rPr>
        <w:t>et al.</w:t>
      </w:r>
      <w:r w:rsidR="00F71621" w:rsidRPr="00F71621">
        <w:rPr>
          <w:noProof/>
        </w:rPr>
        <w:t>, 2016)</w:t>
      </w:r>
      <w:r>
        <w:fldChar w:fldCharType="end"/>
      </w:r>
      <w:r>
        <w:t xml:space="preserve">, and it was therefore hypothesized that during co-infection of </w:t>
      </w:r>
      <w:r w:rsidR="00F45958" w:rsidRPr="00F45958">
        <w:rPr>
          <w:i/>
          <w:iCs/>
        </w:rPr>
        <w:t>S. aureus</w:t>
      </w:r>
      <w:r w:rsidR="0073580A" w:rsidRPr="0073580A">
        <w:rPr>
          <w:i/>
          <w:iCs/>
        </w:rPr>
        <w:t xml:space="preserve"> </w:t>
      </w:r>
      <w:r>
        <w:t xml:space="preserve">with commensal bacteria or peptidoglycan results in the inability of Kupffer cells to eradicate the pathogen. In an attempt to dissect the molecular mechanism behind augmentation, our collaborator, Dr. Bas Surewaard (University of Calgary, Canada) used knock-out mice to rule out the involvement of major cellular signalling molecules such as Nod1, Nod2, Myd88 and the NLRP3 inflammasome </w:t>
      </w:r>
      <w:r>
        <w:fldChar w:fldCharType="begin" w:fldLock="1"/>
      </w:r>
      <w:r w:rsidR="00B145F9">
        <w:instrText>ADDIN CSL_CITATION { "citationItems" : [ { "id" : "ITEM-1", "itemData" : { "DOI" : "10.1038/ni945", "ISSN" : "1529-2908", "abstract" : "An essential role for NOD1 in host recognition of bacterial peptidoglycan containing diaminopimelic acid", "author" : [ { "dropping-particle" : "", "family" : "Chamaillard", "given" : "Mathias", "non-dropping-particle" : "", "parse-names" : false, "suffix" : "" }, { "dropping-particle" : "", "family" : "Hashimoto", "given" : "Masahito", "non-dropping-particle" : "", "parse-names" : false, "suffix" : "" }, { "dropping-particle" : "", "family" : "Horie", "given" : "Yasuo", "non-dropping-particle" : "", "parse-names" : false, "suffix" : "" }, { "dropping-particle" : "", "family" : "Masumoto", "given" : "Junya", "non-dropping-particle" : "", "parse-names" : false, "suffix" : "" }, { "dropping-particle" : "", "family" : "Qiu", "given" : "Su", "non-dropping-particle" : "", "parse-names" : false, "suffix" : "" }, { "dropping-particle" : "", "family" : "Saab", "given" : "Lisa", "non-dropping-particle" : "", "parse-names" : false, "suffix" : "" }, { "dropping-particle" : "", "family" : "Ogura", "given" : "Yasunori", "non-dropping-particle" : "", "parse-names" : false, "suffix" : "" }, { "dropping-particle" : "", "family" : "Kawasaki", "given" : "Akiko", "non-dropping-particle" : "", "parse-names" : false, "suffix" : "" }, { "dropping-particle" : "", "family" : "Fukase", "given" : "Koichi", "non-dropping-particle" : "", "parse-names" : false, "suffix" : "" }, { "dropping-particle" : "", "family" : "Kusumoto", "given" : "Shoichi", "non-dropping-particle" : "", "parse-names" : false, "suffix" : "" }, { "dropping-particle" : "", "family" : "Valvano", "given" : "Miguel A", "non-dropping-particle" : "", "parse-names" : false, "suffix" : "" }, { "dropping-particle" : "", "family" : "Foster", "given" : "Simon J", "non-dropping-particle" : "", "parse-names" : false, "suffix" : "" }, { "dropping-particle" : "", "family" : "Mak", "given" : "Tak W", "non-dropping-particle" : "", "parse-names" : false, "suffix" : "" }, { "dropping-particle" : "", "family" : "Nu\u00f1ez", "given" : "Gabriel", "non-dropping-particle" : "", "parse-names" : false, "suffix" : "" }, { "dropping-particle" : "", "family" : "Inohara", "given" : "Naohiro", "non-dropping-particle" : "", "parse-names" : false, "suffix" : "" } ], "container-title" : "Nature Immunology", "id" : "ITEM-1", "issue" : "7", "issued" : { "date-parts" : [ [ "2003", "7", "6" ] ] }, "page" : "702-707", "publisher" : "Nature Publishing Group", "title" : "An essential role for NOD1 in host recognition of bacterial peptidoglycan containing diaminopimelic acid", "type" : "article-journal", "volume" : "4" }, "uris" : [ "http://www.mendeley.com/documents/?uuid=6ce975c8-d107-37e8-983e-767666a5b912" ] }, { "id" : "ITEM-2", "itemData" : { "DOI" : "10.1128/IAI.02043-14", "ISBN" : "0019-9567", "ISSN" : "10985522", "PMID" : "25156723", "abstract" : "Mutations in the nucleotide-binding oligomerization domain-containing protein 2 (NOD2) play an important role in the patho- genesis of Crohn\u2019s disease.NOD2is an intracellular pattern recognition receptor (PRR) that senses bacterial peptidoglycan (PGN) structures, e.g., muramyl dipeptide (MDP). Here we focused on the effect of more-cross-linked, polymericPGNfrag- ments (PGNpol) in the activation of the innate immune system. In this study, the effect of combinedNOD2and Toll-like recep- tor 2 (TLR2) stimulation was examined compared to single stimulation of theNOD2receptor alone. PGNpol species derived from a lipoprotein-containing Staphylococcus aureus strain (SA113) and a lipoprotein-deficient strain (SA113?lgt) were iso- lated. While PGNpol constitutes a combinedNOD2and TLR2 ligand, lipoprotein-deficient PGNpol?lgt leads to activation of the immune system only via theNOD2receptor. Murine bone marrow-derived dendritic cells (BMDCs), J774 cells, and Mono Mac 6 (MM6) cells were stimulated with these ligands. Cytokines (interleukin-6 [IL-6], IL-12p40, and tumor necrosis factor alpha [TNF-?]) as well asDCactivation and maturation parameters were measured. Stimulation with PGNpol?lgt did not lead to en- hanced cytokine secretion orDCactivation and maturation. However, stimulation with PGNpol led to strong cytokine secretion and subsequentDCmaturation. These results were confirmed inMM6and J774 cells.Weshowed that the NOD2-mediated acti- vation of DCs with PGNpol was dependent on TLR2 costimulation. Therefore, signaling via both receptors leads to a more po- tent activation of the immune system than that with stimulation via each receptor alone.", "author" : [ { "dropping-particle" : "", "family" : "Sch\u00e4ffler", "given" : "Holger", "non-dropping-particle" : "", "parse-names" : false, "suffix" : "" }, { "dropping-particle" : "", "family" : "Demircioglu", "given" : "Dogan Doruk", "non-dropping-particle" : "", "parse-names" : false, "suffix" : "" }, { "dropping-particle" : "", "family" : "K\u00fchner", "given" : "Daniel", "non-dropping-particle" : "", "parse-names" : false, "suffix" : "" }, { "dropping-particle" : "", "family" : "Menz", "given" : "Sarah", "non-dropping-particle" : "", "parse-names" : false, "suffix" : "" }, { "dropping-particle" : "", "family" : "Bender", "given" : "Annika", "non-dropping-particle" : "", "parse-names" : false, "suffix" : "" }, { "dropping-particle" : "", "family" : "Autenrieth", "given" : "Ingo B", "non-dropping-particle" : "", "parse-names" : false, "suffix" : "" }, { "dropping-particle" : "", "family" : "Bodammer", "given" : "Peggy", "non-dropping-particle" : "", "parse-names" : false, "suffix" : "" }, { "dropping-particle" : "", "family" : "Lamprecht", "given" : "Georg", "non-dropping-particle" : "", "parse-names" : false, "suffix" : "" }, { "dropping-particle" : "", "family" : "G\u00f6tz", "given" : "Friedrich", "non-dropping-particle" : "", "parse-names" : false, "suffix" : "" }, { "dropping-particle" : "", "family" : "Frick", "given" : "Julia Stefanie", "non-dropping-particle" : "", "parse-names" : false, "suffix" : "" } ], "container-title" : "Infection and Immunity", "id" : "ITEM-2", "issue" : "11", "issued" : { "date-parts" : [ [ "2014", "11" ] ] }, "page" : "4681-4688", "publisher" : "American Society for Microbiology (ASM)", "title" : "NOD2 stimulation by Staphylococcus aureus-derived peptidoglycan is boosted by toll-like receptor 2 costimulation with lipoproteins in dendritic cells", "type" : "article-journal", "volume" : "82" }, "uris" : [ "http://www.mendeley.com/documents/?uuid=0610c6d6-6b2a-3260-8684-d225bd0b555c" ] }, { "id" : "ITEM-3", "itemData" : { "DOI" : "10.4049/jimmunol.165.10.5392", "ISBN" : "10.4049/jimmunol.165.10.5392", "ISSN" : "0022-1767", "PMID" : "11067888", "abstract" : "Toll-like receptor (TLR) family acts as pattern recognition re-ceptors for pathogen-specific molecular patterns. We previ-ously showed that TLR2 recognizes Gram-positive bacterial components whereas TLR4 recognizes LPS, a component of Gram-negative bacteria. MyD88 is shown to be an adaptor molecule essential for TLR family signaling. To investigate the role of TLR family in host defense against Gram-positive bac-teria, we infected TLR2-and MyD88-deficient mice with Staphylococcus aureus. Both TLR2-and MyD88-deficient mice were highly susceptible to S. aureus infection, with more en-hanced susceptibility in MyD88-deficient mice. Peritoneal mac-rophages from MyD88-deficient mice did not produce any de-tectable levels of cytokines in response to S. aureus. In contrast, TLR2-deficient macrophages produced reduced, but signifi-cant, levels of the cytokines, and TLR4-deficient macrophages produced the same amounts as wild-type cells, indicating that S. aureus is recognized not only by TLR2, but also by other TLR family members except for TLR4. The Journal of Im-munology, 2000, 165: 5392\u20135396.", "author" : [ { "dropping-particle" : "", "family" : "Takeuchi", "given" : "Osamu", "non-dropping-particle" : "", "parse-names" : false, "suffix" : "" }, { "dropping-particle" : "", "family" : "Hoshino", "given" : "Katsuaki", "non-dropping-particle" : "", "parse-names" : false, "suffix" : "" }, { "dropping-particle" : "", "family" : "Akira", "given" : "Shizuo", "non-dropping-particle" : "", "parse-names" : false, "suffix" : "" } ], "container-title" : "The Journal of Immunology", "id" : "ITEM-3", "issue" : "10", "issued" : { "date-parts" : [ [ "2000" ] ] }, "page" : "5392-5396", "title" : "Cutting Edge: TLR2-Deficient and MyD88-Deficient Mice A\u00e5re Highly Susceptible to Staphylococcus aureus Infection", "type" : "article-journal", "volume" : "165" }, "uris" : [ "http://www.mendeley.com/documents/?uuid=9c29c114-98c9-36c2-afd3-fd323a1fc85e" ] }, { "id" : "ITEM-4", "itemData" : { "DOI" : "10.1371/journal.pone.0074010", "ISBN" : "1932-6203 (Electronic)\\r1932-6203 (Linking)", "ISSN" : "19326203", "PMID" : "24040145", "abstract" : "The conjunctiva is a moist mucosal membrane that is constantly exposed to an array of potential pathogens and triggers of inflammation. The NACHT, leucine rich repeat (LRR), and pyrin domain-containing protein 3 (NLRP3) is a Nod-like receptor that can sense pathogens or other triggers, and is highly expressed in wet mucosal membranes. NLRP3 is a member of the multi-protein complex termed the NLRP3 inflammasome that activates the caspase 1 pathway, inducing the secretion of biologically active IL-1\u03b2, a major initiator and promoter of inflammation. The purpose of this study was to: (1) determine whether NLRP3 is expressed in the conjunctiva and (2) determine whether goblet cells specifically contribute to innate mediated inflammation via secretion of IL-1\u03b2. We report that the receptors known to be involved in the priming and activation of the NLRP3 inflammasome, the purinergic receptors P2X4 and P2X7 and the bacterial Toll-like receptor 2 are present and functional in conjunctival goblet cells. Toxin-containing Staphylococcus aureus (S. aureus), which activates the NLRP3 inflammasome, increased the expression of the inflammasome proteins NLRP3, ASC and pro- and mature caspase 1 in conjunctival goblet cells. The biologically active form of IL-1\u03b2 was detected in goblet cell culture supernatants in response to S. aureus, which was reduced when the cells were treated with the caspase 1 inhibitor Z-YVAD. We conclude that the NLRP3 inflammasome components are present in conjunctival goblet cells. The NRLP3 inflammasome appears to be activated in conjunctival goblet cells by toxin-containing S. aureus via the caspase 1 pathway to secrete mature IL1-\u03b2. Thus goblet cells contribute to the innate immune response in the conjunctiva by activation of the NLRP3 inflammasome.", "author" : [ { "dropping-particle" : "", "family" : "McGilligan", "given" : "Victoria E.", "non-dropping-particle" : "", "parse-names" : false, "suffix" : "" }, { "dropping-particle" : "", "family" : "Gregory-Ksander", "given" : "Meredith S.", "non-dropping-particle" : "", "parse-names" : false, "suffix" : "" }, { "dropping-particle" : "", "family" : "Li", "given" : "Dayu", "non-dropping-particle" : "", "parse-names" : false, "suffix" : "" }, { "dropping-particle" : "", "family" : "Moore", "given" : "Jonathan E.", "non-dropping-particle" : "", "parse-names" : false, "suffix" : "" }, { "dropping-particle" : "", "family" : "Hodges", "given" : "Robin R.", "non-dropping-particle" : "", "parse-names" : false, "suffix" : "" }, { "dropping-particle" : "", "family" : "Gilmore", "given" : "Michael S.", "non-dropping-particle" : "", "parse-names" : false, "suffix" : "" }, { "dropping-particle" : "", "family" : "Moore", "given" : "Tara C. B.", "non-dropping-particle" : "", "parse-names" : false, "suffix" : "" }, { "dropping-particle" : "", "family" : "Dartt", "given" : "Darlene A.", "non-dropping-particle" : "", "parse-names" : false, "suffix" : "" } ], "container-title" : "PLoS ONE", "editor" : [ { "dropping-particle" : "", "family" : "Fleiszig", "given" : "Suzanne", "non-dropping-particle" : "", "parse-names" : false, "suffix" : "" } ], "id" : "ITEM-4", "issue" : "9", "issued" : { "date-parts" : [ [ "2013", "9", "10" ] ] }, "page" : "e74010", "publisher" : "Public Library of Science", "title" : "Staphylococcus aureus Activates the NLRP3 Inflammasome in Human and Rat Conjunctival Goblet Cells", "type" : "article-journal", "volume" : "8" }, "uris" : [ "http://www.mendeley.com/documents/?uuid=eca151b1-4aff-3d83-8827-b84e17f21e54" ] } ], "mendeley" : { "formattedCitation" : "(Takeuchi, Hoshino and Akira, 2000; Chamaillard &lt;i&gt;et al.&lt;/i&gt;, 2003; McGilligan &lt;i&gt;et al.&lt;/i&gt;, 2013; Sch\u00e4ffler &lt;i&gt;et al.&lt;/i&gt;, 2014)", "plainTextFormattedCitation" : "(Takeuchi, Hoshino and Akira, 2000; Chamaillard et al., 2003; McGilligan et al., 2013; Sch\u00e4ffler et al., 2014)", "previouslyFormattedCitation" : "(Takeuchi, Hoshino and Akira, 2000; Chamaillard &lt;i&gt;et al.&lt;/i&gt;, 2003; McGilligan &lt;i&gt;et al.&lt;/i&gt;, 2013; Sch\u00e4ffler &lt;i&gt;et al.&lt;/i&gt;, 2014)" }, "properties" : {  }, "schema" : "https://github.com/citation-style-language/schema/raw/master/csl-citation.json" }</w:instrText>
      </w:r>
      <w:r>
        <w:fldChar w:fldCharType="separate"/>
      </w:r>
      <w:r w:rsidR="00F71621" w:rsidRPr="00F71621">
        <w:rPr>
          <w:noProof/>
        </w:rPr>
        <w:t xml:space="preserve">(Takeuchi, Hoshino and Akira, 2000; Chamaillard </w:t>
      </w:r>
      <w:r w:rsidR="00F71621" w:rsidRPr="00F71621">
        <w:rPr>
          <w:i/>
          <w:noProof/>
        </w:rPr>
        <w:t>et al.</w:t>
      </w:r>
      <w:r w:rsidR="00F71621" w:rsidRPr="00F71621">
        <w:rPr>
          <w:noProof/>
        </w:rPr>
        <w:t xml:space="preserve">, 2003; McGilligan </w:t>
      </w:r>
      <w:r w:rsidR="00F71621" w:rsidRPr="00F71621">
        <w:rPr>
          <w:i/>
          <w:noProof/>
        </w:rPr>
        <w:t>et al.</w:t>
      </w:r>
      <w:r w:rsidR="00F71621" w:rsidRPr="00F71621">
        <w:rPr>
          <w:noProof/>
        </w:rPr>
        <w:t xml:space="preserve">, 2013; Schäffler </w:t>
      </w:r>
      <w:r w:rsidR="00F71621" w:rsidRPr="00F71621">
        <w:rPr>
          <w:i/>
          <w:noProof/>
        </w:rPr>
        <w:t>et al.</w:t>
      </w:r>
      <w:r w:rsidR="00F71621" w:rsidRPr="00F71621">
        <w:rPr>
          <w:noProof/>
        </w:rPr>
        <w:t>, 2014)</w:t>
      </w:r>
      <w:r>
        <w:fldChar w:fldCharType="end"/>
      </w:r>
      <w:r>
        <w:t>. However, mice unable to produce reactive oxygen species through the depletion of Cybb</w:t>
      </w:r>
      <w:r>
        <w:rPr>
          <w:vertAlign w:val="superscript"/>
        </w:rPr>
        <w:t>-/-</w:t>
      </w:r>
      <w:r>
        <w:t xml:space="preserve">, while more susceptible to </w:t>
      </w:r>
      <w:r w:rsidR="00F45958" w:rsidRPr="00F45958">
        <w:rPr>
          <w:i/>
          <w:iCs/>
        </w:rPr>
        <w:t>S. aureus</w:t>
      </w:r>
      <w:r w:rsidR="0073580A" w:rsidRPr="0073580A">
        <w:rPr>
          <w:i/>
          <w:iCs/>
        </w:rPr>
        <w:t xml:space="preserve"> </w:t>
      </w:r>
      <w:r>
        <w:t xml:space="preserve">infection, showed no signs of augmentation when co-injected with peptidoglycan or commensal bacteria. What is more, it was possible to monitor the chemical composition </w:t>
      </w:r>
      <w:r>
        <w:lastRenderedPageBreak/>
        <w:t xml:space="preserve">of the phagolysosome during infection with </w:t>
      </w:r>
      <w:r w:rsidR="00F45958" w:rsidRPr="00F45958">
        <w:rPr>
          <w:i/>
          <w:iCs/>
        </w:rPr>
        <w:t>S. aureus</w:t>
      </w:r>
      <w:r w:rsidR="0073580A" w:rsidRPr="0073580A">
        <w:rPr>
          <w:i/>
          <w:iCs/>
        </w:rPr>
        <w:t xml:space="preserve"> </w:t>
      </w:r>
      <w:r>
        <w:t xml:space="preserve">alone or co-injected with peptidoglycan. Analysis had shown that the presence of </w:t>
      </w:r>
      <w:r w:rsidR="00F45958" w:rsidRPr="00F45958">
        <w:rPr>
          <w:i/>
          <w:iCs/>
        </w:rPr>
        <w:t>S. aureus</w:t>
      </w:r>
      <w:r w:rsidR="0073580A" w:rsidRPr="0073580A">
        <w:rPr>
          <w:i/>
          <w:iCs/>
        </w:rPr>
        <w:t xml:space="preserve"> </w:t>
      </w:r>
      <w:r>
        <w:t xml:space="preserve">with augmenting material results in significantly decreased oxidation and acidification of the phagolysosome, possibly allowing </w:t>
      </w:r>
      <w:r w:rsidR="00F45958" w:rsidRPr="00F45958">
        <w:rPr>
          <w:i/>
          <w:iCs/>
        </w:rPr>
        <w:t>S. aureus</w:t>
      </w:r>
      <w:r w:rsidR="0073580A" w:rsidRPr="0073580A">
        <w:rPr>
          <w:i/>
          <w:iCs/>
        </w:rPr>
        <w:t xml:space="preserve"> </w:t>
      </w:r>
      <w:r>
        <w:t>to survive killing.</w:t>
      </w:r>
    </w:p>
    <w:p w14:paraId="36CB4FBC" w14:textId="77777777" w:rsidR="00C97249" w:rsidRDefault="00C97249" w:rsidP="00C97249"/>
    <w:p w14:paraId="30BEAC2D" w14:textId="7F6C004A" w:rsidR="00C97249" w:rsidRDefault="00C97249" w:rsidP="00C97249">
      <w:r>
        <w:t xml:space="preserve">It has been recently shown that </w:t>
      </w:r>
      <w:r w:rsidR="00F45958" w:rsidRPr="00F45958">
        <w:rPr>
          <w:i/>
          <w:iCs/>
        </w:rPr>
        <w:t>S. aureus</w:t>
      </w:r>
      <w:r w:rsidR="0073580A" w:rsidRPr="0073580A">
        <w:rPr>
          <w:i/>
          <w:iCs/>
        </w:rPr>
        <w:t xml:space="preserve"> </w:t>
      </w:r>
      <w:r w:rsidRPr="00775317">
        <w:t xml:space="preserve">is capable of </w:t>
      </w:r>
      <w:r>
        <w:t xml:space="preserve">launching two distinct genetic programmes, based on the chemical composition of the niche it occupies, to promote either biofilm formation or toxin production </w:t>
      </w:r>
      <w:r>
        <w:fldChar w:fldCharType="begin" w:fldLock="1"/>
      </w:r>
      <w:r w:rsidR="00B145F9">
        <w:instrText>ADDIN CSL_CITATION { "citationItems" : [ { "id" : "ITEM-1", "itemData" : { "DOI" : "10.7554/eLife.28023", "ISSN" : "2050-084X", "PMID" : "28893374", "abstract" : "A central question to biology is how pathogenic bacteria initiate acute or chronic infections. Here we describe a genetic program for cell-fate decision in the opportunistic human pathogen Staphylococcus aureus, which generates the phenotypic bifurcation of the cells into two genetically identical but different cell types during the course of an infection. Whereas one cell type promotes the formation of biofilms that contribute to chronic infections, the second type is planktonic and produces the toxins that contribute to acute bacteremia. We identified a bimodal switch in the agr quorum sensing system that antagonistically regulates the differentiation of these two physiologically distinct cell types. We found that extracellular signals affect the behavior of the agr bimodal switch and modify the size of the specialized subpopulations in specific colonization niches. For instance, magnesium-enriched colonization niches causes magnesium binding to S. aureusteichoic acids and increases bacterial cell wall rigidity. This signal triggers a genetic program that ultimately downregulates the agr bimodal switch. Colonization niches with different magnesium concentrations influence the bimodal system activity, which defines a distinct ratio between these subpopulations; this in turn leads to distinct infection outcomes in vitro and in an in vivo murine infection model. Cell differentiation generates physiological heterogeneity in clonal bacterial infections and helps to determine the distinct infection types.", "author" : [ { "dropping-particle" : "", "family" : "Garc\u00eda-Betancur", "given" : "Juan-Carlos", "non-dropping-particle" : "", "parse-names" : false, "suffix" : "" }, { "dropping-particle" : "", "family" : "Go\u00f1i-Moreno", "given" : "Angel", "non-dropping-particle" : "", "parse-names" : false, "suffix" : "" }, { "dropping-particle" : "", "family" : "Horger", "given" : "Thomas", "non-dropping-particle" : "", "parse-names" : false, "suffix" : "" }, { "dropping-particle" : "", "family" : "Schott", "given" : "Melanie", "non-dropping-particle" : "", "parse-names" : false, "suffix" : "" }, { "dropping-particle" : "", "family" : "Sharan", "given" : "Malvika", "non-dropping-particle" : "", "parse-names" : false, "suffix" : "" }, { "dropping-particle" : "", "family" : "Eikmeier", "given" : "Julian", "non-dropping-particle" : "", "parse-names" : false, "suffix" : "" }, { "dropping-particle" : "", "family" : "Wohlmuth", "given" : "Barbara", "non-dropping-particle" : "", "parse-names" : false, "suffix" : "" }, { "dropping-particle" : "", "family" : "Zernecke", "given" : "Alma", "non-dropping-particle" : "", "parse-names" : false, "suffix" : "" }, { "dropping-particle" : "", "family" : "Ohlsen", "given" : "Knut", "non-dropping-particle" : "", "parse-names" : false, "suffix" : "" }, { "dropping-particle" : "", "family" : "Kuttler", "given" : "Christina", "non-dropping-particle" : "", "parse-names" : false, "suffix" : "" }, { "dropping-particle" : "", "family" : "Lopez", "given" : "Daniel", "non-dropping-particle" : "", "parse-names" : false, "suffix" : "" } ], "container-title" : "eLife", "id" : "ITEM-1", "issued" : { "date-parts" : [ [ "2017", "9", "12" ] ] }, "page" : "e28023", "publisher" : "eLife Sciences Publications Limited", "title" : "Cell differentiation defines acute and chronic infection cell types in Staphylococcus aureus", "type" : "article-journal", "volume" : "6" }, "uris" : [ "http://www.mendeley.com/documents/?uuid=4dd6615d-c248-3034-a0d5-43dd75b90c01" ] } ], "mendeley" : { "formattedCitation" : "(Garc\u00eda-Betancur &lt;i&gt;et al.&lt;/i&gt;, 2017)", "plainTextFormattedCitation" : "(Garc\u00eda-Betancur et al., 2017)", "previouslyFormattedCitation" : "(Garc\u00eda-Betancur &lt;i&gt;et al.&lt;/i&gt;, 2017)" }, "properties" : {  }, "schema" : "https://github.com/citation-style-language/schema/raw/master/csl-citation.json" }</w:instrText>
      </w:r>
      <w:r>
        <w:fldChar w:fldCharType="separate"/>
      </w:r>
      <w:r w:rsidR="00F71621" w:rsidRPr="00F71621">
        <w:rPr>
          <w:noProof/>
        </w:rPr>
        <w:t xml:space="preserve">(García-Betancur </w:t>
      </w:r>
      <w:r w:rsidR="00F71621" w:rsidRPr="00F71621">
        <w:rPr>
          <w:i/>
          <w:noProof/>
        </w:rPr>
        <w:t>et al.</w:t>
      </w:r>
      <w:r w:rsidR="00F71621" w:rsidRPr="00F71621">
        <w:rPr>
          <w:noProof/>
        </w:rPr>
        <w:t>, 2017)</w:t>
      </w:r>
      <w:r>
        <w:fldChar w:fldCharType="end"/>
      </w:r>
      <w:r>
        <w:t xml:space="preserve">. Possibly, </w:t>
      </w:r>
      <w:r w:rsidR="00F45958" w:rsidRPr="00F45958">
        <w:rPr>
          <w:i/>
          <w:iCs/>
        </w:rPr>
        <w:t>S. aureus</w:t>
      </w:r>
      <w:r w:rsidR="0073580A" w:rsidRPr="0073580A">
        <w:rPr>
          <w:i/>
          <w:iCs/>
        </w:rPr>
        <w:t xml:space="preserve"> </w:t>
      </w:r>
      <w:r>
        <w:t xml:space="preserve">senses its environment when in the Kupffer cell, and in the presence of bacteria or cell wall material upregulates host catalase production and therefore reducing amount of ROS in the phagolysosome </w:t>
      </w:r>
      <w:r>
        <w:fldChar w:fldCharType="begin" w:fldLock="1"/>
      </w:r>
      <w:r w:rsidR="00B145F9">
        <w:instrText>ADDIN CSL_CITATION { "citationItems" : [ { "id" : "ITEM-1", "itemData" : { "DOI" : "10.1007/s12088-011-0063-z", "ISBN" : "0973-7715 (Electronic)\\r0046-8991 (Linking)", "ISSN" : "00468991", "PMID" : "22282603", "abstract" : "The present study was performed in order to carefully investigate the interaction of Staphylococcus aureus with murine macrophages and the contribution of catalase and superoxide dismutase in intracellular persistence of Staphylococcus aureus within murine macrophages during in vitro infection. We have reported that Staphylococcus aureus internalized by murine macrophages did not appear to be rapidly killed. Data indicating the contribution of a single catalase and superoxide dismutase in intracellular survival of Staphylococcus aureus were provided using established biochemical assays. The results of the present experiment suggest that the survival of Staphylococcus aureus within phagocytic cells is facilitated by its ability to resist oxidative products. Organisms in the log phase of growth clearly demonstrate a resistance to oxidative products.", "author" : [ { "dropping-particle" : "", "family" : "Das", "given" : "Debaditya", "non-dropping-particle" : "", "parse-names" : false, "suffix" : "" }, { "dropping-particle" : "", "family" : "Bishayi", "given" : "Biswadev", "non-dropping-particle" : "", "parse-names" : false, "suffix" : "" } ], "container-title" : "Indian J Microbiol", "id" : "ITEM-1", "issue" : "4", "issued" : { "date-parts" : [ [ "2010", "10" ] ] }, "page" : "375-384", "publisher" : "Springer", "title" : "Contribution of Catalase and Superoxide Dismutase to the Intracellular Survival of Clinical Isolates of Staphylococcus aureus in Murine Macrophages", "type" : "article-journal", "volume" : "50" }, "uris" : [ "http://www.mendeley.com/documents/?uuid=5d64dd1a-ceb2-3013-ae58-37dd24a14e90" ] } ], "mendeley" : { "formattedCitation" : "(Das and Bishayi, 2010)", "plainTextFormattedCitation" : "(Das and Bishayi, 2010)", "previouslyFormattedCitation" : "(Das and Bishayi, 2010)" }, "properties" : {  }, "schema" : "https://github.com/citation-style-language/schema/raw/master/csl-citation.json" }</w:instrText>
      </w:r>
      <w:r>
        <w:fldChar w:fldCharType="separate"/>
      </w:r>
      <w:r w:rsidR="00F71621" w:rsidRPr="00F71621">
        <w:rPr>
          <w:noProof/>
        </w:rPr>
        <w:t>(Das and Bishayi, 2010)</w:t>
      </w:r>
      <w:r>
        <w:fldChar w:fldCharType="end"/>
      </w:r>
      <w:r>
        <w:t xml:space="preserve">. Alternatively, </w:t>
      </w:r>
      <w:r w:rsidR="00F45958" w:rsidRPr="00F45958">
        <w:rPr>
          <w:i/>
          <w:iCs/>
        </w:rPr>
        <w:t>S. aureus</w:t>
      </w:r>
      <w:r w:rsidR="00B75B6A">
        <w:rPr>
          <w:i/>
          <w:iCs/>
        </w:rPr>
        <w:t xml:space="preserve"> </w:t>
      </w:r>
      <w:r>
        <w:t xml:space="preserve">could be expressing factors preventing the docking and/or fusion of lysosomes by interfering with Rab-related mechanisms </w:t>
      </w:r>
      <w:r>
        <w:fldChar w:fldCharType="begin" w:fldLock="1"/>
      </w:r>
      <w:r w:rsidR="00B145F9">
        <w:instrText>ADDIN CSL_CITATION { "citationItems" : [ { "id" : "ITEM-1", "itemData" : { "DOI" : "10.1128/IAI.00704-15", "ISBN" : "1098-5522 (Electronic)\\r0019-9567 (Linking)", "ISSN" : "10985522", "PMID" : "26502911", "abstract" : "Methicillin-resistant Staphylococcus aureus (MRSA) causes invasive, drug-resistant skin and soft tissue infections. Reports that S. aureus survive inside macrophages suggest the intramacrophage environment may be a niche for persistent infection; however, mechanisms by which the bacteria might evade macrophage phagosomal defenses are unclear. We examined the fate of the S. aureus -containing phagosome in THP-1 macrophages by evaluating bacterial intracellular survival, phagosomal acidification and maturation, and by testing the impact of phagosomal conditions on bacterial viability. Multiple strains of S. aureus survived inside macrophages, and in studies using the MRSA USA300 clone, the USA300-containing phagosome acidified rapidly and acquired the late endosome and lysosome protein LAMP1. However, fewer phagosomes containing live USA300 associated with lysosomal hydrolases cathepsin D and \u03b2-glucuronidase compared to phagosomes containing dead bacteria. There was no impact of inhibiting lysosomal hydrolase activity on intracellular survival of USA300 or other S. aureus strains, suggesting that S. aureus perturbs acquisition of lysosomal enzymes. We examined the impact of acidification on S. aureus intramacrophage viability and found that inhibitors of phagosomal acidification significantly impaired USA300 intracellular survival. . Inhibition of macrophage phagosomal acidification resulted in a 30-fold reduction in USA300 expression of the Staphylococcal virulence regulator agr, but had little effect on expression of sarA , saeR or sigB . Bacterial exposure to acidic pH in vitro increased agr expression. Together, results suggest that S. aureus survives inside macrophages by perturbing normal phagolysosome formation and that USA300 may sense phagosomal conditions and upregulate expression of a key virulence regulator that enables its intracellular survival.", "author" : [ { "dropping-particle" : "", "family" : "Tranchemontagne", "given" : "Zachary R", "non-dropping-particle" : "", "parse-names" : false, "suffix" : "" }, { "dropping-particle" : "", "family" : "Camire", "given" : "Ryan B", "non-dropping-particle" : "", "parse-names" : false, "suffix" : "" }, { "dropping-particle" : "", "family" : "O'Donnell", "given" : "Vanessa J", "non-dropping-particle" : "", "parse-names" : false, "suffix" : "" }, { "dropping-particle" : "", "family" : "Baugh", "given" : "Jessfor", "non-dropping-particle" : "", "parse-names" : false, "suffix" : "" }, { "dropping-particle" : "", "family" : "Burkholder", "given" : "Kristin M", "non-dropping-particle" : "", "parse-names" : false, "suffix" : "" } ], "container-title" : "Infection and Immunity", "id" : "ITEM-1", "issue" : "1", "issued" : { "date-parts" : [ [ "2015", "10", "26" ] ] }, "page" : "241-253", "publisher" : "American Society for Microbiology (ASM)", "title" : "Staphylococcus aureus strain USA300 perturbs acquisition of lysosomal enzymes and requires phagosomal acidification for survival inside macrophages", "type" : "article-journal", "volume" : "84" }, "uris" : [ "http://www.mendeley.com/documents/?uuid=717c3689-4ca0-3447-a69b-717f5b535fdb" ] } ], "mendeley" : { "formattedCitation" : "(Tranchemontagne &lt;i&gt;et al.&lt;/i&gt;, 2015)", "plainTextFormattedCitation" : "(Tranchemontagne et al., 2015)", "previouslyFormattedCitation" : "(Tranchemontagne &lt;i&gt;et al.&lt;/i&gt;, 2015)" }, "properties" : {  }, "schema" : "https://github.com/citation-style-language/schema/raw/master/csl-citation.json" }</w:instrText>
      </w:r>
      <w:r>
        <w:fldChar w:fldCharType="separate"/>
      </w:r>
      <w:r w:rsidR="00F71621" w:rsidRPr="00F71621">
        <w:rPr>
          <w:noProof/>
        </w:rPr>
        <w:t xml:space="preserve">(Tranchemontagne </w:t>
      </w:r>
      <w:r w:rsidR="00F71621" w:rsidRPr="00F71621">
        <w:rPr>
          <w:i/>
          <w:noProof/>
        </w:rPr>
        <w:t>et al.</w:t>
      </w:r>
      <w:r w:rsidR="00F71621" w:rsidRPr="00F71621">
        <w:rPr>
          <w:noProof/>
        </w:rPr>
        <w:t>, 2015)</w:t>
      </w:r>
      <w:r>
        <w:fldChar w:fldCharType="end"/>
      </w:r>
      <w:r>
        <w:t>.</w:t>
      </w:r>
    </w:p>
    <w:p w14:paraId="1DDFFBC3" w14:textId="77777777" w:rsidR="00C97249" w:rsidRDefault="00C97249" w:rsidP="00C97249">
      <w:r>
        <w:t>While detailed molecular mechanism of augmentation remain vague, it is evident from clonality experiments that augmentation enhances disease outcome in the favour of the pathogen, as it allows more bacteria to survive the phagocyte-induced bottleneck.</w:t>
      </w:r>
    </w:p>
    <w:p w14:paraId="4BD0FE34" w14:textId="77777777" w:rsidR="00C97249" w:rsidRPr="00AA6FB1" w:rsidRDefault="00C97249" w:rsidP="00C97249"/>
    <w:p w14:paraId="2BB4FE70" w14:textId="77777777" w:rsidR="00C97249" w:rsidRDefault="00C97249" w:rsidP="0042099B">
      <w:pPr>
        <w:pStyle w:val="Heading2"/>
      </w:pPr>
      <w:bookmarkStart w:id="556" w:name="_Toc504669402"/>
      <w:bookmarkStart w:id="557" w:name="_Toc521494893"/>
      <w:r>
        <w:t>Further work</w:t>
      </w:r>
      <w:bookmarkEnd w:id="556"/>
      <w:bookmarkEnd w:id="557"/>
      <w:r>
        <w:t xml:space="preserve"> </w:t>
      </w:r>
    </w:p>
    <w:p w14:paraId="5991D797" w14:textId="77777777" w:rsidR="00C97249" w:rsidRPr="00462BCD" w:rsidRDefault="00C97249" w:rsidP="00C97249"/>
    <w:p w14:paraId="4B08B1F1" w14:textId="404BD10F" w:rsidR="00C97249" w:rsidRDefault="00C97249" w:rsidP="00C97249">
      <w:r>
        <w:t xml:space="preserve">Deciphering the molecular mechanisms involved in augmentation is one of the main directions this project could take. Considering the perceived importance of Kupffer cells and release of ROS in augmentation of </w:t>
      </w:r>
      <w:r w:rsidR="00F45958" w:rsidRPr="00F45958">
        <w:rPr>
          <w:i/>
          <w:iCs/>
        </w:rPr>
        <w:t>S. aureus</w:t>
      </w:r>
      <w:r w:rsidR="00B75B6A">
        <w:rPr>
          <w:i/>
          <w:iCs/>
        </w:rPr>
        <w:t xml:space="preserve"> </w:t>
      </w:r>
      <w:r>
        <w:t xml:space="preserve">pathogenesis it would be worthwhile establishing an </w:t>
      </w:r>
      <w:r>
        <w:rPr>
          <w:i/>
        </w:rPr>
        <w:t xml:space="preserve">in-vitro </w:t>
      </w:r>
      <w:r>
        <w:t xml:space="preserve">assay of bacterial killing within the macrophage </w:t>
      </w:r>
      <w:r>
        <w:fldChar w:fldCharType="begin" w:fldLock="1"/>
      </w:r>
      <w:r w:rsidR="00B145F9">
        <w:instrText>ADDIN CSL_CITATION { "citationItems" : [ { "id" : "ITEM-1", "itemData" : { "DOI" : "10.1016/j.rinim.2014.08.001", "ISBN" : "2211-2839", "ISSN" : "22112839", "PMID" : "25379377", "abstract" : "We recently demonstrated in several mammalian species, a novel procedure to obtain liver-macrophages (Kupffer cells) in sufficient numbers and purity using a mixed primary culture of hepatocytes. In this study, we applied this method to the C57BL/6 mouse liver and established an immortalized Kupffer cell line from this mouse strain. The hepatocytes from the C57BL/6 adult mouse liver were isolated by a two-step collagenase perfusion method and cultured in T25 culture flasks. Similar to our previous studies, the mouse hepatocytes progressively changed their morphology into a fibroblastic appearance after a few days of culture. After 7-10days of culture, Kupffer-like cells, which were contaminants in the hepatocyte fraction at the start of the culture, actively proliferated on the mixed fibroblastic cell sheet. At this stage, a retroviral vector containing the human c-myc oncogene and neomycin resistance gene was introduced into the mixed culture. Gentle shaking of the culture flask, followed by the transfer and brief incubation of the culture supernatant, resulted in a quick and selective adhesion of Kupffer cells to a plastic dish surface. After selection with G418 and cloning by limiting dilutions, a clonal cell line (KUP5) was established. KUP5 cells displayed typical macrophage morphology and were stably passaged at 4-5days intervals for more than 5months, with a population doubling time of 19. h. KUP5 cells are immunocytochemically positive for mouse macrophage markers, such as Mac-1, F4/80. KUP5 cells exhibited substantial phagocytosis of polystyrene microbeads and the release of inflammatory cytokines upon lipopolysaccharide stimulation. Taken together, KUP5 cells provide a useful means to study the function of Kupffer cells in vitro. \u00a9 2014.", "author" : [ { "dropping-particle" : "", "family" : "Kitani", "given" : "Hiroshi", "non-dropping-particle" : "", "parse-names" : false, "suffix" : "" }, { "dropping-particle" : "", "family" : "Sakuma", "given" : "Chisato", "non-dropping-particle" : "", "parse-names" : false, "suffix" : "" }, { "dropping-particle" : "", "family" : "Takenouchi", "given" : "Takato", "non-dropping-particle" : "", "parse-names" : false, "suffix" : "" }, { "dropping-particle" : "", "family" : "Sato", "given" : "Mitsuru", "non-dropping-particle" : "", "parse-names" : false, "suffix" : "" }, { "dropping-particle" : "", "family" : "Yoshioka", "given" : "Miyako", "non-dropping-particle" : "", "parse-names" : false, "suffix" : "" }, { "dropping-particle" : "", "family" : "Yamanaka", "given" : "Noriko", "non-dropping-particle" : "", "parse-names" : false, "suffix" : "" } ], "container-title" : "Results in Immunology", "id" : "ITEM-1", "issue" : "1", "issued" : { "date-parts" : [ [ "2014" ] ] }, "page" : "68-74", "publisher" : "Elsevier", "title" : "Establishment of c-myc-immortalized Kupffer cell line from a C57BL/6 mouse strain", "type" : "article-journal", "volume" : "4" }, "uris" : [ "http://www.mendeley.com/documents/?uuid=30ab01f7-1174-3254-8797-caf1f72eed84" ] } ], "mendeley" : { "formattedCitation" : "(Kitani &lt;i&gt;et al.&lt;/i&gt;, 2014)", "plainTextFormattedCitation" : "(Kitani et al., 2014)", "previouslyFormattedCitation" : "(Kitani &lt;i&gt;et al.&lt;/i&gt;, 2014)" }, "properties" : {  }, "schema" : "https://github.com/citation-style-language/schema/raw/master/csl-citation.json" }</w:instrText>
      </w:r>
      <w:r>
        <w:fldChar w:fldCharType="separate"/>
      </w:r>
      <w:r w:rsidR="00F71621" w:rsidRPr="00F71621">
        <w:rPr>
          <w:noProof/>
        </w:rPr>
        <w:t xml:space="preserve">(Kitani </w:t>
      </w:r>
      <w:r w:rsidR="00F71621" w:rsidRPr="00F71621">
        <w:rPr>
          <w:i/>
          <w:noProof/>
        </w:rPr>
        <w:t>et al.</w:t>
      </w:r>
      <w:r w:rsidR="00F71621" w:rsidRPr="00F71621">
        <w:rPr>
          <w:noProof/>
        </w:rPr>
        <w:t xml:space="preserve">, </w:t>
      </w:r>
      <w:r w:rsidR="00F71621" w:rsidRPr="00F71621">
        <w:rPr>
          <w:noProof/>
        </w:rPr>
        <w:lastRenderedPageBreak/>
        <w:t>2014)</w:t>
      </w:r>
      <w:r>
        <w:fldChar w:fldCharType="end"/>
      </w:r>
      <w:r>
        <w:t xml:space="preserve">. As such, it will allow to test whether Kupffer cell lysis or intracellular pathogen survival dynamics could be altered by the presence of commensal bacteria or cell wall material. It is likely </w:t>
      </w:r>
      <w:r w:rsidR="00F45958" w:rsidRPr="00F45958">
        <w:rPr>
          <w:i/>
          <w:iCs/>
        </w:rPr>
        <w:t>S. aureus</w:t>
      </w:r>
      <w:r w:rsidR="0073580A" w:rsidRPr="0073580A">
        <w:rPr>
          <w:i/>
          <w:iCs/>
        </w:rPr>
        <w:t xml:space="preserve"> </w:t>
      </w:r>
      <w:r>
        <w:t xml:space="preserve">causes a decrease in phagolysosome maturation through various pathways. Possible perturbation to lysosome fusion could be examined by loading macrophage lysosomes with thorium dioxide and therefore determining if full fusion events occur </w:t>
      </w:r>
      <w:r>
        <w:fldChar w:fldCharType="begin" w:fldLock="1"/>
      </w:r>
      <w:r w:rsidR="00B145F9">
        <w:instrText>ADDIN CSL_CITATION { "citationItems" : [ { "id" : "ITEM-1", "itemData" : { "ISBN" : "0019-9567 (Print)", "ISSN" : "00199567", "PMID" : "2050395", "abstract" : "Salmonella typhimurium-infected macrophages were examined by electron microscopy to determine whether intracellular survival of S. typhimurium is associated with failure of bacteria containing phagosomes to fuse with secondary lysosomes. S. typhimurium 14028 actively inhibited phagosome-lysosome fusion and appeared to preferentially divide within unfused phagocytic vesicles. In comparison with Escherichia coli, S. typhimurium inhibited phagosome-lysosome fusion in peritoneal macrophages, J774 macrophages, and bone marrow-derived macrophages from both BALB/c (itys) and SWR/J (ityr) mice. The mechanism responsible for Salmonella inhibition of phagosome-lysosome fusion is unknown but requires viable salmonellae, is not blocked by opsonization with fresh normal mouse serum, and is not due to lipopolysaccharide. Inhibition of phagosome-lysosome fusion may play a critical role in survival of salmonellae within macrophages and in virulence.", "author" : [ { "dropping-particle" : "", "family" : "Buchmeier", "given" : "N. A.", "non-dropping-particle" : "", "parse-names" : false, "suffix" : "" }, { "dropping-particle" : "", "family" : "Heffron", "given" : "F.", "non-dropping-particle" : "", "parse-names" : false, "suffix" : "" } ], "container-title" : "Infection and Immunity", "id" : "ITEM-1", "issue" : "7", "issued" : { "date-parts" : [ [ "1991" ] ] }, "page" : "2232-2238", "title" : "Inhibition of macrophage phagosome-lysosome fusion by Salmonella Typhimurium", "type" : "article-journal", "volume" : "59" }, "uris" : [ "http://www.mendeley.com/documents/?uuid=f144d2dd-ccc0-36fb-8790-a972cbefdb7b" ] } ], "mendeley" : { "formattedCitation" : "(Buchmeier and Heffron, 1991)", "plainTextFormattedCitation" : "(Buchmeier and Heffron, 1991)", "previouslyFormattedCitation" : "(Buchmeier and Heffron, 1991)" }, "properties" : {  }, "schema" : "https://github.com/citation-style-language/schema/raw/master/csl-citation.json" }</w:instrText>
      </w:r>
      <w:r>
        <w:fldChar w:fldCharType="separate"/>
      </w:r>
      <w:r w:rsidR="00F71621" w:rsidRPr="00F71621">
        <w:rPr>
          <w:noProof/>
        </w:rPr>
        <w:t>(Buchmeier and Heffron, 1991)</w:t>
      </w:r>
      <w:r>
        <w:fldChar w:fldCharType="end"/>
      </w:r>
      <w:r>
        <w:t xml:space="preserve">. If such is the case, further </w:t>
      </w:r>
      <w:r>
        <w:rPr>
          <w:i/>
        </w:rPr>
        <w:t xml:space="preserve">in-vitro </w:t>
      </w:r>
      <w:r>
        <w:t xml:space="preserve">tests would allow the determination of Rab and SNARE protein involvement in membrane fusion </w:t>
      </w:r>
      <w:r>
        <w:fldChar w:fldCharType="begin" w:fldLock="1"/>
      </w:r>
      <w:r w:rsidR="00B145F9">
        <w:instrText>ADDIN CSL_CITATION { "citationItems" : [ { "id" : "ITEM-1", "itemData" : { "DOI" : "10.1073/pnas.1007295107", "ISBN" : "1091-6490 (Electronic)\\r0027-8424 (Linking)", "ISSN" : "0027-8424", "PMID" : "21071675", "abstract" : "Uptake of microorganisms by professional phagocytic cells leads to formation of a new subcellular compartment, the phagosome, which matures by sequential fusion with early and late endocytic compartments, resulting in oxidative and nonoxidative killing of the enclosed microbe. Few tools are available to study membrane fusion between phagocytic and late endocytic compartments in general and with pathogen-containing phagosomes in particular. We have developed and applied a fluorescence microscopy assay to study fusion of microbe-containing phagosomes with different-aged endocytic compartments in vitro. This revealed that fusion of phagosomes containing nonpathogenic Escherichia coli with lysosomes requires Rab7 and SNARE proteins but not organelle acidification. In vitro fusion experiments with phagosomes containing pathogenic Salmonella enterica serovar Typhimurium indicated that reduced fusion of these phagosomes with early and late endocytic compartments was independent of endosome and cytosol sources and, hence, a consequence of altered phagosome quality.", "author" : [ { "dropping-particle" : "", "family" : "Becken", "given" : "Ulrike", "non-dropping-particle" : "", "parse-names" : false, "suffix" : "" }, { "dropping-particle" : "", "family" : "Jeschke", "given" : "Andreas", "non-dropping-particle" : "", "parse-names" : false, "suffix" : "" }, { "dropping-particle" : "", "family" : "Veltman", "given" : "Katharina", "non-dropping-particle" : "", "parse-names" : false, "suffix" : "" }, { "dropping-particle" : "", "family" : "Haas", "given" : "Albert", "non-dropping-particle" : "", "parse-names" : false, "suffix" : "" } ], "container-title" : "Proceedings of the National Academy of Sciences", "id" : "ITEM-1", "issue" : "48", "issued" : { "date-parts" : [ [ "2010", "11", "30" ] ] }, "page" : "20726-20731", "publisher" : "National Academy of Sciences", "title" : "Cell-free fusion of bacteria-containing phagosomes with endocytic compartments", "type" : "article-journal", "volume" : "107" }, "uris" : [ "http://www.mendeley.com/documents/?uuid=b19dc8a0-01bc-3762-a331-f98658b45920" ] } ], "mendeley" : { "formattedCitation" : "(Becken &lt;i&gt;et al.&lt;/i&gt;, 2010)", "plainTextFormattedCitation" : "(Becken et al., 2010)", "previouslyFormattedCitation" : "(Becken &lt;i&gt;et al.&lt;/i&gt;, 2010)" }, "properties" : {  }, "schema" : "https://github.com/citation-style-language/schema/raw/master/csl-citation.json" }</w:instrText>
      </w:r>
      <w:r>
        <w:fldChar w:fldCharType="separate"/>
      </w:r>
      <w:r w:rsidR="00F71621" w:rsidRPr="00F71621">
        <w:rPr>
          <w:noProof/>
        </w:rPr>
        <w:t xml:space="preserve">(Becken </w:t>
      </w:r>
      <w:r w:rsidR="00F71621" w:rsidRPr="00F71621">
        <w:rPr>
          <w:i/>
          <w:noProof/>
        </w:rPr>
        <w:t>et al.</w:t>
      </w:r>
      <w:r w:rsidR="00F71621" w:rsidRPr="00F71621">
        <w:rPr>
          <w:noProof/>
        </w:rPr>
        <w:t>, 2010)</w:t>
      </w:r>
      <w:r>
        <w:fldChar w:fldCharType="end"/>
      </w:r>
      <w:r>
        <w:t xml:space="preserve">. The NADPH oxidase, responsible for ROS production </w:t>
      </w:r>
      <w:r>
        <w:fldChar w:fldCharType="begin" w:fldLock="1"/>
      </w:r>
      <w:r w:rsidR="00B145F9">
        <w:instrText>ADDIN CSL_CITATION { "citationItems" : [ { "id" : "ITEM-1", "itemData" : { "DOI" : "10.1146/annurev.immunol.23.021704.115653", "ISBN" : "0732-0582 (Print) 0732-0582 (Linking)", "ISSN" : "0732-0582", "PMID" : "15771570", "abstract" : "Neutrophils provide the first line of defense of the innate immune system by phagocytosing, killing, and digesting bacteria and fungi. Killing was previously believed to be accomplished by oxygen free radicals and other reactive oxygen species generated by the NADPH oxidase, and by oxidized halides produced by myeloperoxidase. We now know this is incorrect. The oxidase pumps electrons into the phagocytic vacuole, thereby inducing a charge across the membrane that must be compensated. The movement of compensating ions produces conditions in the vacuole conducive to microbial killing and digestion by enzymes released into the vacuole from the cytoplasmic granules.", "author" : [ { "dropping-particle" : "", "family" : "Segal", "given" : "Anthony W", "non-dropping-particle" : "", "parse-names" : false, "suffix" : "" } ], "container-title" : "Annual Review of Immunology", "id" : "ITEM-1", "issue" : "1", "issued" : { "date-parts" : [ [ "2005" ] ] }, "page" : "197-223", "publisher" : "Europe PMC Funders", "title" : "How Neutrophils Kill Microbes", "type" : "article-journal", "volume" : "23" }, "uris" : [ "http://www.mendeley.com/documents/?uuid=96ff3dc0-2191-3d3b-9a4b-72c914739ced" ] } ], "mendeley" : { "formattedCitation" : "(Segal, 2005)", "plainTextFormattedCitation" : "(Segal, 2005)", "previouslyFormattedCitation" : "(Segal, 2005)" }, "properties" : {  }, "schema" : "https://github.com/citation-style-language/schema/raw/master/csl-citation.json" }</w:instrText>
      </w:r>
      <w:r>
        <w:fldChar w:fldCharType="separate"/>
      </w:r>
      <w:r w:rsidR="00F71621" w:rsidRPr="00F71621">
        <w:rPr>
          <w:noProof/>
        </w:rPr>
        <w:t>(Segal, 2005)</w:t>
      </w:r>
      <w:r>
        <w:fldChar w:fldCharType="end"/>
      </w:r>
      <w:r>
        <w:t xml:space="preserve">, requires assembly at the phagosome membrane and therefore dysregulation of this mechanism could delay production of ROS. NADPH oxidase subunits inside macrophages could be labelled with specific antibodies, allowing to visualise recruitment and assembly of the NADPH oxidase </w:t>
      </w:r>
      <w:r>
        <w:fldChar w:fldCharType="begin" w:fldLock="1"/>
      </w:r>
      <w:r w:rsidR="00B145F9">
        <w:instrText>ADDIN CSL_CITATION { "citationItems" : [ { "id" : "ITEM-1", "itemData" : { "DOI" : "10.1128/IAI.00881-13", "ISBN" : "1098-5522 (Electronic) 0019-9567 (Linking)", "ISSN" : "00199567", "PMID" : "24343654", "abstract" : "Neisseria gonorrhoeae (the gonococcus, Gc) triggers a potent inflammatory response and recruitment of neutrophils to the site of infection. Gc survives exposure to neutrophils despite these cells' antimicrobial products, such as reactive oxygen species (ROS). ROS production in neutrophils is initiated by NADPH oxidase, which converts oxygen into superoxide. The subunits of NADPH oxidase are spatially separated between granules (gp91(phox)/p22(phox)) and the cytoplasm (p47(phox), p67(phox), and p40(phox)). Activation of neutrophils promotes the coassembly of NADPH oxidase subunits at phagosome and/or plasma membranes. While Gc-expressing opacity-associated (Opa) proteins can induce neutrophils to produce ROS, Opa-negative (Opa-) Gc does not stimulate neutrophil ROS production. Using constitutively Opa- and OpaD-positive (OpaD+) Gc bacteria in strain FA1090, we now show that the difference in ROS production levels in primary human neutrophils between these backgrounds can be attributed to differential assembly of NADPH oxidase. Neutrophils infected with Opa- Gc showed limited translocation of NADPH oxidase cytoplasmic subunits to cellular membranes, including the bacterial phagosome. In contrast, these subunits rapidly translocated to neutrophil membranes following infection with OpaD+ Gc. gp91(phox) and p22(phox) were recruited to Gc phagosomes regardless of bacterial Opa expression. These results suggest that Opa- Gc interferes with the recruitment of neutrophil NADPH oxidase cytoplasmic subunits to membranes, in particular, the p47(phox) \"organizing\" subunit, to prevent assembly of the holoenzyme, resulting in an absence of the oxidative burst.", "author" : [ { "dropping-particle" : "", "family" : "Smirnov", "given" : "Asya", "non-dropping-particle" : "", "parse-names" : false, "suffix" : "" }, { "dropping-particle" : "", "family" : "Daily", "given" : "Kylene P", "non-dropping-particle" : "", "parse-names" : false, "suffix" : "" }, { "dropping-particle" : "", "family" : "Criss", "given" : "Alison K", "non-dropping-particle" : "", "parse-names" : false, "suffix" : "" } ], "container-title" : "Infection and Immunity", "id" : "ITEM-1", "issue" : "3", "issued" : { "date-parts" : [ [ "2014", "3", "1" ] ] }, "page" : "1036-1044", "publisher" : "American Society for Microbiology", "title" : "Assembly of NADPH oxidase in human neutrophils is modulated by the opacity-associated protein expression state of Neisseria gonorrhoeae", "type" : "article-journal", "volume" : "82" }, "uris" : [ "http://www.mendeley.com/documents/?uuid=336185f1-3d13-3a65-b69e-7b4c82d74c58" ] } ], "mendeley" : { "formattedCitation" : "(Smirnov, Daily and Criss, 2014)", "plainTextFormattedCitation" : "(Smirnov, Daily and Criss, 2014)", "previouslyFormattedCitation" : "(Smirnov, Daily and Criss, 2014)" }, "properties" : {  }, "schema" : "https://github.com/citation-style-language/schema/raw/master/csl-citation.json" }</w:instrText>
      </w:r>
      <w:r>
        <w:fldChar w:fldCharType="separate"/>
      </w:r>
      <w:r w:rsidR="00F71621" w:rsidRPr="00F71621">
        <w:rPr>
          <w:noProof/>
        </w:rPr>
        <w:t>(Smirnov, Daily and Criss, 2014)</w:t>
      </w:r>
      <w:r>
        <w:fldChar w:fldCharType="end"/>
      </w:r>
      <w:r>
        <w:t>.</w:t>
      </w:r>
    </w:p>
    <w:p w14:paraId="279F4E95" w14:textId="77777777" w:rsidR="00C97249" w:rsidRDefault="00C97249" w:rsidP="00C97249"/>
    <w:p w14:paraId="17635486" w14:textId="2A3BA9D7" w:rsidR="00C97249" w:rsidRDefault="00C97249" w:rsidP="00C97249">
      <w:pPr>
        <w:rPr>
          <w:i/>
        </w:rPr>
      </w:pPr>
      <w:r>
        <w:t xml:space="preserve">Previous work done in our lab (Dr. Emma Boldock) had shown that </w:t>
      </w:r>
      <w:r w:rsidR="00F45958" w:rsidRPr="00F45958">
        <w:rPr>
          <w:i/>
          <w:iCs/>
        </w:rPr>
        <w:t>S. aureus</w:t>
      </w:r>
      <w:r w:rsidR="0073580A" w:rsidRPr="0073580A">
        <w:rPr>
          <w:i/>
          <w:iCs/>
        </w:rPr>
        <w:t xml:space="preserve"> </w:t>
      </w:r>
      <w:r>
        <w:t xml:space="preserve">pathogenesis could be augmented in the zebrafish model of infection by an attenuated mutant of </w:t>
      </w:r>
      <w:r w:rsidR="00F45958" w:rsidRPr="00F45958">
        <w:rPr>
          <w:i/>
          <w:iCs/>
        </w:rPr>
        <w:t>S. aureus</w:t>
      </w:r>
      <w:r w:rsidR="0073580A" w:rsidRPr="0073580A">
        <w:rPr>
          <w:i/>
          <w:iCs/>
        </w:rPr>
        <w:t xml:space="preserve"> </w:t>
      </w:r>
      <w:r>
        <w:rPr>
          <w:i/>
        </w:rPr>
        <w:fldChar w:fldCharType="begin" w:fldLock="1"/>
      </w:r>
      <w:r w:rsidR="00B145F9">
        <w:rPr>
          <w:i/>
        </w:rPr>
        <w:instrText>ADDIN CSL_CITATION { "citationItems" : [ { "id" : "ITEM-1", "itemData" : { "author" : [ { "dropping-particle" : "", "family" : "Boldock", "given" : "Emma", "non-dropping-particle" : "", "parse-names" : false, "suffix" : "" } ], "edition" : "1", "id" : "ITEM-1", "issued" : { "date-parts" : [ [ "2016" ] ] }, "publisher" : "The University of Sheffield", "publisher-place" : "Sheffield", "title" : "Analysis of Staphylococcus aureus virulence", "type" : "book" }, "uris" : [ "http://www.mendeley.com/documents/?uuid=a51d30f5-0f74-4eb7-8b7a-f835cf095e33" ] } ], "mendeley" : { "formattedCitation" : "(Boldock, 2016)", "plainTextFormattedCitation" : "(Boldock, 2016)", "previouslyFormattedCitation" : "(Boldock, 2016)" }, "properties" : {  }, "schema" : "https://github.com/citation-style-language/schema/raw/master/csl-citation.json" }</w:instrText>
      </w:r>
      <w:r>
        <w:rPr>
          <w:i/>
        </w:rPr>
        <w:fldChar w:fldCharType="separate"/>
      </w:r>
      <w:r w:rsidR="00F71621" w:rsidRPr="00F71621">
        <w:rPr>
          <w:noProof/>
        </w:rPr>
        <w:t>(Boldock, 2016)</w:t>
      </w:r>
      <w:r>
        <w:rPr>
          <w:i/>
        </w:rPr>
        <w:fldChar w:fldCharType="end"/>
      </w:r>
      <w:r>
        <w:rPr>
          <w:i/>
        </w:rPr>
        <w:t>.</w:t>
      </w:r>
      <w:r w:rsidR="0073580A" w:rsidRPr="0073580A">
        <w:rPr>
          <w:i/>
          <w:iCs/>
        </w:rPr>
        <w:t xml:space="preserve"> </w:t>
      </w:r>
      <w:r>
        <w:t>Therefore testing several</w:t>
      </w:r>
      <w:r w:rsidR="0073580A" w:rsidRPr="0073580A">
        <w:rPr>
          <w:i/>
          <w:iCs/>
        </w:rPr>
        <w:t xml:space="preserve"> </w:t>
      </w:r>
      <w:r>
        <w:t xml:space="preserve">mutants of the cell wall pathway such as </w:t>
      </w:r>
      <w:r w:rsidRPr="00B51643">
        <w:rPr>
          <w:i/>
        </w:rPr>
        <w:t>fmtA</w:t>
      </w:r>
      <w:r>
        <w:t xml:space="preserve"> </w:t>
      </w:r>
      <w:r>
        <w:fldChar w:fldCharType="begin" w:fldLock="1"/>
      </w:r>
      <w:r w:rsidR="00B145F9">
        <w:instrText>ADDIN CSL_CITATION { "citationItems" : [ { "id" : "ITEM-1", "itemData" : { "DOI" : "10.1128/AAC.00187-12", "ISBN" : "1098-6596 (Electronic)\\r0066-4804 (Linking)", "ISSN" : "00664804", "PMID" : "22564846", "abstract" : "The fmtA gene is a member of the Staphylococcus aureus core cell wall stimulon. The FmtA protein interacts with \u03b2-lactams through formation of covalent species. Here, we show that FmtA has weak D-Ala-D-Ala-carboxypeptidase activity and is capable of covalently incorporating C14-Gly into cell walls. The fluorescence microscopy study showed that the protein is localized to the cell division septum. Furthermore, we show that wall teichoic acids interact specifically with FmtA and mediate recruitment of FmtA to the S. aureus cell wall. Subjection of S. aureus to FmtA concentrations of 0.1 \u03bcM or less induces autolysis and biofilm production. This effect requires the presence of wall teichoic acids. At FmtA concentrations greater than 0.2 \u03bcM, autolysis and biofilm formation in S. aureus are repressed and growth is enhanced. Our findings indicate dual roles of FmtA in S. aureus growth, whereby at low concentrations, FmtA may modulate the activity of the major autolysin (AtlA) of S. aureus and, at high concentrations, may participate in synthesis of cell wall peptidoglycan. These two roles of FmtA may reflect dual functions of FmtA in the absence and presence of cell wall stress, respectively.", "author" : [ { "dropping-particle" : "", "family" : "Qamar", "given" : "Aneela", "non-dropping-particle" : "", "parse-names" : false, "suffix" : "" }, { "dropping-particle" : "", "family" : "Golemi-Kotra", "given" : "Dasantila", "non-dropping-particle" : "", "parse-names" : false, "suffix" : "" } ], "container-title" : "Antimicrobial Agents and Chemotherapy", "id" : "ITEM-1", "issue" : "7", "issued" : { "date-parts" : [ [ "2012", "7", "1" ] ] }, "page" : "3797-3805", "publisher" : "American Society for Microbiology", "title" : "Dual roles of FmtA in Staphylococcus aureus cell wall biosynthesis and autolysis", "type" : "article-journal", "volume" : "56" }, "uris" : [ "http://www.mendeley.com/documents/?uuid=b59886f9-8a83-37d3-ae5a-4070ac90a7a4" ] } ], "mendeley" : { "formattedCitation" : "(Qamar and Golemi-Kotra, 2012)", "plainTextFormattedCitation" : "(Qamar and Golemi-Kotra, 2012)", "previouslyFormattedCitation" : "(Qamar and Golemi-Kotra, 2012)" }, "properties" : {  }, "schema" : "https://github.com/citation-style-language/schema/raw/master/csl-citation.json" }</w:instrText>
      </w:r>
      <w:r>
        <w:fldChar w:fldCharType="separate"/>
      </w:r>
      <w:r w:rsidR="00F71621" w:rsidRPr="00F71621">
        <w:rPr>
          <w:noProof/>
        </w:rPr>
        <w:t>(Qamar and Golemi-Kotra, 2012)</w:t>
      </w:r>
      <w:r>
        <w:fldChar w:fldCharType="end"/>
      </w:r>
      <w:r>
        <w:t xml:space="preserve">, </w:t>
      </w:r>
      <w:r>
        <w:rPr>
          <w:i/>
        </w:rPr>
        <w:t xml:space="preserve">oatA </w:t>
      </w:r>
      <w:r>
        <w:rPr>
          <w:i/>
        </w:rPr>
        <w:fldChar w:fldCharType="begin" w:fldLock="1"/>
      </w:r>
      <w:r w:rsidR="00B145F9">
        <w:rPr>
          <w:i/>
        </w:rPr>
        <w:instrText>ADDIN CSL_CITATION { "citationItems" : [ { "id" : "ITEM-1", "itemData" : { "DOI" : "10.1021/ci500734k", "ISSN" : "15205142", "PMID" : "25774564", "abstract" : "Lysozyme is an important component of the host innate defense system. It cleaves the \u03b2-1,4 glycosidic bonds between N-acetylmuramic acid and N-acetylglucosamine of bacterial peptidoglycan and induce bacterial lysis. Staphylococcus aureus (S. aureus), an opportunistic commensal pathogen, is highly resistant to lysozyme, because of the O-acetylation of peptidoglycan by O-acetyl transferase (oatA). To understand the structure\u2013function relationship of lysozyme resistance in S. aureus by peptidoglycan O-acetylation, we adapted an integrated approach to (i) understand the effect of lysozyme on the growth of S. aureus parental and the oatA mutant strain, (ii) study the lysozyme induced lysis of exponentially grown and stationary phase of both the S. aureus parental and oatA mutant strain, (iii) investigate the dynamic interaction mechanism between normal (de-O-acetylated) and O-acetylated peptidoglycan substrate in complex with lysozyme using molecular docking and molecular dynamics simulations, and (iv) quantif...", "author" : [ { "dropping-particle" : "", "family" : "Pushkaran", "given" : "Anju C.", "non-dropping-particle" : "", "parse-names" : false, "suffix" : "" }, { "dropping-particle" : "", "family" : "Nataraj", "given" : "Namrata", "non-dropping-particle" : "", "parse-names" : false, "suffix" : "" }, { "dropping-particle" : "", "family" : "Nair", "given" : "Nisha", "non-dropping-particle" : "", "parse-names" : false, "suffix" : "" }, { "dropping-particle" : "", "family" : "G\u00f6tz", "given" : "Friedrich", "non-dropping-particle" : "", "parse-names" : false, "suffix" : "" }, { "dropping-particle" : "", "family" : "Biswas", "given" : "Raja", "non-dropping-particle" : "", "parse-names" : false, "suffix" : "" }, { "dropping-particle" : "", "family" : "Mohan", "given" : "C. Gopi", "non-dropping-particle" : "", "parse-names" : false, "suffix" : "" } ], "container-title" : "Journal of Chemical Information and Modeling", "id" : "ITEM-1", "issue" : "4", "issued" : { "date-parts" : [ [ "2015", "4", "27" ] ] }, "page" : "760-770", "title" : "Understanding the structure-function relationship of lysozyme resistance in Staphylococcus aureus by peptidoglycan o-acetylation using molecular docking, dynamics, and lysis assay", "type" : "article-journal", "volume" : "55" }, "uris" : [ "http://www.mendeley.com/documents/?uuid=2098c857-9c6e-34e7-bcb2-5b732b9e3a26" ] } ], "mendeley" : { "formattedCitation" : "(Pushkaran &lt;i&gt;et al.&lt;/i&gt;, 2015)", "plainTextFormattedCitation" : "(Pushkaran et al., 2015)", "previouslyFormattedCitation" : "(Pushkaran &lt;i&gt;et al.&lt;/i&gt;, 2015)" }, "properties" : {  }, "schema" : "https://github.com/citation-style-language/schema/raw/master/csl-citation.json" }</w:instrText>
      </w:r>
      <w:r>
        <w:rPr>
          <w:i/>
        </w:rPr>
        <w:fldChar w:fldCharType="separate"/>
      </w:r>
      <w:r w:rsidR="00F71621" w:rsidRPr="00F71621">
        <w:rPr>
          <w:noProof/>
        </w:rPr>
        <w:t xml:space="preserve">(Pushkaran </w:t>
      </w:r>
      <w:r w:rsidR="00F71621" w:rsidRPr="00F71621">
        <w:rPr>
          <w:i/>
          <w:noProof/>
        </w:rPr>
        <w:t>et al.</w:t>
      </w:r>
      <w:r w:rsidR="00F71621" w:rsidRPr="00F71621">
        <w:rPr>
          <w:noProof/>
        </w:rPr>
        <w:t>, 2015)</w:t>
      </w:r>
      <w:r>
        <w:rPr>
          <w:i/>
        </w:rPr>
        <w:fldChar w:fldCharType="end"/>
      </w:r>
      <w:r>
        <w:rPr>
          <w:i/>
        </w:rPr>
        <w:t xml:space="preserve">, </w:t>
      </w:r>
      <w:r>
        <w:t xml:space="preserve">PBPs </w:t>
      </w:r>
      <w:r>
        <w:fldChar w:fldCharType="begin" w:fldLock="1"/>
      </w:r>
      <w:r w:rsidR="00B145F9">
        <w:instrText>ADDIN CSL_CITATION { "citationItems" : [ { "id" : "ITEM-1", "itemData" : { "DOI" : "10.1099/00221287-129-5-1247", "ISBN" : "0022-1287 (Print)\\r0022-1287 (Linking)", "ISSN" : "0022-1287", "PMID" : "6352855", "abstract" : "The development of P-lactam antibiotics has come a long way since the discovery of penicillin by Fleming in 1929 and of cephalosporins by Abraham and Newton in 1953. Over the last twenty years manipulation of the sidechains of the penicillin and cephalosporin nuclei has produced a wide range of potent antibiotics, and in recent years active fi-lactam antibiotics with novel ring structures have been discovered or synthesized. The p-lactams are likely to remain a most important group of antibiotics for the foreseeable future. The current generation of P-lactams are at present very effective in the treatment of a wide range of bacterial infections but bacteria resistant to their action will inevitably arise and reduce their efficacy. The constant need to develop new /?-lactam antibiotics, and to understand and predict the mechanisms of resistance that may arise, provides a major reason for the continuing interest in the mechanism of action of these compounds. In this article I review briefly the structure and function of penicillin-binding proteins and their role in intrinsic resistance to p-lactam antibiotics. The early work on the mechanism of action of penicillin culminated in the discovery that it inhibited the final crosslinking of the peptide sidechains of nascent peptidoglycan and led to the suggestion that it acted as an analogue of acyl-D-alanyl-D-alanine (Tipper &amp; Strominger, 1965). The transpeptidation reaction was soon achieved in crude cell envelope preparations of Escherichia coli and was shown to be inhibited by /I-lactam antibiotics (Izaki et al., 1966). In addition to the peptidoglycan transpeptidase activity, a second penicillin-sensitive reaction which removed the terminal D-alanine from the pentapeptide sidechains of peptidoglycan precursors was detected and called D -a h i n e carboxypeptidase (Izaki et al., 1966). By the mid 1970s it was clear that bacteria possessed multiple D-alanine carboxypeptidases and peptidoglycan transpeptidases, but the precise role of these enzymes in cell growth and the mechanism of action of penicillin was unknown (Blumberg &amp; Strominger, 1974). The demonstration that penicillin bound covalently to the enzymes that it inhibited (see Blumberg &amp; Strominger, 1974) provided a method for the detection of penicillin-sensitive enzymes as penicillin-binding proteins (PBPs), and while working in Art Pardee's laboratory I developed a convenient autoradiographic method for the detection and study of PBPs (Spratt &amp; Par\u2026", "author" : [ { "dropping-particle" : "", "family" : "Spratt", "given" : "Brian G.", "non-dropping-particle" : "", "parse-names" : false, "suffix" : "" } ], "container-title" : "Journal of General Microbiology", "id" : "ITEM-1", "issue" : "5", "issued" : { "date-parts" : [ [ "1983", "5", "1" ] ] }, "page" : "1247-1260", "title" : "Penicillin-binding Proteins and the Future of Beta-Lactam Antibiotics", "type" : "article-journal", "volume" : "129" }, "uris" : [ "http://www.mendeley.com/documents/?uuid=bac68f0d-6243-3bbf-96ff-c95b608c8a16" ] } ], "mendeley" : { "formattedCitation" : "(Spratt, 1983)", "plainTextFormattedCitation" : "(Spratt, 1983)", "previouslyFormattedCitation" : "(Spratt, 1983)" }, "properties" : {  }, "schema" : "https://github.com/citation-style-language/schema/raw/master/csl-citation.json" }</w:instrText>
      </w:r>
      <w:r>
        <w:fldChar w:fldCharType="separate"/>
      </w:r>
      <w:r w:rsidR="00F71621" w:rsidRPr="00F71621">
        <w:rPr>
          <w:noProof/>
        </w:rPr>
        <w:t>(Spratt, 1983)</w:t>
      </w:r>
      <w:r>
        <w:fldChar w:fldCharType="end"/>
      </w:r>
      <w:r w:rsidR="00AB3CB7">
        <w:t>,</w:t>
      </w:r>
      <w:r>
        <w:t xml:space="preserve"> </w:t>
      </w:r>
      <w:r>
        <w:rPr>
          <w:i/>
        </w:rPr>
        <w:t xml:space="preserve">asp23 </w:t>
      </w:r>
      <w:r>
        <w:rPr>
          <w:i/>
        </w:rPr>
        <w:fldChar w:fldCharType="begin" w:fldLock="1"/>
      </w:r>
      <w:r w:rsidR="00B145F9">
        <w:rPr>
          <w:i/>
        </w:rPr>
        <w:instrText>ADDIN CSL_CITATION { "citationItems" : [ { "id" : "ITEM-1", "itemData" : { "DOI" : "10.1111/mmi.12733", "ISSN" : "13652958", "PMID" : "25074408", "abstract" : "With about 25 000 molecules per cell, Asp23 is one of the most abundant proteins in Staphylococcus aureus. Asp23 has been characterized as a protein that, following an alkaline shock, accumulates in the soluble protein fraction. Transcription of the asp23 gene is exclusively regulated by the alternative sigma factor \u03c3(B) , which controls the response of the bacterium to environmental stress. Sequence analysis identified Asp23 as a member of the widely distributed Pfam DUF322 family, precluding functional predictions based on its sequence. Using fluorescence microscopy we found that Asp23 colocalized with the cell membrane of Staphylococcus aureus. Since Asp23 has no recognizable transmembrane spanning domains, we initiated a search for proteins that link Asp23 to the cell membrane. We identified SAOUHSC_02443 as the Asp23 membrane anchor and have renamed it AmaP (Asp23 membrane anchoring protein). Deletion of the asp23 gene led to an upregulation of the cell wall stress response. In summary, we have identified Asp23 as a membrane-associated protein and we suggest a function for Asp23 in cell envelope homoeostasis.", "author" : [ { "dropping-particle" : "", "family" : "M\u00fcller", "given" : "Marret", "non-dropping-particle" : "", "parse-names" : false, "suffix" : "" }, { "dropping-particle" : "", "family" : "Rei\u00df", "given" : "Swantje", "non-dropping-particle" : "", "parse-names" : false, "suffix" : "" }, { "dropping-particle" : "", "family" : "Schl\u00fcter", "given" : "Rabea", "non-dropping-particle" : "", "parse-names" : false, "suffix" : "" }, { "dropping-particle" : "", "family" : "M\u00e4der", "given" : "Ulrike", "non-dropping-particle" : "", "parse-names" : false, "suffix" : "" }, { "dropping-particle" : "", "family" : "Beyer", "given" : "Anica", "non-dropping-particle" : "", "parse-names" : false, "suffix" : "" }, { "dropping-particle" : "", "family" : "Rei\u00df", "given" : "Wenke", "non-dropping-particle" : "", "parse-names" : false, "suffix" : "" }, { "dropping-particle" : "", "family" : "Marles-Wright", "given" : "Jon", "non-dropping-particle" : "", "parse-names" : false, "suffix" : "" }, { "dropping-particle" : "", "family" : "Lewis", "given" : "Richard J", "non-dropping-particle" : "", "parse-names" : false, "suffix" : "" }, { "dropping-particle" : "", "family" : "Pf\u00f6rtner", "given" : "Henrike", "non-dropping-particle" : "", "parse-names" : false, "suffix" : "" }, { "dropping-particle" : "", "family" : "V\u00f6lker", "given" : "Uwe", "non-dropping-particle" : "", "parse-names" : false, "suffix" : "" }, { "dropping-particle" : "", "family" : "Riedel", "given" : "Katharina", "non-dropping-particle" : "", "parse-names" : false, "suffix" : "" }, { "dropping-particle" : "", "family" : "Hecker", "given" : "Michael", "non-dropping-particle" : "", "parse-names" : false, "suffix" : "" }, { "dropping-particle" : "", "family" : "Engelmann", "given" : "Susanne", "non-dropping-particle" : "", "parse-names" : false, "suffix" : "" }, { "dropping-particle" : "", "family" : "Pan\u00e9-Farr\u00e9", "given" : "Jan", "non-dropping-particle" : "", "parse-names" : false, "suffix" : "" } ], "container-title" : "Molecular Microbiology", "id" : "ITEM-1", "issue" : "6", "issued" : { "date-parts" : [ [ "2014", "9", "1" ] ] }, "page" : "1259-1268", "title" : "Deletion of membrane-associated Asp23 leads to upregulation of cell wall stress genes in Staphylococcus aureus", "type" : "article-journal", "volume" : "93" }, "uris" : [ "http://www.mendeley.com/documents/?uuid=c49c128d-6f92-3e93-809b-eb480389e525" ] } ], "mendeley" : { "formattedCitation" : "(M\u00fcller &lt;i&gt;et al.&lt;/i&gt;, 2014)", "plainTextFormattedCitation" : "(M\u00fcller et al., 2014)", "previouslyFormattedCitation" : "(M\u00fcller &lt;i&gt;et al.&lt;/i&gt;, 2014)" }, "properties" : {  }, "schema" : "https://github.com/citation-style-language/schema/raw/master/csl-citation.json" }</w:instrText>
      </w:r>
      <w:r>
        <w:rPr>
          <w:i/>
        </w:rPr>
        <w:fldChar w:fldCharType="separate"/>
      </w:r>
      <w:r w:rsidR="00F71621" w:rsidRPr="00F71621">
        <w:rPr>
          <w:noProof/>
        </w:rPr>
        <w:t xml:space="preserve">(Müller </w:t>
      </w:r>
      <w:r w:rsidR="00F71621" w:rsidRPr="00F71621">
        <w:rPr>
          <w:i/>
          <w:noProof/>
        </w:rPr>
        <w:t>et al.</w:t>
      </w:r>
      <w:r w:rsidR="00F71621" w:rsidRPr="00F71621">
        <w:rPr>
          <w:noProof/>
        </w:rPr>
        <w:t>, 2014)</w:t>
      </w:r>
      <w:r>
        <w:rPr>
          <w:i/>
        </w:rPr>
        <w:fldChar w:fldCharType="end"/>
      </w:r>
      <w:r>
        <w:rPr>
          <w:i/>
        </w:rPr>
        <w:t xml:space="preserve">, tarO </w:t>
      </w:r>
      <w:r>
        <w:rPr>
          <w:i/>
        </w:rPr>
        <w:fldChar w:fldCharType="begin" w:fldLock="1"/>
      </w:r>
      <w:r w:rsidR="00B145F9">
        <w:rPr>
          <w:i/>
        </w:rPr>
        <w:instrText>ADDIN CSL_CITATION { "citationItems" : [ { "id" : "ITEM-1", "itemData" : { "DOI" : "10.1016/j.chembiol.2007.11.011", "ISBN" : "1074-5521 (Print)\\r1074-5521 (Linking)", "ISSN" : "10745521", "PMID" : "18215769", "abstract" : "Resistance to every family of clinically used antibiotics has emerged, and there is a pressing need to explore unique antibacterial targets. Wall teichoic acids (WTAs) are anionic polymers that coat the cell walls of many Gram-positive bacteria. Because WTAs play an essential role in Staphylococcus aureus colonization and infection, the enzymes involved in WTA biosynthesis are proposed to be targets for antibiotic development. To facilitate the discovery of WTA inhibitors, we have reconstituted the intracellular steps of S. aureus WTA biosynthesis. We show that two intracellular steps in the biosynthetic pathway are different from what was proposed. The work reported here lays the foundation for the discovery and characterization of inhibitors of WTA biosynthetic enzymes to assess their potential for treating bacterial infections. \u00a9 2008 Elsevier Ltd. All rights reserved.", "author" : [ { "dropping-particle" : "", "family" : "Brown", "given" : "Stephanie", "non-dropping-particle" : "", "parse-names" : false, "suffix" : "" }, { "dropping-particle" : "", "family" : "Zhang", "given" : "Yu Hui", "non-dropping-particle" : "", "parse-names" : false, "suffix" : "" }, { "dropping-particle" : "", "family" : "Walker", "given" : "Suzanne", "non-dropping-particle" : "", "parse-names" : false, "suffix" : "" } ], "container-title" : "Chemistry and Biology", "id" : "ITEM-1", "issue" : "1", "issued" : { "date-parts" : [ [ "2008", "1" ] ] }, "page" : "12-21", "publisher" : "NIH Public Access", "title" : "A Revised Pathway Proposed for Staphylococcus aureus Wall Teichoic Acid Biosynthesis Based on In Vitro Reconstitution of the Intracellular Steps", "type" : "article-journal", "volume" : "15" }, "uris" : [ "http://www.mendeley.com/documents/?uuid=3b3b8e9e-54c1-3afa-b1d5-21185a23f390" ] } ], "mendeley" : { "formattedCitation" : "(Brown, Zhang and Walker, 2008)", "plainTextFormattedCitation" : "(Brown, Zhang and Walker, 2008)", "previouslyFormattedCitation" : "(Brown, Zhang and Walker, 2008)" }, "properties" : {  }, "schema" : "https://github.com/citation-style-language/schema/raw/master/csl-citation.json" }</w:instrText>
      </w:r>
      <w:r>
        <w:rPr>
          <w:i/>
        </w:rPr>
        <w:fldChar w:fldCharType="separate"/>
      </w:r>
      <w:r w:rsidR="00F71621" w:rsidRPr="00F71621">
        <w:rPr>
          <w:noProof/>
        </w:rPr>
        <w:t>(Brown, Zhang and Walker, 2008)</w:t>
      </w:r>
      <w:r>
        <w:rPr>
          <w:i/>
        </w:rPr>
        <w:fldChar w:fldCharType="end"/>
      </w:r>
      <w:r>
        <w:t xml:space="preserve">, using the zebrafish embryo model of infection would allow for a relatively quick assessment of the potential mechanisms involved. From a host perspective, knocking out targeted pathways of the zebrafish immune system using the CRISPR/Cas9 method would allow to explore the signalling molecules and pathways possibly involved in augmentation of </w:t>
      </w:r>
      <w:r w:rsidR="00F45958" w:rsidRPr="00F45958">
        <w:rPr>
          <w:i/>
          <w:iCs/>
        </w:rPr>
        <w:t>S. aureus</w:t>
      </w:r>
      <w:r w:rsidR="0073580A" w:rsidRPr="0073580A">
        <w:rPr>
          <w:i/>
          <w:iCs/>
        </w:rPr>
        <w:t xml:space="preserve"> </w:t>
      </w:r>
      <w:r>
        <w:rPr>
          <w:i/>
        </w:rPr>
        <w:fldChar w:fldCharType="begin" w:fldLock="1"/>
      </w:r>
      <w:r w:rsidR="00B145F9">
        <w:rPr>
          <w:i/>
        </w:rPr>
        <w:instrText>ADDIN CSL_CITATION { "citationItems" : [ { "id" : "ITEM-1", "itemData" : { "DOI" : "10.1007/s00439-016-1739-6", "ISSN" : "14321203", "PMID" : "27807677", "abstract" : "The next-generation sequencing identifies a growing number of candidate genes associated with human genetic diseases, which inevitably requires efficient methods to validate the causal links between genotype and phenotype. Recently, zebrafish, with sufficiently high-throughput capabilities, has become a favored option to study human pathogenesis. In addition, CRISPR/Cas9-based approaches have radically reduced the efforts to introduce targeted genome engineering in various organisms. Here, we systemically review the basic considerations in the design of gene editing in zebrafish with CRISPR/Cas9, and explore the potential of the combination of these two to support efficient functional analysis of human genetic variants.", "author" : [ { "dropping-particle" : "", "family" : "Liu", "given" : "Jiaqi", "non-dropping-particle" : "", "parse-names" : false, "suffix" : "" }, { "dropping-particle" : "", "family" : "Zhou", "given" : "Yangzhong", "non-dropping-particle" : "", "parse-names" : false, "suffix" : "" }, { "dropping-particle" : "", "family" : "Qi", "given" : "Xiaolong", "non-dropping-particle" : "", "parse-names" : false, "suffix" : "" }, { "dropping-particle" : "", "family" : "Chen", "given" : "Jia", "non-dropping-particle" : "", "parse-names" : false, "suffix" : "" }, { "dropping-particle" : "", "family" : "Chen", "given" : "Weisheng", "non-dropping-particle" : "", "parse-names" : false, "suffix" : "" }, { "dropping-particle" : "", "family" : "Qiu", "given" : "Guixing", "non-dropping-particle" : "", "parse-names" : false, "suffix" : "" }, { "dropping-particle" : "", "family" : "Wu", "given" : "Zhihong", "non-dropping-particle" : "", "parse-names" : false, "suffix" : "" }, { "dropping-particle" : "", "family" : "Wu", "given" : "Nan", "non-dropping-particle" : "", "parse-names" : false, "suffix" : "" } ], "container-title" : "Human Genetics", "id" : "ITEM-1", "issue" : "1", "issued" : { "date-parts" : [ [ "2017", "1" ] ] }, "page" : "1-12", "publisher" : "Springer", "title" : "CRISPR/Cas9 in zebrafish: an efficient combination for human genetic diseases modeling", "type" : "article", "volume" : "136" }, "uris" : [ "http://www.mendeley.com/documents/?uuid=9c683ea3-3d8f-3dd1-a305-61ae1a90c65f" ] } ], "mendeley" : { "formattedCitation" : "(Liu &lt;i&gt;et al.&lt;/i&gt;, 2017)", "plainTextFormattedCitation" : "(Liu et al., 2017)", "previouslyFormattedCitation" : "(Liu &lt;i&gt;et al.&lt;/i&gt;, 2017)" }, "properties" : {  }, "schema" : "https://github.com/citation-style-language/schema/raw/master/csl-citation.json" }</w:instrText>
      </w:r>
      <w:r>
        <w:rPr>
          <w:i/>
        </w:rPr>
        <w:fldChar w:fldCharType="separate"/>
      </w:r>
      <w:r w:rsidR="00F71621" w:rsidRPr="00F71621">
        <w:rPr>
          <w:noProof/>
        </w:rPr>
        <w:t xml:space="preserve">(Liu </w:t>
      </w:r>
      <w:r w:rsidR="00F71621" w:rsidRPr="00F71621">
        <w:rPr>
          <w:i/>
          <w:noProof/>
        </w:rPr>
        <w:t>et al.</w:t>
      </w:r>
      <w:r w:rsidR="00F71621" w:rsidRPr="00F71621">
        <w:rPr>
          <w:noProof/>
        </w:rPr>
        <w:t>, 2017)</w:t>
      </w:r>
      <w:r>
        <w:rPr>
          <w:i/>
        </w:rPr>
        <w:fldChar w:fldCharType="end"/>
      </w:r>
      <w:r>
        <w:rPr>
          <w:i/>
        </w:rPr>
        <w:t>.</w:t>
      </w:r>
    </w:p>
    <w:p w14:paraId="58AE4D21" w14:textId="72072962" w:rsidR="00C97249" w:rsidRPr="0010248C" w:rsidRDefault="00C97249" w:rsidP="00C97249">
      <w:r>
        <w:lastRenderedPageBreak/>
        <w:t xml:space="preserve">Having identified that digestion of the peptidoglycan backbone abolished augmentation of </w:t>
      </w:r>
      <w:r w:rsidR="00F45958" w:rsidRPr="00F45958">
        <w:rPr>
          <w:i/>
          <w:iCs/>
        </w:rPr>
        <w:t>S. aureus</w:t>
      </w:r>
      <w:r w:rsidR="00AB3CB7">
        <w:rPr>
          <w:i/>
          <w:iCs/>
        </w:rPr>
        <w:t>,</w:t>
      </w:r>
      <w:r>
        <w:t xml:space="preserve"> it is unclear whether this is due to different signalling in response to digested material or because the digested peptidoglycan is not phagocytosed due to its size. In order to overcome this, peptidoglycan could be digested with various enzymes (lysostaphin, mutanolysin, Atl amidase) and attached to latex beads approximately 1 µm in size </w:t>
      </w:r>
      <w:r>
        <w:fldChar w:fldCharType="begin" w:fldLock="1"/>
      </w:r>
      <w:r w:rsidR="00B145F9">
        <w:instrText>ADDIN CSL_CITATION { "citationItems" : [ { "id" : "ITEM-1", "itemData" : { "DOI" : "10.1093/jac/dkm347", "ISBN" : "0305-7453 (Print)\\r0305-7453 (Linking)", "ISSN" : "03057453", "PMID" : "17848374", "abstract" : "ObjectivesWith the isolation of clinical strains of Staphylococcus aureus carrying the gene that confers vancomycin resistance, the need for novel antistaphylococcals has become more urgent. Lysostaphin, an example of such a novel therapeutic, is an endopeptidase that rapidly lyses S. aureus through proteolysis of the staphylococcal cell wall. We evaluated its efficacy as a therapeutic agent for treatment of systemic S. aureus infection in a mouse model. MethodsMice (5-10 per group) challenged with methicillin-susceptible S. aureus developed bacteraemia and organ infections while mice challenged with methicillin-resistant S. aureus (MRSA) developed organ infections. The challenged mice received various intravenous doses of recombinant lysostaphin, administered once a day for 1-3 days when compared with treatment with oxacillin or vancomycin. Some mice also received treatment of lysostaphin combined with oxacillin or vancomycin. Following treatment, bacteraemia was determined, and mice were sacrificed and organ infection was determined. Results and conclusionsLysostaphin administered at 5 mg/kg once a day for 3 days consistently cleared S. aureus from the blood and the organs of infected mice. Furthermore, the combination of lysostaphin and oxacillin or vancomycin demonstrated increased efficacy against MRSA over lysostaphin alone allowing the therapeutic dose of lysostaphin to be reduced to 1 mg/kg. These results demonstrate that lysostaphin is an effective treatment for eradicating S. aureus from the blood and from the organs of infected mice\\n", "author" : [ { "dropping-particle" : "", "family" : "Kokai-Kun", "given" : "John F.", "non-dropping-particle" : "", "parse-names" : false, "suffix" : "" }, { "dropping-particle" : "", "family" : "Chanturiya", "given" : "Tanya", "non-dropping-particle" : "", "parse-names" : false, "suffix" : "" }, { "dropping-particle" : "", "family" : "Mond", "given" : "James J.", "non-dropping-particle" : "", "parse-names" : false, "suffix" : "" } ], "container-title" : "Journal of Antimicrobial Chemotherapy", "id" : "ITEM-1", "issue" : "5", "issued" : { "date-parts" : [ [ "2007", "9", "17" ] ] }, "page" : "1051-1059", "publisher" : "Oxford University Press", "title" : "Lysostaphin as a treatment for systemic Staphylococcus aureus infection in a mouse model", "type" : "article-journal", "volume" : "60" }, "uris" : [ "http://www.mendeley.com/documents/?uuid=2ba635b6-11d5-31ac-92b4-9e2e88dbe1d8" ] }, { "id" : "ITEM-2", "itemData" : { "ISSN" : "0360-3997", "PMID" : "3552978", "abstract" : "Rats given a single intraperitoneal injection of an aqueous suspension of peptidoglycan-polysaccharide polymers derived from group A streptococcal cell wall (PG-APS) develop a severe, chronic, erosive arthritis which resembles human rheumatoid arthritis. The treatment of PG-APS-injected rats with a single intravenous injection of 0.4 mg of mutanolysin prevents the development of chronic arthritis, even when administration of the enzyme is delayed until severe acute arthritis has developed. PG-APS activates complement both in vitro and in vivo. Digestion of PG-APS with mutanolysin in vitro destroys the ability to activate both the alternate and classical pathways of human serum complement, and the loss of complement activation parallels the extent of PG-APS degradation. There is also a reduction in the in vivo complexing of C3 with PG-APS in the limbs of PG-APS-injected rats treated with mutanolysin, compared to control rats injected with PG-APS and treated with phosphate-buffered saline. This association between loss of arthropathic activity and loss of activation of complement is consistent with the hypothesis that activated complement products form a part of the inflammatory mediators involved in the acute and chronic phases of bacterial cell wall-induced arthritis. This may also partially explain how mutanolysin treatment alleviates cell wall-induced arthritis in the rat.", "author" : [ { "dropping-particle" : "", "family" : "Janusz", "given" : "M J", "non-dropping-particle" : "", "parse-names" : false, "suffix" : "" }, { "dropping-particle" : "", "family" : "Eisenberg", "given" : "R A", "non-dropping-particle" : "", "parse-names" : false, "suffix" : "" }, { "dropping-particle" : "", "family" : "Schwab", "given" : "J H", "non-dropping-particle" : "", "parse-names" : false, "suffix" : "" } ], "container-title" : "Inflammation", "id" : "ITEM-2", "issue" : "1", "issued" : { "date-parts" : [ [ "1987", "3" ] ] }, "page" : "73-85", "title" : "Effect of muralytic enzyme degradation of streptococcal cell wall on complement activation in vivo and in vitro.", "type" : "article-journal", "volume" : "11" }, "uris" : [ "http://www.mendeley.com/documents/?uuid=d721ac88-8b80-32b9-87d6-0a93bf3ca23a" ] }, { "id" : "ITEM-3", "itemData" : { "DOI" : "10.1128/jb.179.9.2958-2962.1997", "ISBN" : "0021-9193 (Print)\\n0021-9193 (Linking)", "ISSN" : "00219193", "PMID" : "9139914", "abstract" : "We investigated the cell surface localization of the atl gene products of Staphylococcus aureus exposed to a lytic concentration (4 MIC) of penicillin G (PCG) by means of immunoelectron microscopy using anti-62-kDa N-acetylmuramyl-L-alanine amidase or anti-51-kDa endo-beta-N-acetylglucosaminidase immunoglobulin G. Protein A-gold conjugates reacting with antigen-antibody complex localized at sites of defects of the cell wall at the nascent cross wall. Anti-62-kDa N-acetylmuramyl-L-alanine amidase or anti-51-kDa endo-beta-N-acetylglucosaminidase immunoglobulin G inhibited the decreased turbidity caused by PCG-induced lysis and the formation of defects in the wall. The autolysis-defective mutant, S. aureus RUSAL2 (atl::Tn551), exposed to 4 MIC of PCG resisted autolysis and formation of the wall defect. These results suggest that activation or deregulation of the atl gene products at localized sites where formation of new cross wall was disturbed by PCG causes small defects in the cell wall in situ, eventually leading to general autolysis.", "author" : [ { "dropping-particle" : "", "family" : "Sugai", "given" : "Motoyuki", "non-dropping-particle" : "", "parse-names" : false, "suffix" : "" }, { "dropping-particle" : "", "family" : "Yamada", "given" : "Sakuo", "non-dropping-particle" : "", "parse-names" : false, "suffix" : "" }, { "dropping-particle" : "", "family" : "Nakashima", "given" : "Seiji", "non-dropping-particle" : "", "parse-names" : false, "suffix" : "" }, { "dropping-particle" : "", "family" : "Komatsuzawa", "given" : "Hitoshi", "non-dropping-particle" : "", "parse-names" : false, "suffix" : "" }, { "dropping-particle" : "", "family" : "Matsumoto", "given" : "Akira", "non-dropping-particle" : "", "parse-names" : false, "suffix" : "" }, { "dropping-particle" : "", "family" : "Oshida", "given" : "Tadahiro", "non-dropping-particle" : "", "parse-names" : false, "suffix" : "" }, { "dropping-particle" : "", "family" : "Suginaka", "given" : "Hidekazu", "non-dropping-particle" : "", "parse-names" : false, "suffix" : "" } ], "container-title" : "Journal of Bacteriology", "id" : "ITEM-3", "issue" : "9", "issued" : { "date-parts" : [ [ "1997" ] ] }, "page" : "2958-2962", "title" : "Localized perforation of the cell wall by a major autolysin: atl gene products and the onset of penicillin-induced lysis of Staphylococcus aureus", "type" : "article-journal", "volume" : "179" }, "uris" : [ "http://www.mendeley.com/documents/?uuid=8e47ca1d-90c3-3420-b3ce-902a763c436e" ] }, { "id" : "ITEM-4", "itemData" : { "DOI" : "10.4049/jimmunol.1300722", "ISSN" : "1550-6606", "PMID" : "23926322", "abstract" : "Intact Streptococcus pneumoniae expressing type 14 capsular polysaccharide (PPS14) and type III S. agalactiae containing a PPS14 core capsule identical to PPS14 exhibit noncovalent associations of PPS14 and bacterial protein, in contrast to soluble covalent conjugates of these respective Ags. Both bacteria and conjugates induce murine PPS14-specific IgG responses dependent on CD4\u207a T cells. Further, secondary immunization with conjugate and S. agalactiae, although not S. pneumoniae, results in a boosted response. However, in contrast to conjugate, PPS14-specific IgG responses to bacteria lack affinity maturation use the 44.1-idiotype and are dependent on marginal zone B cells. To better understand the mechanism underlying this dichotomy, we developed a minimal model of intact bacteria in which PPS14 and pneumococcal surface protein A (PspA) were stably attached to 1 $\u03bc$m (bacteria-sized) latex beads, but not directly linked to each other, in contrast to PPS14-PspA conjugate. Beads coated simultaneously with PPS14+[PspA], similar to conjugate, induced in mice boosted PPS14-specific IgG secondary responses, dependent on T cells and ICOS-dependent costimulation, and in which priming could be achieved with PspA alone. In contrast to conjugate, but similar to intact bacteria, the primary PPS14-specific IgG response to beads coated simultaneously with PPS14+[PspA] peaked rapidly, with the secondary response highly enriched for the 44.1-idiotype and lacking affinity maturation. These results demonstrate that noncovalent association in a particle, of polysaccharide and protein, recapitulates essential immunologic characteristics of intact bacteria that are distinct from soluble covalent conjugates of these respective Ags.", "author" : [ { "dropping-particle" : "", "family" : "Colino", "given" : "Jesus", "non-dropping-particle" : "", "parse-names" : false, "suffix" : "" }, { "dropping-particle" : "", "family" : "Duke", "given" : "Leah", "non-dropping-particle" : "", "parse-names" : false, "suffix" : "" }, { "dropping-particle" : "", "family" : "Snapper", "given" : "Clifford M", "non-dropping-particle" : "", "parse-names" : false, "suffix" : "" } ], "container-title" : "Journal of immunology (Baltimore, Md. : 1950)", "id" : "ITEM-4", "issue" : "6", "issued" : { "date-parts" : [ [ "2013" ] ] }, "page" : "3254-3263", "title" : "Noncovalent association of protein and capsular polysaccharide on bacteria-sized latex beads as a model for polysaccharide-specific humoral immunity to intact gram-positive extracellular bacteria.", "type" : "article-journal", "volume" : "191" }, "uris" : [ "http://www.mendeley.com/documents/?uuid=dee82417-e2e0-47b4-999b-13b624d0b62d" ] } ], "mendeley" : { "formattedCitation" : "(Janusz, Eisenberg and Schwab, 1987; Sugai &lt;i&gt;et al.&lt;/i&gt;, 1997; Kokai-Kun, Chanturiya and Mond, 2007; Colino, Duke and Snapper, 2013)", "plainTextFormattedCitation" : "(Janusz, Eisenberg and Schwab, 1987; Sugai et al., 1997; Kokai-Kun, Chanturiya and Mond, 2007; Colino, Duke and Snapper, 2013)", "previouslyFormattedCitation" : "(Janusz, Eisenberg and Schwab, 1987; Sugai &lt;i&gt;et al.&lt;/i&gt;, 1997; Kokai-Kun, Chanturiya and Mond, 2007; Colino, Duke and Snapper, 2013)" }, "properties" : {  }, "schema" : "https://github.com/citation-style-language/schema/raw/master/csl-citation.json" }</w:instrText>
      </w:r>
      <w:r>
        <w:fldChar w:fldCharType="separate"/>
      </w:r>
      <w:r w:rsidR="00F71621" w:rsidRPr="00F71621">
        <w:rPr>
          <w:noProof/>
        </w:rPr>
        <w:t xml:space="preserve">(Janusz, Eisenberg and Schwab, 1987; Sugai </w:t>
      </w:r>
      <w:r w:rsidR="00F71621" w:rsidRPr="00F71621">
        <w:rPr>
          <w:i/>
          <w:noProof/>
        </w:rPr>
        <w:t>et al.</w:t>
      </w:r>
      <w:r w:rsidR="00F71621" w:rsidRPr="00F71621">
        <w:rPr>
          <w:noProof/>
        </w:rPr>
        <w:t>, 1997; Kokai-Kun, Chanturiya and Mond, 2007; Colino, Duke and Snapper, 2013)</w:t>
      </w:r>
      <w:r>
        <w:fldChar w:fldCharType="end"/>
      </w:r>
      <w:r>
        <w:t>. Thus beads will ensure that digested peptidoglycan is phagocytosed in the same manner as polymeric peptidoglycan, possibly allowing the identification of the active moiety of peptidoglycan.</w:t>
      </w:r>
      <w:r w:rsidR="0073580A" w:rsidRPr="0073580A">
        <w:rPr>
          <w:i/>
          <w:iCs/>
        </w:rPr>
        <w:t xml:space="preserve"> </w:t>
      </w:r>
      <w:r>
        <w:t>Having identified the active components of peptidoglycan, it would be possible to test using the Tricolour assay various receptors on phagocyte cell surface that respond to stimulation.</w:t>
      </w:r>
    </w:p>
    <w:p w14:paraId="31D1CA86" w14:textId="77777777" w:rsidR="00C97249" w:rsidRDefault="00C97249" w:rsidP="00C97249"/>
    <w:p w14:paraId="585340DC" w14:textId="05D24552" w:rsidR="00C97249" w:rsidRDefault="00C97249" w:rsidP="00C97249">
      <w:r>
        <w:t xml:space="preserve">In regards to exploration of the breadth of the augmentation phenomenon, several commensal bacteria have been isolated in conjunction with </w:t>
      </w:r>
      <w:r w:rsidR="00F45958" w:rsidRPr="00F45958">
        <w:rPr>
          <w:i/>
          <w:iCs/>
        </w:rPr>
        <w:t>S. aureus</w:t>
      </w:r>
      <w:r w:rsidR="0073580A" w:rsidRPr="0073580A">
        <w:rPr>
          <w:i/>
          <w:iCs/>
        </w:rPr>
        <w:t xml:space="preserve"> </w:t>
      </w:r>
      <w:r>
        <w:t xml:space="preserve">during infection. For instance, increased </w:t>
      </w:r>
      <w:r>
        <w:rPr>
          <w:i/>
        </w:rPr>
        <w:t xml:space="preserve">P. acnes </w:t>
      </w:r>
      <w:r>
        <w:t xml:space="preserve">colonization was found in 43% of patients examined </w:t>
      </w:r>
      <w:r>
        <w:fldChar w:fldCharType="begin" w:fldLock="1"/>
      </w:r>
      <w:r w:rsidR="00B145F9">
        <w:instrText>ADDIN CSL_CITATION { "citationItems" : [ { "id" : "ITEM-1", "itemData" : { "DOI" : "10.1001/archdermatol.2011.67", "ISBN" : "6176321972", "ISSN" : "0003987X", "PMID" : "21482860", "abstract" : "OBJECTIVES: To determine the frequency of Staphylococcus aureus colonization among patients with acne and to compare the susceptibility patterns between the patients who are using antibiotics and those who are not using antibiotics.\\n\\nDESIGN: Survey (cross-sectional) study of patients treated for acne.\\n\\nSETTING: Dermatology outpatient office practice\\n\\nPARTICIPANTS: The study included 83 patients who were undergoing treatment and evaluation for acne.\\n\\nMAIN OUTCOME: Measure Colonization of the nose or throat with S aureus.\\n\\nRESULTS: A total of 36 of the 83 participants (43%) were colonized with S aureus. Two of the 36 patients (6%) had methicillin-resistant S aureus ; 20 (56%) had S aureus solely in their throat; 9 (25%) had S aureus solely in their nose; and 7 (19%) had S aureus in both their nose and their throat. When patients with acne who were antibiotic users were compared with nonusers, the prevalence odds ratio for the colonization of S aureus was 0.16 (95% confidence interval [CI], 0.08-1.37) after 1 to 2 months of exposure and increased to 0.52 (95% CI, 0.12-2.17) after 2 months of exposure (P = .31). Many of the S aureus isolates were resistant to treatment with clindamycin and erythromycin (40% and 44%, respectively), particularly the nasal isolates. Very few showed resistance rates (&lt; 10%) to treatment with tetracycline antibiotics.\\n\\nCONCLUSION: Unlike current dogma about the long-term use of antimicrobial agents, the prolonged use of tetracycline antibiotics commonly used to treat acne lowered the prevalence of colonization by S aureus and did not increase resistance to the tetracycline antibiotics.", "author" : [ { "dropping-particle" : "", "family" : "Fanelli", "given" : "Matthew", "non-dropping-particle" : "", "parse-names" : false, "suffix" : "" }, { "dropping-particle" : "", "family" : "Kupperman", "given" : "Eli", "non-dropping-particle" : "", "parse-names" : false, "suffix" : "" }, { "dropping-particle" : "", "family" : "Lautenbach", "given" : "Ebbing", "non-dropping-particle" : "", "parse-names" : false, "suffix" : "" }, { "dropping-particle" : "", "family" : "Edelstein", "given" : "Paul H", "non-dropping-particle" : "", "parse-names" : false, "suffix" : "" }, { "dropping-particle" : "", "family" : "Margolis", "given" : "David J", "non-dropping-particle" : "", "parse-names" : false, "suffix" : "" } ], "container-title" : "Archives of Dermatology", "id" : "ITEM-1", "issue" : "8", "issued" : { "date-parts" : [ [ "2011", "8" ] ] }, "page" : "917-921", "publisher" : "NIH Public Access", "title" : "Antibiotics, acne, and Staphylococcus aureus colonization", "type" : "article-journal", "volume" : "147" }, "uris" : [ "http://www.mendeley.com/documents/?uuid=48679e5b-b4b5-39a1-bea3-99e737b9bf71" ] } ], "mendeley" : { "formattedCitation" : "(Fanelli &lt;i&gt;et al.&lt;/i&gt;, 2011)", "plainTextFormattedCitation" : "(Fanelli et al., 2011)", "previouslyFormattedCitation" : "(Fanelli &lt;i&gt;et al.&lt;/i&gt;, 2011)" }, "properties" : {  }, "schema" : "https://github.com/citation-style-language/schema/raw/master/csl-citation.json" }</w:instrText>
      </w:r>
      <w:r>
        <w:fldChar w:fldCharType="separate"/>
      </w:r>
      <w:r w:rsidR="00F71621" w:rsidRPr="00F71621">
        <w:rPr>
          <w:noProof/>
        </w:rPr>
        <w:t xml:space="preserve">(Fanelli </w:t>
      </w:r>
      <w:r w:rsidR="00F71621" w:rsidRPr="00F71621">
        <w:rPr>
          <w:i/>
          <w:noProof/>
        </w:rPr>
        <w:t>et al.</w:t>
      </w:r>
      <w:r w:rsidR="00F71621" w:rsidRPr="00F71621">
        <w:rPr>
          <w:noProof/>
        </w:rPr>
        <w:t>, 2011)</w:t>
      </w:r>
      <w:r>
        <w:fldChar w:fldCharType="end"/>
      </w:r>
      <w:r>
        <w:t xml:space="preserve">, with </w:t>
      </w:r>
      <w:r w:rsidR="00F45958" w:rsidRPr="00F45958">
        <w:rPr>
          <w:i/>
          <w:iCs/>
        </w:rPr>
        <w:t>S. aureus</w:t>
      </w:r>
      <w:r w:rsidR="0073580A" w:rsidRPr="0073580A">
        <w:rPr>
          <w:i/>
          <w:iCs/>
        </w:rPr>
        <w:t xml:space="preserve"> </w:t>
      </w:r>
      <w:r>
        <w:t xml:space="preserve">making use of the secreted CAMP </w:t>
      </w:r>
      <w:r w:rsidR="00B75B6A">
        <w:t>(</w:t>
      </w:r>
      <w:r>
        <w:t xml:space="preserve">Christie, Atkins, Munch-Peterson) by </w:t>
      </w:r>
      <w:r>
        <w:rPr>
          <w:i/>
        </w:rPr>
        <w:t xml:space="preserve">P. acnes </w:t>
      </w:r>
      <w:r>
        <w:t xml:space="preserve">to enhance its own virulence </w:t>
      </w:r>
      <w:r>
        <w:fldChar w:fldCharType="begin" w:fldLock="1"/>
      </w:r>
      <w:r w:rsidR="00B145F9">
        <w:instrText>ADDIN CSL_CITATION { "citationItems" : [ { "id" : "ITEM-1", "itemData" : { "DOI" : "10.1038/jid.2010.319", "ISBN" : "0022-202X", "ISSN" : "0022202X", "PMID" : "21085191", "abstract" : "The need for a new anti-Staphylococcus aureus therapy that can effectively cripple bacterial infection, neutralize secretory virulence factors, and lower the risk of creating bacterial resistance is undisputed. Here, we propose what is, to our knowledge, a previously unreported infectious mechanism by which S. aureus may commandeer Propionibacterium acnes, a key member of the human skin microbiome, to spread its invasion and highlight two secretory virulence factors (S. aureus beta-hemolysin and P. acnes CAMP (Christie, Atkins, Munch-Peterson) factor) as potential molecular targets for immunotherapy against S. aureus infection. Our data demonstrate that the hemolysis and cytolysis by S. aureus were noticeably augmented when S. aureus was grown with P. acnes. The augmentation was significantly abrogated when the P. acnes CAMP factor was neutralized or beta-hemolysin of S. aureus was mutated. In addition, the hemolysis and cytolysis of recombinant beta-hemolysin were markedly enhanced by recombinant CAMP factor. Furthermore, P. acnes exacerbated S. aureus-induced skin lesions in vivo. The combination of CAMP factor neutralization and beta-hemolysin immunization cooperatively suppressed the skin lesions caused by coinfection of P. acnes and S. aureus. These observations suggest a previously unreported immunotherapy targeting the interaction of S. aureus with a skin commensal", "author" : [ { "dropping-particle" : "", "family" : "Lo", "given" : "Chih Wei", "non-dropping-particle" : "", "parse-names" : false, "suffix" : "" }, { "dropping-particle" : "", "family" : "Lai", "given" : "Yiu Kay", "non-dropping-particle" : "", "parse-names" : false, "suffix" : "" }, { "dropping-particle" : "", "family" : "Liu", "given" : "Yu Tsueng", "non-dropping-particle" : "", "parse-names" : false, "suffix" : "" }, { "dropping-particle" : "", "family" : "Gallo", "given" : "Richard L", "non-dropping-particle" : "", "parse-names" : false, "suffix" : "" }, { "dropping-particle" : "", "family" : "Huang", "given" : "Chun Ming", "non-dropping-particle" : "", "parse-names" : false, "suffix" : "" } ], "container-title" : "Journal of Investigative Dermatology", "id" : "ITEM-1", "issue" : "2", "issued" : { "date-parts" : [ [ "2011", "2" ] ] }, "page" : "401-409", "publisher" : "NIH Public Access", "title" : "Staphylococcus aureus Hijacks a skin commensal to intensify its virulence: Immunization targeting \u0392-hemolysin and CAMP factor", "type" : "article-journal", "volume" : "131" }, "uris" : [ "http://www.mendeley.com/documents/?uuid=c263a3f0-790f-3838-a93c-3171c6718912" ] } ], "mendeley" : { "formattedCitation" : "(Lo &lt;i&gt;et al.&lt;/i&gt;, 2011)", "plainTextFormattedCitation" : "(Lo et al., 2011)", "previouslyFormattedCitation" : "(Lo &lt;i&gt;et al.&lt;/i&gt;, 2011)" }, "properties" : {  }, "schema" : "https://github.com/citation-style-language/schema/raw/master/csl-citation.json" }</w:instrText>
      </w:r>
      <w:r>
        <w:fldChar w:fldCharType="separate"/>
      </w:r>
      <w:r w:rsidR="00F71621" w:rsidRPr="00F71621">
        <w:rPr>
          <w:noProof/>
        </w:rPr>
        <w:t xml:space="preserve">(Lo </w:t>
      </w:r>
      <w:r w:rsidR="00F71621" w:rsidRPr="00F71621">
        <w:rPr>
          <w:i/>
          <w:noProof/>
        </w:rPr>
        <w:t>et al.</w:t>
      </w:r>
      <w:r w:rsidR="00F71621" w:rsidRPr="00F71621">
        <w:rPr>
          <w:noProof/>
        </w:rPr>
        <w:t>, 2011)</w:t>
      </w:r>
      <w:r>
        <w:fldChar w:fldCharType="end"/>
      </w:r>
      <w:r>
        <w:t xml:space="preserve">. Conversely, commensal bacteria of the </w:t>
      </w:r>
      <w:r w:rsidRPr="003655BF">
        <w:rPr>
          <w:i/>
        </w:rPr>
        <w:t>Corynebacterium spp.</w:t>
      </w:r>
      <w:r>
        <w:t xml:space="preserve"> co-habit with </w:t>
      </w:r>
      <w:r w:rsidR="00F45958" w:rsidRPr="00F45958">
        <w:rPr>
          <w:i/>
          <w:iCs/>
        </w:rPr>
        <w:t>S. aureus</w:t>
      </w:r>
      <w:r w:rsidR="0073580A" w:rsidRPr="0073580A">
        <w:rPr>
          <w:i/>
          <w:iCs/>
        </w:rPr>
        <w:t xml:space="preserve"> </w:t>
      </w:r>
      <w:r>
        <w:t xml:space="preserve">in the nares and are thought to promote </w:t>
      </w:r>
      <w:r w:rsidR="00F45958" w:rsidRPr="00F45958">
        <w:rPr>
          <w:i/>
          <w:iCs/>
        </w:rPr>
        <w:t>S. aureus</w:t>
      </w:r>
      <w:r w:rsidR="0073580A" w:rsidRPr="0073580A">
        <w:rPr>
          <w:i/>
          <w:iCs/>
        </w:rPr>
        <w:t xml:space="preserve"> </w:t>
      </w:r>
      <w:r>
        <w:t xml:space="preserve">commensal-related gene expression programme by repressing </w:t>
      </w:r>
      <w:r w:rsidRPr="00D02846">
        <w:rPr>
          <w:i/>
        </w:rPr>
        <w:t xml:space="preserve">agr </w:t>
      </w:r>
      <w:r>
        <w:t xml:space="preserve">quorum sensing, and therefore it would be of interest if co-infection would result in </w:t>
      </w:r>
      <w:r w:rsidR="00F45958" w:rsidRPr="00F45958">
        <w:rPr>
          <w:i/>
          <w:iCs/>
        </w:rPr>
        <w:t>S. aureus</w:t>
      </w:r>
      <w:r w:rsidR="0073580A" w:rsidRPr="0073580A">
        <w:rPr>
          <w:i/>
          <w:iCs/>
        </w:rPr>
        <w:t xml:space="preserve"> </w:t>
      </w:r>
      <w:r>
        <w:t xml:space="preserve">augmentation </w:t>
      </w:r>
      <w:r>
        <w:fldChar w:fldCharType="begin" w:fldLock="1"/>
      </w:r>
      <w:r w:rsidR="00B145F9">
        <w:instrText>ADDIN CSL_CITATION { "citationItems" : [ { "id" : "ITEM-1", "itemData" : { "DOI" : "10.1016/j.ijmm.2013.02.011", "ISBN" : "1618-0607 (Electronic)\\r1438-4221 (Linking)", "ISSN" : "16180607", "PMID" : "23684234", "abstract" : "Staphylococcus aureus and Candida species are increasingly coisolated from implant-associated polymicrobial infections creating an incremental health care problem. Synergistic effects between both genera seem to facilitate the formation of mixed S. aureus-Candida biofilms, which is thought to play a critical role in coinfections with these microorganisms. To identify and characterize S. aureus factors involved in the interaction with Candida species, we affinity-panned an S. aureus phage display library against Candida biofilms in the presence or absence of fibrinogen. Repeatedly isolated clones contained DNA fragments encoding portions of the S. aureus fibrinogen-binding proteins coagulase or Efb. The coagulase binds to prothrombin in a 1:1 ratio thereby inducing a conformational change and non-proteolytic activation of prothrombin, which in turn cleaves fibrinogen to fibrin. Efb has been known to inhibit opsonization. To study the role of coagulase and Efb in the S. aureus-Candida cross-kingdom interaction, we performed flow-cytometric phagocytosis assays. Preincubation with coagulase reduced the phagocytosis of Candida yeasts by granulocytes significantly and dose-dependently. By using confocal laser scanning microscopy, we demonstrated that the coagulase mediated the formation of fibrin surrounding the candidal cells. Furthermore, the addition of Efb significantly protected the yeasts against phagocytosis by granulocytes in a dose-dependent and saturable fashion. In conclusion, the inhibition of phagocytosis of Candida cells by coagulase and Efb via two distinct mechanisms suggests that S. aureus might be beneficial for Candida to persist as it helps Candida to circumvent the host immune system. \u00a9 2013 Elsevier GmbH.", "author" : [ { "dropping-particle" : "", "family" : "Fehrmann", "given" : "Carsten", "non-dropping-particle" : "", "parse-names" : false, "suffix" : "" }, { "dropping-particle" : "", "family" : "Jurk", "given" : "Kerstin", "non-dropping-particle" : "", "parse-names" : false, "suffix" : "" }, { "dropping-particle" : "", "family" : "Bertling", "given" : "Anne", "non-dropping-particle" : "", "parse-names" : false, "suffix" : "" }, { "dropping-particle" : "", "family" : "Seidel", "given" : "Gabriela", "non-dropping-particle" : "", "parse-names" : false, "suffix" : "" }, { "dropping-particle" : "", "family" : "Fegeler", "given" : "Wolfgang", "non-dropping-particle" : "", "parse-names" : false, "suffix" : "" }, { "dropping-particle" : "", "family" : "Kehrel", "given" : "Beate E.", "non-dropping-particle" : "", "parse-names" : false, "suffix" : "" }, { "dropping-particle" : "", "family" : "Peters", "given" : "Georg", "non-dropping-particle" : "", "parse-names" : false, "suffix" : "" }, { "dropping-particle" : "", "family" : "Becker", "given" : "Karsten", "non-dropping-particle" : "", "parse-names" : false, "suffix" : "" }, { "dropping-particle" : "", "family" : "Heilmann", "given" : "Christine", "non-dropping-particle" : "", "parse-names" : false, "suffix" : "" } ], "container-title" : "International Journal of Medical Microbiology", "id" : "ITEM-1", "issue" : "5", "issued" : { "date-parts" : [ [ "2013", "7" ] ] }, "page" : "230-238", "title" : "Role for the fibrinogen-binding proteins Coagulase and Efb in the Staphylococcus aureus-Candida interaction", "type" : "article-journal", "volume" : "303" }, "uris" : [ "http://www.mendeley.com/documents/?uuid=95793564-b69e-3c0a-991c-7838e867bc31" ] } ], "mendeley" : { "formattedCitation" : "(Fehrmann &lt;i&gt;et al.&lt;/i&gt;, 2013)", "plainTextFormattedCitation" : "(Fehrmann et al., 2013)", "previouslyFormattedCitation" : "(Fehrmann &lt;i&gt;et al.&lt;/i&gt;, 2013)" }, "properties" : {  }, "schema" : "https://github.com/citation-style-language/schema/raw/master/csl-citation.json" }</w:instrText>
      </w:r>
      <w:r>
        <w:fldChar w:fldCharType="separate"/>
      </w:r>
      <w:r w:rsidR="00F71621" w:rsidRPr="00F71621">
        <w:rPr>
          <w:noProof/>
        </w:rPr>
        <w:t xml:space="preserve">(Fehrmann </w:t>
      </w:r>
      <w:r w:rsidR="00F71621" w:rsidRPr="00F71621">
        <w:rPr>
          <w:i/>
          <w:noProof/>
        </w:rPr>
        <w:t>et al.</w:t>
      </w:r>
      <w:r w:rsidR="00F71621" w:rsidRPr="00F71621">
        <w:rPr>
          <w:noProof/>
        </w:rPr>
        <w:t>, 2013)</w:t>
      </w:r>
      <w:r>
        <w:fldChar w:fldCharType="end"/>
      </w:r>
      <w:r>
        <w:t>.</w:t>
      </w:r>
    </w:p>
    <w:p w14:paraId="0CEC0B05" w14:textId="77777777" w:rsidR="00C97249" w:rsidRDefault="00C97249" w:rsidP="00C97249"/>
    <w:p w14:paraId="566F8326" w14:textId="310946F4" w:rsidR="00C97249" w:rsidRDefault="00C97249" w:rsidP="00C97249">
      <w:r>
        <w:lastRenderedPageBreak/>
        <w:t xml:space="preserve">Apart from commensal bacteria, several pathogenic organisms have been described to benefit from the presence of </w:t>
      </w:r>
      <w:r w:rsidR="00F45958" w:rsidRPr="00F45958">
        <w:rPr>
          <w:i/>
          <w:iCs/>
        </w:rPr>
        <w:t>S. aureus</w:t>
      </w:r>
      <w:r w:rsidR="0073580A" w:rsidRPr="0073580A">
        <w:rPr>
          <w:i/>
          <w:iCs/>
        </w:rPr>
        <w:t xml:space="preserve"> </w:t>
      </w:r>
      <w:r>
        <w:t xml:space="preserve">and the dynamics of these dual infections would be of interest </w:t>
      </w:r>
      <w:r>
        <w:fldChar w:fldCharType="begin" w:fldLock="1"/>
      </w:r>
      <w:r w:rsidR="00B145F9">
        <w:instrText>ADDIN CSL_CITATION { "citationItems" : [ { "id" : "ITEM-1", "itemData" : { "DOI" : "10.1128/IAI.00059-14", "ISBN" : "0019-9567\\r1098-5522", "ISSN" : "10985522", "PMID" : "24643542", "abstract" : "Polymicrobial infections involving Staphylococcus aureus exhibit enhanced disease severity and morbidity. We reviewed the nature of polymicrobial interactions between S. aureus and other bacterial, fungal, and viral cocolonizers. Microbes that were frequently recovered from the infection site with S. aureus are Haemophilus influenzae, Enterococcus faecalis, Pseudomonas aeruginosa, Streptococcus pneumoniae, Corynebacterium sp., Lactobacillus sp., Candida albicans, and influenza virus. Detailed analyses of several in vitro and in vivo observations demonstrate that S. aureus exhibits cooperative relations with C. albicans, E. faecalis, H. influenzae, and influenza virus and competitive relations with P. aeruginosa, Streptococcus pneumoniae, Lactobacillus sp., and Corynebacterium sp. Interactions of both types influence changes in S. aureus that alter its characteristics in terms of colony formation, protein expression, pathogenicity, and antibiotic susceptibility.", "author" : [ { "dropping-particle" : "", "family" : "Nair", "given" : "Nisha", "non-dropping-particle" : "", "parse-names" : false, "suffix" : "" }, { "dropping-particle" : "", "family" : "Biswas", "given" : "Raja", "non-dropping-particle" : "", "parse-names" : false, "suffix" : "" }, { "dropping-particle" : "", "family" : "G\u00f6tz", "given" : "Friedrich", "non-dropping-particle" : "", "parse-names" : false, "suffix" : "" }, { "dropping-particle" : "", "family" : "Biswas", "given" : "Lalitha", "non-dropping-particle" : "", "parse-names" : false, "suffix" : "" } ], "container-title" : "Infection and Immunity", "id" : "ITEM-1", "issue" : "6", "issued" : { "date-parts" : [ [ "2014", "6", "1" ] ] }, "page" : "2162-2169", "publisher" : "American Society for Microbiology", "title" : "Impact of Staphylococcus aureus on pathogenesis in polymicrobial infections", "type" : "article", "volume" : "82" }, "uris" : [ "http://www.mendeley.com/documents/?uuid=5fd2797a-f2e1-3783-8c1e-63f5af0d8ce1" ] } ], "mendeley" : { "formattedCitation" : "(Nair &lt;i&gt;et al.&lt;/i&gt;, 2014)", "plainTextFormattedCitation" : "(Nair et al., 2014)", "previouslyFormattedCitation" : "(Nair &lt;i&gt;et al.&lt;/i&gt;, 2014)" }, "properties" : {  }, "schema" : "https://github.com/citation-style-language/schema/raw/master/csl-citation.json" }</w:instrText>
      </w:r>
      <w:r>
        <w:fldChar w:fldCharType="separate"/>
      </w:r>
      <w:r w:rsidR="00F71621" w:rsidRPr="00F71621">
        <w:rPr>
          <w:noProof/>
        </w:rPr>
        <w:t xml:space="preserve">(Nair </w:t>
      </w:r>
      <w:r w:rsidR="00F71621" w:rsidRPr="00F71621">
        <w:rPr>
          <w:i/>
          <w:noProof/>
        </w:rPr>
        <w:t>et al.</w:t>
      </w:r>
      <w:r w:rsidR="00F71621" w:rsidRPr="00F71621">
        <w:rPr>
          <w:noProof/>
        </w:rPr>
        <w:t>, 2014)</w:t>
      </w:r>
      <w:r>
        <w:fldChar w:fldCharType="end"/>
      </w:r>
      <w:r>
        <w:t xml:space="preserve">. </w:t>
      </w:r>
      <w:r>
        <w:rPr>
          <w:i/>
        </w:rPr>
        <w:t xml:space="preserve">P. aeruginosa </w:t>
      </w:r>
      <w:r>
        <w:t xml:space="preserve">has been shown to lyse </w:t>
      </w:r>
      <w:r w:rsidR="00F45958" w:rsidRPr="00F45958">
        <w:rPr>
          <w:i/>
          <w:iCs/>
        </w:rPr>
        <w:t>S. aureus</w:t>
      </w:r>
      <w:r w:rsidR="0073580A" w:rsidRPr="0073580A">
        <w:rPr>
          <w:i/>
          <w:iCs/>
        </w:rPr>
        <w:t xml:space="preserve"> </w:t>
      </w:r>
      <w:r>
        <w:t xml:space="preserve">in the rat peritoneum, in order to access iron otherwise unavailable in such an environment </w:t>
      </w:r>
      <w:r>
        <w:fldChar w:fldCharType="begin" w:fldLock="1"/>
      </w:r>
      <w:r w:rsidR="00B145F9">
        <w:instrText>ADDIN CSL_CITATION { "citationItems" : [ { "id" : "ITEM-1", "itemData" : { "DOI" : "10.1128/JB.187.2.554-566.2005", "ISBN" : "0021-9193", "ISSN" : "00219193", "PMID" : "15629927", "abstract" : "Pseudomonas aeruginosa is a gram-negative opportunistic human pathogen often infecting the lungs of in- dividuals with the heritable disease cystic fibrosis and the peritoneum of individuals undergoing continuous ambulatory peritoneal dialysis. Often these infections are not caused by colonization with P. aeruginosa alone but instead by a consortium of pathogenic bacteria. Little is known about growth and persistence of P. aerugi- nosa in vivo, and less is known about the impact of coinfecting bacteria on P. aeruginosa pathogenesis and physiology. In this study, a rat dialysis membrane peritoneal model was used to evaluate the in vivo tran- scriptome of P. aeruginosa in monoculture and in coculture with Staphylococcus aureus. Monoculture results indicate that approximately 5% of all P. aeruginosa genes are differentially regulated during growth in vivo compared to in vitro controls. Included in this analysis are genes important for iron acquisition and growth in low-oxygen environments. The presence of S. aureus caused decreased transcription of P. aeruginosa iron- regulated genes during in vivo coculture, indicating that the presence of S. aureus increases usable iron for P. aeruginosa in this environment. We propose a model where P. aeruginosa lyses S. aureus and uses released iron for growth in low-iron environments.", "author" : [ { "dropping-particle" : "", "family" : "Mashburn", "given" : "Lauren M", "non-dropping-particle" : "", "parse-names" : false, "suffix" : "" }, { "dropping-particle" : "", "family" : "Jett", "given" : "Amy M", "non-dropping-particle" : "", "parse-names" : false, "suffix" : "" }, { "dropping-particle" : "", "family" : "Akins", "given" : "Darrin R", "non-dropping-particle" : "", "parse-names" : false, "suffix" : "" }, { "dropping-particle" : "", "family" : "Whiteley", "given" : "Marvin", "non-dropping-particle" : "", "parse-names" : false, "suffix" : "" } ], "container-title" : "Journal of Bacteriology", "id" : "ITEM-1", "issue" : "2", "issued" : { "date-parts" : [ [ "2005", "1" ] ] }, "page" : "554-566", "publisher" : "American Society for Microbiology (ASM)", "title" : "Staphylococcus aureus serves as an iron source for Pseudomonas aeruginosa during in vivo coculture", "type" : "article-journal", "volume" : "187" }, "uris" : [ "http://www.mendeley.com/documents/?uuid=17e28134-bf44-33e2-9967-bbc52e469312" ] } ], "mendeley" : { "formattedCitation" : "(Mashburn &lt;i&gt;et al.&lt;/i&gt;, 2005)", "plainTextFormattedCitation" : "(Mashburn et al., 2005)", "previouslyFormattedCitation" : "(Mashburn &lt;i&gt;et al.&lt;/i&gt;, 2005)" }, "properties" : {  }, "schema" : "https://github.com/citation-style-language/schema/raw/master/csl-citation.json" }</w:instrText>
      </w:r>
      <w:r>
        <w:fldChar w:fldCharType="separate"/>
      </w:r>
      <w:r w:rsidR="00F71621" w:rsidRPr="00F71621">
        <w:rPr>
          <w:noProof/>
        </w:rPr>
        <w:t xml:space="preserve">(Mashburn </w:t>
      </w:r>
      <w:r w:rsidR="00F71621" w:rsidRPr="00F71621">
        <w:rPr>
          <w:i/>
          <w:noProof/>
        </w:rPr>
        <w:t>et al.</w:t>
      </w:r>
      <w:r w:rsidR="00F71621" w:rsidRPr="00F71621">
        <w:rPr>
          <w:noProof/>
        </w:rPr>
        <w:t>, 2005)</w:t>
      </w:r>
      <w:r>
        <w:fldChar w:fldCharType="end"/>
      </w:r>
      <w:r>
        <w:t xml:space="preserve">. </w:t>
      </w:r>
      <w:r>
        <w:rPr>
          <w:i/>
        </w:rPr>
        <w:t xml:space="preserve">E. faecalis </w:t>
      </w:r>
      <w:r>
        <w:t xml:space="preserve">and </w:t>
      </w:r>
      <w:r w:rsidR="00F45958" w:rsidRPr="00F45958">
        <w:rPr>
          <w:i/>
          <w:iCs/>
        </w:rPr>
        <w:t>S. aureus</w:t>
      </w:r>
      <w:r w:rsidR="0073580A" w:rsidRPr="0073580A">
        <w:rPr>
          <w:i/>
          <w:iCs/>
        </w:rPr>
        <w:t xml:space="preserve"> </w:t>
      </w:r>
      <w:r>
        <w:t xml:space="preserve">are frequently isolated from foot ulcers in diabetic patients, though the nature of interaction currently remains unknown </w:t>
      </w:r>
      <w:r>
        <w:fldChar w:fldCharType="begin" w:fldLock="1"/>
      </w:r>
      <w:r w:rsidR="00B145F9">
        <w:instrText>ADDIN CSL_CITATION { "citationItems" : [ { "id" : "ITEM-1", "itemData" : { "DOI" : "10.1128/JCM.02035-09", "ISBN" : "1098-660X (Electronic)\\r0095-1137 (Linking)", "ISSN" : "00951137", "PMID" : "20410345", "abstract" : "The prevalence rate and spectrum of fungi infecting deep tissues of diabetic lower-limb wounds (DLWs) have not been previously studied. Five hundred eighteen (382 male and 136 female) consecutive patients with type 2 diabetes hospitalized due to infected lower-limb wounds were enlisted in this study. Deep tissue (approximately 0.5- x 0.5-cm size) taken perioperatively from the wound bed was cultured for fungi. Fungi was found in 27.2% (141/518) of the study population. Candida parapsilosis (25.5%), Candida tropicalis (22.7%), Trichosporon asahii (12.8%), Candida albicans (10.6%), and Aspergillus species (5.0%) were the most predominant fungal isolates. Of the fungal isolates, 17.7% were resistant to itraconazole, 6.9% were resistant to amphotericin B, 6.9% were resistant to voriconazole, 3.9% were resistant to fluconazole, and 1.5% were resistant to flucytosine. Of the population, 79.7% (413/518) had bacterial infection in deep tissue. The predominant isolates were Enterococcus faecalis (14.1%), Staphylococcus aureus (12.2%), and Pseudomonas aeruginosa (10.8%). Mixed fungal and bacterial infections were seen in 21.4% of patients, while 5.8% had only fungal infection and 58.3% had only bacterial infections. Another 14.5% had neither bacteria nor fungi in the deep tissue. Patients with higher glycosylated hemoglobin levels had significantly more fungal infections. Our study reveals that deep-seated fungal infections are high in DLWs. In the context of delayed wound healing and amputation rates due to DLWs, it is important to study the pathogenicity of fungi in deep tissues of DLWs and their possible contribution to delayed wound healing. The role of antifungal agents in wound management needs to be evaluated further.", "author" : [ { "dropping-particle" : "", "family" : "Chellan", "given" : "Gopi", "non-dropping-particle" : "", "parse-names" : false, "suffix" : "" }, { "dropping-particle" : "", "family" : "Shivaprakash", "given" : "Shashikala", "non-dropping-particle" : "", "parse-names" : false, "suffix" : "" }, { "dropping-particle" : "", "family" : "Ramaiyar", "given" : "Sundaram Karimassery", "non-dropping-particle" : "", "parse-names" : false, "suffix" : "" }, { "dropping-particle" : "", "family" : "Varma", "given" : "Ajit Kumar", "non-dropping-particle" : "", "parse-names" : false, "suffix" : "" }, { "dropping-particle" : "", "family" : "Varma", "given" : "Narendra", "non-dropping-particle" : "", "parse-names" : false, "suffix" : "" }, { "dropping-particle" : "", "family" : "Sukumaran", "given" : "Mangalanandan Thekkeparambil", "non-dropping-particle" : "", "parse-names" : false, "suffix" : "" }, { "dropping-particle" : "", "family" : "Vasukutty", "given" : "Jayakumar Rohinivilasam", "non-dropping-particle" : "", "parse-names" : false, "suffix" : "" }, { "dropping-particle" : "", "family" : "Bal", "given" : "Arun", "non-dropping-particle" : "", "parse-names" : false, "suffix" : "" }, { "dropping-particle" : "", "family" : "Kumar", "given" : "Harish", "non-dropping-particle" : "", "parse-names" : false, "suffix" : "" } ], "container-title" : "Journal of Clinical Microbiology", "id" : "ITEM-1", "issue" : "6", "issued" : { "date-parts" : [ [ "2010", "6", "1" ] ] }, "page" : "2097-2102", "title" : "Spectrum and prevalence of fungi infecting deep tissues of lower-limb wounds in patients with type 2 diabetes", "type" : "article-journal", "volume" : "48" }, "uris" : [ "http://www.mendeley.com/documents/?uuid=a7ce7266-57f4-3660-99d7-1b2ff762530d" ] } ], "mendeley" : { "formattedCitation" : "(Chellan &lt;i&gt;et al.&lt;/i&gt;, 2010)", "plainTextFormattedCitation" : "(Chellan et al., 2010)", "previouslyFormattedCitation" : "(Chellan &lt;i&gt;et al.&lt;/i&gt;, 2010)" }, "properties" : {  }, "schema" : "https://github.com/citation-style-language/schema/raw/master/csl-citation.json" }</w:instrText>
      </w:r>
      <w:r>
        <w:fldChar w:fldCharType="separate"/>
      </w:r>
      <w:r w:rsidR="00F71621" w:rsidRPr="00F71621">
        <w:rPr>
          <w:noProof/>
        </w:rPr>
        <w:t xml:space="preserve">(Chellan </w:t>
      </w:r>
      <w:r w:rsidR="00F71621" w:rsidRPr="00F71621">
        <w:rPr>
          <w:i/>
          <w:noProof/>
        </w:rPr>
        <w:t>et al.</w:t>
      </w:r>
      <w:r w:rsidR="00F71621" w:rsidRPr="00F71621">
        <w:rPr>
          <w:noProof/>
        </w:rPr>
        <w:t>, 2010)</w:t>
      </w:r>
      <w:r>
        <w:fldChar w:fldCharType="end"/>
      </w:r>
      <w:r>
        <w:t xml:space="preserve">. Not only bacteria could benefit from a co-infection with </w:t>
      </w:r>
      <w:r w:rsidR="00F45958" w:rsidRPr="00F45958">
        <w:rPr>
          <w:i/>
          <w:iCs/>
        </w:rPr>
        <w:t>S. aureus</w:t>
      </w:r>
      <w:r w:rsidR="00AB3CB7">
        <w:rPr>
          <w:i/>
          <w:iCs/>
        </w:rPr>
        <w:t>,</w:t>
      </w:r>
      <w:r>
        <w:t xml:space="preserve"> with the fungus </w:t>
      </w:r>
      <w:r>
        <w:rPr>
          <w:i/>
        </w:rPr>
        <w:t xml:space="preserve">C. albicans, </w:t>
      </w:r>
      <w:r>
        <w:t xml:space="preserve">normally colonizing human skin, able to degrade the Fc region on IgG with secreted proteinases during infection </w:t>
      </w:r>
      <w:r>
        <w:fldChar w:fldCharType="begin" w:fldLock="1"/>
      </w:r>
      <w:r w:rsidR="00B145F9">
        <w:instrText>ADDIN CSL_CITATION { "citationItems" : [ { "id" : "ITEM-1", "itemData" : { "ISSN" : "00199567", "PMID" : "7868271", "abstract" : "The effect of an extracellular proteinase from the pathogenic yeast Candida albicans on the bactericidal and opsonizing activities of human serum was studied. The ability of human polymorphonuclear leukocytes to kill Staphylococcus aureus was greatly reduced when the bacteria were opsonized with human serum treated with the proteinase. The reduction in the opsonizing activity of human serum was attributed to degradation of the Fc portion of immunoglobulin G by the action of C. albicans proteinase as determined by immunoprecipitation reaction. However, the Fab portion of immunoglobulin G was resistant to proteolysis by the proteinase. A clear reduction in the bactericidal activity of human serum against Escherichia coli was observed when the serum was treated with C. albicans proteinase. The reduction of serum bactericidal activity was attributed to the degradation of complement C3 by proteolysis by the proteinase as determined by sodium dodecyl sulfate-polyacrylamide gel electrophoresis, while C5 resisted the action of the proteinase. As determined by sodium dodecyl sulfate-polyacrylamide gel electrophoresis, the proteinase also degrades endogenous proteinase inhibitors, such as alpha 2 macroglobulin and alpha 1 proteinase inhibitor, which are involved in regulating inflammation. These results suggest that destruction of a host's defense-oriented or regulatory proteins facilitates debilitation of the infected host.", "author" : [ { "dropping-particle" : "", "family" : "Kaminishi", "given" : "H", "non-dropping-particle" : "", "parse-names" : false, "suffix" : "" }, { "dropping-particle" : "", "family" : "Miyaguchi", "given" : "H", "non-dropping-particle" : "", "parse-names" : false, "suffix" : "" }, { "dropping-particle" : "", "family" : "Tamaki", "given" : "T", "non-dropping-particle" : "", "parse-names" : false, "suffix" : "" }, { "dropping-particle" : "", "family" : "Suenaga", "given" : "N", "non-dropping-particle" : "", "parse-names" : false, "suffix" : "" }, { "dropping-particle" : "", "family" : "Hisamatsu", "given" : "M", "non-dropping-particle" : "", "parse-names" : false, "suffix" : "" }, { "dropping-particle" : "", "family" : "Mihashi", "given" : "I", "non-dropping-particle" : "", "parse-names" : false, "suffix" : "" }, { "dropping-particle" : "", "family" : "Matsumoto", "given" : "H", "non-dropping-particle" : "", "parse-names" : false, "suffix" : "" }, { "dropping-particle" : "", "family" : "Maeda", "given" : "H", "non-dropping-particle" : "", "parse-names" : false, "suffix" : "" }, { "dropping-particle" : "", "family" : "Hagihara", "given" : "Y", "non-dropping-particle" : "", "parse-names" : false, "suffix" : "" } ], "container-title" : "Infection and Immunity", "id" : "ITEM-1", "issue" : "3", "issued" : { "date-parts" : [ [ "1995", "3" ] ] }, "page" : "984-988", "title" : "Degradation of humoral host defense by Candida albicans proteinase", "type" : "article-journal", "volume" : "63" }, "uris" : [ "http://www.mendeley.com/documents/?uuid=1c8fec02-195d-3cdd-a162-e8bd308f0ef4" ] } ], "mendeley" : { "formattedCitation" : "(Kaminishi &lt;i&gt;et al.&lt;/i&gt;, 1995)", "plainTextFormattedCitation" : "(Kaminishi et al., 1995)", "previouslyFormattedCitation" : "(Kaminishi &lt;i&gt;et al.&lt;/i&gt;, 1995)" }, "properties" : {  }, "schema" : "https://github.com/citation-style-language/schema/raw/master/csl-citation.json" }</w:instrText>
      </w:r>
      <w:r>
        <w:fldChar w:fldCharType="separate"/>
      </w:r>
      <w:r w:rsidR="00F71621" w:rsidRPr="00F71621">
        <w:rPr>
          <w:noProof/>
        </w:rPr>
        <w:t xml:space="preserve">(Kaminishi </w:t>
      </w:r>
      <w:r w:rsidR="00F71621" w:rsidRPr="00F71621">
        <w:rPr>
          <w:i/>
          <w:noProof/>
        </w:rPr>
        <w:t>et al.</w:t>
      </w:r>
      <w:r w:rsidR="00F71621" w:rsidRPr="00F71621">
        <w:rPr>
          <w:noProof/>
        </w:rPr>
        <w:t>, 1995)</w:t>
      </w:r>
      <w:r>
        <w:fldChar w:fldCharType="end"/>
      </w:r>
      <w:r>
        <w:t xml:space="preserve">. A depletion of opsonisation-capable molecules results in increased immune evasion of </w:t>
      </w:r>
      <w:r w:rsidR="00F45958" w:rsidRPr="00F45958">
        <w:rPr>
          <w:i/>
          <w:iCs/>
        </w:rPr>
        <w:t>S. aureus</w:t>
      </w:r>
      <w:r w:rsidR="00AB3CB7">
        <w:rPr>
          <w:i/>
          <w:iCs/>
        </w:rPr>
        <w:t>,</w:t>
      </w:r>
      <w:r>
        <w:rPr>
          <w:i/>
        </w:rPr>
        <w:t xml:space="preserve"> </w:t>
      </w:r>
      <w:r>
        <w:t xml:space="preserve">that in turn impacts formation of fibrin clots through production of coagulase, allowing </w:t>
      </w:r>
      <w:r>
        <w:rPr>
          <w:i/>
        </w:rPr>
        <w:t>C. albicans</w:t>
      </w:r>
      <w:r w:rsidR="0073580A" w:rsidRPr="0073580A">
        <w:rPr>
          <w:i/>
          <w:iCs/>
        </w:rPr>
        <w:t xml:space="preserve"> </w:t>
      </w:r>
      <w:r>
        <w:t xml:space="preserve">to evade phagocytosis </w:t>
      </w:r>
      <w:r>
        <w:fldChar w:fldCharType="begin" w:fldLock="1"/>
      </w:r>
      <w:r w:rsidR="00B145F9">
        <w:instrText>ADDIN CSL_CITATION { "citationItems" : [ { "id" : "ITEM-1", "itemData" : { "DOI" : "10.1016/j.ijmm.2013.02.011", "ISBN" : "1618-0607 (Electronic)\\r1438-4221 (Linking)", "ISSN" : "16180607", "PMID" : "23684234", "abstract" : "Staphylococcus aureus and Candida species are increasingly coisolated from implant-associated polymicrobial infections creating an incremental health care problem. Synergistic effects between both genera seem to facilitate the formation of mixed S. aureus-Candida biofilms, which is thought to play a critical role in coinfections with these microorganisms. To identify and characterize S. aureus factors involved in the interaction with Candida species, we affinity-panned an S. aureus phage display library against Candida biofilms in the presence or absence of fibrinogen. Repeatedly isolated clones contained DNA fragments encoding portions of the S. aureus fibrinogen-binding proteins coagulase or Efb. The coagulase binds to prothrombin in a 1:1 ratio thereby inducing a conformational change and non-proteolytic activation of prothrombin, which in turn cleaves fibrinogen to fibrin. Efb has been known to inhibit opsonization. To study the role of coagulase and Efb in the S. aureus-Candida cross-kingdom interaction, we performed flow-cytometric phagocytosis assays. Preincubation with coagulase reduced the phagocytosis of Candida yeasts by granulocytes significantly and dose-dependently. By using confocal laser scanning microscopy, we demonstrated that the coagulase mediated the formation of fibrin surrounding the candidal cells. Furthermore, the addition of Efb significantly protected the yeasts against phagocytosis by granulocytes in a dose-dependent and saturable fashion. In conclusion, the inhibition of phagocytosis of Candida cells by coagulase and Efb via two distinct mechanisms suggests that S. aureus might be beneficial for Candida to persist as it helps Candida to circumvent the host immune system. \u00a9 2013 Elsevier GmbH.", "author" : [ { "dropping-particle" : "", "family" : "Fehrmann", "given" : "Carsten", "non-dropping-particle" : "", "parse-names" : false, "suffix" : "" }, { "dropping-particle" : "", "family" : "Jurk", "given" : "Kerstin", "non-dropping-particle" : "", "parse-names" : false, "suffix" : "" }, { "dropping-particle" : "", "family" : "Bertling", "given" : "Anne", "non-dropping-particle" : "", "parse-names" : false, "suffix" : "" }, { "dropping-particle" : "", "family" : "Seidel", "given" : "Gabriela", "non-dropping-particle" : "", "parse-names" : false, "suffix" : "" }, { "dropping-particle" : "", "family" : "Fegeler", "given" : "Wolfgang", "non-dropping-particle" : "", "parse-names" : false, "suffix" : "" }, { "dropping-particle" : "", "family" : "Kehrel", "given" : "Beate E.", "non-dropping-particle" : "", "parse-names" : false, "suffix" : "" }, { "dropping-particle" : "", "family" : "Peters", "given" : "Georg", "non-dropping-particle" : "", "parse-names" : false, "suffix" : "" }, { "dropping-particle" : "", "family" : "Becker", "given" : "Karsten", "non-dropping-particle" : "", "parse-names" : false, "suffix" : "" }, { "dropping-particle" : "", "family" : "Heilmann", "given" : "Christine", "non-dropping-particle" : "", "parse-names" : false, "suffix" : "" } ], "container-title" : "International Journal of Medical Microbiology", "id" : "ITEM-1", "issue" : "5", "issued" : { "date-parts" : [ [ "2013", "7" ] ] }, "page" : "230-238", "title" : "Role for the fibrinogen-binding proteins Coagulase and Efb in the Staphylococcus aureus-Candida interaction", "type" : "article-journal", "volume" : "303" }, "uris" : [ "http://www.mendeley.com/documents/?uuid=95793564-b69e-3c0a-991c-7838e867bc31" ] } ], "mendeley" : { "formattedCitation" : "(Fehrmann &lt;i&gt;et al.&lt;/i&gt;, 2013)", "plainTextFormattedCitation" : "(Fehrmann et al., 2013)", "previouslyFormattedCitation" : "(Fehrmann &lt;i&gt;et al.&lt;/i&gt;, 2013)" }, "properties" : {  }, "schema" : "https://github.com/citation-style-language/schema/raw/master/csl-citation.json" }</w:instrText>
      </w:r>
      <w:r>
        <w:fldChar w:fldCharType="separate"/>
      </w:r>
      <w:r w:rsidR="00F71621" w:rsidRPr="00F71621">
        <w:rPr>
          <w:noProof/>
        </w:rPr>
        <w:t xml:space="preserve">(Fehrmann </w:t>
      </w:r>
      <w:r w:rsidR="00F71621" w:rsidRPr="00F71621">
        <w:rPr>
          <w:i/>
          <w:noProof/>
        </w:rPr>
        <w:t>et al.</w:t>
      </w:r>
      <w:r w:rsidR="00F71621" w:rsidRPr="00F71621">
        <w:rPr>
          <w:noProof/>
        </w:rPr>
        <w:t>, 2013)</w:t>
      </w:r>
      <w:r>
        <w:fldChar w:fldCharType="end"/>
      </w:r>
      <w:r>
        <w:t>.</w:t>
      </w:r>
      <w:r w:rsidR="0073580A" w:rsidRPr="0073580A">
        <w:rPr>
          <w:i/>
          <w:iCs/>
        </w:rPr>
        <w:t xml:space="preserve"> </w:t>
      </w:r>
      <w:r>
        <w:t xml:space="preserve">Finding out whether organisms, known to be either competitive or cooperative with </w:t>
      </w:r>
      <w:r w:rsidR="00F45958" w:rsidRPr="00F45958">
        <w:rPr>
          <w:i/>
          <w:iCs/>
        </w:rPr>
        <w:t>S. aureus</w:t>
      </w:r>
      <w:r w:rsidR="00AB3CB7">
        <w:rPr>
          <w:i/>
          <w:iCs/>
        </w:rPr>
        <w:t>,</w:t>
      </w:r>
      <w:r>
        <w:rPr>
          <w:i/>
        </w:rPr>
        <w:t xml:space="preserve"> </w:t>
      </w:r>
      <w:r>
        <w:t xml:space="preserve">could augment infection would shed some onto the possible molecular mechanisms involved. Moreover, in order to expand the concept of augmentation to other bacteria, it would be of interest to see whether pathogenesis of bacteria such as </w:t>
      </w:r>
      <w:r>
        <w:rPr>
          <w:i/>
        </w:rPr>
        <w:t xml:space="preserve">S. pneumoniae </w:t>
      </w:r>
      <w:r>
        <w:t xml:space="preserve">can also be augmented by commensal bacteria or cell wall material. In an attempt to recapitulate human wound infection with </w:t>
      </w:r>
      <w:r w:rsidR="00F45958" w:rsidRPr="00F45958">
        <w:rPr>
          <w:i/>
          <w:iCs/>
        </w:rPr>
        <w:t>S. aureus</w:t>
      </w:r>
      <w:r w:rsidR="00AB3CB7">
        <w:rPr>
          <w:i/>
          <w:iCs/>
        </w:rPr>
        <w:t>,</w:t>
      </w:r>
      <w:r>
        <w:t xml:space="preserve"> it would be of interest to utilize </w:t>
      </w:r>
      <w:r>
        <w:rPr>
          <w:i/>
        </w:rPr>
        <w:t>ex-vivo</w:t>
      </w:r>
      <w:r w:rsidR="0073580A" w:rsidRPr="0073580A">
        <w:rPr>
          <w:i/>
          <w:iCs/>
        </w:rPr>
        <w:t xml:space="preserve"> </w:t>
      </w:r>
      <w:r>
        <w:t xml:space="preserve">grown human skin </w:t>
      </w:r>
      <w:r>
        <w:fldChar w:fldCharType="begin" w:fldLock="1"/>
      </w:r>
      <w:r w:rsidR="00B145F9">
        <w:instrText>ADDIN CSL_CITATION { "citationItems" : [ { "id" : "ITEM-1", "itemData" : { "DOI" : "10.1007/s00403-009-1009-8", "ISBN" : "0040300910098", "ISSN" : "03403696", "PMID" : "19956960", "abstract" : "Wound infections with multi-drug resistant bacteria increase morbidity and mortality and have considerable socioeconomic impact. They can lead to impaired wound healing, resulting in rising treatment costs. The aim of this study was to investigate an ex vivo human wound infection model. Human full-thickness skin from the operating room (OR) was placed into the Bo-Drum and cultivated for 7 days in an air-liquid interphase. On day 8, the skin was inoculated with either (1) Pseudomonas aeruginosa, (2) Staphylococcus aureus (10(5) CFU, n = 3) or (3) carrier control. 1, 3 and 7 days after inoculation colony forming units in the tissue/media were determined and cytokine expression was quantified. A reliable and reproducible wound infection could be established for 7 days. At this time point, 1.8 x 10(8) CFU/g tissue of P. aeruginosa and 2 x 10(7) CFU/g tissue of S. aureus were detected. Immunohistochemical analysis demonstrated bacterial infection and epidermolysis in infected skin. RT-PCR analysis exhibited a significant induction of proinflammatory cytokines after infection. The BO-drum is a robust, easy-to-use, sterilizable and reusable ex vivo full-skin culture system. For investigation of wound infection, treatment and healing, the BO-drum presents a convenient model and may help to standardize wound research.", "author" : [ { "dropping-particle" : "", "family" : "Steinstraesser", "given" : "Lars", "non-dropping-particle" : "", "parse-names" : false, "suffix" : "" }, { "dropping-particle" : "", "family" : "Sorkin", "given" : "M", "non-dropping-particle" : "", "parse-names" : false, "suffix" : "" }, { "dropping-particle" : "", "family" : "Niederbichler", "given" : "A D", "non-dropping-particle" : "", "parse-names" : false, "suffix" : "" }, { "dropping-particle" : "", "family" : "Becerikli", "given" : "M", "non-dropping-particle" : "", "parse-names" : false, "suffix" : "" }, { "dropping-particle" : "", "family" : "Stupka", "given" : "J", "non-dropping-particle" : "", "parse-names" : false, "suffix" : "" }, { "dropping-particle" : "", "family" : "Daigeler", "given" : "A", "non-dropping-particle" : "", "parse-names" : false, "suffix" : "" }, { "dropping-particle" : "", "family" : "Kesting", "given" : "M R", "non-dropping-particle" : "", "parse-names" : false, "suffix" : "" }, { "dropping-particle" : "", "family" : "Stricker", "given" : "I", "non-dropping-particle" : "", "parse-names" : false, "suffix" : "" }, { "dropping-particle" : "", "family" : "Jacobsen", "given" : "F", "non-dropping-particle" : "", "parse-names" : false, "suffix" : "" }, { "dropping-particle" : "", "family" : "Schulte", "given" : "M", "non-dropping-particle" : "", "parse-names" : false, "suffix" : "" } ], "container-title" : "Archives of Dermatological Research", "id" : "ITEM-1", "issue" : "5", "issued" : { "date-parts" : [ [ "2010", "7" ] ] }, "page" : "357-365", "publisher" : "Springer", "title" : "A novel human skin chamber model to study wound infection ex vivo", "type" : "article-journal", "volume" : "302" }, "uris" : [ "http://www.mendeley.com/documents/?uuid=1fb61f7f-65c1-34ab-827d-56efba130510" ] }, { "id" : "ITEM-2", "itemData" : { "DOI" : "10.1038/nature05664", "ISBN" : "0028-0836 U6 - ctx_ver=Z39.88-2004&amp;ctx_enc=info%3Aofi%2Fenc%3AUTF-8&amp;rfr_id=info:sid/summon.serialssolutions.com&amp;rft_val_fmt=info:ofi/fmt:kev:mtx:journal&amp;rft.genre=article&amp;rft.atitle=Progress+and+opportunities+for+tissue-engineered+skin&amp;rft.jtitle=Nature&amp;rft.au=MacNeil%2C+Sheila&amp;rft.date=2007-02-22&amp;rft.pub=Nature+Publishing+Group&amp;rft.issn=0028-0836&amp;rft.volume=445&amp;rft.issue=7130&amp;rft.spage=874&amp;rft.epage=880&amp;rft_id=info:doi/10.1038%2Fnature05664&amp;rft.externalDBID=GNAA&amp;rft.externalDocID=17314974 U7 -", "ISSN" : "14764687", "PMID" : "17314974", "abstract" : "Tissue-engineered skin is now a reality. For patients with extensive full-thickness burns, laboratory expansion of skin cells to achieve barrier function can make the difference between life and death, and it was this acute need that drove the initiation of tissue engineering in the 1980s. A much larger group of patients have ulcers resistant to conventional healing, and treatments using cultured skin cells have been devised to restart the wound-healing process. In the laboratory, the use of tissue-engineered skin provides insight into the behaviour of skin cells in healthy skin and in diseases such as vitiligo, melanoma, psoriasis and blistering disorders.", "author" : [ { "dropping-particle" : "", "family" : "MacNeil", "given" : "Sheila", "non-dropping-particle" : "", "parse-names" : false, "suffix" : "" } ], "container-title" : "Nature", "id" : "ITEM-2", "issue" : "7130", "issued" : { "date-parts" : [ [ "2007" ] ] }, "page" : "874-880", "title" : "Progress and opportunities for tissue-engineered skin", "type" : "article", "volume" : "445" }, "uris" : [ "http://www.mendeley.com/documents/?uuid=c2d60499-598c-349b-93c4-f20aa761aec7" ] } ], "mendeley" : { "formattedCitation" : "(MacNeil, 2007; Steinstraesser &lt;i&gt;et al.&lt;/i&gt;, 2010)", "plainTextFormattedCitation" : "(MacNeil, 2007; Steinstraesser et al., 2010)", "previouslyFormattedCitation" : "(MacNeil, 2007; Steinstraesser &lt;i&gt;et al.&lt;/i&gt;, 2010)" }, "properties" : {  }, "schema" : "https://github.com/citation-style-language/schema/raw/master/csl-citation.json" }</w:instrText>
      </w:r>
      <w:r>
        <w:fldChar w:fldCharType="separate"/>
      </w:r>
      <w:r w:rsidR="00F71621" w:rsidRPr="00F71621">
        <w:rPr>
          <w:noProof/>
        </w:rPr>
        <w:t xml:space="preserve">(MacNeil, 2007; Steinstraesser </w:t>
      </w:r>
      <w:r w:rsidR="00F71621" w:rsidRPr="00F71621">
        <w:rPr>
          <w:i/>
          <w:noProof/>
        </w:rPr>
        <w:t>et al.</w:t>
      </w:r>
      <w:r w:rsidR="00F71621" w:rsidRPr="00F71621">
        <w:rPr>
          <w:noProof/>
        </w:rPr>
        <w:t>, 2010)</w:t>
      </w:r>
      <w:r>
        <w:fldChar w:fldCharType="end"/>
      </w:r>
      <w:r>
        <w:t xml:space="preserve"> to study bacterial dynamics in a polymicrobial environment of a wound infection.</w:t>
      </w:r>
    </w:p>
    <w:p w14:paraId="0F073BD3" w14:textId="77777777" w:rsidR="00C97249" w:rsidRDefault="00C97249" w:rsidP="00C97249"/>
    <w:p w14:paraId="238EBA29" w14:textId="3EC98014" w:rsidR="00C97249" w:rsidRPr="002B29DC" w:rsidRDefault="00C97249" w:rsidP="00C97249">
      <w:pPr>
        <w:rPr>
          <w:u w:val="single"/>
        </w:rPr>
      </w:pPr>
      <w:r>
        <w:lastRenderedPageBreak/>
        <w:t xml:space="preserve">Overall my work has highlighted a novel facet of </w:t>
      </w:r>
      <w:r w:rsidR="00F45958" w:rsidRPr="00F45958">
        <w:rPr>
          <w:i/>
          <w:iCs/>
        </w:rPr>
        <w:t>S. aureus</w:t>
      </w:r>
      <w:r w:rsidR="0073580A" w:rsidRPr="0073580A">
        <w:rPr>
          <w:i/>
          <w:iCs/>
        </w:rPr>
        <w:t xml:space="preserve"> </w:t>
      </w:r>
      <w:r>
        <w:t>pathogenesis. It may be part of a wider phenomenon across pathogenic bacteria with significant translational potential to develop novel central regimes to combat infectious disease.</w:t>
      </w:r>
    </w:p>
    <w:p w14:paraId="35888CB0" w14:textId="77777777" w:rsidR="00C97249" w:rsidRDefault="00C97249" w:rsidP="00C97249"/>
    <w:p w14:paraId="035AAE43" w14:textId="77777777" w:rsidR="00A96859" w:rsidRDefault="00FE5A84" w:rsidP="00A96859">
      <w:pPr>
        <w:spacing w:line="240" w:lineRule="auto"/>
      </w:pPr>
      <w:r>
        <w:br w:type="page"/>
      </w:r>
    </w:p>
    <w:p w14:paraId="4218836C" w14:textId="38CB6461" w:rsidR="00F05FDE" w:rsidRPr="00F05FDE" w:rsidRDefault="00A96859" w:rsidP="00011A69">
      <w:pPr>
        <w:pStyle w:val="Heading1"/>
        <w:spacing w:line="360" w:lineRule="auto"/>
        <w:jc w:val="center"/>
      </w:pPr>
      <w:bookmarkStart w:id="558" w:name="_Toc521494894"/>
      <w:r>
        <w:lastRenderedPageBreak/>
        <w:t>References</w:t>
      </w:r>
      <w:bookmarkEnd w:id="558"/>
    </w:p>
    <w:p w14:paraId="2A46E2A0" w14:textId="3A8F9B48" w:rsidR="00870ABA" w:rsidRPr="00870ABA" w:rsidRDefault="00206588" w:rsidP="00870ABA">
      <w:pPr>
        <w:widowControl w:val="0"/>
        <w:autoSpaceDE w:val="0"/>
        <w:autoSpaceDN w:val="0"/>
        <w:adjustRightInd w:val="0"/>
        <w:spacing w:after="240" w:line="240" w:lineRule="auto"/>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870ABA" w:rsidRPr="00870ABA">
        <w:rPr>
          <w:rFonts w:ascii="Calibri" w:eastAsia="Times New Roman" w:hAnsi="Calibri" w:cs="Times New Roman"/>
          <w:noProof/>
        </w:rPr>
        <w:t xml:space="preserve">Aalto, K. </w:t>
      </w:r>
      <w:r w:rsidR="00870ABA" w:rsidRPr="00870ABA">
        <w:rPr>
          <w:rFonts w:ascii="Calibri" w:eastAsia="Times New Roman" w:hAnsi="Calibri" w:cs="Times New Roman"/>
          <w:i/>
          <w:iCs/>
          <w:noProof/>
        </w:rPr>
        <w:t>et al.</w:t>
      </w:r>
      <w:r w:rsidR="00870ABA" w:rsidRPr="00870ABA">
        <w:rPr>
          <w:rFonts w:ascii="Calibri" w:eastAsia="Times New Roman" w:hAnsi="Calibri" w:cs="Times New Roman"/>
          <w:noProof/>
        </w:rPr>
        <w:t xml:space="preserve"> (2011) ‘Siglec-9 is a novel leukocyte ligand for vascular adhesion protein-1 and can be used in PET imaging of inflammation and cancer.’, </w:t>
      </w:r>
      <w:r w:rsidR="00870ABA" w:rsidRPr="00870ABA">
        <w:rPr>
          <w:rFonts w:ascii="Calibri" w:eastAsia="Times New Roman" w:hAnsi="Calibri" w:cs="Times New Roman"/>
          <w:i/>
          <w:iCs/>
          <w:noProof/>
        </w:rPr>
        <w:t>Blood</w:t>
      </w:r>
      <w:r w:rsidR="00870ABA" w:rsidRPr="00870ABA">
        <w:rPr>
          <w:rFonts w:ascii="Calibri" w:eastAsia="Times New Roman" w:hAnsi="Calibri" w:cs="Times New Roman"/>
          <w:noProof/>
        </w:rPr>
        <w:t>. Europe PMC Funders, 118(13), pp. 3725–33. doi: 10.1182/blood-2010-09-311076.</w:t>
      </w:r>
    </w:p>
    <w:p w14:paraId="7C70CC8B"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Abraham, E.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5) ‘Efficacy and Safety of Monoclonal Antibody to Human Tumor Necrosis Factor α in Patients With Sepsis Syndrome’, </w:t>
      </w:r>
      <w:r w:rsidRPr="00870ABA">
        <w:rPr>
          <w:rFonts w:ascii="Calibri" w:eastAsia="Times New Roman" w:hAnsi="Calibri" w:cs="Times New Roman"/>
          <w:i/>
          <w:iCs/>
          <w:noProof/>
        </w:rPr>
        <w:t>JAMA</w:t>
      </w:r>
      <w:r w:rsidRPr="00870ABA">
        <w:rPr>
          <w:rFonts w:ascii="Calibri" w:eastAsia="Times New Roman" w:hAnsi="Calibri" w:cs="Times New Roman"/>
          <w:noProof/>
        </w:rPr>
        <w:t>. American Medical Association, 273(12), p. 934. doi: 10.1001/jama.1995.03520360048038.</w:t>
      </w:r>
    </w:p>
    <w:p w14:paraId="0E63E816"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Abraham, E. P. and Chain, E. (1940) ‘An Enzyme from Bacteria able to Destroy Penicillin’, </w:t>
      </w:r>
      <w:r w:rsidRPr="00870ABA">
        <w:rPr>
          <w:rFonts w:ascii="Calibri" w:eastAsia="Times New Roman" w:hAnsi="Calibri" w:cs="Times New Roman"/>
          <w:i/>
          <w:iCs/>
          <w:noProof/>
        </w:rPr>
        <w:t>Nature</w:t>
      </w:r>
      <w:r w:rsidRPr="00870ABA">
        <w:rPr>
          <w:rFonts w:ascii="Calibri" w:eastAsia="Times New Roman" w:hAnsi="Calibri" w:cs="Times New Roman"/>
          <w:noProof/>
        </w:rPr>
        <w:t>, 146(3713), pp. 837–837. doi: 10.1038/146837a0.</w:t>
      </w:r>
    </w:p>
    <w:p w14:paraId="29CB4393"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Aderem, A. (2003) ‘Phagocytosis and the Inflammatory Response’, </w:t>
      </w:r>
      <w:r w:rsidRPr="00870ABA">
        <w:rPr>
          <w:rFonts w:ascii="Calibri" w:eastAsia="Times New Roman" w:hAnsi="Calibri" w:cs="Times New Roman"/>
          <w:i/>
          <w:iCs/>
          <w:noProof/>
        </w:rPr>
        <w:t>The Journal of Infectious Diseases</w:t>
      </w:r>
      <w:r w:rsidRPr="00870ABA">
        <w:rPr>
          <w:rFonts w:ascii="Calibri" w:eastAsia="Times New Roman" w:hAnsi="Calibri" w:cs="Times New Roman"/>
          <w:noProof/>
        </w:rPr>
        <w:t>. Oxford University Press, 187(s2), pp. S340–S345. doi: 10.1086/374747.</w:t>
      </w:r>
    </w:p>
    <w:p w14:paraId="75EC1EFD"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Adler, A.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6) ‘Panton-Valentine leukocidin-producing </w:t>
      </w:r>
      <w:r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Emerging Infectious Diseases</w:t>
      </w:r>
      <w:r w:rsidRPr="00870ABA">
        <w:rPr>
          <w:rFonts w:ascii="Calibri" w:eastAsia="Times New Roman" w:hAnsi="Calibri" w:cs="Times New Roman"/>
          <w:noProof/>
        </w:rPr>
        <w:t>. Centers for Disease Control and Prevention, pp. 1789–1790. doi: 10.3201/eid1211.060726.</w:t>
      </w:r>
    </w:p>
    <w:p w14:paraId="7E6DBFC6"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Agerberth, B.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9) ‘Antibacterial components in bronchoalveolar lavage fluid from healthy individuals and sarcoidosis patients’, </w:t>
      </w:r>
      <w:r w:rsidRPr="00870ABA">
        <w:rPr>
          <w:rFonts w:ascii="Calibri" w:eastAsia="Times New Roman" w:hAnsi="Calibri" w:cs="Times New Roman"/>
          <w:i/>
          <w:iCs/>
          <w:noProof/>
        </w:rPr>
        <w:t>American Journal of Respiratory and Critical Care Medicine</w:t>
      </w:r>
      <w:r w:rsidRPr="00870ABA">
        <w:rPr>
          <w:rFonts w:ascii="Calibri" w:eastAsia="Times New Roman" w:hAnsi="Calibri" w:cs="Times New Roman"/>
          <w:noProof/>
        </w:rPr>
        <w:t>, 160(1), pp. 283–290. doi: 10.1164/ajrccm.160.1.9807041.</w:t>
      </w:r>
    </w:p>
    <w:p w14:paraId="53631679"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Agostini, L.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4) ‘NALP3 forms an IL-1beta-processing inflammasome with increased activity in Muckle-Wells autoinflammatory disorder.’, </w:t>
      </w:r>
      <w:r w:rsidRPr="00870ABA">
        <w:rPr>
          <w:rFonts w:ascii="Calibri" w:eastAsia="Times New Roman" w:hAnsi="Calibri" w:cs="Times New Roman"/>
          <w:i/>
          <w:iCs/>
          <w:noProof/>
        </w:rPr>
        <w:t>Immunity</w:t>
      </w:r>
      <w:r w:rsidRPr="00870ABA">
        <w:rPr>
          <w:rFonts w:ascii="Calibri" w:eastAsia="Times New Roman" w:hAnsi="Calibri" w:cs="Times New Roman"/>
          <w:noProof/>
        </w:rPr>
        <w:t>, 20(3), pp. 319–25.</w:t>
      </w:r>
    </w:p>
    <w:p w14:paraId="1B62106D" w14:textId="4005E04E"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Ahmed, E. B.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11) ‘IL-6 induced by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infection prevents the induction of skin allograft acceptance in mice’, </w:t>
      </w:r>
      <w:r w:rsidRPr="00870ABA">
        <w:rPr>
          <w:rFonts w:ascii="Calibri" w:eastAsia="Times New Roman" w:hAnsi="Calibri" w:cs="Times New Roman"/>
          <w:i/>
          <w:iCs/>
          <w:noProof/>
        </w:rPr>
        <w:t>American Journal of Transplantation</w:t>
      </w:r>
      <w:r w:rsidRPr="00870ABA">
        <w:rPr>
          <w:rFonts w:ascii="Calibri" w:eastAsia="Times New Roman" w:hAnsi="Calibri" w:cs="Times New Roman"/>
          <w:noProof/>
        </w:rPr>
        <w:t>. NIH Public Access, 11(5), pp. 936–946. doi: 10.1111/j.1600-6143.2011.03476.x.</w:t>
      </w:r>
    </w:p>
    <w:p w14:paraId="1C1CF1BA"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Aikin Charles G Cochrane, B. S. (1970) ‘Immunologic Reactions Effect on Various Protein of Cobra Venom: Its by a in Vivo Complement Depletion of Plasma’, </w:t>
      </w:r>
      <w:r w:rsidRPr="00870ABA">
        <w:rPr>
          <w:rFonts w:ascii="Calibri" w:eastAsia="Times New Roman" w:hAnsi="Calibri" w:cs="Times New Roman"/>
          <w:i/>
          <w:iCs/>
          <w:noProof/>
        </w:rPr>
        <w:t>J Immunol</w:t>
      </w:r>
      <w:r w:rsidRPr="00870ABA">
        <w:rPr>
          <w:rFonts w:ascii="Calibri" w:eastAsia="Times New Roman" w:hAnsi="Calibri" w:cs="Times New Roman"/>
          <w:noProof/>
        </w:rPr>
        <w:t>, 105, pp. 55–69.</w:t>
      </w:r>
    </w:p>
    <w:p w14:paraId="1D723507"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Akira, S. and Takeda, K. (2004) ‘Toll-like receptor signalling’, </w:t>
      </w:r>
      <w:r w:rsidRPr="00870ABA">
        <w:rPr>
          <w:rFonts w:ascii="Calibri" w:eastAsia="Times New Roman" w:hAnsi="Calibri" w:cs="Times New Roman"/>
          <w:i/>
          <w:iCs/>
          <w:noProof/>
        </w:rPr>
        <w:t>Nature Reviews Immunology</w:t>
      </w:r>
      <w:r w:rsidRPr="00870ABA">
        <w:rPr>
          <w:rFonts w:ascii="Calibri" w:eastAsia="Times New Roman" w:hAnsi="Calibri" w:cs="Times New Roman"/>
          <w:noProof/>
        </w:rPr>
        <w:t>. Nature Publishing Group, 4(7), pp. 499–511. doi: 10.1038/nri1391.</w:t>
      </w:r>
    </w:p>
    <w:p w14:paraId="416919D2"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Albertson, D., Natsios, G. A. and Gleckman, R. (1978) ‘Septic shock with </w:t>
      </w:r>
      <w:r w:rsidRPr="00E45587">
        <w:rPr>
          <w:rFonts w:ascii="Calibri" w:eastAsia="Times New Roman" w:hAnsi="Calibri" w:cs="Times New Roman"/>
          <w:i/>
          <w:iCs/>
          <w:noProof/>
        </w:rPr>
        <w:t>Micrococcus luteus</w:t>
      </w:r>
      <w:r w:rsidRPr="00870ABA">
        <w:rPr>
          <w:rFonts w:ascii="Calibri" w:eastAsia="Times New Roman" w:hAnsi="Calibri" w:cs="Times New Roman"/>
          <w:noProof/>
        </w:rPr>
        <w:t xml:space="preserve">’, in </w:t>
      </w:r>
      <w:r w:rsidRPr="00870ABA">
        <w:rPr>
          <w:rFonts w:ascii="Calibri" w:eastAsia="Times New Roman" w:hAnsi="Calibri" w:cs="Times New Roman"/>
          <w:i/>
          <w:iCs/>
          <w:noProof/>
        </w:rPr>
        <w:t>Arch.Intern.Med.</w:t>
      </w:r>
      <w:r w:rsidRPr="00870ABA">
        <w:rPr>
          <w:rFonts w:ascii="Calibri" w:eastAsia="Times New Roman" w:hAnsi="Calibri" w:cs="Times New Roman"/>
          <w:noProof/>
        </w:rPr>
        <w:t>, pp. 487–488.</w:t>
      </w:r>
    </w:p>
    <w:p w14:paraId="781063AE"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Allen, J. E. and Sutherland, T. E. (2014) ‘Host protective roles of type 2 immunity: Parasite killing and tissue repair, flip sides of the same coin’, </w:t>
      </w:r>
      <w:r w:rsidRPr="00870ABA">
        <w:rPr>
          <w:rFonts w:ascii="Calibri" w:eastAsia="Times New Roman" w:hAnsi="Calibri" w:cs="Times New Roman"/>
          <w:i/>
          <w:iCs/>
          <w:noProof/>
        </w:rPr>
        <w:t>Seminars in Immunology</w:t>
      </w:r>
      <w:r w:rsidRPr="00870ABA">
        <w:rPr>
          <w:rFonts w:ascii="Calibri" w:eastAsia="Times New Roman" w:hAnsi="Calibri" w:cs="Times New Roman"/>
          <w:noProof/>
        </w:rPr>
        <w:t>, pp. 329–340. doi: 10.1016/j.smim.2014.06.003.</w:t>
      </w:r>
    </w:p>
    <w:p w14:paraId="27CCF49C" w14:textId="2F3AF86C" w:rsidR="00870ABA" w:rsidRPr="00236F57" w:rsidRDefault="00870ABA" w:rsidP="00870ABA">
      <w:pPr>
        <w:widowControl w:val="0"/>
        <w:autoSpaceDE w:val="0"/>
        <w:autoSpaceDN w:val="0"/>
        <w:adjustRightInd w:val="0"/>
        <w:spacing w:after="240" w:line="240" w:lineRule="auto"/>
        <w:rPr>
          <w:rFonts w:ascii="Calibri" w:eastAsia="Times New Roman" w:hAnsi="Calibri" w:cs="Times New Roman"/>
          <w:noProof/>
          <w:lang w:val="nl-NL"/>
        </w:rPr>
      </w:pPr>
      <w:r w:rsidRPr="00236F57">
        <w:rPr>
          <w:rFonts w:ascii="Calibri" w:eastAsia="Times New Roman" w:hAnsi="Calibri" w:cs="Times New Roman"/>
          <w:noProof/>
          <w:lang w:val="nl-NL"/>
        </w:rPr>
        <w:t xml:space="preserve">Allen, K. B. </w:t>
      </w:r>
      <w:r w:rsidRPr="00236F57">
        <w:rPr>
          <w:rFonts w:ascii="Calibri" w:eastAsia="Times New Roman" w:hAnsi="Calibri" w:cs="Times New Roman"/>
          <w:i/>
          <w:iCs/>
          <w:noProof/>
          <w:lang w:val="nl-NL"/>
        </w:rPr>
        <w:t>et al.</w:t>
      </w:r>
      <w:r w:rsidRPr="00236F57">
        <w:rPr>
          <w:rFonts w:ascii="Calibri" w:eastAsia="Times New Roman" w:hAnsi="Calibri" w:cs="Times New Roman"/>
          <w:noProof/>
          <w:lang w:val="nl-NL"/>
        </w:rPr>
        <w:t xml:space="preserve"> (2014) ‘</w:t>
      </w:r>
      <w:r w:rsidR="00E45587" w:rsidRPr="00E45587">
        <w:rPr>
          <w:rFonts w:ascii="Calibri" w:eastAsia="Times New Roman" w:hAnsi="Calibri" w:cs="Times New Roman"/>
          <w:i/>
          <w:iCs/>
          <w:noProof/>
          <w:lang w:val="nl-NL"/>
        </w:rPr>
        <w:t>Staphylococcus aureus</w:t>
      </w:r>
      <w:r w:rsidRPr="00236F57">
        <w:rPr>
          <w:rFonts w:ascii="Calibri" w:eastAsia="Times New Roman" w:hAnsi="Calibri" w:cs="Times New Roman"/>
          <w:noProof/>
          <w:lang w:val="nl-NL"/>
        </w:rPr>
        <w:t xml:space="preserve"> Infections After Elective Cardiothoracic Surgery: Observations From an International Randomized Placebo-Controlled Trial of an </w:t>
      </w:r>
      <w:r w:rsidRPr="00236F57">
        <w:rPr>
          <w:rFonts w:ascii="Calibri" w:eastAsia="Times New Roman" w:hAnsi="Calibri" w:cs="Times New Roman"/>
          <w:noProof/>
          <w:lang w:val="nl-NL"/>
        </w:rPr>
        <w:lastRenderedPageBreak/>
        <w:t xml:space="preserve">Investigational S aureus Vaccine’, </w:t>
      </w:r>
      <w:r w:rsidRPr="00236F57">
        <w:rPr>
          <w:rFonts w:ascii="Calibri" w:eastAsia="Times New Roman" w:hAnsi="Calibri" w:cs="Times New Roman"/>
          <w:i/>
          <w:iCs/>
          <w:noProof/>
          <w:lang w:val="nl-NL"/>
        </w:rPr>
        <w:t>Open forum infectuos diseases</w:t>
      </w:r>
      <w:r w:rsidRPr="00236F57">
        <w:rPr>
          <w:rFonts w:ascii="Calibri" w:eastAsia="Times New Roman" w:hAnsi="Calibri" w:cs="Times New Roman"/>
          <w:noProof/>
          <w:lang w:val="nl-NL"/>
        </w:rPr>
        <w:t>, pp. 1–7. doi: 10.1093/ofid/ofu071.</w:t>
      </w:r>
    </w:p>
    <w:p w14:paraId="7CD0DBCF"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Alper, C. A.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1969) ‘Human C’3: evidence for the liver as the primary site of synthesis.’, </w:t>
      </w:r>
      <w:r w:rsidRPr="00870ABA">
        <w:rPr>
          <w:rFonts w:ascii="Calibri" w:eastAsia="Times New Roman" w:hAnsi="Calibri" w:cs="Times New Roman"/>
          <w:i/>
          <w:iCs/>
          <w:noProof/>
        </w:rPr>
        <w:t>Science (New York, N.Y.)</w:t>
      </w:r>
      <w:r w:rsidRPr="00870ABA">
        <w:rPr>
          <w:rFonts w:ascii="Calibri" w:eastAsia="Times New Roman" w:hAnsi="Calibri" w:cs="Times New Roman"/>
          <w:noProof/>
        </w:rPr>
        <w:t>, 163(3864), pp. 286–8. doi: 10.1126/science.163.3864.286.</w:t>
      </w:r>
    </w:p>
    <w:p w14:paraId="738D9DEA"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An, Y. H. and Friedman, R. J. (1998) ‘Animal Models of Orthopedic Implant Infection’, </w:t>
      </w:r>
      <w:r w:rsidRPr="00870ABA">
        <w:rPr>
          <w:rFonts w:ascii="Calibri" w:eastAsia="Times New Roman" w:hAnsi="Calibri" w:cs="Times New Roman"/>
          <w:i/>
          <w:iCs/>
          <w:noProof/>
        </w:rPr>
        <w:t>Journal of Investigative Surgery</w:t>
      </w:r>
      <w:r w:rsidRPr="00870ABA">
        <w:rPr>
          <w:rFonts w:ascii="Calibri" w:eastAsia="Times New Roman" w:hAnsi="Calibri" w:cs="Times New Roman"/>
          <w:noProof/>
        </w:rPr>
        <w:t>, 11(2), pp. 139–146. doi: 10.3109/08941939809032193.</w:t>
      </w:r>
    </w:p>
    <w:p w14:paraId="1AF014D1"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Anderson, J. M. and Van Itallie, C. M. (2009) ‘Physiology and function of the tight junction.’, </w:t>
      </w:r>
      <w:r w:rsidRPr="00870ABA">
        <w:rPr>
          <w:rFonts w:ascii="Calibri" w:eastAsia="Times New Roman" w:hAnsi="Calibri" w:cs="Times New Roman"/>
          <w:i/>
          <w:iCs/>
          <w:noProof/>
        </w:rPr>
        <w:t>Cold Spring Harbor perspectives in biology</w:t>
      </w:r>
      <w:r w:rsidRPr="00870ABA">
        <w:rPr>
          <w:rFonts w:ascii="Calibri" w:eastAsia="Times New Roman" w:hAnsi="Calibri" w:cs="Times New Roman"/>
          <w:noProof/>
        </w:rPr>
        <w:t>. doi: 10.1101/cshperspect.a002584.</w:t>
      </w:r>
    </w:p>
    <w:p w14:paraId="075B64AE" w14:textId="6981F124"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Andrey, D. O.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10) ‘Control of the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toxic shock tst promoter by the global regulator SarA’, </w:t>
      </w:r>
      <w:r w:rsidRPr="00870ABA">
        <w:rPr>
          <w:rFonts w:ascii="Calibri" w:eastAsia="Times New Roman" w:hAnsi="Calibri" w:cs="Times New Roman"/>
          <w:i/>
          <w:iCs/>
          <w:noProof/>
        </w:rPr>
        <w:t>Journal of Bacteriology</w:t>
      </w:r>
      <w:r w:rsidRPr="00870ABA">
        <w:rPr>
          <w:rFonts w:ascii="Calibri" w:eastAsia="Times New Roman" w:hAnsi="Calibri" w:cs="Times New Roman"/>
          <w:noProof/>
        </w:rPr>
        <w:t>. American Society for Microbiology (ASM), 192(22), pp. 6077–6085. doi: 10.1128/JB.00146-10.</w:t>
      </w:r>
    </w:p>
    <w:p w14:paraId="58321704"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Andriole, V. T., Nagel, D. A. and Southwick, W. O. (1974) ‘Chronic staphylococcal osteomyelitis: An experimental model’, </w:t>
      </w:r>
      <w:r w:rsidRPr="00870ABA">
        <w:rPr>
          <w:rFonts w:ascii="Calibri" w:eastAsia="Times New Roman" w:hAnsi="Calibri" w:cs="Times New Roman"/>
          <w:i/>
          <w:iCs/>
          <w:noProof/>
        </w:rPr>
        <w:t>Yale Journal of Biology and Medicine</w:t>
      </w:r>
      <w:r w:rsidRPr="00870ABA">
        <w:rPr>
          <w:rFonts w:ascii="Calibri" w:eastAsia="Times New Roman" w:hAnsi="Calibri" w:cs="Times New Roman"/>
          <w:noProof/>
        </w:rPr>
        <w:t>. Yale Journal of Biology and Medicine, 47(1), pp. 33–39.</w:t>
      </w:r>
    </w:p>
    <w:p w14:paraId="14A9C9F3"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Arciola, C. R.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2) ‘Biofilm formation in </w:t>
      </w:r>
      <w:r w:rsidRPr="00EB414E">
        <w:rPr>
          <w:rFonts w:ascii="Calibri" w:eastAsia="Times New Roman" w:hAnsi="Calibri" w:cs="Times New Roman"/>
          <w:i/>
          <w:iCs/>
          <w:noProof/>
        </w:rPr>
        <w:t>Staphylococcus</w:t>
      </w:r>
      <w:r w:rsidRPr="00870ABA">
        <w:rPr>
          <w:rFonts w:ascii="Calibri" w:eastAsia="Times New Roman" w:hAnsi="Calibri" w:cs="Times New Roman"/>
          <w:noProof/>
        </w:rPr>
        <w:t xml:space="preserve"> implant infections. A review of molecular mechanisms and implications for biofilm-resistant materials’, </w:t>
      </w:r>
      <w:r w:rsidRPr="00870ABA">
        <w:rPr>
          <w:rFonts w:ascii="Calibri" w:eastAsia="Times New Roman" w:hAnsi="Calibri" w:cs="Times New Roman"/>
          <w:i/>
          <w:iCs/>
          <w:noProof/>
        </w:rPr>
        <w:t>Biomaterials</w:t>
      </w:r>
      <w:r w:rsidRPr="00870ABA">
        <w:rPr>
          <w:rFonts w:ascii="Calibri" w:eastAsia="Times New Roman" w:hAnsi="Calibri" w:cs="Times New Roman"/>
          <w:noProof/>
        </w:rPr>
        <w:t>. Elsevier, pp. 5967–5982. doi: 10.1016/j.biomaterials.2012.05.031.</w:t>
      </w:r>
    </w:p>
    <w:p w14:paraId="50B52C6B"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Armant, M.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9) ‘CD47 Ligation Selectively Downregulates Human Interleukin 12 Production’, </w:t>
      </w:r>
      <w:r w:rsidRPr="00870ABA">
        <w:rPr>
          <w:rFonts w:ascii="Calibri" w:eastAsia="Times New Roman" w:hAnsi="Calibri" w:cs="Times New Roman"/>
          <w:i/>
          <w:iCs/>
          <w:noProof/>
        </w:rPr>
        <w:t>J. Exp. Med</w:t>
      </w:r>
      <w:r w:rsidRPr="00870ABA">
        <w:rPr>
          <w:rFonts w:ascii="Calibri" w:eastAsia="Times New Roman" w:hAnsi="Calibri" w:cs="Times New Roman"/>
          <w:noProof/>
        </w:rPr>
        <w:t>, 190(8), pp. 1175–1181.</w:t>
      </w:r>
    </w:p>
    <w:p w14:paraId="5175E71A"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Aruffo:, A.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0) ‘CD44 Is the Principal Cell Surface Receptor for Hyaluronate’, </w:t>
      </w:r>
      <w:r w:rsidRPr="00870ABA">
        <w:rPr>
          <w:rFonts w:ascii="Calibri" w:eastAsia="Times New Roman" w:hAnsi="Calibri" w:cs="Times New Roman"/>
          <w:i/>
          <w:iCs/>
          <w:noProof/>
        </w:rPr>
        <w:t>Cell</w:t>
      </w:r>
      <w:r w:rsidRPr="00870ABA">
        <w:rPr>
          <w:rFonts w:ascii="Calibri" w:eastAsia="Times New Roman" w:hAnsi="Calibri" w:cs="Times New Roman"/>
          <w:noProof/>
        </w:rPr>
        <w:t>, 61, pp. 1303–1313.</w:t>
      </w:r>
    </w:p>
    <w:p w14:paraId="332FAF4E" w14:textId="405B89F8"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Arya, R.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5) ‘SarA based novel therapeutic candidate against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associated with vascular graft infections’, </w:t>
      </w:r>
      <w:r w:rsidRPr="00870ABA">
        <w:rPr>
          <w:rFonts w:ascii="Calibri" w:eastAsia="Times New Roman" w:hAnsi="Calibri" w:cs="Times New Roman"/>
          <w:i/>
          <w:iCs/>
          <w:noProof/>
        </w:rPr>
        <w:t>Frontiers in Microbiology</w:t>
      </w:r>
      <w:r w:rsidRPr="00870ABA">
        <w:rPr>
          <w:rFonts w:ascii="Calibri" w:eastAsia="Times New Roman" w:hAnsi="Calibri" w:cs="Times New Roman"/>
          <w:noProof/>
        </w:rPr>
        <w:t>. Frontiers Media SA, 6(MAY), p. 416. doi: 10.3389/fmicb.2015.00416.</w:t>
      </w:r>
    </w:p>
    <w:p w14:paraId="47651B87"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Atilano, M. L.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4) ‘Bacterial autolysins trim cell surface peptidoglycan to prevent detection by the drosophila innate immune system’, </w:t>
      </w:r>
      <w:r w:rsidRPr="00870ABA">
        <w:rPr>
          <w:rFonts w:ascii="Calibri" w:eastAsia="Times New Roman" w:hAnsi="Calibri" w:cs="Times New Roman"/>
          <w:i/>
          <w:iCs/>
          <w:noProof/>
        </w:rPr>
        <w:t>eLife</w:t>
      </w:r>
      <w:r w:rsidRPr="00870ABA">
        <w:rPr>
          <w:rFonts w:ascii="Calibri" w:eastAsia="Times New Roman" w:hAnsi="Calibri" w:cs="Times New Roman"/>
          <w:noProof/>
        </w:rPr>
        <w:t>. eLife Sciences Publications, Ltd, 2014(3), p. e02277. doi: 10.7554/eLife.02277.</w:t>
      </w:r>
    </w:p>
    <w:p w14:paraId="0CDDDBDE" w14:textId="38843085"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Baur, S.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4) ‘A Nasal Epithelial Receptor for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TA Governs Adhesion to Epithelial Cells and Modulates Nasal Colonization’, </w:t>
      </w:r>
      <w:r w:rsidRPr="00870ABA">
        <w:rPr>
          <w:rFonts w:ascii="Calibri" w:eastAsia="Times New Roman" w:hAnsi="Calibri" w:cs="Times New Roman"/>
          <w:i/>
          <w:iCs/>
          <w:noProof/>
        </w:rPr>
        <w:t>PLoS Pathogens</w:t>
      </w:r>
      <w:r w:rsidRPr="00870ABA">
        <w:rPr>
          <w:rFonts w:ascii="Calibri" w:eastAsia="Times New Roman" w:hAnsi="Calibri" w:cs="Times New Roman"/>
          <w:noProof/>
        </w:rPr>
        <w:t>, 10(5). doi: 10.1371/journal.ppat.1004089.</w:t>
      </w:r>
    </w:p>
    <w:p w14:paraId="3648949D"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Becken, U.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0) ‘Cell-free fusion of bacteria-containing phagosomes with endocytic compartments’, </w:t>
      </w:r>
      <w:r w:rsidRPr="00870ABA">
        <w:rPr>
          <w:rFonts w:ascii="Calibri" w:eastAsia="Times New Roman" w:hAnsi="Calibri" w:cs="Times New Roman"/>
          <w:i/>
          <w:iCs/>
          <w:noProof/>
        </w:rPr>
        <w:t>Proceedings of the National Academy of Sciences</w:t>
      </w:r>
      <w:r w:rsidRPr="00870ABA">
        <w:rPr>
          <w:rFonts w:ascii="Calibri" w:eastAsia="Times New Roman" w:hAnsi="Calibri" w:cs="Times New Roman"/>
          <w:noProof/>
        </w:rPr>
        <w:t>. National Academy of Sciences, 107(48), pp. 20726–20731. doi: 10.1073/pnas.1007295107.</w:t>
      </w:r>
    </w:p>
    <w:p w14:paraId="197A1105" w14:textId="186CC4A8"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Becker, S.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4) ‘Release of protein A from the cell wall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t>
      </w:r>
      <w:r w:rsidRPr="00870ABA">
        <w:rPr>
          <w:rFonts w:ascii="Calibri" w:eastAsia="Times New Roman" w:hAnsi="Calibri" w:cs="Times New Roman"/>
          <w:i/>
          <w:iCs/>
          <w:noProof/>
        </w:rPr>
        <w:lastRenderedPageBreak/>
        <w:t>Proceedings of the National Academy of Sciences</w:t>
      </w:r>
      <w:r w:rsidRPr="00870ABA">
        <w:rPr>
          <w:rFonts w:ascii="Calibri" w:eastAsia="Times New Roman" w:hAnsi="Calibri" w:cs="Times New Roman"/>
          <w:noProof/>
        </w:rPr>
        <w:t>, 111(4), pp. 1574–1579. doi: 10.1073/pnas.1317181111.</w:t>
      </w:r>
    </w:p>
    <w:p w14:paraId="7AEBB951" w14:textId="2375BC46"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nl-NL"/>
        </w:rPr>
        <w:t xml:space="preserve">Beenken, K. E. </w:t>
      </w:r>
      <w:r w:rsidRPr="00236F57">
        <w:rPr>
          <w:rFonts w:ascii="Calibri" w:eastAsia="Times New Roman" w:hAnsi="Calibri" w:cs="Times New Roman"/>
          <w:i/>
          <w:iCs/>
          <w:noProof/>
          <w:lang w:val="nl-NL"/>
        </w:rPr>
        <w:t>et al.</w:t>
      </w:r>
      <w:r w:rsidRPr="00236F57">
        <w:rPr>
          <w:rFonts w:ascii="Calibri" w:eastAsia="Times New Roman" w:hAnsi="Calibri" w:cs="Times New Roman"/>
          <w:noProof/>
          <w:lang w:val="nl-NL"/>
        </w:rPr>
        <w:t xml:space="preserve"> </w:t>
      </w:r>
      <w:r w:rsidRPr="00870ABA">
        <w:rPr>
          <w:rFonts w:ascii="Calibri" w:eastAsia="Times New Roman" w:hAnsi="Calibri" w:cs="Times New Roman"/>
          <w:noProof/>
        </w:rPr>
        <w:t xml:space="preserve">(2014) ‘Impact of the functional status of saeRS on in vivo phenotypes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s</w:t>
      </w:r>
      <w:r w:rsidR="00EB414E">
        <w:rPr>
          <w:rFonts w:ascii="Calibri" w:eastAsia="Times New Roman" w:hAnsi="Calibri" w:cs="Times New Roman"/>
          <w:noProof/>
        </w:rPr>
        <w:t xml:space="preserve"> </w:t>
      </w:r>
      <w:r w:rsidRPr="00870ABA">
        <w:rPr>
          <w:rFonts w:ascii="Calibri" w:eastAsia="Times New Roman" w:hAnsi="Calibri" w:cs="Times New Roman"/>
          <w:noProof/>
        </w:rPr>
        <w:t xml:space="preserve">arA mutants’, </w:t>
      </w:r>
      <w:r w:rsidRPr="00870ABA">
        <w:rPr>
          <w:rFonts w:ascii="Calibri" w:eastAsia="Times New Roman" w:hAnsi="Calibri" w:cs="Times New Roman"/>
          <w:i/>
          <w:iCs/>
          <w:noProof/>
        </w:rPr>
        <w:t>Molecular Microbiology</w:t>
      </w:r>
      <w:r w:rsidRPr="00870ABA">
        <w:rPr>
          <w:rFonts w:ascii="Calibri" w:eastAsia="Times New Roman" w:hAnsi="Calibri" w:cs="Times New Roman"/>
          <w:noProof/>
        </w:rPr>
        <w:t>. NIH Public Access, 92(6), pp. 1299–1312. doi: 10.1111/mmi.12629.</w:t>
      </w:r>
    </w:p>
    <w:p w14:paraId="403143B9" w14:textId="64E9D29E" w:rsidR="00870ABA" w:rsidRPr="00236F57" w:rsidRDefault="00870ABA" w:rsidP="00870ABA">
      <w:pPr>
        <w:widowControl w:val="0"/>
        <w:autoSpaceDE w:val="0"/>
        <w:autoSpaceDN w:val="0"/>
        <w:adjustRightInd w:val="0"/>
        <w:spacing w:after="240" w:line="240" w:lineRule="auto"/>
        <w:rPr>
          <w:rFonts w:ascii="Calibri" w:eastAsia="Times New Roman" w:hAnsi="Calibri" w:cs="Times New Roman"/>
          <w:noProof/>
          <w:lang w:val="nl-NL"/>
        </w:rPr>
      </w:pPr>
      <w:r w:rsidRPr="00870ABA">
        <w:rPr>
          <w:rFonts w:ascii="Calibri" w:eastAsia="Times New Roman" w:hAnsi="Calibri" w:cs="Times New Roman"/>
          <w:noProof/>
        </w:rPr>
        <w:t xml:space="preserve">van Belkum, A.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9a) ‘Co-evolutionary aspects of human colonisation and infection by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Infection, Genetics and Evolution</w:t>
      </w:r>
      <w:r w:rsidRPr="00870ABA">
        <w:rPr>
          <w:rFonts w:ascii="Calibri" w:eastAsia="Times New Roman" w:hAnsi="Calibri" w:cs="Times New Roman"/>
          <w:noProof/>
        </w:rPr>
        <w:t xml:space="preserve">. </w:t>
      </w:r>
      <w:r w:rsidRPr="00236F57">
        <w:rPr>
          <w:rFonts w:ascii="Calibri" w:eastAsia="Times New Roman" w:hAnsi="Calibri" w:cs="Times New Roman"/>
          <w:noProof/>
          <w:lang w:val="nl-NL"/>
        </w:rPr>
        <w:t>Elsevier, 9(1), pp. 32–47. doi: 10.1016/j.meegid.2008.09.012.</w:t>
      </w:r>
    </w:p>
    <w:p w14:paraId="3CFFEE3E" w14:textId="6F8E859A"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nl-NL"/>
        </w:rPr>
        <w:t xml:space="preserve">van Belkum, A. </w:t>
      </w:r>
      <w:r w:rsidRPr="00236F57">
        <w:rPr>
          <w:rFonts w:ascii="Calibri" w:eastAsia="Times New Roman" w:hAnsi="Calibri" w:cs="Times New Roman"/>
          <w:i/>
          <w:iCs/>
          <w:noProof/>
          <w:lang w:val="nl-NL"/>
        </w:rPr>
        <w:t>et al.</w:t>
      </w:r>
      <w:r w:rsidRPr="00236F57">
        <w:rPr>
          <w:rFonts w:ascii="Calibri" w:eastAsia="Times New Roman" w:hAnsi="Calibri" w:cs="Times New Roman"/>
          <w:noProof/>
          <w:lang w:val="nl-NL"/>
        </w:rPr>
        <w:t xml:space="preserve"> </w:t>
      </w:r>
      <w:r w:rsidRPr="00870ABA">
        <w:rPr>
          <w:rFonts w:ascii="Calibri" w:eastAsia="Times New Roman" w:hAnsi="Calibri" w:cs="Times New Roman"/>
          <w:noProof/>
        </w:rPr>
        <w:t xml:space="preserve">(2009b) ‘Co-evolutionary aspects of human colonisation and infection by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Infection, Genetics and Evolution</w:t>
      </w:r>
      <w:r w:rsidRPr="00870ABA">
        <w:rPr>
          <w:rFonts w:ascii="Calibri" w:eastAsia="Times New Roman" w:hAnsi="Calibri" w:cs="Times New Roman"/>
          <w:noProof/>
        </w:rPr>
        <w:t>, 9(1), pp. 32–47. doi: 10.1016/j.meegid.2008.09.012.</w:t>
      </w:r>
    </w:p>
    <w:p w14:paraId="416398CA"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nl-NL"/>
        </w:rPr>
        <w:t xml:space="preserve">Benard, E. L. </w:t>
      </w:r>
      <w:r w:rsidRPr="00236F57">
        <w:rPr>
          <w:rFonts w:ascii="Calibri" w:eastAsia="Times New Roman" w:hAnsi="Calibri" w:cs="Times New Roman"/>
          <w:i/>
          <w:iCs/>
          <w:noProof/>
          <w:lang w:val="nl-NL"/>
        </w:rPr>
        <w:t>et al.</w:t>
      </w:r>
      <w:r w:rsidRPr="00236F57">
        <w:rPr>
          <w:rFonts w:ascii="Calibri" w:eastAsia="Times New Roman" w:hAnsi="Calibri" w:cs="Times New Roman"/>
          <w:noProof/>
          <w:lang w:val="nl-NL"/>
        </w:rPr>
        <w:t xml:space="preserve"> </w:t>
      </w:r>
      <w:r w:rsidRPr="00870ABA">
        <w:rPr>
          <w:rFonts w:ascii="Calibri" w:eastAsia="Times New Roman" w:hAnsi="Calibri" w:cs="Times New Roman"/>
          <w:noProof/>
        </w:rPr>
        <w:t xml:space="preserve">(2012) ‘Infection of Zebrafish Embryos with Intracellular Bacterial Pathogens’, </w:t>
      </w:r>
      <w:r w:rsidRPr="00870ABA">
        <w:rPr>
          <w:rFonts w:ascii="Calibri" w:eastAsia="Times New Roman" w:hAnsi="Calibri" w:cs="Times New Roman"/>
          <w:i/>
          <w:iCs/>
          <w:noProof/>
        </w:rPr>
        <w:t>Journal of Visualized Experiments</w:t>
      </w:r>
      <w:r w:rsidRPr="00870ABA">
        <w:rPr>
          <w:rFonts w:ascii="Calibri" w:eastAsia="Times New Roman" w:hAnsi="Calibri" w:cs="Times New Roman"/>
          <w:noProof/>
        </w:rPr>
        <w:t>. MyJoVE Corporation, (61). doi: 10.3791/3781.</w:t>
      </w:r>
    </w:p>
    <w:p w14:paraId="24E9562D"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Bera, A.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6) ‘The presence of peptidoglycan O-acetyltransferase in various staphylococcal species correlates with lysozyme resistance and pathogenicity’,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74(8), pp. 4598–4604. doi: 10.1128/IAI.00301-06.</w:t>
      </w:r>
    </w:p>
    <w:p w14:paraId="269BB931" w14:textId="5A93C7B1"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nl-NL"/>
        </w:rPr>
        <w:t xml:space="preserve">van den Berg, S. </w:t>
      </w:r>
      <w:r w:rsidRPr="00236F57">
        <w:rPr>
          <w:rFonts w:ascii="Calibri" w:eastAsia="Times New Roman" w:hAnsi="Calibri" w:cs="Times New Roman"/>
          <w:i/>
          <w:iCs/>
          <w:noProof/>
          <w:lang w:val="nl-NL"/>
        </w:rPr>
        <w:t>et al.</w:t>
      </w:r>
      <w:r w:rsidRPr="00236F57">
        <w:rPr>
          <w:rFonts w:ascii="Calibri" w:eastAsia="Times New Roman" w:hAnsi="Calibri" w:cs="Times New Roman"/>
          <w:noProof/>
          <w:lang w:val="nl-NL"/>
        </w:rPr>
        <w:t xml:space="preserve"> </w:t>
      </w:r>
      <w:r w:rsidRPr="00870ABA">
        <w:rPr>
          <w:rFonts w:ascii="Calibri" w:eastAsia="Times New Roman" w:hAnsi="Calibri" w:cs="Times New Roman"/>
          <w:noProof/>
        </w:rPr>
        <w:t xml:space="preserve">(2013) ‘Distinctive Cytokines as Biomarkers Predicting Fatal Outcome of Severe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Bacteremia in Mice’, </w:t>
      </w:r>
      <w:r w:rsidRPr="00870ABA">
        <w:rPr>
          <w:rFonts w:ascii="Calibri" w:eastAsia="Times New Roman" w:hAnsi="Calibri" w:cs="Times New Roman"/>
          <w:i/>
          <w:iCs/>
          <w:noProof/>
        </w:rPr>
        <w:t>PLoS ONE</w:t>
      </w:r>
      <w:r w:rsidRPr="00870ABA">
        <w:rPr>
          <w:rFonts w:ascii="Calibri" w:eastAsia="Times New Roman" w:hAnsi="Calibri" w:cs="Times New Roman"/>
          <w:noProof/>
        </w:rPr>
        <w:t>. Edited by S. A. Cormier. Public Library of Science, 8(3), p. e59107. doi: 10.1371/journal.pone.0059107.</w:t>
      </w:r>
    </w:p>
    <w:p w14:paraId="3F1C5329"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Bertrand, J. Y.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07) ‘Definitive hematopoiesis initiates through a committed erythromyeloid progenitor in the zebrafish embryo’, </w:t>
      </w:r>
      <w:r w:rsidRPr="00870ABA">
        <w:rPr>
          <w:rFonts w:ascii="Calibri" w:eastAsia="Times New Roman" w:hAnsi="Calibri" w:cs="Times New Roman"/>
          <w:i/>
          <w:iCs/>
          <w:noProof/>
        </w:rPr>
        <w:t>Development</w:t>
      </w:r>
      <w:r w:rsidRPr="00870ABA">
        <w:rPr>
          <w:rFonts w:ascii="Calibri" w:eastAsia="Times New Roman" w:hAnsi="Calibri" w:cs="Times New Roman"/>
          <w:noProof/>
        </w:rPr>
        <w:t>. NIH Public Access, 134(23), pp. 4147–4156. doi: 10.1242/dev.012385.</w:t>
      </w:r>
    </w:p>
    <w:p w14:paraId="3CAF14E0"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Bestebroer, J.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0) ‘Functional basis for complement evasion by </w:t>
      </w:r>
      <w:r w:rsidRPr="00EB414E">
        <w:rPr>
          <w:rFonts w:ascii="Calibri" w:eastAsia="Times New Roman" w:hAnsi="Calibri" w:cs="Times New Roman"/>
          <w:i/>
          <w:iCs/>
          <w:noProof/>
        </w:rPr>
        <w:t xml:space="preserve">staphylococcal </w:t>
      </w:r>
      <w:r w:rsidRPr="00870ABA">
        <w:rPr>
          <w:rFonts w:ascii="Calibri" w:eastAsia="Times New Roman" w:hAnsi="Calibri" w:cs="Times New Roman"/>
          <w:noProof/>
        </w:rPr>
        <w:t xml:space="preserve">superantigen-like 7’, </w:t>
      </w:r>
      <w:r w:rsidRPr="00870ABA">
        <w:rPr>
          <w:rFonts w:ascii="Calibri" w:eastAsia="Times New Roman" w:hAnsi="Calibri" w:cs="Times New Roman"/>
          <w:i/>
          <w:iCs/>
          <w:noProof/>
        </w:rPr>
        <w:t>Cellular Microbiology</w:t>
      </w:r>
      <w:r w:rsidRPr="00870ABA">
        <w:rPr>
          <w:rFonts w:ascii="Calibri" w:eastAsia="Times New Roman" w:hAnsi="Calibri" w:cs="Times New Roman"/>
          <w:noProof/>
        </w:rPr>
        <w:t>, 12(10), pp. 1506–1516. doi: 10.1111/j.1462-5822.2010.01486.x.</w:t>
      </w:r>
    </w:p>
    <w:p w14:paraId="23C0AC12"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Beurskens, F. J., van Schaarenburg, R. A. and Trouw, L. A. (2015) ‘C1q, antibodies and anti-C1q autoantibodies’, </w:t>
      </w:r>
      <w:r w:rsidRPr="00870ABA">
        <w:rPr>
          <w:rFonts w:ascii="Calibri" w:eastAsia="Times New Roman" w:hAnsi="Calibri" w:cs="Times New Roman"/>
          <w:i/>
          <w:iCs/>
          <w:noProof/>
        </w:rPr>
        <w:t>Molecular Immunology</w:t>
      </w:r>
      <w:r w:rsidRPr="00870ABA">
        <w:rPr>
          <w:rFonts w:ascii="Calibri" w:eastAsia="Times New Roman" w:hAnsi="Calibri" w:cs="Times New Roman"/>
          <w:noProof/>
        </w:rPr>
        <w:t>, pp. 6–13. doi: 10.1016/j.molimm.2015.05.010.</w:t>
      </w:r>
    </w:p>
    <w:p w14:paraId="3195E816"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Bhakdi, S.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1) ‘Stimulation of monokine production by lipoteichoic acids’,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American Society for Microbiology (ASM), 59(12), pp. 4614–4620. doi: papers3://publication/uuid/9EB2E3DA-3333-4096-B59A-EFBAF49F3016.</w:t>
      </w:r>
    </w:p>
    <w:p w14:paraId="5EF55AA6"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Bibashi, E.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0) ‘Peritonitis due to </w:t>
      </w:r>
      <w:r w:rsidRPr="00EB414E">
        <w:rPr>
          <w:rFonts w:ascii="Calibri" w:eastAsia="Times New Roman" w:hAnsi="Calibri" w:cs="Times New Roman"/>
          <w:i/>
          <w:iCs/>
          <w:noProof/>
        </w:rPr>
        <w:t>Roseomonas fauriae</w:t>
      </w:r>
      <w:r w:rsidRPr="00870ABA">
        <w:rPr>
          <w:rFonts w:ascii="Calibri" w:eastAsia="Times New Roman" w:hAnsi="Calibri" w:cs="Times New Roman"/>
          <w:noProof/>
        </w:rPr>
        <w:t xml:space="preserve"> in a patient undergoing continuous ambulatory peritoneal dialysis’, </w:t>
      </w:r>
      <w:r w:rsidRPr="00870ABA">
        <w:rPr>
          <w:rFonts w:ascii="Calibri" w:eastAsia="Times New Roman" w:hAnsi="Calibri" w:cs="Times New Roman"/>
          <w:i/>
          <w:iCs/>
          <w:noProof/>
        </w:rPr>
        <w:t>J Clin Microbiol</w:t>
      </w:r>
      <w:r w:rsidRPr="00870ABA">
        <w:rPr>
          <w:rFonts w:ascii="Calibri" w:eastAsia="Times New Roman" w:hAnsi="Calibri" w:cs="Times New Roman"/>
          <w:noProof/>
        </w:rPr>
        <w:t>, 38(1), pp. 456–457.</w:t>
      </w:r>
    </w:p>
    <w:p w14:paraId="05A37729"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Bieber, T. (2010) ‘Atopic dermatitis’, </w:t>
      </w:r>
      <w:r w:rsidRPr="00870ABA">
        <w:rPr>
          <w:rFonts w:ascii="Calibri" w:eastAsia="Times New Roman" w:hAnsi="Calibri" w:cs="Times New Roman"/>
          <w:i/>
          <w:iCs/>
          <w:noProof/>
        </w:rPr>
        <w:t>Annals of Dermatology</w:t>
      </w:r>
      <w:r w:rsidRPr="00870ABA">
        <w:rPr>
          <w:rFonts w:ascii="Calibri" w:eastAsia="Times New Roman" w:hAnsi="Calibri" w:cs="Times New Roman"/>
          <w:noProof/>
        </w:rPr>
        <w:t>, pp. 125–137. doi: 10.5021/ad.2010.22.2.125.</w:t>
      </w:r>
    </w:p>
    <w:p w14:paraId="6B1F261A"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nl-NL"/>
        </w:rPr>
        <w:lastRenderedPageBreak/>
        <w:t xml:space="preserve">Blake, J. A. </w:t>
      </w:r>
      <w:r w:rsidRPr="00236F57">
        <w:rPr>
          <w:rFonts w:ascii="Calibri" w:eastAsia="Times New Roman" w:hAnsi="Calibri" w:cs="Times New Roman"/>
          <w:i/>
          <w:iCs/>
          <w:noProof/>
          <w:lang w:val="nl-NL"/>
        </w:rPr>
        <w:t>et al.</w:t>
      </w:r>
      <w:r w:rsidRPr="00236F57">
        <w:rPr>
          <w:rFonts w:ascii="Calibri" w:eastAsia="Times New Roman" w:hAnsi="Calibri" w:cs="Times New Roman"/>
          <w:noProof/>
          <w:lang w:val="nl-NL"/>
        </w:rPr>
        <w:t xml:space="preserve"> </w:t>
      </w:r>
      <w:r w:rsidRPr="00870ABA">
        <w:rPr>
          <w:rFonts w:ascii="Calibri" w:eastAsia="Times New Roman" w:hAnsi="Calibri" w:cs="Times New Roman"/>
          <w:noProof/>
        </w:rPr>
        <w:t xml:space="preserve">(2003) ‘MGD: The mouse genome database’, </w:t>
      </w:r>
      <w:r w:rsidRPr="00870ABA">
        <w:rPr>
          <w:rFonts w:ascii="Calibri" w:eastAsia="Times New Roman" w:hAnsi="Calibri" w:cs="Times New Roman"/>
          <w:i/>
          <w:iCs/>
          <w:noProof/>
        </w:rPr>
        <w:t>Nucleic Acids Research</w:t>
      </w:r>
      <w:r w:rsidRPr="00870ABA">
        <w:rPr>
          <w:rFonts w:ascii="Calibri" w:eastAsia="Times New Roman" w:hAnsi="Calibri" w:cs="Times New Roman"/>
          <w:noProof/>
        </w:rPr>
        <w:t>. Oxford University Press, pp. 193–195. doi: 10.1093/nar/gkg047.</w:t>
      </w:r>
    </w:p>
    <w:p w14:paraId="250594DB" w14:textId="01F6F13A"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Blevins, J. S.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9) ‘The staphylococcal accessory regulator (sar) represses transcription of the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collagen adhesin gene (cna) in an agr-independent manner’, </w:t>
      </w:r>
      <w:r w:rsidRPr="00870ABA">
        <w:rPr>
          <w:rFonts w:ascii="Calibri" w:eastAsia="Times New Roman" w:hAnsi="Calibri" w:cs="Times New Roman"/>
          <w:i/>
          <w:iCs/>
          <w:noProof/>
        </w:rPr>
        <w:t>Molecular Microbiology</w:t>
      </w:r>
      <w:r w:rsidRPr="00870ABA">
        <w:rPr>
          <w:rFonts w:ascii="Calibri" w:eastAsia="Times New Roman" w:hAnsi="Calibri" w:cs="Times New Roman"/>
          <w:noProof/>
        </w:rPr>
        <w:t>, 33(2), pp. 317–326. doi: 10.1046/j.1365-2958.1999.01475.x.</w:t>
      </w:r>
    </w:p>
    <w:p w14:paraId="622C4E21" w14:textId="49E28A46" w:rsid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Boldock, E. (2016) </w:t>
      </w:r>
      <w:r w:rsidRPr="00EB414E">
        <w:rPr>
          <w:rFonts w:ascii="Calibri" w:eastAsia="Times New Roman" w:hAnsi="Calibri" w:cs="Times New Roman"/>
          <w:noProof/>
        </w:rPr>
        <w:t>Analysis of</w:t>
      </w:r>
      <w:r w:rsidRPr="00870ABA">
        <w:rPr>
          <w:rFonts w:ascii="Calibri" w:eastAsia="Times New Roman" w:hAnsi="Calibri" w:cs="Times New Roman"/>
          <w:i/>
          <w:iCs/>
          <w:noProof/>
        </w:rPr>
        <w:t xml:space="preserve"> </w:t>
      </w:r>
      <w:r w:rsidR="00E45587" w:rsidRPr="00E45587">
        <w:rPr>
          <w:rFonts w:ascii="Calibri" w:eastAsia="Times New Roman" w:hAnsi="Calibri" w:cs="Times New Roman"/>
          <w:i/>
          <w:iCs/>
          <w:noProof/>
        </w:rPr>
        <w:t>Staphylococcus aureus</w:t>
      </w:r>
      <w:r w:rsidRPr="00EB414E">
        <w:rPr>
          <w:rFonts w:ascii="Calibri" w:eastAsia="Times New Roman" w:hAnsi="Calibri" w:cs="Times New Roman"/>
          <w:noProof/>
        </w:rPr>
        <w:t xml:space="preserve"> virulence.</w:t>
      </w:r>
      <w:r w:rsidRPr="00870ABA">
        <w:rPr>
          <w:rFonts w:ascii="Calibri" w:eastAsia="Times New Roman" w:hAnsi="Calibri" w:cs="Times New Roman"/>
          <w:noProof/>
        </w:rPr>
        <w:t xml:space="preserve"> 1st edn. Sheffield: The University of Sheffield.</w:t>
      </w:r>
    </w:p>
    <w:p w14:paraId="2515468E" w14:textId="60E504F9" w:rsidR="00945620" w:rsidRPr="00945620" w:rsidRDefault="00945620" w:rsidP="00870ABA">
      <w:pPr>
        <w:widowControl w:val="0"/>
        <w:autoSpaceDE w:val="0"/>
        <w:autoSpaceDN w:val="0"/>
        <w:adjustRightInd w:val="0"/>
        <w:spacing w:after="240" w:line="240" w:lineRule="auto"/>
        <w:rPr>
          <w:rFonts w:ascii="Calibri" w:eastAsia="Times New Roman" w:hAnsi="Calibri" w:cs="Times New Roman"/>
          <w:noProof/>
        </w:rPr>
      </w:pPr>
      <w:r>
        <w:rPr>
          <w:rFonts w:ascii="Calibri" w:eastAsia="Times New Roman" w:hAnsi="Calibri" w:cs="Times New Roman"/>
          <w:noProof/>
        </w:rPr>
        <w:t>Bolken, T.C., Franke, C.A., Jones, K.F., Zeller, G.O., Jones, C.H., Dutton</w:t>
      </w:r>
      <w:r w:rsidR="00AB3CB7">
        <w:rPr>
          <w:rFonts w:ascii="Calibri" w:eastAsia="Times New Roman" w:hAnsi="Calibri" w:cs="Times New Roman"/>
          <w:noProof/>
        </w:rPr>
        <w:t>,</w:t>
      </w:r>
      <w:r>
        <w:rPr>
          <w:rFonts w:ascii="Calibri" w:eastAsia="Times New Roman" w:hAnsi="Calibri" w:cs="Times New Roman"/>
          <w:noProof/>
        </w:rPr>
        <w:t xml:space="preserve"> E.K., Hruby, D.E. (2001) 'Inactivation of the </w:t>
      </w:r>
      <w:r>
        <w:rPr>
          <w:rFonts w:ascii="Calibri" w:eastAsia="Times New Roman" w:hAnsi="Calibri" w:cs="Times New Roman"/>
          <w:i/>
          <w:iCs/>
          <w:noProof/>
        </w:rPr>
        <w:t>srtA</w:t>
      </w:r>
      <w:r>
        <w:rPr>
          <w:rFonts w:ascii="Calibri" w:eastAsia="Times New Roman" w:hAnsi="Calibri" w:cs="Times New Roman"/>
          <w:noProof/>
        </w:rPr>
        <w:t xml:space="preserve"> gene in </w:t>
      </w:r>
      <w:r>
        <w:rPr>
          <w:rFonts w:ascii="Calibri" w:eastAsia="Times New Roman" w:hAnsi="Calibri" w:cs="Times New Roman"/>
          <w:i/>
          <w:iCs/>
          <w:noProof/>
        </w:rPr>
        <w:t xml:space="preserve">Streptococcus gordonii </w:t>
      </w:r>
      <w:r>
        <w:rPr>
          <w:rFonts w:ascii="Calibri" w:eastAsia="Times New Roman" w:hAnsi="Calibri" w:cs="Times New Roman"/>
          <w:noProof/>
        </w:rPr>
        <w:t xml:space="preserve">inhibits cell wall anchoring of surface proteins and decreases </w:t>
      </w:r>
      <w:r>
        <w:rPr>
          <w:rFonts w:ascii="Calibri" w:eastAsia="Times New Roman" w:hAnsi="Calibri" w:cs="Times New Roman"/>
          <w:i/>
          <w:iCs/>
          <w:noProof/>
        </w:rPr>
        <w:t xml:space="preserve">in vitro </w:t>
      </w:r>
      <w:r>
        <w:rPr>
          <w:rFonts w:ascii="Calibri" w:eastAsia="Times New Roman" w:hAnsi="Calibri" w:cs="Times New Roman"/>
          <w:noProof/>
        </w:rPr>
        <w:t xml:space="preserve">and </w:t>
      </w:r>
      <w:r>
        <w:rPr>
          <w:rFonts w:ascii="Calibri" w:eastAsia="Times New Roman" w:hAnsi="Calibri" w:cs="Times New Roman"/>
          <w:i/>
          <w:iCs/>
          <w:noProof/>
        </w:rPr>
        <w:t xml:space="preserve">in vivo </w:t>
      </w:r>
      <w:r>
        <w:rPr>
          <w:rFonts w:ascii="Calibri" w:eastAsia="Times New Roman" w:hAnsi="Calibri" w:cs="Times New Roman"/>
          <w:noProof/>
        </w:rPr>
        <w:t>adhesion.</w:t>
      </w:r>
      <w:r>
        <w:rPr>
          <w:rFonts w:ascii="Calibri" w:eastAsia="Times New Roman" w:hAnsi="Calibri" w:cs="Times New Roman"/>
          <w:i/>
          <w:iCs/>
          <w:noProof/>
        </w:rPr>
        <w:t xml:space="preserve"> Infect Immun </w:t>
      </w:r>
      <w:r w:rsidRPr="00945620">
        <w:rPr>
          <w:rFonts w:ascii="Calibri" w:eastAsia="Times New Roman" w:hAnsi="Calibri" w:cs="Times New Roman"/>
          <w:b/>
          <w:bCs/>
          <w:noProof/>
        </w:rPr>
        <w:t>69</w:t>
      </w:r>
      <w:r>
        <w:rPr>
          <w:rFonts w:ascii="Calibri" w:eastAsia="Times New Roman" w:hAnsi="Calibri" w:cs="Times New Roman"/>
          <w:b/>
          <w:bCs/>
          <w:noProof/>
        </w:rPr>
        <w:t xml:space="preserve">: </w:t>
      </w:r>
      <w:r>
        <w:rPr>
          <w:rFonts w:ascii="Calibri" w:eastAsia="Times New Roman" w:hAnsi="Calibri" w:cs="Times New Roman"/>
          <w:noProof/>
        </w:rPr>
        <w:t>75-80</w:t>
      </w:r>
    </w:p>
    <w:p w14:paraId="58BE2725"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Breiman, R. F. and Horwitz, M. A. (1987) ‘Guinea pigs sublethally infected with aerosolized Legionella pneumophila develop humoral and cell-mediated immune responses and are protected against lethal aerosol challenge: A Model for studying host defense against lung infections caused by intr’, </w:t>
      </w:r>
      <w:r w:rsidRPr="00870ABA">
        <w:rPr>
          <w:rFonts w:ascii="Calibri" w:eastAsia="Times New Roman" w:hAnsi="Calibri" w:cs="Times New Roman"/>
          <w:i/>
          <w:iCs/>
          <w:noProof/>
        </w:rPr>
        <w:t>The Journal of Experimental Medicine</w:t>
      </w:r>
      <w:r w:rsidRPr="00870ABA">
        <w:rPr>
          <w:rFonts w:ascii="Calibri" w:eastAsia="Times New Roman" w:hAnsi="Calibri" w:cs="Times New Roman"/>
          <w:noProof/>
        </w:rPr>
        <w:t>, 164(March), pp. 799–811.</w:t>
      </w:r>
    </w:p>
    <w:p w14:paraId="11F0AA82" w14:textId="21BDA36E"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Bremell, T.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1) ‘Experimental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arthritis in mice’,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w:t>
      </w:r>
    </w:p>
    <w:p w14:paraId="58C9FE90"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Brennan, M. L.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1) ‘Increased atherosclerosis in myeloperoxidase-deficient mice’, </w:t>
      </w:r>
      <w:r w:rsidRPr="00870ABA">
        <w:rPr>
          <w:rFonts w:ascii="Calibri" w:eastAsia="Times New Roman" w:hAnsi="Calibri" w:cs="Times New Roman"/>
          <w:i/>
          <w:iCs/>
          <w:noProof/>
        </w:rPr>
        <w:t>Journal of Clinical Investigation</w:t>
      </w:r>
      <w:r w:rsidRPr="00870ABA">
        <w:rPr>
          <w:rFonts w:ascii="Calibri" w:eastAsia="Times New Roman" w:hAnsi="Calibri" w:cs="Times New Roman"/>
          <w:noProof/>
        </w:rPr>
        <w:t>. American Society for Clinical Investigation, 107(4), pp. 419–430. doi: 10.1172/jci8797.</w:t>
      </w:r>
    </w:p>
    <w:p w14:paraId="5837C323"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Brezinschek, R. I., Oppenheimer-Marks, N. and Lipsky, P. E. (1999) ‘Activated T cells acquire endothelial cell surface determinants during transendothelial migration.’, </w:t>
      </w:r>
      <w:r w:rsidRPr="00870ABA">
        <w:rPr>
          <w:rFonts w:ascii="Calibri" w:eastAsia="Times New Roman" w:hAnsi="Calibri" w:cs="Times New Roman"/>
          <w:i/>
          <w:iCs/>
          <w:noProof/>
        </w:rPr>
        <w:t>Journal of immunology (Baltimore, Md. : 1950)</w:t>
      </w:r>
      <w:r w:rsidRPr="00870ABA">
        <w:rPr>
          <w:rFonts w:ascii="Calibri" w:eastAsia="Times New Roman" w:hAnsi="Calibri" w:cs="Times New Roman"/>
          <w:noProof/>
        </w:rPr>
        <w:t>. American Association of Immunologists, 162(3), pp. 1677–84.</w:t>
      </w:r>
    </w:p>
    <w:p w14:paraId="6E45F3F9" w14:textId="06D7C545"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Brown, S., Santa Maria, J. P. and Walker, S. (2013) ‘Wall Teichoic Acids of </w:t>
      </w:r>
      <w:r w:rsidR="00AE6915" w:rsidRPr="00AE6915">
        <w:rPr>
          <w:rFonts w:ascii="Calibri" w:eastAsia="Times New Roman" w:hAnsi="Calibri" w:cs="Times New Roman"/>
          <w:noProof/>
        </w:rPr>
        <w:t>Gram-</w:t>
      </w:r>
      <w:r w:rsidRPr="00870ABA">
        <w:rPr>
          <w:rFonts w:ascii="Calibri" w:eastAsia="Times New Roman" w:hAnsi="Calibri" w:cs="Times New Roman"/>
          <w:noProof/>
        </w:rPr>
        <w:t xml:space="preserve">Positive Bacteria’, </w:t>
      </w:r>
      <w:r w:rsidRPr="00870ABA">
        <w:rPr>
          <w:rFonts w:ascii="Calibri" w:eastAsia="Times New Roman" w:hAnsi="Calibri" w:cs="Times New Roman"/>
          <w:i/>
          <w:iCs/>
          <w:noProof/>
        </w:rPr>
        <w:t>Annual Review of Microbiology</w:t>
      </w:r>
      <w:r w:rsidRPr="00870ABA">
        <w:rPr>
          <w:rFonts w:ascii="Calibri" w:eastAsia="Times New Roman" w:hAnsi="Calibri" w:cs="Times New Roman"/>
          <w:noProof/>
        </w:rPr>
        <w:t>. NIH Public Access, 67(1), pp. 313–336. doi: 10.1146/annurev-micro-092412-155620.</w:t>
      </w:r>
    </w:p>
    <w:p w14:paraId="0CAD84A2" w14:textId="6A09B906"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Brown, S., Zhang, Y. H. and Walker, S. (2008) ‘A Revised Pathway Proposed for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all Teichoic Acid Biosynthesis Based on In Vitro Reconstitution of the Intracellular Steps’, </w:t>
      </w:r>
      <w:r w:rsidRPr="00870ABA">
        <w:rPr>
          <w:rFonts w:ascii="Calibri" w:eastAsia="Times New Roman" w:hAnsi="Calibri" w:cs="Times New Roman"/>
          <w:i/>
          <w:iCs/>
          <w:noProof/>
        </w:rPr>
        <w:t>Chemistry and Biology</w:t>
      </w:r>
      <w:r w:rsidRPr="00870ABA">
        <w:rPr>
          <w:rFonts w:ascii="Calibri" w:eastAsia="Times New Roman" w:hAnsi="Calibri" w:cs="Times New Roman"/>
          <w:noProof/>
        </w:rPr>
        <w:t>. NIH Public Access, 15(1), pp. 12–21. doi: 10.1016/j.chembiol.2007.11.011.</w:t>
      </w:r>
    </w:p>
    <w:p w14:paraId="77C5E0FD"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BRUTON, O. C. (1952) ‘Agammaglobulemia’, </w:t>
      </w:r>
      <w:r w:rsidRPr="00870ABA">
        <w:rPr>
          <w:rFonts w:ascii="Calibri" w:eastAsia="Times New Roman" w:hAnsi="Calibri" w:cs="Times New Roman"/>
          <w:i/>
          <w:iCs/>
          <w:noProof/>
        </w:rPr>
        <w:t>Pediatrics</w:t>
      </w:r>
      <w:r w:rsidRPr="00870ABA">
        <w:rPr>
          <w:rFonts w:ascii="Calibri" w:eastAsia="Times New Roman" w:hAnsi="Calibri" w:cs="Times New Roman"/>
          <w:noProof/>
        </w:rPr>
        <w:t>, 9(6).</w:t>
      </w:r>
    </w:p>
    <w:p w14:paraId="7D553534"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Buchmeier, N. A. and Heffron, F. (1991) ‘Inhibition of macrophage phagosome-lysosome fusion by </w:t>
      </w:r>
      <w:r w:rsidRPr="00EB414E">
        <w:rPr>
          <w:rFonts w:ascii="Calibri" w:eastAsia="Times New Roman" w:hAnsi="Calibri" w:cs="Times New Roman"/>
          <w:i/>
          <w:iCs/>
          <w:noProof/>
        </w:rPr>
        <w:t>Salmonella Typhimurium’</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59(7), pp. 2232–2238.</w:t>
      </w:r>
    </w:p>
    <w:p w14:paraId="48E7104A"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Bukrinsky, A.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9) ‘Essential role of spi-1-like (spi-1l) in zebrafish myeloid cell </w:t>
      </w:r>
      <w:r w:rsidRPr="00870ABA">
        <w:rPr>
          <w:rFonts w:ascii="Calibri" w:eastAsia="Times New Roman" w:hAnsi="Calibri" w:cs="Times New Roman"/>
          <w:noProof/>
        </w:rPr>
        <w:lastRenderedPageBreak/>
        <w:t xml:space="preserve">differentiation’, </w:t>
      </w:r>
      <w:r w:rsidRPr="00870ABA">
        <w:rPr>
          <w:rFonts w:ascii="Calibri" w:eastAsia="Times New Roman" w:hAnsi="Calibri" w:cs="Times New Roman"/>
          <w:i/>
          <w:iCs/>
          <w:noProof/>
        </w:rPr>
        <w:t>Blood</w:t>
      </w:r>
      <w:r w:rsidRPr="00870ABA">
        <w:rPr>
          <w:rFonts w:ascii="Calibri" w:eastAsia="Times New Roman" w:hAnsi="Calibri" w:cs="Times New Roman"/>
          <w:noProof/>
        </w:rPr>
        <w:t>. American Society of Hematology, 113(9), pp. 2038–2046. doi: 10.1182/blood-2008-06-162495.</w:t>
      </w:r>
    </w:p>
    <w:p w14:paraId="6368BF39" w14:textId="73A07D00"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Burian, M.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0) ‘Temporal Expression of Adhesion Factors and Activity of Global Regulators during Establishment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Nasal Colonization’, </w:t>
      </w:r>
      <w:r w:rsidRPr="00870ABA">
        <w:rPr>
          <w:rFonts w:ascii="Calibri" w:eastAsia="Times New Roman" w:hAnsi="Calibri" w:cs="Times New Roman"/>
          <w:i/>
          <w:iCs/>
          <w:noProof/>
        </w:rPr>
        <w:t>The Journal of Infectious Diseases</w:t>
      </w:r>
      <w:r w:rsidRPr="00870ABA">
        <w:rPr>
          <w:rFonts w:ascii="Calibri" w:eastAsia="Times New Roman" w:hAnsi="Calibri" w:cs="Times New Roman"/>
          <w:noProof/>
        </w:rPr>
        <w:t>, 201(9), pp. 1414–1421. doi: 10.1086/651619.</w:t>
      </w:r>
    </w:p>
    <w:p w14:paraId="447CCD77" w14:textId="63F0AEE2"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Burman, J. D.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08) ‘Interaction of human complement with Sbi, a staphylococcal immunoglobulin-binding protein: Indications of a novel mechanism of complement evasion by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Journal of Biological Chemistry</w:t>
      </w:r>
      <w:r w:rsidRPr="00870ABA">
        <w:rPr>
          <w:rFonts w:ascii="Calibri" w:eastAsia="Times New Roman" w:hAnsi="Calibri" w:cs="Times New Roman"/>
          <w:noProof/>
        </w:rPr>
        <w:t>. Europe PMC Funders, 283(25), pp. 17579–17593. doi: 10.1074/jbc.M800265200.</w:t>
      </w:r>
    </w:p>
    <w:p w14:paraId="02E32D52" w14:textId="20C08E32"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Carlsen, B. D.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2) ‘Role of the Bacterial Cell Wall in Middle Ear Inflammation Caused by </w:t>
      </w:r>
      <w:r w:rsidR="00EB414E" w:rsidRPr="00EB414E">
        <w:rPr>
          <w:rFonts w:ascii="Calibri" w:eastAsia="Times New Roman" w:hAnsi="Calibri" w:cs="Times New Roman"/>
          <w:i/>
          <w:iCs/>
          <w:noProof/>
        </w:rPr>
        <w:t>Streptococcus pneumoniae</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60(7), pp. 2850–2854.</w:t>
      </w:r>
    </w:p>
    <w:p w14:paraId="604E4328" w14:textId="56CFF8BB"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Carmen, J. C.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04) ‘Ultrasonically enhanced vancomycin activity against </w:t>
      </w:r>
      <w:r w:rsidR="00EB414E" w:rsidRPr="00EB414E">
        <w:rPr>
          <w:rFonts w:ascii="Calibri" w:eastAsia="Times New Roman" w:hAnsi="Calibri" w:cs="Times New Roman"/>
          <w:i/>
          <w:iCs/>
          <w:noProof/>
        </w:rPr>
        <w:t>Staphylococcus epidermidis</w:t>
      </w:r>
      <w:r w:rsidRPr="00870ABA">
        <w:rPr>
          <w:rFonts w:ascii="Calibri" w:eastAsia="Times New Roman" w:hAnsi="Calibri" w:cs="Times New Roman"/>
          <w:noProof/>
        </w:rPr>
        <w:t xml:space="preserve"> biofilms in vivo’, </w:t>
      </w:r>
      <w:r w:rsidRPr="00870ABA">
        <w:rPr>
          <w:rFonts w:ascii="Calibri" w:eastAsia="Times New Roman" w:hAnsi="Calibri" w:cs="Times New Roman"/>
          <w:i/>
          <w:iCs/>
          <w:noProof/>
        </w:rPr>
        <w:t>Journal of Biomaterials Applications</w:t>
      </w:r>
      <w:r w:rsidRPr="00870ABA">
        <w:rPr>
          <w:rFonts w:ascii="Calibri" w:eastAsia="Times New Roman" w:hAnsi="Calibri" w:cs="Times New Roman"/>
          <w:noProof/>
        </w:rPr>
        <w:t>. NIH Public Access, 18(4), pp. 237–245. doi: 10.1177/0885328204040540.</w:t>
      </w:r>
    </w:p>
    <w:p w14:paraId="3573415B"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Casadevall, A. and Pirofski, L. A. (1999) ‘Host-pathogen interactions: Redefining the basic concepts of virulence and pathogenicity’,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pp. 3703–3713. doi: 10.1007/s13592-015-0412-8.</w:t>
      </w:r>
    </w:p>
    <w:p w14:paraId="219F1927"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Celik, I.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1) ‘Role of the classical pathway of complement activation in experimentally induced polymicrobial peritonitis’,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69(12), pp. 7304–7309. doi: 10.1128/IAI.69.12.7304-7309.2001.</w:t>
      </w:r>
    </w:p>
    <w:p w14:paraId="6F949F84" w14:textId="65128499"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Chaffin, D. O.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12) ‘Changes in the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transcriptome during early adaptation to the lung’, </w:t>
      </w:r>
      <w:r w:rsidRPr="00870ABA">
        <w:rPr>
          <w:rFonts w:ascii="Calibri" w:eastAsia="Times New Roman" w:hAnsi="Calibri" w:cs="Times New Roman"/>
          <w:i/>
          <w:iCs/>
          <w:noProof/>
        </w:rPr>
        <w:t>PLoS ONE</w:t>
      </w:r>
      <w:r w:rsidRPr="00870ABA">
        <w:rPr>
          <w:rFonts w:ascii="Calibri" w:eastAsia="Times New Roman" w:hAnsi="Calibri" w:cs="Times New Roman"/>
          <w:noProof/>
        </w:rPr>
        <w:t>. Public Library of Science, 7(8), p. e41329. doi: 10.1371/journal.pone.0041329.</w:t>
      </w:r>
    </w:p>
    <w:p w14:paraId="33B88D8E"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Chamaillard, M.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3) ‘An essential role for NOD1 in host recognition of bacterial peptidoglycan containing diaminopimelic acid’, </w:t>
      </w:r>
      <w:r w:rsidRPr="00870ABA">
        <w:rPr>
          <w:rFonts w:ascii="Calibri" w:eastAsia="Times New Roman" w:hAnsi="Calibri" w:cs="Times New Roman"/>
          <w:i/>
          <w:iCs/>
          <w:noProof/>
        </w:rPr>
        <w:t>Nature Immunology</w:t>
      </w:r>
      <w:r w:rsidRPr="00870ABA">
        <w:rPr>
          <w:rFonts w:ascii="Calibri" w:eastAsia="Times New Roman" w:hAnsi="Calibri" w:cs="Times New Roman"/>
          <w:noProof/>
        </w:rPr>
        <w:t>. Nature Publishing Group, 4(7), pp. 702–707. doi: 10.1038/ni945.</w:t>
      </w:r>
    </w:p>
    <w:p w14:paraId="4A1B4B24" w14:textId="4F46EEFC"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Chambers, H. F. and Deleo, F. R. (2010) ‘Waves of Resistance: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in the Antibiotic Era’, </w:t>
      </w:r>
      <w:r w:rsidRPr="00870ABA">
        <w:rPr>
          <w:rFonts w:ascii="Calibri" w:eastAsia="Times New Roman" w:hAnsi="Calibri" w:cs="Times New Roman"/>
          <w:i/>
          <w:iCs/>
          <w:noProof/>
        </w:rPr>
        <w:t>Nature reviews. Microbiology</w:t>
      </w:r>
      <w:r w:rsidRPr="00870ABA">
        <w:rPr>
          <w:rFonts w:ascii="Calibri" w:eastAsia="Times New Roman" w:hAnsi="Calibri" w:cs="Times New Roman"/>
          <w:noProof/>
        </w:rPr>
        <w:t>, 7(9), pp. 629–641. doi: 10.1038/nrmicro2200.Waves.</w:t>
      </w:r>
    </w:p>
    <w:p w14:paraId="141E73A8" w14:textId="2E8F8A80"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Chan, P. F. and Foster, S. J. (1998) ‘Role of SarA in virulence determinant production and environmental signal transduction in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J Bacteriol</w:t>
      </w:r>
      <w:r w:rsidRPr="00870ABA">
        <w:rPr>
          <w:rFonts w:ascii="Calibri" w:eastAsia="Times New Roman" w:hAnsi="Calibri" w:cs="Times New Roman"/>
          <w:noProof/>
        </w:rPr>
        <w:t>. American Society for Microbiology (ASM), 180(23), pp. 6232–6241.</w:t>
      </w:r>
    </w:p>
    <w:p w14:paraId="6F47A3C2" w14:textId="31F2BAC4"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Chang, S.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3) ‘Infection with Vancomycin-Resistant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Containing the vanA Resistance Gene’, </w:t>
      </w:r>
      <w:r w:rsidRPr="00870ABA">
        <w:rPr>
          <w:rFonts w:ascii="Calibri" w:eastAsia="Times New Roman" w:hAnsi="Calibri" w:cs="Times New Roman"/>
          <w:i/>
          <w:iCs/>
          <w:noProof/>
        </w:rPr>
        <w:t>New England Journal of Medicine</w:t>
      </w:r>
      <w:r w:rsidRPr="00870ABA">
        <w:rPr>
          <w:rFonts w:ascii="Calibri" w:eastAsia="Times New Roman" w:hAnsi="Calibri" w:cs="Times New Roman"/>
          <w:noProof/>
        </w:rPr>
        <w:t>. Massachusetts Medical Society, 348(14), pp. 1342–1347. doi: 10.1056/NEJMoa025025.</w:t>
      </w:r>
    </w:p>
    <w:p w14:paraId="2A623E5E"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Charles A Janeway, J.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1) ‘The components of the immune system’. Garland </w:t>
      </w:r>
      <w:r w:rsidRPr="00870ABA">
        <w:rPr>
          <w:rFonts w:ascii="Calibri" w:eastAsia="Times New Roman" w:hAnsi="Calibri" w:cs="Times New Roman"/>
          <w:noProof/>
        </w:rPr>
        <w:lastRenderedPageBreak/>
        <w:t>Science.</w:t>
      </w:r>
    </w:p>
    <w:p w14:paraId="15FF5D6A"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Chaves-Moreno, D.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5) ‘The microbial community structure of the cotton rat nose’, </w:t>
      </w:r>
      <w:r w:rsidRPr="00870ABA">
        <w:rPr>
          <w:rFonts w:ascii="Calibri" w:eastAsia="Times New Roman" w:hAnsi="Calibri" w:cs="Times New Roman"/>
          <w:i/>
          <w:iCs/>
          <w:noProof/>
        </w:rPr>
        <w:t>Environmental Microbiology Reports</w:t>
      </w:r>
      <w:r w:rsidRPr="00870ABA">
        <w:rPr>
          <w:rFonts w:ascii="Calibri" w:eastAsia="Times New Roman" w:hAnsi="Calibri" w:cs="Times New Roman"/>
          <w:noProof/>
        </w:rPr>
        <w:t>, 7(6), pp. 929–935. doi: 10.1111/1758-2229.12334.</w:t>
      </w:r>
    </w:p>
    <w:p w14:paraId="00AF6701"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Chellan, G.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0) ‘Spectrum and prevalence of fungi infecting deep tissues of lower-limb wounds in patients with type 2 diabetes’, </w:t>
      </w:r>
      <w:r w:rsidRPr="00870ABA">
        <w:rPr>
          <w:rFonts w:ascii="Calibri" w:eastAsia="Times New Roman" w:hAnsi="Calibri" w:cs="Times New Roman"/>
          <w:i/>
          <w:iCs/>
          <w:noProof/>
        </w:rPr>
        <w:t>Journal of Clinical Microbiology</w:t>
      </w:r>
      <w:r w:rsidRPr="00870ABA">
        <w:rPr>
          <w:rFonts w:ascii="Calibri" w:eastAsia="Times New Roman" w:hAnsi="Calibri" w:cs="Times New Roman"/>
          <w:noProof/>
        </w:rPr>
        <w:t>, 48(6), pp. 2097–2102. doi: 10.1128/JCM.02035-09.</w:t>
      </w:r>
    </w:p>
    <w:p w14:paraId="640F4D61" w14:textId="6BC49911"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Chen, C. C. and Herzberg, O. (2001) ‘Structures of the acyl-enzyme complexes of the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beta-lactamase mutant Glu166Asp:Asn170Gln with benzylpenicillin and cephaloridine.’, </w:t>
      </w:r>
      <w:r w:rsidRPr="00870ABA">
        <w:rPr>
          <w:rFonts w:ascii="Calibri" w:eastAsia="Times New Roman" w:hAnsi="Calibri" w:cs="Times New Roman"/>
          <w:i/>
          <w:iCs/>
          <w:noProof/>
        </w:rPr>
        <w:t>Biochemistry</w:t>
      </w:r>
      <w:r w:rsidRPr="00870ABA">
        <w:rPr>
          <w:rFonts w:ascii="Calibri" w:eastAsia="Times New Roman" w:hAnsi="Calibri" w:cs="Times New Roman"/>
          <w:noProof/>
        </w:rPr>
        <w:t>, 40(8), pp. 2351–8.</w:t>
      </w:r>
    </w:p>
    <w:p w14:paraId="3A186F09"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Chen, Y. and Junger, W. G. (2012) ‘Measurement of oxidative burst in neutrophils’, </w:t>
      </w:r>
      <w:r w:rsidRPr="00870ABA">
        <w:rPr>
          <w:rFonts w:ascii="Calibri" w:eastAsia="Times New Roman" w:hAnsi="Calibri" w:cs="Times New Roman"/>
          <w:i/>
          <w:iCs/>
          <w:noProof/>
        </w:rPr>
        <w:t>Methods in Molecular Biology</w:t>
      </w:r>
      <w:r w:rsidRPr="00870ABA">
        <w:rPr>
          <w:rFonts w:ascii="Calibri" w:eastAsia="Times New Roman" w:hAnsi="Calibri" w:cs="Times New Roman"/>
          <w:noProof/>
        </w:rPr>
        <w:t>, 844, pp. 115–124. doi: 10.1007/978-1-61779-527-5_8.</w:t>
      </w:r>
    </w:p>
    <w:p w14:paraId="566887AE" w14:textId="255674F5"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Cheng, A. G.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09) ‘Genetic requirements for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abscess formation and persistence in host tissues’, </w:t>
      </w:r>
      <w:r w:rsidRPr="00870ABA">
        <w:rPr>
          <w:rFonts w:ascii="Calibri" w:eastAsia="Times New Roman" w:hAnsi="Calibri" w:cs="Times New Roman"/>
          <w:i/>
          <w:iCs/>
          <w:noProof/>
        </w:rPr>
        <w:t>The FASEB Journal</w:t>
      </w:r>
      <w:r w:rsidRPr="00870ABA">
        <w:rPr>
          <w:rFonts w:ascii="Calibri" w:eastAsia="Times New Roman" w:hAnsi="Calibri" w:cs="Times New Roman"/>
          <w:noProof/>
        </w:rPr>
        <w:t>. The Federation of American Societies for Experimental Biology, 23(10), pp. 3393–3404. doi: 10.1096/fj.09-135467.</w:t>
      </w:r>
    </w:p>
    <w:p w14:paraId="032A0F22" w14:textId="03ACC6D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Cheng, A. G.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10) ‘Contribution of coagulases towards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disease and protective immunity’, </w:t>
      </w:r>
      <w:r w:rsidRPr="00870ABA">
        <w:rPr>
          <w:rFonts w:ascii="Calibri" w:eastAsia="Times New Roman" w:hAnsi="Calibri" w:cs="Times New Roman"/>
          <w:i/>
          <w:iCs/>
          <w:noProof/>
        </w:rPr>
        <w:t>PLoS Pathogens</w:t>
      </w:r>
      <w:r w:rsidRPr="00870ABA">
        <w:rPr>
          <w:rFonts w:ascii="Calibri" w:eastAsia="Times New Roman" w:hAnsi="Calibri" w:cs="Times New Roman"/>
          <w:noProof/>
        </w:rPr>
        <w:t>. Edited by A. Cheung. Public Library of Science, 6(8), pp. 19–20. doi: 10.1371/journal.ppat.1001036.</w:t>
      </w:r>
    </w:p>
    <w:p w14:paraId="7F93348F" w14:textId="50BBBFD5" w:rsidR="00870ABA" w:rsidRPr="00236F57" w:rsidRDefault="00870ABA" w:rsidP="00870ABA">
      <w:pPr>
        <w:widowControl w:val="0"/>
        <w:autoSpaceDE w:val="0"/>
        <w:autoSpaceDN w:val="0"/>
        <w:adjustRightInd w:val="0"/>
        <w:spacing w:after="240" w:line="240" w:lineRule="auto"/>
        <w:rPr>
          <w:rFonts w:ascii="Calibri" w:eastAsia="Times New Roman" w:hAnsi="Calibri" w:cs="Times New Roman"/>
          <w:noProof/>
          <w:lang w:val="fr-FR"/>
        </w:rPr>
      </w:pPr>
      <w:r w:rsidRPr="00236F57">
        <w:rPr>
          <w:rFonts w:ascii="Calibri" w:eastAsia="Times New Roman" w:hAnsi="Calibri" w:cs="Times New Roman"/>
          <w:noProof/>
          <w:lang w:val="fr-FR"/>
        </w:rPr>
        <w:t xml:space="preserve">Cheng, A. G.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11) ‘A play in four acts: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abscess formation’, </w:t>
      </w:r>
      <w:r w:rsidRPr="00870ABA">
        <w:rPr>
          <w:rFonts w:ascii="Calibri" w:eastAsia="Times New Roman" w:hAnsi="Calibri" w:cs="Times New Roman"/>
          <w:i/>
          <w:iCs/>
          <w:noProof/>
        </w:rPr>
        <w:t>Trends in Microbiology</w:t>
      </w:r>
      <w:r w:rsidRPr="00870ABA">
        <w:rPr>
          <w:rFonts w:ascii="Calibri" w:eastAsia="Times New Roman" w:hAnsi="Calibri" w:cs="Times New Roman"/>
          <w:noProof/>
        </w:rPr>
        <w:t xml:space="preserve">. </w:t>
      </w:r>
      <w:r w:rsidRPr="00236F57">
        <w:rPr>
          <w:rFonts w:ascii="Calibri" w:eastAsia="Times New Roman" w:hAnsi="Calibri" w:cs="Times New Roman"/>
          <w:noProof/>
          <w:lang w:val="fr-FR"/>
        </w:rPr>
        <w:t>NIH Public Access, pp. 225–232. doi: 10.1016/j.tim.2011.01.007.</w:t>
      </w:r>
    </w:p>
    <w:p w14:paraId="4D544E68" w14:textId="77777777" w:rsidR="00870ABA" w:rsidRPr="00236F57" w:rsidRDefault="00870ABA" w:rsidP="00870ABA">
      <w:pPr>
        <w:widowControl w:val="0"/>
        <w:autoSpaceDE w:val="0"/>
        <w:autoSpaceDN w:val="0"/>
        <w:adjustRightInd w:val="0"/>
        <w:spacing w:after="240" w:line="240" w:lineRule="auto"/>
        <w:rPr>
          <w:rFonts w:ascii="Calibri" w:eastAsia="Times New Roman" w:hAnsi="Calibri" w:cs="Times New Roman"/>
          <w:noProof/>
          <w:lang w:val="fr-FR"/>
        </w:rPr>
      </w:pPr>
      <w:r w:rsidRPr="00236F57">
        <w:rPr>
          <w:rFonts w:ascii="Calibri" w:eastAsia="Times New Roman" w:hAnsi="Calibri" w:cs="Times New Roman"/>
          <w:noProof/>
          <w:lang w:val="fr-FR"/>
        </w:rPr>
        <w:t xml:space="preserve">Cheon, I. S.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2008) ‘Peptidoglycan-mediated IL-8 expression in human alveolar type II epithelial cells requires lipid raft formation and MAPK activation.’, </w:t>
      </w:r>
      <w:r w:rsidRPr="00236F57">
        <w:rPr>
          <w:rFonts w:ascii="Calibri" w:eastAsia="Times New Roman" w:hAnsi="Calibri" w:cs="Times New Roman"/>
          <w:i/>
          <w:iCs/>
          <w:noProof/>
          <w:lang w:val="fr-FR"/>
        </w:rPr>
        <w:t>Molecular immunology</w:t>
      </w:r>
      <w:r w:rsidRPr="00236F57">
        <w:rPr>
          <w:rFonts w:ascii="Calibri" w:eastAsia="Times New Roman" w:hAnsi="Calibri" w:cs="Times New Roman"/>
          <w:noProof/>
          <w:lang w:val="fr-FR"/>
        </w:rPr>
        <w:t>, 45(6), pp. 1665–73. doi: 10.1016/j.molimm.2007.10.001.</w:t>
      </w:r>
    </w:p>
    <w:p w14:paraId="3650D14F" w14:textId="1EDCD343"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Cheung, A. L.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1994) ‘Diminished virulence of a sar-/agr-mutant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in the rabbit model of endocarditis.’, </w:t>
      </w:r>
      <w:r w:rsidRPr="00870ABA">
        <w:rPr>
          <w:rFonts w:ascii="Calibri" w:eastAsia="Times New Roman" w:hAnsi="Calibri" w:cs="Times New Roman"/>
          <w:i/>
          <w:iCs/>
          <w:noProof/>
        </w:rPr>
        <w:t>Journal of Clinical Investigation</w:t>
      </w:r>
      <w:r w:rsidRPr="00870ABA">
        <w:rPr>
          <w:rFonts w:ascii="Calibri" w:eastAsia="Times New Roman" w:hAnsi="Calibri" w:cs="Times New Roman"/>
          <w:noProof/>
        </w:rPr>
        <w:t>, 94(5), p. 1815.</w:t>
      </w:r>
    </w:p>
    <w:p w14:paraId="557AA242"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Cheung, A. L., Nast, C. C. and Bayer, A. S. (1998) ‘Selective activation of sar promoters with the use of green fluorescent protein transcriptional fusions as the detection system in the rabbit endocarditis model’,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American Society for Microbiology (ASM), 66(12), pp. 5988–5993.</w:t>
      </w:r>
    </w:p>
    <w:p w14:paraId="5CAFA0A8" w14:textId="4448C692"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Cheung, G. Y. and Otto, M. (2010) ‘Understanding the significance of </w:t>
      </w:r>
      <w:r w:rsidR="00EB414E" w:rsidRPr="00EB414E">
        <w:rPr>
          <w:rFonts w:ascii="Calibri" w:eastAsia="Times New Roman" w:hAnsi="Calibri" w:cs="Times New Roman"/>
          <w:i/>
          <w:iCs/>
          <w:noProof/>
        </w:rPr>
        <w:t>Staphylococcus epidermidis</w:t>
      </w:r>
      <w:r w:rsidRPr="00870ABA">
        <w:rPr>
          <w:rFonts w:ascii="Calibri" w:eastAsia="Times New Roman" w:hAnsi="Calibri" w:cs="Times New Roman"/>
          <w:noProof/>
        </w:rPr>
        <w:t xml:space="preserve"> bacteremia in babies and children’, </w:t>
      </w:r>
      <w:r w:rsidRPr="00870ABA">
        <w:rPr>
          <w:rFonts w:ascii="Calibri" w:eastAsia="Times New Roman" w:hAnsi="Calibri" w:cs="Times New Roman"/>
          <w:i/>
          <w:iCs/>
          <w:noProof/>
        </w:rPr>
        <w:t>Current Opinion in Infectious Diseases</w:t>
      </w:r>
      <w:r w:rsidRPr="00870ABA">
        <w:rPr>
          <w:rFonts w:ascii="Calibri" w:eastAsia="Times New Roman" w:hAnsi="Calibri" w:cs="Times New Roman"/>
          <w:noProof/>
        </w:rPr>
        <w:t>, 23(3), pp. 208–216. doi: 10.1097/QCO.0b013e328337fecb.</w:t>
      </w:r>
    </w:p>
    <w:p w14:paraId="58B32F56"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Chinwalla, A. T.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2) ‘Initial sequencing and comparative analysis of the mouse genome’, </w:t>
      </w:r>
      <w:r w:rsidRPr="00870ABA">
        <w:rPr>
          <w:rFonts w:ascii="Calibri" w:eastAsia="Times New Roman" w:hAnsi="Calibri" w:cs="Times New Roman"/>
          <w:i/>
          <w:iCs/>
          <w:noProof/>
        </w:rPr>
        <w:t>Nature</w:t>
      </w:r>
      <w:r w:rsidRPr="00870ABA">
        <w:rPr>
          <w:rFonts w:ascii="Calibri" w:eastAsia="Times New Roman" w:hAnsi="Calibri" w:cs="Times New Roman"/>
          <w:noProof/>
        </w:rPr>
        <w:t>. Nature Publishing Group, 420(6915), pp. 520–562. doi: 10.1038/nature01262.</w:t>
      </w:r>
    </w:p>
    <w:p w14:paraId="6D2BDC11"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lastRenderedPageBreak/>
        <w:t xml:space="preserve">Chu, C. B.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6) ‘A new rabbit model of implant-related biofilm infection: development and evaluation’, </w:t>
      </w:r>
      <w:r w:rsidRPr="00870ABA">
        <w:rPr>
          <w:rFonts w:ascii="Calibri" w:eastAsia="Times New Roman" w:hAnsi="Calibri" w:cs="Times New Roman"/>
          <w:i/>
          <w:iCs/>
          <w:noProof/>
        </w:rPr>
        <w:t>Frontiers of Materials Science</w:t>
      </w:r>
      <w:r w:rsidRPr="00870ABA">
        <w:rPr>
          <w:rFonts w:ascii="Calibri" w:eastAsia="Times New Roman" w:hAnsi="Calibri" w:cs="Times New Roman"/>
          <w:noProof/>
        </w:rPr>
        <w:t>, 10(1), pp. 80–89. doi: 10.1007/s11706-016-0324-1.</w:t>
      </w:r>
    </w:p>
    <w:p w14:paraId="46A6729C"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Church, D. M.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9) ‘Lineage-specific biology revealed by a finished genome assembly of the mouse’, </w:t>
      </w:r>
      <w:r w:rsidRPr="00870ABA">
        <w:rPr>
          <w:rFonts w:ascii="Calibri" w:eastAsia="Times New Roman" w:hAnsi="Calibri" w:cs="Times New Roman"/>
          <w:i/>
          <w:iCs/>
          <w:noProof/>
        </w:rPr>
        <w:t>PLoS Biology</w:t>
      </w:r>
      <w:r w:rsidRPr="00870ABA">
        <w:rPr>
          <w:rFonts w:ascii="Calibri" w:eastAsia="Times New Roman" w:hAnsi="Calibri" w:cs="Times New Roman"/>
          <w:noProof/>
        </w:rPr>
        <w:t>. Edited by R. J. Roberts. Public Library of Science, 7(5), p. e1000112. doi: 10.1371/journal.pbio.1000112.</w:t>
      </w:r>
    </w:p>
    <w:p w14:paraId="7A879D04"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Clark, R. A.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1990) ‘Two cytosolic components of the human neutrophil respiratory burst oxidase translocate to the plasma membrane during cell activation’, </w:t>
      </w:r>
      <w:r w:rsidRPr="00870ABA">
        <w:rPr>
          <w:rFonts w:ascii="Calibri" w:eastAsia="Times New Roman" w:hAnsi="Calibri" w:cs="Times New Roman"/>
          <w:i/>
          <w:iCs/>
          <w:noProof/>
        </w:rPr>
        <w:t>Journal of Clinical Investigation</w:t>
      </w:r>
      <w:r w:rsidRPr="00870ABA">
        <w:rPr>
          <w:rFonts w:ascii="Calibri" w:eastAsia="Times New Roman" w:hAnsi="Calibri" w:cs="Times New Roman"/>
          <w:noProof/>
        </w:rPr>
        <w:t>, 85(3), pp. 714–721. doi: 10.1172/JCI114496.</w:t>
      </w:r>
    </w:p>
    <w:p w14:paraId="3F9F9432" w14:textId="47EFEB5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Clatworthy, A. E.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2009) ‘</w:t>
      </w:r>
      <w:r w:rsidR="00EB414E" w:rsidRPr="00EB414E">
        <w:rPr>
          <w:rFonts w:ascii="Calibri" w:eastAsia="Times New Roman" w:hAnsi="Calibri" w:cs="Times New Roman"/>
          <w:i/>
          <w:iCs/>
          <w:noProof/>
        </w:rPr>
        <w:t>Pseudomonas aeruginosa</w:t>
      </w:r>
      <w:r w:rsidRPr="00870ABA">
        <w:rPr>
          <w:rFonts w:ascii="Calibri" w:eastAsia="Times New Roman" w:hAnsi="Calibri" w:cs="Times New Roman"/>
          <w:noProof/>
        </w:rPr>
        <w:t xml:space="preserve"> infection of zebrafish involves both host and pathogen determinants’,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American Society for Microbiology, 77(4), pp. 1293–1303. doi: 10.1128/IAI.01181-08.</w:t>
      </w:r>
    </w:p>
    <w:p w14:paraId="680511D0" w14:textId="02BF5670"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Clauditz, A.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6) ‘Staphyloxanthin plays a role in the fitness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and its ability to cope with oxidative stress’,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74(8), pp. 4950–4953. doi: 10.1128/IAI.00204-06.</w:t>
      </w:r>
    </w:p>
    <w:p w14:paraId="258935A0"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Coates, R., Moran, J. and Horsburgh, M. J. (2014) ‘Staphylococci: colonizers and pathogens of human skin’, </w:t>
      </w:r>
      <w:r w:rsidRPr="00870ABA">
        <w:rPr>
          <w:rFonts w:ascii="Calibri" w:eastAsia="Times New Roman" w:hAnsi="Calibri" w:cs="Times New Roman"/>
          <w:i/>
          <w:iCs/>
          <w:noProof/>
        </w:rPr>
        <w:t>Future Microbiology</w:t>
      </w:r>
      <w:r w:rsidRPr="00870ABA">
        <w:rPr>
          <w:rFonts w:ascii="Calibri" w:eastAsia="Times New Roman" w:hAnsi="Calibri" w:cs="Times New Roman"/>
          <w:noProof/>
        </w:rPr>
        <w:t>, 9(1), pp. 75–91. doi: 10.2217/fmb.13.145.</w:t>
      </w:r>
    </w:p>
    <w:p w14:paraId="1BDB0588" w14:textId="2D5DEC92"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nl-NL"/>
        </w:rPr>
        <w:t xml:space="preserve">Cogen, A. L. </w:t>
      </w:r>
      <w:r w:rsidRPr="00236F57">
        <w:rPr>
          <w:rFonts w:ascii="Calibri" w:eastAsia="Times New Roman" w:hAnsi="Calibri" w:cs="Times New Roman"/>
          <w:i/>
          <w:iCs/>
          <w:noProof/>
          <w:lang w:val="nl-NL"/>
        </w:rPr>
        <w:t>et al.</w:t>
      </w:r>
      <w:r w:rsidRPr="00236F57">
        <w:rPr>
          <w:rFonts w:ascii="Calibri" w:eastAsia="Times New Roman" w:hAnsi="Calibri" w:cs="Times New Roman"/>
          <w:noProof/>
          <w:lang w:val="nl-NL"/>
        </w:rPr>
        <w:t xml:space="preserve"> </w:t>
      </w:r>
      <w:r w:rsidRPr="00870ABA">
        <w:rPr>
          <w:rFonts w:ascii="Calibri" w:eastAsia="Times New Roman" w:hAnsi="Calibri" w:cs="Times New Roman"/>
          <w:noProof/>
        </w:rPr>
        <w:t xml:space="preserve">(2010) ‘Selective antimicrobial action is provided by phenol-soluble modulins derived from </w:t>
      </w:r>
      <w:r w:rsidR="00EB414E" w:rsidRPr="00EB414E">
        <w:rPr>
          <w:rFonts w:ascii="Calibri" w:eastAsia="Times New Roman" w:hAnsi="Calibri" w:cs="Times New Roman"/>
          <w:i/>
          <w:iCs/>
          <w:noProof/>
        </w:rPr>
        <w:t>Staphylococcus epidermidis</w:t>
      </w:r>
      <w:r w:rsidRPr="00870ABA">
        <w:rPr>
          <w:rFonts w:ascii="Calibri" w:eastAsia="Times New Roman" w:hAnsi="Calibri" w:cs="Times New Roman"/>
          <w:noProof/>
        </w:rPr>
        <w:t xml:space="preserve">, a normal resident of the skin’, </w:t>
      </w:r>
      <w:r w:rsidRPr="00870ABA">
        <w:rPr>
          <w:rFonts w:ascii="Calibri" w:eastAsia="Times New Roman" w:hAnsi="Calibri" w:cs="Times New Roman"/>
          <w:i/>
          <w:iCs/>
          <w:noProof/>
        </w:rPr>
        <w:t>Journal of Investigative Dermatology</w:t>
      </w:r>
      <w:r w:rsidRPr="00870ABA">
        <w:rPr>
          <w:rFonts w:ascii="Calibri" w:eastAsia="Times New Roman" w:hAnsi="Calibri" w:cs="Times New Roman"/>
          <w:noProof/>
        </w:rPr>
        <w:t>. NIH Public Access, 130(1), pp. 192–200. doi: 10.1038/jid.2009.243.</w:t>
      </w:r>
    </w:p>
    <w:p w14:paraId="3C6FF40B" w14:textId="034A4705"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Colino, J., Duke, L. and Snapper, C. M. (2013) ‘Noncovalent association of protein and capsular polysaccharide on bacteria-sized latex beads as a model for polysaccharide-specific humoral immunity to intact </w:t>
      </w:r>
      <w:r w:rsidR="00AE6915" w:rsidRPr="00AE6915">
        <w:rPr>
          <w:rFonts w:ascii="Calibri" w:eastAsia="Times New Roman" w:hAnsi="Calibri" w:cs="Times New Roman"/>
          <w:noProof/>
        </w:rPr>
        <w:t>Gram-</w:t>
      </w:r>
      <w:r w:rsidRPr="00870ABA">
        <w:rPr>
          <w:rFonts w:ascii="Calibri" w:eastAsia="Times New Roman" w:hAnsi="Calibri" w:cs="Times New Roman"/>
          <w:noProof/>
        </w:rPr>
        <w:t xml:space="preserve">positive extracellular bacteria.’, </w:t>
      </w:r>
      <w:r w:rsidRPr="00870ABA">
        <w:rPr>
          <w:rFonts w:ascii="Calibri" w:eastAsia="Times New Roman" w:hAnsi="Calibri" w:cs="Times New Roman"/>
          <w:i/>
          <w:iCs/>
          <w:noProof/>
        </w:rPr>
        <w:t>Journal of immunology (Baltimore, Md. : 1950)</w:t>
      </w:r>
      <w:r w:rsidRPr="00870ABA">
        <w:rPr>
          <w:rFonts w:ascii="Calibri" w:eastAsia="Times New Roman" w:hAnsi="Calibri" w:cs="Times New Roman"/>
          <w:noProof/>
        </w:rPr>
        <w:t>, 191(6), pp. 3254–3263. doi: 10.4049/jimmunol.1300722.</w:t>
      </w:r>
    </w:p>
    <w:p w14:paraId="2DF22855"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Collart, M. A., Baeuerle, P. and Vassalli, P. (1990) ‘Regulation of tumor necrosis factor alpha transcription in macrophages: involvement of four kappa B-like motifs and of constitutive and inducible forms of NF-kappa B.’, </w:t>
      </w:r>
      <w:r w:rsidRPr="00870ABA">
        <w:rPr>
          <w:rFonts w:ascii="Calibri" w:eastAsia="Times New Roman" w:hAnsi="Calibri" w:cs="Times New Roman"/>
          <w:i/>
          <w:iCs/>
          <w:noProof/>
        </w:rPr>
        <w:t>Molecular and cellular biology</w:t>
      </w:r>
      <w:r w:rsidRPr="00870ABA">
        <w:rPr>
          <w:rFonts w:ascii="Calibri" w:eastAsia="Times New Roman" w:hAnsi="Calibri" w:cs="Times New Roman"/>
          <w:noProof/>
        </w:rPr>
        <w:t>. American Society for Microbiology (ASM), 10(4), pp. 1498–506.</w:t>
      </w:r>
    </w:p>
    <w:p w14:paraId="3E0212A8" w14:textId="6A094D82"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Cooney, J.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3) ‘The gamma-hemolysin locus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comprises three linked genes, two of which are identical to the genes for the F and S components of leukocidin’,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pp. 768–771.</w:t>
      </w:r>
    </w:p>
    <w:p w14:paraId="70927F56"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Cooper, A. M. (2014) ‘Mouse model of tuberculosis.’, </w:t>
      </w:r>
      <w:r w:rsidRPr="00870ABA">
        <w:rPr>
          <w:rFonts w:ascii="Calibri" w:eastAsia="Times New Roman" w:hAnsi="Calibri" w:cs="Times New Roman"/>
          <w:i/>
          <w:iCs/>
          <w:noProof/>
        </w:rPr>
        <w:t>Cold Spring Harbor perspectives in medicine</w:t>
      </w:r>
      <w:r w:rsidRPr="00870ABA">
        <w:rPr>
          <w:rFonts w:ascii="Calibri" w:eastAsia="Times New Roman" w:hAnsi="Calibri" w:cs="Times New Roman"/>
          <w:noProof/>
        </w:rPr>
        <w:t>. Cold Spring Harbor Laboratory Press, 5(2), p. a018556. doi: 10.1101/cshperspect.a018556.</w:t>
      </w:r>
    </w:p>
    <w:p w14:paraId="3F2BEAF2" w14:textId="56E85F7A"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Coughenour, C., Stevens, V. and Stetzenbach, L. D. (2011) ‘An Evaluation of Methicillin-</w:t>
      </w:r>
      <w:r w:rsidRPr="00870ABA">
        <w:rPr>
          <w:rFonts w:ascii="Calibri" w:eastAsia="Times New Roman" w:hAnsi="Calibri" w:cs="Times New Roman"/>
          <w:noProof/>
        </w:rPr>
        <w:lastRenderedPageBreak/>
        <w:t xml:space="preserve">Resistant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Survival on Five Environmental Surfaces’, </w:t>
      </w:r>
      <w:r w:rsidRPr="00870ABA">
        <w:rPr>
          <w:rFonts w:ascii="Calibri" w:eastAsia="Times New Roman" w:hAnsi="Calibri" w:cs="Times New Roman"/>
          <w:i/>
          <w:iCs/>
          <w:noProof/>
        </w:rPr>
        <w:t>Microbial Drug Resistance</w:t>
      </w:r>
      <w:r w:rsidRPr="00870ABA">
        <w:rPr>
          <w:rFonts w:ascii="Calibri" w:eastAsia="Times New Roman" w:hAnsi="Calibri" w:cs="Times New Roman"/>
          <w:noProof/>
        </w:rPr>
        <w:t>, 17(3), pp. 457–461. doi: 10.1089/mdr.2011.0007.</w:t>
      </w:r>
    </w:p>
    <w:p w14:paraId="12E1248D" w14:textId="41E408F9"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Coulter, S. N.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1998)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genetic loci impacting growth and survival in multiple infection environments’, </w:t>
      </w:r>
      <w:r w:rsidRPr="00870ABA">
        <w:rPr>
          <w:rFonts w:ascii="Calibri" w:eastAsia="Times New Roman" w:hAnsi="Calibri" w:cs="Times New Roman"/>
          <w:i/>
          <w:iCs/>
          <w:noProof/>
        </w:rPr>
        <w:t>Molecular Microbiology</w:t>
      </w:r>
      <w:r w:rsidRPr="00870ABA">
        <w:rPr>
          <w:rFonts w:ascii="Calibri" w:eastAsia="Times New Roman" w:hAnsi="Calibri" w:cs="Times New Roman"/>
          <w:noProof/>
        </w:rPr>
        <w:t>. Blackwell Science Ltd, UK, 30(2), pp. 393–404. doi: 10.1046/j.1365-2958.1998.01075.x.</w:t>
      </w:r>
    </w:p>
    <w:p w14:paraId="6243F882" w14:textId="7B6BCBB1"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Craven, R. R.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9)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alpha-hemolysin activates the NLRP3-inflammasome in human and mouse monocytic cells’, </w:t>
      </w:r>
      <w:r w:rsidRPr="00870ABA">
        <w:rPr>
          <w:rFonts w:ascii="Calibri" w:eastAsia="Times New Roman" w:hAnsi="Calibri" w:cs="Times New Roman"/>
          <w:i/>
          <w:iCs/>
          <w:noProof/>
        </w:rPr>
        <w:t>PLoS ONE</w:t>
      </w:r>
      <w:r w:rsidRPr="00870ABA">
        <w:rPr>
          <w:rFonts w:ascii="Calibri" w:eastAsia="Times New Roman" w:hAnsi="Calibri" w:cs="Times New Roman"/>
          <w:noProof/>
        </w:rPr>
        <w:t>. Public Library of Science, 4(10), p. e7446. doi: 10.1371/journal.pone.0007446.</w:t>
      </w:r>
    </w:p>
    <w:p w14:paraId="64A17169"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Cummings, R. D. and Cummings, C. R. D. (1999) ‘Structure and function of the selectin ligand PSGL-1’, </w:t>
      </w:r>
      <w:r w:rsidRPr="00870ABA">
        <w:rPr>
          <w:rFonts w:ascii="Calibri" w:eastAsia="Times New Roman" w:hAnsi="Calibri" w:cs="Times New Roman"/>
          <w:i/>
          <w:iCs/>
          <w:noProof/>
        </w:rPr>
        <w:t>Braz J Med Biol Res Brazilian Journal of Medical and Biological Research</w:t>
      </w:r>
      <w:r w:rsidRPr="00870ABA">
        <w:rPr>
          <w:rFonts w:ascii="Calibri" w:eastAsia="Times New Roman" w:hAnsi="Calibri" w:cs="Times New Roman"/>
          <w:noProof/>
        </w:rPr>
        <w:t>, 32(32), pp. 519–528.</w:t>
      </w:r>
    </w:p>
    <w:p w14:paraId="2088AF59"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Curtis, M. J.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1995) ‘Contaminated fractures of the tibia: A comparison of treatment modalities in an animal model’, </w:t>
      </w:r>
      <w:r w:rsidRPr="00870ABA">
        <w:rPr>
          <w:rFonts w:ascii="Calibri" w:eastAsia="Times New Roman" w:hAnsi="Calibri" w:cs="Times New Roman"/>
          <w:i/>
          <w:iCs/>
          <w:noProof/>
        </w:rPr>
        <w:t>Journal of Orthopaedic Research</w:t>
      </w:r>
      <w:r w:rsidRPr="00870ABA">
        <w:rPr>
          <w:rFonts w:ascii="Calibri" w:eastAsia="Times New Roman" w:hAnsi="Calibri" w:cs="Times New Roman"/>
          <w:noProof/>
        </w:rPr>
        <w:t>, 13(2), pp. 286–295. doi: 10.1002/jor.1100130217.</w:t>
      </w:r>
    </w:p>
    <w:p w14:paraId="36BBB9E1"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D.W., S., D.N., M. and H, W. E. (1970) ‘Host parasite relationships in experimental airborne tuberculosis. iv. early events in the course of infection in vaccinated and nonvaccinated guinea pigs’, </w:t>
      </w:r>
      <w:r w:rsidRPr="00870ABA">
        <w:rPr>
          <w:rFonts w:ascii="Calibri" w:eastAsia="Times New Roman" w:hAnsi="Calibri" w:cs="Times New Roman"/>
          <w:i/>
          <w:iCs/>
          <w:noProof/>
        </w:rPr>
        <w:t>American Review of Respiratory Disease</w:t>
      </w:r>
      <w:r w:rsidRPr="00870ABA">
        <w:rPr>
          <w:rFonts w:ascii="Calibri" w:eastAsia="Times New Roman" w:hAnsi="Calibri" w:cs="Times New Roman"/>
          <w:noProof/>
        </w:rPr>
        <w:t>, pp. 937–949.</w:t>
      </w:r>
    </w:p>
    <w:p w14:paraId="5AD6D0B1"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Dahlke, K.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1) ‘Distinct Different Contributions of the Alternative and Classical Complement Activation Pathway for the Innate Host Response during Sepsis’, </w:t>
      </w:r>
      <w:r w:rsidRPr="00870ABA">
        <w:rPr>
          <w:rFonts w:ascii="Calibri" w:eastAsia="Times New Roman" w:hAnsi="Calibri" w:cs="Times New Roman"/>
          <w:i/>
          <w:iCs/>
          <w:noProof/>
        </w:rPr>
        <w:t>The Journal of Immunology</w:t>
      </w:r>
      <w:r w:rsidRPr="00870ABA">
        <w:rPr>
          <w:rFonts w:ascii="Calibri" w:eastAsia="Times New Roman" w:hAnsi="Calibri" w:cs="Times New Roman"/>
          <w:noProof/>
        </w:rPr>
        <w:t>. NIH Public Access, 186(5), pp. 3066–3075. doi: 10.4049/jimmunol.1002741.</w:t>
      </w:r>
    </w:p>
    <w:p w14:paraId="7E10FBFA"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Dahlquist, F. W., Jao, L. and Raftery, M. (1966) ‘On the binding of chitin oligosaccharides to lysozyme.’, </w:t>
      </w:r>
      <w:r w:rsidRPr="00870ABA">
        <w:rPr>
          <w:rFonts w:ascii="Calibri" w:eastAsia="Times New Roman" w:hAnsi="Calibri" w:cs="Times New Roman"/>
          <w:i/>
          <w:iCs/>
          <w:noProof/>
        </w:rPr>
        <w:t>Proceedings of the National Academy of Sciences of the United States of America</w:t>
      </w:r>
      <w:r w:rsidRPr="00870ABA">
        <w:rPr>
          <w:rFonts w:ascii="Calibri" w:eastAsia="Times New Roman" w:hAnsi="Calibri" w:cs="Times New Roman"/>
          <w:noProof/>
        </w:rPr>
        <w:t>, 56(1), pp. 26–30. doi: 10.1073/pnas.56.1.26.</w:t>
      </w:r>
    </w:p>
    <w:p w14:paraId="6C9F9250"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Dalton, T.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1) ‘An in vivo polymicrobial biofilm wound infection model to study interspecies interactions’, </w:t>
      </w:r>
      <w:r w:rsidRPr="00870ABA">
        <w:rPr>
          <w:rFonts w:ascii="Calibri" w:eastAsia="Times New Roman" w:hAnsi="Calibri" w:cs="Times New Roman"/>
          <w:i/>
          <w:iCs/>
          <w:noProof/>
        </w:rPr>
        <w:t>PLoS ONE</w:t>
      </w:r>
      <w:r w:rsidRPr="00870ABA">
        <w:rPr>
          <w:rFonts w:ascii="Calibri" w:eastAsia="Times New Roman" w:hAnsi="Calibri" w:cs="Times New Roman"/>
          <w:noProof/>
        </w:rPr>
        <w:t>. Public Library of Science, 6(11), p. e27317. doi: 10.1371/journal.pone.0027317.</w:t>
      </w:r>
    </w:p>
    <w:p w14:paraId="40BD07DD" w14:textId="499BE3B2"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Dancer, S. J. (2007) ‘The effect of antibiotics on methicillin-resistant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Journal of Antimicrobial Chemotherapy</w:t>
      </w:r>
      <w:r w:rsidRPr="00870ABA">
        <w:rPr>
          <w:rFonts w:ascii="Calibri" w:eastAsia="Times New Roman" w:hAnsi="Calibri" w:cs="Times New Roman"/>
          <w:noProof/>
        </w:rPr>
        <w:t>. Oxford University Press, 61(2), pp. 246–253. doi: 10.1093/jac/dkm465.</w:t>
      </w:r>
    </w:p>
    <w:p w14:paraId="2EE38C6B" w14:textId="1339E81C"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Das, D. and Bishayi, B. (2010) ‘Contribution of Catalase and Superoxide Dismutase to the Intracellular Survival of Clinical Isolates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in Murine Macrophages’, </w:t>
      </w:r>
      <w:r w:rsidRPr="00870ABA">
        <w:rPr>
          <w:rFonts w:ascii="Calibri" w:eastAsia="Times New Roman" w:hAnsi="Calibri" w:cs="Times New Roman"/>
          <w:i/>
          <w:iCs/>
          <w:noProof/>
        </w:rPr>
        <w:t>Indian J Microbiol</w:t>
      </w:r>
      <w:r w:rsidRPr="00870ABA">
        <w:rPr>
          <w:rFonts w:ascii="Calibri" w:eastAsia="Times New Roman" w:hAnsi="Calibri" w:cs="Times New Roman"/>
          <w:noProof/>
        </w:rPr>
        <w:t>. Springer, 50(4), pp. 375–384. doi: 10.1007/s12088-011-0063-z.</w:t>
      </w:r>
    </w:p>
    <w:p w14:paraId="6A8EA442"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Davies, A. J. (1985) ‘Coagulase negative staphylococcal infections’, </w:t>
      </w:r>
      <w:r w:rsidRPr="00870ABA">
        <w:rPr>
          <w:rFonts w:ascii="Calibri" w:eastAsia="Times New Roman" w:hAnsi="Calibri" w:cs="Times New Roman"/>
          <w:i/>
          <w:iCs/>
          <w:noProof/>
        </w:rPr>
        <w:t>British medical journal</w:t>
      </w:r>
      <w:r w:rsidRPr="00870ABA">
        <w:rPr>
          <w:rFonts w:ascii="Calibri" w:eastAsia="Times New Roman" w:hAnsi="Calibri" w:cs="Times New Roman"/>
          <w:noProof/>
        </w:rPr>
        <w:t>, 290(April), pp. 1984–1985.</w:t>
      </w:r>
    </w:p>
    <w:p w14:paraId="7D406B70"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Davis, K. M., Nakamura, S. and Weiser, J. N. (2011) ‘Nod2 sensing of lysozyme-digested </w:t>
      </w:r>
      <w:r w:rsidRPr="00870ABA">
        <w:rPr>
          <w:rFonts w:ascii="Calibri" w:eastAsia="Times New Roman" w:hAnsi="Calibri" w:cs="Times New Roman"/>
          <w:noProof/>
        </w:rPr>
        <w:lastRenderedPageBreak/>
        <w:t xml:space="preserve">peptidoglycan promotes macrophage recruitment and clearance of </w:t>
      </w:r>
      <w:r w:rsidRPr="00EB414E">
        <w:rPr>
          <w:rFonts w:ascii="Calibri" w:eastAsia="Times New Roman" w:hAnsi="Calibri" w:cs="Times New Roman"/>
          <w:i/>
          <w:iCs/>
          <w:noProof/>
        </w:rPr>
        <w:t xml:space="preserve">S. pneumoniae </w:t>
      </w:r>
      <w:r w:rsidRPr="00870ABA">
        <w:rPr>
          <w:rFonts w:ascii="Calibri" w:eastAsia="Times New Roman" w:hAnsi="Calibri" w:cs="Times New Roman"/>
          <w:noProof/>
        </w:rPr>
        <w:t xml:space="preserve">colonization in mice’, </w:t>
      </w:r>
      <w:r w:rsidRPr="00870ABA">
        <w:rPr>
          <w:rFonts w:ascii="Calibri" w:eastAsia="Times New Roman" w:hAnsi="Calibri" w:cs="Times New Roman"/>
          <w:i/>
          <w:iCs/>
          <w:noProof/>
        </w:rPr>
        <w:t>Journal of Clinical Investigation</w:t>
      </w:r>
      <w:r w:rsidRPr="00870ABA">
        <w:rPr>
          <w:rFonts w:ascii="Calibri" w:eastAsia="Times New Roman" w:hAnsi="Calibri" w:cs="Times New Roman"/>
          <w:noProof/>
        </w:rPr>
        <w:t>, 121(9), pp. 3666–3676. doi: 10.1172/JCI57761.</w:t>
      </w:r>
    </w:p>
    <w:p w14:paraId="2B66A45F"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Davis, K. M. and Weiser, J. N. (2011) ‘Modifications to the peptidoglycan backbone help bacteria to establish infection’,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American Society for Microbiology, pp. 562–570. doi: 10.1128/IAI.00651-10.</w:t>
      </w:r>
    </w:p>
    <w:p w14:paraId="1BBC8D95"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Degrendele, H. C., Kosfiszer, M. and Estess, P. (2017) ‘CD44 Activation and Associated Primary Adhesion Is Inducible via T Cell Receptor Stimulation’’.</w:t>
      </w:r>
    </w:p>
    <w:p w14:paraId="2B904208" w14:textId="65507098"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es-ES_tradnl"/>
        </w:rPr>
        <w:t xml:space="preserve">DeLeo, F. R. </w:t>
      </w:r>
      <w:r w:rsidRPr="00236F57">
        <w:rPr>
          <w:rFonts w:ascii="Calibri" w:eastAsia="Times New Roman" w:hAnsi="Calibri" w:cs="Times New Roman"/>
          <w:i/>
          <w:iCs/>
          <w:noProof/>
          <w:lang w:val="es-ES_tradnl"/>
        </w:rPr>
        <w:t>et al.</w:t>
      </w:r>
      <w:r w:rsidRPr="00236F57">
        <w:rPr>
          <w:rFonts w:ascii="Calibri" w:eastAsia="Times New Roman" w:hAnsi="Calibri" w:cs="Times New Roman"/>
          <w:noProof/>
          <w:lang w:val="es-ES_tradnl"/>
        </w:rPr>
        <w:t xml:space="preserve"> </w:t>
      </w:r>
      <w:r w:rsidRPr="00870ABA">
        <w:rPr>
          <w:rFonts w:ascii="Calibri" w:eastAsia="Times New Roman" w:hAnsi="Calibri" w:cs="Times New Roman"/>
          <w:noProof/>
        </w:rPr>
        <w:t xml:space="preserve">(2011) ‘Molecular differentiation of historic phage-type 80/81 and contemporary epidemic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Proceedings of the National Academy of Sciences</w:t>
      </w:r>
      <w:r w:rsidRPr="00870ABA">
        <w:rPr>
          <w:rFonts w:ascii="Calibri" w:eastAsia="Times New Roman" w:hAnsi="Calibri" w:cs="Times New Roman"/>
          <w:noProof/>
        </w:rPr>
        <w:t>, 108(44), pp. 18091–18096. doi: 10.1073/pnas.1111084108.</w:t>
      </w:r>
    </w:p>
    <w:p w14:paraId="5841E986" w14:textId="3AEAEE89"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DeLeon, S.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4) ‘Synergistic interactions of </w:t>
      </w:r>
      <w:r w:rsidR="00EB414E" w:rsidRPr="00EB414E">
        <w:rPr>
          <w:rFonts w:ascii="Calibri" w:eastAsia="Times New Roman" w:hAnsi="Calibri" w:cs="Times New Roman"/>
          <w:i/>
          <w:iCs/>
          <w:noProof/>
        </w:rPr>
        <w:t>Pseudomonas aeruginosa</w:t>
      </w:r>
      <w:r w:rsidRPr="00870ABA">
        <w:rPr>
          <w:rFonts w:ascii="Calibri" w:eastAsia="Times New Roman" w:hAnsi="Calibri" w:cs="Times New Roman"/>
          <w:noProof/>
        </w:rPr>
        <w:t xml:space="preserve"> and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in an In vitro wound model’,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82(11), pp. 4718–4728. doi: 10.1128/IAI.02198-14.</w:t>
      </w:r>
    </w:p>
    <w:p w14:paraId="73A8917E" w14:textId="381F7099"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Devriese, L. A.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1981) ‘Characteristics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strains from rabbits’, </w:t>
      </w:r>
      <w:r w:rsidRPr="00870ABA">
        <w:rPr>
          <w:rFonts w:ascii="Calibri" w:eastAsia="Times New Roman" w:hAnsi="Calibri" w:cs="Times New Roman"/>
          <w:i/>
          <w:iCs/>
          <w:noProof/>
        </w:rPr>
        <w:t>Ann.Rech.Vet.</w:t>
      </w:r>
      <w:r w:rsidRPr="00870ABA">
        <w:rPr>
          <w:rFonts w:ascii="Calibri" w:eastAsia="Times New Roman" w:hAnsi="Calibri" w:cs="Times New Roman"/>
          <w:noProof/>
        </w:rPr>
        <w:t>, 12(3), pp. 327–332.</w:t>
      </w:r>
    </w:p>
    <w:p w14:paraId="24E28A7B" w14:textId="77777777" w:rsidR="00870ABA" w:rsidRPr="00236F57" w:rsidRDefault="00870ABA" w:rsidP="00870ABA">
      <w:pPr>
        <w:widowControl w:val="0"/>
        <w:autoSpaceDE w:val="0"/>
        <w:autoSpaceDN w:val="0"/>
        <w:adjustRightInd w:val="0"/>
        <w:spacing w:after="240" w:line="240" w:lineRule="auto"/>
        <w:rPr>
          <w:rFonts w:ascii="Calibri" w:eastAsia="Times New Roman" w:hAnsi="Calibri" w:cs="Times New Roman"/>
          <w:noProof/>
          <w:lang w:val="fr-FR"/>
        </w:rPr>
      </w:pPr>
      <w:r w:rsidRPr="00236F57">
        <w:rPr>
          <w:rFonts w:ascii="Calibri" w:eastAsia="Times New Roman" w:hAnsi="Calibri" w:cs="Times New Roman"/>
          <w:noProof/>
          <w:lang w:val="fr-FR"/>
        </w:rPr>
        <w:t xml:space="preserve">Díaz-Pascual, F.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17) ‘In vivo Host-Pathogen Interaction as Revealed by Global Proteomic Profiling of Zebrafish Larvae.’, </w:t>
      </w:r>
      <w:r w:rsidRPr="00870ABA">
        <w:rPr>
          <w:rFonts w:ascii="Calibri" w:eastAsia="Times New Roman" w:hAnsi="Calibri" w:cs="Times New Roman"/>
          <w:i/>
          <w:iCs/>
          <w:noProof/>
        </w:rPr>
        <w:t>Frontiers in cellular and infection microbiology</w:t>
      </w:r>
      <w:r w:rsidRPr="00870ABA">
        <w:rPr>
          <w:rFonts w:ascii="Calibri" w:eastAsia="Times New Roman" w:hAnsi="Calibri" w:cs="Times New Roman"/>
          <w:noProof/>
        </w:rPr>
        <w:t xml:space="preserve">. </w:t>
      </w:r>
      <w:r w:rsidRPr="00236F57">
        <w:rPr>
          <w:rFonts w:ascii="Calibri" w:eastAsia="Times New Roman" w:hAnsi="Calibri" w:cs="Times New Roman"/>
          <w:noProof/>
          <w:lang w:val="fr-FR"/>
        </w:rPr>
        <w:t>Frontiers Media SA, 7, p. 334. doi: 10.3389/fcimb.2017.00334.</w:t>
      </w:r>
    </w:p>
    <w:p w14:paraId="21E76654"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Dijkmans, B. A. C.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1985) ‘Effect of bacterial competition on the opsonization, phagocytosis, and intracellular killing of microorganisms by granulocytes’,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49(1), pp. 219–224.</w:t>
      </w:r>
    </w:p>
    <w:p w14:paraId="454D6F98"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Dinarello, C. A. (2000) ‘Proinflammatory cytokines.’, </w:t>
      </w:r>
      <w:r w:rsidRPr="00870ABA">
        <w:rPr>
          <w:rFonts w:ascii="Calibri" w:eastAsia="Times New Roman" w:hAnsi="Calibri" w:cs="Times New Roman"/>
          <w:i/>
          <w:iCs/>
          <w:noProof/>
        </w:rPr>
        <w:t>Chest</w:t>
      </w:r>
      <w:r w:rsidRPr="00870ABA">
        <w:rPr>
          <w:rFonts w:ascii="Calibri" w:eastAsia="Times New Roman" w:hAnsi="Calibri" w:cs="Times New Roman"/>
          <w:noProof/>
        </w:rPr>
        <w:t>, 118(2), pp. 503–8.</w:t>
      </w:r>
    </w:p>
    <w:p w14:paraId="46BEF435"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Dinarello, C. A. (2001) ‘Anti-cytokine therapies in response to systemic infection’, </w:t>
      </w:r>
      <w:r w:rsidRPr="00870ABA">
        <w:rPr>
          <w:rFonts w:ascii="Calibri" w:eastAsia="Times New Roman" w:hAnsi="Calibri" w:cs="Times New Roman"/>
          <w:i/>
          <w:iCs/>
          <w:noProof/>
        </w:rPr>
        <w:t>Journal of Investigative Dermatology Symposium Proceedings</w:t>
      </w:r>
      <w:r w:rsidRPr="00870ABA">
        <w:rPr>
          <w:rFonts w:ascii="Calibri" w:eastAsia="Times New Roman" w:hAnsi="Calibri" w:cs="Times New Roman"/>
          <w:noProof/>
        </w:rPr>
        <w:t>, 6(3), pp. 244–250. doi: 10.1046/j.0022-202x.2001.00046.x.</w:t>
      </w:r>
    </w:p>
    <w:p w14:paraId="26AB74DD" w14:textId="1DD9F25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Dinges, M. M., Orwin, P. M. and Schlievert, P. M. (2000) ‘Exotoxins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Clinical Microbiology Reviews</w:t>
      </w:r>
      <w:r w:rsidRPr="00870ABA">
        <w:rPr>
          <w:rFonts w:ascii="Calibri" w:eastAsia="Times New Roman" w:hAnsi="Calibri" w:cs="Times New Roman"/>
          <w:noProof/>
        </w:rPr>
        <w:t>. American Society for Microbiology, 13(1), pp. 16–34. doi: 10.1128/CMR.13.1.16-34.2000.</w:t>
      </w:r>
    </w:p>
    <w:p w14:paraId="1AAF136F"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Dobson, J. T.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8) ‘Carboxypeptidase A5 identifies a novel mast cell lineage in the zebrafish providing new insight into mast cell fate determination’, </w:t>
      </w:r>
      <w:r w:rsidRPr="00870ABA">
        <w:rPr>
          <w:rFonts w:ascii="Calibri" w:eastAsia="Times New Roman" w:hAnsi="Calibri" w:cs="Times New Roman"/>
          <w:i/>
          <w:iCs/>
          <w:noProof/>
        </w:rPr>
        <w:t>Blood</w:t>
      </w:r>
      <w:r w:rsidRPr="00870ABA">
        <w:rPr>
          <w:rFonts w:ascii="Calibri" w:eastAsia="Times New Roman" w:hAnsi="Calibri" w:cs="Times New Roman"/>
          <w:noProof/>
        </w:rPr>
        <w:t>. American Society of Hematology, 112(7), pp. 2969–2972. doi: 10.1182/blood-2008-03-145011.</w:t>
      </w:r>
    </w:p>
    <w:p w14:paraId="4989584C"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Dostert, C.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8) ‘Innate Immune Activation Through Nalp3 Inflammasome Sensing of Asbestos and Silica’, </w:t>
      </w:r>
      <w:r w:rsidRPr="00870ABA">
        <w:rPr>
          <w:rFonts w:ascii="Calibri" w:eastAsia="Times New Roman" w:hAnsi="Calibri" w:cs="Times New Roman"/>
          <w:i/>
          <w:iCs/>
          <w:noProof/>
        </w:rPr>
        <w:t>Science</w:t>
      </w:r>
      <w:r w:rsidRPr="00870ABA">
        <w:rPr>
          <w:rFonts w:ascii="Calibri" w:eastAsia="Times New Roman" w:hAnsi="Calibri" w:cs="Times New Roman"/>
          <w:noProof/>
        </w:rPr>
        <w:t>. NIH Public Access, 320(5876), pp. 674–677. doi: 10.1126/science.1156995.</w:t>
      </w:r>
    </w:p>
    <w:p w14:paraId="350D46AF"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lastRenderedPageBreak/>
        <w:t xml:space="preserve">Doyle, R. J., Chaloupka, J. and Vinter, V. (1988) ‘Turnover of cell walls in microorganisms.’, </w:t>
      </w:r>
      <w:r w:rsidRPr="00870ABA">
        <w:rPr>
          <w:rFonts w:ascii="Calibri" w:eastAsia="Times New Roman" w:hAnsi="Calibri" w:cs="Times New Roman"/>
          <w:i/>
          <w:iCs/>
          <w:noProof/>
        </w:rPr>
        <w:t>Microbiological reviews</w:t>
      </w:r>
      <w:r w:rsidRPr="00870ABA">
        <w:rPr>
          <w:rFonts w:ascii="Calibri" w:eastAsia="Times New Roman" w:hAnsi="Calibri" w:cs="Times New Roman"/>
          <w:noProof/>
        </w:rPr>
        <w:t>, 52(4), pp. 554–567.</w:t>
      </w:r>
    </w:p>
    <w:p w14:paraId="595D70B4"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Doyle, S. E.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04) ‘Toll-like Receptors Induce a Phagocytic Gene Program through p38’, </w:t>
      </w:r>
      <w:r w:rsidRPr="00870ABA">
        <w:rPr>
          <w:rFonts w:ascii="Calibri" w:eastAsia="Times New Roman" w:hAnsi="Calibri" w:cs="Times New Roman"/>
          <w:i/>
          <w:iCs/>
          <w:noProof/>
        </w:rPr>
        <w:t>The Journal of Experimental Medicine</w:t>
      </w:r>
      <w:r w:rsidRPr="00870ABA">
        <w:rPr>
          <w:rFonts w:ascii="Calibri" w:eastAsia="Times New Roman" w:hAnsi="Calibri" w:cs="Times New Roman"/>
          <w:noProof/>
        </w:rPr>
        <w:t>. The Rockefeller University Press, 199(1), pp. 81–90. doi: 10.1084/jem.20031237.</w:t>
      </w:r>
    </w:p>
    <w:p w14:paraId="70B98E04" w14:textId="370A7BE3" w:rsidR="00870ABA" w:rsidRPr="00236F57" w:rsidRDefault="00870ABA" w:rsidP="00870ABA">
      <w:pPr>
        <w:widowControl w:val="0"/>
        <w:autoSpaceDE w:val="0"/>
        <w:autoSpaceDN w:val="0"/>
        <w:adjustRightInd w:val="0"/>
        <w:spacing w:after="240" w:line="240" w:lineRule="auto"/>
        <w:rPr>
          <w:rFonts w:ascii="Calibri" w:eastAsia="Times New Roman" w:hAnsi="Calibri" w:cs="Times New Roman"/>
          <w:noProof/>
          <w:lang w:val="fr-FR"/>
        </w:rPr>
      </w:pPr>
      <w:r w:rsidRPr="00870ABA">
        <w:rPr>
          <w:rFonts w:ascii="Calibri" w:eastAsia="Times New Roman" w:hAnsi="Calibri" w:cs="Times New Roman"/>
          <w:noProof/>
        </w:rPr>
        <w:t xml:space="preserve">Duan, J.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6) ‘Variation of Circulating Inflammatory Mediators in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and</w:t>
      </w:r>
      <w:r w:rsidR="00EB414E" w:rsidRPr="00EB414E">
        <w:rPr>
          <w:rFonts w:ascii="Calibri" w:eastAsia="Times New Roman" w:hAnsi="Calibri" w:cs="Times New Roman"/>
          <w:i/>
          <w:iCs/>
          <w:noProof/>
        </w:rPr>
        <w:t xml:space="preserve"> Escherichia coli</w:t>
      </w:r>
      <w:r w:rsidRPr="00870ABA">
        <w:rPr>
          <w:rFonts w:ascii="Calibri" w:eastAsia="Times New Roman" w:hAnsi="Calibri" w:cs="Times New Roman"/>
          <w:noProof/>
        </w:rPr>
        <w:t xml:space="preserve"> Bloodstream Infection’, </w:t>
      </w:r>
      <w:r w:rsidRPr="00870ABA">
        <w:rPr>
          <w:rFonts w:ascii="Calibri" w:eastAsia="Times New Roman" w:hAnsi="Calibri" w:cs="Times New Roman"/>
          <w:i/>
          <w:iCs/>
          <w:noProof/>
        </w:rPr>
        <w:t>Medical Science Monitor</w:t>
      </w:r>
      <w:r w:rsidRPr="00870ABA">
        <w:rPr>
          <w:rFonts w:ascii="Calibri" w:eastAsia="Times New Roman" w:hAnsi="Calibri" w:cs="Times New Roman"/>
          <w:noProof/>
        </w:rPr>
        <w:t xml:space="preserve">. </w:t>
      </w:r>
      <w:r w:rsidRPr="00236F57">
        <w:rPr>
          <w:rFonts w:ascii="Calibri" w:eastAsia="Times New Roman" w:hAnsi="Calibri" w:cs="Times New Roman"/>
          <w:noProof/>
          <w:lang w:val="fr-FR"/>
        </w:rPr>
        <w:t>International Scientific Literature, Inc., 22, pp. 161–171. doi: 10.12659/MSM.896576.</w:t>
      </w:r>
    </w:p>
    <w:p w14:paraId="198A2D7C"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Dufour, P.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02) ‘High genetic variability of the agr locus in Staphylococcus species’, </w:t>
      </w:r>
      <w:r w:rsidRPr="00870ABA">
        <w:rPr>
          <w:rFonts w:ascii="Calibri" w:eastAsia="Times New Roman" w:hAnsi="Calibri" w:cs="Times New Roman"/>
          <w:i/>
          <w:iCs/>
          <w:noProof/>
        </w:rPr>
        <w:t>Journal of Bacteriology</w:t>
      </w:r>
      <w:r w:rsidRPr="00870ABA">
        <w:rPr>
          <w:rFonts w:ascii="Calibri" w:eastAsia="Times New Roman" w:hAnsi="Calibri" w:cs="Times New Roman"/>
          <w:noProof/>
        </w:rPr>
        <w:t>, 184(4), pp. 1180–1186. doi: 10.1128/jb.184.4.1180-1186.2002.</w:t>
      </w:r>
    </w:p>
    <w:p w14:paraId="64FFB59A" w14:textId="25C7856A"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Duguid, I. G.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2) ‘Growth-rate-independent killing by ciprofloxacin of biofilm-derived </w:t>
      </w:r>
      <w:r w:rsidR="00EB414E" w:rsidRPr="00EB414E">
        <w:rPr>
          <w:rFonts w:ascii="Calibri" w:eastAsia="Times New Roman" w:hAnsi="Calibri" w:cs="Times New Roman"/>
          <w:i/>
          <w:iCs/>
          <w:noProof/>
        </w:rPr>
        <w:t>Staphylococcus epidermidis</w:t>
      </w:r>
      <w:r w:rsidRPr="00870ABA">
        <w:rPr>
          <w:rFonts w:ascii="Calibri" w:eastAsia="Times New Roman" w:hAnsi="Calibri" w:cs="Times New Roman"/>
          <w:noProof/>
        </w:rPr>
        <w:t xml:space="preserve"> evidence for cell-cycle dependency’, </w:t>
      </w:r>
      <w:r w:rsidRPr="00870ABA">
        <w:rPr>
          <w:rFonts w:ascii="Calibri" w:eastAsia="Times New Roman" w:hAnsi="Calibri" w:cs="Times New Roman"/>
          <w:i/>
          <w:iCs/>
          <w:noProof/>
        </w:rPr>
        <w:t>Journal of Antimicrobial Chemotherapy</w:t>
      </w:r>
      <w:r w:rsidRPr="00870ABA">
        <w:rPr>
          <w:rFonts w:ascii="Calibri" w:eastAsia="Times New Roman" w:hAnsi="Calibri" w:cs="Times New Roman"/>
          <w:noProof/>
        </w:rPr>
        <w:t>, 30(6), pp. 791–802. doi: 10.1093/jac/30.6.791.</w:t>
      </w:r>
    </w:p>
    <w:p w14:paraId="40E6C0B1" w14:textId="5EF82B10" w:rsidR="00870ABA" w:rsidRPr="00236F57" w:rsidRDefault="00870ABA" w:rsidP="00870ABA">
      <w:pPr>
        <w:widowControl w:val="0"/>
        <w:autoSpaceDE w:val="0"/>
        <w:autoSpaceDN w:val="0"/>
        <w:adjustRightInd w:val="0"/>
        <w:spacing w:after="240" w:line="240" w:lineRule="auto"/>
        <w:rPr>
          <w:rFonts w:ascii="Calibri" w:eastAsia="Times New Roman" w:hAnsi="Calibri" w:cs="Times New Roman"/>
          <w:noProof/>
          <w:lang w:val="nl-NL"/>
        </w:rPr>
      </w:pPr>
      <w:r w:rsidRPr="00236F57">
        <w:rPr>
          <w:rFonts w:ascii="Calibri" w:eastAsia="Times New Roman" w:hAnsi="Calibri" w:cs="Times New Roman"/>
          <w:noProof/>
          <w:lang w:val="nl-NL"/>
        </w:rPr>
        <w:t xml:space="preserve">van Duijkeren, E. </w:t>
      </w:r>
      <w:r w:rsidRPr="00236F57">
        <w:rPr>
          <w:rFonts w:ascii="Calibri" w:eastAsia="Times New Roman" w:hAnsi="Calibri" w:cs="Times New Roman"/>
          <w:i/>
          <w:iCs/>
          <w:noProof/>
          <w:lang w:val="nl-NL"/>
        </w:rPr>
        <w:t>et al.</w:t>
      </w:r>
      <w:r w:rsidRPr="00236F57">
        <w:rPr>
          <w:rFonts w:ascii="Calibri" w:eastAsia="Times New Roman" w:hAnsi="Calibri" w:cs="Times New Roman"/>
          <w:noProof/>
          <w:lang w:val="nl-NL"/>
        </w:rPr>
        <w:t xml:space="preserve"> (2008) ‘Transmission of methicillin-resistant </w:t>
      </w:r>
      <w:r w:rsidR="00E45587" w:rsidRPr="00E45587">
        <w:rPr>
          <w:rFonts w:ascii="Calibri" w:eastAsia="Times New Roman" w:hAnsi="Calibri" w:cs="Times New Roman"/>
          <w:i/>
          <w:iCs/>
          <w:noProof/>
          <w:lang w:val="nl-NL"/>
        </w:rPr>
        <w:t>Staphylococcus aureus</w:t>
      </w:r>
      <w:r w:rsidRPr="00236F57">
        <w:rPr>
          <w:rFonts w:ascii="Calibri" w:eastAsia="Times New Roman" w:hAnsi="Calibri" w:cs="Times New Roman"/>
          <w:noProof/>
          <w:lang w:val="nl-NL"/>
        </w:rPr>
        <w:t xml:space="preserve"> strains between different kinds of pig farms’, </w:t>
      </w:r>
      <w:r w:rsidRPr="00236F57">
        <w:rPr>
          <w:rFonts w:ascii="Calibri" w:eastAsia="Times New Roman" w:hAnsi="Calibri" w:cs="Times New Roman"/>
          <w:i/>
          <w:iCs/>
          <w:noProof/>
          <w:lang w:val="nl-NL"/>
        </w:rPr>
        <w:t>Veterinary Microbiology</w:t>
      </w:r>
      <w:r w:rsidRPr="00236F57">
        <w:rPr>
          <w:rFonts w:ascii="Calibri" w:eastAsia="Times New Roman" w:hAnsi="Calibri" w:cs="Times New Roman"/>
          <w:noProof/>
          <w:lang w:val="nl-NL"/>
        </w:rPr>
        <w:t>, 126(4), pp. 383–389. doi: 10.1016/j.vetmic.2007.07.021.</w:t>
      </w:r>
    </w:p>
    <w:p w14:paraId="6F7B27C8" w14:textId="15374994"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Dunman, P. M.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01) ‘Transcription profiling-based identification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genes regulated by the agr and/or sarA loci’, in </w:t>
      </w:r>
      <w:r w:rsidRPr="00870ABA">
        <w:rPr>
          <w:rFonts w:ascii="Calibri" w:eastAsia="Times New Roman" w:hAnsi="Calibri" w:cs="Times New Roman"/>
          <w:i/>
          <w:iCs/>
          <w:noProof/>
        </w:rPr>
        <w:t>Journal of Bacteriology</w:t>
      </w:r>
      <w:r w:rsidRPr="00870ABA">
        <w:rPr>
          <w:rFonts w:ascii="Calibri" w:eastAsia="Times New Roman" w:hAnsi="Calibri" w:cs="Times New Roman"/>
          <w:noProof/>
        </w:rPr>
        <w:t>. American Society for Microbiology (ASM), pp. 7341–7353. doi: 10.1128/JB.183.24.7341-7353.2001.</w:t>
      </w:r>
    </w:p>
    <w:p w14:paraId="62B2098F"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Dupont, A.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5) ‘Antimicrobial peptides and the enteric mucus layer act in concert to protect the intestinal mucosa’, </w:t>
      </w:r>
      <w:r w:rsidRPr="00870ABA">
        <w:rPr>
          <w:rFonts w:ascii="Calibri" w:eastAsia="Times New Roman" w:hAnsi="Calibri" w:cs="Times New Roman"/>
          <w:i/>
          <w:iCs/>
          <w:noProof/>
        </w:rPr>
        <w:t>Gut Microbes</w:t>
      </w:r>
      <w:r w:rsidRPr="00870ABA">
        <w:rPr>
          <w:rFonts w:ascii="Calibri" w:eastAsia="Times New Roman" w:hAnsi="Calibri" w:cs="Times New Roman"/>
          <w:noProof/>
        </w:rPr>
        <w:t>, 5(6), pp. 761–765. doi: 10.4161/19490976.2014.972238.</w:t>
      </w:r>
    </w:p>
    <w:p w14:paraId="63258DFC"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Duque, G. A. and Descoteaux, A. (2014) ‘Macrophage cytokines: Involvement in immunity and infectious diseases’, </w:t>
      </w:r>
      <w:r w:rsidRPr="00870ABA">
        <w:rPr>
          <w:rFonts w:ascii="Calibri" w:eastAsia="Times New Roman" w:hAnsi="Calibri" w:cs="Times New Roman"/>
          <w:i/>
          <w:iCs/>
          <w:noProof/>
        </w:rPr>
        <w:t>Frontiers in Immunology</w:t>
      </w:r>
      <w:r w:rsidRPr="00870ABA">
        <w:rPr>
          <w:rFonts w:ascii="Calibri" w:eastAsia="Times New Roman" w:hAnsi="Calibri" w:cs="Times New Roman"/>
          <w:noProof/>
        </w:rPr>
        <w:t>. Frontiers Media SA, p. 491. doi: 10.3389/fimmu.2014.00491.</w:t>
      </w:r>
    </w:p>
    <w:p w14:paraId="32C4F0FD" w14:textId="15669F56"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Dziarski, R. and Gupta, D. (2005)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peptidoglycan is a toll-like receptor 2 activator: A reevaluation’,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American Society for Microbiology, 73(8), pp. 5212–5216. doi: 10.1128/IAI.73.8.5212-5216.2005.</w:t>
      </w:r>
    </w:p>
    <w:p w14:paraId="485DD7BA" w14:textId="77777777" w:rsidR="00870ABA" w:rsidRPr="00236F57" w:rsidRDefault="00870ABA" w:rsidP="00870ABA">
      <w:pPr>
        <w:widowControl w:val="0"/>
        <w:autoSpaceDE w:val="0"/>
        <w:autoSpaceDN w:val="0"/>
        <w:adjustRightInd w:val="0"/>
        <w:spacing w:after="240" w:line="240" w:lineRule="auto"/>
        <w:rPr>
          <w:rFonts w:ascii="Calibri" w:eastAsia="Times New Roman" w:hAnsi="Calibri" w:cs="Times New Roman"/>
          <w:noProof/>
          <w:lang w:val="fr-FR"/>
        </w:rPr>
      </w:pPr>
      <w:r w:rsidRPr="00870ABA">
        <w:rPr>
          <w:rFonts w:ascii="Calibri" w:eastAsia="Times New Roman" w:hAnsi="Calibri" w:cs="Times New Roman"/>
          <w:noProof/>
        </w:rPr>
        <w:t xml:space="preserve">Ehrlich, G. D., Hiller, N. L. and Hu, F. Z. (2008) ‘What makes pathogens pathogenic’, </w:t>
      </w:r>
      <w:r w:rsidRPr="00870ABA">
        <w:rPr>
          <w:rFonts w:ascii="Calibri" w:eastAsia="Times New Roman" w:hAnsi="Calibri" w:cs="Times New Roman"/>
          <w:i/>
          <w:iCs/>
          <w:noProof/>
        </w:rPr>
        <w:t>Genome Biology</w:t>
      </w:r>
      <w:r w:rsidRPr="00870ABA">
        <w:rPr>
          <w:rFonts w:ascii="Calibri" w:eastAsia="Times New Roman" w:hAnsi="Calibri" w:cs="Times New Roman"/>
          <w:noProof/>
        </w:rPr>
        <w:t xml:space="preserve">. </w:t>
      </w:r>
      <w:r w:rsidRPr="00236F57">
        <w:rPr>
          <w:rFonts w:ascii="Calibri" w:eastAsia="Times New Roman" w:hAnsi="Calibri" w:cs="Times New Roman"/>
          <w:noProof/>
          <w:lang w:val="fr-FR"/>
        </w:rPr>
        <w:t>BioMed Central, p. 225. doi: 10.1186/gb-2008-9-6-225.</w:t>
      </w:r>
    </w:p>
    <w:p w14:paraId="5329CECA" w14:textId="68A69746" w:rsidR="00870ABA" w:rsidRPr="00236F57" w:rsidRDefault="00870ABA" w:rsidP="00870ABA">
      <w:pPr>
        <w:widowControl w:val="0"/>
        <w:autoSpaceDE w:val="0"/>
        <w:autoSpaceDN w:val="0"/>
        <w:adjustRightInd w:val="0"/>
        <w:spacing w:after="240" w:line="240" w:lineRule="auto"/>
        <w:rPr>
          <w:rFonts w:ascii="Calibri" w:eastAsia="Times New Roman" w:hAnsi="Calibri" w:cs="Times New Roman"/>
          <w:noProof/>
          <w:lang w:val="fr-FR"/>
        </w:rPr>
      </w:pPr>
      <w:r w:rsidRPr="00236F57">
        <w:rPr>
          <w:rFonts w:ascii="Calibri" w:eastAsia="Times New Roman" w:hAnsi="Calibri" w:cs="Times New Roman"/>
          <w:noProof/>
          <w:lang w:val="fr-FR"/>
        </w:rPr>
        <w:t xml:space="preserve">von Eiff, C.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1996) ‘</w:t>
      </w:r>
      <w:r w:rsidR="00E45587" w:rsidRPr="00E45587">
        <w:rPr>
          <w:rFonts w:ascii="Calibri" w:eastAsia="Times New Roman" w:hAnsi="Calibri" w:cs="Times New Roman"/>
          <w:i/>
          <w:iCs/>
          <w:noProof/>
          <w:lang w:val="fr-FR"/>
        </w:rPr>
        <w:t>Micrococcus luteus</w:t>
      </w:r>
      <w:r w:rsidRPr="00236F57">
        <w:rPr>
          <w:rFonts w:ascii="Calibri" w:eastAsia="Times New Roman" w:hAnsi="Calibri" w:cs="Times New Roman"/>
          <w:noProof/>
          <w:lang w:val="fr-FR"/>
        </w:rPr>
        <w:t xml:space="preserve"> as a cause of recurrent bacteremia’, </w:t>
      </w:r>
      <w:r w:rsidRPr="00236F57">
        <w:rPr>
          <w:rFonts w:ascii="Calibri" w:eastAsia="Times New Roman" w:hAnsi="Calibri" w:cs="Times New Roman"/>
          <w:i/>
          <w:iCs/>
          <w:noProof/>
          <w:lang w:val="fr-FR"/>
        </w:rPr>
        <w:t>Pediatr J Infect Dis</w:t>
      </w:r>
      <w:r w:rsidRPr="00236F57">
        <w:rPr>
          <w:rFonts w:ascii="Calibri" w:eastAsia="Times New Roman" w:hAnsi="Calibri" w:cs="Times New Roman"/>
          <w:noProof/>
          <w:lang w:val="fr-FR"/>
        </w:rPr>
        <w:t>, 15, pp. 711–713. doi: 10.1097/00006454-199608000-00019.</w:t>
      </w:r>
    </w:p>
    <w:p w14:paraId="05EEFB85" w14:textId="7179FBD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Von Eiff, C.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01) ‘Nasal Carriage as a source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Bacteremia’, </w:t>
      </w:r>
      <w:r w:rsidRPr="00870ABA">
        <w:rPr>
          <w:rFonts w:ascii="Calibri" w:eastAsia="Times New Roman" w:hAnsi="Calibri" w:cs="Times New Roman"/>
          <w:i/>
          <w:iCs/>
          <w:noProof/>
        </w:rPr>
        <w:t>New England Journal of Medicine</w:t>
      </w:r>
      <w:r w:rsidRPr="00870ABA">
        <w:rPr>
          <w:rFonts w:ascii="Calibri" w:eastAsia="Times New Roman" w:hAnsi="Calibri" w:cs="Times New Roman"/>
          <w:noProof/>
        </w:rPr>
        <w:t>, 344(1), pp. 11–16.</w:t>
      </w:r>
    </w:p>
    <w:p w14:paraId="3C33D284"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de-DE"/>
        </w:rPr>
        <w:t xml:space="preserve">Von Eiff, C. </w:t>
      </w:r>
      <w:r w:rsidRPr="00236F57">
        <w:rPr>
          <w:rFonts w:ascii="Calibri" w:eastAsia="Times New Roman" w:hAnsi="Calibri" w:cs="Times New Roman"/>
          <w:i/>
          <w:iCs/>
          <w:noProof/>
          <w:lang w:val="de-DE"/>
        </w:rPr>
        <w:t>et al.</w:t>
      </w:r>
      <w:r w:rsidRPr="00236F57">
        <w:rPr>
          <w:rFonts w:ascii="Calibri" w:eastAsia="Times New Roman" w:hAnsi="Calibri" w:cs="Times New Roman"/>
          <w:noProof/>
          <w:lang w:val="de-DE"/>
        </w:rPr>
        <w:t xml:space="preserve"> (2005) ‘Comparative in vitro activity of ceftobiprole against staphylococci </w:t>
      </w:r>
      <w:r w:rsidRPr="00236F57">
        <w:rPr>
          <w:rFonts w:ascii="Calibri" w:eastAsia="Times New Roman" w:hAnsi="Calibri" w:cs="Times New Roman"/>
          <w:noProof/>
          <w:lang w:val="de-DE"/>
        </w:rPr>
        <w:lastRenderedPageBreak/>
        <w:t xml:space="preserve">displaying normal and small-colony variant phenotypes’, </w:t>
      </w:r>
      <w:r w:rsidRPr="00236F57">
        <w:rPr>
          <w:rFonts w:ascii="Calibri" w:eastAsia="Times New Roman" w:hAnsi="Calibri" w:cs="Times New Roman"/>
          <w:i/>
          <w:iCs/>
          <w:noProof/>
          <w:lang w:val="de-DE"/>
        </w:rPr>
        <w:t>Antimicrobial Agents and Chemotherapy</w:t>
      </w:r>
      <w:r w:rsidRPr="00236F57">
        <w:rPr>
          <w:rFonts w:ascii="Calibri" w:eastAsia="Times New Roman" w:hAnsi="Calibri" w:cs="Times New Roman"/>
          <w:noProof/>
          <w:lang w:val="de-DE"/>
        </w:rPr>
        <w:t xml:space="preserve">. </w:t>
      </w:r>
      <w:r w:rsidRPr="00870ABA">
        <w:rPr>
          <w:rFonts w:ascii="Calibri" w:eastAsia="Times New Roman" w:hAnsi="Calibri" w:cs="Times New Roman"/>
          <w:noProof/>
        </w:rPr>
        <w:t>American Society for Microbiology, 49(10), pp. 4372–4374. doi: 10.1128/AAC.49.10.4372-4374.2005.</w:t>
      </w:r>
    </w:p>
    <w:p w14:paraId="2B1FEA72" w14:textId="717C0054"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El-Azizi, M. A., Starks, S. E. and Khardori, N. (2004) ‘Interactions of </w:t>
      </w:r>
      <w:r w:rsidR="00EB414E" w:rsidRPr="00EB414E">
        <w:rPr>
          <w:rFonts w:ascii="Calibri" w:eastAsia="Times New Roman" w:hAnsi="Calibri" w:cs="Times New Roman"/>
          <w:i/>
          <w:iCs/>
          <w:noProof/>
        </w:rPr>
        <w:t>Candida albicans</w:t>
      </w:r>
      <w:r w:rsidRPr="00870ABA">
        <w:rPr>
          <w:rFonts w:ascii="Calibri" w:eastAsia="Times New Roman" w:hAnsi="Calibri" w:cs="Times New Roman"/>
          <w:noProof/>
        </w:rPr>
        <w:t xml:space="preserve"> with other Candida spp. and bacteria in the biofilms’, in </w:t>
      </w:r>
      <w:r w:rsidRPr="00870ABA">
        <w:rPr>
          <w:rFonts w:ascii="Calibri" w:eastAsia="Times New Roman" w:hAnsi="Calibri" w:cs="Times New Roman"/>
          <w:i/>
          <w:iCs/>
          <w:noProof/>
        </w:rPr>
        <w:t>Journal of Applied Microbiology</w:t>
      </w:r>
      <w:r w:rsidRPr="00870ABA">
        <w:rPr>
          <w:rFonts w:ascii="Calibri" w:eastAsia="Times New Roman" w:hAnsi="Calibri" w:cs="Times New Roman"/>
          <w:noProof/>
        </w:rPr>
        <w:t>, pp. 1067–1073. doi: 10.1111/j.1365-2672.2004.02213.x.</w:t>
      </w:r>
    </w:p>
    <w:p w14:paraId="0271DEC0" w14:textId="15261760"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Elek, S. D. and Conen, P. E. (1957) ‘The virulence of </w:t>
      </w:r>
      <w:r w:rsidR="003F69D3" w:rsidRPr="003F69D3">
        <w:rPr>
          <w:rFonts w:ascii="Calibri" w:eastAsia="Times New Roman" w:hAnsi="Calibri" w:cs="Times New Roman"/>
          <w:i/>
          <w:iCs/>
          <w:noProof/>
        </w:rPr>
        <w:t xml:space="preserve">Staphylococcus pyogenes </w:t>
      </w:r>
      <w:r w:rsidRPr="00870ABA">
        <w:rPr>
          <w:rFonts w:ascii="Calibri" w:eastAsia="Times New Roman" w:hAnsi="Calibri" w:cs="Times New Roman"/>
          <w:noProof/>
        </w:rPr>
        <w:t xml:space="preserve">for man; a study of the problems of wound infection.’, </w:t>
      </w:r>
      <w:r w:rsidRPr="00870ABA">
        <w:rPr>
          <w:rFonts w:ascii="Calibri" w:eastAsia="Times New Roman" w:hAnsi="Calibri" w:cs="Times New Roman"/>
          <w:i/>
          <w:iCs/>
          <w:noProof/>
        </w:rPr>
        <w:t>British journal of experimental pathology</w:t>
      </w:r>
      <w:r w:rsidRPr="00870ABA">
        <w:rPr>
          <w:rFonts w:ascii="Calibri" w:eastAsia="Times New Roman" w:hAnsi="Calibri" w:cs="Times New Roman"/>
          <w:noProof/>
        </w:rPr>
        <w:t>, 38(6), pp. 573–86.</w:t>
      </w:r>
    </w:p>
    <w:p w14:paraId="657B1C3A"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Ellett, F.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1) ‘mpeg1 promoter transgenes direct macrophage-lineage expression in zebrafish’, </w:t>
      </w:r>
      <w:r w:rsidRPr="00870ABA">
        <w:rPr>
          <w:rFonts w:ascii="Calibri" w:eastAsia="Times New Roman" w:hAnsi="Calibri" w:cs="Times New Roman"/>
          <w:i/>
          <w:iCs/>
          <w:noProof/>
        </w:rPr>
        <w:t>Blood</w:t>
      </w:r>
      <w:r w:rsidRPr="00870ABA">
        <w:rPr>
          <w:rFonts w:ascii="Calibri" w:eastAsia="Times New Roman" w:hAnsi="Calibri" w:cs="Times New Roman"/>
          <w:noProof/>
        </w:rPr>
        <w:t>, 117(4), pp. e49-56. doi: 10.1182/blood-2010-10-314120.</w:t>
      </w:r>
    </w:p>
    <w:p w14:paraId="3EF6CAEB" w14:textId="1C78189F"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Esen, N.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4) ‘Toll-like receptor 2 (TLR2) mediates astrocyte activation in response to the </w:t>
      </w:r>
      <w:r w:rsidR="00AE6915" w:rsidRPr="00AE6915">
        <w:rPr>
          <w:rFonts w:ascii="Calibri" w:eastAsia="Times New Roman" w:hAnsi="Calibri" w:cs="Times New Roman"/>
          <w:noProof/>
        </w:rPr>
        <w:t>Gram-</w:t>
      </w:r>
      <w:r w:rsidRPr="00870ABA">
        <w:rPr>
          <w:rFonts w:ascii="Calibri" w:eastAsia="Times New Roman" w:hAnsi="Calibri" w:cs="Times New Roman"/>
          <w:noProof/>
        </w:rPr>
        <w:t xml:space="preserve">positive bacterium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Journal of Neurochemistry</w:t>
      </w:r>
      <w:r w:rsidRPr="00870ABA">
        <w:rPr>
          <w:rFonts w:ascii="Calibri" w:eastAsia="Times New Roman" w:hAnsi="Calibri" w:cs="Times New Roman"/>
          <w:noProof/>
        </w:rPr>
        <w:t>, 88(3), pp. 746–758. doi: 10.1046/j.1471-4159.2003.02202.x.</w:t>
      </w:r>
    </w:p>
    <w:p w14:paraId="1CD36ECB"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Evans, J. B. (1975) ‘Uracil and pyruvate requirements for anaerobic growth of staphylococci’, </w:t>
      </w:r>
      <w:r w:rsidRPr="00870ABA">
        <w:rPr>
          <w:rFonts w:ascii="Calibri" w:eastAsia="Times New Roman" w:hAnsi="Calibri" w:cs="Times New Roman"/>
          <w:i/>
          <w:iCs/>
          <w:noProof/>
        </w:rPr>
        <w:t>Journal of Clinical Microbiology</w:t>
      </w:r>
      <w:r w:rsidRPr="00870ABA">
        <w:rPr>
          <w:rFonts w:ascii="Calibri" w:eastAsia="Times New Roman" w:hAnsi="Calibri" w:cs="Times New Roman"/>
          <w:noProof/>
        </w:rPr>
        <w:t>, 2(1), pp. 14–17.</w:t>
      </w:r>
    </w:p>
    <w:p w14:paraId="764E17EB"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Eve, A. M. J., Place, E. S. and Smith, J. C. (2017) ‘Comparison of Zebrafish tmem88a mutant &amp; morpholino knockdown phenotypes’, </w:t>
      </w:r>
      <w:r w:rsidRPr="00870ABA">
        <w:rPr>
          <w:rFonts w:ascii="Calibri" w:eastAsia="Times New Roman" w:hAnsi="Calibri" w:cs="Times New Roman"/>
          <w:i/>
          <w:iCs/>
          <w:noProof/>
        </w:rPr>
        <w:t>PLoS ONE</w:t>
      </w:r>
      <w:r w:rsidRPr="00870ABA">
        <w:rPr>
          <w:rFonts w:ascii="Calibri" w:eastAsia="Times New Roman" w:hAnsi="Calibri" w:cs="Times New Roman"/>
          <w:noProof/>
        </w:rPr>
        <w:t>. Edited by Y. Gibert. Public Library of Science, 12(2), p. e0172227. doi: 10.1371/journal.pone.0172227.</w:t>
      </w:r>
    </w:p>
    <w:p w14:paraId="2CF878BA"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Falloon, J. (1986) ‘Neutrophil granules in health and disease’, </w:t>
      </w:r>
      <w:r w:rsidRPr="00870ABA">
        <w:rPr>
          <w:rFonts w:ascii="Calibri" w:eastAsia="Times New Roman" w:hAnsi="Calibri" w:cs="Times New Roman"/>
          <w:i/>
          <w:iCs/>
          <w:noProof/>
        </w:rPr>
        <w:t>allergy clinical immunology</w:t>
      </w:r>
      <w:r w:rsidRPr="00870ABA">
        <w:rPr>
          <w:rFonts w:ascii="Calibri" w:eastAsia="Times New Roman" w:hAnsi="Calibri" w:cs="Times New Roman"/>
          <w:noProof/>
        </w:rPr>
        <w:t>, 77, pp. 653–662.</w:t>
      </w:r>
    </w:p>
    <w:p w14:paraId="533C2FD7" w14:textId="22FFD4C2"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Fanella, S.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9) ‘Septic arthritis due to </w:t>
      </w:r>
      <w:r w:rsidR="003F69D3" w:rsidRPr="003F69D3">
        <w:rPr>
          <w:rFonts w:ascii="Calibri" w:eastAsia="Times New Roman" w:hAnsi="Calibri" w:cs="Times New Roman"/>
          <w:i/>
          <w:iCs/>
          <w:noProof/>
        </w:rPr>
        <w:t>Roseomonas gilardii</w:t>
      </w:r>
      <w:r w:rsidRPr="00870ABA">
        <w:rPr>
          <w:rFonts w:ascii="Calibri" w:eastAsia="Times New Roman" w:hAnsi="Calibri" w:cs="Times New Roman"/>
          <w:noProof/>
        </w:rPr>
        <w:t xml:space="preserve"> in an immunocompetent adolescent’, </w:t>
      </w:r>
      <w:r w:rsidRPr="00870ABA">
        <w:rPr>
          <w:rFonts w:ascii="Calibri" w:eastAsia="Times New Roman" w:hAnsi="Calibri" w:cs="Times New Roman"/>
          <w:i/>
          <w:iCs/>
          <w:noProof/>
        </w:rPr>
        <w:t>Journal of Medical Microbiology</w:t>
      </w:r>
      <w:r w:rsidRPr="00870ABA">
        <w:rPr>
          <w:rFonts w:ascii="Calibri" w:eastAsia="Times New Roman" w:hAnsi="Calibri" w:cs="Times New Roman"/>
          <w:noProof/>
        </w:rPr>
        <w:t>, 58(11), pp. 1514–1516. doi: 10.1099/jmm.0.011106-0.</w:t>
      </w:r>
    </w:p>
    <w:p w14:paraId="470434C1" w14:textId="5219B9CB"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Fanelli, M.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1) ‘Antibiotics, acne, and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colonization’, </w:t>
      </w:r>
      <w:r w:rsidRPr="00870ABA">
        <w:rPr>
          <w:rFonts w:ascii="Calibri" w:eastAsia="Times New Roman" w:hAnsi="Calibri" w:cs="Times New Roman"/>
          <w:i/>
          <w:iCs/>
          <w:noProof/>
        </w:rPr>
        <w:t>Archives of Dermatology</w:t>
      </w:r>
      <w:r w:rsidRPr="00870ABA">
        <w:rPr>
          <w:rFonts w:ascii="Calibri" w:eastAsia="Times New Roman" w:hAnsi="Calibri" w:cs="Times New Roman"/>
          <w:noProof/>
        </w:rPr>
        <w:t>. NIH Public Access, 147(8), pp. 917–921. doi: 10.1001/archdermatol.2011.67.</w:t>
      </w:r>
    </w:p>
    <w:p w14:paraId="0768AE4D"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Farjo, R. S.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4) ‘Diversity and sharing of Haemophilus influenzae strains colonizing healthy children attending day-care centers’, </w:t>
      </w:r>
      <w:r w:rsidRPr="00870ABA">
        <w:rPr>
          <w:rFonts w:ascii="Calibri" w:eastAsia="Times New Roman" w:hAnsi="Calibri" w:cs="Times New Roman"/>
          <w:i/>
          <w:iCs/>
          <w:noProof/>
        </w:rPr>
        <w:t>Pediatric Infectious Disease Journal</w:t>
      </w:r>
      <w:r w:rsidRPr="00870ABA">
        <w:rPr>
          <w:rFonts w:ascii="Calibri" w:eastAsia="Times New Roman" w:hAnsi="Calibri" w:cs="Times New Roman"/>
          <w:noProof/>
        </w:rPr>
        <w:t>, 23(1), pp. 41–46. doi: 10.1097/01.inf.0000106981.89572.d1.</w:t>
      </w:r>
    </w:p>
    <w:p w14:paraId="55F37FD0"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Fawcett, J., Holness, C. L. L.,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2) ‘Molecular cloning of ICAM-3, a third ligand for LFA-1, constitutively expressed on resting leukocytes’, </w:t>
      </w:r>
      <w:r w:rsidRPr="00870ABA">
        <w:rPr>
          <w:rFonts w:ascii="Calibri" w:eastAsia="Times New Roman" w:hAnsi="Calibri" w:cs="Times New Roman"/>
          <w:i/>
          <w:iCs/>
          <w:noProof/>
        </w:rPr>
        <w:t>Nature</w:t>
      </w:r>
      <w:r w:rsidRPr="00870ABA">
        <w:rPr>
          <w:rFonts w:ascii="Calibri" w:eastAsia="Times New Roman" w:hAnsi="Calibri" w:cs="Times New Roman"/>
          <w:noProof/>
        </w:rPr>
        <w:t>. Nature Publishing Group, 360(6403), pp. 481–484. doi: 10.1038/360481a0.</w:t>
      </w:r>
    </w:p>
    <w:p w14:paraId="797B1F1B"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Fawcett, J., Holness, C.,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2) ‘Molecular cloning of ICAM-3, a third ligand for LFA-1, constitutively expressed on resting leukocytes’, </w:t>
      </w:r>
      <w:r w:rsidRPr="00870ABA">
        <w:rPr>
          <w:rFonts w:ascii="Calibri" w:eastAsia="Times New Roman" w:hAnsi="Calibri" w:cs="Times New Roman"/>
          <w:i/>
          <w:iCs/>
          <w:noProof/>
        </w:rPr>
        <w:t>Letters to Nature</w:t>
      </w:r>
      <w:r w:rsidRPr="00870ABA">
        <w:rPr>
          <w:rFonts w:ascii="Calibri" w:eastAsia="Times New Roman" w:hAnsi="Calibri" w:cs="Times New Roman"/>
          <w:noProof/>
        </w:rPr>
        <w:t>, 360, pp. 481–484.</w:t>
      </w:r>
    </w:p>
    <w:p w14:paraId="03655921" w14:textId="62115074"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lastRenderedPageBreak/>
        <w:t xml:space="preserve">Fehrmann, C.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3) ‘Role for the fibrinogen-binding proteins Coagulase and Efb in the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w:t>
      </w:r>
      <w:r w:rsidRPr="003F69D3">
        <w:rPr>
          <w:rFonts w:ascii="Calibri" w:eastAsia="Times New Roman" w:hAnsi="Calibri" w:cs="Times New Roman"/>
          <w:i/>
          <w:iCs/>
          <w:noProof/>
        </w:rPr>
        <w:t>Candida</w:t>
      </w:r>
      <w:r w:rsidRPr="00870ABA">
        <w:rPr>
          <w:rFonts w:ascii="Calibri" w:eastAsia="Times New Roman" w:hAnsi="Calibri" w:cs="Times New Roman"/>
          <w:noProof/>
        </w:rPr>
        <w:t xml:space="preserve"> interaction’, </w:t>
      </w:r>
      <w:r w:rsidRPr="00870ABA">
        <w:rPr>
          <w:rFonts w:ascii="Calibri" w:eastAsia="Times New Roman" w:hAnsi="Calibri" w:cs="Times New Roman"/>
          <w:i/>
          <w:iCs/>
          <w:noProof/>
        </w:rPr>
        <w:t>International Journal of Medical Microbiology</w:t>
      </w:r>
      <w:r w:rsidRPr="00870ABA">
        <w:rPr>
          <w:rFonts w:ascii="Calibri" w:eastAsia="Times New Roman" w:hAnsi="Calibri" w:cs="Times New Roman"/>
          <w:noProof/>
        </w:rPr>
        <w:t>, 303(5), pp. 230–238. doi: 10.1016/j.ijmm.2013.02.011.</w:t>
      </w:r>
    </w:p>
    <w:p w14:paraId="62190673"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Ferrante, A.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84) ‘Lipopolysaccharide Hyperreactivity of Animals Infected with </w:t>
      </w:r>
      <w:r w:rsidRPr="003F69D3">
        <w:rPr>
          <w:rFonts w:ascii="Calibri" w:eastAsia="Times New Roman" w:hAnsi="Calibri" w:cs="Times New Roman"/>
          <w:i/>
          <w:iCs/>
          <w:noProof/>
        </w:rPr>
        <w:t>Trypanosoma lewisi</w:t>
      </w:r>
      <w:r w:rsidRPr="00870ABA">
        <w:rPr>
          <w:rFonts w:ascii="Calibri" w:eastAsia="Times New Roman" w:hAnsi="Calibri" w:cs="Times New Roman"/>
          <w:noProof/>
        </w:rPr>
        <w:t xml:space="preserve"> or </w:t>
      </w:r>
      <w:r w:rsidRPr="003F69D3">
        <w:rPr>
          <w:rFonts w:ascii="Calibri" w:eastAsia="Times New Roman" w:hAnsi="Calibri" w:cs="Times New Roman"/>
          <w:i/>
          <w:iCs/>
          <w:noProof/>
        </w:rPr>
        <w:t>Trypanosoma musculi</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46(2), pp. 501–506.</w:t>
      </w:r>
    </w:p>
    <w:p w14:paraId="75196435" w14:textId="6D0D0605"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Fevre, C.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4)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proteins SSL6 and SElX interact with neutrophil receptors as identified using secretome phage display’, </w:t>
      </w:r>
      <w:r w:rsidRPr="00870ABA">
        <w:rPr>
          <w:rFonts w:ascii="Calibri" w:eastAsia="Times New Roman" w:hAnsi="Calibri" w:cs="Times New Roman"/>
          <w:i/>
          <w:iCs/>
          <w:noProof/>
        </w:rPr>
        <w:t>Cellular Microbiology</w:t>
      </w:r>
      <w:r w:rsidRPr="00870ABA">
        <w:rPr>
          <w:rFonts w:ascii="Calibri" w:eastAsia="Times New Roman" w:hAnsi="Calibri" w:cs="Times New Roman"/>
          <w:noProof/>
        </w:rPr>
        <w:t>, 16(11), pp. 1646–1665. doi: 10.1111/cmi.12313.</w:t>
      </w:r>
    </w:p>
    <w:p w14:paraId="6A263DD0" w14:textId="2FA44E08"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Fey, P. D.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3) ‘A genetic resource for rapid and comprehensive phenotype screening of nonessential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genes.’, </w:t>
      </w:r>
      <w:r w:rsidRPr="00870ABA">
        <w:rPr>
          <w:rFonts w:ascii="Calibri" w:eastAsia="Times New Roman" w:hAnsi="Calibri" w:cs="Times New Roman"/>
          <w:i/>
          <w:iCs/>
          <w:noProof/>
        </w:rPr>
        <w:t>mBio</w:t>
      </w:r>
      <w:r w:rsidRPr="00870ABA">
        <w:rPr>
          <w:rFonts w:ascii="Calibri" w:eastAsia="Times New Roman" w:hAnsi="Calibri" w:cs="Times New Roman"/>
          <w:noProof/>
        </w:rPr>
        <w:t>, 4(1). doi: 10.1128/mBio.00537-12.</w:t>
      </w:r>
    </w:p>
    <w:p w14:paraId="581E3871"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Finlay, B. B. (1997) ‘Exploitation of Mammalian Host Cell Functions by Bacterial Pathogens’, </w:t>
      </w:r>
      <w:r w:rsidRPr="00870ABA">
        <w:rPr>
          <w:rFonts w:ascii="Calibri" w:eastAsia="Times New Roman" w:hAnsi="Calibri" w:cs="Times New Roman"/>
          <w:i/>
          <w:iCs/>
          <w:noProof/>
        </w:rPr>
        <w:t>Science</w:t>
      </w:r>
      <w:r w:rsidRPr="00870ABA">
        <w:rPr>
          <w:rFonts w:ascii="Calibri" w:eastAsia="Times New Roman" w:hAnsi="Calibri" w:cs="Times New Roman"/>
          <w:noProof/>
        </w:rPr>
        <w:t>, 276(5313), pp. 718–725. doi: 10.1126/science.276.5313.718.</w:t>
      </w:r>
    </w:p>
    <w:p w14:paraId="1A6825C3"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Fitzgerald Jr., R. H. (1983) ‘Experimental osteomyelitis: description of a canine model and the role of depot administration of antibiotics in the prevention and treatment of sepsis’, </w:t>
      </w:r>
      <w:r w:rsidRPr="00870ABA">
        <w:rPr>
          <w:rFonts w:ascii="Calibri" w:eastAsia="Times New Roman" w:hAnsi="Calibri" w:cs="Times New Roman"/>
          <w:i/>
          <w:iCs/>
          <w:noProof/>
        </w:rPr>
        <w:t>J.Bone Joint Surg.Am.</w:t>
      </w:r>
      <w:r w:rsidRPr="00870ABA">
        <w:rPr>
          <w:rFonts w:ascii="Calibri" w:eastAsia="Times New Roman" w:hAnsi="Calibri" w:cs="Times New Roman"/>
          <w:noProof/>
        </w:rPr>
        <w:t>, 65(0021–9355), pp. 371–380.</w:t>
      </w:r>
    </w:p>
    <w:p w14:paraId="287D7418"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Flajnik, M. F. and Kasahara, M. (2010) ‘Origin and evolution of the adaptive immune system: Genetic events and selective pressures’, </w:t>
      </w:r>
      <w:r w:rsidRPr="00870ABA">
        <w:rPr>
          <w:rFonts w:ascii="Calibri" w:eastAsia="Times New Roman" w:hAnsi="Calibri" w:cs="Times New Roman"/>
          <w:i/>
          <w:iCs/>
          <w:noProof/>
        </w:rPr>
        <w:t>Nature Reviews Genetics</w:t>
      </w:r>
      <w:r w:rsidRPr="00870ABA">
        <w:rPr>
          <w:rFonts w:ascii="Calibri" w:eastAsia="Times New Roman" w:hAnsi="Calibri" w:cs="Times New Roman"/>
          <w:noProof/>
        </w:rPr>
        <w:t>. NIH Public Access, pp. 47–59. doi: 10.1038/nrg2703.</w:t>
      </w:r>
    </w:p>
    <w:p w14:paraId="6FDB96C8" w14:textId="5BB7723E"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Flannagan, S. E. and Clewell, D. B. (2002) ‘Identification and characterization of genes encoding sex pheromone cAM373 activity in </w:t>
      </w:r>
      <w:r w:rsidR="003F69D3" w:rsidRPr="003F69D3">
        <w:rPr>
          <w:rFonts w:ascii="Calibri" w:eastAsia="Times New Roman" w:hAnsi="Calibri" w:cs="Times New Roman"/>
          <w:i/>
          <w:iCs/>
          <w:noProof/>
        </w:rPr>
        <w:t>Enterococcus faecalis</w:t>
      </w:r>
      <w:r w:rsidRPr="00870ABA">
        <w:rPr>
          <w:rFonts w:ascii="Calibri" w:eastAsia="Times New Roman" w:hAnsi="Calibri" w:cs="Times New Roman"/>
          <w:noProof/>
        </w:rPr>
        <w:t xml:space="preserve"> and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Molecular Microbiology</w:t>
      </w:r>
      <w:r w:rsidRPr="00870ABA">
        <w:rPr>
          <w:rFonts w:ascii="Calibri" w:eastAsia="Times New Roman" w:hAnsi="Calibri" w:cs="Times New Roman"/>
          <w:noProof/>
        </w:rPr>
        <w:t>, 44(3), pp. 803–817. doi: 10.1046/j.1365-2958.2002.02922.x.</w:t>
      </w:r>
    </w:p>
    <w:p w14:paraId="56345D3B" w14:textId="064DC1AF"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Fleury, O. M.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17) ‘Clumping factor B promotes adherence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to corneocytes in atopic dermatitis’,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85(6). doi: 10.1128/IAI.00994-16.</w:t>
      </w:r>
    </w:p>
    <w:p w14:paraId="31E993E6" w14:textId="4DA1FD4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Flynn, J. L.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1995) ‘Tumor necrosis factor-α is required in the prot</w:t>
      </w:r>
      <w:r w:rsidR="003F69D3">
        <w:rPr>
          <w:rFonts w:ascii="Calibri" w:eastAsia="Times New Roman" w:hAnsi="Calibri" w:cs="Times New Roman"/>
          <w:noProof/>
        </w:rPr>
        <w:t xml:space="preserve">ective immune response against </w:t>
      </w:r>
      <w:r w:rsidR="003F69D3" w:rsidRPr="003F69D3">
        <w:rPr>
          <w:rFonts w:ascii="Calibri" w:eastAsia="Times New Roman" w:hAnsi="Calibri" w:cs="Times New Roman"/>
          <w:i/>
          <w:iCs/>
          <w:noProof/>
        </w:rPr>
        <w:t>Mycobacterium tuberculosis</w:t>
      </w:r>
      <w:r w:rsidRPr="00870ABA">
        <w:rPr>
          <w:rFonts w:ascii="Calibri" w:eastAsia="Times New Roman" w:hAnsi="Calibri" w:cs="Times New Roman"/>
          <w:noProof/>
        </w:rPr>
        <w:t xml:space="preserve"> in mice’, </w:t>
      </w:r>
      <w:r w:rsidRPr="00870ABA">
        <w:rPr>
          <w:rFonts w:ascii="Calibri" w:eastAsia="Times New Roman" w:hAnsi="Calibri" w:cs="Times New Roman"/>
          <w:i/>
          <w:iCs/>
          <w:noProof/>
        </w:rPr>
        <w:t>Immunity</w:t>
      </w:r>
      <w:r w:rsidRPr="00870ABA">
        <w:rPr>
          <w:rFonts w:ascii="Calibri" w:eastAsia="Times New Roman" w:hAnsi="Calibri" w:cs="Times New Roman"/>
          <w:noProof/>
        </w:rPr>
        <w:t>, 2(6), pp. 561–572. doi: 10.1016/1074-7613(95)90001-2.</w:t>
      </w:r>
    </w:p>
    <w:p w14:paraId="68DBB4DF"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Force, A.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9) ‘Preservation of duplicate genes by complementary, degenerative mutations’, </w:t>
      </w:r>
      <w:r w:rsidRPr="00870ABA">
        <w:rPr>
          <w:rFonts w:ascii="Calibri" w:eastAsia="Times New Roman" w:hAnsi="Calibri" w:cs="Times New Roman"/>
          <w:i/>
          <w:iCs/>
          <w:noProof/>
        </w:rPr>
        <w:t>Genetics</w:t>
      </w:r>
      <w:r w:rsidRPr="00870ABA">
        <w:rPr>
          <w:rFonts w:ascii="Calibri" w:eastAsia="Times New Roman" w:hAnsi="Calibri" w:cs="Times New Roman"/>
          <w:noProof/>
        </w:rPr>
        <w:t>, 151(4), pp. 1531–1545. doi: 10101175.</w:t>
      </w:r>
    </w:p>
    <w:p w14:paraId="4FB6B271" w14:textId="28F72586"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Forsgren, A. and Sjöquist, J. (1966) ‘“Protein A” from </w:t>
      </w:r>
      <w:r w:rsidR="003F69D3">
        <w:rPr>
          <w:rFonts w:ascii="Calibri" w:eastAsia="Times New Roman" w:hAnsi="Calibri" w:cs="Times New Roman"/>
          <w:i/>
          <w:iCs/>
          <w:noProof/>
        </w:rPr>
        <w:t>S. aureus</w:t>
      </w:r>
      <w:r w:rsidR="00AB3CB7">
        <w:rPr>
          <w:rFonts w:ascii="Calibri" w:eastAsia="Times New Roman" w:hAnsi="Calibri" w:cs="Times New Roman"/>
          <w:i/>
          <w:iCs/>
          <w:noProof/>
        </w:rPr>
        <w:t>.</w:t>
      </w:r>
      <w:r w:rsidRPr="00870ABA">
        <w:rPr>
          <w:rFonts w:ascii="Calibri" w:eastAsia="Times New Roman" w:hAnsi="Calibri" w:cs="Times New Roman"/>
          <w:noProof/>
        </w:rPr>
        <w:t xml:space="preserve"> Pseudo-immune reaction with human gamma-globulin.’, </w:t>
      </w:r>
      <w:r w:rsidRPr="00870ABA">
        <w:rPr>
          <w:rFonts w:ascii="Calibri" w:eastAsia="Times New Roman" w:hAnsi="Calibri" w:cs="Times New Roman"/>
          <w:i/>
          <w:iCs/>
          <w:noProof/>
        </w:rPr>
        <w:t>Journal of immunology (Baltimore, Md. : 1950)</w:t>
      </w:r>
      <w:r w:rsidRPr="00870ABA">
        <w:rPr>
          <w:rFonts w:ascii="Calibri" w:eastAsia="Times New Roman" w:hAnsi="Calibri" w:cs="Times New Roman"/>
          <w:noProof/>
        </w:rPr>
        <w:t>. American Association of Immunologists, 97(6), pp. 822–7.</w:t>
      </w:r>
    </w:p>
    <w:p w14:paraId="2EE87451" w14:textId="2EB563BE"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Fosse, T.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85) ‘Meningitis due to </w:t>
      </w:r>
      <w:r w:rsidR="00E45587" w:rsidRPr="00E45587">
        <w:rPr>
          <w:rFonts w:ascii="Calibri" w:eastAsia="Times New Roman" w:hAnsi="Calibri" w:cs="Times New Roman"/>
          <w:i/>
          <w:iCs/>
          <w:noProof/>
        </w:rPr>
        <w:t>Micrococcus luteus</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Infection</w:t>
      </w:r>
      <w:r w:rsidRPr="00870ABA">
        <w:rPr>
          <w:rFonts w:ascii="Calibri" w:eastAsia="Times New Roman" w:hAnsi="Calibri" w:cs="Times New Roman"/>
          <w:noProof/>
        </w:rPr>
        <w:t>, 13(6), pp. 280–</w:t>
      </w:r>
      <w:r w:rsidRPr="00870ABA">
        <w:rPr>
          <w:rFonts w:ascii="Calibri" w:eastAsia="Times New Roman" w:hAnsi="Calibri" w:cs="Times New Roman"/>
          <w:noProof/>
        </w:rPr>
        <w:lastRenderedPageBreak/>
        <w:t>281. doi: 10.1007/BF01645439.</w:t>
      </w:r>
    </w:p>
    <w:p w14:paraId="26C3040B" w14:textId="3B6810C4"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Foster, S. J. (1995) ‘Molecular characterization and functional analysis of the major </w:t>
      </w:r>
      <w:r w:rsidR="003F69D3">
        <w:rPr>
          <w:rFonts w:ascii="Calibri" w:eastAsia="Times New Roman" w:hAnsi="Calibri" w:cs="Times New Roman"/>
          <w:noProof/>
        </w:rPr>
        <w:t xml:space="preserve">autolysin of </w:t>
      </w:r>
      <w:r w:rsidR="00E45587" w:rsidRPr="00E45587">
        <w:rPr>
          <w:rFonts w:ascii="Calibri" w:eastAsia="Times New Roman" w:hAnsi="Calibri" w:cs="Times New Roman"/>
          <w:i/>
          <w:iCs/>
          <w:noProof/>
        </w:rPr>
        <w:t>Staphylococcus aureus</w:t>
      </w:r>
      <w:r w:rsidR="003F69D3">
        <w:rPr>
          <w:rFonts w:ascii="Calibri" w:eastAsia="Times New Roman" w:hAnsi="Calibri" w:cs="Times New Roman"/>
          <w:noProof/>
        </w:rPr>
        <w:t>_</w:t>
      </w:r>
      <w:r w:rsidRPr="00870ABA">
        <w:rPr>
          <w:rFonts w:ascii="Calibri" w:eastAsia="Times New Roman" w:hAnsi="Calibri" w:cs="Times New Roman"/>
          <w:noProof/>
        </w:rPr>
        <w:t xml:space="preserve">8325/4’, </w:t>
      </w:r>
      <w:r w:rsidRPr="00870ABA">
        <w:rPr>
          <w:rFonts w:ascii="Calibri" w:eastAsia="Times New Roman" w:hAnsi="Calibri" w:cs="Times New Roman"/>
          <w:i/>
          <w:iCs/>
          <w:noProof/>
        </w:rPr>
        <w:t>J.Bacteriol.</w:t>
      </w:r>
      <w:r w:rsidRPr="00870ABA">
        <w:rPr>
          <w:rFonts w:ascii="Calibri" w:eastAsia="Times New Roman" w:hAnsi="Calibri" w:cs="Times New Roman"/>
          <w:noProof/>
        </w:rPr>
        <w:t>, 177(0021–9193 (Print)), pp. 5723–5725.</w:t>
      </w:r>
    </w:p>
    <w:p w14:paraId="227EF1D0" w14:textId="2D4A5B04"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Foster, T. J.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4) ‘Adhesion, invasion and evasion: The many functions of the surface proteins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Nature Reviews Microbiology</w:t>
      </w:r>
      <w:r w:rsidRPr="00870ABA">
        <w:rPr>
          <w:rFonts w:ascii="Calibri" w:eastAsia="Times New Roman" w:hAnsi="Calibri" w:cs="Times New Roman"/>
          <w:noProof/>
        </w:rPr>
        <w:t>. Nature Publishing Group, pp. 49–62. doi: 10.1038/nrmicro3161.</w:t>
      </w:r>
    </w:p>
    <w:p w14:paraId="7B0F8DE7" w14:textId="7174E861" w:rsidR="00870ABA" w:rsidRPr="00870ABA" w:rsidRDefault="00870ABA" w:rsidP="003F69D3">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Fournier, B. and Philpott, D. J. (2005) ‘Recognition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by the Innate Immune System’, </w:t>
      </w:r>
      <w:r w:rsidRPr="00870ABA">
        <w:rPr>
          <w:rFonts w:ascii="Calibri" w:eastAsia="Times New Roman" w:hAnsi="Calibri" w:cs="Times New Roman"/>
          <w:i/>
          <w:iCs/>
          <w:noProof/>
        </w:rPr>
        <w:t>Clinical Microbiology Reviews</w:t>
      </w:r>
      <w:r w:rsidRPr="00870ABA">
        <w:rPr>
          <w:rFonts w:ascii="Calibri" w:eastAsia="Times New Roman" w:hAnsi="Calibri" w:cs="Times New Roman"/>
          <w:noProof/>
        </w:rPr>
        <w:t>, 18(3), pp. 510–540. doi: 10.1128/CMR.18.3.521.</w:t>
      </w:r>
    </w:p>
    <w:p w14:paraId="1EC3D2DA" w14:textId="69FDF862" w:rsidR="00870ABA" w:rsidRPr="00236F57" w:rsidRDefault="00870ABA" w:rsidP="00870ABA">
      <w:pPr>
        <w:widowControl w:val="0"/>
        <w:autoSpaceDE w:val="0"/>
        <w:autoSpaceDN w:val="0"/>
        <w:adjustRightInd w:val="0"/>
        <w:spacing w:after="240" w:line="240" w:lineRule="auto"/>
        <w:rPr>
          <w:rFonts w:ascii="Calibri" w:eastAsia="Times New Roman" w:hAnsi="Calibri" w:cs="Times New Roman"/>
          <w:noProof/>
          <w:lang w:val="fr-FR"/>
        </w:rPr>
      </w:pPr>
      <w:r w:rsidRPr="00236F57">
        <w:rPr>
          <w:rFonts w:ascii="Calibri" w:eastAsia="Times New Roman" w:hAnsi="Calibri" w:cs="Times New Roman"/>
          <w:noProof/>
          <w:lang w:val="fr-FR"/>
        </w:rPr>
        <w:t xml:space="preserve">Francis, M. J.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2011) ‘</w:t>
      </w:r>
      <w:r w:rsidR="003F69D3" w:rsidRPr="003F69D3">
        <w:rPr>
          <w:rFonts w:ascii="Calibri" w:eastAsia="Times New Roman" w:hAnsi="Calibri" w:cs="Times New Roman"/>
          <w:i/>
          <w:iCs/>
          <w:noProof/>
          <w:lang w:val="fr-FR"/>
        </w:rPr>
        <w:t xml:space="preserve">Curtobacterium flaccumfaciens </w:t>
      </w:r>
      <w:r w:rsidRPr="00236F57">
        <w:rPr>
          <w:rFonts w:ascii="Calibri" w:eastAsia="Times New Roman" w:hAnsi="Calibri" w:cs="Times New Roman"/>
          <w:noProof/>
          <w:lang w:val="fr-FR"/>
        </w:rPr>
        <w:t xml:space="preserve">septic arthritis following puncture with a coxspur hawthorn thorn’, </w:t>
      </w:r>
      <w:r w:rsidRPr="00236F57">
        <w:rPr>
          <w:rFonts w:ascii="Calibri" w:eastAsia="Times New Roman" w:hAnsi="Calibri" w:cs="Times New Roman"/>
          <w:i/>
          <w:iCs/>
          <w:noProof/>
          <w:lang w:val="fr-FR"/>
        </w:rPr>
        <w:t>Journal of Clinical Microbiology</w:t>
      </w:r>
      <w:r w:rsidRPr="00236F57">
        <w:rPr>
          <w:rFonts w:ascii="Calibri" w:eastAsia="Times New Roman" w:hAnsi="Calibri" w:cs="Times New Roman"/>
          <w:noProof/>
          <w:lang w:val="fr-FR"/>
        </w:rPr>
        <w:t>, 49(7), pp. 2759–2760. doi: 10.1128/JCM.00340-11.</w:t>
      </w:r>
    </w:p>
    <w:p w14:paraId="597CB974"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nl-NL"/>
        </w:rPr>
        <w:t xml:space="preserve">Frank, D. N. </w:t>
      </w:r>
      <w:r w:rsidRPr="00236F57">
        <w:rPr>
          <w:rFonts w:ascii="Calibri" w:eastAsia="Times New Roman" w:hAnsi="Calibri" w:cs="Times New Roman"/>
          <w:i/>
          <w:iCs/>
          <w:noProof/>
          <w:lang w:val="nl-NL"/>
        </w:rPr>
        <w:t>et al.</w:t>
      </w:r>
      <w:r w:rsidRPr="00236F57">
        <w:rPr>
          <w:rFonts w:ascii="Calibri" w:eastAsia="Times New Roman" w:hAnsi="Calibri" w:cs="Times New Roman"/>
          <w:noProof/>
          <w:lang w:val="nl-NL"/>
        </w:rPr>
        <w:t xml:space="preserve"> </w:t>
      </w:r>
      <w:r w:rsidRPr="00870ABA">
        <w:rPr>
          <w:rFonts w:ascii="Calibri" w:eastAsia="Times New Roman" w:hAnsi="Calibri" w:cs="Times New Roman"/>
          <w:noProof/>
        </w:rPr>
        <w:t xml:space="preserve">(2009) ‘Microbial diversity in chronic open wounds’, </w:t>
      </w:r>
      <w:r w:rsidRPr="00870ABA">
        <w:rPr>
          <w:rFonts w:ascii="Calibri" w:eastAsia="Times New Roman" w:hAnsi="Calibri" w:cs="Times New Roman"/>
          <w:i/>
          <w:iCs/>
          <w:noProof/>
        </w:rPr>
        <w:t>Wound Repair and Regeneration</w:t>
      </w:r>
      <w:r w:rsidRPr="00870ABA">
        <w:rPr>
          <w:rFonts w:ascii="Calibri" w:eastAsia="Times New Roman" w:hAnsi="Calibri" w:cs="Times New Roman"/>
          <w:noProof/>
        </w:rPr>
        <w:t>, 17(2), pp. 163–172. doi: 10.1111/j.1524-475X.2009.00472.x.</w:t>
      </w:r>
    </w:p>
    <w:p w14:paraId="20E38330" w14:textId="5AA9E7E0"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de-DE"/>
        </w:rPr>
        <w:t xml:space="preserve">Fredheim, E. G. A. </w:t>
      </w:r>
      <w:r w:rsidRPr="00236F57">
        <w:rPr>
          <w:rFonts w:ascii="Calibri" w:eastAsia="Times New Roman" w:hAnsi="Calibri" w:cs="Times New Roman"/>
          <w:i/>
          <w:iCs/>
          <w:noProof/>
          <w:lang w:val="de-DE"/>
        </w:rPr>
        <w:t>et al.</w:t>
      </w:r>
      <w:r w:rsidRPr="00236F57">
        <w:rPr>
          <w:rFonts w:ascii="Calibri" w:eastAsia="Times New Roman" w:hAnsi="Calibri" w:cs="Times New Roman"/>
          <w:noProof/>
          <w:lang w:val="de-DE"/>
        </w:rPr>
        <w:t xml:space="preserve"> </w:t>
      </w:r>
      <w:r w:rsidRPr="00870ABA">
        <w:rPr>
          <w:rFonts w:ascii="Calibri" w:eastAsia="Times New Roman" w:hAnsi="Calibri" w:cs="Times New Roman"/>
          <w:noProof/>
        </w:rPr>
        <w:t xml:space="preserve">(2014) ‘Colonisation and interaction between </w:t>
      </w:r>
      <w:r w:rsidR="003F69D3" w:rsidRPr="003F69D3">
        <w:rPr>
          <w:rFonts w:ascii="Calibri" w:eastAsia="Times New Roman" w:hAnsi="Calibri" w:cs="Times New Roman"/>
          <w:i/>
          <w:iCs/>
          <w:noProof/>
        </w:rPr>
        <w:t>S. epidermidis</w:t>
      </w:r>
      <w:r w:rsidRPr="00870ABA">
        <w:rPr>
          <w:rFonts w:ascii="Calibri" w:eastAsia="Times New Roman" w:hAnsi="Calibri" w:cs="Times New Roman"/>
          <w:noProof/>
        </w:rPr>
        <w:t xml:space="preserve"> and </w:t>
      </w:r>
      <w:r w:rsidR="00F45958" w:rsidRPr="00F45958">
        <w:rPr>
          <w:rFonts w:ascii="Calibri" w:eastAsia="Times New Roman" w:hAnsi="Calibri" w:cs="Times New Roman"/>
          <w:i/>
          <w:iCs/>
          <w:noProof/>
        </w:rPr>
        <w:t>S. aureus</w:t>
      </w:r>
      <w:r w:rsidR="0073580A" w:rsidRPr="0073580A">
        <w:rPr>
          <w:rFonts w:ascii="Calibri" w:eastAsia="Times New Roman" w:hAnsi="Calibri" w:cs="Times New Roman"/>
          <w:i/>
          <w:iCs/>
          <w:noProof/>
        </w:rPr>
        <w:t xml:space="preserve"> </w:t>
      </w:r>
      <w:r w:rsidRPr="00870ABA">
        <w:rPr>
          <w:rFonts w:ascii="Calibri" w:eastAsia="Times New Roman" w:hAnsi="Calibri" w:cs="Times New Roman"/>
          <w:noProof/>
        </w:rPr>
        <w:t xml:space="preserve">in the nose and throat of healthy adolescents’, </w:t>
      </w:r>
      <w:r w:rsidRPr="00870ABA">
        <w:rPr>
          <w:rFonts w:ascii="Calibri" w:eastAsia="Times New Roman" w:hAnsi="Calibri" w:cs="Times New Roman"/>
          <w:i/>
          <w:iCs/>
          <w:noProof/>
        </w:rPr>
        <w:t>European Journal of Clinical Microbiology and Infectious Diseases</w:t>
      </w:r>
      <w:r w:rsidRPr="00870ABA">
        <w:rPr>
          <w:rFonts w:ascii="Calibri" w:eastAsia="Times New Roman" w:hAnsi="Calibri" w:cs="Times New Roman"/>
          <w:noProof/>
        </w:rPr>
        <w:t>, 34(1), pp. 123–129. doi: 10.1007/s10096-014-2197-5.</w:t>
      </w:r>
    </w:p>
    <w:p w14:paraId="532C9F6E" w14:textId="67823FAE"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Frenck, R. W.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17) ‘Safety, tolerability, and immunogenicity of a 4-antigen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vaccine (SA4Ag): Results from a first-in-human randomised, placebo-controlled phase 1/2 study’, </w:t>
      </w:r>
      <w:r w:rsidRPr="00870ABA">
        <w:rPr>
          <w:rFonts w:ascii="Calibri" w:eastAsia="Times New Roman" w:hAnsi="Calibri" w:cs="Times New Roman"/>
          <w:i/>
          <w:iCs/>
          <w:noProof/>
        </w:rPr>
        <w:t>Vaccine</w:t>
      </w:r>
      <w:r w:rsidRPr="00870ABA">
        <w:rPr>
          <w:rFonts w:ascii="Calibri" w:eastAsia="Times New Roman" w:hAnsi="Calibri" w:cs="Times New Roman"/>
          <w:noProof/>
        </w:rPr>
        <w:t>. Elsevier, 35(2), pp. 375–384. doi: 10.1016/j.vaccine.2016.11.010.</w:t>
      </w:r>
    </w:p>
    <w:p w14:paraId="71ED1460"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Fritzinger, D. C.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8) ‘Derivatives of human complement component C3 for therapeutic complement depletion: a novel class of therapeutic agents.’, </w:t>
      </w:r>
      <w:r w:rsidRPr="00870ABA">
        <w:rPr>
          <w:rFonts w:ascii="Calibri" w:eastAsia="Times New Roman" w:hAnsi="Calibri" w:cs="Times New Roman"/>
          <w:i/>
          <w:iCs/>
          <w:noProof/>
        </w:rPr>
        <w:t>Advances in experimental medicine and biology</w:t>
      </w:r>
      <w:r w:rsidRPr="00870ABA">
        <w:rPr>
          <w:rFonts w:ascii="Calibri" w:eastAsia="Times New Roman" w:hAnsi="Calibri" w:cs="Times New Roman"/>
          <w:noProof/>
        </w:rPr>
        <w:t>, 632, pp. 293–307.</w:t>
      </w:r>
    </w:p>
    <w:p w14:paraId="2F33A9C7"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FUKAMIZO, T.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2) ‘1H-NMR study on the chitotrisaccharide binding to hen egg white lysozyme’, </w:t>
      </w:r>
      <w:r w:rsidRPr="00870ABA">
        <w:rPr>
          <w:rFonts w:ascii="Calibri" w:eastAsia="Times New Roman" w:hAnsi="Calibri" w:cs="Times New Roman"/>
          <w:i/>
          <w:iCs/>
          <w:noProof/>
        </w:rPr>
        <w:t>European Journal of Biochemistry</w:t>
      </w:r>
      <w:r w:rsidRPr="00870ABA">
        <w:rPr>
          <w:rFonts w:ascii="Calibri" w:eastAsia="Times New Roman" w:hAnsi="Calibri" w:cs="Times New Roman"/>
          <w:noProof/>
        </w:rPr>
        <w:t>, 210(1), pp. 351–357. doi: 10.1111/j.1432-1033.1992.tb17428.x.</w:t>
      </w:r>
    </w:p>
    <w:p w14:paraId="6C04F75B"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Fukao, T. and Koyasu, S. (2003) ‘PI3K and negative regulation of TLR signaling’, </w:t>
      </w:r>
      <w:r w:rsidRPr="00870ABA">
        <w:rPr>
          <w:rFonts w:ascii="Calibri" w:eastAsia="Times New Roman" w:hAnsi="Calibri" w:cs="Times New Roman"/>
          <w:i/>
          <w:iCs/>
          <w:noProof/>
        </w:rPr>
        <w:t>Trends in Immunology</w:t>
      </w:r>
      <w:r w:rsidRPr="00870ABA">
        <w:rPr>
          <w:rFonts w:ascii="Calibri" w:eastAsia="Times New Roman" w:hAnsi="Calibri" w:cs="Times New Roman"/>
          <w:noProof/>
        </w:rPr>
        <w:t>. Elsevier Current Trends, pp. 358–363. doi: 10.1016/S1471-4906(03)00139-X.</w:t>
      </w:r>
    </w:p>
    <w:p w14:paraId="15924384"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Fulcher, D. A. and Basten, A. (1997) ‘B cell life span: A review’, </w:t>
      </w:r>
      <w:r w:rsidRPr="00870ABA">
        <w:rPr>
          <w:rFonts w:ascii="Calibri" w:eastAsia="Times New Roman" w:hAnsi="Calibri" w:cs="Times New Roman"/>
          <w:i/>
          <w:iCs/>
          <w:noProof/>
        </w:rPr>
        <w:t>Immunology and Cell Biology</w:t>
      </w:r>
      <w:r w:rsidRPr="00870ABA">
        <w:rPr>
          <w:rFonts w:ascii="Calibri" w:eastAsia="Times New Roman" w:hAnsi="Calibri" w:cs="Times New Roman"/>
          <w:noProof/>
        </w:rPr>
        <w:t>. Nature Publishing Group, pp. 446–455. doi: 10.1038/icb.1997.69.</w:t>
      </w:r>
    </w:p>
    <w:p w14:paraId="2734D055" w14:textId="2FFBDF51"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Gabadage, K.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7) ‘Efficacy of recombinant bovine epidermal growth factor in the treatment of experimental subclinical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mastitis in a ewe model’, </w:t>
      </w:r>
      <w:r w:rsidRPr="00870ABA">
        <w:rPr>
          <w:rFonts w:ascii="Calibri" w:eastAsia="Times New Roman" w:hAnsi="Calibri" w:cs="Times New Roman"/>
          <w:i/>
          <w:iCs/>
          <w:noProof/>
        </w:rPr>
        <w:t>Veterinary Record Open</w:t>
      </w:r>
      <w:r w:rsidRPr="00870ABA">
        <w:rPr>
          <w:rFonts w:ascii="Calibri" w:eastAsia="Times New Roman" w:hAnsi="Calibri" w:cs="Times New Roman"/>
          <w:noProof/>
        </w:rPr>
        <w:t>, 4(1), p. e000179. doi: 10.1136/vetreco-2016-000179.</w:t>
      </w:r>
    </w:p>
    <w:p w14:paraId="30291B41"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lastRenderedPageBreak/>
        <w:t xml:space="preserve">Gaines, R. J.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12) ‘Management of contaminated open fractures: A comparison of two types of irrigation in a porcine model’, </w:t>
      </w:r>
      <w:r w:rsidRPr="00870ABA">
        <w:rPr>
          <w:rFonts w:ascii="Calibri" w:eastAsia="Times New Roman" w:hAnsi="Calibri" w:cs="Times New Roman"/>
          <w:i/>
          <w:iCs/>
          <w:noProof/>
        </w:rPr>
        <w:t>Journal of Trauma and Acute Care Surgery</w:t>
      </w:r>
      <w:r w:rsidRPr="00870ABA">
        <w:rPr>
          <w:rFonts w:ascii="Calibri" w:eastAsia="Times New Roman" w:hAnsi="Calibri" w:cs="Times New Roman"/>
          <w:noProof/>
        </w:rPr>
        <w:t>, 72(3), pp. 733–736. doi: 10.1097/TA.0b013e318239caaf.</w:t>
      </w:r>
    </w:p>
    <w:p w14:paraId="3407664E"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Galperin, M. Y. (2013) ‘Genome Diversity of Spore-Forming Firmicutes.’, </w:t>
      </w:r>
      <w:r w:rsidRPr="00870ABA">
        <w:rPr>
          <w:rFonts w:ascii="Calibri" w:eastAsia="Times New Roman" w:hAnsi="Calibri" w:cs="Times New Roman"/>
          <w:i/>
          <w:iCs/>
          <w:noProof/>
        </w:rPr>
        <w:t>Microbiology spectrum</w:t>
      </w:r>
      <w:r w:rsidRPr="00870ABA">
        <w:rPr>
          <w:rFonts w:ascii="Calibri" w:eastAsia="Times New Roman" w:hAnsi="Calibri" w:cs="Times New Roman"/>
          <w:noProof/>
        </w:rPr>
        <w:t>. NIH Public Access, 1(2), p. TBS-0015-2012. doi: 10.1128/microbiolspectrum.TBS-0015-2012.</w:t>
      </w:r>
    </w:p>
    <w:p w14:paraId="1AEC8213"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Ganesh, K.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4) ‘Chronic Wound Biofilm Model’, </w:t>
      </w:r>
      <w:r w:rsidRPr="00870ABA">
        <w:rPr>
          <w:rFonts w:ascii="Calibri" w:eastAsia="Times New Roman" w:hAnsi="Calibri" w:cs="Times New Roman"/>
          <w:i/>
          <w:iCs/>
          <w:noProof/>
        </w:rPr>
        <w:t>Advances in Wound Care</w:t>
      </w:r>
      <w:r w:rsidRPr="00870ABA">
        <w:rPr>
          <w:rFonts w:ascii="Calibri" w:eastAsia="Times New Roman" w:hAnsi="Calibri" w:cs="Times New Roman"/>
          <w:noProof/>
        </w:rPr>
        <w:t>. Mary Ann Liebert, Inc., 0(0), p. 150127064149004. doi: 10.1089/wound.2014.0587.</w:t>
      </w:r>
    </w:p>
    <w:p w14:paraId="7E46CE2B" w14:textId="271E84E8"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García-Betancur, J.-C.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7) ‘Cell differentiation defines acute and chronic infection cell types in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eLife</w:t>
      </w:r>
      <w:r w:rsidRPr="00870ABA">
        <w:rPr>
          <w:rFonts w:ascii="Calibri" w:eastAsia="Times New Roman" w:hAnsi="Calibri" w:cs="Times New Roman"/>
          <w:noProof/>
        </w:rPr>
        <w:t>. eLife Sciences Publications Limited, 6, p. e28023. doi: 10.7554/eLife.28023.</w:t>
      </w:r>
    </w:p>
    <w:p w14:paraId="7D603B75" w14:textId="455896A9"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García-Lara, J., Needham, A. J. and Foster, S. J. (2005) ‘Invertebrates as animal models for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pathogenesis: A window into host-pathogen interaction’, </w:t>
      </w:r>
      <w:r w:rsidRPr="00870ABA">
        <w:rPr>
          <w:rFonts w:ascii="Calibri" w:eastAsia="Times New Roman" w:hAnsi="Calibri" w:cs="Times New Roman"/>
          <w:i/>
          <w:iCs/>
          <w:noProof/>
        </w:rPr>
        <w:t>FEMS Immunology and Medical Microbiology</w:t>
      </w:r>
      <w:r w:rsidRPr="00870ABA">
        <w:rPr>
          <w:rFonts w:ascii="Calibri" w:eastAsia="Times New Roman" w:hAnsi="Calibri" w:cs="Times New Roman"/>
          <w:noProof/>
        </w:rPr>
        <w:t>. Oxford University Press, pp. 311–323. doi: 10.1016/j.femsim.2004.11.003.</w:t>
      </w:r>
    </w:p>
    <w:p w14:paraId="6FD5F0CF"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Geisinger, E.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6) ‘Inhibition of rot translation by RNAIII, a key feature of agr function’, </w:t>
      </w:r>
      <w:r w:rsidRPr="00870ABA">
        <w:rPr>
          <w:rFonts w:ascii="Calibri" w:eastAsia="Times New Roman" w:hAnsi="Calibri" w:cs="Times New Roman"/>
          <w:i/>
          <w:iCs/>
          <w:noProof/>
        </w:rPr>
        <w:t>Molecular Microbiology</w:t>
      </w:r>
      <w:r w:rsidRPr="00870ABA">
        <w:rPr>
          <w:rFonts w:ascii="Calibri" w:eastAsia="Times New Roman" w:hAnsi="Calibri" w:cs="Times New Roman"/>
          <w:noProof/>
        </w:rPr>
        <w:t>, 61(4), pp. 1038–1048. doi: 10.1111/j.1365-2958.2006.05292.x.</w:t>
      </w:r>
    </w:p>
    <w:p w14:paraId="7D843865" w14:textId="3D0F07AE"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Gentry-Weeks, C.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3) ‘Intravenous mouse infection model for studying the pathology of </w:t>
      </w:r>
      <w:r w:rsidR="003F69D3" w:rsidRPr="003F69D3">
        <w:rPr>
          <w:rFonts w:ascii="Calibri" w:eastAsia="Times New Roman" w:hAnsi="Calibri" w:cs="Times New Roman"/>
          <w:i/>
          <w:iCs/>
          <w:noProof/>
        </w:rPr>
        <w:t>Enterococcus faecalis</w:t>
      </w:r>
      <w:r w:rsidRPr="00870ABA">
        <w:rPr>
          <w:rFonts w:ascii="Calibri" w:eastAsia="Times New Roman" w:hAnsi="Calibri" w:cs="Times New Roman"/>
          <w:noProof/>
        </w:rPr>
        <w:t xml:space="preserve"> infections’,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American Society for Microbiology (ASM), 71(3), pp. 1434–1441. doi: 10.1128/IAI.71.3.1434-1441.2003.</w:t>
      </w:r>
    </w:p>
    <w:p w14:paraId="54747CFE"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Ghide, S.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0) ‘Catheter-related</w:t>
      </w:r>
      <w:r w:rsidRPr="003F69D3">
        <w:rPr>
          <w:rFonts w:ascii="Calibri" w:eastAsia="Times New Roman" w:hAnsi="Calibri" w:cs="Times New Roman"/>
          <w:i/>
          <w:iCs/>
          <w:noProof/>
        </w:rPr>
        <w:t xml:space="preserve"> Corynebacterium</w:t>
      </w:r>
      <w:r w:rsidRPr="00870ABA">
        <w:rPr>
          <w:rFonts w:ascii="Calibri" w:eastAsia="Times New Roman" w:hAnsi="Calibri" w:cs="Times New Roman"/>
          <w:noProof/>
        </w:rPr>
        <w:t xml:space="preserve"> bacteremia: Should the catheter be removed and vancomycin administered?’, </w:t>
      </w:r>
      <w:r w:rsidRPr="00870ABA">
        <w:rPr>
          <w:rFonts w:ascii="Calibri" w:eastAsia="Times New Roman" w:hAnsi="Calibri" w:cs="Times New Roman"/>
          <w:i/>
          <w:iCs/>
          <w:noProof/>
        </w:rPr>
        <w:t>European Journal of Clinical Microbiology and Infectious Diseases</w:t>
      </w:r>
      <w:r w:rsidRPr="00870ABA">
        <w:rPr>
          <w:rFonts w:ascii="Calibri" w:eastAsia="Times New Roman" w:hAnsi="Calibri" w:cs="Times New Roman"/>
          <w:noProof/>
        </w:rPr>
        <w:t>, 29(2), pp. 153–156. doi: 10.1007/s10096-009-0827-0.</w:t>
      </w:r>
    </w:p>
    <w:p w14:paraId="13EBF152" w14:textId="6621AC24"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Giai, C.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3) ‘Shedding of tumor necrosis factor receptor 1 induced by protein A decreases tumor necrosis factor alpha availability and inflammation during systemic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infection.’,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American Society for Microbiology (ASM), 81(11), pp. 4200–7. doi: 10.1128/IAI.00593-13.</w:t>
      </w:r>
    </w:p>
    <w:p w14:paraId="5D95907B"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Ginsburg, I. (2002) ‘Role of lipoteichoic acid in infection and inflammation’, </w:t>
      </w:r>
      <w:r w:rsidRPr="00870ABA">
        <w:rPr>
          <w:rFonts w:ascii="Calibri" w:eastAsia="Times New Roman" w:hAnsi="Calibri" w:cs="Times New Roman"/>
          <w:i/>
          <w:iCs/>
          <w:noProof/>
        </w:rPr>
        <w:t>Lancet Infectious Diseases</w:t>
      </w:r>
      <w:r w:rsidRPr="00870ABA">
        <w:rPr>
          <w:rFonts w:ascii="Calibri" w:eastAsia="Times New Roman" w:hAnsi="Calibri" w:cs="Times New Roman"/>
          <w:noProof/>
        </w:rPr>
        <w:t>, 2(March), pp. 171–179. doi: 10.1016/S1473-3099(02)00226-8.</w:t>
      </w:r>
    </w:p>
    <w:p w14:paraId="4DD4B9A4"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Girardi, M. (2007) ‘Cutaneous perspectives on adaptive immunity’, </w:t>
      </w:r>
      <w:r w:rsidRPr="00870ABA">
        <w:rPr>
          <w:rFonts w:ascii="Calibri" w:eastAsia="Times New Roman" w:hAnsi="Calibri" w:cs="Times New Roman"/>
          <w:i/>
          <w:iCs/>
          <w:noProof/>
        </w:rPr>
        <w:t>Clinical Reviews in Allergy and Immunology</w:t>
      </w:r>
      <w:r w:rsidRPr="00870ABA">
        <w:rPr>
          <w:rFonts w:ascii="Calibri" w:eastAsia="Times New Roman" w:hAnsi="Calibri" w:cs="Times New Roman"/>
          <w:noProof/>
        </w:rPr>
        <w:t>, pp. 4–14. doi: 10.1007/s12016-007-0040-9.</w:t>
      </w:r>
    </w:p>
    <w:p w14:paraId="74E2A530"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it-IT"/>
        </w:rPr>
        <w:t xml:space="preserve">Girardin, S. E. </w:t>
      </w:r>
      <w:r w:rsidRPr="00236F57">
        <w:rPr>
          <w:rFonts w:ascii="Calibri" w:eastAsia="Times New Roman" w:hAnsi="Calibri" w:cs="Times New Roman"/>
          <w:i/>
          <w:iCs/>
          <w:noProof/>
          <w:lang w:val="it-IT"/>
        </w:rPr>
        <w:t>et al.</w:t>
      </w:r>
      <w:r w:rsidRPr="00236F57">
        <w:rPr>
          <w:rFonts w:ascii="Calibri" w:eastAsia="Times New Roman" w:hAnsi="Calibri" w:cs="Times New Roman"/>
          <w:noProof/>
          <w:lang w:val="it-IT"/>
        </w:rPr>
        <w:t xml:space="preserve"> </w:t>
      </w:r>
      <w:r w:rsidRPr="00870ABA">
        <w:rPr>
          <w:rFonts w:ascii="Calibri" w:eastAsia="Times New Roman" w:hAnsi="Calibri" w:cs="Times New Roman"/>
          <w:noProof/>
        </w:rPr>
        <w:t xml:space="preserve">(2003) ‘Nod2 is a general sensor of peptidoglycan through muramyl dipeptide (MDP) detection’, </w:t>
      </w:r>
      <w:r w:rsidRPr="00870ABA">
        <w:rPr>
          <w:rFonts w:ascii="Calibri" w:eastAsia="Times New Roman" w:hAnsi="Calibri" w:cs="Times New Roman"/>
          <w:i/>
          <w:iCs/>
          <w:noProof/>
        </w:rPr>
        <w:t>Journal of Biological Chemistry</w:t>
      </w:r>
      <w:r w:rsidRPr="00870ABA">
        <w:rPr>
          <w:rFonts w:ascii="Calibri" w:eastAsia="Times New Roman" w:hAnsi="Calibri" w:cs="Times New Roman"/>
          <w:noProof/>
        </w:rPr>
        <w:t>. American Society for Biochemistry and Molecular Biology, 278(11), pp. 8869–8872. doi: 10.1074/jbc.C200651200.</w:t>
      </w:r>
    </w:p>
    <w:p w14:paraId="35E80FC2" w14:textId="06C1176D"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lastRenderedPageBreak/>
        <w:t xml:space="preserve">Gjertsson, I.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0) ‘Are B lymphocytes of importance in severe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infections?’,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68(5), pp. 2431–2434. doi: 10.1128/IAI.68.5.2431-2434.2000.</w:t>
      </w:r>
    </w:p>
    <w:p w14:paraId="22B15FEB"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Glode, L. M., Mergenhagen, S. E. and Rosenstreich, D. L. (1976) ‘Significant contribution of spleen cells in mediating the lethal effects of endotoxin in vivo’,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American Society for Microbiology (ASM), 14(3), pp. 626–630.</w:t>
      </w:r>
    </w:p>
    <w:p w14:paraId="09B97711" w14:textId="486B3FDE"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Goerke, C.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1) ‘Impact of the regulatory loci agr, sarA and sae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on the induction of α-toxin during device-related infection resolved by direct quantitative transcript analysis’, </w:t>
      </w:r>
      <w:r w:rsidRPr="00870ABA">
        <w:rPr>
          <w:rFonts w:ascii="Calibri" w:eastAsia="Times New Roman" w:hAnsi="Calibri" w:cs="Times New Roman"/>
          <w:i/>
          <w:iCs/>
          <w:noProof/>
        </w:rPr>
        <w:t>Molecular Microbiology</w:t>
      </w:r>
      <w:r w:rsidRPr="00870ABA">
        <w:rPr>
          <w:rFonts w:ascii="Calibri" w:eastAsia="Times New Roman" w:hAnsi="Calibri" w:cs="Times New Roman"/>
          <w:noProof/>
        </w:rPr>
        <w:t>. Blackwell Science, Ltd, 40(6), pp. 1439–1447. doi: 10.1046/j.1365-2958.2001.02494.x.</w:t>
      </w:r>
    </w:p>
    <w:p w14:paraId="2B197F99" w14:textId="5E67E5F1"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Goerke, C. and Wolz, C. (2010) ‘Adaptation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to the cystic fibrosis lung’, </w:t>
      </w:r>
      <w:r w:rsidRPr="00870ABA">
        <w:rPr>
          <w:rFonts w:ascii="Calibri" w:eastAsia="Times New Roman" w:hAnsi="Calibri" w:cs="Times New Roman"/>
          <w:i/>
          <w:iCs/>
          <w:noProof/>
        </w:rPr>
        <w:t>International Journal of Medical Microbiology</w:t>
      </w:r>
      <w:r w:rsidRPr="00870ABA">
        <w:rPr>
          <w:rFonts w:ascii="Calibri" w:eastAsia="Times New Roman" w:hAnsi="Calibri" w:cs="Times New Roman"/>
          <w:noProof/>
        </w:rPr>
        <w:t>. Urban &amp; Fischer, pp. 520–525. doi: 10.1016/j.ijmm.2010.08.003.</w:t>
      </w:r>
    </w:p>
    <w:p w14:paraId="0C40E1CF" w14:textId="725DF187" w:rsidR="00870ABA" w:rsidRPr="00236F57" w:rsidRDefault="00870ABA" w:rsidP="00870ABA">
      <w:pPr>
        <w:widowControl w:val="0"/>
        <w:autoSpaceDE w:val="0"/>
        <w:autoSpaceDN w:val="0"/>
        <w:adjustRightInd w:val="0"/>
        <w:spacing w:after="240" w:line="240" w:lineRule="auto"/>
        <w:rPr>
          <w:rFonts w:ascii="Calibri" w:eastAsia="Times New Roman" w:hAnsi="Calibri" w:cs="Times New Roman"/>
          <w:noProof/>
          <w:lang w:val="nl-NL"/>
        </w:rPr>
      </w:pPr>
      <w:r w:rsidRPr="00870ABA">
        <w:rPr>
          <w:rFonts w:ascii="Calibri" w:eastAsia="Times New Roman" w:hAnsi="Calibri" w:cs="Times New Roman"/>
          <w:noProof/>
        </w:rPr>
        <w:t>Goldmann, O. and Medina, E. (2017)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strategies to evade the host acquired immune response’, </w:t>
      </w:r>
      <w:r w:rsidRPr="00870ABA">
        <w:rPr>
          <w:rFonts w:ascii="Calibri" w:eastAsia="Times New Roman" w:hAnsi="Calibri" w:cs="Times New Roman"/>
          <w:i/>
          <w:iCs/>
          <w:noProof/>
        </w:rPr>
        <w:t>International Journal of Medical Microbiology</w:t>
      </w:r>
      <w:r w:rsidRPr="00870ABA">
        <w:rPr>
          <w:rFonts w:ascii="Calibri" w:eastAsia="Times New Roman" w:hAnsi="Calibri" w:cs="Times New Roman"/>
          <w:noProof/>
        </w:rPr>
        <w:t xml:space="preserve">. </w:t>
      </w:r>
      <w:r w:rsidRPr="00236F57">
        <w:rPr>
          <w:rFonts w:ascii="Calibri" w:eastAsia="Times New Roman" w:hAnsi="Calibri" w:cs="Times New Roman"/>
          <w:noProof/>
          <w:lang w:val="nl-NL"/>
        </w:rPr>
        <w:t>Urban &amp; Fischer, S1438-4221(September), p. 30330. doi: 10.1016/j.ijmm.2017.09.013.</w:t>
      </w:r>
    </w:p>
    <w:p w14:paraId="302371C8" w14:textId="58D97ECF"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nl-NL"/>
        </w:rPr>
        <w:t xml:space="preserve">Golubchik, T. </w:t>
      </w:r>
      <w:r w:rsidRPr="00236F57">
        <w:rPr>
          <w:rFonts w:ascii="Calibri" w:eastAsia="Times New Roman" w:hAnsi="Calibri" w:cs="Times New Roman"/>
          <w:i/>
          <w:iCs/>
          <w:noProof/>
          <w:lang w:val="nl-NL"/>
        </w:rPr>
        <w:t>et al.</w:t>
      </w:r>
      <w:r w:rsidRPr="00236F57">
        <w:rPr>
          <w:rFonts w:ascii="Calibri" w:eastAsia="Times New Roman" w:hAnsi="Calibri" w:cs="Times New Roman"/>
          <w:noProof/>
          <w:lang w:val="nl-NL"/>
        </w:rPr>
        <w:t xml:space="preserve"> </w:t>
      </w:r>
      <w:r w:rsidRPr="00870ABA">
        <w:rPr>
          <w:rFonts w:ascii="Calibri" w:eastAsia="Times New Roman" w:hAnsi="Calibri" w:cs="Times New Roman"/>
          <w:noProof/>
        </w:rPr>
        <w:t xml:space="preserve">(2013) ‘Within-Host Evolution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during Asymptomatic Carriage’, </w:t>
      </w:r>
      <w:r w:rsidRPr="00870ABA">
        <w:rPr>
          <w:rFonts w:ascii="Calibri" w:eastAsia="Times New Roman" w:hAnsi="Calibri" w:cs="Times New Roman"/>
          <w:i/>
          <w:iCs/>
          <w:noProof/>
        </w:rPr>
        <w:t>PLoS ONE</w:t>
      </w:r>
      <w:r w:rsidRPr="00870ABA">
        <w:rPr>
          <w:rFonts w:ascii="Calibri" w:eastAsia="Times New Roman" w:hAnsi="Calibri" w:cs="Times New Roman"/>
          <w:noProof/>
        </w:rPr>
        <w:t>. Public Library of Science, 8(5), p. e61319. doi: 10.1371/journal.pone.0061319.</w:t>
      </w:r>
    </w:p>
    <w:p w14:paraId="5AD0C63E" w14:textId="5377E71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Gómez, M. I.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4)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protein A induces airway epithelial inflammatory responses by activating TNFR1’, </w:t>
      </w:r>
      <w:r w:rsidRPr="00870ABA">
        <w:rPr>
          <w:rFonts w:ascii="Calibri" w:eastAsia="Times New Roman" w:hAnsi="Calibri" w:cs="Times New Roman"/>
          <w:i/>
          <w:iCs/>
          <w:noProof/>
        </w:rPr>
        <w:t>Nature Medicine</w:t>
      </w:r>
      <w:r w:rsidRPr="00870ABA">
        <w:rPr>
          <w:rFonts w:ascii="Calibri" w:eastAsia="Times New Roman" w:hAnsi="Calibri" w:cs="Times New Roman"/>
          <w:noProof/>
        </w:rPr>
        <w:t>. Nature Publishing Group, 10(8), pp. 842–848. doi: 10.1038/nm1079.</w:t>
      </w:r>
    </w:p>
    <w:p w14:paraId="16522865" w14:textId="42C0AD4B"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Gómez, M. I., Seaghdha, M. O. and Prince, A. S. (2007)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protein a activates TACE through EGFR-dependent signaling’, </w:t>
      </w:r>
      <w:r w:rsidRPr="00870ABA">
        <w:rPr>
          <w:rFonts w:ascii="Calibri" w:eastAsia="Times New Roman" w:hAnsi="Calibri" w:cs="Times New Roman"/>
          <w:i/>
          <w:iCs/>
          <w:noProof/>
        </w:rPr>
        <w:t>EMBO Journal</w:t>
      </w:r>
      <w:r w:rsidRPr="00870ABA">
        <w:rPr>
          <w:rFonts w:ascii="Calibri" w:eastAsia="Times New Roman" w:hAnsi="Calibri" w:cs="Times New Roman"/>
          <w:noProof/>
        </w:rPr>
        <w:t>. European Molecular Biology Organization, 26(3), pp. 701–709. doi: 10.1038/sj.emboj.7601554.</w:t>
      </w:r>
    </w:p>
    <w:p w14:paraId="68E4656F" w14:textId="42666BB9"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Gong, J.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4) ‘The accessory gene regulator (agr) controls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virulence in a murine intracranial abscesses model’, </w:t>
      </w:r>
      <w:r w:rsidRPr="00870ABA">
        <w:rPr>
          <w:rFonts w:ascii="Calibri" w:eastAsia="Times New Roman" w:hAnsi="Calibri" w:cs="Times New Roman"/>
          <w:i/>
          <w:iCs/>
          <w:noProof/>
        </w:rPr>
        <w:t>Brazilian Journal of Infectious Diseases</w:t>
      </w:r>
      <w:r w:rsidRPr="00870ABA">
        <w:rPr>
          <w:rFonts w:ascii="Calibri" w:eastAsia="Times New Roman" w:hAnsi="Calibri" w:cs="Times New Roman"/>
          <w:noProof/>
        </w:rPr>
        <w:t>. Elsevier, 18(5), pp. 501–506. doi: 10.1016/j.bjid.2014.03.005.</w:t>
      </w:r>
    </w:p>
    <w:p w14:paraId="1D143CC0"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González-Aguilera, C., Palladino, F. and Askjaer, P. (2014) ‘C. elegans epigenetic regulation in development and aging’, </w:t>
      </w:r>
      <w:r w:rsidRPr="00870ABA">
        <w:rPr>
          <w:rFonts w:ascii="Calibri" w:eastAsia="Times New Roman" w:hAnsi="Calibri" w:cs="Times New Roman"/>
          <w:i/>
          <w:iCs/>
          <w:noProof/>
        </w:rPr>
        <w:t>Briefings in Functional Genomics</w:t>
      </w:r>
      <w:r w:rsidRPr="00870ABA">
        <w:rPr>
          <w:rFonts w:ascii="Calibri" w:eastAsia="Times New Roman" w:hAnsi="Calibri" w:cs="Times New Roman"/>
          <w:noProof/>
        </w:rPr>
        <w:t>, 13(3), pp. 223–234. doi: 10.1093/bfgp/elt048.</w:t>
      </w:r>
    </w:p>
    <w:p w14:paraId="2C6B5B08"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Greenblatt, J., Boackle, R. J. and Schwab, J. H. (1978) ‘Activation of the alternate complement pathway by peptidoglycan from streptococcal cell wall.’,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American Society for Microbiology (ASM), 19(1), pp. 296–303.</w:t>
      </w:r>
    </w:p>
    <w:p w14:paraId="2D900E1C"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Gregersen, P. K. and Behrens, T. W. (2006) ‘Genetics of autoimmune diseases - Disorders of immune homeostasis’, </w:t>
      </w:r>
      <w:r w:rsidRPr="00870ABA">
        <w:rPr>
          <w:rFonts w:ascii="Calibri" w:eastAsia="Times New Roman" w:hAnsi="Calibri" w:cs="Times New Roman"/>
          <w:i/>
          <w:iCs/>
          <w:noProof/>
        </w:rPr>
        <w:t>Nature Reviews Genetics</w:t>
      </w:r>
      <w:r w:rsidRPr="00870ABA">
        <w:rPr>
          <w:rFonts w:ascii="Calibri" w:eastAsia="Times New Roman" w:hAnsi="Calibri" w:cs="Times New Roman"/>
          <w:noProof/>
        </w:rPr>
        <w:t>. Nature Publishing Group, pp. 917–928. doi: 10.1038/nrg1944.</w:t>
      </w:r>
    </w:p>
    <w:p w14:paraId="0A7A1799"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lastRenderedPageBreak/>
        <w:t xml:space="preserve">Grice, E. A. and Segre, J. A. (2011a) ‘The skin microbiome’, </w:t>
      </w:r>
      <w:r w:rsidRPr="00870ABA">
        <w:rPr>
          <w:rFonts w:ascii="Calibri" w:eastAsia="Times New Roman" w:hAnsi="Calibri" w:cs="Times New Roman"/>
          <w:i/>
          <w:iCs/>
          <w:noProof/>
        </w:rPr>
        <w:t>Nature Reviews Microbiology</w:t>
      </w:r>
      <w:r w:rsidRPr="00870ABA">
        <w:rPr>
          <w:rFonts w:ascii="Calibri" w:eastAsia="Times New Roman" w:hAnsi="Calibri" w:cs="Times New Roman"/>
          <w:noProof/>
        </w:rPr>
        <w:t>, pp. 244–253. doi: 10.1038/nrmicro2537.</w:t>
      </w:r>
    </w:p>
    <w:p w14:paraId="08E810BE"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Grice, E. A. and Segre, J. A. (2011b) ‘The skin microbiome’, </w:t>
      </w:r>
      <w:r w:rsidRPr="00870ABA">
        <w:rPr>
          <w:rFonts w:ascii="Calibri" w:eastAsia="Times New Roman" w:hAnsi="Calibri" w:cs="Times New Roman"/>
          <w:i/>
          <w:iCs/>
          <w:noProof/>
        </w:rPr>
        <w:t>Nature Reviews Microbiology</w:t>
      </w:r>
      <w:r w:rsidRPr="00870ABA">
        <w:rPr>
          <w:rFonts w:ascii="Calibri" w:eastAsia="Times New Roman" w:hAnsi="Calibri" w:cs="Times New Roman"/>
          <w:noProof/>
        </w:rPr>
        <w:t>. NIH Public Access, pp. 244–253. doi: 10.1038/nrmicro2537.</w:t>
      </w:r>
    </w:p>
    <w:p w14:paraId="49D6F96D"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Gröhn, Y. T.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8) ‘Effect of Diseases on the Culling of Holstein Dairy Cows in New York State’, </w:t>
      </w:r>
      <w:r w:rsidRPr="00870ABA">
        <w:rPr>
          <w:rFonts w:ascii="Calibri" w:eastAsia="Times New Roman" w:hAnsi="Calibri" w:cs="Times New Roman"/>
          <w:i/>
          <w:iCs/>
          <w:noProof/>
        </w:rPr>
        <w:t>Journal of Dairy Science</w:t>
      </w:r>
      <w:r w:rsidRPr="00870ABA">
        <w:rPr>
          <w:rFonts w:ascii="Calibri" w:eastAsia="Times New Roman" w:hAnsi="Calibri" w:cs="Times New Roman"/>
          <w:noProof/>
        </w:rPr>
        <w:t>, 81(4), pp. 966–978. doi: 10.3168/jds.S0022-0302(98)75657-7.</w:t>
      </w:r>
    </w:p>
    <w:p w14:paraId="572BB179" w14:textId="1534AEF2"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Guillén, C.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2) ‘Enhanced Th1 response to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infection in human lactoferrin-transgenic mice.’, </w:t>
      </w:r>
      <w:r w:rsidRPr="00870ABA">
        <w:rPr>
          <w:rFonts w:ascii="Calibri" w:eastAsia="Times New Roman" w:hAnsi="Calibri" w:cs="Times New Roman"/>
          <w:i/>
          <w:iCs/>
          <w:noProof/>
        </w:rPr>
        <w:t>Journal of immunology</w:t>
      </w:r>
      <w:r w:rsidRPr="00870ABA">
        <w:rPr>
          <w:rFonts w:ascii="Calibri" w:eastAsia="Times New Roman" w:hAnsi="Calibri" w:cs="Times New Roman"/>
          <w:noProof/>
        </w:rPr>
        <w:t>, 168(8), pp. 3950–3957. doi: 10.4049/jimmunol.168.8.3950.</w:t>
      </w:r>
    </w:p>
    <w:p w14:paraId="424457DB"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de-DE"/>
        </w:rPr>
        <w:t xml:space="preserve">von Gunten, S. </w:t>
      </w:r>
      <w:r w:rsidRPr="00236F57">
        <w:rPr>
          <w:rFonts w:ascii="Calibri" w:eastAsia="Times New Roman" w:hAnsi="Calibri" w:cs="Times New Roman"/>
          <w:i/>
          <w:iCs/>
          <w:noProof/>
          <w:lang w:val="de-DE"/>
        </w:rPr>
        <w:t>et al.</w:t>
      </w:r>
      <w:r w:rsidRPr="00236F57">
        <w:rPr>
          <w:rFonts w:ascii="Calibri" w:eastAsia="Times New Roman" w:hAnsi="Calibri" w:cs="Times New Roman"/>
          <w:noProof/>
          <w:lang w:val="de-DE"/>
        </w:rPr>
        <w:t xml:space="preserve"> (2005) ‘Siglec-9 transduces apoptotic and nonapoptotic death signals into neutrophils depending on the proinflammatory cytokine environment.’, </w:t>
      </w:r>
      <w:r w:rsidRPr="00236F57">
        <w:rPr>
          <w:rFonts w:ascii="Calibri" w:eastAsia="Times New Roman" w:hAnsi="Calibri" w:cs="Times New Roman"/>
          <w:i/>
          <w:iCs/>
          <w:noProof/>
          <w:lang w:val="de-DE"/>
        </w:rPr>
        <w:t>Blood</w:t>
      </w:r>
      <w:r w:rsidRPr="00236F57">
        <w:rPr>
          <w:rFonts w:ascii="Calibri" w:eastAsia="Times New Roman" w:hAnsi="Calibri" w:cs="Times New Roman"/>
          <w:noProof/>
          <w:lang w:val="de-DE"/>
        </w:rPr>
        <w:t xml:space="preserve">. </w:t>
      </w:r>
      <w:r w:rsidRPr="00870ABA">
        <w:rPr>
          <w:rFonts w:ascii="Calibri" w:eastAsia="Times New Roman" w:hAnsi="Calibri" w:cs="Times New Roman"/>
          <w:noProof/>
        </w:rPr>
        <w:t>American Society of Hematology, 106(4), pp. 1423–31. doi: 10.1182/blood-2004-10-4112.</w:t>
      </w:r>
    </w:p>
    <w:p w14:paraId="52EB51C9"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Guo, H.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7) ‘Soluble urokinase</w:t>
      </w:r>
      <w:r w:rsidRPr="00870ABA">
        <w:rPr>
          <w:rFonts w:ascii="Cambria Math" w:eastAsia="Times New Roman" w:hAnsi="Cambria Math" w:cs="Cambria Math"/>
          <w:noProof/>
        </w:rPr>
        <w:t>‑</w:t>
      </w:r>
      <w:r w:rsidRPr="00870ABA">
        <w:rPr>
          <w:rFonts w:ascii="Calibri" w:eastAsia="Times New Roman" w:hAnsi="Calibri" w:cs="Times New Roman"/>
          <w:noProof/>
        </w:rPr>
        <w:t>type plasminogen activator receptor and urokinase</w:t>
      </w:r>
      <w:r w:rsidRPr="00870ABA">
        <w:rPr>
          <w:rFonts w:ascii="Cambria Math" w:eastAsia="Times New Roman" w:hAnsi="Cambria Math" w:cs="Cambria Math"/>
          <w:noProof/>
        </w:rPr>
        <w:t>‑</w:t>
      </w:r>
      <w:r w:rsidRPr="00870ABA">
        <w:rPr>
          <w:rFonts w:ascii="Calibri" w:eastAsia="Times New Roman" w:hAnsi="Calibri" w:cs="Times New Roman"/>
          <w:noProof/>
        </w:rPr>
        <w:t>type plasminogen activator receptor contribute to chemoresistance in leukemia</w:t>
      </w:r>
      <w:r w:rsidRPr="00870ABA">
        <w:rPr>
          <w:rFonts w:ascii="Calibri" w:eastAsia="Times New Roman" w:hAnsi="Calibri" w:cs="Calibri"/>
          <w:noProof/>
        </w:rPr>
        <w:t>’</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Oncology Letters</w:t>
      </w:r>
      <w:r w:rsidRPr="00870ABA">
        <w:rPr>
          <w:rFonts w:ascii="Calibri" w:eastAsia="Times New Roman" w:hAnsi="Calibri" w:cs="Times New Roman"/>
          <w:noProof/>
        </w:rPr>
        <w:t>. Spandidos Publications, 14(1), pp. 383–389. doi: 10.3892/ol.2017.6150.</w:t>
      </w:r>
    </w:p>
    <w:p w14:paraId="28AD7512"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Guryev, V.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6) ‘Genetic variation in the zebrafish’, </w:t>
      </w:r>
      <w:r w:rsidRPr="00870ABA">
        <w:rPr>
          <w:rFonts w:ascii="Calibri" w:eastAsia="Times New Roman" w:hAnsi="Calibri" w:cs="Times New Roman"/>
          <w:i/>
          <w:iCs/>
          <w:noProof/>
        </w:rPr>
        <w:t>Genome Research</w:t>
      </w:r>
      <w:r w:rsidRPr="00870ABA">
        <w:rPr>
          <w:rFonts w:ascii="Calibri" w:eastAsia="Times New Roman" w:hAnsi="Calibri" w:cs="Times New Roman"/>
          <w:noProof/>
        </w:rPr>
        <w:t>. Cold Spring Harbor Laboratory Press, 16(4), pp. 491–497. doi: 10.1101/gr.4791006.</w:t>
      </w:r>
    </w:p>
    <w:p w14:paraId="21710058"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Gutierrez, O.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2) ‘Induction of Nod2 in myelomonocytic and intestinal epithelial cells via nuclear factor-kappa B activation.’, </w:t>
      </w:r>
      <w:r w:rsidRPr="00870ABA">
        <w:rPr>
          <w:rFonts w:ascii="Calibri" w:eastAsia="Times New Roman" w:hAnsi="Calibri" w:cs="Times New Roman"/>
          <w:i/>
          <w:iCs/>
          <w:noProof/>
        </w:rPr>
        <w:t>The Journal of biological chemistry</w:t>
      </w:r>
      <w:r w:rsidRPr="00870ABA">
        <w:rPr>
          <w:rFonts w:ascii="Calibri" w:eastAsia="Times New Roman" w:hAnsi="Calibri" w:cs="Times New Roman"/>
          <w:noProof/>
        </w:rPr>
        <w:t>. American Society for Biochemistry and Molecular Biology, 277(44), pp. 41701–5. doi: 10.1074/jbc.M206473200.</w:t>
      </w:r>
    </w:p>
    <w:p w14:paraId="0726EA6B"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Le Guyader, D.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08) ‘Origins and unconventional behavior of neutrophils in developing zebrafish’, </w:t>
      </w:r>
      <w:r w:rsidRPr="00870ABA">
        <w:rPr>
          <w:rFonts w:ascii="Calibri" w:eastAsia="Times New Roman" w:hAnsi="Calibri" w:cs="Times New Roman"/>
          <w:i/>
          <w:iCs/>
          <w:noProof/>
        </w:rPr>
        <w:t>Blood</w:t>
      </w:r>
      <w:r w:rsidRPr="00870ABA">
        <w:rPr>
          <w:rFonts w:ascii="Calibri" w:eastAsia="Times New Roman" w:hAnsi="Calibri" w:cs="Times New Roman"/>
          <w:noProof/>
        </w:rPr>
        <w:t>, 111(1), pp. 132–141. doi: 10.1182/blood-2007-06-095398.</w:t>
      </w:r>
    </w:p>
    <w:p w14:paraId="7AFBB20E" w14:textId="1299780D"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nl-NL"/>
        </w:rPr>
        <w:t xml:space="preserve">De Haas, C. J. C. </w:t>
      </w:r>
      <w:r w:rsidRPr="00236F57">
        <w:rPr>
          <w:rFonts w:ascii="Calibri" w:eastAsia="Times New Roman" w:hAnsi="Calibri" w:cs="Times New Roman"/>
          <w:i/>
          <w:iCs/>
          <w:noProof/>
          <w:lang w:val="nl-NL"/>
        </w:rPr>
        <w:t>et al.</w:t>
      </w:r>
      <w:r w:rsidRPr="00236F57">
        <w:rPr>
          <w:rFonts w:ascii="Calibri" w:eastAsia="Times New Roman" w:hAnsi="Calibri" w:cs="Times New Roman"/>
          <w:noProof/>
          <w:lang w:val="nl-NL"/>
        </w:rPr>
        <w:t xml:space="preserve"> (2004) ‘Chemotaxis Inhibitory Protein of </w:t>
      </w:r>
      <w:r w:rsidR="00E45587" w:rsidRPr="00E45587">
        <w:rPr>
          <w:rFonts w:ascii="Calibri" w:eastAsia="Times New Roman" w:hAnsi="Calibri" w:cs="Times New Roman"/>
          <w:i/>
          <w:iCs/>
          <w:noProof/>
          <w:lang w:val="nl-NL"/>
        </w:rPr>
        <w:t>Staphylococcus aureus</w:t>
      </w:r>
      <w:r w:rsidR="00AB3CB7">
        <w:rPr>
          <w:rFonts w:ascii="Calibri" w:eastAsia="Times New Roman" w:hAnsi="Calibri" w:cs="Times New Roman"/>
          <w:noProof/>
          <w:lang w:val="nl-NL"/>
        </w:rPr>
        <w:t>,</w:t>
      </w:r>
      <w:r w:rsidRPr="00236F57">
        <w:rPr>
          <w:rFonts w:ascii="Calibri" w:eastAsia="Times New Roman" w:hAnsi="Calibri" w:cs="Times New Roman"/>
          <w:noProof/>
          <w:lang w:val="nl-NL"/>
        </w:rPr>
        <w:t xml:space="preserve"> a Bacterial Antiinflammatory Agent’, </w:t>
      </w:r>
      <w:r w:rsidRPr="00236F57">
        <w:rPr>
          <w:rFonts w:ascii="Calibri" w:eastAsia="Times New Roman" w:hAnsi="Calibri" w:cs="Times New Roman"/>
          <w:i/>
          <w:iCs/>
          <w:noProof/>
          <w:lang w:val="nl-NL"/>
        </w:rPr>
        <w:t>The Journal of Experimental Medicine J. Exp. Med</w:t>
      </w:r>
      <w:r w:rsidRPr="00236F57">
        <w:rPr>
          <w:rFonts w:ascii="Calibri" w:eastAsia="Times New Roman" w:hAnsi="Calibri" w:cs="Times New Roman"/>
          <w:noProof/>
          <w:lang w:val="nl-NL"/>
        </w:rPr>
        <w:t xml:space="preserve">. </w:t>
      </w:r>
      <w:r w:rsidRPr="00870ABA">
        <w:rPr>
          <w:rFonts w:ascii="Calibri" w:eastAsia="Times New Roman" w:hAnsi="Calibri" w:cs="Times New Roman"/>
          <w:noProof/>
        </w:rPr>
        <w:t>The Rockefeller University Press, 3687900(5), pp. 687–695. doi: 10.1084/jem.20031636.</w:t>
      </w:r>
    </w:p>
    <w:p w14:paraId="24EAC337"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Hammond, M. E.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5) ‘IL-8 induces neutrophil chemotaxis predominantly via type I IL-8 receptors’, </w:t>
      </w:r>
      <w:r w:rsidRPr="00870ABA">
        <w:rPr>
          <w:rFonts w:ascii="Calibri" w:eastAsia="Times New Roman" w:hAnsi="Calibri" w:cs="Times New Roman"/>
          <w:i/>
          <w:iCs/>
          <w:noProof/>
        </w:rPr>
        <w:t>J Immunol</w:t>
      </w:r>
      <w:r w:rsidRPr="00870ABA">
        <w:rPr>
          <w:rFonts w:ascii="Calibri" w:eastAsia="Times New Roman" w:hAnsi="Calibri" w:cs="Times New Roman"/>
          <w:noProof/>
        </w:rPr>
        <w:t>, 155(3), pp. 1428–1433.</w:t>
      </w:r>
    </w:p>
    <w:p w14:paraId="5D4FDFD5" w14:textId="3419FA83"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Han, X. Y.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3) ‘Bacteriologic Characterization of 36 Strains of Roseomonas Species and Proposal of </w:t>
      </w:r>
      <w:r w:rsidRPr="003F69D3">
        <w:rPr>
          <w:rFonts w:ascii="Calibri" w:eastAsia="Times New Roman" w:hAnsi="Calibri" w:cs="Times New Roman"/>
          <w:i/>
          <w:iCs/>
          <w:noProof/>
        </w:rPr>
        <w:t>Roseomonas mucosa sp</w:t>
      </w:r>
      <w:r w:rsidRPr="00870ABA">
        <w:rPr>
          <w:rFonts w:ascii="Calibri" w:eastAsia="Times New Roman" w:hAnsi="Calibri" w:cs="Times New Roman"/>
          <w:noProof/>
        </w:rPr>
        <w:t xml:space="preserve"> nov and </w:t>
      </w:r>
      <w:r w:rsidR="003F69D3" w:rsidRPr="003F69D3">
        <w:rPr>
          <w:rFonts w:ascii="Calibri" w:eastAsia="Times New Roman" w:hAnsi="Calibri" w:cs="Times New Roman"/>
          <w:i/>
          <w:iCs/>
          <w:noProof/>
        </w:rPr>
        <w:t>Roseomonas gilardii</w:t>
      </w:r>
      <w:r w:rsidRPr="00870ABA">
        <w:rPr>
          <w:rFonts w:ascii="Calibri" w:eastAsia="Times New Roman" w:hAnsi="Calibri" w:cs="Times New Roman"/>
          <w:noProof/>
        </w:rPr>
        <w:t xml:space="preserve"> subsp rosea subsp nov’, </w:t>
      </w:r>
      <w:r w:rsidRPr="00870ABA">
        <w:rPr>
          <w:rFonts w:ascii="Calibri" w:eastAsia="Times New Roman" w:hAnsi="Calibri" w:cs="Times New Roman"/>
          <w:i/>
          <w:iCs/>
          <w:noProof/>
        </w:rPr>
        <w:t>Am J Clin Pathol</w:t>
      </w:r>
      <w:r w:rsidRPr="00870ABA">
        <w:rPr>
          <w:rFonts w:ascii="Calibri" w:eastAsia="Times New Roman" w:hAnsi="Calibri" w:cs="Times New Roman"/>
          <w:noProof/>
        </w:rPr>
        <w:t>, 120, pp. 256–264. doi: 10.1309/731VVGVCKK351Y4J.</w:t>
      </w:r>
    </w:p>
    <w:p w14:paraId="5C4AD9D3" w14:textId="61DB133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Harriott, M. M. and Noverr, M. C. (2009) ‘</w:t>
      </w:r>
      <w:r w:rsidR="00EB414E" w:rsidRPr="00EB414E">
        <w:rPr>
          <w:rFonts w:ascii="Calibri" w:eastAsia="Times New Roman" w:hAnsi="Calibri" w:cs="Times New Roman"/>
          <w:i/>
          <w:iCs/>
          <w:noProof/>
        </w:rPr>
        <w:t>Candida albicans</w:t>
      </w:r>
      <w:r w:rsidRPr="00870ABA">
        <w:rPr>
          <w:rFonts w:ascii="Calibri" w:eastAsia="Times New Roman" w:hAnsi="Calibri" w:cs="Times New Roman"/>
          <w:noProof/>
        </w:rPr>
        <w:t xml:space="preserve"> and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form polymicrobial biofilms: Effects on antimicrobial resistance’, </w:t>
      </w:r>
      <w:r w:rsidRPr="00870ABA">
        <w:rPr>
          <w:rFonts w:ascii="Calibri" w:eastAsia="Times New Roman" w:hAnsi="Calibri" w:cs="Times New Roman"/>
          <w:i/>
          <w:iCs/>
          <w:noProof/>
        </w:rPr>
        <w:t>Antimicrobial Agents and Chemotherapy</w:t>
      </w:r>
      <w:r w:rsidRPr="00870ABA">
        <w:rPr>
          <w:rFonts w:ascii="Calibri" w:eastAsia="Times New Roman" w:hAnsi="Calibri" w:cs="Times New Roman"/>
          <w:noProof/>
        </w:rPr>
        <w:t>, 53(9), pp. 3914–3922. doi: 10.1128/AAC.00657-09.</w:t>
      </w:r>
    </w:p>
    <w:p w14:paraId="3E935FA0" w14:textId="419B1F5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lastRenderedPageBreak/>
        <w:t xml:space="preserve">Hasan, Z.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9) ‘CCL2 responses to </w:t>
      </w:r>
      <w:r w:rsidR="003F69D3" w:rsidRPr="003F69D3">
        <w:rPr>
          <w:rFonts w:ascii="Calibri" w:eastAsia="Times New Roman" w:hAnsi="Calibri" w:cs="Times New Roman"/>
          <w:i/>
          <w:iCs/>
          <w:noProof/>
        </w:rPr>
        <w:t>Mycobacterium tuberculosis</w:t>
      </w:r>
      <w:r w:rsidRPr="00870ABA">
        <w:rPr>
          <w:rFonts w:ascii="Calibri" w:eastAsia="Times New Roman" w:hAnsi="Calibri" w:cs="Times New Roman"/>
          <w:noProof/>
        </w:rPr>
        <w:t xml:space="preserve"> are associated with disease severity in tuberculosis’, </w:t>
      </w:r>
      <w:r w:rsidRPr="00870ABA">
        <w:rPr>
          <w:rFonts w:ascii="Calibri" w:eastAsia="Times New Roman" w:hAnsi="Calibri" w:cs="Times New Roman"/>
          <w:i/>
          <w:iCs/>
          <w:noProof/>
        </w:rPr>
        <w:t>PLoS ONE</w:t>
      </w:r>
      <w:r w:rsidRPr="00870ABA">
        <w:rPr>
          <w:rFonts w:ascii="Calibri" w:eastAsia="Times New Roman" w:hAnsi="Calibri" w:cs="Times New Roman"/>
          <w:noProof/>
        </w:rPr>
        <w:t>. Edited by T. M. Doherty. Public Library of Science, 4(12), p. e8459. doi: 10.1371/journal.pone.0008459.</w:t>
      </w:r>
    </w:p>
    <w:p w14:paraId="36C84D26" w14:textId="4D37478C"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Hashimoto, M., Tawaratsumida, K., Kariya, H., Kiyohara, A., Suda, Y., Krikae, F., Kirikae, T. and Gotz, F. (2006) ‘Not Lipoteichoic Acid but Lipoproteins Appear to Be the Dominant Immunobiologically Active Compounds in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The Journal of Immunology</w:t>
      </w:r>
      <w:r w:rsidRPr="00870ABA">
        <w:rPr>
          <w:rFonts w:ascii="Calibri" w:eastAsia="Times New Roman" w:hAnsi="Calibri" w:cs="Times New Roman"/>
          <w:noProof/>
        </w:rPr>
        <w:t>. American Association of Immunologists, 177(5), pp. 3162–3169. doi: 10.4049/jimmunol.177.5.3162.</w:t>
      </w:r>
    </w:p>
    <w:p w14:paraId="3D448458" w14:textId="652B82A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Hashimoto, M., Tawaratsumida, K., Kariya, H., Kiyohara, A., Suda, Y., Krikae, F., Kirikae, T. and Götz, F. (2006) ‘Not lipoteichoic acid but lipoproteins appear to be the dominant immunobiologically active compounds in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Journal of immunology (Baltimore, Md. : 1950)</w:t>
      </w:r>
      <w:r w:rsidRPr="00870ABA">
        <w:rPr>
          <w:rFonts w:ascii="Calibri" w:eastAsia="Times New Roman" w:hAnsi="Calibri" w:cs="Times New Roman"/>
          <w:noProof/>
        </w:rPr>
        <w:t>, 177, pp. 3162–3169. doi: 10.4049/jimmunol.177.5.3162.</w:t>
      </w:r>
    </w:p>
    <w:p w14:paraId="08960022" w14:textId="00ABE429"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Hébert, L.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7) ‘</w:t>
      </w:r>
      <w:r w:rsidR="003F69D3" w:rsidRPr="003F69D3">
        <w:rPr>
          <w:rFonts w:ascii="Calibri" w:eastAsia="Times New Roman" w:hAnsi="Calibri" w:cs="Times New Roman"/>
          <w:i/>
          <w:iCs/>
          <w:noProof/>
        </w:rPr>
        <w:t>Enterococcus faecalis</w:t>
      </w:r>
      <w:r w:rsidRPr="00870ABA">
        <w:rPr>
          <w:rFonts w:ascii="Calibri" w:eastAsia="Times New Roman" w:hAnsi="Calibri" w:cs="Times New Roman"/>
          <w:noProof/>
        </w:rPr>
        <w:t xml:space="preserve"> constitutes an unusual bacterial model in lysozyme resistance’,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American Society for Microbiology, 75(11), pp. 5390–5398. doi: 10.1128/IAI.00571-07.</w:t>
      </w:r>
    </w:p>
    <w:p w14:paraId="7D8FDBDC"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Hedges, S. B. and Kumar, S. (2003) ‘Genomic clocks and evolutionary timescales’, </w:t>
      </w:r>
      <w:r w:rsidRPr="00870ABA">
        <w:rPr>
          <w:rFonts w:ascii="Calibri" w:eastAsia="Times New Roman" w:hAnsi="Calibri" w:cs="Times New Roman"/>
          <w:i/>
          <w:iCs/>
          <w:noProof/>
        </w:rPr>
        <w:t>Trends in Genetics</w:t>
      </w:r>
      <w:r w:rsidRPr="00870ABA">
        <w:rPr>
          <w:rFonts w:ascii="Calibri" w:eastAsia="Times New Roman" w:hAnsi="Calibri" w:cs="Times New Roman"/>
          <w:noProof/>
        </w:rPr>
        <w:t>, pp. 200–206. doi: 10.1016/S0168-9525(03)00053-2.</w:t>
      </w:r>
    </w:p>
    <w:p w14:paraId="12F27A04" w14:textId="27DD6A02"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Henningsson, L.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0) ‘Interleukin-17A during local and systemic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induced arthritis in mice’,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American Society for Microbiology, 78(9), pp. 3783–3790. doi: 10.1128/IAI.00385-10.</w:t>
      </w:r>
    </w:p>
    <w:p w14:paraId="7B3F9EED"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Herbert, S.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7) ‘Molecular basis of resistance to muramidase and cationic antimicrobial peptide activity of lysozyme in staphylococci’, </w:t>
      </w:r>
      <w:r w:rsidRPr="00870ABA">
        <w:rPr>
          <w:rFonts w:ascii="Calibri" w:eastAsia="Times New Roman" w:hAnsi="Calibri" w:cs="Times New Roman"/>
          <w:i/>
          <w:iCs/>
          <w:noProof/>
        </w:rPr>
        <w:t>PLoS Pathogens</w:t>
      </w:r>
      <w:r w:rsidRPr="00870ABA">
        <w:rPr>
          <w:rFonts w:ascii="Calibri" w:eastAsia="Times New Roman" w:hAnsi="Calibri" w:cs="Times New Roman"/>
          <w:noProof/>
        </w:rPr>
        <w:t>. Public Library of Science, 3(7), pp. 0981–0994. doi: 10.1371/journal.ppat.0030102.</w:t>
      </w:r>
    </w:p>
    <w:p w14:paraId="52C0E222"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Herbomel, P., Thisse, B. and Thisse, C. (1999) ‘Early macrophages in zebrafish’, </w:t>
      </w:r>
      <w:r w:rsidRPr="00870ABA">
        <w:rPr>
          <w:rFonts w:ascii="Calibri" w:eastAsia="Times New Roman" w:hAnsi="Calibri" w:cs="Times New Roman"/>
          <w:i/>
          <w:iCs/>
          <w:noProof/>
        </w:rPr>
        <w:t>Development</w:t>
      </w:r>
      <w:r w:rsidRPr="00870ABA">
        <w:rPr>
          <w:rFonts w:ascii="Calibri" w:eastAsia="Times New Roman" w:hAnsi="Calibri" w:cs="Times New Roman"/>
          <w:noProof/>
        </w:rPr>
        <w:t>, 126, pp. 3735–3745.</w:t>
      </w:r>
    </w:p>
    <w:p w14:paraId="4CB00BE4"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Herndon, D. N., Wilmore, D. W. and Mason, A. D. (1978) ‘Development and analysis of a small animal model simulating the human postburn hypermetabolic response.’, </w:t>
      </w:r>
      <w:r w:rsidRPr="00870ABA">
        <w:rPr>
          <w:rFonts w:ascii="Calibri" w:eastAsia="Times New Roman" w:hAnsi="Calibri" w:cs="Times New Roman"/>
          <w:i/>
          <w:iCs/>
          <w:noProof/>
        </w:rPr>
        <w:t>J Surg Res</w:t>
      </w:r>
      <w:r w:rsidRPr="00870ABA">
        <w:rPr>
          <w:rFonts w:ascii="Calibri" w:eastAsia="Times New Roman" w:hAnsi="Calibri" w:cs="Times New Roman"/>
          <w:noProof/>
        </w:rPr>
        <w:t>, 25(5), pp. 394–403.</w:t>
      </w:r>
    </w:p>
    <w:p w14:paraId="18C505FE" w14:textId="235D6FE6"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Heumann, D.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4) ‘</w:t>
      </w:r>
      <w:r w:rsidR="00AE6915" w:rsidRPr="00AE6915">
        <w:rPr>
          <w:rFonts w:ascii="Calibri" w:eastAsia="Times New Roman" w:hAnsi="Calibri" w:cs="Times New Roman"/>
          <w:noProof/>
        </w:rPr>
        <w:t>Gram-</w:t>
      </w:r>
      <w:r w:rsidRPr="00870ABA">
        <w:rPr>
          <w:rFonts w:ascii="Calibri" w:eastAsia="Times New Roman" w:hAnsi="Calibri" w:cs="Times New Roman"/>
          <w:noProof/>
        </w:rPr>
        <w:t xml:space="preserve">positive cell walls stimulate synthesis of tumor necrosis factor alpha and interleukin-6 by human monocytes’,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62(7), pp. 2715–2721.</w:t>
      </w:r>
    </w:p>
    <w:p w14:paraId="5983A4C8" w14:textId="77777777" w:rsidR="00870ABA" w:rsidRPr="00236F57" w:rsidRDefault="00870ABA" w:rsidP="00870ABA">
      <w:pPr>
        <w:widowControl w:val="0"/>
        <w:autoSpaceDE w:val="0"/>
        <w:autoSpaceDN w:val="0"/>
        <w:adjustRightInd w:val="0"/>
        <w:spacing w:after="240" w:line="240" w:lineRule="auto"/>
        <w:rPr>
          <w:rFonts w:ascii="Calibri" w:eastAsia="Times New Roman" w:hAnsi="Calibri" w:cs="Times New Roman"/>
          <w:noProof/>
          <w:lang w:val="fr-FR"/>
        </w:rPr>
      </w:pPr>
      <w:r w:rsidRPr="00236F57">
        <w:rPr>
          <w:rFonts w:ascii="Calibri" w:eastAsia="Times New Roman" w:hAnsi="Calibri" w:cs="Times New Roman"/>
          <w:noProof/>
          <w:lang w:val="fr-FR"/>
        </w:rPr>
        <w:t xml:space="preserve">Hewitt, R. E.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2012) ‘Immuno-inhibitory PD-L1 can be induced by a Peptidoglycan/NOD2 mediated pathway in primary monocytic cells and is deficient in Crohn’s patients with homozygous NOD2 mutations.’, </w:t>
      </w:r>
      <w:r w:rsidRPr="00236F57">
        <w:rPr>
          <w:rFonts w:ascii="Calibri" w:eastAsia="Times New Roman" w:hAnsi="Calibri" w:cs="Times New Roman"/>
          <w:i/>
          <w:iCs/>
          <w:noProof/>
          <w:lang w:val="fr-FR"/>
        </w:rPr>
        <w:t>Clinical Immunology</w:t>
      </w:r>
      <w:r w:rsidRPr="00236F57">
        <w:rPr>
          <w:rFonts w:ascii="Calibri" w:eastAsia="Times New Roman" w:hAnsi="Calibri" w:cs="Times New Roman"/>
          <w:noProof/>
          <w:lang w:val="fr-FR"/>
        </w:rPr>
        <w:t>, 143, pp. 162–169. doi: 10.1016/j.clim.2012.01.016.</w:t>
      </w:r>
    </w:p>
    <w:p w14:paraId="2A557FBF" w14:textId="37357312"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Heyer, G.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2)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agr and sarA functions are required for invasive infection but not inflammatory responses in the lung’,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xml:space="preserve">, </w:t>
      </w:r>
      <w:r w:rsidRPr="00870ABA">
        <w:rPr>
          <w:rFonts w:ascii="Calibri" w:eastAsia="Times New Roman" w:hAnsi="Calibri" w:cs="Times New Roman"/>
          <w:noProof/>
        </w:rPr>
        <w:lastRenderedPageBreak/>
        <w:t>70(1), pp. 127–133. doi: 10.1128/IAI.70.1.127-133.2002.</w:t>
      </w:r>
    </w:p>
    <w:p w14:paraId="2D129C3A"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Hille, F. and Charpentier, E. (2016) ‘CRISPR-Cas: biology, mechanisms and relevance’, </w:t>
      </w:r>
      <w:r w:rsidRPr="00870ABA">
        <w:rPr>
          <w:rFonts w:ascii="Calibri" w:eastAsia="Times New Roman" w:hAnsi="Calibri" w:cs="Times New Roman"/>
          <w:i/>
          <w:iCs/>
          <w:noProof/>
        </w:rPr>
        <w:t>Philosophical Transactions of the Royal Society B: Biological Sciences</w:t>
      </w:r>
      <w:r w:rsidRPr="00870ABA">
        <w:rPr>
          <w:rFonts w:ascii="Calibri" w:eastAsia="Times New Roman" w:hAnsi="Calibri" w:cs="Times New Roman"/>
          <w:noProof/>
        </w:rPr>
        <w:t>. The Royal Society, 371(1707), p. 20150496. doi: 10.1098/rstb.2015.0496.</w:t>
      </w:r>
    </w:p>
    <w:p w14:paraId="3E002EBE" w14:textId="5AEBBBF6"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Hiramatsu, K. H. H. (1997) ‘Methicillin-resistant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ith reduced vancomycin susceptibility.’, </w:t>
      </w:r>
      <w:r w:rsidRPr="00870ABA">
        <w:rPr>
          <w:rFonts w:ascii="Calibri" w:eastAsia="Times New Roman" w:hAnsi="Calibri" w:cs="Times New Roman"/>
          <w:i/>
          <w:iCs/>
          <w:noProof/>
        </w:rPr>
        <w:t>Journal of Antimicrobial Chemotherapy</w:t>
      </w:r>
      <w:r w:rsidRPr="00870ABA">
        <w:rPr>
          <w:rFonts w:ascii="Calibri" w:eastAsia="Times New Roman" w:hAnsi="Calibri" w:cs="Times New Roman"/>
          <w:noProof/>
        </w:rPr>
        <w:t>, 40(40), pp. 135–136.</w:t>
      </w:r>
    </w:p>
    <w:p w14:paraId="280E086A"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Hoijer, M.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7) ‘Inflammatory properties of peptidoglycan are decreased after degradation by human N-acetylmuramyl-L-alanine amidase’, </w:t>
      </w:r>
      <w:r w:rsidRPr="00870ABA">
        <w:rPr>
          <w:rFonts w:ascii="Calibri" w:eastAsia="Times New Roman" w:hAnsi="Calibri" w:cs="Times New Roman"/>
          <w:i/>
          <w:iCs/>
          <w:noProof/>
        </w:rPr>
        <w:t>European Cytokine Network</w:t>
      </w:r>
      <w:r w:rsidRPr="00870ABA">
        <w:rPr>
          <w:rFonts w:ascii="Calibri" w:eastAsia="Times New Roman" w:hAnsi="Calibri" w:cs="Times New Roman"/>
          <w:noProof/>
        </w:rPr>
        <w:t>, 8(4), pp. 375–382.</w:t>
      </w:r>
    </w:p>
    <w:p w14:paraId="3D6598BC" w14:textId="4EB80DD2"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Holtfreter, S.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3) ‘Characterization of a Mouse-Adapted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Strain.’, </w:t>
      </w:r>
      <w:r w:rsidRPr="00870ABA">
        <w:rPr>
          <w:rFonts w:ascii="Calibri" w:eastAsia="Times New Roman" w:hAnsi="Calibri" w:cs="Times New Roman"/>
          <w:i/>
          <w:iCs/>
          <w:noProof/>
        </w:rPr>
        <w:t>PloS one</w:t>
      </w:r>
      <w:r w:rsidRPr="00870ABA">
        <w:rPr>
          <w:rFonts w:ascii="Calibri" w:eastAsia="Times New Roman" w:hAnsi="Calibri" w:cs="Times New Roman"/>
          <w:noProof/>
        </w:rPr>
        <w:t>, 8(9), p. e71142. doi: 10.1371/journal.pone.0071142.</w:t>
      </w:r>
    </w:p>
    <w:p w14:paraId="7DA1300C" w14:textId="73CE6780"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Horsburgh, M. J.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02) ‘δbmodulates virulence determinant expression and stress resistance: Characterization of a functional rsbU strain derived from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8325-4’, </w:t>
      </w:r>
      <w:r w:rsidRPr="00870ABA">
        <w:rPr>
          <w:rFonts w:ascii="Calibri" w:eastAsia="Times New Roman" w:hAnsi="Calibri" w:cs="Times New Roman"/>
          <w:i/>
          <w:iCs/>
          <w:noProof/>
        </w:rPr>
        <w:t>Journal of Bacteriology</w:t>
      </w:r>
      <w:r w:rsidRPr="00870ABA">
        <w:rPr>
          <w:rFonts w:ascii="Calibri" w:eastAsia="Times New Roman" w:hAnsi="Calibri" w:cs="Times New Roman"/>
          <w:noProof/>
        </w:rPr>
        <w:t>, 184(19), pp. 5457–5467. doi: 10.1128/JB.184.19.5457-5467.2002.</w:t>
      </w:r>
    </w:p>
    <w:p w14:paraId="2BBD2EB4" w14:textId="617F05E6"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Horst, S. A.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12) ‘A novel mouse model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chronic osteomyelitis that closely mimics the human infection: An integrated view of disease pathogenesis’, </w:t>
      </w:r>
      <w:r w:rsidRPr="00870ABA">
        <w:rPr>
          <w:rFonts w:ascii="Calibri" w:eastAsia="Times New Roman" w:hAnsi="Calibri" w:cs="Times New Roman"/>
          <w:i/>
          <w:iCs/>
          <w:noProof/>
        </w:rPr>
        <w:t>American Journal of Pathology</w:t>
      </w:r>
      <w:r w:rsidRPr="00870ABA">
        <w:rPr>
          <w:rFonts w:ascii="Calibri" w:eastAsia="Times New Roman" w:hAnsi="Calibri" w:cs="Times New Roman"/>
          <w:noProof/>
        </w:rPr>
        <w:t>. Elsevier, 181(4), pp. 1206–1214. doi: 10.1016/j.ajpath.2012.07.005.</w:t>
      </w:r>
    </w:p>
    <w:p w14:paraId="13B56A10" w14:textId="77777777" w:rsidR="00870ABA" w:rsidRPr="00236F57" w:rsidRDefault="00870ABA" w:rsidP="00870ABA">
      <w:pPr>
        <w:widowControl w:val="0"/>
        <w:autoSpaceDE w:val="0"/>
        <w:autoSpaceDN w:val="0"/>
        <w:adjustRightInd w:val="0"/>
        <w:spacing w:after="240" w:line="240" w:lineRule="auto"/>
        <w:rPr>
          <w:rFonts w:ascii="Calibri" w:eastAsia="Times New Roman" w:hAnsi="Calibri" w:cs="Times New Roman"/>
          <w:noProof/>
          <w:lang w:val="fr-FR"/>
        </w:rPr>
      </w:pPr>
      <w:r w:rsidRPr="00870ABA">
        <w:rPr>
          <w:rFonts w:ascii="Calibri" w:eastAsia="Times New Roman" w:hAnsi="Calibri" w:cs="Times New Roman"/>
          <w:noProof/>
        </w:rPr>
        <w:t xml:space="preserve">Hsiao, A.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4) ‘Members of the human gut microbiota involved in recovery from Vibrio cholerae infection’, </w:t>
      </w:r>
      <w:r w:rsidRPr="00870ABA">
        <w:rPr>
          <w:rFonts w:ascii="Calibri" w:eastAsia="Times New Roman" w:hAnsi="Calibri" w:cs="Times New Roman"/>
          <w:i/>
          <w:iCs/>
          <w:noProof/>
        </w:rPr>
        <w:t>Nature</w:t>
      </w:r>
      <w:r w:rsidRPr="00870ABA">
        <w:rPr>
          <w:rFonts w:ascii="Calibri" w:eastAsia="Times New Roman" w:hAnsi="Calibri" w:cs="Times New Roman"/>
          <w:noProof/>
        </w:rPr>
        <w:t xml:space="preserve">. </w:t>
      </w:r>
      <w:r w:rsidRPr="00236F57">
        <w:rPr>
          <w:rFonts w:ascii="Calibri" w:eastAsia="Times New Roman" w:hAnsi="Calibri" w:cs="Times New Roman"/>
          <w:noProof/>
          <w:lang w:val="fr-FR"/>
        </w:rPr>
        <w:t>NIH Public Access, 515(7527), pp. 423–426. doi: 10.1038/nature13738.</w:t>
      </w:r>
    </w:p>
    <w:p w14:paraId="31B2A3E8"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Hu, M.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2005) ‘Regulation of polymorphonuclear leukocyte apoptosis: role of lung endothelium-epithelium bilayer transmigration.’, </w:t>
      </w:r>
      <w:r w:rsidRPr="00236F57">
        <w:rPr>
          <w:rFonts w:ascii="Calibri" w:eastAsia="Times New Roman" w:hAnsi="Calibri" w:cs="Times New Roman"/>
          <w:i/>
          <w:iCs/>
          <w:noProof/>
          <w:lang w:val="fr-FR"/>
        </w:rPr>
        <w:t xml:space="preserve">American journal of physiology. </w:t>
      </w:r>
      <w:r w:rsidRPr="00870ABA">
        <w:rPr>
          <w:rFonts w:ascii="Calibri" w:eastAsia="Times New Roman" w:hAnsi="Calibri" w:cs="Times New Roman"/>
          <w:i/>
          <w:iCs/>
          <w:noProof/>
        </w:rPr>
        <w:t>Lung cellular and molecular physiology</w:t>
      </w:r>
      <w:r w:rsidRPr="00870ABA">
        <w:rPr>
          <w:rFonts w:ascii="Calibri" w:eastAsia="Times New Roman" w:hAnsi="Calibri" w:cs="Times New Roman"/>
          <w:noProof/>
        </w:rPr>
        <w:t>. American Physiological Society, 288(2), pp. L266-74. doi: 10.1152/ajplung.00209.2004.</w:t>
      </w:r>
    </w:p>
    <w:p w14:paraId="2D46C8AF"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Huggins, C. and Rast, H. V. (1963) ‘Incidence of coliform bacteria in the intestinal tract of Gambusia affinis holbrooki (Girard) and in their habitat water.’, </w:t>
      </w:r>
      <w:r w:rsidRPr="00870ABA">
        <w:rPr>
          <w:rFonts w:ascii="Calibri" w:eastAsia="Times New Roman" w:hAnsi="Calibri" w:cs="Times New Roman"/>
          <w:i/>
          <w:iCs/>
          <w:noProof/>
        </w:rPr>
        <w:t>Journal of bacteriology</w:t>
      </w:r>
      <w:r w:rsidRPr="00870ABA">
        <w:rPr>
          <w:rFonts w:ascii="Calibri" w:eastAsia="Times New Roman" w:hAnsi="Calibri" w:cs="Times New Roman"/>
          <w:noProof/>
        </w:rPr>
        <w:t>, 85, pp. 489–490.</w:t>
      </w:r>
    </w:p>
    <w:p w14:paraId="0F8DAD68"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Husson, S. J., Gottschalk, A. and Leifer, A. M. (2013) ‘Optogenetic manipulation of neural activity in C. elegans: From synapse to circuits and behaviour’, </w:t>
      </w:r>
      <w:r w:rsidRPr="00870ABA">
        <w:rPr>
          <w:rFonts w:ascii="Calibri" w:eastAsia="Times New Roman" w:hAnsi="Calibri" w:cs="Times New Roman"/>
          <w:i/>
          <w:iCs/>
          <w:noProof/>
        </w:rPr>
        <w:t>Biology of the Cell</w:t>
      </w:r>
      <w:r w:rsidRPr="00870ABA">
        <w:rPr>
          <w:rFonts w:ascii="Calibri" w:eastAsia="Times New Roman" w:hAnsi="Calibri" w:cs="Times New Roman"/>
          <w:noProof/>
        </w:rPr>
        <w:t>, pp. 235–250. doi: 10.1111/boc.201200069.</w:t>
      </w:r>
    </w:p>
    <w:p w14:paraId="49421B5D" w14:textId="7A7ED23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Ibrahim, H. R. and June, L. R. (1996) ‘Partially Unfolded Lysozyme at Nutral pH Agglutinates and Kills </w:t>
      </w:r>
      <w:r w:rsidR="00AE6915" w:rsidRPr="00AE6915">
        <w:rPr>
          <w:rFonts w:ascii="Calibri" w:eastAsia="Times New Roman" w:hAnsi="Calibri" w:cs="Times New Roman"/>
          <w:noProof/>
        </w:rPr>
        <w:t>Gram-</w:t>
      </w:r>
      <w:r w:rsidRPr="00870ABA">
        <w:rPr>
          <w:rFonts w:ascii="Calibri" w:eastAsia="Times New Roman" w:hAnsi="Calibri" w:cs="Times New Roman"/>
          <w:noProof/>
        </w:rPr>
        <w:t xml:space="preserve">negative and </w:t>
      </w:r>
      <w:r w:rsidR="00AE6915" w:rsidRPr="00AE6915">
        <w:rPr>
          <w:rFonts w:ascii="Calibri" w:eastAsia="Times New Roman" w:hAnsi="Calibri" w:cs="Times New Roman"/>
          <w:noProof/>
        </w:rPr>
        <w:t>Gram-</w:t>
      </w:r>
      <w:r w:rsidRPr="00870ABA">
        <w:rPr>
          <w:rFonts w:ascii="Calibri" w:eastAsia="Times New Roman" w:hAnsi="Calibri" w:cs="Times New Roman"/>
          <w:noProof/>
        </w:rPr>
        <w:t xml:space="preserve">positive Bacteria through Membrance Damage Mechanism’, </w:t>
      </w:r>
      <w:r w:rsidRPr="00870ABA">
        <w:rPr>
          <w:rFonts w:ascii="Calibri" w:eastAsia="Times New Roman" w:hAnsi="Calibri" w:cs="Times New Roman"/>
          <w:i/>
          <w:iCs/>
          <w:noProof/>
        </w:rPr>
        <w:t>J Agric Food Chem</w:t>
      </w:r>
      <w:r w:rsidRPr="00870ABA">
        <w:rPr>
          <w:rFonts w:ascii="Calibri" w:eastAsia="Times New Roman" w:hAnsi="Calibri" w:cs="Times New Roman"/>
          <w:noProof/>
        </w:rPr>
        <w:t>, 44, pp. 3799–3806. doi: 10.1021/jf960133x.</w:t>
      </w:r>
    </w:p>
    <w:p w14:paraId="08209B8D"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Iliev, D. B.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5) ‘Endotoxin recognition: In fish or not in fish?’, </w:t>
      </w:r>
      <w:r w:rsidRPr="00870ABA">
        <w:rPr>
          <w:rFonts w:ascii="Calibri" w:eastAsia="Times New Roman" w:hAnsi="Calibri" w:cs="Times New Roman"/>
          <w:i/>
          <w:iCs/>
          <w:noProof/>
        </w:rPr>
        <w:t>FEBS Letters</w:t>
      </w:r>
      <w:r w:rsidRPr="00870ABA">
        <w:rPr>
          <w:rFonts w:ascii="Calibri" w:eastAsia="Times New Roman" w:hAnsi="Calibri" w:cs="Times New Roman"/>
          <w:noProof/>
        </w:rPr>
        <w:t xml:space="preserve">, </w:t>
      </w:r>
      <w:r w:rsidRPr="00870ABA">
        <w:rPr>
          <w:rFonts w:ascii="Calibri" w:eastAsia="Times New Roman" w:hAnsi="Calibri" w:cs="Times New Roman"/>
          <w:noProof/>
        </w:rPr>
        <w:lastRenderedPageBreak/>
        <w:t>579(29), pp. 6519–6528. doi: 10.1016/j.febslet.2005.10.061.</w:t>
      </w:r>
    </w:p>
    <w:p w14:paraId="65FC1EC0"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Inohara, N.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9) ‘Nod1, an Apaf-1-like activator of caspase-9 and nuclear factor-κB’, </w:t>
      </w:r>
      <w:r w:rsidRPr="00870ABA">
        <w:rPr>
          <w:rFonts w:ascii="Calibri" w:eastAsia="Times New Roman" w:hAnsi="Calibri" w:cs="Times New Roman"/>
          <w:i/>
          <w:iCs/>
          <w:noProof/>
        </w:rPr>
        <w:t>Journal of Biological Chemistry</w:t>
      </w:r>
      <w:r w:rsidRPr="00870ABA">
        <w:rPr>
          <w:rFonts w:ascii="Calibri" w:eastAsia="Times New Roman" w:hAnsi="Calibri" w:cs="Times New Roman"/>
          <w:noProof/>
        </w:rPr>
        <w:t>. American Society for Biochemistry and Molecular Biology, 274(21), pp. 14560–14567. doi: 10.1074/jbc.274.21.14560.</w:t>
      </w:r>
    </w:p>
    <w:p w14:paraId="1434A43D" w14:textId="12D4CACD"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Ip, W. K. E.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0) ‘Phagocytosis and Phagosome Acidification Are Required for Pathogen Processing and MyD88-Dependent Responses to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The Journal of Immunology</w:t>
      </w:r>
      <w:r w:rsidRPr="00870ABA">
        <w:rPr>
          <w:rFonts w:ascii="Calibri" w:eastAsia="Times New Roman" w:hAnsi="Calibri" w:cs="Times New Roman"/>
          <w:noProof/>
        </w:rPr>
        <w:t>. NIH Public Access, 184(12), pp. 7071–7081. doi: 10.4049/jimmunol.1000110.</w:t>
      </w:r>
    </w:p>
    <w:p w14:paraId="428D6EA2"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Iwasaki, A. and Medzhitov, R. (2004) ‘Toll-like receptor control of the adaptive immune responses’, </w:t>
      </w:r>
      <w:r w:rsidRPr="00870ABA">
        <w:rPr>
          <w:rFonts w:ascii="Calibri" w:eastAsia="Times New Roman" w:hAnsi="Calibri" w:cs="Times New Roman"/>
          <w:i/>
          <w:iCs/>
          <w:noProof/>
        </w:rPr>
        <w:t>Nature Immunology</w:t>
      </w:r>
      <w:r w:rsidRPr="00870ABA">
        <w:rPr>
          <w:rFonts w:ascii="Calibri" w:eastAsia="Times New Roman" w:hAnsi="Calibri" w:cs="Times New Roman"/>
          <w:noProof/>
        </w:rPr>
        <w:t>. Nature Publishing Group, pp. 987–995. doi: 10.1038/ni1112.</w:t>
      </w:r>
    </w:p>
    <w:p w14:paraId="46DA18B7"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Iyer, J. K. and Coggeshall, K. M. (2011a) ‘Cutting edge: primary innate immune cells respond efficiently to polymeric peptidoglycan, but not to peptidoglycan monomers.’, </w:t>
      </w:r>
      <w:r w:rsidRPr="00870ABA">
        <w:rPr>
          <w:rFonts w:ascii="Calibri" w:eastAsia="Times New Roman" w:hAnsi="Calibri" w:cs="Times New Roman"/>
          <w:i/>
          <w:iCs/>
          <w:noProof/>
        </w:rPr>
        <w:t>Journal of immunology (Baltimore, Md. : 1950)</w:t>
      </w:r>
      <w:r w:rsidRPr="00870ABA">
        <w:rPr>
          <w:rFonts w:ascii="Calibri" w:eastAsia="Times New Roman" w:hAnsi="Calibri" w:cs="Times New Roman"/>
          <w:noProof/>
        </w:rPr>
        <w:t>. NIH Public Access, 186(7), pp. 3841–5. doi: 10.4049/jimmunol.1004058.</w:t>
      </w:r>
    </w:p>
    <w:p w14:paraId="37F2F27B"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Iyer, J. K. and Coggeshall, K. M. (2011b) ‘Cutting edge: primary innate immune cells respond efficiently to polymeric peptidoglycan, but not to peptidoglycan monomers.’, </w:t>
      </w:r>
      <w:r w:rsidRPr="00870ABA">
        <w:rPr>
          <w:rFonts w:ascii="Calibri" w:eastAsia="Times New Roman" w:hAnsi="Calibri" w:cs="Times New Roman"/>
          <w:i/>
          <w:iCs/>
          <w:noProof/>
        </w:rPr>
        <w:t>Journal of immunology (Baltimore, Md. : 1950)</w:t>
      </w:r>
      <w:r w:rsidRPr="00870ABA">
        <w:rPr>
          <w:rFonts w:ascii="Calibri" w:eastAsia="Times New Roman" w:hAnsi="Calibri" w:cs="Times New Roman"/>
          <w:noProof/>
        </w:rPr>
        <w:t>, 186(7), pp. 3841–3845. doi: 10.4049/jimmunol.1004058.</w:t>
      </w:r>
    </w:p>
    <w:p w14:paraId="7E4D35E4" w14:textId="069FF756"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Janesch, P.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7) ‘Selective sensitization of human neutrophils to LukGH mediated cytotoxicity by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and IL-8’, </w:t>
      </w:r>
      <w:r w:rsidRPr="00870ABA">
        <w:rPr>
          <w:rFonts w:ascii="Calibri" w:eastAsia="Times New Roman" w:hAnsi="Calibri" w:cs="Times New Roman"/>
          <w:i/>
          <w:iCs/>
          <w:noProof/>
        </w:rPr>
        <w:t>Journal of Infection</w:t>
      </w:r>
      <w:r w:rsidRPr="00870ABA">
        <w:rPr>
          <w:rFonts w:ascii="Calibri" w:eastAsia="Times New Roman" w:hAnsi="Calibri" w:cs="Times New Roman"/>
          <w:noProof/>
        </w:rPr>
        <w:t>, 74(5), pp. 473–483. doi: 10.1016/j.jinf.2017.02.004.</w:t>
      </w:r>
    </w:p>
    <w:p w14:paraId="73196A87"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Janusz, M. J., Eisenberg, R. A. and Schwab, J. H. (1987) ‘Effect of muralytic enzyme degradation of streptococcal cell wall on complement activation in vivo and in vitro.’, </w:t>
      </w:r>
      <w:r w:rsidRPr="00870ABA">
        <w:rPr>
          <w:rFonts w:ascii="Calibri" w:eastAsia="Times New Roman" w:hAnsi="Calibri" w:cs="Times New Roman"/>
          <w:i/>
          <w:iCs/>
          <w:noProof/>
        </w:rPr>
        <w:t>Inflammation</w:t>
      </w:r>
      <w:r w:rsidRPr="00870ABA">
        <w:rPr>
          <w:rFonts w:ascii="Calibri" w:eastAsia="Times New Roman" w:hAnsi="Calibri" w:cs="Times New Roman"/>
          <w:noProof/>
        </w:rPr>
        <w:t>, 11(1), pp. 73–85.</w:t>
      </w:r>
    </w:p>
    <w:p w14:paraId="3118C33E" w14:textId="57E7D7C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Jenkins, A.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5) ‘Differential expression and roles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virulence determinants during colonization and disease’, </w:t>
      </w:r>
      <w:r w:rsidRPr="00870ABA">
        <w:rPr>
          <w:rFonts w:ascii="Calibri" w:eastAsia="Times New Roman" w:hAnsi="Calibri" w:cs="Times New Roman"/>
          <w:i/>
          <w:iCs/>
          <w:noProof/>
        </w:rPr>
        <w:t>mBio</w:t>
      </w:r>
      <w:r w:rsidRPr="00870ABA">
        <w:rPr>
          <w:rFonts w:ascii="Calibri" w:eastAsia="Times New Roman" w:hAnsi="Calibri" w:cs="Times New Roman"/>
          <w:noProof/>
        </w:rPr>
        <w:t>, 6(1). doi: 10.1128/mBio.02272-14.</w:t>
      </w:r>
    </w:p>
    <w:p w14:paraId="1E06E14A" w14:textId="6A60EC8B"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Jiang, X.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7) ‘Micheliolide provides protection of mice against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and MRSA infection by down-regulating inflammatory response’, </w:t>
      </w:r>
      <w:r w:rsidRPr="00870ABA">
        <w:rPr>
          <w:rFonts w:ascii="Calibri" w:eastAsia="Times New Roman" w:hAnsi="Calibri" w:cs="Times New Roman"/>
          <w:i/>
          <w:iCs/>
          <w:noProof/>
        </w:rPr>
        <w:t>Scientific Reports</w:t>
      </w:r>
      <w:r w:rsidRPr="00870ABA">
        <w:rPr>
          <w:rFonts w:ascii="Calibri" w:eastAsia="Times New Roman" w:hAnsi="Calibri" w:cs="Times New Roman"/>
          <w:noProof/>
        </w:rPr>
        <w:t>. Nature Publishing Group, 7, p. 41964. doi: 10.1038/srep41964.</w:t>
      </w:r>
    </w:p>
    <w:p w14:paraId="08FD9D77"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Jin, M. S.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7) ‘Crystal Structure of the TLR1-TLR2 Heterodimer Induced by Binding of a Tri-Acylated Lipopeptide’, </w:t>
      </w:r>
      <w:r w:rsidRPr="00870ABA">
        <w:rPr>
          <w:rFonts w:ascii="Calibri" w:eastAsia="Times New Roman" w:hAnsi="Calibri" w:cs="Times New Roman"/>
          <w:i/>
          <w:iCs/>
          <w:noProof/>
        </w:rPr>
        <w:t>Cell</w:t>
      </w:r>
      <w:r w:rsidRPr="00870ABA">
        <w:rPr>
          <w:rFonts w:ascii="Calibri" w:eastAsia="Times New Roman" w:hAnsi="Calibri" w:cs="Times New Roman"/>
          <w:noProof/>
        </w:rPr>
        <w:t>, 130(6), pp. 1071–1082. doi: 10.1016/j.cell.2007.09.008.</w:t>
      </w:r>
    </w:p>
    <w:p w14:paraId="048E9FF2" w14:textId="209B9E9A"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Jin, T.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4)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Resists Human Defensins by Production of Staphylokinase, a Novel Bacterial Evasion Mechanism’, </w:t>
      </w:r>
      <w:r w:rsidRPr="00870ABA">
        <w:rPr>
          <w:rFonts w:ascii="Calibri" w:eastAsia="Times New Roman" w:hAnsi="Calibri" w:cs="Times New Roman"/>
          <w:i/>
          <w:iCs/>
          <w:noProof/>
        </w:rPr>
        <w:t>The Journal of Immunology</w:t>
      </w:r>
      <w:r w:rsidRPr="00870ABA">
        <w:rPr>
          <w:rFonts w:ascii="Calibri" w:eastAsia="Times New Roman" w:hAnsi="Calibri" w:cs="Times New Roman"/>
          <w:noProof/>
        </w:rPr>
        <w:t xml:space="preserve">. American Association of Immunologists, 172(2), pp. 1169–1176. doi: </w:t>
      </w:r>
      <w:r w:rsidRPr="00870ABA">
        <w:rPr>
          <w:rFonts w:ascii="Calibri" w:eastAsia="Times New Roman" w:hAnsi="Calibri" w:cs="Times New Roman"/>
          <w:noProof/>
        </w:rPr>
        <w:lastRenderedPageBreak/>
        <w:t>10.4049/jimmunol.172.2.1169.</w:t>
      </w:r>
    </w:p>
    <w:p w14:paraId="6E9AC5DA"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Johns, D. G. and Webb, R. C. (1998) ‘TNF-alpha-induced endothelium-independent vasodilation: a role for phospholipase A2-dependent ceramide signaling.’, </w:t>
      </w:r>
      <w:r w:rsidRPr="00870ABA">
        <w:rPr>
          <w:rFonts w:ascii="Calibri" w:eastAsia="Times New Roman" w:hAnsi="Calibri" w:cs="Times New Roman"/>
          <w:i/>
          <w:iCs/>
          <w:noProof/>
        </w:rPr>
        <w:t>The American journal of physiology</w:t>
      </w:r>
      <w:r w:rsidRPr="00870ABA">
        <w:rPr>
          <w:rFonts w:ascii="Calibri" w:eastAsia="Times New Roman" w:hAnsi="Calibri" w:cs="Times New Roman"/>
          <w:noProof/>
        </w:rPr>
        <w:t>, 275(5 Pt 2), pp. H1592-8.</w:t>
      </w:r>
    </w:p>
    <w:p w14:paraId="42A52C37" w14:textId="479F3D1D"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de Jonge, M. I.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1) ‘A novel guinea pig model of </w:t>
      </w:r>
      <w:r w:rsidR="003F69D3" w:rsidRPr="003F69D3">
        <w:rPr>
          <w:rFonts w:ascii="Calibri" w:eastAsia="Times New Roman" w:hAnsi="Calibri" w:cs="Times New Roman"/>
          <w:i/>
          <w:iCs/>
          <w:noProof/>
        </w:rPr>
        <w:t>Chlamydia trachomatis</w:t>
      </w:r>
      <w:r w:rsidRPr="00870ABA">
        <w:rPr>
          <w:rFonts w:ascii="Calibri" w:eastAsia="Times New Roman" w:hAnsi="Calibri" w:cs="Times New Roman"/>
          <w:noProof/>
        </w:rPr>
        <w:t xml:space="preserve"> genital tract infection’, </w:t>
      </w:r>
      <w:r w:rsidRPr="00870ABA">
        <w:rPr>
          <w:rFonts w:ascii="Calibri" w:eastAsia="Times New Roman" w:hAnsi="Calibri" w:cs="Times New Roman"/>
          <w:i/>
          <w:iCs/>
          <w:noProof/>
        </w:rPr>
        <w:t>Vaccine</w:t>
      </w:r>
      <w:r w:rsidRPr="00870ABA">
        <w:rPr>
          <w:rFonts w:ascii="Calibri" w:eastAsia="Times New Roman" w:hAnsi="Calibri" w:cs="Times New Roman"/>
          <w:noProof/>
        </w:rPr>
        <w:t>. Elsevier, 29(35), pp. 5994–6001. doi: 10.1016/j.vaccine.2011.06.037.</w:t>
      </w:r>
    </w:p>
    <w:p w14:paraId="559E02BC" w14:textId="2B0A656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Jubrail, J.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6a) ‘Inability to sustain intraphagolysosomal killing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predisposes to bacterial persistence in macrophages.’, </w:t>
      </w:r>
      <w:r w:rsidRPr="00870ABA">
        <w:rPr>
          <w:rFonts w:ascii="Calibri" w:eastAsia="Times New Roman" w:hAnsi="Calibri" w:cs="Times New Roman"/>
          <w:i/>
          <w:iCs/>
          <w:noProof/>
        </w:rPr>
        <w:t>Cellular microbiology</w:t>
      </w:r>
      <w:r w:rsidRPr="00870ABA">
        <w:rPr>
          <w:rFonts w:ascii="Calibri" w:eastAsia="Times New Roman" w:hAnsi="Calibri" w:cs="Times New Roman"/>
          <w:noProof/>
        </w:rPr>
        <w:t>. Blackwell Publishing Ltd, 18(1), pp. 80–96. doi: 10.1111/cmi.12485.</w:t>
      </w:r>
    </w:p>
    <w:p w14:paraId="29DBCE73" w14:textId="7655B108"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Jubrail, J.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6b) ‘Inability to sustain intraphagolysosomal killing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predisposes to bacterial persistence in macrophages’, </w:t>
      </w:r>
      <w:r w:rsidRPr="00870ABA">
        <w:rPr>
          <w:rFonts w:ascii="Calibri" w:eastAsia="Times New Roman" w:hAnsi="Calibri" w:cs="Times New Roman"/>
          <w:i/>
          <w:iCs/>
          <w:noProof/>
        </w:rPr>
        <w:t>Cellular Microbiology</w:t>
      </w:r>
      <w:r w:rsidRPr="00870ABA">
        <w:rPr>
          <w:rFonts w:ascii="Calibri" w:eastAsia="Times New Roman" w:hAnsi="Calibri" w:cs="Times New Roman"/>
          <w:noProof/>
        </w:rPr>
        <w:t>, 18(1), pp. 80–96. doi: 10.1111/cmi.12485.</w:t>
      </w:r>
    </w:p>
    <w:p w14:paraId="708BD7AF"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Julianelle, L. A. (1922) ‘Studies of hemolytic Staphylococci : Hemolytic Activity- Biochemical Reactions- serologic reactions’, </w:t>
      </w:r>
      <w:r w:rsidRPr="00870ABA">
        <w:rPr>
          <w:rFonts w:ascii="Calibri" w:eastAsia="Times New Roman" w:hAnsi="Calibri" w:cs="Times New Roman"/>
          <w:i/>
          <w:iCs/>
          <w:noProof/>
        </w:rPr>
        <w:t>The Journal of Infectious Diseases</w:t>
      </w:r>
      <w:r w:rsidRPr="00870ABA">
        <w:rPr>
          <w:rFonts w:ascii="Calibri" w:eastAsia="Times New Roman" w:hAnsi="Calibri" w:cs="Times New Roman"/>
          <w:noProof/>
        </w:rPr>
        <w:t>, 31(3), pp. 256–284.</w:t>
      </w:r>
    </w:p>
    <w:p w14:paraId="3FDE4079" w14:textId="55818AD8"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Kaminishi, H.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5) ‘Degradation of humoral host defense by </w:t>
      </w:r>
      <w:r w:rsidR="00EB414E" w:rsidRPr="00EB414E">
        <w:rPr>
          <w:rFonts w:ascii="Calibri" w:eastAsia="Times New Roman" w:hAnsi="Calibri" w:cs="Times New Roman"/>
          <w:i/>
          <w:iCs/>
          <w:noProof/>
        </w:rPr>
        <w:t>Candida albicans</w:t>
      </w:r>
      <w:r w:rsidRPr="00870ABA">
        <w:rPr>
          <w:rFonts w:ascii="Calibri" w:eastAsia="Times New Roman" w:hAnsi="Calibri" w:cs="Times New Roman"/>
          <w:noProof/>
        </w:rPr>
        <w:t xml:space="preserve"> proteinase’,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63(3), pp. 984–988.</w:t>
      </w:r>
    </w:p>
    <w:p w14:paraId="4C5C2B03"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nl-NL"/>
        </w:rPr>
        <w:t xml:space="preserve">Kang, J. Y. </w:t>
      </w:r>
      <w:r w:rsidRPr="00236F57">
        <w:rPr>
          <w:rFonts w:ascii="Calibri" w:eastAsia="Times New Roman" w:hAnsi="Calibri" w:cs="Times New Roman"/>
          <w:i/>
          <w:iCs/>
          <w:noProof/>
          <w:lang w:val="nl-NL"/>
        </w:rPr>
        <w:t>et al.</w:t>
      </w:r>
      <w:r w:rsidRPr="00236F57">
        <w:rPr>
          <w:rFonts w:ascii="Calibri" w:eastAsia="Times New Roman" w:hAnsi="Calibri" w:cs="Times New Roman"/>
          <w:noProof/>
          <w:lang w:val="nl-NL"/>
        </w:rPr>
        <w:t xml:space="preserve"> </w:t>
      </w:r>
      <w:r w:rsidRPr="00870ABA">
        <w:rPr>
          <w:rFonts w:ascii="Calibri" w:eastAsia="Times New Roman" w:hAnsi="Calibri" w:cs="Times New Roman"/>
          <w:noProof/>
        </w:rPr>
        <w:t xml:space="preserve">(2009) ‘Recognition of Lipopeptide Patterns by Toll-like Receptor 2-Toll-like Receptor 6 Heterodimer’, </w:t>
      </w:r>
      <w:r w:rsidRPr="00870ABA">
        <w:rPr>
          <w:rFonts w:ascii="Calibri" w:eastAsia="Times New Roman" w:hAnsi="Calibri" w:cs="Times New Roman"/>
          <w:i/>
          <w:iCs/>
          <w:noProof/>
        </w:rPr>
        <w:t>Immunity</w:t>
      </w:r>
      <w:r w:rsidRPr="00870ABA">
        <w:rPr>
          <w:rFonts w:ascii="Calibri" w:eastAsia="Times New Roman" w:hAnsi="Calibri" w:cs="Times New Roman"/>
          <w:noProof/>
        </w:rPr>
        <w:t>, 31(6), pp. 873–884. doi: 10.1016/j.immuni.2009.09.018.</w:t>
      </w:r>
    </w:p>
    <w:p w14:paraId="06EAEFC1"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Kao, C. C., Chiang, C. K. and Huang, J. W. (2014) ‘Micrococcus species-related peritonitis in patients receiving peritoneal dialysis’, </w:t>
      </w:r>
      <w:r w:rsidRPr="00870ABA">
        <w:rPr>
          <w:rFonts w:ascii="Calibri" w:eastAsia="Times New Roman" w:hAnsi="Calibri" w:cs="Times New Roman"/>
          <w:i/>
          <w:iCs/>
          <w:noProof/>
        </w:rPr>
        <w:t>International Urology and Nephrology</w:t>
      </w:r>
      <w:r w:rsidRPr="00870ABA">
        <w:rPr>
          <w:rFonts w:ascii="Calibri" w:eastAsia="Times New Roman" w:hAnsi="Calibri" w:cs="Times New Roman"/>
          <w:noProof/>
        </w:rPr>
        <w:t>, 46(1), pp. 261–264. doi: 10.1007/s11255-012-0302-1.</w:t>
      </w:r>
    </w:p>
    <w:p w14:paraId="7DFC7489" w14:textId="43176E14" w:rsidR="00870ABA" w:rsidRPr="00236F57" w:rsidRDefault="00870ABA" w:rsidP="00870ABA">
      <w:pPr>
        <w:widowControl w:val="0"/>
        <w:autoSpaceDE w:val="0"/>
        <w:autoSpaceDN w:val="0"/>
        <w:adjustRightInd w:val="0"/>
        <w:spacing w:after="240" w:line="240" w:lineRule="auto"/>
        <w:rPr>
          <w:rFonts w:ascii="Calibri" w:eastAsia="Times New Roman" w:hAnsi="Calibri" w:cs="Times New Roman"/>
          <w:noProof/>
          <w:lang w:val="fr-FR"/>
        </w:rPr>
      </w:pPr>
      <w:r w:rsidRPr="00870ABA">
        <w:rPr>
          <w:rFonts w:ascii="Calibri" w:eastAsia="Times New Roman" w:hAnsi="Calibri" w:cs="Times New Roman"/>
          <w:noProof/>
        </w:rPr>
        <w:t xml:space="preserve">Karauzum, H. and Datta, S. K. (2016) ‘Adaptive immunity against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in </w:t>
      </w:r>
      <w:r w:rsidRPr="00870ABA">
        <w:rPr>
          <w:rFonts w:ascii="Calibri" w:eastAsia="Times New Roman" w:hAnsi="Calibri" w:cs="Times New Roman"/>
          <w:i/>
          <w:iCs/>
          <w:noProof/>
        </w:rPr>
        <w:t>Current topics in microbiology and immunology</w:t>
      </w:r>
      <w:r w:rsidRPr="00870ABA">
        <w:rPr>
          <w:rFonts w:ascii="Calibri" w:eastAsia="Times New Roman" w:hAnsi="Calibri" w:cs="Times New Roman"/>
          <w:noProof/>
        </w:rPr>
        <w:t xml:space="preserve">. </w:t>
      </w:r>
      <w:r w:rsidRPr="00236F57">
        <w:rPr>
          <w:rFonts w:ascii="Calibri" w:eastAsia="Times New Roman" w:hAnsi="Calibri" w:cs="Times New Roman"/>
          <w:noProof/>
          <w:lang w:val="fr-FR"/>
        </w:rPr>
        <w:t>NIH Public Access, pp. 1–21. doi: 10.1007/82.</w:t>
      </w:r>
    </w:p>
    <w:p w14:paraId="590F992A" w14:textId="56BAE3EF"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Karavolos, M. H.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03) ‘Role and regulation of the superoxide dismutases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Microbiology</w:t>
      </w:r>
      <w:r w:rsidRPr="00870ABA">
        <w:rPr>
          <w:rFonts w:ascii="Calibri" w:eastAsia="Times New Roman" w:hAnsi="Calibri" w:cs="Times New Roman"/>
          <w:noProof/>
        </w:rPr>
        <w:t>, 149(Pt 10), pp. 2749–2758. doi: 10.1099/mic.0.26353-0.</w:t>
      </w:r>
    </w:p>
    <w:p w14:paraId="4673C197"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Kawasaki, A.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87) ‘Activation of the human complement cascade by bacterial cell walls, peptidoglycans, water-soluble peptidoglycan components, and synthetic muramylpeptides--studies on active components and structural requirements’, </w:t>
      </w:r>
      <w:r w:rsidRPr="00870ABA">
        <w:rPr>
          <w:rFonts w:ascii="Calibri" w:eastAsia="Times New Roman" w:hAnsi="Calibri" w:cs="Times New Roman"/>
          <w:i/>
          <w:iCs/>
          <w:noProof/>
        </w:rPr>
        <w:t>Microbiol Immunol</w:t>
      </w:r>
      <w:r w:rsidRPr="00870ABA">
        <w:rPr>
          <w:rFonts w:ascii="Calibri" w:eastAsia="Times New Roman" w:hAnsi="Calibri" w:cs="Times New Roman"/>
          <w:noProof/>
        </w:rPr>
        <w:t>, 31(6), pp. 551–569.</w:t>
      </w:r>
    </w:p>
    <w:p w14:paraId="61D695D2" w14:textId="13D8F934"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Kengatharan, K. M.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1998) ‘Mechanism of </w:t>
      </w:r>
      <w:r w:rsidR="00AE6915" w:rsidRPr="00AE6915">
        <w:rPr>
          <w:rFonts w:ascii="Calibri" w:eastAsia="Times New Roman" w:hAnsi="Calibri" w:cs="Times New Roman"/>
          <w:noProof/>
        </w:rPr>
        <w:t>Gram-</w:t>
      </w:r>
      <w:r w:rsidRPr="00870ABA">
        <w:rPr>
          <w:rFonts w:ascii="Calibri" w:eastAsia="Times New Roman" w:hAnsi="Calibri" w:cs="Times New Roman"/>
          <w:noProof/>
        </w:rPr>
        <w:t xml:space="preserve">positive Shock: Identification of Peptidoglycan and Lipoteichoic Acid Moieties Essential in the Induction of Nitric Oxide </w:t>
      </w:r>
      <w:r w:rsidRPr="00870ABA">
        <w:rPr>
          <w:rFonts w:ascii="Calibri" w:eastAsia="Times New Roman" w:hAnsi="Calibri" w:cs="Times New Roman"/>
          <w:noProof/>
        </w:rPr>
        <w:lastRenderedPageBreak/>
        <w:t xml:space="preserve">Synthase, Shock, and Multiple Organ Failure’, </w:t>
      </w:r>
      <w:r w:rsidRPr="00870ABA">
        <w:rPr>
          <w:rFonts w:ascii="Calibri" w:eastAsia="Times New Roman" w:hAnsi="Calibri" w:cs="Times New Roman"/>
          <w:i/>
          <w:iCs/>
          <w:noProof/>
        </w:rPr>
        <w:t>Journal of Experimental Medicine</w:t>
      </w:r>
      <w:r w:rsidRPr="00870ABA">
        <w:rPr>
          <w:rFonts w:ascii="Calibri" w:eastAsia="Times New Roman" w:hAnsi="Calibri" w:cs="Times New Roman"/>
          <w:noProof/>
        </w:rPr>
        <w:t>, 188(2), pp. 305–315. doi: 10.1084/jem.188.2.305.</w:t>
      </w:r>
    </w:p>
    <w:p w14:paraId="003E7C93" w14:textId="09B3205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Kengatharan, K. M., De Kimpe, S. J. and Thiemermann, C. (1996) ‘Role of nitric oxide in the circulatory failure and organ injury in a rodent model of </w:t>
      </w:r>
      <w:r w:rsidR="00AE6915" w:rsidRPr="00AE6915">
        <w:rPr>
          <w:rFonts w:ascii="Calibri" w:eastAsia="Times New Roman" w:hAnsi="Calibri" w:cs="Times New Roman"/>
          <w:noProof/>
        </w:rPr>
        <w:t>Gram-</w:t>
      </w:r>
      <w:r w:rsidRPr="00870ABA">
        <w:rPr>
          <w:rFonts w:ascii="Calibri" w:eastAsia="Times New Roman" w:hAnsi="Calibri" w:cs="Times New Roman"/>
          <w:noProof/>
        </w:rPr>
        <w:t xml:space="preserve">positive shock.’, </w:t>
      </w:r>
      <w:r w:rsidRPr="00870ABA">
        <w:rPr>
          <w:rFonts w:ascii="Calibri" w:eastAsia="Times New Roman" w:hAnsi="Calibri" w:cs="Times New Roman"/>
          <w:i/>
          <w:iCs/>
          <w:noProof/>
        </w:rPr>
        <w:t>British journal of pharmacology</w:t>
      </w:r>
      <w:r w:rsidRPr="00870ABA">
        <w:rPr>
          <w:rFonts w:ascii="Calibri" w:eastAsia="Times New Roman" w:hAnsi="Calibri" w:cs="Times New Roman"/>
          <w:noProof/>
        </w:rPr>
        <w:t>, 119(7), pp. 1411–1421. doi: 10.1111/j.1476-5381.1996.tb16053.x.</w:t>
      </w:r>
    </w:p>
    <w:p w14:paraId="783DBA5D"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nl-NL"/>
        </w:rPr>
        <w:t xml:space="preserve">Kennedy, A. D. </w:t>
      </w:r>
      <w:r w:rsidRPr="00236F57">
        <w:rPr>
          <w:rFonts w:ascii="Calibri" w:eastAsia="Times New Roman" w:hAnsi="Calibri" w:cs="Times New Roman"/>
          <w:i/>
          <w:iCs/>
          <w:noProof/>
          <w:lang w:val="nl-NL"/>
        </w:rPr>
        <w:t>et al.</w:t>
      </w:r>
      <w:r w:rsidRPr="00236F57">
        <w:rPr>
          <w:rFonts w:ascii="Calibri" w:eastAsia="Times New Roman" w:hAnsi="Calibri" w:cs="Times New Roman"/>
          <w:noProof/>
          <w:lang w:val="nl-NL"/>
        </w:rPr>
        <w:t xml:space="preserve"> </w:t>
      </w:r>
      <w:r w:rsidRPr="00870ABA">
        <w:rPr>
          <w:rFonts w:ascii="Calibri" w:eastAsia="Times New Roman" w:hAnsi="Calibri" w:cs="Times New Roman"/>
          <w:noProof/>
        </w:rPr>
        <w:t xml:space="preserve">(2010) ‘Targeting of Alpha‐Hemolysin by Active or Passive Immunization Decreases Severity of USA300 Skin Infection in a Mouse Model’, </w:t>
      </w:r>
      <w:r w:rsidRPr="00870ABA">
        <w:rPr>
          <w:rFonts w:ascii="Calibri" w:eastAsia="Times New Roman" w:hAnsi="Calibri" w:cs="Times New Roman"/>
          <w:i/>
          <w:iCs/>
          <w:noProof/>
        </w:rPr>
        <w:t>The Journal of Infectious Diseases</w:t>
      </w:r>
      <w:r w:rsidRPr="00870ABA">
        <w:rPr>
          <w:rFonts w:ascii="Calibri" w:eastAsia="Times New Roman" w:hAnsi="Calibri" w:cs="Times New Roman"/>
          <w:noProof/>
        </w:rPr>
        <w:t>. NIH Public Access, 202(7), pp. 1050–1058. doi: 10.1086/656043.</w:t>
      </w:r>
    </w:p>
    <w:p w14:paraId="73236D02" w14:textId="27AAA2AB"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van Kessel, K. P. M., Bestebroer, J. and van Strijp, J. A. G. (2014) ‘Neutrophil-mediated phagocytosis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Frontiers in Immunology</w:t>
      </w:r>
      <w:r w:rsidRPr="00870ABA">
        <w:rPr>
          <w:rFonts w:ascii="Calibri" w:eastAsia="Times New Roman" w:hAnsi="Calibri" w:cs="Times New Roman"/>
          <w:noProof/>
        </w:rPr>
        <w:t>. Frontiers Media SA, 5(SEP), p. 467. doi: 10.3389/fimmu.2014.00467.</w:t>
      </w:r>
    </w:p>
    <w:p w14:paraId="3119CB41" w14:textId="28872F21"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Khatib, R.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6) ‘Polymicrobial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bacteremia: Frequency, distinguishing characteristics and outcome’, </w:t>
      </w:r>
      <w:r w:rsidRPr="00870ABA">
        <w:rPr>
          <w:rFonts w:ascii="Calibri" w:eastAsia="Times New Roman" w:hAnsi="Calibri" w:cs="Times New Roman"/>
          <w:i/>
          <w:iCs/>
          <w:noProof/>
        </w:rPr>
        <w:t>Diagnostic Microbiology and Infectious Disease</w:t>
      </w:r>
      <w:r w:rsidRPr="00870ABA">
        <w:rPr>
          <w:rFonts w:ascii="Calibri" w:eastAsia="Times New Roman" w:hAnsi="Calibri" w:cs="Times New Roman"/>
          <w:noProof/>
        </w:rPr>
        <w:t>. Elsevier, 86(3), pp. 311–315. doi: 10.1016/j.diagmicrobio.2016.08.010.</w:t>
      </w:r>
    </w:p>
    <w:p w14:paraId="45975B3F" w14:textId="449F4811"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Kim, H. K., Missiakas, D. and Schneewind, O. (2014) ‘Mouse models for infectious diseases caused by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Journal of immunological methods</w:t>
      </w:r>
      <w:r w:rsidRPr="00870ABA">
        <w:rPr>
          <w:rFonts w:ascii="Calibri" w:eastAsia="Times New Roman" w:hAnsi="Calibri" w:cs="Times New Roman"/>
          <w:noProof/>
        </w:rPr>
        <w:t>. Elsevier B.V., 410, pp. 88–99. doi: 10.1016/j.jim.2014.04.007.</w:t>
      </w:r>
    </w:p>
    <w:p w14:paraId="5A946989" w14:textId="77777777" w:rsidR="00870ABA" w:rsidRPr="00236F57" w:rsidRDefault="00870ABA" w:rsidP="00870ABA">
      <w:pPr>
        <w:widowControl w:val="0"/>
        <w:autoSpaceDE w:val="0"/>
        <w:autoSpaceDN w:val="0"/>
        <w:adjustRightInd w:val="0"/>
        <w:spacing w:after="240" w:line="240" w:lineRule="auto"/>
        <w:rPr>
          <w:rFonts w:ascii="Calibri" w:eastAsia="Times New Roman" w:hAnsi="Calibri" w:cs="Times New Roman"/>
          <w:noProof/>
          <w:lang w:val="fr-FR"/>
        </w:rPr>
      </w:pPr>
      <w:r w:rsidRPr="00870ABA">
        <w:rPr>
          <w:rFonts w:ascii="Calibri" w:eastAsia="Times New Roman" w:hAnsi="Calibri" w:cs="Times New Roman"/>
          <w:noProof/>
        </w:rPr>
        <w:t xml:space="preserve">Kim, N. D. and Luster, A. D. (2015) ‘The role of tissue resident cells in neutrophil recruitment’, </w:t>
      </w:r>
      <w:r w:rsidRPr="00870ABA">
        <w:rPr>
          <w:rFonts w:ascii="Calibri" w:eastAsia="Times New Roman" w:hAnsi="Calibri" w:cs="Times New Roman"/>
          <w:i/>
          <w:iCs/>
          <w:noProof/>
        </w:rPr>
        <w:t>Trends in Immunology</w:t>
      </w:r>
      <w:r w:rsidRPr="00870ABA">
        <w:rPr>
          <w:rFonts w:ascii="Calibri" w:eastAsia="Times New Roman" w:hAnsi="Calibri" w:cs="Times New Roman"/>
          <w:noProof/>
        </w:rPr>
        <w:t xml:space="preserve">. </w:t>
      </w:r>
      <w:r w:rsidRPr="00236F57">
        <w:rPr>
          <w:rFonts w:ascii="Calibri" w:eastAsia="Times New Roman" w:hAnsi="Calibri" w:cs="Times New Roman"/>
          <w:noProof/>
          <w:lang w:val="fr-FR"/>
        </w:rPr>
        <w:t>NIH Public Access, pp. 547–555. doi: 10.1016/j.it.2015.07.007.</w:t>
      </w:r>
    </w:p>
    <w:p w14:paraId="0AA18AF5" w14:textId="6C8AA3E5" w:rsidR="00870ABA" w:rsidRPr="00236F57" w:rsidRDefault="00870ABA" w:rsidP="00870ABA">
      <w:pPr>
        <w:widowControl w:val="0"/>
        <w:autoSpaceDE w:val="0"/>
        <w:autoSpaceDN w:val="0"/>
        <w:adjustRightInd w:val="0"/>
        <w:spacing w:after="240" w:line="240" w:lineRule="auto"/>
        <w:rPr>
          <w:rFonts w:ascii="Calibri" w:eastAsia="Times New Roman" w:hAnsi="Calibri" w:cs="Times New Roman"/>
          <w:noProof/>
          <w:lang w:val="fr-FR"/>
        </w:rPr>
      </w:pPr>
      <w:r w:rsidRPr="00236F57">
        <w:rPr>
          <w:rFonts w:ascii="Calibri" w:eastAsia="Times New Roman" w:hAnsi="Calibri" w:cs="Times New Roman"/>
          <w:noProof/>
          <w:lang w:val="fr-FR"/>
        </w:rPr>
        <w:t xml:space="preserve">De Kimpe, S. J.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1995) ‘The cell wall components peptidoglycan and lipoteichoic acid from </w:t>
      </w:r>
      <w:r w:rsidR="00E45587" w:rsidRPr="00E45587">
        <w:rPr>
          <w:rFonts w:ascii="Calibri" w:eastAsia="Times New Roman" w:hAnsi="Calibri" w:cs="Times New Roman"/>
          <w:i/>
          <w:iCs/>
          <w:noProof/>
          <w:lang w:val="fr-FR"/>
        </w:rPr>
        <w:t>Staphylococcus aureus</w:t>
      </w:r>
      <w:r w:rsidRPr="00236F57">
        <w:rPr>
          <w:rFonts w:ascii="Calibri" w:eastAsia="Times New Roman" w:hAnsi="Calibri" w:cs="Times New Roman"/>
          <w:noProof/>
          <w:lang w:val="fr-FR"/>
        </w:rPr>
        <w:t xml:space="preserve"> act in synergy to cause shock and multiple organ failure (inducible nitric oxide synthase/tumor necrosis factor a/interferon fy)’, </w:t>
      </w:r>
      <w:r w:rsidRPr="00236F57">
        <w:rPr>
          <w:rFonts w:ascii="Calibri" w:eastAsia="Times New Roman" w:hAnsi="Calibri" w:cs="Times New Roman"/>
          <w:i/>
          <w:iCs/>
          <w:noProof/>
          <w:lang w:val="fr-FR"/>
        </w:rPr>
        <w:t>Medical Sciences</w:t>
      </w:r>
      <w:r w:rsidRPr="00236F57">
        <w:rPr>
          <w:rFonts w:ascii="Calibri" w:eastAsia="Times New Roman" w:hAnsi="Calibri" w:cs="Times New Roman"/>
          <w:noProof/>
          <w:lang w:val="fr-FR"/>
        </w:rPr>
        <w:t>, 92, pp. 10359–10363.</w:t>
      </w:r>
    </w:p>
    <w:p w14:paraId="725C98D7"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Kitani, H.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4) ‘Establishment of c-myc-immortalized Kupffer cell line from a C57BL/6 mouse strain’, </w:t>
      </w:r>
      <w:r w:rsidRPr="00870ABA">
        <w:rPr>
          <w:rFonts w:ascii="Calibri" w:eastAsia="Times New Roman" w:hAnsi="Calibri" w:cs="Times New Roman"/>
          <w:i/>
          <w:iCs/>
          <w:noProof/>
        </w:rPr>
        <w:t>Results in Immunology</w:t>
      </w:r>
      <w:r w:rsidRPr="00870ABA">
        <w:rPr>
          <w:rFonts w:ascii="Calibri" w:eastAsia="Times New Roman" w:hAnsi="Calibri" w:cs="Times New Roman"/>
          <w:noProof/>
        </w:rPr>
        <w:t>. Elsevier, 4(1), pp. 68–74. doi: 10.1016/j.rinim.2014.08.001.</w:t>
      </w:r>
    </w:p>
    <w:p w14:paraId="65606704"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Klemsz, M. J.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0) ‘The macrophage and B cell-specific transcription factor PU.1 is related to the ets oncogene’, </w:t>
      </w:r>
      <w:r w:rsidRPr="00870ABA">
        <w:rPr>
          <w:rFonts w:ascii="Calibri" w:eastAsia="Times New Roman" w:hAnsi="Calibri" w:cs="Times New Roman"/>
          <w:i/>
          <w:iCs/>
          <w:noProof/>
        </w:rPr>
        <w:t>Cell</w:t>
      </w:r>
      <w:r w:rsidRPr="00870ABA">
        <w:rPr>
          <w:rFonts w:ascii="Calibri" w:eastAsia="Times New Roman" w:hAnsi="Calibri" w:cs="Times New Roman"/>
          <w:noProof/>
        </w:rPr>
        <w:t>, 61(1), pp. 113–124. doi: 10.1016/0092-8674(90)90219-5.</w:t>
      </w:r>
    </w:p>
    <w:p w14:paraId="3E5CE87C"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Kobayashi, K. S.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05) ‘Nod2-dependent regulation of innate and adaptive immunity in the intestinal tract’, </w:t>
      </w:r>
      <w:r w:rsidRPr="00870ABA">
        <w:rPr>
          <w:rFonts w:ascii="Calibri" w:eastAsia="Times New Roman" w:hAnsi="Calibri" w:cs="Times New Roman"/>
          <w:i/>
          <w:iCs/>
          <w:noProof/>
        </w:rPr>
        <w:t>Science</w:t>
      </w:r>
      <w:r w:rsidRPr="00870ABA">
        <w:rPr>
          <w:rFonts w:ascii="Calibri" w:eastAsia="Times New Roman" w:hAnsi="Calibri" w:cs="Times New Roman"/>
          <w:noProof/>
        </w:rPr>
        <w:t>. American Association for the Advancement of Science, 307(5710), pp. 731–734. doi: 10.1126/science.1104911.</w:t>
      </w:r>
    </w:p>
    <w:p w14:paraId="0D4FA355" w14:textId="2FD9EF94"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de-DE"/>
        </w:rPr>
        <w:t xml:space="preserve">von Köckritz-Blickwede, M. </w:t>
      </w:r>
      <w:r w:rsidRPr="00236F57">
        <w:rPr>
          <w:rFonts w:ascii="Calibri" w:eastAsia="Times New Roman" w:hAnsi="Calibri" w:cs="Times New Roman"/>
          <w:i/>
          <w:iCs/>
          <w:noProof/>
          <w:lang w:val="de-DE"/>
        </w:rPr>
        <w:t>et al.</w:t>
      </w:r>
      <w:r w:rsidRPr="00236F57">
        <w:rPr>
          <w:rFonts w:ascii="Calibri" w:eastAsia="Times New Roman" w:hAnsi="Calibri" w:cs="Times New Roman"/>
          <w:noProof/>
          <w:lang w:val="de-DE"/>
        </w:rPr>
        <w:t xml:space="preserve"> </w:t>
      </w:r>
      <w:r w:rsidRPr="00870ABA">
        <w:rPr>
          <w:rFonts w:ascii="Calibri" w:eastAsia="Times New Roman" w:hAnsi="Calibri" w:cs="Times New Roman"/>
          <w:noProof/>
        </w:rPr>
        <w:t xml:space="preserve">(2008) ‘Immunological Mechanisms Underlying the Genetic Predisposition to Severe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Infection in the Mouse Model’, </w:t>
      </w:r>
      <w:r w:rsidRPr="00870ABA">
        <w:rPr>
          <w:rFonts w:ascii="Calibri" w:eastAsia="Times New Roman" w:hAnsi="Calibri" w:cs="Times New Roman"/>
          <w:i/>
          <w:iCs/>
          <w:noProof/>
        </w:rPr>
        <w:t>The American Journal of Pathology</w:t>
      </w:r>
      <w:r w:rsidRPr="00870ABA">
        <w:rPr>
          <w:rFonts w:ascii="Calibri" w:eastAsia="Times New Roman" w:hAnsi="Calibri" w:cs="Times New Roman"/>
          <w:noProof/>
        </w:rPr>
        <w:t xml:space="preserve">. American Society for Investigative Pathology, 173(6), </w:t>
      </w:r>
      <w:r w:rsidRPr="00870ABA">
        <w:rPr>
          <w:rFonts w:ascii="Calibri" w:eastAsia="Times New Roman" w:hAnsi="Calibri" w:cs="Times New Roman"/>
          <w:noProof/>
        </w:rPr>
        <w:lastRenderedPageBreak/>
        <w:t>pp. 1657–1668. doi: 10.2353/ajpath.2008.080337.</w:t>
      </w:r>
    </w:p>
    <w:p w14:paraId="4339B5E4"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Kocur M, Kloos W E and Schleifer K-H (1992) ‘The genus Micrococcus’, </w:t>
      </w:r>
      <w:r w:rsidRPr="00870ABA">
        <w:rPr>
          <w:rFonts w:ascii="Calibri" w:eastAsia="Times New Roman" w:hAnsi="Calibri" w:cs="Times New Roman"/>
          <w:i/>
          <w:iCs/>
          <w:noProof/>
        </w:rPr>
        <w:t>The Prokaryotes</w:t>
      </w:r>
      <w:r w:rsidRPr="00870ABA">
        <w:rPr>
          <w:rFonts w:ascii="Calibri" w:eastAsia="Times New Roman" w:hAnsi="Calibri" w:cs="Times New Roman"/>
          <w:noProof/>
        </w:rPr>
        <w:t>. 2nd edn. Edited by Balows A et al. New York, N.Y: Springer Verlag, pp. 1300–1311. doi: 10.1007/978-1-4757-2191-1.</w:t>
      </w:r>
    </w:p>
    <w:p w14:paraId="1803C6A5" w14:textId="017C8326"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Kohn, F. R. and Kung, A. H. C. (1995) ‘Role of endotoxin in acute inflammation induced by </w:t>
      </w:r>
      <w:r w:rsidR="00AE6915" w:rsidRPr="00AE6915">
        <w:rPr>
          <w:rFonts w:ascii="Calibri" w:eastAsia="Times New Roman" w:hAnsi="Calibri" w:cs="Times New Roman"/>
          <w:noProof/>
        </w:rPr>
        <w:t>Gram-</w:t>
      </w:r>
      <w:r w:rsidRPr="00870ABA">
        <w:rPr>
          <w:rFonts w:ascii="Calibri" w:eastAsia="Times New Roman" w:hAnsi="Calibri" w:cs="Times New Roman"/>
          <w:noProof/>
        </w:rPr>
        <w:t xml:space="preserve">negative bacteria: Specific inhibition of lipopolysaccharide-mediated responses with an amino- terminal fragment of bactericidal/permeability-increasing protein’,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63(1), pp. 333–339.</w:t>
      </w:r>
    </w:p>
    <w:p w14:paraId="63E8611C" w14:textId="72DBD974"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Kokai-Kun, J. F., Chanturiya, T. and Mond, J. J. (2007) ‘Lysostaphin as a treatment for systemic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infection in a mouse model’, </w:t>
      </w:r>
      <w:r w:rsidRPr="00870ABA">
        <w:rPr>
          <w:rFonts w:ascii="Calibri" w:eastAsia="Times New Roman" w:hAnsi="Calibri" w:cs="Times New Roman"/>
          <w:i/>
          <w:iCs/>
          <w:noProof/>
        </w:rPr>
        <w:t>Journal of Antimicrobial Chemotherapy</w:t>
      </w:r>
      <w:r w:rsidRPr="00870ABA">
        <w:rPr>
          <w:rFonts w:ascii="Calibri" w:eastAsia="Times New Roman" w:hAnsi="Calibri" w:cs="Times New Roman"/>
          <w:noProof/>
        </w:rPr>
        <w:t>. Oxford University Press, 60(5), pp. 1051–1059. doi: 10.1093/jac/dkm347.</w:t>
      </w:r>
    </w:p>
    <w:p w14:paraId="64E25FB6" w14:textId="58128FB9"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Kolata, J.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1) ‘Distinctive patterns in the human antibody response to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bacteremia in carriers and non-carriers’, </w:t>
      </w:r>
      <w:r w:rsidRPr="00870ABA">
        <w:rPr>
          <w:rFonts w:ascii="Calibri" w:eastAsia="Times New Roman" w:hAnsi="Calibri" w:cs="Times New Roman"/>
          <w:i/>
          <w:iCs/>
          <w:noProof/>
        </w:rPr>
        <w:t>Proteomics</w:t>
      </w:r>
      <w:r w:rsidRPr="00870ABA">
        <w:rPr>
          <w:rFonts w:ascii="Calibri" w:eastAsia="Times New Roman" w:hAnsi="Calibri" w:cs="Times New Roman"/>
          <w:noProof/>
        </w:rPr>
        <w:t>, 11(19), pp. 3914–3927. doi: 10.1002/pmic.201000760.</w:t>
      </w:r>
    </w:p>
    <w:p w14:paraId="5B7EC293"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Kondo, M. (2010) ‘Lymphoid and myeloid lineage commitment in multipotent hematopoietic progenitors’, </w:t>
      </w:r>
      <w:r w:rsidRPr="00870ABA">
        <w:rPr>
          <w:rFonts w:ascii="Calibri" w:eastAsia="Times New Roman" w:hAnsi="Calibri" w:cs="Times New Roman"/>
          <w:i/>
          <w:iCs/>
          <w:noProof/>
        </w:rPr>
        <w:t>Immunological Reviews</w:t>
      </w:r>
      <w:r w:rsidRPr="00870ABA">
        <w:rPr>
          <w:rFonts w:ascii="Calibri" w:eastAsia="Times New Roman" w:hAnsi="Calibri" w:cs="Times New Roman"/>
          <w:noProof/>
        </w:rPr>
        <w:t>. NIH Public Access, 238(1), pp. 37–46. doi: 10.1111/j.1600-065X.2010.00963.x.</w:t>
      </w:r>
    </w:p>
    <w:p w14:paraId="28FB6C1A"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Kong, K. F., Vuong, C. and Otto, M. (2006) ‘Staphylococcus quorum sensing in biofilm formation and infection’, </w:t>
      </w:r>
      <w:r w:rsidRPr="00870ABA">
        <w:rPr>
          <w:rFonts w:ascii="Calibri" w:eastAsia="Times New Roman" w:hAnsi="Calibri" w:cs="Times New Roman"/>
          <w:i/>
          <w:iCs/>
          <w:noProof/>
        </w:rPr>
        <w:t>International Journal of Medical Microbiology</w:t>
      </w:r>
      <w:r w:rsidRPr="00870ABA">
        <w:rPr>
          <w:rFonts w:ascii="Calibri" w:eastAsia="Times New Roman" w:hAnsi="Calibri" w:cs="Times New Roman"/>
          <w:noProof/>
        </w:rPr>
        <w:t>. Urban &amp; Fischer, pp. 133–139. doi: 10.1016/j.ijmm.2006.01.042.</w:t>
      </w:r>
    </w:p>
    <w:p w14:paraId="506EEE19"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Kotzin, J.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50) </w:t>
      </w:r>
      <w:r w:rsidRPr="003F69D3">
        <w:rPr>
          <w:rFonts w:ascii="Calibri" w:eastAsia="Times New Roman" w:hAnsi="Calibri" w:cs="Times New Roman"/>
          <w:noProof/>
        </w:rPr>
        <w:t>Short-lived myeloid cell lifespan is regulated by a long non-coding RNA,</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The Journal of Immunology</w:t>
      </w:r>
      <w:r w:rsidRPr="00870ABA">
        <w:rPr>
          <w:rFonts w:ascii="Calibri" w:eastAsia="Times New Roman" w:hAnsi="Calibri" w:cs="Times New Roman"/>
          <w:noProof/>
        </w:rPr>
        <w:t>. Williams &amp; Wilkins.</w:t>
      </w:r>
    </w:p>
    <w:p w14:paraId="4AB107F4" w14:textId="0C30301A"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Koziel, J.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9) ‘Phagocytosis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by macrophages exerts cytoprotective effects manifested by the upregulation of antiapoptotic factors’, </w:t>
      </w:r>
      <w:r w:rsidRPr="00870ABA">
        <w:rPr>
          <w:rFonts w:ascii="Calibri" w:eastAsia="Times New Roman" w:hAnsi="Calibri" w:cs="Times New Roman"/>
          <w:i/>
          <w:iCs/>
          <w:noProof/>
        </w:rPr>
        <w:t>PLoS ONE</w:t>
      </w:r>
      <w:r w:rsidRPr="00870ABA">
        <w:rPr>
          <w:rFonts w:ascii="Calibri" w:eastAsia="Times New Roman" w:hAnsi="Calibri" w:cs="Times New Roman"/>
          <w:noProof/>
        </w:rPr>
        <w:t>. Public Library of Science, 4(4), p. e5210. doi: 10.1371/journal.pone.0005210.</w:t>
      </w:r>
    </w:p>
    <w:p w14:paraId="048AF170" w14:textId="5AD0E5A1"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Krismer, B.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4) ‘Nutrient Limitation Governs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Metabolism and Niche Adaptation in the Human Nose’, </w:t>
      </w:r>
      <w:r w:rsidRPr="00870ABA">
        <w:rPr>
          <w:rFonts w:ascii="Calibri" w:eastAsia="Times New Roman" w:hAnsi="Calibri" w:cs="Times New Roman"/>
          <w:i/>
          <w:iCs/>
          <w:noProof/>
        </w:rPr>
        <w:t>PLoS Pathogens</w:t>
      </w:r>
      <w:r w:rsidRPr="00870ABA">
        <w:rPr>
          <w:rFonts w:ascii="Calibri" w:eastAsia="Times New Roman" w:hAnsi="Calibri" w:cs="Times New Roman"/>
          <w:noProof/>
        </w:rPr>
        <w:t>. Edited by M. S. Gilmore. Public Library of Science, 10(1), p. e1003862. doi: 10.1371/journal.ppat.1003862.</w:t>
      </w:r>
    </w:p>
    <w:p w14:paraId="615D0856"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nl-NL"/>
        </w:rPr>
        <w:t xml:space="preserve">Krueger, J. M. </w:t>
      </w:r>
      <w:r w:rsidRPr="00236F57">
        <w:rPr>
          <w:rFonts w:ascii="Calibri" w:eastAsia="Times New Roman" w:hAnsi="Calibri" w:cs="Times New Roman"/>
          <w:i/>
          <w:iCs/>
          <w:noProof/>
          <w:lang w:val="nl-NL"/>
        </w:rPr>
        <w:t>et al.</w:t>
      </w:r>
      <w:r w:rsidRPr="00236F57">
        <w:rPr>
          <w:rFonts w:ascii="Calibri" w:eastAsia="Times New Roman" w:hAnsi="Calibri" w:cs="Times New Roman"/>
          <w:noProof/>
          <w:lang w:val="nl-NL"/>
        </w:rPr>
        <w:t xml:space="preserve"> </w:t>
      </w:r>
      <w:r w:rsidRPr="00870ABA">
        <w:rPr>
          <w:rFonts w:ascii="Calibri" w:eastAsia="Times New Roman" w:hAnsi="Calibri" w:cs="Times New Roman"/>
          <w:noProof/>
        </w:rPr>
        <w:t xml:space="preserve">(1984) ‘Muramyl Peptides. Variation of Somnogenic Activity with Structure’, </w:t>
      </w:r>
      <w:r w:rsidRPr="00870ABA">
        <w:rPr>
          <w:rFonts w:ascii="Calibri" w:eastAsia="Times New Roman" w:hAnsi="Calibri" w:cs="Times New Roman"/>
          <w:i/>
          <w:iCs/>
          <w:noProof/>
        </w:rPr>
        <w:t>J. Exp. Med</w:t>
      </w:r>
      <w:r w:rsidRPr="00870ABA">
        <w:rPr>
          <w:rFonts w:ascii="Calibri" w:eastAsia="Times New Roman" w:hAnsi="Calibri" w:cs="Times New Roman"/>
          <w:noProof/>
        </w:rPr>
        <w:t>, 159, pp. 68–76.</w:t>
      </w:r>
    </w:p>
    <w:p w14:paraId="4915C35A"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Krueger, J. M., Pappenheimer, J. R. and Karnovsky, M. L. (1982) ‘Sleep-promoting effects of muramyl peptides.’, </w:t>
      </w:r>
      <w:r w:rsidRPr="00870ABA">
        <w:rPr>
          <w:rFonts w:ascii="Calibri" w:eastAsia="Times New Roman" w:hAnsi="Calibri" w:cs="Times New Roman"/>
          <w:i/>
          <w:iCs/>
          <w:noProof/>
        </w:rPr>
        <w:t>Proc. Natl. Acad. Sci. U. S. A.</w:t>
      </w:r>
      <w:r w:rsidRPr="00870ABA">
        <w:rPr>
          <w:rFonts w:ascii="Calibri" w:eastAsia="Times New Roman" w:hAnsi="Calibri" w:cs="Times New Roman"/>
          <w:noProof/>
        </w:rPr>
        <w:t>, 79(19), pp. 6102–6. doi: 10.1073/pnas.79.19.6102.</w:t>
      </w:r>
    </w:p>
    <w:p w14:paraId="62F4340D" w14:textId="57CDC1C1"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Kubica, M.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8) ‘A potential new pathway for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dissemination: the silent survival of </w:t>
      </w:r>
      <w:r w:rsidR="00F45958" w:rsidRPr="00F45958">
        <w:rPr>
          <w:rFonts w:ascii="Calibri" w:eastAsia="Times New Roman" w:hAnsi="Calibri" w:cs="Times New Roman"/>
          <w:i/>
          <w:iCs/>
          <w:noProof/>
        </w:rPr>
        <w:t>S. aureus</w:t>
      </w:r>
      <w:r w:rsidR="0073580A" w:rsidRPr="0073580A">
        <w:rPr>
          <w:rFonts w:ascii="Calibri" w:eastAsia="Times New Roman" w:hAnsi="Calibri" w:cs="Times New Roman"/>
          <w:i/>
          <w:iCs/>
          <w:noProof/>
        </w:rPr>
        <w:t xml:space="preserve"> </w:t>
      </w:r>
      <w:r w:rsidRPr="00870ABA">
        <w:rPr>
          <w:rFonts w:ascii="Calibri" w:eastAsia="Times New Roman" w:hAnsi="Calibri" w:cs="Times New Roman"/>
          <w:noProof/>
        </w:rPr>
        <w:t xml:space="preserve">phagocytosed by human monocyte-derived macrophages.’ Edited by R. May. Public Library of Science, 3(1), p. e1409. doi: </w:t>
      </w:r>
      <w:r w:rsidRPr="00870ABA">
        <w:rPr>
          <w:rFonts w:ascii="Calibri" w:eastAsia="Times New Roman" w:hAnsi="Calibri" w:cs="Times New Roman"/>
          <w:noProof/>
        </w:rPr>
        <w:lastRenderedPageBreak/>
        <w:t>10.1371/journal.pone.0001409.</w:t>
      </w:r>
    </w:p>
    <w:p w14:paraId="4D7DC731"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Kubo, A.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9) ‘External antigen uptake by Langerhans cells with reorganization of epidermal tight junction barriers’, </w:t>
      </w:r>
      <w:r w:rsidRPr="00870ABA">
        <w:rPr>
          <w:rFonts w:ascii="Calibri" w:eastAsia="Times New Roman" w:hAnsi="Calibri" w:cs="Times New Roman"/>
          <w:i/>
          <w:iCs/>
          <w:noProof/>
        </w:rPr>
        <w:t>The Journal of Experimental Medicine</w:t>
      </w:r>
      <w:r w:rsidRPr="00870ABA">
        <w:rPr>
          <w:rFonts w:ascii="Calibri" w:eastAsia="Times New Roman" w:hAnsi="Calibri" w:cs="Times New Roman"/>
          <w:noProof/>
        </w:rPr>
        <w:t>, 206(13), pp. 2937–2946. doi: 10.1084/jem.20091527.</w:t>
      </w:r>
    </w:p>
    <w:p w14:paraId="6D4F6EED" w14:textId="2432C7C8"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Kumar, A., Zhang, J. and Yu, F.-S. X. (2004) ‘Innate immune response of corneal epithelial cells to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infection: role of peptidoglycan in stimulating proinflammatory cytokine secretion.’, </w:t>
      </w:r>
      <w:r w:rsidRPr="00870ABA">
        <w:rPr>
          <w:rFonts w:ascii="Calibri" w:eastAsia="Times New Roman" w:hAnsi="Calibri" w:cs="Times New Roman"/>
          <w:i/>
          <w:iCs/>
          <w:noProof/>
        </w:rPr>
        <w:t>Investigative ophthalmology &amp; visual science</w:t>
      </w:r>
      <w:r w:rsidRPr="00870ABA">
        <w:rPr>
          <w:rFonts w:ascii="Calibri" w:eastAsia="Times New Roman" w:hAnsi="Calibri" w:cs="Times New Roman"/>
          <w:noProof/>
        </w:rPr>
        <w:t>. NIH Public Access, 45(10), pp. 3513–22. doi: 10.1167/iovs.04-0467.</w:t>
      </w:r>
    </w:p>
    <w:p w14:paraId="1B5F68EB"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Kuroda, E.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1) ‘Silica Crystals and Aluminum Salts Regulate the Production of Prostaglandin in Macrophages via NALP3 Inflammasome-Independent Mechanisms’, </w:t>
      </w:r>
      <w:r w:rsidRPr="00870ABA">
        <w:rPr>
          <w:rFonts w:ascii="Calibri" w:eastAsia="Times New Roman" w:hAnsi="Calibri" w:cs="Times New Roman"/>
          <w:i/>
          <w:iCs/>
          <w:noProof/>
        </w:rPr>
        <w:t>Immunity</w:t>
      </w:r>
      <w:r w:rsidRPr="00870ABA">
        <w:rPr>
          <w:rFonts w:ascii="Calibri" w:eastAsia="Times New Roman" w:hAnsi="Calibri" w:cs="Times New Roman"/>
          <w:noProof/>
        </w:rPr>
        <w:t>. Cell Press, 34(4), pp. 514–526. doi: 10.1016/j.immuni.2011.03.019.</w:t>
      </w:r>
    </w:p>
    <w:p w14:paraId="3648CBB9" w14:textId="358F6F3A"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Kurokawa, K., Takahashi, K. and Luel Lee, B. (2016) ‘The staphylococcal surface-glycopolymer wall teichoic acid (WTA) is crucial for complement activation and immunological defense against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infection’, </w:t>
      </w:r>
      <w:r w:rsidRPr="00870ABA">
        <w:rPr>
          <w:rFonts w:ascii="Calibri" w:eastAsia="Times New Roman" w:hAnsi="Calibri" w:cs="Times New Roman"/>
          <w:i/>
          <w:iCs/>
          <w:noProof/>
        </w:rPr>
        <w:t>Immunobiology</w:t>
      </w:r>
      <w:r w:rsidRPr="00870ABA">
        <w:rPr>
          <w:rFonts w:ascii="Calibri" w:eastAsia="Times New Roman" w:hAnsi="Calibri" w:cs="Times New Roman"/>
          <w:noProof/>
        </w:rPr>
        <w:t>. doi: 10.1016/j.imbio.2016.06.003.</w:t>
      </w:r>
    </w:p>
    <w:p w14:paraId="21BC5592" w14:textId="640AF39D" w:rsidR="00870ABA" w:rsidRPr="00236F57" w:rsidRDefault="00870ABA" w:rsidP="00870ABA">
      <w:pPr>
        <w:widowControl w:val="0"/>
        <w:autoSpaceDE w:val="0"/>
        <w:autoSpaceDN w:val="0"/>
        <w:adjustRightInd w:val="0"/>
        <w:spacing w:after="240" w:line="240" w:lineRule="auto"/>
        <w:rPr>
          <w:rFonts w:ascii="Calibri" w:eastAsia="Times New Roman" w:hAnsi="Calibri" w:cs="Times New Roman"/>
          <w:noProof/>
          <w:lang w:val="nl-NL"/>
        </w:rPr>
      </w:pPr>
      <w:r w:rsidRPr="00236F57">
        <w:rPr>
          <w:rFonts w:ascii="Calibri" w:eastAsia="Times New Roman" w:hAnsi="Calibri" w:cs="Times New Roman"/>
          <w:noProof/>
          <w:lang w:val="nl-NL"/>
        </w:rPr>
        <w:t xml:space="preserve">Laarman, A. J. </w:t>
      </w:r>
      <w:r w:rsidRPr="00236F57">
        <w:rPr>
          <w:rFonts w:ascii="Calibri" w:eastAsia="Times New Roman" w:hAnsi="Calibri" w:cs="Times New Roman"/>
          <w:i/>
          <w:iCs/>
          <w:noProof/>
          <w:lang w:val="nl-NL"/>
        </w:rPr>
        <w:t>et al.</w:t>
      </w:r>
      <w:r w:rsidRPr="00236F57">
        <w:rPr>
          <w:rFonts w:ascii="Calibri" w:eastAsia="Times New Roman" w:hAnsi="Calibri" w:cs="Times New Roman"/>
          <w:noProof/>
          <w:lang w:val="nl-NL"/>
        </w:rPr>
        <w:t xml:space="preserve"> (2012) ‘</w:t>
      </w:r>
      <w:r w:rsidR="00E45587" w:rsidRPr="00E45587">
        <w:rPr>
          <w:rFonts w:ascii="Calibri" w:eastAsia="Times New Roman" w:hAnsi="Calibri" w:cs="Times New Roman"/>
          <w:i/>
          <w:iCs/>
          <w:noProof/>
          <w:lang w:val="nl-NL"/>
        </w:rPr>
        <w:t>Staphylococcus aureus</w:t>
      </w:r>
      <w:r w:rsidRPr="00236F57">
        <w:rPr>
          <w:rFonts w:ascii="Calibri" w:eastAsia="Times New Roman" w:hAnsi="Calibri" w:cs="Times New Roman"/>
          <w:noProof/>
          <w:lang w:val="nl-NL"/>
        </w:rPr>
        <w:t xml:space="preserve"> Staphopain A inhibits CXCR2-dependent neutrophil activation and chemotaxis’, </w:t>
      </w:r>
      <w:r w:rsidRPr="00236F57">
        <w:rPr>
          <w:rFonts w:ascii="Calibri" w:eastAsia="Times New Roman" w:hAnsi="Calibri" w:cs="Times New Roman"/>
          <w:i/>
          <w:iCs/>
          <w:noProof/>
          <w:lang w:val="nl-NL"/>
        </w:rPr>
        <w:t>EMBO Journal</w:t>
      </w:r>
      <w:r w:rsidRPr="00236F57">
        <w:rPr>
          <w:rFonts w:ascii="Calibri" w:eastAsia="Times New Roman" w:hAnsi="Calibri" w:cs="Times New Roman"/>
          <w:noProof/>
          <w:lang w:val="nl-NL"/>
        </w:rPr>
        <w:t>. European Molecular Biology Organization, 31(17), pp. 3607–3619. doi: 10.1038/emboj.2012.212.</w:t>
      </w:r>
    </w:p>
    <w:p w14:paraId="512B81F4" w14:textId="77777777" w:rsidR="00870ABA" w:rsidRPr="00236F57" w:rsidRDefault="00870ABA" w:rsidP="00870ABA">
      <w:pPr>
        <w:widowControl w:val="0"/>
        <w:autoSpaceDE w:val="0"/>
        <w:autoSpaceDN w:val="0"/>
        <w:adjustRightInd w:val="0"/>
        <w:spacing w:after="240" w:line="240" w:lineRule="auto"/>
        <w:rPr>
          <w:rFonts w:ascii="Calibri" w:eastAsia="Times New Roman" w:hAnsi="Calibri" w:cs="Times New Roman"/>
          <w:noProof/>
          <w:lang w:val="fr-FR"/>
        </w:rPr>
      </w:pPr>
      <w:r w:rsidRPr="00236F57">
        <w:rPr>
          <w:rFonts w:ascii="Calibri" w:eastAsia="Times New Roman" w:hAnsi="Calibri" w:cs="Times New Roman"/>
          <w:noProof/>
          <w:lang w:val="fr-FR"/>
        </w:rPr>
        <w:t xml:space="preserve">Lackner, D. H.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15) ‘A generic strategy for CRISPR-Cas9-mediated gene tagging’, </w:t>
      </w:r>
      <w:r w:rsidRPr="00870ABA">
        <w:rPr>
          <w:rFonts w:ascii="Calibri" w:eastAsia="Times New Roman" w:hAnsi="Calibri" w:cs="Times New Roman"/>
          <w:i/>
          <w:iCs/>
          <w:noProof/>
        </w:rPr>
        <w:t>Nature Communications</w:t>
      </w:r>
      <w:r w:rsidRPr="00870ABA">
        <w:rPr>
          <w:rFonts w:ascii="Calibri" w:eastAsia="Times New Roman" w:hAnsi="Calibri" w:cs="Times New Roman"/>
          <w:noProof/>
        </w:rPr>
        <w:t xml:space="preserve">. </w:t>
      </w:r>
      <w:r w:rsidRPr="00236F57">
        <w:rPr>
          <w:rFonts w:ascii="Calibri" w:eastAsia="Times New Roman" w:hAnsi="Calibri" w:cs="Times New Roman"/>
          <w:noProof/>
          <w:lang w:val="fr-FR"/>
        </w:rPr>
        <w:t>Nature Publishing Group, 6, p. 10237. doi: 10.1038/ncomms10237.</w:t>
      </w:r>
    </w:p>
    <w:p w14:paraId="0D254529" w14:textId="77777777" w:rsidR="00870ABA" w:rsidRPr="00236F57" w:rsidRDefault="00870ABA" w:rsidP="00870ABA">
      <w:pPr>
        <w:widowControl w:val="0"/>
        <w:autoSpaceDE w:val="0"/>
        <w:autoSpaceDN w:val="0"/>
        <w:adjustRightInd w:val="0"/>
        <w:spacing w:after="240" w:line="240" w:lineRule="auto"/>
        <w:rPr>
          <w:rFonts w:ascii="Calibri" w:eastAsia="Times New Roman" w:hAnsi="Calibri" w:cs="Times New Roman"/>
          <w:noProof/>
          <w:lang w:val="fr-FR"/>
        </w:rPr>
      </w:pPr>
      <w:r w:rsidRPr="00236F57">
        <w:rPr>
          <w:rFonts w:ascii="Calibri" w:eastAsia="Times New Roman" w:hAnsi="Calibri" w:cs="Times New Roman"/>
          <w:noProof/>
          <w:lang w:val="fr-FR"/>
        </w:rPr>
        <w:t xml:space="preserve">Lai, Y.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09) ‘Commensal bacteria regulate toll-like receptor 3-dependent inflammation after skin injury’, </w:t>
      </w:r>
      <w:r w:rsidRPr="00870ABA">
        <w:rPr>
          <w:rFonts w:ascii="Calibri" w:eastAsia="Times New Roman" w:hAnsi="Calibri" w:cs="Times New Roman"/>
          <w:i/>
          <w:iCs/>
          <w:noProof/>
        </w:rPr>
        <w:t>Nature Medicine</w:t>
      </w:r>
      <w:r w:rsidRPr="00870ABA">
        <w:rPr>
          <w:rFonts w:ascii="Calibri" w:eastAsia="Times New Roman" w:hAnsi="Calibri" w:cs="Times New Roman"/>
          <w:noProof/>
        </w:rPr>
        <w:t xml:space="preserve">. </w:t>
      </w:r>
      <w:r w:rsidRPr="00236F57">
        <w:rPr>
          <w:rFonts w:ascii="Calibri" w:eastAsia="Times New Roman" w:hAnsi="Calibri" w:cs="Times New Roman"/>
          <w:noProof/>
          <w:lang w:val="fr-FR"/>
        </w:rPr>
        <w:t>NIH Public Access, 15(12), pp. 1377–1382. doi: 10.1038/nm.2062.</w:t>
      </w:r>
    </w:p>
    <w:p w14:paraId="69DAEF5D"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Lam, S. H.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04) ‘Development and maturation of the immune system in zebrafish, Danio rerio: A gene expression profiling, in situ hybridization and immunological study’, </w:t>
      </w:r>
      <w:r w:rsidRPr="00870ABA">
        <w:rPr>
          <w:rFonts w:ascii="Calibri" w:eastAsia="Times New Roman" w:hAnsi="Calibri" w:cs="Times New Roman"/>
          <w:i/>
          <w:iCs/>
          <w:noProof/>
        </w:rPr>
        <w:t>Developmental and Comparative Immunology</w:t>
      </w:r>
      <w:r w:rsidRPr="00870ABA">
        <w:rPr>
          <w:rFonts w:ascii="Calibri" w:eastAsia="Times New Roman" w:hAnsi="Calibri" w:cs="Times New Roman"/>
          <w:noProof/>
        </w:rPr>
        <w:t>. Pergamon, 28(1), pp. 9–28. doi: 10.1016/S0145-305X(03)00103-4.</w:t>
      </w:r>
    </w:p>
    <w:p w14:paraId="0F1DA8D7"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Lane, E. R., Zisman, T. L. and Suskind, D. L. (2017) ‘The microbiota in inflammatory bowel disease: Current and therapeutic insights’, </w:t>
      </w:r>
      <w:r w:rsidRPr="00870ABA">
        <w:rPr>
          <w:rFonts w:ascii="Calibri" w:eastAsia="Times New Roman" w:hAnsi="Calibri" w:cs="Times New Roman"/>
          <w:i/>
          <w:iCs/>
          <w:noProof/>
        </w:rPr>
        <w:t>Journal of Inflammation Research</w:t>
      </w:r>
      <w:r w:rsidRPr="00870ABA">
        <w:rPr>
          <w:rFonts w:ascii="Calibri" w:eastAsia="Times New Roman" w:hAnsi="Calibri" w:cs="Times New Roman"/>
          <w:noProof/>
        </w:rPr>
        <w:t>. Dove Press, pp. 63–73. doi: 10.2147/JIR.S116088.</w:t>
      </w:r>
    </w:p>
    <w:p w14:paraId="7FE302B7"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Langley, R.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5) ‘The Staphylococcal Superantigen-Like Protein 7 Binds IgA and Complement C5 and Inhibits IgA-Fc RI Binding and Serum Killing of Bacteria’, </w:t>
      </w:r>
      <w:r w:rsidRPr="00870ABA">
        <w:rPr>
          <w:rFonts w:ascii="Calibri" w:eastAsia="Times New Roman" w:hAnsi="Calibri" w:cs="Times New Roman"/>
          <w:i/>
          <w:iCs/>
          <w:noProof/>
        </w:rPr>
        <w:t>The Journal of Immunology</w:t>
      </w:r>
      <w:r w:rsidRPr="00870ABA">
        <w:rPr>
          <w:rFonts w:ascii="Calibri" w:eastAsia="Times New Roman" w:hAnsi="Calibri" w:cs="Times New Roman"/>
          <w:noProof/>
        </w:rPr>
        <w:t>. American Association of Immunologists, 174(5), pp. 2926–2933. doi: 10.4049/jimmunol.174.5.2926.</w:t>
      </w:r>
    </w:p>
    <w:p w14:paraId="42EC12AD"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Latz, E. (2010) ‘The inflammasomes: mechanisms of activation and function’, </w:t>
      </w:r>
      <w:r w:rsidRPr="00870ABA">
        <w:rPr>
          <w:rFonts w:ascii="Calibri" w:eastAsia="Times New Roman" w:hAnsi="Calibri" w:cs="Times New Roman"/>
          <w:i/>
          <w:iCs/>
          <w:noProof/>
        </w:rPr>
        <w:t>Curr Opin Immunol</w:t>
      </w:r>
      <w:r w:rsidRPr="00870ABA">
        <w:rPr>
          <w:rFonts w:ascii="Calibri" w:eastAsia="Times New Roman" w:hAnsi="Calibri" w:cs="Times New Roman"/>
          <w:noProof/>
        </w:rPr>
        <w:t>, 22(1), pp. 28–33. doi: 10.1016/j.coi.2009.12.004.The.</w:t>
      </w:r>
    </w:p>
    <w:p w14:paraId="75955BC6" w14:textId="28ACA00E"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lastRenderedPageBreak/>
        <w:t xml:space="preserve">Lee, J. W.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6) ‘Characterization of cytokine expression in milk somatic cells during intramammary infections with</w:t>
      </w:r>
      <w:r w:rsidR="00EB414E" w:rsidRPr="00EB414E">
        <w:rPr>
          <w:rFonts w:ascii="Calibri" w:eastAsia="Times New Roman" w:hAnsi="Calibri" w:cs="Times New Roman"/>
          <w:i/>
          <w:iCs/>
          <w:noProof/>
        </w:rPr>
        <w:t xml:space="preserve"> Escherichia coli</w:t>
      </w:r>
      <w:r w:rsidRPr="00870ABA">
        <w:rPr>
          <w:rFonts w:ascii="Calibri" w:eastAsia="Times New Roman" w:hAnsi="Calibri" w:cs="Times New Roman"/>
          <w:noProof/>
        </w:rPr>
        <w:t xml:space="preserve"> or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by real-time PCR’, </w:t>
      </w:r>
      <w:r w:rsidRPr="00870ABA">
        <w:rPr>
          <w:rFonts w:ascii="Calibri" w:eastAsia="Times New Roman" w:hAnsi="Calibri" w:cs="Times New Roman"/>
          <w:i/>
          <w:iCs/>
          <w:noProof/>
        </w:rPr>
        <w:t>Vet Res</w:t>
      </w:r>
      <w:r w:rsidRPr="00870ABA">
        <w:rPr>
          <w:rFonts w:ascii="Calibri" w:eastAsia="Times New Roman" w:hAnsi="Calibri" w:cs="Times New Roman"/>
          <w:noProof/>
        </w:rPr>
        <w:t>, 37(2), pp. 219–229. doi: 10.1051/vetres:2005051\nv6013 [pii].</w:t>
      </w:r>
    </w:p>
    <w:p w14:paraId="7DEEAE77" w14:textId="06DEF136"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nl-NL"/>
        </w:rPr>
        <w:t xml:space="preserve">Lee, L. Y. L. </w:t>
      </w:r>
      <w:r w:rsidRPr="00236F57">
        <w:rPr>
          <w:rFonts w:ascii="Calibri" w:eastAsia="Times New Roman" w:hAnsi="Calibri" w:cs="Times New Roman"/>
          <w:i/>
          <w:iCs/>
          <w:noProof/>
          <w:lang w:val="nl-NL"/>
        </w:rPr>
        <w:t>et al.</w:t>
      </w:r>
      <w:r w:rsidRPr="00236F57">
        <w:rPr>
          <w:rFonts w:ascii="Calibri" w:eastAsia="Times New Roman" w:hAnsi="Calibri" w:cs="Times New Roman"/>
          <w:noProof/>
          <w:lang w:val="nl-NL"/>
        </w:rPr>
        <w:t xml:space="preserve"> </w:t>
      </w:r>
      <w:r w:rsidRPr="00870ABA">
        <w:rPr>
          <w:rFonts w:ascii="Calibri" w:eastAsia="Times New Roman" w:hAnsi="Calibri" w:cs="Times New Roman"/>
          <w:noProof/>
        </w:rPr>
        <w:t xml:space="preserve">(2004) ‘Inhibition of Complement Activation by a Secreted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Protein’, </w:t>
      </w:r>
      <w:r w:rsidRPr="00870ABA">
        <w:rPr>
          <w:rFonts w:ascii="Calibri" w:eastAsia="Times New Roman" w:hAnsi="Calibri" w:cs="Times New Roman"/>
          <w:i/>
          <w:iCs/>
          <w:noProof/>
        </w:rPr>
        <w:t>Journal of Infectious Diseases</w:t>
      </w:r>
      <w:r w:rsidRPr="00870ABA">
        <w:rPr>
          <w:rFonts w:ascii="Calibri" w:eastAsia="Times New Roman" w:hAnsi="Calibri" w:cs="Times New Roman"/>
          <w:noProof/>
        </w:rPr>
        <w:t>. Oxford University Press, 190(3), pp. 571–579. doi: 10.1086/422259.</w:t>
      </w:r>
    </w:p>
    <w:p w14:paraId="48A80F07"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Lee, S. K.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5) ‘Response of Neutrophils to Extracellular Haemoglobin and LTA in Human Blood System’, </w:t>
      </w:r>
      <w:r w:rsidRPr="00870ABA">
        <w:rPr>
          <w:rFonts w:ascii="Calibri" w:eastAsia="Times New Roman" w:hAnsi="Calibri" w:cs="Times New Roman"/>
          <w:i/>
          <w:iCs/>
          <w:noProof/>
        </w:rPr>
        <w:t>EBioMedicine</w:t>
      </w:r>
      <w:r w:rsidRPr="00870ABA">
        <w:rPr>
          <w:rFonts w:ascii="Calibri" w:eastAsia="Times New Roman" w:hAnsi="Calibri" w:cs="Times New Roman"/>
          <w:noProof/>
        </w:rPr>
        <w:t>, 2(3), pp. 225–233. doi: 10.1016/j.ebiom.2015.01.003.</w:t>
      </w:r>
    </w:p>
    <w:p w14:paraId="72556CDC"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Lehrer, R. I. and Cline, M. J. (1969) ‘Leukocyte myeloperoxidase deficiency and disseminated candidiasis: the role of myeloperoxidase in resistance to Candida infection.’, </w:t>
      </w:r>
      <w:r w:rsidRPr="00870ABA">
        <w:rPr>
          <w:rFonts w:ascii="Calibri" w:eastAsia="Times New Roman" w:hAnsi="Calibri" w:cs="Times New Roman"/>
          <w:i/>
          <w:iCs/>
          <w:noProof/>
        </w:rPr>
        <w:t>Journal of Clinical Investigation</w:t>
      </w:r>
      <w:r w:rsidRPr="00870ABA">
        <w:rPr>
          <w:rFonts w:ascii="Calibri" w:eastAsia="Times New Roman" w:hAnsi="Calibri" w:cs="Times New Roman"/>
          <w:noProof/>
        </w:rPr>
        <w:t>. American Society for Clinical Investigation, 48(8), pp. 1478–1488. doi: 10.1172/JCI106114.</w:t>
      </w:r>
    </w:p>
    <w:p w14:paraId="523E34A6" w14:textId="5203760C"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Lei, M. G., Gupta, R. K. and Lee, C. Y. (2017) ‘Proteomics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biofilm matrix in a rat model of orthopedic implant-associated infection’, </w:t>
      </w:r>
      <w:r w:rsidRPr="00870ABA">
        <w:rPr>
          <w:rFonts w:ascii="Calibri" w:eastAsia="Times New Roman" w:hAnsi="Calibri" w:cs="Times New Roman"/>
          <w:i/>
          <w:iCs/>
          <w:noProof/>
        </w:rPr>
        <w:t>PLoS ONE</w:t>
      </w:r>
      <w:r w:rsidRPr="00870ABA">
        <w:rPr>
          <w:rFonts w:ascii="Calibri" w:eastAsia="Times New Roman" w:hAnsi="Calibri" w:cs="Times New Roman"/>
          <w:noProof/>
        </w:rPr>
        <w:t>. Edited by M. N. Seleem. Public Library of Science, 12(11), p. e0187981. doi: 10.1371/journal.pone.0187981.</w:t>
      </w:r>
    </w:p>
    <w:p w14:paraId="3776A08B"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Lemaitre, B.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6) ‘The dorsoventral regulatory gene cassette spatzle/Toll/Cactus controls the potent antifungal response in Drosophila adults’, </w:t>
      </w:r>
      <w:r w:rsidRPr="00870ABA">
        <w:rPr>
          <w:rFonts w:ascii="Calibri" w:eastAsia="Times New Roman" w:hAnsi="Calibri" w:cs="Times New Roman"/>
          <w:i/>
          <w:iCs/>
          <w:noProof/>
        </w:rPr>
        <w:t>Cell</w:t>
      </w:r>
      <w:r w:rsidRPr="00870ABA">
        <w:rPr>
          <w:rFonts w:ascii="Calibri" w:eastAsia="Times New Roman" w:hAnsi="Calibri" w:cs="Times New Roman"/>
          <w:noProof/>
        </w:rPr>
        <w:t>, 86(6), pp. 973–983. doi: 10.1016/S0092-8674(00)80172-5.</w:t>
      </w:r>
    </w:p>
    <w:p w14:paraId="5CF9BEF9"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Ley, K.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7) ‘Getting to the site of inflammation: The leukocyte adhesion cascade updated’, </w:t>
      </w:r>
      <w:r w:rsidRPr="00870ABA">
        <w:rPr>
          <w:rFonts w:ascii="Calibri" w:eastAsia="Times New Roman" w:hAnsi="Calibri" w:cs="Times New Roman"/>
          <w:i/>
          <w:iCs/>
          <w:noProof/>
        </w:rPr>
        <w:t>Nature Reviews Immunology</w:t>
      </w:r>
      <w:r w:rsidRPr="00870ABA">
        <w:rPr>
          <w:rFonts w:ascii="Calibri" w:eastAsia="Times New Roman" w:hAnsi="Calibri" w:cs="Times New Roman"/>
          <w:noProof/>
        </w:rPr>
        <w:t>, pp. 678–689. doi: 10.1038/nri2156.</w:t>
      </w:r>
    </w:p>
    <w:p w14:paraId="7420456C"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Ley, R. E.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8) ‘Evolution of mammals and their gut microbes’, </w:t>
      </w:r>
      <w:r w:rsidRPr="00870ABA">
        <w:rPr>
          <w:rFonts w:ascii="Calibri" w:eastAsia="Times New Roman" w:hAnsi="Calibri" w:cs="Times New Roman"/>
          <w:i/>
          <w:iCs/>
          <w:noProof/>
        </w:rPr>
        <w:t>Science</w:t>
      </w:r>
      <w:r w:rsidRPr="00870ABA">
        <w:rPr>
          <w:rFonts w:ascii="Calibri" w:eastAsia="Times New Roman" w:hAnsi="Calibri" w:cs="Times New Roman"/>
          <w:noProof/>
        </w:rPr>
        <w:t>. NIH Public Access, 320(5883), pp. 1647–1651. doi: 10.1126/science.1155725.</w:t>
      </w:r>
    </w:p>
    <w:p w14:paraId="151440D0"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Li, M.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6) ‘Zebrafish Genome Engineering Using the CRISPR–Cas9 System’. doi: 10.1016/j.tig.2016.10.005.</w:t>
      </w:r>
    </w:p>
    <w:p w14:paraId="450739B6"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Liñares, J. (2001) ‘The VISA/GISA problem: Therapeutic implications’, </w:t>
      </w:r>
      <w:r w:rsidRPr="00870ABA">
        <w:rPr>
          <w:rFonts w:ascii="Calibri" w:eastAsia="Times New Roman" w:hAnsi="Calibri" w:cs="Times New Roman"/>
          <w:i/>
          <w:iCs/>
          <w:noProof/>
        </w:rPr>
        <w:t>Clinical Microbiology and Infection</w:t>
      </w:r>
      <w:r w:rsidRPr="00870ABA">
        <w:rPr>
          <w:rFonts w:ascii="Calibri" w:eastAsia="Times New Roman" w:hAnsi="Calibri" w:cs="Times New Roman"/>
          <w:noProof/>
        </w:rPr>
        <w:t>, 7(SUPPL. 4), pp. 8–15. doi: 10.1046/j.1469-0691.2001.00054.x.</w:t>
      </w:r>
    </w:p>
    <w:p w14:paraId="413DE644"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Liu, J.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7) ‘CRISPR/Cas9 in zebrafish: an efficient combination for human genetic diseases modeling’, </w:t>
      </w:r>
      <w:r w:rsidRPr="00870ABA">
        <w:rPr>
          <w:rFonts w:ascii="Calibri" w:eastAsia="Times New Roman" w:hAnsi="Calibri" w:cs="Times New Roman"/>
          <w:i/>
          <w:iCs/>
          <w:noProof/>
        </w:rPr>
        <w:t>Human Genetics</w:t>
      </w:r>
      <w:r w:rsidRPr="00870ABA">
        <w:rPr>
          <w:rFonts w:ascii="Calibri" w:eastAsia="Times New Roman" w:hAnsi="Calibri" w:cs="Times New Roman"/>
          <w:noProof/>
        </w:rPr>
        <w:t>. Springer, pp. 1–12. doi: 10.1007/s00439-016-1739-6.</w:t>
      </w:r>
    </w:p>
    <w:p w14:paraId="7EB78ECC" w14:textId="1AB21540"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Lo, C. W.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1)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Hijacks a skin commensal to intensify its virulence: Immunization targeting Β-hemolysin and CAMP factor’, </w:t>
      </w:r>
      <w:r w:rsidRPr="00870ABA">
        <w:rPr>
          <w:rFonts w:ascii="Calibri" w:eastAsia="Times New Roman" w:hAnsi="Calibri" w:cs="Times New Roman"/>
          <w:i/>
          <w:iCs/>
          <w:noProof/>
        </w:rPr>
        <w:t>Journal of Investigative Dermatology</w:t>
      </w:r>
      <w:r w:rsidRPr="00870ABA">
        <w:rPr>
          <w:rFonts w:ascii="Calibri" w:eastAsia="Times New Roman" w:hAnsi="Calibri" w:cs="Times New Roman"/>
          <w:noProof/>
        </w:rPr>
        <w:t>. NIH Public Access, 131(2), pp. 401–409. doi: 10.1038/jid.2010.319.</w:t>
      </w:r>
    </w:p>
    <w:p w14:paraId="62EE2EFA" w14:textId="5EEF6971"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Löffler, B.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4)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persistence in non-professional phagocytes’, </w:t>
      </w:r>
      <w:r w:rsidRPr="00870ABA">
        <w:rPr>
          <w:rFonts w:ascii="Calibri" w:eastAsia="Times New Roman" w:hAnsi="Calibri" w:cs="Times New Roman"/>
          <w:i/>
          <w:iCs/>
          <w:noProof/>
        </w:rPr>
        <w:t>International Journal of Medical Microbiology</w:t>
      </w:r>
      <w:r w:rsidRPr="00870ABA">
        <w:rPr>
          <w:rFonts w:ascii="Calibri" w:eastAsia="Times New Roman" w:hAnsi="Calibri" w:cs="Times New Roman"/>
          <w:noProof/>
        </w:rPr>
        <w:t>. Urban &amp; Fischer, pp. 170–176. doi: 10.1016/j.ijmm.2013.11.011.</w:t>
      </w:r>
    </w:p>
    <w:p w14:paraId="668D2B39"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lastRenderedPageBreak/>
        <w:t xml:space="preserve">Lohman, B. L. and Welsh, R. M. (1998) ‘Apoptotic regulation of T cells and absence of immune deficiency in virus-infected gamma interferon receptor knockout mice.’, </w:t>
      </w:r>
      <w:r w:rsidRPr="00870ABA">
        <w:rPr>
          <w:rFonts w:ascii="Calibri" w:eastAsia="Times New Roman" w:hAnsi="Calibri" w:cs="Times New Roman"/>
          <w:i/>
          <w:iCs/>
          <w:noProof/>
        </w:rPr>
        <w:t>Journal of virology</w:t>
      </w:r>
      <w:r w:rsidRPr="00870ABA">
        <w:rPr>
          <w:rFonts w:ascii="Calibri" w:eastAsia="Times New Roman" w:hAnsi="Calibri" w:cs="Times New Roman"/>
          <w:noProof/>
        </w:rPr>
        <w:t>. American Society for Microbiology (ASM), 72(10), pp. 7815–21.</w:t>
      </w:r>
    </w:p>
    <w:p w14:paraId="50C013F4"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Lorenz, L. L. and Duthie, E. S. (1952) ‘Staphylococcal Coagulase: Mode of Action and Antigenicity’, </w:t>
      </w:r>
      <w:r w:rsidRPr="00870ABA">
        <w:rPr>
          <w:rFonts w:ascii="Calibri" w:eastAsia="Times New Roman" w:hAnsi="Calibri" w:cs="Times New Roman"/>
          <w:i/>
          <w:iCs/>
          <w:noProof/>
        </w:rPr>
        <w:t>Microbiology</w:t>
      </w:r>
      <w:r w:rsidRPr="00870ABA">
        <w:rPr>
          <w:rFonts w:ascii="Calibri" w:eastAsia="Times New Roman" w:hAnsi="Calibri" w:cs="Times New Roman"/>
          <w:noProof/>
        </w:rPr>
        <w:t>, 6(1–2), pp. 95–107. doi: 10.1099/00221287-6-1-2-95.</w:t>
      </w:r>
    </w:p>
    <w:p w14:paraId="73CA6735"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Lozupone, C. A. and Knight, R. (2008) ‘Species divergence and the measurement of microbial diversity’, </w:t>
      </w:r>
      <w:r w:rsidRPr="00870ABA">
        <w:rPr>
          <w:rFonts w:ascii="Calibri" w:eastAsia="Times New Roman" w:hAnsi="Calibri" w:cs="Times New Roman"/>
          <w:i/>
          <w:iCs/>
          <w:noProof/>
        </w:rPr>
        <w:t>FEMS Microbiology Reviews</w:t>
      </w:r>
      <w:r w:rsidRPr="00870ABA">
        <w:rPr>
          <w:rFonts w:ascii="Calibri" w:eastAsia="Times New Roman" w:hAnsi="Calibri" w:cs="Times New Roman"/>
          <w:noProof/>
        </w:rPr>
        <w:t>. NIH Public Access, pp. 557–578. doi: 10.1111/j.1574-6976.2008.00111.x.</w:t>
      </w:r>
    </w:p>
    <w:p w14:paraId="36E647DA"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Lu, Y. C., Yeh, W. C. and Ohashi, P. S. (2008) ‘LPS/TLR4 signal transduction pathway’, </w:t>
      </w:r>
      <w:r w:rsidRPr="00870ABA">
        <w:rPr>
          <w:rFonts w:ascii="Calibri" w:eastAsia="Times New Roman" w:hAnsi="Calibri" w:cs="Times New Roman"/>
          <w:i/>
          <w:iCs/>
          <w:noProof/>
        </w:rPr>
        <w:t>Cytokine</w:t>
      </w:r>
      <w:r w:rsidRPr="00870ABA">
        <w:rPr>
          <w:rFonts w:ascii="Calibri" w:eastAsia="Times New Roman" w:hAnsi="Calibri" w:cs="Times New Roman"/>
          <w:noProof/>
        </w:rPr>
        <w:t>. Academic Press, pp. 145–151. doi: 10.1016/j.cyto.2008.01.006.</w:t>
      </w:r>
    </w:p>
    <w:p w14:paraId="3B5F49BE"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Lubbers, R.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7) ‘Production of complement components by cells of the immune system’, </w:t>
      </w:r>
      <w:r w:rsidRPr="00870ABA">
        <w:rPr>
          <w:rFonts w:ascii="Calibri" w:eastAsia="Times New Roman" w:hAnsi="Calibri" w:cs="Times New Roman"/>
          <w:i/>
          <w:iCs/>
          <w:noProof/>
        </w:rPr>
        <w:t>Clinical and Experimental Immunology</w:t>
      </w:r>
      <w:r w:rsidRPr="00870ABA">
        <w:rPr>
          <w:rFonts w:ascii="Calibri" w:eastAsia="Times New Roman" w:hAnsi="Calibri" w:cs="Times New Roman"/>
          <w:noProof/>
        </w:rPr>
        <w:t>, pp. 183–194. doi: 10.1111/cei.12952.</w:t>
      </w:r>
    </w:p>
    <w:p w14:paraId="519CC5CE"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Lundberg, A. M.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7) ‘Key differences in TLR3/poly I:C signaling and cytokine induction by human primary cells: A phenomenon absent from murine cell systems’, </w:t>
      </w:r>
      <w:r w:rsidRPr="00870ABA">
        <w:rPr>
          <w:rFonts w:ascii="Calibri" w:eastAsia="Times New Roman" w:hAnsi="Calibri" w:cs="Times New Roman"/>
          <w:i/>
          <w:iCs/>
          <w:noProof/>
        </w:rPr>
        <w:t>Blood</w:t>
      </w:r>
      <w:r w:rsidRPr="00870ABA">
        <w:rPr>
          <w:rFonts w:ascii="Calibri" w:eastAsia="Times New Roman" w:hAnsi="Calibri" w:cs="Times New Roman"/>
          <w:noProof/>
        </w:rPr>
        <w:t>. American Society of Hematology, 110(9), pp. 3245–3252. doi: 10.1182/blood-2007-02-072934.</w:t>
      </w:r>
    </w:p>
    <w:p w14:paraId="065D4A21" w14:textId="06902311"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M Bredius, R. G.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2) ‘Complement Activation by Polyclonal Immunoglobulin Gi and G2 Antibodies against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Haemophilus influenzae Type b, and Tetanus Toxoid’, </w:t>
      </w:r>
      <w:r w:rsidRPr="00870ABA">
        <w:rPr>
          <w:rFonts w:ascii="Calibri" w:eastAsia="Times New Roman" w:hAnsi="Calibri" w:cs="Times New Roman"/>
          <w:i/>
          <w:iCs/>
          <w:noProof/>
        </w:rPr>
        <w:t>INFECrION AND IMMUNITY</w:t>
      </w:r>
      <w:r w:rsidRPr="00870ABA">
        <w:rPr>
          <w:rFonts w:ascii="Calibri" w:eastAsia="Times New Roman" w:hAnsi="Calibri" w:cs="Times New Roman"/>
          <w:noProof/>
        </w:rPr>
        <w:t>, 60(11), pp. 4838–4847.</w:t>
      </w:r>
    </w:p>
    <w:p w14:paraId="43F182BE"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MacNeil, S. (2007) ‘Progress and opportunities for tissue-engineered skin’, </w:t>
      </w:r>
      <w:r w:rsidRPr="00870ABA">
        <w:rPr>
          <w:rFonts w:ascii="Calibri" w:eastAsia="Times New Roman" w:hAnsi="Calibri" w:cs="Times New Roman"/>
          <w:i/>
          <w:iCs/>
          <w:noProof/>
        </w:rPr>
        <w:t>Nature</w:t>
      </w:r>
      <w:r w:rsidRPr="00870ABA">
        <w:rPr>
          <w:rFonts w:ascii="Calibri" w:eastAsia="Times New Roman" w:hAnsi="Calibri" w:cs="Times New Roman"/>
          <w:noProof/>
        </w:rPr>
        <w:t>, pp. 874–880. doi: 10.1038/nature05664.</w:t>
      </w:r>
    </w:p>
    <w:p w14:paraId="23319A0D" w14:textId="77777777" w:rsidR="00870ABA" w:rsidRPr="00236F57" w:rsidRDefault="00870ABA" w:rsidP="00870ABA">
      <w:pPr>
        <w:widowControl w:val="0"/>
        <w:autoSpaceDE w:val="0"/>
        <w:autoSpaceDN w:val="0"/>
        <w:adjustRightInd w:val="0"/>
        <w:spacing w:after="240" w:line="240" w:lineRule="auto"/>
        <w:rPr>
          <w:rFonts w:ascii="Calibri" w:eastAsia="Times New Roman" w:hAnsi="Calibri" w:cs="Times New Roman"/>
          <w:noProof/>
          <w:lang w:val="fr-FR"/>
        </w:rPr>
      </w:pPr>
      <w:r w:rsidRPr="00236F57">
        <w:rPr>
          <w:rFonts w:ascii="Calibri" w:eastAsia="Times New Roman" w:hAnsi="Calibri" w:cs="Times New Roman"/>
          <w:noProof/>
          <w:lang w:val="fr-FR"/>
        </w:rPr>
        <w:t xml:space="preserve">Maini, R. N.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1995) ‘Beneficial effects of tumour necrosis factor-alpha (TNF-alpha) blockade in rheumatoid arthritis (RA)’, </w:t>
      </w:r>
      <w:r w:rsidRPr="00236F57">
        <w:rPr>
          <w:rFonts w:ascii="Calibri" w:eastAsia="Times New Roman" w:hAnsi="Calibri" w:cs="Times New Roman"/>
          <w:i/>
          <w:iCs/>
          <w:noProof/>
          <w:lang w:val="fr-FR"/>
        </w:rPr>
        <w:t>Clinical and experimental immunology</w:t>
      </w:r>
      <w:r w:rsidRPr="00236F57">
        <w:rPr>
          <w:rFonts w:ascii="Calibri" w:eastAsia="Times New Roman" w:hAnsi="Calibri" w:cs="Times New Roman"/>
          <w:noProof/>
          <w:lang w:val="fr-FR"/>
        </w:rPr>
        <w:t>, 101(2), pp. 207–12.</w:t>
      </w:r>
    </w:p>
    <w:p w14:paraId="40EFB532" w14:textId="61963021"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Mainiero, M.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0) ‘Differential target gene activation by the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two-component system saeRS’, </w:t>
      </w:r>
      <w:r w:rsidRPr="00870ABA">
        <w:rPr>
          <w:rFonts w:ascii="Calibri" w:eastAsia="Times New Roman" w:hAnsi="Calibri" w:cs="Times New Roman"/>
          <w:i/>
          <w:iCs/>
          <w:noProof/>
        </w:rPr>
        <w:t>Journal of Bacteriology</w:t>
      </w:r>
      <w:r w:rsidRPr="00870ABA">
        <w:rPr>
          <w:rFonts w:ascii="Calibri" w:eastAsia="Times New Roman" w:hAnsi="Calibri" w:cs="Times New Roman"/>
          <w:noProof/>
        </w:rPr>
        <w:t>, 192(3), pp. 613–623. doi: 10.1128/JB.01242-09.</w:t>
      </w:r>
    </w:p>
    <w:p w14:paraId="47071C26" w14:textId="431CEC5F"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Majcherczyk, P. A.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03) ‘Teichoic acids are not required for </w:t>
      </w:r>
      <w:r w:rsidR="00EB414E" w:rsidRPr="00EB414E">
        <w:rPr>
          <w:rFonts w:ascii="Calibri" w:eastAsia="Times New Roman" w:hAnsi="Calibri" w:cs="Times New Roman"/>
          <w:i/>
          <w:iCs/>
          <w:noProof/>
        </w:rPr>
        <w:t>Streptococcus pneumoniae</w:t>
      </w:r>
      <w:r w:rsidRPr="00870ABA">
        <w:rPr>
          <w:rFonts w:ascii="Calibri" w:eastAsia="Times New Roman" w:hAnsi="Calibri" w:cs="Times New Roman"/>
          <w:noProof/>
        </w:rPr>
        <w:t xml:space="preserve"> and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cell walls to trigger the release of tumor necrosis factor by peripheral blood monocytes.’,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American Society for Microbiology (ASM), 71(7), pp. 3707–13. doi: 10.1128/IAI.71.7.3707-3713.2003.</w:t>
      </w:r>
    </w:p>
    <w:p w14:paraId="76CFC79A"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Mak, I. W., Evaniew, N. and Ghert, M. (2014) ‘Lost in translation: Animal models and clinical trials in cancer treatment’, </w:t>
      </w:r>
      <w:r w:rsidRPr="00870ABA">
        <w:rPr>
          <w:rFonts w:ascii="Calibri" w:eastAsia="Times New Roman" w:hAnsi="Calibri" w:cs="Times New Roman"/>
          <w:i/>
          <w:iCs/>
          <w:noProof/>
        </w:rPr>
        <w:t>American Journal of Translational Research</w:t>
      </w:r>
      <w:r w:rsidRPr="00870ABA">
        <w:rPr>
          <w:rFonts w:ascii="Calibri" w:eastAsia="Times New Roman" w:hAnsi="Calibri" w:cs="Times New Roman"/>
          <w:noProof/>
        </w:rPr>
        <w:t>. e-Century Publishing Corporation, pp. 114–118. doi: 1943-8141/AJTR1312010.</w:t>
      </w:r>
    </w:p>
    <w:p w14:paraId="1C294B12" w14:textId="4A6A7D1E"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Malachowa, N.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3) ‘Mouse model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skin infection’, </w:t>
      </w:r>
      <w:r w:rsidRPr="00870ABA">
        <w:rPr>
          <w:rFonts w:ascii="Calibri" w:eastAsia="Times New Roman" w:hAnsi="Calibri" w:cs="Times New Roman"/>
          <w:i/>
          <w:iCs/>
          <w:noProof/>
        </w:rPr>
        <w:t>Methods in Molecular Biology</w:t>
      </w:r>
      <w:r w:rsidRPr="00870ABA">
        <w:rPr>
          <w:rFonts w:ascii="Calibri" w:eastAsia="Times New Roman" w:hAnsi="Calibri" w:cs="Times New Roman"/>
          <w:noProof/>
        </w:rPr>
        <w:t>, 1031, pp. 109–116. doi: 10.1007/978-1-62703-481-4_14.</w:t>
      </w:r>
    </w:p>
    <w:p w14:paraId="7731A935" w14:textId="55735E6A"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lastRenderedPageBreak/>
        <w:t xml:space="preserve">Manna, A. C., Bayer, M. G. and Cheung, A. L. (1998) ‘Transcriptional analysis of different promoters in the sar locus in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Journal of Bacteriology</w:t>
      </w:r>
      <w:r w:rsidRPr="00870ABA">
        <w:rPr>
          <w:rFonts w:ascii="Calibri" w:eastAsia="Times New Roman" w:hAnsi="Calibri" w:cs="Times New Roman"/>
          <w:noProof/>
        </w:rPr>
        <w:t>. American Society for Microbiology (ASM), 180(15), pp. 3828–3836.</w:t>
      </w:r>
    </w:p>
    <w:p w14:paraId="473554E2" w14:textId="51CAE1D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Margolis, E., Yates, A. and Levin, B. R. (2010) ‘The ecology of nasal colonization of </w:t>
      </w:r>
      <w:r w:rsidR="00EB414E" w:rsidRPr="00EB414E">
        <w:rPr>
          <w:rFonts w:ascii="Calibri" w:eastAsia="Times New Roman" w:hAnsi="Calibri" w:cs="Times New Roman"/>
          <w:i/>
          <w:iCs/>
          <w:noProof/>
        </w:rPr>
        <w:t>Streptococcus pneumoniae</w:t>
      </w:r>
      <w:r w:rsidRPr="00870ABA">
        <w:rPr>
          <w:rFonts w:ascii="Calibri" w:eastAsia="Times New Roman" w:hAnsi="Calibri" w:cs="Times New Roman"/>
          <w:noProof/>
        </w:rPr>
        <w:t xml:space="preserve">, </w:t>
      </w:r>
      <w:r w:rsidR="00096835" w:rsidRPr="00096835">
        <w:rPr>
          <w:rFonts w:ascii="Calibri" w:eastAsia="Times New Roman" w:hAnsi="Calibri" w:cs="Times New Roman"/>
          <w:i/>
          <w:iCs/>
          <w:noProof/>
        </w:rPr>
        <w:t xml:space="preserve">Haemophilus influenzae </w:t>
      </w:r>
      <w:r w:rsidRPr="00870ABA">
        <w:rPr>
          <w:rFonts w:ascii="Calibri" w:eastAsia="Times New Roman" w:hAnsi="Calibri" w:cs="Times New Roman"/>
          <w:noProof/>
        </w:rPr>
        <w:t xml:space="preserve">and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the role of competition and interactions with host’s immune response.’, </w:t>
      </w:r>
      <w:r w:rsidRPr="00870ABA">
        <w:rPr>
          <w:rFonts w:ascii="Calibri" w:eastAsia="Times New Roman" w:hAnsi="Calibri" w:cs="Times New Roman"/>
          <w:i/>
          <w:iCs/>
          <w:noProof/>
        </w:rPr>
        <w:t>BMC microbiology</w:t>
      </w:r>
      <w:r w:rsidRPr="00870ABA">
        <w:rPr>
          <w:rFonts w:ascii="Calibri" w:eastAsia="Times New Roman" w:hAnsi="Calibri" w:cs="Times New Roman"/>
          <w:noProof/>
        </w:rPr>
        <w:t>, 10, p. 59. doi: 10.1186/1471-2180-10-59.</w:t>
      </w:r>
    </w:p>
    <w:p w14:paraId="64063B0A"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Mariathasan, S.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6) ‘Cryopyrin activates the inflammasome in response to toxins and ATP’, </w:t>
      </w:r>
      <w:r w:rsidRPr="00870ABA">
        <w:rPr>
          <w:rFonts w:ascii="Calibri" w:eastAsia="Times New Roman" w:hAnsi="Calibri" w:cs="Times New Roman"/>
          <w:i/>
          <w:iCs/>
          <w:noProof/>
        </w:rPr>
        <w:t>Nature</w:t>
      </w:r>
      <w:r w:rsidRPr="00870ABA">
        <w:rPr>
          <w:rFonts w:ascii="Calibri" w:eastAsia="Times New Roman" w:hAnsi="Calibri" w:cs="Times New Roman"/>
          <w:noProof/>
        </w:rPr>
        <w:t>. Nature Publishing Group, 440(7081), pp. 228–232. doi: 10.1038/nature04515.</w:t>
      </w:r>
    </w:p>
    <w:p w14:paraId="5E13DFC6"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Marples, R. R., Downing, D. T. and Kligman, A. M. (1971) ‘Control of free fatty acids in human surface lipids by Corynebacterium acnes.’, </w:t>
      </w:r>
      <w:r w:rsidRPr="00870ABA">
        <w:rPr>
          <w:rFonts w:ascii="Calibri" w:eastAsia="Times New Roman" w:hAnsi="Calibri" w:cs="Times New Roman"/>
          <w:i/>
          <w:iCs/>
          <w:noProof/>
        </w:rPr>
        <w:t>The Journal of investigative dermatology</w:t>
      </w:r>
      <w:r w:rsidRPr="00870ABA">
        <w:rPr>
          <w:rFonts w:ascii="Calibri" w:eastAsia="Times New Roman" w:hAnsi="Calibri" w:cs="Times New Roman"/>
          <w:noProof/>
        </w:rPr>
        <w:t>. Elsevier, 56(2), pp. 127–131. doi: 10.1111/1523-1747.ep12260695.</w:t>
      </w:r>
    </w:p>
    <w:p w14:paraId="3B7C9369" w14:textId="0DDCADB8"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Marriott, I.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5) ‘Osteoblasts produce monocyte chemoattractant protein-1 in a murine model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osteomyelitis and infected human bone tissue’, </w:t>
      </w:r>
      <w:r w:rsidRPr="00870ABA">
        <w:rPr>
          <w:rFonts w:ascii="Calibri" w:eastAsia="Times New Roman" w:hAnsi="Calibri" w:cs="Times New Roman"/>
          <w:i/>
          <w:iCs/>
          <w:noProof/>
        </w:rPr>
        <w:t>Bone</w:t>
      </w:r>
      <w:r w:rsidRPr="00870ABA">
        <w:rPr>
          <w:rFonts w:ascii="Calibri" w:eastAsia="Times New Roman" w:hAnsi="Calibri" w:cs="Times New Roman"/>
          <w:noProof/>
        </w:rPr>
        <w:t>. Elsevier, 37(4), pp. 504–512. doi: 10.1016/j.bone.2005.05.011.</w:t>
      </w:r>
    </w:p>
    <w:p w14:paraId="352FECE0" w14:textId="5637C626"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Marshall, J. H. and Wilmoth, G. J. (1981) ‘Pigments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a series of triterpenoid carotenoids’, </w:t>
      </w:r>
      <w:r w:rsidRPr="00870ABA">
        <w:rPr>
          <w:rFonts w:ascii="Calibri" w:eastAsia="Times New Roman" w:hAnsi="Calibri" w:cs="Times New Roman"/>
          <w:i/>
          <w:iCs/>
          <w:noProof/>
        </w:rPr>
        <w:t>Journal of Bacteriology</w:t>
      </w:r>
      <w:r w:rsidRPr="00870ABA">
        <w:rPr>
          <w:rFonts w:ascii="Calibri" w:eastAsia="Times New Roman" w:hAnsi="Calibri" w:cs="Times New Roman"/>
          <w:noProof/>
        </w:rPr>
        <w:t>. American Society for Microbiology, 147(3), pp. 900–913.</w:t>
      </w:r>
    </w:p>
    <w:p w14:paraId="0A9F1D07" w14:textId="31C102BD"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Mashburn, L. M.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5)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serves as an iron source for </w:t>
      </w:r>
      <w:r w:rsidR="00EB414E" w:rsidRPr="00EB414E">
        <w:rPr>
          <w:rFonts w:ascii="Calibri" w:eastAsia="Times New Roman" w:hAnsi="Calibri" w:cs="Times New Roman"/>
          <w:i/>
          <w:iCs/>
          <w:noProof/>
        </w:rPr>
        <w:t>Pseudomonas aeruginosa</w:t>
      </w:r>
      <w:r w:rsidRPr="00870ABA">
        <w:rPr>
          <w:rFonts w:ascii="Calibri" w:eastAsia="Times New Roman" w:hAnsi="Calibri" w:cs="Times New Roman"/>
          <w:noProof/>
        </w:rPr>
        <w:t xml:space="preserve"> during in vivo coculture’, </w:t>
      </w:r>
      <w:r w:rsidRPr="00870ABA">
        <w:rPr>
          <w:rFonts w:ascii="Calibri" w:eastAsia="Times New Roman" w:hAnsi="Calibri" w:cs="Times New Roman"/>
          <w:i/>
          <w:iCs/>
          <w:noProof/>
        </w:rPr>
        <w:t>Journal of Bacteriology</w:t>
      </w:r>
      <w:r w:rsidRPr="00870ABA">
        <w:rPr>
          <w:rFonts w:ascii="Calibri" w:eastAsia="Times New Roman" w:hAnsi="Calibri" w:cs="Times New Roman"/>
          <w:noProof/>
        </w:rPr>
        <w:t>. American Society for Microbiology (ASM), 187(2), pp. 554–566. doi: 10.1128/JB.187.2.554-566.2005.</w:t>
      </w:r>
    </w:p>
    <w:p w14:paraId="15294C3E" w14:textId="69C6A6F3"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Mattsson, E.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3) ‘Peptidoglycan and teichoic acid from </w:t>
      </w:r>
      <w:r w:rsidR="00EB414E" w:rsidRPr="00EB414E">
        <w:rPr>
          <w:rFonts w:ascii="Calibri" w:eastAsia="Times New Roman" w:hAnsi="Calibri" w:cs="Times New Roman"/>
          <w:i/>
          <w:iCs/>
          <w:noProof/>
        </w:rPr>
        <w:t>Staphylococcus epidermidis</w:t>
      </w:r>
      <w:r w:rsidRPr="00870ABA">
        <w:rPr>
          <w:rFonts w:ascii="Calibri" w:eastAsia="Times New Roman" w:hAnsi="Calibri" w:cs="Times New Roman"/>
          <w:noProof/>
        </w:rPr>
        <w:t xml:space="preserve"> stimulate human monocytes to release tumour necrosis factor-a, interleukin-1/3 and interleukin-6’, </w:t>
      </w:r>
      <w:r w:rsidRPr="00870ABA">
        <w:rPr>
          <w:rFonts w:ascii="Calibri" w:eastAsia="Times New Roman" w:hAnsi="Calibri" w:cs="Times New Roman"/>
          <w:i/>
          <w:iCs/>
          <w:noProof/>
        </w:rPr>
        <w:t>FEMS Immunology and Medical Microbiology</w:t>
      </w:r>
      <w:r w:rsidRPr="00870ABA">
        <w:rPr>
          <w:rFonts w:ascii="Calibri" w:eastAsia="Times New Roman" w:hAnsi="Calibri" w:cs="Times New Roman"/>
          <w:noProof/>
        </w:rPr>
        <w:t>, 7(0928–8244 (Print)), pp. 281–287.</w:t>
      </w:r>
    </w:p>
    <w:p w14:paraId="6C5EB0ED"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Mayadas, T.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3) ‘Leukocyte rolling and extravasation are severily compromised in P selectin - deficient mice’, </w:t>
      </w:r>
      <w:r w:rsidRPr="00870ABA">
        <w:rPr>
          <w:rFonts w:ascii="Calibri" w:eastAsia="Times New Roman" w:hAnsi="Calibri" w:cs="Times New Roman"/>
          <w:i/>
          <w:iCs/>
          <w:noProof/>
        </w:rPr>
        <w:t>Cell</w:t>
      </w:r>
      <w:r w:rsidRPr="00870ABA">
        <w:rPr>
          <w:rFonts w:ascii="Calibri" w:eastAsia="Times New Roman" w:hAnsi="Calibri" w:cs="Times New Roman"/>
          <w:noProof/>
        </w:rPr>
        <w:t>, 74, pp. 541–554.</w:t>
      </w:r>
    </w:p>
    <w:p w14:paraId="07B65C1A" w14:textId="772C6DB9" w:rsid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Mayer, C. (2012) ‘Bacterial Cell Wall Recycling’, in </w:t>
      </w:r>
      <w:r w:rsidRPr="00870ABA">
        <w:rPr>
          <w:rFonts w:ascii="Calibri" w:eastAsia="Times New Roman" w:hAnsi="Calibri" w:cs="Times New Roman"/>
          <w:i/>
          <w:iCs/>
          <w:noProof/>
        </w:rPr>
        <w:t>eLS</w:t>
      </w:r>
      <w:r w:rsidRPr="00870ABA">
        <w:rPr>
          <w:rFonts w:ascii="Calibri" w:eastAsia="Times New Roman" w:hAnsi="Calibri" w:cs="Times New Roman"/>
          <w:noProof/>
        </w:rPr>
        <w:t>, pp. 217–261. doi: 10.1002/9780470015902.a0021974.</w:t>
      </w:r>
    </w:p>
    <w:p w14:paraId="7E7A42E5" w14:textId="663B4E54" w:rsidR="00945620" w:rsidRPr="00945620" w:rsidRDefault="00945620" w:rsidP="00870ABA">
      <w:pPr>
        <w:widowControl w:val="0"/>
        <w:autoSpaceDE w:val="0"/>
        <w:autoSpaceDN w:val="0"/>
        <w:adjustRightInd w:val="0"/>
        <w:spacing w:after="240" w:line="240" w:lineRule="auto"/>
        <w:rPr>
          <w:rFonts w:ascii="Calibri" w:eastAsia="Times New Roman" w:hAnsi="Calibri" w:cs="Times New Roman"/>
          <w:noProof/>
        </w:rPr>
      </w:pPr>
      <w:r w:rsidRPr="00945620">
        <w:rPr>
          <w:rFonts w:ascii="Calibri" w:eastAsia="Times New Roman" w:hAnsi="Calibri" w:cs="Times New Roman"/>
          <w:noProof/>
        </w:rPr>
        <w:t>Mazmanian, S.K., Liu, G., Jensen, E.R., Lenoy, E.,</w:t>
      </w:r>
      <w:r>
        <w:rPr>
          <w:rFonts w:ascii="Calibri" w:eastAsia="Times New Roman" w:hAnsi="Calibri" w:cs="Times New Roman"/>
          <w:noProof/>
        </w:rPr>
        <w:t xml:space="preserve"> and Scheewind, O. (2000) </w:t>
      </w:r>
      <w:r w:rsidR="00E45587" w:rsidRPr="00E45587">
        <w:rPr>
          <w:rFonts w:ascii="Calibri" w:eastAsia="Times New Roman" w:hAnsi="Calibri" w:cs="Times New Roman"/>
          <w:i/>
          <w:iCs/>
          <w:noProof/>
        </w:rPr>
        <w:t>Staphylococcus aureus</w:t>
      </w:r>
      <w:r>
        <w:rPr>
          <w:rFonts w:ascii="Calibri" w:eastAsia="Times New Roman" w:hAnsi="Calibri" w:cs="Times New Roman"/>
          <w:i/>
          <w:iCs/>
          <w:noProof/>
        </w:rPr>
        <w:t xml:space="preserve"> </w:t>
      </w:r>
      <w:r>
        <w:rPr>
          <w:rFonts w:ascii="Calibri" w:eastAsia="Times New Roman" w:hAnsi="Calibri" w:cs="Times New Roman"/>
          <w:noProof/>
        </w:rPr>
        <w:t xml:space="preserve">mutants defective in the display of surface proteins and in the pathogenesis of animal infections. </w:t>
      </w:r>
      <w:r>
        <w:rPr>
          <w:rFonts w:ascii="Calibri" w:eastAsia="Times New Roman" w:hAnsi="Calibri" w:cs="Times New Roman"/>
          <w:i/>
          <w:iCs/>
          <w:noProof/>
        </w:rPr>
        <w:t xml:space="preserve">Proc Natl Acad Sci USA </w:t>
      </w:r>
      <w:r>
        <w:rPr>
          <w:rFonts w:ascii="Calibri" w:eastAsia="Times New Roman" w:hAnsi="Calibri" w:cs="Times New Roman"/>
          <w:b/>
          <w:bCs/>
          <w:noProof/>
        </w:rPr>
        <w:t>97:</w:t>
      </w:r>
      <w:r>
        <w:rPr>
          <w:rFonts w:ascii="Calibri" w:eastAsia="Times New Roman" w:hAnsi="Calibri" w:cs="Times New Roman"/>
          <w:noProof/>
        </w:rPr>
        <w:t xml:space="preserve"> 5510-5515</w:t>
      </w:r>
    </w:p>
    <w:p w14:paraId="79F8096A" w14:textId="7B3ACA6A"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Mazmanian, S. K., Ton-That, H. and Schneewind, O. (2001) ‘Sortase-catalysed anchoring of surface proteins to the cell wall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Molecular Microbiology</w:t>
      </w:r>
      <w:r w:rsidRPr="00870ABA">
        <w:rPr>
          <w:rFonts w:ascii="Calibri" w:eastAsia="Times New Roman" w:hAnsi="Calibri" w:cs="Times New Roman"/>
          <w:noProof/>
        </w:rPr>
        <w:t>, pp. 1049–1057. doi: 10.1046/j.1365-2958.2001.02411.x.</w:t>
      </w:r>
    </w:p>
    <w:p w14:paraId="3B8E1BA6" w14:textId="1B4C1993"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lastRenderedPageBreak/>
        <w:t xml:space="preserve">McAdow, M., Kim, H. K., DeDent, A. C.,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1) ‘Preventing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sepsis through the inhibition of its agglutination in blood’, </w:t>
      </w:r>
      <w:r w:rsidRPr="00870ABA">
        <w:rPr>
          <w:rFonts w:ascii="Calibri" w:eastAsia="Times New Roman" w:hAnsi="Calibri" w:cs="Times New Roman"/>
          <w:i/>
          <w:iCs/>
          <w:noProof/>
        </w:rPr>
        <w:t>PLoS Pathogens</w:t>
      </w:r>
      <w:r w:rsidRPr="00870ABA">
        <w:rPr>
          <w:rFonts w:ascii="Calibri" w:eastAsia="Times New Roman" w:hAnsi="Calibri" w:cs="Times New Roman"/>
          <w:noProof/>
        </w:rPr>
        <w:t>, 7(10). doi: 10.1371/journal.ppat.1002307.</w:t>
      </w:r>
    </w:p>
    <w:p w14:paraId="55C777C2" w14:textId="65CFF78D"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McAdow, M., Kim, H. K., DeDent, A. C.,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1) ‘Preventing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sepsis through the inhibition of its agglutination in blood’, </w:t>
      </w:r>
      <w:r w:rsidRPr="00870ABA">
        <w:rPr>
          <w:rFonts w:ascii="Calibri" w:eastAsia="Times New Roman" w:hAnsi="Calibri" w:cs="Times New Roman"/>
          <w:i/>
          <w:iCs/>
          <w:noProof/>
        </w:rPr>
        <w:t>PLoS Pathogens</w:t>
      </w:r>
      <w:r w:rsidRPr="00870ABA">
        <w:rPr>
          <w:rFonts w:ascii="Calibri" w:eastAsia="Times New Roman" w:hAnsi="Calibri" w:cs="Times New Roman"/>
          <w:noProof/>
        </w:rPr>
        <w:t>. Edited by P. M. Sullam. Public Library of Science, 7(10), p. e1002307. doi: 10.1371/journal.ppat.1002307.</w:t>
      </w:r>
    </w:p>
    <w:p w14:paraId="604A401D" w14:textId="46725CC8"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McGilligan, V. E.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3)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Activates the NLRP3 Inflammasome in Human and Rat Conjunctival Goblet Cells’, </w:t>
      </w:r>
      <w:r w:rsidRPr="00870ABA">
        <w:rPr>
          <w:rFonts w:ascii="Calibri" w:eastAsia="Times New Roman" w:hAnsi="Calibri" w:cs="Times New Roman"/>
          <w:i/>
          <w:iCs/>
          <w:noProof/>
        </w:rPr>
        <w:t>PLoS ONE</w:t>
      </w:r>
      <w:r w:rsidRPr="00870ABA">
        <w:rPr>
          <w:rFonts w:ascii="Calibri" w:eastAsia="Times New Roman" w:hAnsi="Calibri" w:cs="Times New Roman"/>
          <w:noProof/>
        </w:rPr>
        <w:t>. Edited by S. Fleiszig. Public Library of Science, 8(9), p. e74010. doi: 10.1371/journal.pone.0074010.</w:t>
      </w:r>
    </w:p>
    <w:p w14:paraId="1B8A954B" w14:textId="39480083"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McLoughlin, R. M.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06) ‘CD4+ T cells and CXC chemokines modulate the pathogenesis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ound infections’, </w:t>
      </w:r>
      <w:r w:rsidRPr="00870ABA">
        <w:rPr>
          <w:rFonts w:ascii="Calibri" w:eastAsia="Times New Roman" w:hAnsi="Calibri" w:cs="Times New Roman"/>
          <w:i/>
          <w:iCs/>
          <w:noProof/>
        </w:rPr>
        <w:t>Proceedings of the National Academy of Sciences</w:t>
      </w:r>
      <w:r w:rsidRPr="00870ABA">
        <w:rPr>
          <w:rFonts w:ascii="Calibri" w:eastAsia="Times New Roman" w:hAnsi="Calibri" w:cs="Times New Roman"/>
          <w:noProof/>
        </w:rPr>
        <w:t>, 103(27), pp. 10408–10413. doi: 10.1073/pnas.0508961103.</w:t>
      </w:r>
    </w:p>
    <w:p w14:paraId="2E8E2248" w14:textId="69A87D26"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McLoughlin, R. M.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08) ‘IFN-gamma regulated chemokine production determines the outcome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infection.’, </w:t>
      </w:r>
      <w:r w:rsidRPr="00870ABA">
        <w:rPr>
          <w:rFonts w:ascii="Calibri" w:eastAsia="Times New Roman" w:hAnsi="Calibri" w:cs="Times New Roman"/>
          <w:i/>
          <w:iCs/>
          <w:noProof/>
        </w:rPr>
        <w:t>Journal of immunology (Baltimore, Md. : 1950)</w:t>
      </w:r>
      <w:r w:rsidRPr="00870ABA">
        <w:rPr>
          <w:rFonts w:ascii="Calibri" w:eastAsia="Times New Roman" w:hAnsi="Calibri" w:cs="Times New Roman"/>
          <w:noProof/>
        </w:rPr>
        <w:t>. American Association of Immunologists, 181(2), pp. 1323–32. doi: 10.4049/JIMMUNOL.181.2.1323.</w:t>
      </w:r>
    </w:p>
    <w:p w14:paraId="1DC5FB4D" w14:textId="5D3EC09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McNally, L. M.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6) ‘Lack of association between the nasopharyngeal carriage of_ </w:t>
      </w:r>
      <w:r w:rsidR="00EB414E" w:rsidRPr="00EB414E">
        <w:rPr>
          <w:rFonts w:ascii="Calibri" w:eastAsia="Times New Roman" w:hAnsi="Calibri" w:cs="Times New Roman"/>
          <w:i/>
          <w:iCs/>
          <w:noProof/>
        </w:rPr>
        <w:t>Streptococcus pneumoniae</w:t>
      </w:r>
      <w:r w:rsidR="00096835">
        <w:rPr>
          <w:rFonts w:ascii="Calibri" w:eastAsia="Times New Roman" w:hAnsi="Calibri" w:cs="Times New Roman"/>
          <w:noProof/>
        </w:rPr>
        <w:t xml:space="preserve"> and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in HIV-1-infected South African children’, </w:t>
      </w:r>
      <w:r w:rsidRPr="00870ABA">
        <w:rPr>
          <w:rFonts w:ascii="Calibri" w:eastAsia="Times New Roman" w:hAnsi="Calibri" w:cs="Times New Roman"/>
          <w:i/>
          <w:iCs/>
          <w:noProof/>
        </w:rPr>
        <w:t>J.Infect.Dis.</w:t>
      </w:r>
      <w:r w:rsidRPr="00870ABA">
        <w:rPr>
          <w:rFonts w:ascii="Calibri" w:eastAsia="Times New Roman" w:hAnsi="Calibri" w:cs="Times New Roman"/>
          <w:noProof/>
        </w:rPr>
        <w:t>, 194(1537–6613 (Electronic)), pp. 385–390.</w:t>
      </w:r>
    </w:p>
    <w:p w14:paraId="4F4675F7"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McPherson, E. J.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02) ‘Periprosthetic total hip infection: outcomes using a staging system.’, </w:t>
      </w:r>
      <w:r w:rsidRPr="00870ABA">
        <w:rPr>
          <w:rFonts w:ascii="Calibri" w:eastAsia="Times New Roman" w:hAnsi="Calibri" w:cs="Times New Roman"/>
          <w:i/>
          <w:iCs/>
          <w:noProof/>
        </w:rPr>
        <w:t>Clinical orthopaedics and related research</w:t>
      </w:r>
      <w:r w:rsidRPr="00870ABA">
        <w:rPr>
          <w:rFonts w:ascii="Calibri" w:eastAsia="Times New Roman" w:hAnsi="Calibri" w:cs="Times New Roman"/>
          <w:noProof/>
        </w:rPr>
        <w:t>, (403), pp. 8–15. doi: 10.1097/01.blo.0000030172.56585.c6.</w:t>
      </w:r>
    </w:p>
    <w:p w14:paraId="5D285906" w14:textId="1E45F638"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sv-SE"/>
        </w:rPr>
        <w:t xml:space="preserve">McVicker, G., Prajsnar, T. K., </w:t>
      </w:r>
      <w:r w:rsidRPr="00236F57">
        <w:rPr>
          <w:rFonts w:ascii="Calibri" w:eastAsia="Times New Roman" w:hAnsi="Calibri" w:cs="Times New Roman"/>
          <w:i/>
          <w:iCs/>
          <w:noProof/>
          <w:lang w:val="sv-SE"/>
        </w:rPr>
        <w:t>et al.</w:t>
      </w:r>
      <w:r w:rsidRPr="00236F57">
        <w:rPr>
          <w:rFonts w:ascii="Calibri" w:eastAsia="Times New Roman" w:hAnsi="Calibri" w:cs="Times New Roman"/>
          <w:noProof/>
          <w:lang w:val="sv-SE"/>
        </w:rPr>
        <w:t xml:space="preserve"> </w:t>
      </w:r>
      <w:r w:rsidRPr="00870ABA">
        <w:rPr>
          <w:rFonts w:ascii="Calibri" w:eastAsia="Times New Roman" w:hAnsi="Calibri" w:cs="Times New Roman"/>
          <w:noProof/>
        </w:rPr>
        <w:t xml:space="preserve">(2014) ‘Clonal Expansion during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Infection Dynamics Reveals the Effect of Antibiotic Intervention’, </w:t>
      </w:r>
      <w:r w:rsidRPr="00870ABA">
        <w:rPr>
          <w:rFonts w:ascii="Calibri" w:eastAsia="Times New Roman" w:hAnsi="Calibri" w:cs="Times New Roman"/>
          <w:i/>
          <w:iCs/>
          <w:noProof/>
        </w:rPr>
        <w:t>PLoS Pathog</w:t>
      </w:r>
      <w:r w:rsidRPr="00870ABA">
        <w:rPr>
          <w:rFonts w:ascii="Calibri" w:eastAsia="Times New Roman" w:hAnsi="Calibri" w:cs="Times New Roman"/>
          <w:noProof/>
        </w:rPr>
        <w:t>. Edited by A. Peschel. Public Library of Science, 10(2), p. e1003959. doi: 10.1371/journal.ppat.1003959.</w:t>
      </w:r>
    </w:p>
    <w:p w14:paraId="6FEC2247" w14:textId="08BA8BBE" w:rsidR="00870ABA" w:rsidRPr="00236F57" w:rsidRDefault="00870ABA" w:rsidP="00870ABA">
      <w:pPr>
        <w:widowControl w:val="0"/>
        <w:autoSpaceDE w:val="0"/>
        <w:autoSpaceDN w:val="0"/>
        <w:adjustRightInd w:val="0"/>
        <w:spacing w:after="240" w:line="240" w:lineRule="auto"/>
        <w:rPr>
          <w:rFonts w:ascii="Calibri" w:eastAsia="Times New Roman" w:hAnsi="Calibri" w:cs="Times New Roman"/>
          <w:noProof/>
          <w:lang w:val="sv-SE"/>
        </w:rPr>
      </w:pPr>
      <w:r w:rsidRPr="00236F57">
        <w:rPr>
          <w:rFonts w:ascii="Calibri" w:eastAsia="Times New Roman" w:hAnsi="Calibri" w:cs="Times New Roman"/>
          <w:noProof/>
          <w:lang w:val="sv-SE"/>
        </w:rPr>
        <w:t xml:space="preserve">McVicker, G., Prajsnar, T. K., </w:t>
      </w:r>
      <w:r w:rsidRPr="00236F57">
        <w:rPr>
          <w:rFonts w:ascii="Calibri" w:eastAsia="Times New Roman" w:hAnsi="Calibri" w:cs="Times New Roman"/>
          <w:i/>
          <w:iCs/>
          <w:noProof/>
          <w:lang w:val="sv-SE"/>
        </w:rPr>
        <w:t>et al.</w:t>
      </w:r>
      <w:r w:rsidRPr="00236F57">
        <w:rPr>
          <w:rFonts w:ascii="Calibri" w:eastAsia="Times New Roman" w:hAnsi="Calibri" w:cs="Times New Roman"/>
          <w:noProof/>
          <w:lang w:val="sv-SE"/>
        </w:rPr>
        <w:t xml:space="preserve"> (2014) ‘Clonal expansion during </w:t>
      </w:r>
      <w:r w:rsidR="00E45587" w:rsidRPr="00E45587">
        <w:rPr>
          <w:rFonts w:ascii="Calibri" w:eastAsia="Times New Roman" w:hAnsi="Calibri" w:cs="Times New Roman"/>
          <w:i/>
          <w:iCs/>
          <w:noProof/>
          <w:lang w:val="sv-SE"/>
        </w:rPr>
        <w:t>Staphylococcus aureus</w:t>
      </w:r>
      <w:r w:rsidRPr="00236F57">
        <w:rPr>
          <w:rFonts w:ascii="Calibri" w:eastAsia="Times New Roman" w:hAnsi="Calibri" w:cs="Times New Roman"/>
          <w:noProof/>
          <w:lang w:val="sv-SE"/>
        </w:rPr>
        <w:t xml:space="preserve"> infection dynamics reveals the effect of antibiotic intervention.’, </w:t>
      </w:r>
      <w:r w:rsidRPr="00236F57">
        <w:rPr>
          <w:rFonts w:ascii="Calibri" w:eastAsia="Times New Roman" w:hAnsi="Calibri" w:cs="Times New Roman"/>
          <w:i/>
          <w:iCs/>
          <w:noProof/>
          <w:lang w:val="sv-SE"/>
        </w:rPr>
        <w:t>PLoS pathogens</w:t>
      </w:r>
      <w:r w:rsidRPr="00236F57">
        <w:rPr>
          <w:rFonts w:ascii="Calibri" w:eastAsia="Times New Roman" w:hAnsi="Calibri" w:cs="Times New Roman"/>
          <w:noProof/>
          <w:lang w:val="sv-SE"/>
        </w:rPr>
        <w:t>, 10(2), p. e1003959. doi: 10.1371/journal.ppat.1003959.</w:t>
      </w:r>
    </w:p>
    <w:p w14:paraId="50EBFB99"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Meijer, A. H.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04) ‘Expression analysis of the Toll-like receptor and TIR domain adaptor families of zebrafish’, </w:t>
      </w:r>
      <w:r w:rsidRPr="00870ABA">
        <w:rPr>
          <w:rFonts w:ascii="Calibri" w:eastAsia="Times New Roman" w:hAnsi="Calibri" w:cs="Times New Roman"/>
          <w:i/>
          <w:iCs/>
          <w:noProof/>
        </w:rPr>
        <w:t>Molecular Immunology</w:t>
      </w:r>
      <w:r w:rsidRPr="00870ABA">
        <w:rPr>
          <w:rFonts w:ascii="Calibri" w:eastAsia="Times New Roman" w:hAnsi="Calibri" w:cs="Times New Roman"/>
          <w:noProof/>
        </w:rPr>
        <w:t>, 40(11), pp. 773–783. doi: 10.1016/j.molimm.2003.10.003.</w:t>
      </w:r>
    </w:p>
    <w:p w14:paraId="081FF587"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Meyer, A. and Schartl, M. (1999) ‘Gene and genome duplications in vertebrates: The one-to-four (-to-eight in fish) rule and the evolution of novel gene functions’, </w:t>
      </w:r>
      <w:r w:rsidRPr="00870ABA">
        <w:rPr>
          <w:rFonts w:ascii="Calibri" w:eastAsia="Times New Roman" w:hAnsi="Calibri" w:cs="Times New Roman"/>
          <w:i/>
          <w:iCs/>
          <w:noProof/>
        </w:rPr>
        <w:t>Current Opinion in Cell Biology</w:t>
      </w:r>
      <w:r w:rsidRPr="00870ABA">
        <w:rPr>
          <w:rFonts w:ascii="Calibri" w:eastAsia="Times New Roman" w:hAnsi="Calibri" w:cs="Times New Roman"/>
          <w:noProof/>
        </w:rPr>
        <w:t>, pp. 699–704. doi: 10.1016/S0955-0674(99)00039-3.</w:t>
      </w:r>
    </w:p>
    <w:p w14:paraId="4D1AE075"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Miller, E. J.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1992) ‘Elevated Levels of NAP-1/Interleukin-8 Are Present in the Airspaces of Patients with the Adult Respiratory Distress Syndrome and Are Associated </w:t>
      </w:r>
      <w:r w:rsidRPr="00870ABA">
        <w:rPr>
          <w:rFonts w:ascii="Calibri" w:eastAsia="Times New Roman" w:hAnsi="Calibri" w:cs="Times New Roman"/>
          <w:noProof/>
        </w:rPr>
        <w:lastRenderedPageBreak/>
        <w:t xml:space="preserve">with Increased Mortality’, </w:t>
      </w:r>
      <w:r w:rsidRPr="00870ABA">
        <w:rPr>
          <w:rFonts w:ascii="Calibri" w:eastAsia="Times New Roman" w:hAnsi="Calibri" w:cs="Times New Roman"/>
          <w:i/>
          <w:iCs/>
          <w:noProof/>
        </w:rPr>
        <w:t>American Review of Respiratory Disease</w:t>
      </w:r>
      <w:r w:rsidRPr="00870ABA">
        <w:rPr>
          <w:rFonts w:ascii="Calibri" w:eastAsia="Times New Roman" w:hAnsi="Calibri" w:cs="Times New Roman"/>
          <w:noProof/>
        </w:rPr>
        <w:t>. American Lung Association, 146(2), pp. 427–432. doi: 10.1164/ajrccm/146.2.427.</w:t>
      </w:r>
    </w:p>
    <w:p w14:paraId="1B21CCFC" w14:textId="2E1AA529"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Miltiadous, G. and Elisaf, M. (2011) ‘Native valve endocarditis due to </w:t>
      </w:r>
      <w:r w:rsidR="00E45587" w:rsidRPr="00E45587">
        <w:rPr>
          <w:rFonts w:ascii="Calibri" w:eastAsia="Times New Roman" w:hAnsi="Calibri" w:cs="Times New Roman"/>
          <w:i/>
          <w:iCs/>
          <w:noProof/>
        </w:rPr>
        <w:t>Micrococcus luteus</w:t>
      </w:r>
      <w:r w:rsidRPr="00870ABA">
        <w:rPr>
          <w:rFonts w:ascii="Calibri" w:eastAsia="Times New Roman" w:hAnsi="Calibri" w:cs="Times New Roman"/>
          <w:noProof/>
        </w:rPr>
        <w:t xml:space="preserve">: a case report and review of the literature.’, </w:t>
      </w:r>
      <w:r w:rsidRPr="00870ABA">
        <w:rPr>
          <w:rFonts w:ascii="Calibri" w:eastAsia="Times New Roman" w:hAnsi="Calibri" w:cs="Times New Roman"/>
          <w:i/>
          <w:iCs/>
          <w:noProof/>
        </w:rPr>
        <w:t>Journal of medical case reports</w:t>
      </w:r>
      <w:r w:rsidRPr="00870ABA">
        <w:rPr>
          <w:rFonts w:ascii="Calibri" w:eastAsia="Times New Roman" w:hAnsi="Calibri" w:cs="Times New Roman"/>
          <w:noProof/>
        </w:rPr>
        <w:t>, 5(1), p. 251. doi: 10.1186/1752-1947-5-251.</w:t>
      </w:r>
    </w:p>
    <w:p w14:paraId="7AC1A946" w14:textId="5B96B77C"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Mody, L.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3) ‘Mupirocin-Based Decolonization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Carriers in Residents of 2 Long-Term Care Facilities: A Randomized, Double-Blind, Placebo-Controlled Trial’, </w:t>
      </w:r>
      <w:r w:rsidRPr="00870ABA">
        <w:rPr>
          <w:rFonts w:ascii="Calibri" w:eastAsia="Times New Roman" w:hAnsi="Calibri" w:cs="Times New Roman"/>
          <w:i/>
          <w:iCs/>
          <w:noProof/>
        </w:rPr>
        <w:t>Clinical Infectious Diseases</w:t>
      </w:r>
      <w:r w:rsidRPr="00870ABA">
        <w:rPr>
          <w:rFonts w:ascii="Calibri" w:eastAsia="Times New Roman" w:hAnsi="Calibri" w:cs="Times New Roman"/>
          <w:noProof/>
        </w:rPr>
        <w:t>. NIH Public Access, 37(11), pp. 1467–1474. doi: 10.1086/379325.</w:t>
      </w:r>
    </w:p>
    <w:p w14:paraId="7287D870"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Moeller, A. H. (2017) ‘The shrinking human gut microbiome’, </w:t>
      </w:r>
      <w:r w:rsidRPr="00870ABA">
        <w:rPr>
          <w:rFonts w:ascii="Calibri" w:eastAsia="Times New Roman" w:hAnsi="Calibri" w:cs="Times New Roman"/>
          <w:i/>
          <w:iCs/>
          <w:noProof/>
        </w:rPr>
        <w:t>Current Opinion in Microbiology</w:t>
      </w:r>
      <w:r w:rsidRPr="00870ABA">
        <w:rPr>
          <w:rFonts w:ascii="Calibri" w:eastAsia="Times New Roman" w:hAnsi="Calibri" w:cs="Times New Roman"/>
          <w:noProof/>
        </w:rPr>
        <w:t>. Elsevier Current Trends, pp. 30–35. doi: 10.1016/j.mib.2017.04.002.</w:t>
      </w:r>
    </w:p>
    <w:p w14:paraId="6087442F"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Mogensen, T. H. (2009) ‘Pathogen recognition and inflammatory signaling in innate immune defenses’, </w:t>
      </w:r>
      <w:r w:rsidRPr="00870ABA">
        <w:rPr>
          <w:rFonts w:ascii="Calibri" w:eastAsia="Times New Roman" w:hAnsi="Calibri" w:cs="Times New Roman"/>
          <w:i/>
          <w:iCs/>
          <w:noProof/>
        </w:rPr>
        <w:t>Clinical Microbiology Reviews</w:t>
      </w:r>
      <w:r w:rsidRPr="00870ABA">
        <w:rPr>
          <w:rFonts w:ascii="Calibri" w:eastAsia="Times New Roman" w:hAnsi="Calibri" w:cs="Times New Roman"/>
          <w:noProof/>
        </w:rPr>
        <w:t>, pp. 240–273. doi: 10.1128/CMR.00046-08.</w:t>
      </w:r>
    </w:p>
    <w:p w14:paraId="404FB6E3" w14:textId="3CADCEE6"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Monodane, T., Kawabata, Y. and Takada, H. (1997a) ‘</w:t>
      </w:r>
      <w:r w:rsidR="00E45587" w:rsidRPr="00E45587">
        <w:rPr>
          <w:rFonts w:ascii="Calibri" w:eastAsia="Times New Roman" w:hAnsi="Calibri" w:cs="Times New Roman"/>
          <w:i/>
          <w:iCs/>
          <w:noProof/>
        </w:rPr>
        <w:t>Micrococcus luteus</w:t>
      </w:r>
      <w:r w:rsidRPr="00870ABA">
        <w:rPr>
          <w:rFonts w:ascii="Calibri" w:eastAsia="Times New Roman" w:hAnsi="Calibri" w:cs="Times New Roman"/>
          <w:noProof/>
        </w:rPr>
        <w:t xml:space="preserve"> cells and cell walls induce anaphylactoid reactions accompanied by early death and serum cytokines in mice primed with muramyl dipeptide’, </w:t>
      </w:r>
      <w:r w:rsidRPr="00870ABA">
        <w:rPr>
          <w:rFonts w:ascii="Calibri" w:eastAsia="Times New Roman" w:hAnsi="Calibri" w:cs="Times New Roman"/>
          <w:i/>
          <w:iCs/>
          <w:noProof/>
        </w:rPr>
        <w:t>FEMS Immunology and Medical Microbiology</w:t>
      </w:r>
      <w:r w:rsidRPr="00870ABA">
        <w:rPr>
          <w:rFonts w:ascii="Calibri" w:eastAsia="Times New Roman" w:hAnsi="Calibri" w:cs="Times New Roman"/>
          <w:noProof/>
        </w:rPr>
        <w:t>, 17(1), pp. 49–55. doi: 10.1016/S0928-8244(96)00104-6.</w:t>
      </w:r>
    </w:p>
    <w:p w14:paraId="4D27E6F3" w14:textId="2A6BCD85"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Monodane, T., Kawabata, Y. and Takada, H. (1997b) ‘</w:t>
      </w:r>
      <w:r w:rsidR="00E45587" w:rsidRPr="00E45587">
        <w:rPr>
          <w:rFonts w:ascii="Calibri" w:eastAsia="Times New Roman" w:hAnsi="Calibri" w:cs="Times New Roman"/>
          <w:i/>
          <w:iCs/>
          <w:noProof/>
        </w:rPr>
        <w:t>Micrococcus luteus</w:t>
      </w:r>
      <w:r w:rsidRPr="00870ABA">
        <w:rPr>
          <w:rFonts w:ascii="Calibri" w:eastAsia="Times New Roman" w:hAnsi="Calibri" w:cs="Times New Roman"/>
          <w:noProof/>
        </w:rPr>
        <w:t xml:space="preserve"> cells and cell walls induce anaphylactoid reactions accompanied by early death and serum cytokines in mice primed with muramyl dipeptide’, </w:t>
      </w:r>
      <w:r w:rsidRPr="00870ABA">
        <w:rPr>
          <w:rFonts w:ascii="Calibri" w:eastAsia="Times New Roman" w:hAnsi="Calibri" w:cs="Times New Roman"/>
          <w:i/>
          <w:iCs/>
          <w:noProof/>
        </w:rPr>
        <w:t>FEMS Immunology and Medical Microbiology</w:t>
      </w:r>
      <w:r w:rsidRPr="00870ABA">
        <w:rPr>
          <w:rFonts w:ascii="Calibri" w:eastAsia="Times New Roman" w:hAnsi="Calibri" w:cs="Times New Roman"/>
          <w:noProof/>
        </w:rPr>
        <w:t>. doi: 10.1016/S0928-8244(96)00104-6.</w:t>
      </w:r>
    </w:p>
    <w:p w14:paraId="0ED3D2DE" w14:textId="58726EB8"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Montgomery, C. P.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14) ‘Protective immunity against recurrent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skin infection requires antibody and interleukin-17A’,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American Society for Microbiology, 82(5), pp. 2125–2134. doi: 10.1128/IAI.01491-14.</w:t>
      </w:r>
    </w:p>
    <w:p w14:paraId="6F4D5946"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Montgomery, C. P., Boyle-Vavra, S. and Daum, R. S. (2010) ‘Importance of the global regulators agr and SaeRS in the pathogenesis of CA-MRSA USA300 infection’, </w:t>
      </w:r>
      <w:r w:rsidRPr="00870ABA">
        <w:rPr>
          <w:rFonts w:ascii="Calibri" w:eastAsia="Times New Roman" w:hAnsi="Calibri" w:cs="Times New Roman"/>
          <w:i/>
          <w:iCs/>
          <w:noProof/>
        </w:rPr>
        <w:t>PLoS ONE</w:t>
      </w:r>
      <w:r w:rsidRPr="00870ABA">
        <w:rPr>
          <w:rFonts w:ascii="Calibri" w:eastAsia="Times New Roman" w:hAnsi="Calibri" w:cs="Times New Roman"/>
          <w:noProof/>
        </w:rPr>
        <w:t>. Edited by F. R. DeLeo, 5(12), p. e15177. doi: 10.1371/journal.pone.0015177.</w:t>
      </w:r>
    </w:p>
    <w:p w14:paraId="0566CF57"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Montoya, M. C.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02) ‘Role of ICAM-3 in the initial interaction of T lymphocytes and APCs’, </w:t>
      </w:r>
      <w:r w:rsidRPr="00870ABA">
        <w:rPr>
          <w:rFonts w:ascii="Calibri" w:eastAsia="Times New Roman" w:hAnsi="Calibri" w:cs="Times New Roman"/>
          <w:i/>
          <w:iCs/>
          <w:noProof/>
        </w:rPr>
        <w:t>Nature Immunology</w:t>
      </w:r>
      <w:r w:rsidRPr="00870ABA">
        <w:rPr>
          <w:rFonts w:ascii="Calibri" w:eastAsia="Times New Roman" w:hAnsi="Calibri" w:cs="Times New Roman"/>
          <w:noProof/>
        </w:rPr>
        <w:t>. Nature Publishing Group, 3(2), pp. 159–168. doi: 10.1038/ni753.</w:t>
      </w:r>
    </w:p>
    <w:p w14:paraId="542CE84A" w14:textId="7BCF387F"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Morath, S.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2) ‘Synthetic Lipoteichoic Acid from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Is a Potent Stimulus of Cytokine Release’, </w:t>
      </w:r>
      <w:r w:rsidRPr="00870ABA">
        <w:rPr>
          <w:rFonts w:ascii="Calibri" w:eastAsia="Times New Roman" w:hAnsi="Calibri" w:cs="Times New Roman"/>
          <w:i/>
          <w:iCs/>
          <w:noProof/>
        </w:rPr>
        <w:t>The Journal of Experimental Medicine</w:t>
      </w:r>
      <w:r w:rsidRPr="00870ABA">
        <w:rPr>
          <w:rFonts w:ascii="Calibri" w:eastAsia="Times New Roman" w:hAnsi="Calibri" w:cs="Times New Roman"/>
          <w:noProof/>
        </w:rPr>
        <w:t>, 195(12), pp. 1635–1640. doi: 10.1084/jem.20020322.</w:t>
      </w:r>
    </w:p>
    <w:p w14:paraId="59D834C0" w14:textId="2FEF4740"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Morfeldt, E.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5) ‘Activation of alpha-toxin translation in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by the trans-encoded antisense RNA, RNAIII.’, </w:t>
      </w:r>
      <w:r w:rsidRPr="00870ABA">
        <w:rPr>
          <w:rFonts w:ascii="Calibri" w:eastAsia="Times New Roman" w:hAnsi="Calibri" w:cs="Times New Roman"/>
          <w:i/>
          <w:iCs/>
          <w:noProof/>
        </w:rPr>
        <w:t>The EMBO journal</w:t>
      </w:r>
      <w:r w:rsidRPr="00870ABA">
        <w:rPr>
          <w:rFonts w:ascii="Calibri" w:eastAsia="Times New Roman" w:hAnsi="Calibri" w:cs="Times New Roman"/>
          <w:noProof/>
        </w:rPr>
        <w:t>. European Molecular Biology Organization, 14(18), pp. 4569–4577.</w:t>
      </w:r>
    </w:p>
    <w:p w14:paraId="566C89BB"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lastRenderedPageBreak/>
        <w:t xml:space="preserve">Morrison, D. C. and Jacobs, D. M. (1976) ‘Binding of polymyxin B to the lipid A portion of bacterial lipopolysaccharides’, </w:t>
      </w:r>
      <w:r w:rsidRPr="00870ABA">
        <w:rPr>
          <w:rFonts w:ascii="Calibri" w:eastAsia="Times New Roman" w:hAnsi="Calibri" w:cs="Times New Roman"/>
          <w:i/>
          <w:iCs/>
          <w:noProof/>
        </w:rPr>
        <w:t>Immunochemistry</w:t>
      </w:r>
      <w:r w:rsidRPr="00870ABA">
        <w:rPr>
          <w:rFonts w:ascii="Calibri" w:eastAsia="Times New Roman" w:hAnsi="Calibri" w:cs="Times New Roman"/>
          <w:noProof/>
        </w:rPr>
        <w:t>. Pergamon Press, 13(10), pp. 813–818. doi: 10.1016/0019-2791(76)90181-6.</w:t>
      </w:r>
    </w:p>
    <w:p w14:paraId="1CECBEED" w14:textId="0A94AC8A"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Mrak, L. N.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2) ‘SaeRS and sarA act synergistically to repress protease production and promote biofilm formation in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PLoS ONE</w:t>
      </w:r>
      <w:r w:rsidRPr="00870ABA">
        <w:rPr>
          <w:rFonts w:ascii="Calibri" w:eastAsia="Times New Roman" w:hAnsi="Calibri" w:cs="Times New Roman"/>
          <w:noProof/>
        </w:rPr>
        <w:t>. Edited by N. E. Freitag, 7(6), p. e38453. doi: 10.1371/journal.pone.0038453.</w:t>
      </w:r>
    </w:p>
    <w:p w14:paraId="41654478" w14:textId="50E2D586"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Mrochen, D. M.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7) ‘Wild rodents and shrews are natural hosts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International Journal of Medical Microbiology</w:t>
      </w:r>
      <w:r w:rsidRPr="00870ABA">
        <w:rPr>
          <w:rFonts w:ascii="Calibri" w:eastAsia="Times New Roman" w:hAnsi="Calibri" w:cs="Times New Roman"/>
          <w:noProof/>
        </w:rPr>
        <w:t>. doi: 10.1016/j.ijmm.2017.09.014.</w:t>
      </w:r>
    </w:p>
    <w:p w14:paraId="6500762D" w14:textId="3EA888C6"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Mulcahy, M. E.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2012) ‘Nasal Colonisation by </w:t>
      </w:r>
      <w:r w:rsidR="00E45587" w:rsidRPr="00E45587">
        <w:rPr>
          <w:rFonts w:ascii="Calibri" w:eastAsia="Times New Roman" w:hAnsi="Calibri" w:cs="Times New Roman"/>
          <w:i/>
          <w:iCs/>
          <w:noProof/>
          <w:lang w:val="fr-FR"/>
        </w:rPr>
        <w:t>Staphylococcus aureus</w:t>
      </w:r>
      <w:r w:rsidRPr="00236F57">
        <w:rPr>
          <w:rFonts w:ascii="Calibri" w:eastAsia="Times New Roman" w:hAnsi="Calibri" w:cs="Times New Roman"/>
          <w:noProof/>
          <w:lang w:val="fr-FR"/>
        </w:rPr>
        <w:t xml:space="preserve"> Depends upon Clumping Factor B Binding to the Squamous Epithelial Cell Envelope Protein Loricrin’, </w:t>
      </w:r>
      <w:r w:rsidRPr="00236F57">
        <w:rPr>
          <w:rFonts w:ascii="Calibri" w:eastAsia="Times New Roman" w:hAnsi="Calibri" w:cs="Times New Roman"/>
          <w:i/>
          <w:iCs/>
          <w:noProof/>
          <w:lang w:val="fr-FR"/>
        </w:rPr>
        <w:t>PLoS Pathogens</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Public Library of Science, 8(12), p. e1003092. doi: 10.1371/journal.ppat.1003092.</w:t>
      </w:r>
    </w:p>
    <w:p w14:paraId="5DC27A3B"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Müller-Anstett, M. A.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0) ‘Staphylococcal peptidoglycan co-localizes with Nod2 and TLR2 and activates innate immune response via both receptors in primary murine keratinocytes’, </w:t>
      </w:r>
      <w:r w:rsidRPr="00870ABA">
        <w:rPr>
          <w:rFonts w:ascii="Calibri" w:eastAsia="Times New Roman" w:hAnsi="Calibri" w:cs="Times New Roman"/>
          <w:i/>
          <w:iCs/>
          <w:noProof/>
        </w:rPr>
        <w:t>PLoS ONE</w:t>
      </w:r>
      <w:r w:rsidRPr="00870ABA">
        <w:rPr>
          <w:rFonts w:ascii="Calibri" w:eastAsia="Times New Roman" w:hAnsi="Calibri" w:cs="Times New Roman"/>
          <w:noProof/>
        </w:rPr>
        <w:t>. Public Library of Science, 5(10), p. e13153. doi: 10.1371/journal.pone.0013153.</w:t>
      </w:r>
    </w:p>
    <w:p w14:paraId="08D81A21" w14:textId="5D38713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Müller, M.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4) ‘Deletion of membrane-associated Asp23 leads to upregulation of cell wall stress genes in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Molecular Microbiology</w:t>
      </w:r>
      <w:r w:rsidRPr="00870ABA">
        <w:rPr>
          <w:rFonts w:ascii="Calibri" w:eastAsia="Times New Roman" w:hAnsi="Calibri" w:cs="Times New Roman"/>
          <w:noProof/>
        </w:rPr>
        <w:t>, 93(6), pp. 1259–1268. doi: 10.1111/mmi.12733.</w:t>
      </w:r>
    </w:p>
    <w:p w14:paraId="656F1EA8" w14:textId="6479B63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Mulvey, M. A.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2000) ‘Bad bugs and beleaguered bladders: Interplay between uropathogenic</w:t>
      </w:r>
      <w:r w:rsidR="00EB414E" w:rsidRPr="00EB414E">
        <w:rPr>
          <w:rFonts w:ascii="Calibri" w:eastAsia="Times New Roman" w:hAnsi="Calibri" w:cs="Times New Roman"/>
          <w:i/>
          <w:iCs/>
          <w:noProof/>
        </w:rPr>
        <w:t xml:space="preserve"> Escherichia coli</w:t>
      </w:r>
      <w:r w:rsidRPr="00870ABA">
        <w:rPr>
          <w:rFonts w:ascii="Calibri" w:eastAsia="Times New Roman" w:hAnsi="Calibri" w:cs="Times New Roman"/>
          <w:noProof/>
        </w:rPr>
        <w:t xml:space="preserve"> and innate host defenses’, </w:t>
      </w:r>
      <w:r w:rsidRPr="00870ABA">
        <w:rPr>
          <w:rFonts w:ascii="Calibri" w:eastAsia="Times New Roman" w:hAnsi="Calibri" w:cs="Times New Roman"/>
          <w:i/>
          <w:iCs/>
          <w:noProof/>
        </w:rPr>
        <w:t>Proceedings of the National Academy of Sciences</w:t>
      </w:r>
      <w:r w:rsidRPr="00870ABA">
        <w:rPr>
          <w:rFonts w:ascii="Calibri" w:eastAsia="Times New Roman" w:hAnsi="Calibri" w:cs="Times New Roman"/>
          <w:noProof/>
        </w:rPr>
        <w:t>, 97(16), pp. 8829–8835. doi: 10.1073/pnas.97.16.8829.</w:t>
      </w:r>
    </w:p>
    <w:p w14:paraId="72F7F57C"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Murphy, K.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2) ‘The Humoral Immune Response’, in </w:t>
      </w:r>
      <w:r w:rsidRPr="00870ABA">
        <w:rPr>
          <w:rFonts w:ascii="Calibri" w:eastAsia="Times New Roman" w:hAnsi="Calibri" w:cs="Times New Roman"/>
          <w:i/>
          <w:iCs/>
          <w:noProof/>
        </w:rPr>
        <w:t>Janeway’s Immunobiology</w:t>
      </w:r>
      <w:r w:rsidRPr="00870ABA">
        <w:rPr>
          <w:rFonts w:ascii="Calibri" w:eastAsia="Times New Roman" w:hAnsi="Calibri" w:cs="Times New Roman"/>
          <w:noProof/>
        </w:rPr>
        <w:t>. Garland Science, p. 410.</w:t>
      </w:r>
    </w:p>
    <w:p w14:paraId="2D9189D0"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Myhre, A. E.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4) ‘Organ Injury and Cytokine Release Caused by Peptidoglycan Are Dependent on the Structural Integrity of the Glycan Chain’, 72(3), pp. 1311–1317. doi: 10.1128/IAI.72.3.1311.</w:t>
      </w:r>
    </w:p>
    <w:p w14:paraId="4360BC77" w14:textId="412DE4BE"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Naber, C. K. (2009)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Bacteremia: Epidemiology, Pathophysiology, and Management Strategies’, </w:t>
      </w:r>
      <w:r w:rsidRPr="00870ABA">
        <w:rPr>
          <w:rFonts w:ascii="Calibri" w:eastAsia="Times New Roman" w:hAnsi="Calibri" w:cs="Times New Roman"/>
          <w:i/>
          <w:iCs/>
          <w:noProof/>
        </w:rPr>
        <w:t>Clinical Infectious Diseases</w:t>
      </w:r>
      <w:r w:rsidRPr="00870ABA">
        <w:rPr>
          <w:rFonts w:ascii="Calibri" w:eastAsia="Times New Roman" w:hAnsi="Calibri" w:cs="Times New Roman"/>
          <w:noProof/>
        </w:rPr>
        <w:t>, 48(s4), pp. S231–S237. doi: 10.1086/598189.</w:t>
      </w:r>
    </w:p>
    <w:p w14:paraId="712AFB24" w14:textId="45F51B3E"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Nair, N.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4) ‘Impact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on pathogenesis in polymicrobial infections’,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American Society for Microbiology, pp. 2162–2169. doi: 10.1128/IAI.00059-14.</w:t>
      </w:r>
    </w:p>
    <w:p w14:paraId="18F19316" w14:textId="23AA024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Nakagami, G.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8) ‘Detection of </w:t>
      </w:r>
      <w:r w:rsidR="00EB414E" w:rsidRPr="00EB414E">
        <w:rPr>
          <w:rFonts w:ascii="Calibri" w:eastAsia="Times New Roman" w:hAnsi="Calibri" w:cs="Times New Roman"/>
          <w:i/>
          <w:iCs/>
          <w:noProof/>
        </w:rPr>
        <w:t>Pseudomonas aeruginosa</w:t>
      </w:r>
      <w:r w:rsidRPr="00870ABA">
        <w:rPr>
          <w:rFonts w:ascii="Calibri" w:eastAsia="Times New Roman" w:hAnsi="Calibri" w:cs="Times New Roman"/>
          <w:noProof/>
        </w:rPr>
        <w:t xml:space="preserve"> quorum sensing signals in an infected ischemic wound: An experimental study in rats’, </w:t>
      </w:r>
      <w:r w:rsidRPr="00870ABA">
        <w:rPr>
          <w:rFonts w:ascii="Calibri" w:eastAsia="Times New Roman" w:hAnsi="Calibri" w:cs="Times New Roman"/>
          <w:i/>
          <w:iCs/>
          <w:noProof/>
        </w:rPr>
        <w:t>Wound Repair and Regeneration</w:t>
      </w:r>
      <w:r w:rsidRPr="00870ABA">
        <w:rPr>
          <w:rFonts w:ascii="Calibri" w:eastAsia="Times New Roman" w:hAnsi="Calibri" w:cs="Times New Roman"/>
          <w:noProof/>
        </w:rPr>
        <w:t>. Blackwell Publishing Inc, 16(1), pp. 30–36. doi: 10.1111/j.1524-475X.2007.00329.x.</w:t>
      </w:r>
    </w:p>
    <w:p w14:paraId="06A461FA" w14:textId="41553A2D"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lastRenderedPageBreak/>
        <w:t xml:space="preserve">Nakane, A.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5) ‘Endogenous gamma interferon, tumor necrosis factor, and interleukin-6 in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infection in mice.’,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63(4), pp. 1165–72.</w:t>
      </w:r>
    </w:p>
    <w:p w14:paraId="6B4F6306" w14:textId="55CCB8A3"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Nakatsuji, T.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7) ‘Antimicrobials from human skin commensal bacteria protect against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and are deficient in atopic dermatitis’, </w:t>
      </w:r>
      <w:r w:rsidRPr="00870ABA">
        <w:rPr>
          <w:rFonts w:ascii="Calibri" w:eastAsia="Times New Roman" w:hAnsi="Calibri" w:cs="Times New Roman"/>
          <w:i/>
          <w:iCs/>
          <w:noProof/>
        </w:rPr>
        <w:t>Science Translational Medicine</w:t>
      </w:r>
      <w:r w:rsidRPr="00870ABA">
        <w:rPr>
          <w:rFonts w:ascii="Calibri" w:eastAsia="Times New Roman" w:hAnsi="Calibri" w:cs="Times New Roman"/>
          <w:noProof/>
        </w:rPr>
        <w:t>. American Association for the Advancement of Science, 9(378), p. eaah4680. doi: 10.1126/scitranslmed.aah4680.</w:t>
      </w:r>
    </w:p>
    <w:p w14:paraId="5F96C7A7" w14:textId="4AEE9FCA" w:rsidR="00870ABA" w:rsidRPr="00236F57" w:rsidRDefault="00870ABA" w:rsidP="00870ABA">
      <w:pPr>
        <w:widowControl w:val="0"/>
        <w:autoSpaceDE w:val="0"/>
        <w:autoSpaceDN w:val="0"/>
        <w:adjustRightInd w:val="0"/>
        <w:spacing w:after="240" w:line="240" w:lineRule="auto"/>
        <w:rPr>
          <w:rFonts w:ascii="Calibri" w:eastAsia="Times New Roman" w:hAnsi="Calibri" w:cs="Times New Roman"/>
          <w:noProof/>
          <w:lang w:val="fr-FR"/>
        </w:rPr>
      </w:pPr>
      <w:r w:rsidRPr="00236F57">
        <w:rPr>
          <w:rFonts w:ascii="Calibri" w:eastAsia="Times New Roman" w:hAnsi="Calibri" w:cs="Times New Roman"/>
          <w:noProof/>
          <w:lang w:val="fr-FR"/>
        </w:rPr>
        <w:t xml:space="preserve">Nanra, J. S.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2013) ‘Capsular polysaccharides are an important immune evasion mechanism for </w:t>
      </w:r>
      <w:r w:rsidR="00E45587" w:rsidRPr="00E45587">
        <w:rPr>
          <w:rFonts w:ascii="Calibri" w:eastAsia="Times New Roman" w:hAnsi="Calibri" w:cs="Times New Roman"/>
          <w:i/>
          <w:iCs/>
          <w:noProof/>
          <w:lang w:val="fr-FR"/>
        </w:rPr>
        <w:t>Staphylococcus aureus</w:t>
      </w:r>
      <w:r w:rsidRPr="00236F57">
        <w:rPr>
          <w:rFonts w:ascii="Calibri" w:eastAsia="Times New Roman" w:hAnsi="Calibri" w:cs="Times New Roman"/>
          <w:noProof/>
          <w:lang w:val="fr-FR"/>
        </w:rPr>
        <w:t xml:space="preserve">’, in </w:t>
      </w:r>
      <w:r w:rsidRPr="00236F57">
        <w:rPr>
          <w:rFonts w:ascii="Calibri" w:eastAsia="Times New Roman" w:hAnsi="Calibri" w:cs="Times New Roman"/>
          <w:i/>
          <w:iCs/>
          <w:noProof/>
          <w:lang w:val="fr-FR"/>
        </w:rPr>
        <w:t>Human Vaccines and Immunotherapeutics</w:t>
      </w:r>
      <w:r w:rsidRPr="00236F57">
        <w:rPr>
          <w:rFonts w:ascii="Calibri" w:eastAsia="Times New Roman" w:hAnsi="Calibri" w:cs="Times New Roman"/>
          <w:noProof/>
          <w:lang w:val="fr-FR"/>
        </w:rPr>
        <w:t>. Taylor &amp; Francis, pp. 480–487. doi: 10.4161/hv.23223.</w:t>
      </w:r>
    </w:p>
    <w:p w14:paraId="36762FDB"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Nash, J. A.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06) ‘The Peptidoglycan-Degrading Property of Lysozyme Is Not Required for Bactericidal Activity In Vivo’, </w:t>
      </w:r>
      <w:r w:rsidRPr="00870ABA">
        <w:rPr>
          <w:rFonts w:ascii="Calibri" w:eastAsia="Times New Roman" w:hAnsi="Calibri" w:cs="Times New Roman"/>
          <w:i/>
          <w:iCs/>
          <w:noProof/>
        </w:rPr>
        <w:t>The Journal of Immunology</w:t>
      </w:r>
      <w:r w:rsidRPr="00870ABA">
        <w:rPr>
          <w:rFonts w:ascii="Calibri" w:eastAsia="Times New Roman" w:hAnsi="Calibri" w:cs="Times New Roman"/>
          <w:noProof/>
        </w:rPr>
        <w:t>. American Association of Immunologists, 177(1), pp. 519–526. doi: 10.4049/jimmunol.177.1.519.</w:t>
      </w:r>
    </w:p>
    <w:p w14:paraId="6F16A465" w14:textId="04509CC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Needham, A. J.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4) ‘Drosophila melanogaster as a model host for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infection’, </w:t>
      </w:r>
      <w:r w:rsidRPr="00870ABA">
        <w:rPr>
          <w:rFonts w:ascii="Calibri" w:eastAsia="Times New Roman" w:hAnsi="Calibri" w:cs="Times New Roman"/>
          <w:i/>
          <w:iCs/>
          <w:noProof/>
        </w:rPr>
        <w:t>Microbiology</w:t>
      </w:r>
      <w:r w:rsidRPr="00870ABA">
        <w:rPr>
          <w:rFonts w:ascii="Calibri" w:eastAsia="Times New Roman" w:hAnsi="Calibri" w:cs="Times New Roman"/>
          <w:noProof/>
        </w:rPr>
        <w:t>, 150(7), pp. 2347–2355. doi: 10.1099/mic.0.27116-0.</w:t>
      </w:r>
    </w:p>
    <w:p w14:paraId="52ADAD9A" w14:textId="123336DD"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Neth, O.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2) ‘Enhancement of Complement Activation and Opsonophagocytosis by Complexes of Mannose-Binding Lectin with Mannose-Binding Lectin-Associated Serine Protease After Binding to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The Journal of Immunology</w:t>
      </w:r>
      <w:r w:rsidRPr="00870ABA">
        <w:rPr>
          <w:rFonts w:ascii="Calibri" w:eastAsia="Times New Roman" w:hAnsi="Calibri" w:cs="Times New Roman"/>
          <w:noProof/>
        </w:rPr>
        <w:t>, 169(8), pp. 4430–4436. doi: 10.4049/jimmunol.169.8.4430.</w:t>
      </w:r>
    </w:p>
    <w:p w14:paraId="6BE9D0F9" w14:textId="0243908E"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Neuhaus, F. C. and Baddiley, J. (2003) ‘A Continuum of Anionic Charge: Structures and Functions of D- Alanyl- Teichoic Acids in </w:t>
      </w:r>
      <w:r w:rsidR="00AE6915" w:rsidRPr="00AE6915">
        <w:rPr>
          <w:rFonts w:ascii="Calibri" w:eastAsia="Times New Roman" w:hAnsi="Calibri" w:cs="Times New Roman"/>
          <w:noProof/>
        </w:rPr>
        <w:t>Gram-</w:t>
      </w:r>
      <w:r w:rsidRPr="00870ABA">
        <w:rPr>
          <w:rFonts w:ascii="Calibri" w:eastAsia="Times New Roman" w:hAnsi="Calibri" w:cs="Times New Roman"/>
          <w:noProof/>
        </w:rPr>
        <w:t xml:space="preserve"> Positive Bacteria’, </w:t>
      </w:r>
      <w:r w:rsidRPr="00870ABA">
        <w:rPr>
          <w:rFonts w:ascii="Calibri" w:eastAsia="Times New Roman" w:hAnsi="Calibri" w:cs="Times New Roman"/>
          <w:i/>
          <w:iCs/>
          <w:noProof/>
        </w:rPr>
        <w:t>Microbiology and Molecular Biology Reviews</w:t>
      </w:r>
      <w:r w:rsidRPr="00870ABA">
        <w:rPr>
          <w:rFonts w:ascii="Calibri" w:eastAsia="Times New Roman" w:hAnsi="Calibri" w:cs="Times New Roman"/>
          <w:noProof/>
        </w:rPr>
        <w:t>, 67(4), p. 686. doi: 10.1128/MMBR.67.4.686.</w:t>
      </w:r>
    </w:p>
    <w:p w14:paraId="0402CD1B" w14:textId="0440B555"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Nippe, N.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1) ‘Subcutaneous infection with </w:t>
      </w:r>
      <w:r w:rsidR="00F45958" w:rsidRPr="00F45958">
        <w:rPr>
          <w:rFonts w:ascii="Calibri" w:eastAsia="Times New Roman" w:hAnsi="Calibri" w:cs="Times New Roman"/>
          <w:i/>
          <w:iCs/>
          <w:noProof/>
        </w:rPr>
        <w:t>S. aureus</w:t>
      </w:r>
      <w:r w:rsidR="0073580A" w:rsidRPr="0073580A">
        <w:rPr>
          <w:rFonts w:ascii="Calibri" w:eastAsia="Times New Roman" w:hAnsi="Calibri" w:cs="Times New Roman"/>
          <w:i/>
          <w:iCs/>
          <w:noProof/>
        </w:rPr>
        <w:t xml:space="preserve"> </w:t>
      </w:r>
      <w:r w:rsidRPr="00870ABA">
        <w:rPr>
          <w:rFonts w:ascii="Calibri" w:eastAsia="Times New Roman" w:hAnsi="Calibri" w:cs="Times New Roman"/>
          <w:noProof/>
        </w:rPr>
        <w:t xml:space="preserve">in mice reveals association of resistance with influx of neutrophils and Th2 response.’, </w:t>
      </w:r>
      <w:r w:rsidRPr="00870ABA">
        <w:rPr>
          <w:rFonts w:ascii="Calibri" w:eastAsia="Times New Roman" w:hAnsi="Calibri" w:cs="Times New Roman"/>
          <w:i/>
          <w:iCs/>
          <w:noProof/>
        </w:rPr>
        <w:t>The Journal of investigative dermatology</w:t>
      </w:r>
      <w:r w:rsidRPr="00870ABA">
        <w:rPr>
          <w:rFonts w:ascii="Calibri" w:eastAsia="Times New Roman" w:hAnsi="Calibri" w:cs="Times New Roman"/>
          <w:noProof/>
        </w:rPr>
        <w:t>, 131, pp. 125–132. doi: 10.1038/jid.2010.282.</w:t>
      </w:r>
    </w:p>
    <w:p w14:paraId="7A8346F8" w14:textId="77777777" w:rsidR="00870ABA" w:rsidRPr="00236F57" w:rsidRDefault="00870ABA" w:rsidP="00870ABA">
      <w:pPr>
        <w:widowControl w:val="0"/>
        <w:autoSpaceDE w:val="0"/>
        <w:autoSpaceDN w:val="0"/>
        <w:adjustRightInd w:val="0"/>
        <w:spacing w:after="240" w:line="240" w:lineRule="auto"/>
        <w:rPr>
          <w:rFonts w:ascii="Calibri" w:eastAsia="Times New Roman" w:hAnsi="Calibri" w:cs="Times New Roman"/>
          <w:noProof/>
          <w:lang w:val="fr-FR"/>
        </w:rPr>
      </w:pPr>
      <w:r w:rsidRPr="00236F57">
        <w:rPr>
          <w:rFonts w:ascii="Calibri" w:eastAsia="Times New Roman" w:hAnsi="Calibri" w:cs="Times New Roman"/>
          <w:noProof/>
          <w:lang w:val="fr-FR"/>
        </w:rPr>
        <w:t xml:space="preserve">Norgard, M. V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1996) ‘Activation of human monocytic cells by Treponema pallidum and Borrelia burgdorferi lipoproteins and synthetic lipopeptides proceeds via a pathway distinct from that of lipopolysaccharide but involves the transcriptional activator NF-</w:t>
      </w:r>
      <w:r w:rsidRPr="00870ABA">
        <w:rPr>
          <w:rFonts w:ascii="Calibri" w:eastAsia="Times New Roman" w:hAnsi="Calibri" w:cs="Times New Roman"/>
          <w:noProof/>
        </w:rPr>
        <w:t>κ</w:t>
      </w:r>
      <w:r w:rsidRPr="00236F57">
        <w:rPr>
          <w:rFonts w:ascii="Calibri" w:eastAsia="Times New Roman" w:hAnsi="Calibri" w:cs="Times New Roman"/>
          <w:noProof/>
          <w:lang w:val="fr-FR"/>
        </w:rPr>
        <w:t xml:space="preserve">B’, </w:t>
      </w:r>
      <w:r w:rsidRPr="00236F57">
        <w:rPr>
          <w:rFonts w:ascii="Calibri" w:eastAsia="Times New Roman" w:hAnsi="Calibri" w:cs="Times New Roman"/>
          <w:i/>
          <w:iCs/>
          <w:noProof/>
          <w:lang w:val="fr-FR"/>
        </w:rPr>
        <w:t>Infection and Immunity</w:t>
      </w:r>
      <w:r w:rsidRPr="00236F57">
        <w:rPr>
          <w:rFonts w:ascii="Calibri" w:eastAsia="Times New Roman" w:hAnsi="Calibri" w:cs="Times New Roman"/>
          <w:noProof/>
          <w:lang w:val="fr-FR"/>
        </w:rPr>
        <w:t>, 64(9), pp. 3845–3852.</w:t>
      </w:r>
    </w:p>
    <w:p w14:paraId="194680D9" w14:textId="2D88FF40" w:rsidR="00870ABA" w:rsidRPr="00236F57" w:rsidRDefault="00870ABA" w:rsidP="00870ABA">
      <w:pPr>
        <w:widowControl w:val="0"/>
        <w:autoSpaceDE w:val="0"/>
        <w:autoSpaceDN w:val="0"/>
        <w:adjustRightInd w:val="0"/>
        <w:spacing w:after="240" w:line="240" w:lineRule="auto"/>
        <w:rPr>
          <w:rFonts w:ascii="Calibri" w:eastAsia="Times New Roman" w:hAnsi="Calibri" w:cs="Times New Roman"/>
          <w:noProof/>
          <w:lang w:val="fr-FR"/>
        </w:rPr>
      </w:pPr>
      <w:r w:rsidRPr="00236F57">
        <w:rPr>
          <w:rFonts w:ascii="Calibri" w:eastAsia="Times New Roman" w:hAnsi="Calibri" w:cs="Times New Roman"/>
          <w:noProof/>
          <w:lang w:val="fr-FR"/>
        </w:rPr>
        <w:t xml:space="preserve">Nouwen, J.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2004) ‘Human factor in </w:t>
      </w:r>
      <w:r w:rsidR="00E45587" w:rsidRPr="00E45587">
        <w:rPr>
          <w:rFonts w:ascii="Calibri" w:eastAsia="Times New Roman" w:hAnsi="Calibri" w:cs="Times New Roman"/>
          <w:i/>
          <w:iCs/>
          <w:noProof/>
          <w:lang w:val="fr-FR"/>
        </w:rPr>
        <w:t>Staphylococcus aureus</w:t>
      </w:r>
      <w:r w:rsidRPr="00236F57">
        <w:rPr>
          <w:rFonts w:ascii="Calibri" w:eastAsia="Times New Roman" w:hAnsi="Calibri" w:cs="Times New Roman"/>
          <w:noProof/>
          <w:lang w:val="fr-FR"/>
        </w:rPr>
        <w:t xml:space="preserve"> nasal carriage’, </w:t>
      </w:r>
      <w:r w:rsidRPr="00236F57">
        <w:rPr>
          <w:rFonts w:ascii="Calibri" w:eastAsia="Times New Roman" w:hAnsi="Calibri" w:cs="Times New Roman"/>
          <w:i/>
          <w:iCs/>
          <w:noProof/>
          <w:lang w:val="fr-FR"/>
        </w:rPr>
        <w:t>Infect.Immun.</w:t>
      </w:r>
      <w:r w:rsidRPr="00236F57">
        <w:rPr>
          <w:rFonts w:ascii="Calibri" w:eastAsia="Times New Roman" w:hAnsi="Calibri" w:cs="Times New Roman"/>
          <w:noProof/>
          <w:lang w:val="fr-FR"/>
        </w:rPr>
        <w:t xml:space="preserve"> American Society for Microbiology (ASM), 72(0019–9567 (Print)), pp. 6685–6688. doi: 10.1128/IAI.72.11.6685-6688.2004.</w:t>
      </w:r>
    </w:p>
    <w:p w14:paraId="40C9B5E9" w14:textId="6BF611DB" w:rsidR="00870ABA" w:rsidRPr="00236F57" w:rsidRDefault="00870ABA" w:rsidP="00870ABA">
      <w:pPr>
        <w:widowControl w:val="0"/>
        <w:autoSpaceDE w:val="0"/>
        <w:autoSpaceDN w:val="0"/>
        <w:adjustRightInd w:val="0"/>
        <w:spacing w:after="240" w:line="240" w:lineRule="auto"/>
        <w:rPr>
          <w:rFonts w:ascii="Calibri" w:eastAsia="Times New Roman" w:hAnsi="Calibri" w:cs="Times New Roman"/>
          <w:noProof/>
          <w:lang w:val="fr-FR"/>
        </w:rPr>
      </w:pPr>
      <w:r w:rsidRPr="00236F57">
        <w:rPr>
          <w:rFonts w:ascii="Calibri" w:eastAsia="Times New Roman" w:hAnsi="Calibri" w:cs="Times New Roman"/>
          <w:noProof/>
          <w:lang w:val="fr-FR"/>
        </w:rPr>
        <w:t xml:space="preserve">Novick, R. P.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1995) ‘The agr P2 operon: An autocatalytic sensory transduction system in </w:t>
      </w:r>
      <w:r w:rsidR="00E45587" w:rsidRPr="00E45587">
        <w:rPr>
          <w:rFonts w:ascii="Calibri" w:eastAsia="Times New Roman" w:hAnsi="Calibri" w:cs="Times New Roman"/>
          <w:i/>
          <w:iCs/>
          <w:noProof/>
          <w:lang w:val="fr-FR"/>
        </w:rPr>
        <w:t>Staphylococcus aureus</w:t>
      </w:r>
      <w:r w:rsidRPr="00236F57">
        <w:rPr>
          <w:rFonts w:ascii="Calibri" w:eastAsia="Times New Roman" w:hAnsi="Calibri" w:cs="Times New Roman"/>
          <w:noProof/>
          <w:lang w:val="fr-FR"/>
        </w:rPr>
        <w:t xml:space="preserve">’, </w:t>
      </w:r>
      <w:r w:rsidRPr="00236F57">
        <w:rPr>
          <w:rFonts w:ascii="Calibri" w:eastAsia="Times New Roman" w:hAnsi="Calibri" w:cs="Times New Roman"/>
          <w:i/>
          <w:iCs/>
          <w:noProof/>
          <w:lang w:val="fr-FR"/>
        </w:rPr>
        <w:t>MGG Molecular &amp; General Genetics</w:t>
      </w:r>
      <w:r w:rsidRPr="00236F57">
        <w:rPr>
          <w:rFonts w:ascii="Calibri" w:eastAsia="Times New Roman" w:hAnsi="Calibri" w:cs="Times New Roman"/>
          <w:noProof/>
          <w:lang w:val="fr-FR"/>
        </w:rPr>
        <w:t>. Springer-Verlag, 248(4), pp. 446–458. doi: 10.1007/BF02191645.</w:t>
      </w:r>
    </w:p>
    <w:p w14:paraId="15548483"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Nüsslein-Volhard, C. (Christiane) and Dahm, R. (2002) </w:t>
      </w:r>
      <w:r w:rsidRPr="00236F57">
        <w:rPr>
          <w:rFonts w:ascii="Calibri" w:eastAsia="Times New Roman" w:hAnsi="Calibri" w:cs="Times New Roman"/>
          <w:i/>
          <w:iCs/>
          <w:noProof/>
          <w:lang w:val="fr-FR"/>
        </w:rPr>
        <w:t>Zebrafish : a practical approach</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Oxford University Press.</w:t>
      </w:r>
    </w:p>
    <w:p w14:paraId="666C5966"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lastRenderedPageBreak/>
        <w:t xml:space="preserve">O’Neill, L. A. J. and Bowie, A. G. (2007) ‘The family of five: TIR-domain-containing adaptors in Toll-like receptor signalling’, </w:t>
      </w:r>
      <w:r w:rsidRPr="00870ABA">
        <w:rPr>
          <w:rFonts w:ascii="Calibri" w:eastAsia="Times New Roman" w:hAnsi="Calibri" w:cs="Times New Roman"/>
          <w:i/>
          <w:iCs/>
          <w:noProof/>
        </w:rPr>
        <w:t>Nature Reviews Immunology</w:t>
      </w:r>
      <w:r w:rsidRPr="00870ABA">
        <w:rPr>
          <w:rFonts w:ascii="Calibri" w:eastAsia="Times New Roman" w:hAnsi="Calibri" w:cs="Times New Roman"/>
          <w:noProof/>
        </w:rPr>
        <w:t>. Nature Publishing Group, pp. 353–364. doi: 10.1038/nri2079.</w:t>
      </w:r>
    </w:p>
    <w:p w14:paraId="65AE86A7"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O’Neill, L. A. J., Golenbock, D. and Bowie, A. G. (2013) ‘The history of Toll-like receptors-redefining innate immunity’, </w:t>
      </w:r>
      <w:r w:rsidRPr="00870ABA">
        <w:rPr>
          <w:rFonts w:ascii="Calibri" w:eastAsia="Times New Roman" w:hAnsi="Calibri" w:cs="Times New Roman"/>
          <w:i/>
          <w:iCs/>
          <w:noProof/>
        </w:rPr>
        <w:t>Nature Reviews Immunology</w:t>
      </w:r>
      <w:r w:rsidRPr="00870ABA">
        <w:rPr>
          <w:rFonts w:ascii="Calibri" w:eastAsia="Times New Roman" w:hAnsi="Calibri" w:cs="Times New Roman"/>
          <w:noProof/>
        </w:rPr>
        <w:t>. Nature Publishing Group, pp. 453–460. doi: 10.1038/nri3446.</w:t>
      </w:r>
    </w:p>
    <w:p w14:paraId="7370A462"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O’Shea, J. and Paul, W. E. (2010) ‘Mechanisms underlying lineage commitment and plasticity of helper CD4 + T cells’, </w:t>
      </w:r>
      <w:r w:rsidRPr="00870ABA">
        <w:rPr>
          <w:rFonts w:ascii="Calibri" w:eastAsia="Times New Roman" w:hAnsi="Calibri" w:cs="Times New Roman"/>
          <w:i/>
          <w:iCs/>
          <w:noProof/>
        </w:rPr>
        <w:t>Science</w:t>
      </w:r>
      <w:r w:rsidRPr="00870ABA">
        <w:rPr>
          <w:rFonts w:ascii="Calibri" w:eastAsia="Times New Roman" w:hAnsi="Calibri" w:cs="Times New Roman"/>
          <w:noProof/>
        </w:rPr>
        <w:t>, pp. 1098–1102. doi: 10.1126/science.1178334.</w:t>
      </w:r>
    </w:p>
    <w:p w14:paraId="435F3D23" w14:textId="77777777" w:rsidR="00870ABA" w:rsidRPr="00236F57" w:rsidRDefault="00870ABA" w:rsidP="00870ABA">
      <w:pPr>
        <w:widowControl w:val="0"/>
        <w:autoSpaceDE w:val="0"/>
        <w:autoSpaceDN w:val="0"/>
        <w:adjustRightInd w:val="0"/>
        <w:spacing w:after="240" w:line="240" w:lineRule="auto"/>
        <w:rPr>
          <w:rFonts w:ascii="Calibri" w:eastAsia="Times New Roman" w:hAnsi="Calibri" w:cs="Times New Roman"/>
          <w:noProof/>
          <w:lang w:val="fr-FR"/>
        </w:rPr>
      </w:pPr>
      <w:r w:rsidRPr="00236F57">
        <w:rPr>
          <w:rFonts w:ascii="Calibri" w:eastAsia="Times New Roman" w:hAnsi="Calibri" w:cs="Times New Roman"/>
          <w:noProof/>
          <w:lang w:val="fr-FR"/>
        </w:rPr>
        <w:t xml:space="preserve">Oehlers, S. H.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2011) ‘The inflammatory bowel disease (IBD) susceptibility genes NOD1 and NOD2 have conserved anti-bacterial roles in zebrafish’, </w:t>
      </w:r>
      <w:r w:rsidRPr="00236F57">
        <w:rPr>
          <w:rFonts w:ascii="Calibri" w:eastAsia="Times New Roman" w:hAnsi="Calibri" w:cs="Times New Roman"/>
          <w:i/>
          <w:iCs/>
          <w:noProof/>
          <w:lang w:val="fr-FR"/>
        </w:rPr>
        <w:t>Disease Models &amp; Mechanisms</w:t>
      </w:r>
      <w:r w:rsidRPr="00236F57">
        <w:rPr>
          <w:rFonts w:ascii="Calibri" w:eastAsia="Times New Roman" w:hAnsi="Calibri" w:cs="Times New Roman"/>
          <w:noProof/>
          <w:lang w:val="fr-FR"/>
        </w:rPr>
        <w:t>, 4(6), pp. 832–841. doi: 10.1242/dmm.006122.</w:t>
      </w:r>
    </w:p>
    <w:p w14:paraId="37B9332B"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Ogston, A. (1881) ‘Micro-organisms in Surgical Diseases’, </w:t>
      </w:r>
      <w:r w:rsidRPr="00870ABA">
        <w:rPr>
          <w:rFonts w:ascii="Calibri" w:eastAsia="Times New Roman" w:hAnsi="Calibri" w:cs="Times New Roman"/>
          <w:i/>
          <w:iCs/>
          <w:noProof/>
        </w:rPr>
        <w:t>British Medical Journal</w:t>
      </w:r>
      <w:r w:rsidRPr="00870ABA">
        <w:rPr>
          <w:rFonts w:ascii="Calibri" w:eastAsia="Times New Roman" w:hAnsi="Calibri" w:cs="Times New Roman"/>
          <w:noProof/>
        </w:rPr>
        <w:t>. doi: 10.1136/bmj.1.1054.369.</w:t>
      </w:r>
    </w:p>
    <w:p w14:paraId="56ECCF16" w14:textId="60BB8874"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Olaru, F. and Jensen, L. E. (2010)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stimulates neutrophil targeting chemokine expression in keratinocytes through an autocrine IL-1α signaling loop’, </w:t>
      </w:r>
      <w:r w:rsidRPr="00870ABA">
        <w:rPr>
          <w:rFonts w:ascii="Calibri" w:eastAsia="Times New Roman" w:hAnsi="Calibri" w:cs="Times New Roman"/>
          <w:i/>
          <w:iCs/>
          <w:noProof/>
        </w:rPr>
        <w:t>Journal of Investigative Dermatology</w:t>
      </w:r>
      <w:r w:rsidRPr="00870ABA">
        <w:rPr>
          <w:rFonts w:ascii="Calibri" w:eastAsia="Times New Roman" w:hAnsi="Calibri" w:cs="Times New Roman"/>
          <w:noProof/>
        </w:rPr>
        <w:t>. NIH Public Access, 130(7), pp. 1866–1876. doi: 10.1038/jid.2010.37.</w:t>
      </w:r>
    </w:p>
    <w:p w14:paraId="55D1705C"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Oliveira-Nascimento, L., Massari, P. and Wetzler, L. M. (2012) ‘The role of TLR2 ininfection and immunity’, </w:t>
      </w:r>
      <w:r w:rsidRPr="00870ABA">
        <w:rPr>
          <w:rFonts w:ascii="Calibri" w:eastAsia="Times New Roman" w:hAnsi="Calibri" w:cs="Times New Roman"/>
          <w:i/>
          <w:iCs/>
          <w:noProof/>
        </w:rPr>
        <w:t>Frontiers in Immunology</w:t>
      </w:r>
      <w:r w:rsidRPr="00870ABA">
        <w:rPr>
          <w:rFonts w:ascii="Calibri" w:eastAsia="Times New Roman" w:hAnsi="Calibri" w:cs="Times New Roman"/>
          <w:noProof/>
        </w:rPr>
        <w:t>. Frontiers Media SA, p. 79. doi: 10.3389/fimmu.2012.00079.</w:t>
      </w:r>
    </w:p>
    <w:p w14:paraId="5ED04C71"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De Oliveira, S., Rosowski, E. E. and Huttenlocher, A. (2016) ‘Neutrophil migration in infection and wound repair: Going forward in reverse’, </w:t>
      </w:r>
      <w:r w:rsidRPr="00870ABA">
        <w:rPr>
          <w:rFonts w:ascii="Calibri" w:eastAsia="Times New Roman" w:hAnsi="Calibri" w:cs="Times New Roman"/>
          <w:i/>
          <w:iCs/>
          <w:noProof/>
        </w:rPr>
        <w:t>Nature Reviews Immunology</w:t>
      </w:r>
      <w:r w:rsidRPr="00870ABA">
        <w:rPr>
          <w:rFonts w:ascii="Calibri" w:eastAsia="Times New Roman" w:hAnsi="Calibri" w:cs="Times New Roman"/>
          <w:noProof/>
        </w:rPr>
        <w:t>. NIH Public Access, pp. 378–391. doi: 10.1038/nri.2016.49.</w:t>
      </w:r>
    </w:p>
    <w:p w14:paraId="78116EC7"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Opal, S. M. and DePalo, V. A. (2000) ‘Anti-inflammatory cytokines.’, </w:t>
      </w:r>
      <w:r w:rsidRPr="00870ABA">
        <w:rPr>
          <w:rFonts w:ascii="Calibri" w:eastAsia="Times New Roman" w:hAnsi="Calibri" w:cs="Times New Roman"/>
          <w:i/>
          <w:iCs/>
          <w:noProof/>
        </w:rPr>
        <w:t>Chest</w:t>
      </w:r>
      <w:r w:rsidRPr="00870ABA">
        <w:rPr>
          <w:rFonts w:ascii="Calibri" w:eastAsia="Times New Roman" w:hAnsi="Calibri" w:cs="Times New Roman"/>
          <w:noProof/>
        </w:rPr>
        <w:t>, 117(4), pp. 1162–72.</w:t>
      </w:r>
    </w:p>
    <w:p w14:paraId="4FD3BF6E" w14:textId="60ED9D02"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Otto, M. (2009) ‘</w:t>
      </w:r>
      <w:r w:rsidR="00EB414E" w:rsidRPr="00EB414E">
        <w:rPr>
          <w:rFonts w:ascii="Calibri" w:eastAsia="Times New Roman" w:hAnsi="Calibri" w:cs="Times New Roman"/>
          <w:i/>
          <w:iCs/>
          <w:noProof/>
        </w:rPr>
        <w:t>Staphylococcus epidermidis</w:t>
      </w:r>
      <w:r w:rsidRPr="00870ABA">
        <w:rPr>
          <w:rFonts w:ascii="Calibri" w:eastAsia="Times New Roman" w:hAnsi="Calibri" w:cs="Times New Roman"/>
          <w:noProof/>
        </w:rPr>
        <w:t xml:space="preserve">--the “accidental” pathogen.’, </w:t>
      </w:r>
      <w:r w:rsidRPr="00870ABA">
        <w:rPr>
          <w:rFonts w:ascii="Calibri" w:eastAsia="Times New Roman" w:hAnsi="Calibri" w:cs="Times New Roman"/>
          <w:i/>
          <w:iCs/>
          <w:noProof/>
        </w:rPr>
        <w:t>Nature reviews. Microbiology</w:t>
      </w:r>
      <w:r w:rsidRPr="00870ABA">
        <w:rPr>
          <w:rFonts w:ascii="Calibri" w:eastAsia="Times New Roman" w:hAnsi="Calibri" w:cs="Times New Roman"/>
          <w:noProof/>
        </w:rPr>
        <w:t>. NIH Public Access, 7(8), pp. 555–67. doi: 10.1038/nrmicro2182.</w:t>
      </w:r>
    </w:p>
    <w:p w14:paraId="0963B19C" w14:textId="53E59FB4"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Otto, M. (2014)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toxins.’, </w:t>
      </w:r>
      <w:r w:rsidRPr="00870ABA">
        <w:rPr>
          <w:rFonts w:ascii="Calibri" w:eastAsia="Times New Roman" w:hAnsi="Calibri" w:cs="Times New Roman"/>
          <w:i/>
          <w:iCs/>
          <w:noProof/>
        </w:rPr>
        <w:t>Current opinion in microbiology</w:t>
      </w:r>
      <w:r w:rsidRPr="00870ABA">
        <w:rPr>
          <w:rFonts w:ascii="Calibri" w:eastAsia="Times New Roman" w:hAnsi="Calibri" w:cs="Times New Roman"/>
          <w:noProof/>
        </w:rPr>
        <w:t>. NIH Public Access, 17, pp. 32–7. doi: 10.1016/j.mib.2013.11.004.</w:t>
      </w:r>
    </w:p>
    <w:p w14:paraId="50A16E8F"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Palmer, C.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7) ‘Development of the Human Infant Intestinal Microbiota’, </w:t>
      </w:r>
      <w:r w:rsidRPr="00870ABA">
        <w:rPr>
          <w:rFonts w:ascii="Calibri" w:eastAsia="Times New Roman" w:hAnsi="Calibri" w:cs="Times New Roman"/>
          <w:i/>
          <w:iCs/>
          <w:noProof/>
        </w:rPr>
        <w:t>PLoS Biol</w:t>
      </w:r>
      <w:r w:rsidRPr="00870ABA">
        <w:rPr>
          <w:rFonts w:ascii="Calibri" w:eastAsia="Times New Roman" w:hAnsi="Calibri" w:cs="Times New Roman"/>
          <w:noProof/>
        </w:rPr>
        <w:t>, 5(7). doi: 10.1371/journal.pbio.</w:t>
      </w:r>
    </w:p>
    <w:p w14:paraId="5C1B4953"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Papayannopoulos, V.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0) ‘Neutrophil elastase and myeloperoxidase regulate the formation of neutrophil extracellular traps’, </w:t>
      </w:r>
      <w:r w:rsidRPr="00870ABA">
        <w:rPr>
          <w:rFonts w:ascii="Calibri" w:eastAsia="Times New Roman" w:hAnsi="Calibri" w:cs="Times New Roman"/>
          <w:i/>
          <w:iCs/>
          <w:noProof/>
        </w:rPr>
        <w:t>Journal of Cell Biology</w:t>
      </w:r>
      <w:r w:rsidRPr="00870ABA">
        <w:rPr>
          <w:rFonts w:ascii="Calibri" w:eastAsia="Times New Roman" w:hAnsi="Calibri" w:cs="Times New Roman"/>
          <w:noProof/>
        </w:rPr>
        <w:t>, 191(3), pp. 677–691. doi: 10.1083/jcb.201006052.</w:t>
      </w:r>
    </w:p>
    <w:p w14:paraId="1DD8EC24"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Park, S.-K., Lee, J. S. and Choi, E. K. (2014) ‘Global knockdown of microRNAs affects the </w:t>
      </w:r>
      <w:r w:rsidRPr="00870ABA">
        <w:rPr>
          <w:rFonts w:ascii="Calibri" w:eastAsia="Times New Roman" w:hAnsi="Calibri" w:cs="Times New Roman"/>
          <w:noProof/>
        </w:rPr>
        <w:lastRenderedPageBreak/>
        <w:t xml:space="preserve">expression of growth factors and cytokines in human adipose-derived mesenchymal stem cells’, </w:t>
      </w:r>
      <w:r w:rsidRPr="00870ABA">
        <w:rPr>
          <w:rFonts w:ascii="Calibri" w:eastAsia="Times New Roman" w:hAnsi="Calibri" w:cs="Times New Roman"/>
          <w:i/>
          <w:iCs/>
          <w:noProof/>
        </w:rPr>
        <w:t>BMB Rep</w:t>
      </w:r>
      <w:r w:rsidRPr="00870ABA">
        <w:rPr>
          <w:rFonts w:ascii="Calibri" w:eastAsia="Times New Roman" w:hAnsi="Calibri" w:cs="Times New Roman"/>
          <w:noProof/>
        </w:rPr>
        <w:t>, 47(8), pp. 469–474. doi: 10.5483/BMBRep.2014.47.8.106.</w:t>
      </w:r>
    </w:p>
    <w:p w14:paraId="25E7E5A4" w14:textId="19BF09A8"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Percy, M. G. and Gründling, A. (2014) ‘Lipoteichoic Acid Synthesis and Function in </w:t>
      </w:r>
      <w:r w:rsidR="00AE6915" w:rsidRPr="00AE6915">
        <w:rPr>
          <w:rFonts w:ascii="Calibri" w:eastAsia="Times New Roman" w:hAnsi="Calibri" w:cs="Times New Roman"/>
          <w:noProof/>
        </w:rPr>
        <w:t>Gram-</w:t>
      </w:r>
      <w:r w:rsidRPr="00870ABA">
        <w:rPr>
          <w:rFonts w:ascii="Calibri" w:eastAsia="Times New Roman" w:hAnsi="Calibri" w:cs="Times New Roman"/>
          <w:noProof/>
        </w:rPr>
        <w:t xml:space="preserve">Positive Bacteria’, </w:t>
      </w:r>
      <w:r w:rsidRPr="00870ABA">
        <w:rPr>
          <w:rFonts w:ascii="Calibri" w:eastAsia="Times New Roman" w:hAnsi="Calibri" w:cs="Times New Roman"/>
          <w:i/>
          <w:iCs/>
          <w:noProof/>
        </w:rPr>
        <w:t>Annual Review of Microbiology</w:t>
      </w:r>
      <w:r w:rsidRPr="00870ABA">
        <w:rPr>
          <w:rFonts w:ascii="Calibri" w:eastAsia="Times New Roman" w:hAnsi="Calibri" w:cs="Times New Roman"/>
          <w:noProof/>
        </w:rPr>
        <w:t>. Annual Reviews, 68(1), pp. 81–100. doi: 10.1146/annurev-micro-091213-112949.</w:t>
      </w:r>
    </w:p>
    <w:p w14:paraId="4C617FC5" w14:textId="6A43F351"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Peschel, A.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1)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Resistance to Human Defensins and Evasion of Neutrophil Killing via the Novel Virulence Factor Mprf Is Based on Modification of Membrane Lipids with l-Lysine’, </w:t>
      </w:r>
      <w:r w:rsidRPr="00870ABA">
        <w:rPr>
          <w:rFonts w:ascii="Calibri" w:eastAsia="Times New Roman" w:hAnsi="Calibri" w:cs="Times New Roman"/>
          <w:i/>
          <w:iCs/>
          <w:noProof/>
        </w:rPr>
        <w:t>The Journal of Experimental Medicine</w:t>
      </w:r>
      <w:r w:rsidRPr="00870ABA">
        <w:rPr>
          <w:rFonts w:ascii="Calibri" w:eastAsia="Times New Roman" w:hAnsi="Calibri" w:cs="Times New Roman"/>
          <w:noProof/>
        </w:rPr>
        <w:t>. The Rockefeller University Press, 193(9), pp. 1067–1076. doi: 10.1084/jem.193.9.1067.</w:t>
      </w:r>
    </w:p>
    <w:p w14:paraId="536F9570"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Pfeffer, K.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3) ‘Mice deficient for the 55 kd tumor necrosis factor receptor are resistant to endotoxic shock, yet succumb to L. monocytogenes infection’, </w:t>
      </w:r>
      <w:r w:rsidRPr="00870ABA">
        <w:rPr>
          <w:rFonts w:ascii="Calibri" w:eastAsia="Times New Roman" w:hAnsi="Calibri" w:cs="Times New Roman"/>
          <w:i/>
          <w:iCs/>
          <w:noProof/>
        </w:rPr>
        <w:t>Cell</w:t>
      </w:r>
      <w:r w:rsidRPr="00870ABA">
        <w:rPr>
          <w:rFonts w:ascii="Calibri" w:eastAsia="Times New Roman" w:hAnsi="Calibri" w:cs="Times New Roman"/>
          <w:noProof/>
        </w:rPr>
        <w:t>, 73(3), pp. 457–467. doi: 10.1016/0092-8674(93)90134-C.</w:t>
      </w:r>
    </w:p>
    <w:p w14:paraId="7AC4C09A"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Philip, A. M. and Wang, Y. (2017) ‘Development of a Zebrafish Sepsis Model for High-Throughput Drug Discovery’, </w:t>
      </w:r>
      <w:r w:rsidRPr="00870ABA">
        <w:rPr>
          <w:rFonts w:ascii="Calibri" w:eastAsia="Times New Roman" w:hAnsi="Calibri" w:cs="Times New Roman"/>
          <w:i/>
          <w:iCs/>
          <w:noProof/>
        </w:rPr>
        <w:t>Molecular Medicine</w:t>
      </w:r>
      <w:r w:rsidRPr="00870ABA">
        <w:rPr>
          <w:rFonts w:ascii="Calibri" w:eastAsia="Times New Roman" w:hAnsi="Calibri" w:cs="Times New Roman"/>
          <w:noProof/>
        </w:rPr>
        <w:t>. The Feinstein Institute for Medical Research, 23(1), p. 1. doi: 10.2119/molmed.2016.00188.</w:t>
      </w:r>
    </w:p>
    <w:p w14:paraId="691DC8C2" w14:textId="12A731C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Pietrocola, G.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7)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Manipulates Innate Immunity through Own and Host-Expressed Proteases’, </w:t>
      </w:r>
      <w:r w:rsidRPr="00870ABA">
        <w:rPr>
          <w:rFonts w:ascii="Calibri" w:eastAsia="Times New Roman" w:hAnsi="Calibri" w:cs="Times New Roman"/>
          <w:i/>
          <w:iCs/>
          <w:noProof/>
        </w:rPr>
        <w:t>Frontiers in Cellular and Infection Microbiology</w:t>
      </w:r>
      <w:r w:rsidRPr="00870ABA">
        <w:rPr>
          <w:rFonts w:ascii="Calibri" w:eastAsia="Times New Roman" w:hAnsi="Calibri" w:cs="Times New Roman"/>
          <w:noProof/>
        </w:rPr>
        <w:t>. Frontiers, 7, p. 166. doi: 10.3389/fcimb.2017.00166.</w:t>
      </w:r>
    </w:p>
    <w:p w14:paraId="36AB9B36"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Pihl, M.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3) ‘Bacteria on catheters in patients undergoing peritoneal dialysis’, </w:t>
      </w:r>
      <w:r w:rsidRPr="00870ABA">
        <w:rPr>
          <w:rFonts w:ascii="Calibri" w:eastAsia="Times New Roman" w:hAnsi="Calibri" w:cs="Times New Roman"/>
          <w:i/>
          <w:iCs/>
          <w:noProof/>
        </w:rPr>
        <w:t>Peritoneal Dialysis International</w:t>
      </w:r>
      <w:r w:rsidRPr="00870ABA">
        <w:rPr>
          <w:rFonts w:ascii="Calibri" w:eastAsia="Times New Roman" w:hAnsi="Calibri" w:cs="Times New Roman"/>
          <w:noProof/>
        </w:rPr>
        <w:t>. Multimed Inc., 33(1), pp. 51–59. doi: 10.3747/pdi.2011.00320.</w:t>
      </w:r>
    </w:p>
    <w:p w14:paraId="706E2D32"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Pincetic, A.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4) ‘Type I and type II Fc receptors regulate innate and adaptive immunity’, </w:t>
      </w:r>
      <w:r w:rsidRPr="00870ABA">
        <w:rPr>
          <w:rFonts w:ascii="Calibri" w:eastAsia="Times New Roman" w:hAnsi="Calibri" w:cs="Times New Roman"/>
          <w:i/>
          <w:iCs/>
          <w:noProof/>
        </w:rPr>
        <w:t>Nature Immunology</w:t>
      </w:r>
      <w:r w:rsidRPr="00870ABA">
        <w:rPr>
          <w:rFonts w:ascii="Calibri" w:eastAsia="Times New Roman" w:hAnsi="Calibri" w:cs="Times New Roman"/>
          <w:noProof/>
        </w:rPr>
        <w:t>. Nature Publishing Group, 15(8), pp. 707–716. doi: 10.1038/ni.2939.</w:t>
      </w:r>
    </w:p>
    <w:p w14:paraId="4DC8DB69"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Pollackt, J. H. and Neuhaus, F. C. (1994) ‘Changes in Wall Teichoic Acid during the Rod-Sphere Transition of Bacillus subtilis 168’, </w:t>
      </w:r>
      <w:r w:rsidRPr="00870ABA">
        <w:rPr>
          <w:rFonts w:ascii="Calibri" w:eastAsia="Times New Roman" w:hAnsi="Calibri" w:cs="Times New Roman"/>
          <w:i/>
          <w:iCs/>
          <w:noProof/>
        </w:rPr>
        <w:t>JOURNAL OF BACTERIOLOGY</w:t>
      </w:r>
      <w:r w:rsidRPr="00870ABA">
        <w:rPr>
          <w:rFonts w:ascii="Calibri" w:eastAsia="Times New Roman" w:hAnsi="Calibri" w:cs="Times New Roman"/>
          <w:noProof/>
        </w:rPr>
        <w:t>, 176(23), pp. 7252–7259.</w:t>
      </w:r>
    </w:p>
    <w:p w14:paraId="2D963BEA" w14:textId="702E5A4F"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Prajsnar, T. K.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8) ‘A novel vertebrate model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infection reveals phagocyte-dependent resistance of zebrafish to non-host specialized pathogens’, </w:t>
      </w:r>
      <w:r w:rsidRPr="00870ABA">
        <w:rPr>
          <w:rFonts w:ascii="Calibri" w:eastAsia="Times New Roman" w:hAnsi="Calibri" w:cs="Times New Roman"/>
          <w:i/>
          <w:iCs/>
          <w:noProof/>
        </w:rPr>
        <w:t>Cellular Microbiology</w:t>
      </w:r>
      <w:r w:rsidRPr="00870ABA">
        <w:rPr>
          <w:rFonts w:ascii="Calibri" w:eastAsia="Times New Roman" w:hAnsi="Calibri" w:cs="Times New Roman"/>
          <w:noProof/>
        </w:rPr>
        <w:t>, 10(August), pp. 2312–2325. doi: 10.1111/j.1462-5822.2008.01213.x.</w:t>
      </w:r>
    </w:p>
    <w:p w14:paraId="778541A4" w14:textId="13D30EA2"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sv-SE"/>
        </w:rPr>
        <w:t xml:space="preserve">Prajsnar, T. K., Hamilton, R., Garcia-Lara, J., Mcvicker, G., </w:t>
      </w:r>
      <w:r w:rsidRPr="00236F57">
        <w:rPr>
          <w:rFonts w:ascii="Calibri" w:eastAsia="Times New Roman" w:hAnsi="Calibri" w:cs="Times New Roman"/>
          <w:i/>
          <w:iCs/>
          <w:noProof/>
          <w:lang w:val="sv-SE"/>
        </w:rPr>
        <w:t>et al.</w:t>
      </w:r>
      <w:r w:rsidRPr="00236F57">
        <w:rPr>
          <w:rFonts w:ascii="Calibri" w:eastAsia="Times New Roman" w:hAnsi="Calibri" w:cs="Times New Roman"/>
          <w:noProof/>
          <w:lang w:val="sv-SE"/>
        </w:rPr>
        <w:t xml:space="preserve"> </w:t>
      </w:r>
      <w:r w:rsidRPr="00870ABA">
        <w:rPr>
          <w:rFonts w:ascii="Calibri" w:eastAsia="Times New Roman" w:hAnsi="Calibri" w:cs="Times New Roman"/>
          <w:noProof/>
        </w:rPr>
        <w:t xml:space="preserve">(2012) ‘A privileged intraphagocyte niche is responsible for disseminated infection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in a zebrafish model’, </w:t>
      </w:r>
      <w:r w:rsidRPr="00870ABA">
        <w:rPr>
          <w:rFonts w:ascii="Calibri" w:eastAsia="Times New Roman" w:hAnsi="Calibri" w:cs="Times New Roman"/>
          <w:i/>
          <w:iCs/>
          <w:noProof/>
        </w:rPr>
        <w:t>Cellular Microbiology</w:t>
      </w:r>
      <w:r w:rsidRPr="00870ABA">
        <w:rPr>
          <w:rFonts w:ascii="Calibri" w:eastAsia="Times New Roman" w:hAnsi="Calibri" w:cs="Times New Roman"/>
          <w:noProof/>
        </w:rPr>
        <w:t>. Wiley-Blackwell, 14(10), pp. 1600–1619. doi: 10.1111/j.1462-5822.2012.01826.x.</w:t>
      </w:r>
    </w:p>
    <w:p w14:paraId="4E343547" w14:textId="4AC9C001"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Prajsnar, T. K., Hamilton, R., Garcia-Lara, J., McVicker, G.,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2) ‘A privileged intraphagocyte niche is responsible for disseminated infection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in </w:t>
      </w:r>
      <w:r w:rsidRPr="00870ABA">
        <w:rPr>
          <w:rFonts w:ascii="Calibri" w:eastAsia="Times New Roman" w:hAnsi="Calibri" w:cs="Times New Roman"/>
          <w:noProof/>
        </w:rPr>
        <w:lastRenderedPageBreak/>
        <w:t xml:space="preserve">a zebrafish model.’, </w:t>
      </w:r>
      <w:r w:rsidRPr="00870ABA">
        <w:rPr>
          <w:rFonts w:ascii="Calibri" w:eastAsia="Times New Roman" w:hAnsi="Calibri" w:cs="Times New Roman"/>
          <w:i/>
          <w:iCs/>
          <w:noProof/>
        </w:rPr>
        <w:t>Cellular microbiology</w:t>
      </w:r>
      <w:r w:rsidRPr="00870ABA">
        <w:rPr>
          <w:rFonts w:ascii="Calibri" w:eastAsia="Times New Roman" w:hAnsi="Calibri" w:cs="Times New Roman"/>
          <w:noProof/>
        </w:rPr>
        <w:t>, 14(10), pp. 1600–1619. doi: 10.1111/j.1462-5822.2012.01826.x.</w:t>
      </w:r>
    </w:p>
    <w:p w14:paraId="43ECB2A5" w14:textId="4762C328"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Prat, C.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9) ‘A Homolog of Formyl Peptide Receptor-Like 1 (FPRL1) Inhibitor from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FPRL1 Inhibitory Protein) That Inhibits FPRL1 and FPR’, </w:t>
      </w:r>
      <w:r w:rsidRPr="00870ABA">
        <w:rPr>
          <w:rFonts w:ascii="Calibri" w:eastAsia="Times New Roman" w:hAnsi="Calibri" w:cs="Times New Roman"/>
          <w:i/>
          <w:iCs/>
          <w:noProof/>
        </w:rPr>
        <w:t>The Journal of Immunology</w:t>
      </w:r>
      <w:r w:rsidRPr="00870ABA">
        <w:rPr>
          <w:rFonts w:ascii="Calibri" w:eastAsia="Times New Roman" w:hAnsi="Calibri" w:cs="Times New Roman"/>
          <w:noProof/>
        </w:rPr>
        <w:t>, 183(10), pp. 6569–6578. doi: 10.4049/jimmunol.0801523.</w:t>
      </w:r>
    </w:p>
    <w:p w14:paraId="6A8E3337"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Pravda, J. (2014) ‘Metabolic theory of septic shock.’, </w:t>
      </w:r>
      <w:r w:rsidRPr="00870ABA">
        <w:rPr>
          <w:rFonts w:ascii="Calibri" w:eastAsia="Times New Roman" w:hAnsi="Calibri" w:cs="Times New Roman"/>
          <w:i/>
          <w:iCs/>
          <w:noProof/>
        </w:rPr>
        <w:t>World J Crit Care Med</w:t>
      </w:r>
      <w:r w:rsidRPr="00870ABA">
        <w:rPr>
          <w:rFonts w:ascii="Calibri" w:eastAsia="Times New Roman" w:hAnsi="Calibri" w:cs="Times New Roman"/>
          <w:noProof/>
        </w:rPr>
        <w:t>. Baishideng Publishing Group Inc, 3(2), pp. 45–54. doi: 10.5492/wjccm.v3.i2.45.</w:t>
      </w:r>
    </w:p>
    <w:p w14:paraId="6C4FA590" w14:textId="3334A24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Priest, N. K.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2) ‘From genotype to phenotype: Can systems biology be used to predict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virulence’, </w:t>
      </w:r>
      <w:r w:rsidRPr="00870ABA">
        <w:rPr>
          <w:rFonts w:ascii="Calibri" w:eastAsia="Times New Roman" w:hAnsi="Calibri" w:cs="Times New Roman"/>
          <w:i/>
          <w:iCs/>
          <w:noProof/>
        </w:rPr>
        <w:t>Nature Reviews Microbiology</w:t>
      </w:r>
      <w:r w:rsidRPr="00870ABA">
        <w:rPr>
          <w:rFonts w:ascii="Calibri" w:eastAsia="Times New Roman" w:hAnsi="Calibri" w:cs="Times New Roman"/>
          <w:noProof/>
        </w:rPr>
        <w:t>. Nature Publishing Group, pp. 791–797. doi: 10.1038/nrmicro2880.</w:t>
      </w:r>
    </w:p>
    <w:p w14:paraId="468F6452"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Proctor, D. M. and Relman, D. A. (2017) ‘The Landscape Ecology and Microbiota of the Human Nose, Mouth, and Throat’, </w:t>
      </w:r>
      <w:r w:rsidRPr="00870ABA">
        <w:rPr>
          <w:rFonts w:ascii="Calibri" w:eastAsia="Times New Roman" w:hAnsi="Calibri" w:cs="Times New Roman"/>
          <w:i/>
          <w:iCs/>
          <w:noProof/>
        </w:rPr>
        <w:t>Cell Host and Microbe</w:t>
      </w:r>
      <w:r w:rsidRPr="00870ABA">
        <w:rPr>
          <w:rFonts w:ascii="Calibri" w:eastAsia="Times New Roman" w:hAnsi="Calibri" w:cs="Times New Roman"/>
          <w:noProof/>
        </w:rPr>
        <w:t>, pp. 421–432. doi: 10.1016/j.chom.2017.03.011.</w:t>
      </w:r>
    </w:p>
    <w:p w14:paraId="060883EC"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Proctor, R. A.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6) ‘Small colony variants: A pathogenic form of bacteria that facilitates persistent and recurrent infections’, </w:t>
      </w:r>
      <w:r w:rsidRPr="00870ABA">
        <w:rPr>
          <w:rFonts w:ascii="Calibri" w:eastAsia="Times New Roman" w:hAnsi="Calibri" w:cs="Times New Roman"/>
          <w:i/>
          <w:iCs/>
          <w:noProof/>
        </w:rPr>
        <w:t>Nature Reviews Microbiology</w:t>
      </w:r>
      <w:r w:rsidRPr="00870ABA">
        <w:rPr>
          <w:rFonts w:ascii="Calibri" w:eastAsia="Times New Roman" w:hAnsi="Calibri" w:cs="Times New Roman"/>
          <w:noProof/>
        </w:rPr>
        <w:t>, 4(4), pp. 295–305. doi: 10.1038/nrmicro1384.</w:t>
      </w:r>
    </w:p>
    <w:p w14:paraId="0FB997F4"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Puolakka, T. J. S.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01) ‘The Finnish Arthroplasty Register: Report of the hip register’, </w:t>
      </w:r>
      <w:r w:rsidRPr="00870ABA">
        <w:rPr>
          <w:rFonts w:ascii="Calibri" w:eastAsia="Times New Roman" w:hAnsi="Calibri" w:cs="Times New Roman"/>
          <w:i/>
          <w:iCs/>
          <w:noProof/>
        </w:rPr>
        <w:t>Acta Orthopaedica Scandinavica</w:t>
      </w:r>
      <w:r w:rsidRPr="00870ABA">
        <w:rPr>
          <w:rFonts w:ascii="Calibri" w:eastAsia="Times New Roman" w:hAnsi="Calibri" w:cs="Times New Roman"/>
          <w:noProof/>
        </w:rPr>
        <w:t>, 72(5), pp. 433–441. doi: 10.1080/000164701753532745.</w:t>
      </w:r>
    </w:p>
    <w:p w14:paraId="5E072D5A"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Purcell, M. K.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06) ‘Conservation of Toll-like receptor signaling pathways in teleost fish’, </w:t>
      </w:r>
      <w:r w:rsidRPr="00870ABA">
        <w:rPr>
          <w:rFonts w:ascii="Calibri" w:eastAsia="Times New Roman" w:hAnsi="Calibri" w:cs="Times New Roman"/>
          <w:i/>
          <w:iCs/>
          <w:noProof/>
        </w:rPr>
        <w:t>Comparative Biochemistry and Physiology Part D: Genomics and Proteomics</w:t>
      </w:r>
      <w:r w:rsidRPr="00870ABA">
        <w:rPr>
          <w:rFonts w:ascii="Calibri" w:eastAsia="Times New Roman" w:hAnsi="Calibri" w:cs="Times New Roman"/>
          <w:noProof/>
        </w:rPr>
        <w:t>. NIH Public Access, 1(1), pp. 77–88. doi: 10.1016/j.cbd.2005.07.003.</w:t>
      </w:r>
    </w:p>
    <w:p w14:paraId="5463BAFF" w14:textId="5937C0EA"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Pushkaran, A. C.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5) ‘Understanding the structure-function relationship of lysozyme resistance in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by peptidoglycan o-acetylation using molecular docking, dynamics, and lysis assay’, </w:t>
      </w:r>
      <w:r w:rsidRPr="00870ABA">
        <w:rPr>
          <w:rFonts w:ascii="Calibri" w:eastAsia="Times New Roman" w:hAnsi="Calibri" w:cs="Times New Roman"/>
          <w:i/>
          <w:iCs/>
          <w:noProof/>
        </w:rPr>
        <w:t>Journal of Chemical Information and Modeling</w:t>
      </w:r>
      <w:r w:rsidRPr="00870ABA">
        <w:rPr>
          <w:rFonts w:ascii="Calibri" w:eastAsia="Times New Roman" w:hAnsi="Calibri" w:cs="Times New Roman"/>
          <w:noProof/>
        </w:rPr>
        <w:t>, 55(4), pp. 760–770. doi: 10.1021/ci500734k.</w:t>
      </w:r>
    </w:p>
    <w:p w14:paraId="1109B8A8" w14:textId="11D38A99"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Qamar, A. and Golemi-Kotra, D. (2012) ‘Dual roles of FmtA in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cell wall biosynthesis and autolysis’, </w:t>
      </w:r>
      <w:r w:rsidRPr="00870ABA">
        <w:rPr>
          <w:rFonts w:ascii="Calibri" w:eastAsia="Times New Roman" w:hAnsi="Calibri" w:cs="Times New Roman"/>
          <w:i/>
          <w:iCs/>
          <w:noProof/>
        </w:rPr>
        <w:t>Antimicrobial Agents and Chemotherapy</w:t>
      </w:r>
      <w:r w:rsidRPr="00870ABA">
        <w:rPr>
          <w:rFonts w:ascii="Calibri" w:eastAsia="Times New Roman" w:hAnsi="Calibri" w:cs="Times New Roman"/>
          <w:noProof/>
        </w:rPr>
        <w:t>. American Society for Microbiology, 56(7), pp. 3797–3805. doi: 10.1128/AAC.00187-12.</w:t>
      </w:r>
    </w:p>
    <w:p w14:paraId="3CFDCDB6"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Qin, X.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6) ‘Micheliolide inhibits LPS-induced inflammatory response and protects mice from LPS challenge.’, </w:t>
      </w:r>
      <w:r w:rsidRPr="00870ABA">
        <w:rPr>
          <w:rFonts w:ascii="Calibri" w:eastAsia="Times New Roman" w:hAnsi="Calibri" w:cs="Times New Roman"/>
          <w:i/>
          <w:iCs/>
          <w:noProof/>
        </w:rPr>
        <w:t>Scientific reports</w:t>
      </w:r>
      <w:r w:rsidRPr="00870ABA">
        <w:rPr>
          <w:rFonts w:ascii="Calibri" w:eastAsia="Times New Roman" w:hAnsi="Calibri" w:cs="Times New Roman"/>
          <w:noProof/>
        </w:rPr>
        <w:t>. Nature Publishing Group, 6, p. 23240. doi: 10.1038/srep23240.</w:t>
      </w:r>
    </w:p>
    <w:p w14:paraId="6FC9A04C"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Quinn, M. T., Ammons, M. C. B. and DeLeo, F. R. (2006) ‘The expanding role of NADPH oxidases in health and disease: no longer just agents of death and destruction’, </w:t>
      </w:r>
      <w:r w:rsidRPr="00870ABA">
        <w:rPr>
          <w:rFonts w:ascii="Calibri" w:eastAsia="Times New Roman" w:hAnsi="Calibri" w:cs="Times New Roman"/>
          <w:i/>
          <w:iCs/>
          <w:noProof/>
        </w:rPr>
        <w:t>Clinical Science</w:t>
      </w:r>
      <w:r w:rsidRPr="00870ABA">
        <w:rPr>
          <w:rFonts w:ascii="Calibri" w:eastAsia="Times New Roman" w:hAnsi="Calibri" w:cs="Times New Roman"/>
          <w:noProof/>
        </w:rPr>
        <w:t>. Portland Press Limited, 111(1), pp. 1–20. doi: 10.1042/CS20060059.</w:t>
      </w:r>
    </w:p>
    <w:p w14:paraId="25177401" w14:textId="1EA96D8E"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Quintero, B.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1) ‘Epidemiology of </w:t>
      </w:r>
      <w:r w:rsidR="00EB414E" w:rsidRPr="00EB414E">
        <w:rPr>
          <w:rFonts w:ascii="Calibri" w:eastAsia="Times New Roman" w:hAnsi="Calibri" w:cs="Times New Roman"/>
          <w:i/>
          <w:iCs/>
          <w:noProof/>
        </w:rPr>
        <w:t>Streptococcus pneumoniae</w:t>
      </w:r>
      <w:r w:rsidRPr="00870ABA">
        <w:rPr>
          <w:rFonts w:ascii="Calibri" w:eastAsia="Times New Roman" w:hAnsi="Calibri" w:cs="Times New Roman"/>
          <w:noProof/>
        </w:rPr>
        <w:t xml:space="preserve"> and </w:t>
      </w:r>
      <w:r w:rsidR="00E45587" w:rsidRPr="00E45587">
        <w:rPr>
          <w:rFonts w:ascii="Calibri" w:eastAsia="Times New Roman" w:hAnsi="Calibri" w:cs="Times New Roman"/>
          <w:i/>
          <w:iCs/>
          <w:noProof/>
        </w:rPr>
        <w:t xml:space="preserve">Staphylococcus </w:t>
      </w:r>
      <w:r w:rsidR="00E45587" w:rsidRPr="00E45587">
        <w:rPr>
          <w:rFonts w:ascii="Calibri" w:eastAsia="Times New Roman" w:hAnsi="Calibri" w:cs="Times New Roman"/>
          <w:i/>
          <w:iCs/>
          <w:noProof/>
        </w:rPr>
        <w:lastRenderedPageBreak/>
        <w:t>aureus</w:t>
      </w:r>
      <w:r w:rsidRPr="00870ABA">
        <w:rPr>
          <w:rFonts w:ascii="Calibri" w:eastAsia="Times New Roman" w:hAnsi="Calibri" w:cs="Times New Roman"/>
          <w:noProof/>
        </w:rPr>
        <w:t xml:space="preserve"> colonization in healthy Venezuelan children’, </w:t>
      </w:r>
      <w:r w:rsidRPr="00870ABA">
        <w:rPr>
          <w:rFonts w:ascii="Calibri" w:eastAsia="Times New Roman" w:hAnsi="Calibri" w:cs="Times New Roman"/>
          <w:i/>
          <w:iCs/>
          <w:noProof/>
        </w:rPr>
        <w:t>European Journal of Clinical Microbiology and Infectious Diseases</w:t>
      </w:r>
      <w:r w:rsidRPr="00870ABA">
        <w:rPr>
          <w:rFonts w:ascii="Calibri" w:eastAsia="Times New Roman" w:hAnsi="Calibri" w:cs="Times New Roman"/>
          <w:noProof/>
        </w:rPr>
        <w:t>, 30(1), pp. 7–19. doi: 10.1007/s10096-010-1044-6.</w:t>
      </w:r>
    </w:p>
    <w:p w14:paraId="0FCA0F86"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Rajan, V.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5) ‘A Humanized Zebrafish Transplant Model Expressing CXCL12 Provides an Enhanced In Vivo Therapeutic Screening Platform for T-ALL’, </w:t>
      </w:r>
      <w:r w:rsidRPr="00870ABA">
        <w:rPr>
          <w:rFonts w:ascii="Calibri" w:eastAsia="Times New Roman" w:hAnsi="Calibri" w:cs="Times New Roman"/>
          <w:i/>
          <w:iCs/>
          <w:noProof/>
        </w:rPr>
        <w:t>Blood</w:t>
      </w:r>
      <w:r w:rsidRPr="00870ABA">
        <w:rPr>
          <w:rFonts w:ascii="Calibri" w:eastAsia="Times New Roman" w:hAnsi="Calibri" w:cs="Times New Roman"/>
          <w:noProof/>
        </w:rPr>
        <w:t>, 126(23).</w:t>
      </w:r>
    </w:p>
    <w:p w14:paraId="55C25441"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Rämer, P. C.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11) ‘Mice with human immune system components as in vivo models for infections with human pathogens’, </w:t>
      </w:r>
      <w:r w:rsidRPr="00870ABA">
        <w:rPr>
          <w:rFonts w:ascii="Calibri" w:eastAsia="Times New Roman" w:hAnsi="Calibri" w:cs="Times New Roman"/>
          <w:i/>
          <w:iCs/>
          <w:noProof/>
        </w:rPr>
        <w:t>Immunology and Cell Biology</w:t>
      </w:r>
      <w:r w:rsidRPr="00870ABA">
        <w:rPr>
          <w:rFonts w:ascii="Calibri" w:eastAsia="Times New Roman" w:hAnsi="Calibri" w:cs="Times New Roman"/>
          <w:noProof/>
        </w:rPr>
        <w:t>. Nature Publishing Group, pp. 408–416. doi: 10.1038/icb.2010.151.</w:t>
      </w:r>
    </w:p>
    <w:p w14:paraId="1B2733E2" w14:textId="19F1238F"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Rauch, S.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2) ‘Abscess formation and alpha-hemolysin induced toxicity in a mouse model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peritoneal infection’,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80(10), pp. 3721–3732. doi: 10.1128/IAI.00442-12.</w:t>
      </w:r>
    </w:p>
    <w:p w14:paraId="49FE18A7"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Rawadi, G.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9) ‘Signal transduction pathways involved in the activation of NF-kappa B, AP-1, and c-fos by Mycoplasma fermentans membrane lipoproteins in macrophages.’, </w:t>
      </w:r>
      <w:r w:rsidRPr="00870ABA">
        <w:rPr>
          <w:rFonts w:ascii="Calibri" w:eastAsia="Times New Roman" w:hAnsi="Calibri" w:cs="Times New Roman"/>
          <w:i/>
          <w:iCs/>
          <w:noProof/>
        </w:rPr>
        <w:t>Journal of immunology (Baltimore, Md. : 1950)</w:t>
      </w:r>
      <w:r w:rsidRPr="00870ABA">
        <w:rPr>
          <w:rFonts w:ascii="Calibri" w:eastAsia="Times New Roman" w:hAnsi="Calibri" w:cs="Times New Roman"/>
          <w:noProof/>
        </w:rPr>
        <w:t>, 162(4), pp. 2193–203.</w:t>
      </w:r>
    </w:p>
    <w:p w14:paraId="3404974F" w14:textId="0BF603DB"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Ray, A. J.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3) ‘Coexistence of Vancomycin-Resistant Enterococci and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in the Intestinal Tracts of Hospitalized Patients’, </w:t>
      </w:r>
      <w:r w:rsidRPr="00870ABA">
        <w:rPr>
          <w:rFonts w:ascii="Calibri" w:eastAsia="Times New Roman" w:hAnsi="Calibri" w:cs="Times New Roman"/>
          <w:i/>
          <w:iCs/>
          <w:noProof/>
        </w:rPr>
        <w:t>Clinical Infectious Diseases</w:t>
      </w:r>
      <w:r w:rsidRPr="00870ABA">
        <w:rPr>
          <w:rFonts w:ascii="Calibri" w:eastAsia="Times New Roman" w:hAnsi="Calibri" w:cs="Times New Roman"/>
          <w:noProof/>
        </w:rPr>
        <w:t>, 37(7), pp. 875–881. doi: 10.1086/377451.</w:t>
      </w:r>
    </w:p>
    <w:p w14:paraId="2F2D86F8" w14:textId="7F062603"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Regev-Yochay, G.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4) ‘Association between carriage of </w:t>
      </w:r>
      <w:r w:rsidR="00EB414E" w:rsidRPr="00EB414E">
        <w:rPr>
          <w:rFonts w:ascii="Calibri" w:eastAsia="Times New Roman" w:hAnsi="Calibri" w:cs="Times New Roman"/>
          <w:i/>
          <w:iCs/>
          <w:noProof/>
        </w:rPr>
        <w:t>Streptococcus pneumoniae</w:t>
      </w:r>
      <w:r w:rsidRPr="00870ABA">
        <w:rPr>
          <w:rFonts w:ascii="Calibri" w:eastAsia="Times New Roman" w:hAnsi="Calibri" w:cs="Times New Roman"/>
          <w:noProof/>
        </w:rPr>
        <w:t xml:space="preserve"> and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in Children.’, </w:t>
      </w:r>
      <w:r w:rsidRPr="00870ABA">
        <w:rPr>
          <w:rFonts w:ascii="Calibri" w:eastAsia="Times New Roman" w:hAnsi="Calibri" w:cs="Times New Roman"/>
          <w:i/>
          <w:iCs/>
          <w:noProof/>
        </w:rPr>
        <w:t>JAMA : the journal of the American Medical Association</w:t>
      </w:r>
      <w:r w:rsidRPr="00870ABA">
        <w:rPr>
          <w:rFonts w:ascii="Calibri" w:eastAsia="Times New Roman" w:hAnsi="Calibri" w:cs="Times New Roman"/>
          <w:noProof/>
        </w:rPr>
        <w:t>, 292(6), pp. 716–720. doi: 10.1001/jama.292.6.716.</w:t>
      </w:r>
    </w:p>
    <w:p w14:paraId="009FA6B3" w14:textId="0A42C629"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Reiß, S.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2) ‘Global analysis of the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response to mupirocin’, </w:t>
      </w:r>
      <w:r w:rsidRPr="00870ABA">
        <w:rPr>
          <w:rFonts w:ascii="Calibri" w:eastAsia="Times New Roman" w:hAnsi="Calibri" w:cs="Times New Roman"/>
          <w:i/>
          <w:iCs/>
          <w:noProof/>
        </w:rPr>
        <w:t>Antimicrobial Agents and Chemotherapy</w:t>
      </w:r>
      <w:r w:rsidRPr="00870ABA">
        <w:rPr>
          <w:rFonts w:ascii="Calibri" w:eastAsia="Times New Roman" w:hAnsi="Calibri" w:cs="Times New Roman"/>
          <w:noProof/>
        </w:rPr>
        <w:t>. American Society for Microbiology (ASM), 56(2), pp. 787–804. doi: 10.1128/AAC.05363-11.</w:t>
      </w:r>
    </w:p>
    <w:p w14:paraId="07CAC2E6" w14:textId="50010ECE"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Reizner, W.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4) ‘A systematic review of animal models for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osteomyelitis’, </w:t>
      </w:r>
      <w:r w:rsidRPr="00870ABA">
        <w:rPr>
          <w:rFonts w:ascii="Calibri" w:eastAsia="Times New Roman" w:hAnsi="Calibri" w:cs="Times New Roman"/>
          <w:i/>
          <w:iCs/>
          <w:noProof/>
        </w:rPr>
        <w:t>European Cells and Materials</w:t>
      </w:r>
      <w:r w:rsidRPr="00870ABA">
        <w:rPr>
          <w:rFonts w:ascii="Calibri" w:eastAsia="Times New Roman" w:hAnsi="Calibri" w:cs="Times New Roman"/>
          <w:noProof/>
        </w:rPr>
        <w:t>. NIH Public Access, pp. 196–212.</w:t>
      </w:r>
    </w:p>
    <w:p w14:paraId="08A3A8EE"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REJMAN, J.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4) ‘Size-dependent internalization of particles via the pathways of clathrin- and caveolae-mediated endocytosis’, </w:t>
      </w:r>
      <w:r w:rsidRPr="00870ABA">
        <w:rPr>
          <w:rFonts w:ascii="Calibri" w:eastAsia="Times New Roman" w:hAnsi="Calibri" w:cs="Times New Roman"/>
          <w:i/>
          <w:iCs/>
          <w:noProof/>
        </w:rPr>
        <w:t>Biochemical Journal</w:t>
      </w:r>
      <w:r w:rsidRPr="00870ABA">
        <w:rPr>
          <w:rFonts w:ascii="Calibri" w:eastAsia="Times New Roman" w:hAnsi="Calibri" w:cs="Times New Roman"/>
          <w:noProof/>
        </w:rPr>
        <w:t>, 377(1), pp. 159–169. doi: 10.1042/bj20031253.</w:t>
      </w:r>
    </w:p>
    <w:p w14:paraId="09947A5C" w14:textId="04233643"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Reyes-Robles, T.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3)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Leukotoxin ED targets the chemokine receptors CXCR1 and CXCR2 to Kill leukocytes and promote infection’, </w:t>
      </w:r>
      <w:r w:rsidRPr="00870ABA">
        <w:rPr>
          <w:rFonts w:ascii="Calibri" w:eastAsia="Times New Roman" w:hAnsi="Calibri" w:cs="Times New Roman"/>
          <w:i/>
          <w:iCs/>
          <w:noProof/>
        </w:rPr>
        <w:t>Cell Host and Microbe</w:t>
      </w:r>
      <w:r w:rsidRPr="00870ABA">
        <w:rPr>
          <w:rFonts w:ascii="Calibri" w:eastAsia="Times New Roman" w:hAnsi="Calibri" w:cs="Times New Roman"/>
          <w:noProof/>
        </w:rPr>
        <w:t>, 14(4), pp. 453–459. doi: 10.1016/j.chom.2013.09.005.</w:t>
      </w:r>
    </w:p>
    <w:p w14:paraId="2026C69F"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Rhodes, J.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5) ‘Interplay of pu.1 and Gata1 determines myelo-erythroid progenitor cell fate in zebrafish’, </w:t>
      </w:r>
      <w:r w:rsidRPr="00870ABA">
        <w:rPr>
          <w:rFonts w:ascii="Calibri" w:eastAsia="Times New Roman" w:hAnsi="Calibri" w:cs="Times New Roman"/>
          <w:i/>
          <w:iCs/>
          <w:noProof/>
        </w:rPr>
        <w:t>Developmental Cell</w:t>
      </w:r>
      <w:r w:rsidRPr="00870ABA">
        <w:rPr>
          <w:rFonts w:ascii="Calibri" w:eastAsia="Times New Roman" w:hAnsi="Calibri" w:cs="Times New Roman"/>
          <w:noProof/>
        </w:rPr>
        <w:t>, 8(1), pp. 97–108. doi: 10.1016/j.devcel.2004.11.014.</w:t>
      </w:r>
    </w:p>
    <w:p w14:paraId="0A9E7D85" w14:textId="0ED4A1A6"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Ribes, S.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0) ‘Toll-like receptor stimulation enhances phagocytosis and intracellular killing of nonencapsulated and encapsulated </w:t>
      </w:r>
      <w:r w:rsidR="00EB414E" w:rsidRPr="00EB414E">
        <w:rPr>
          <w:rFonts w:ascii="Calibri" w:eastAsia="Times New Roman" w:hAnsi="Calibri" w:cs="Times New Roman"/>
          <w:i/>
          <w:iCs/>
          <w:noProof/>
        </w:rPr>
        <w:t>Streptococcus pneumoniae</w:t>
      </w:r>
      <w:r w:rsidRPr="00870ABA">
        <w:rPr>
          <w:rFonts w:ascii="Calibri" w:eastAsia="Times New Roman" w:hAnsi="Calibri" w:cs="Times New Roman"/>
          <w:noProof/>
        </w:rPr>
        <w:t xml:space="preserve"> by murine microglia’,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xml:space="preserve">. American Society for Microbiology, 78(2), pp. </w:t>
      </w:r>
      <w:r w:rsidRPr="00870ABA">
        <w:rPr>
          <w:rFonts w:ascii="Calibri" w:eastAsia="Times New Roman" w:hAnsi="Calibri" w:cs="Times New Roman"/>
          <w:noProof/>
        </w:rPr>
        <w:lastRenderedPageBreak/>
        <w:t>865–871. doi: 10.1128/IAI.01110-09.</w:t>
      </w:r>
    </w:p>
    <w:p w14:paraId="7D42188A"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Riddle, D. L.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7) ‘The Biological Model’. Cold Spring Harbor Laboratory Press.</w:t>
      </w:r>
    </w:p>
    <w:p w14:paraId="6BB457AF"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Riethmuller, C.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5) ‘Filaggrin breakdown products determine corneocyte conformation in patients with atopic dermatitis’, </w:t>
      </w:r>
      <w:r w:rsidRPr="00870ABA">
        <w:rPr>
          <w:rFonts w:ascii="Calibri" w:eastAsia="Times New Roman" w:hAnsi="Calibri" w:cs="Times New Roman"/>
          <w:i/>
          <w:iCs/>
          <w:noProof/>
        </w:rPr>
        <w:t>Journal of Allergy and Clinical Immunology</w:t>
      </w:r>
      <w:r w:rsidRPr="00870ABA">
        <w:rPr>
          <w:rFonts w:ascii="Calibri" w:eastAsia="Times New Roman" w:hAnsi="Calibri" w:cs="Times New Roman"/>
          <w:noProof/>
        </w:rPr>
        <w:t>, 136(6), p. 1573–1580e2. doi: 10.1016/j.jaci.2015.04.042.</w:t>
      </w:r>
    </w:p>
    <w:p w14:paraId="0094CC3D" w14:textId="5A25BC6D"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Rigby, K. M. and DeLeo, F. R. (2012) ‘Neutrophils in innate host defense against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infections’, </w:t>
      </w:r>
      <w:r w:rsidRPr="00870ABA">
        <w:rPr>
          <w:rFonts w:ascii="Calibri" w:eastAsia="Times New Roman" w:hAnsi="Calibri" w:cs="Times New Roman"/>
          <w:i/>
          <w:iCs/>
          <w:noProof/>
        </w:rPr>
        <w:t>Seminars in Immunopathology</w:t>
      </w:r>
      <w:r w:rsidRPr="00870ABA">
        <w:rPr>
          <w:rFonts w:ascii="Calibri" w:eastAsia="Times New Roman" w:hAnsi="Calibri" w:cs="Times New Roman"/>
          <w:noProof/>
        </w:rPr>
        <w:t>. Springer, pp. 237–259. doi: 10.1007/s00281-011-0295-3.</w:t>
      </w:r>
    </w:p>
    <w:p w14:paraId="676BF6C8" w14:textId="11F1A6B5"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Robertson, J.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0) ‘Peptidoglycan derived from </w:t>
      </w:r>
      <w:r w:rsidR="00EB414E" w:rsidRPr="00EB414E">
        <w:rPr>
          <w:rFonts w:ascii="Calibri" w:eastAsia="Times New Roman" w:hAnsi="Calibri" w:cs="Times New Roman"/>
          <w:i/>
          <w:iCs/>
          <w:noProof/>
        </w:rPr>
        <w:t>Staphylococcus epidermidis</w:t>
      </w:r>
      <w:r w:rsidRPr="00870ABA">
        <w:rPr>
          <w:rFonts w:ascii="Calibri" w:eastAsia="Times New Roman" w:hAnsi="Calibri" w:cs="Times New Roman"/>
          <w:noProof/>
        </w:rPr>
        <w:t xml:space="preserve"> induces Connexin43 hemichannel activity with consequences on the innate immune response in endothelial cells’, </w:t>
      </w:r>
      <w:r w:rsidRPr="00870ABA">
        <w:rPr>
          <w:rFonts w:ascii="Calibri" w:eastAsia="Times New Roman" w:hAnsi="Calibri" w:cs="Times New Roman"/>
          <w:i/>
          <w:iCs/>
          <w:noProof/>
        </w:rPr>
        <w:t>Biochem. J</w:t>
      </w:r>
      <w:r w:rsidRPr="00870ABA">
        <w:rPr>
          <w:rFonts w:ascii="Calibri" w:eastAsia="Times New Roman" w:hAnsi="Calibri" w:cs="Times New Roman"/>
          <w:noProof/>
        </w:rPr>
        <w:t>. Portland Press Limited, 432(1), pp. 133–143. doi: 10.1042/BJ20091753.</w:t>
      </w:r>
    </w:p>
    <w:p w14:paraId="33E74075"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Rogers, D. E. and Tompset, R. (1952) ‘The survival of staphylococci within human leukocytes.’, </w:t>
      </w:r>
      <w:r w:rsidRPr="00870ABA">
        <w:rPr>
          <w:rFonts w:ascii="Calibri" w:eastAsia="Times New Roman" w:hAnsi="Calibri" w:cs="Times New Roman"/>
          <w:i/>
          <w:iCs/>
          <w:noProof/>
        </w:rPr>
        <w:t>The Journal of experimental medicine</w:t>
      </w:r>
      <w:r w:rsidRPr="00870ABA">
        <w:rPr>
          <w:rFonts w:ascii="Calibri" w:eastAsia="Times New Roman" w:hAnsi="Calibri" w:cs="Times New Roman"/>
          <w:noProof/>
        </w:rPr>
        <w:t>. The Rockefeller University Press, 95(2), pp. 209–30. doi: 10.1084/jem.95.2.209.</w:t>
      </w:r>
    </w:p>
    <w:p w14:paraId="49A099BA" w14:textId="5CE2FF74"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Romano-Bertrand, S.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6) ‘Skin microbiota is the main reservoir of </w:t>
      </w:r>
      <w:r w:rsidR="00096835" w:rsidRPr="00096835">
        <w:rPr>
          <w:rFonts w:ascii="Calibri" w:eastAsia="Times New Roman" w:hAnsi="Calibri" w:cs="Times New Roman"/>
          <w:i/>
          <w:iCs/>
          <w:noProof/>
        </w:rPr>
        <w:t>Roseomonas mucosa</w:t>
      </w:r>
      <w:r w:rsidRPr="00870ABA">
        <w:rPr>
          <w:rFonts w:ascii="Calibri" w:eastAsia="Times New Roman" w:hAnsi="Calibri" w:cs="Times New Roman"/>
          <w:noProof/>
        </w:rPr>
        <w:t xml:space="preserve">, an emerging opportunistic pathogen so far assumed to be environmental’, </w:t>
      </w:r>
      <w:r w:rsidRPr="00870ABA">
        <w:rPr>
          <w:rFonts w:ascii="Calibri" w:eastAsia="Times New Roman" w:hAnsi="Calibri" w:cs="Times New Roman"/>
          <w:i/>
          <w:iCs/>
          <w:noProof/>
        </w:rPr>
        <w:t>Clinical Microbiology and Infection</w:t>
      </w:r>
      <w:r w:rsidRPr="00870ABA">
        <w:rPr>
          <w:rFonts w:ascii="Calibri" w:eastAsia="Times New Roman" w:hAnsi="Calibri" w:cs="Times New Roman"/>
          <w:noProof/>
        </w:rPr>
        <w:t>. Elsevier, 22(8), p. 737.e1-737.e7. doi: 10.1016/j.cmi.2016.05.024.</w:t>
      </w:r>
    </w:p>
    <w:p w14:paraId="31364A84" w14:textId="31FE7F46"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Rooijakkers, S. H. M.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6) ‘Early expression of SCIN and CHIPS drives instant immune evasion by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Cellular Microbiology</w:t>
      </w:r>
      <w:r w:rsidRPr="00870ABA">
        <w:rPr>
          <w:rFonts w:ascii="Calibri" w:eastAsia="Times New Roman" w:hAnsi="Calibri" w:cs="Times New Roman"/>
          <w:noProof/>
        </w:rPr>
        <w:t>. Blackwell Publishing Ltd, 8(8), pp. 1282–1293. doi: 10.1111/j.1462-5822.2006.00709.x.</w:t>
      </w:r>
    </w:p>
    <w:p w14:paraId="0AD56A8B"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Rutherford, S. T. and Bassler, B. L. (2012) ‘Bacterial quorum sensing: its role in virulence and possibilities for its control.’, </w:t>
      </w:r>
      <w:r w:rsidRPr="00870ABA">
        <w:rPr>
          <w:rFonts w:ascii="Calibri" w:eastAsia="Times New Roman" w:hAnsi="Calibri" w:cs="Times New Roman"/>
          <w:i/>
          <w:iCs/>
          <w:noProof/>
        </w:rPr>
        <w:t>Cold Spring Harbor perspectives in medicine</w:t>
      </w:r>
      <w:r w:rsidRPr="00870ABA">
        <w:rPr>
          <w:rFonts w:ascii="Calibri" w:eastAsia="Times New Roman" w:hAnsi="Calibri" w:cs="Times New Roman"/>
          <w:noProof/>
        </w:rPr>
        <w:t>. Cold Spring Harbor Laboratory Press, p. a012427. doi: 10.1101/cshperspect.a012427.</w:t>
      </w:r>
    </w:p>
    <w:p w14:paraId="38652000"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Ryu, B. J.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7) ‘Activation of NOD-1/JNK/IL-8 signal axis in decidual stromal cells facilitates trophoblast invasion’, in </w:t>
      </w:r>
      <w:r w:rsidRPr="00870ABA">
        <w:rPr>
          <w:rFonts w:ascii="Calibri" w:eastAsia="Times New Roman" w:hAnsi="Calibri" w:cs="Times New Roman"/>
          <w:i/>
          <w:iCs/>
          <w:noProof/>
        </w:rPr>
        <w:t>American Journal of Reproductive Immunology</w:t>
      </w:r>
      <w:r w:rsidRPr="00870ABA">
        <w:rPr>
          <w:rFonts w:ascii="Calibri" w:eastAsia="Times New Roman" w:hAnsi="Calibri" w:cs="Times New Roman"/>
          <w:noProof/>
        </w:rPr>
        <w:t>, p. e12672. doi: 10.1111/aji.12672.</w:t>
      </w:r>
    </w:p>
    <w:p w14:paraId="1A89811C" w14:textId="4CD1949A"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Safo, M. K.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05) ‘Crystal structures of the BlaI repressor from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and its complex with DNA: Insights into transcriptional regulation of the bla and mec operons’, </w:t>
      </w:r>
      <w:r w:rsidRPr="00870ABA">
        <w:rPr>
          <w:rFonts w:ascii="Calibri" w:eastAsia="Times New Roman" w:hAnsi="Calibri" w:cs="Times New Roman"/>
          <w:i/>
          <w:iCs/>
          <w:noProof/>
        </w:rPr>
        <w:t>Journal of Bacteriology</w:t>
      </w:r>
      <w:r w:rsidRPr="00870ABA">
        <w:rPr>
          <w:rFonts w:ascii="Calibri" w:eastAsia="Times New Roman" w:hAnsi="Calibri" w:cs="Times New Roman"/>
          <w:noProof/>
        </w:rPr>
        <w:t>, 187(5), pp. 1833–1844. doi: 10.1128/JB.187.5.1833-1844.2005.</w:t>
      </w:r>
    </w:p>
    <w:p w14:paraId="282AD23C" w14:textId="45EEDE65"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akiniene, E., Bremell, T. and Tarkowski, A. (1999) ‘Complement depletion aggravates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septicaemia and septic arthritis.’, </w:t>
      </w:r>
      <w:r w:rsidRPr="00870ABA">
        <w:rPr>
          <w:rFonts w:ascii="Calibri" w:eastAsia="Times New Roman" w:hAnsi="Calibri" w:cs="Times New Roman"/>
          <w:i/>
          <w:iCs/>
          <w:noProof/>
        </w:rPr>
        <w:t>Clinical and experimental immunology</w:t>
      </w:r>
      <w:r w:rsidRPr="00870ABA">
        <w:rPr>
          <w:rFonts w:ascii="Calibri" w:eastAsia="Times New Roman" w:hAnsi="Calibri" w:cs="Times New Roman"/>
          <w:noProof/>
        </w:rPr>
        <w:t>, 115(1), pp. 95–102.</w:t>
      </w:r>
    </w:p>
    <w:p w14:paraId="0DD01115"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ankaran, K. and Wu, H. C. (1994) ‘Lipid modification of bacterial prolipoprotein. Transfer </w:t>
      </w:r>
      <w:r w:rsidRPr="00870ABA">
        <w:rPr>
          <w:rFonts w:ascii="Calibri" w:eastAsia="Times New Roman" w:hAnsi="Calibri" w:cs="Times New Roman"/>
          <w:noProof/>
        </w:rPr>
        <w:lastRenderedPageBreak/>
        <w:t xml:space="preserve">of diacylglyceryl moiety from phosphatidylglycerol’, </w:t>
      </w:r>
      <w:r w:rsidRPr="00870ABA">
        <w:rPr>
          <w:rFonts w:ascii="Calibri" w:eastAsia="Times New Roman" w:hAnsi="Calibri" w:cs="Times New Roman"/>
          <w:i/>
          <w:iCs/>
          <w:noProof/>
        </w:rPr>
        <w:t>Journal of Biological Chemistry</w:t>
      </w:r>
      <w:r w:rsidRPr="00870ABA">
        <w:rPr>
          <w:rFonts w:ascii="Calibri" w:eastAsia="Times New Roman" w:hAnsi="Calibri" w:cs="Times New Roman"/>
          <w:noProof/>
        </w:rPr>
        <w:t>, 269(31), pp. 19701–19706.</w:t>
      </w:r>
    </w:p>
    <w:p w14:paraId="022BF879" w14:textId="001A8D9A"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chäffler, H.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4) ‘NOD2 stimulation by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derived peptidoglycan is boosted by toll-like receptor 2 costimulation with lipoproteins in dendritic cells’,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American Society for Microbiology (ASM), 82(11), pp. 4681–4688. doi: 10.1128/IAI.02043-14.</w:t>
      </w:r>
    </w:p>
    <w:p w14:paraId="6BE7E304"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chleifer, K. H. and Kandler, O. (1972) ‘Peptidoglycan types of bacterial cell walls and their taxonomic implications.’, </w:t>
      </w:r>
      <w:r w:rsidRPr="00870ABA">
        <w:rPr>
          <w:rFonts w:ascii="Calibri" w:eastAsia="Times New Roman" w:hAnsi="Calibri" w:cs="Times New Roman"/>
          <w:i/>
          <w:iCs/>
          <w:noProof/>
        </w:rPr>
        <w:t>Bacteriological Reviews</w:t>
      </w:r>
      <w:r w:rsidRPr="00870ABA">
        <w:rPr>
          <w:rFonts w:ascii="Calibri" w:eastAsia="Times New Roman" w:hAnsi="Calibri" w:cs="Times New Roman"/>
          <w:noProof/>
        </w:rPr>
        <w:t>, 36(4), pp. 407–477.</w:t>
      </w:r>
    </w:p>
    <w:p w14:paraId="39FCFEFA" w14:textId="25452731"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chmaler, M.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9) ‘Lipoproteins in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mediate inflammation by TLR2 and iron-dependent growth in vivo.’, </w:t>
      </w:r>
      <w:r w:rsidRPr="00870ABA">
        <w:rPr>
          <w:rFonts w:ascii="Calibri" w:eastAsia="Times New Roman" w:hAnsi="Calibri" w:cs="Times New Roman"/>
          <w:i/>
          <w:iCs/>
          <w:noProof/>
        </w:rPr>
        <w:t>Journal of immunology (Baltimore, Md. : 1950)</w:t>
      </w:r>
      <w:r w:rsidRPr="00870ABA">
        <w:rPr>
          <w:rFonts w:ascii="Calibri" w:eastAsia="Times New Roman" w:hAnsi="Calibri" w:cs="Times New Roman"/>
          <w:noProof/>
        </w:rPr>
        <w:t>, 182, pp. 7110–7118. doi: 10.4049/jimmunol.0804292.</w:t>
      </w:r>
    </w:p>
    <w:p w14:paraId="39CE843A" w14:textId="560310E9"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chmaler, M.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1) ‘T and B Cells Are Not Required for Clearing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in Systemic Infection Despite a Strong TLR2-MyD88-Dependent T Cell Activation’, </w:t>
      </w:r>
      <w:r w:rsidRPr="00870ABA">
        <w:rPr>
          <w:rFonts w:ascii="Calibri" w:eastAsia="Times New Roman" w:hAnsi="Calibri" w:cs="Times New Roman"/>
          <w:i/>
          <w:iCs/>
          <w:noProof/>
        </w:rPr>
        <w:t>The Journal of Immunology</w:t>
      </w:r>
      <w:r w:rsidRPr="00870ABA">
        <w:rPr>
          <w:rFonts w:ascii="Calibri" w:eastAsia="Times New Roman" w:hAnsi="Calibri" w:cs="Times New Roman"/>
          <w:noProof/>
        </w:rPr>
        <w:t>, 186(1), pp. 443–452. doi: 10.4049/jimmunol.1001407.</w:t>
      </w:r>
    </w:p>
    <w:p w14:paraId="42B382E1"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chmidt-Arras, D. and Rose-John, S. (2016) ‘IL-6 pathway in the liver: From physiopathology to therapy’, </w:t>
      </w:r>
      <w:r w:rsidRPr="00870ABA">
        <w:rPr>
          <w:rFonts w:ascii="Calibri" w:eastAsia="Times New Roman" w:hAnsi="Calibri" w:cs="Times New Roman"/>
          <w:i/>
          <w:iCs/>
          <w:noProof/>
        </w:rPr>
        <w:t>Journal of Hepatology</w:t>
      </w:r>
      <w:r w:rsidRPr="00870ABA">
        <w:rPr>
          <w:rFonts w:ascii="Calibri" w:eastAsia="Times New Roman" w:hAnsi="Calibri" w:cs="Times New Roman"/>
          <w:noProof/>
        </w:rPr>
        <w:t>. Elsevier, pp. 1403–1415. doi: 10.1016/j.jhep.2016.02.004.</w:t>
      </w:r>
    </w:p>
    <w:p w14:paraId="7BB0DB75" w14:textId="4F3BFA09"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chmitt, M., Schuler-Schmid, U. and Schmidt-Lorenz, W. (1990) ‘Temperature limits of growth, TNase and enterotoxin production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strains isolated from foods’, </w:t>
      </w:r>
      <w:r w:rsidRPr="00870ABA">
        <w:rPr>
          <w:rFonts w:ascii="Calibri" w:eastAsia="Times New Roman" w:hAnsi="Calibri" w:cs="Times New Roman"/>
          <w:i/>
          <w:iCs/>
          <w:noProof/>
        </w:rPr>
        <w:t>International Journal of Food Microbiology</w:t>
      </w:r>
      <w:r w:rsidRPr="00870ABA">
        <w:rPr>
          <w:rFonts w:ascii="Calibri" w:eastAsia="Times New Roman" w:hAnsi="Calibri" w:cs="Times New Roman"/>
          <w:noProof/>
        </w:rPr>
        <w:t>. Elsevier, 11(1), pp. 1–19. doi: 10.1016/0168-1605(90)90036-5.</w:t>
      </w:r>
    </w:p>
    <w:p w14:paraId="4AE02305"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chneider, D. S. and Ayres, J. S. (2008) ‘Two ways to survive infection: what resistance and tolerance can teach us about treating infectious diseases’, </w:t>
      </w:r>
      <w:r w:rsidRPr="00870ABA">
        <w:rPr>
          <w:rFonts w:ascii="Calibri" w:eastAsia="Times New Roman" w:hAnsi="Calibri" w:cs="Times New Roman"/>
          <w:i/>
          <w:iCs/>
          <w:noProof/>
        </w:rPr>
        <w:t>Nature Reviews Immunology</w:t>
      </w:r>
      <w:r w:rsidRPr="00870ABA">
        <w:rPr>
          <w:rFonts w:ascii="Calibri" w:eastAsia="Times New Roman" w:hAnsi="Calibri" w:cs="Times New Roman"/>
          <w:noProof/>
        </w:rPr>
        <w:t>, 8(11), pp. 889–895. doi: 10.1038/nri2432.</w:t>
      </w:r>
    </w:p>
    <w:p w14:paraId="13AC590D"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chulenburg, H., Kurz, C. L. and Ewbank, J. J. (2004) ‘Evolution of the innate immune system: The worm perspective’, </w:t>
      </w:r>
      <w:r w:rsidRPr="00870ABA">
        <w:rPr>
          <w:rFonts w:ascii="Calibri" w:eastAsia="Times New Roman" w:hAnsi="Calibri" w:cs="Times New Roman"/>
          <w:i/>
          <w:iCs/>
          <w:noProof/>
        </w:rPr>
        <w:t>Immunological Reviews</w:t>
      </w:r>
      <w:r w:rsidRPr="00870ABA">
        <w:rPr>
          <w:rFonts w:ascii="Calibri" w:eastAsia="Times New Roman" w:hAnsi="Calibri" w:cs="Times New Roman"/>
          <w:noProof/>
        </w:rPr>
        <w:t>. Munksgaard International Publishers, pp. 36–58. doi: 10.1111/j.0105-2896.2004.0125.x.</w:t>
      </w:r>
    </w:p>
    <w:p w14:paraId="55E10038"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chulin, T. and Voss, A. (2001) ‘Coagulase-negative staphylococci as a cause of infections related to intravascular prosthetic devices: limitations of present therapy’, </w:t>
      </w:r>
      <w:r w:rsidRPr="00870ABA">
        <w:rPr>
          <w:rFonts w:ascii="Calibri" w:eastAsia="Times New Roman" w:hAnsi="Calibri" w:cs="Times New Roman"/>
          <w:i/>
          <w:iCs/>
          <w:noProof/>
        </w:rPr>
        <w:t>Clin.Microbiol.Infect.</w:t>
      </w:r>
      <w:r w:rsidRPr="00870ABA">
        <w:rPr>
          <w:rFonts w:ascii="Calibri" w:eastAsia="Times New Roman" w:hAnsi="Calibri" w:cs="Times New Roman"/>
          <w:noProof/>
        </w:rPr>
        <w:t xml:space="preserve"> Elsevier, 7 Suppl 4(1198–743X (Print)), pp. 1–7. doi: 10.1046/J.1469-0691.2001.00053.X.</w:t>
      </w:r>
    </w:p>
    <w:p w14:paraId="33D23C89"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chulte, W., Bernhagen, J. and Bucala, R. (2013) ‘Cytokines in sepsis: Potent immunoregulators and potential therapeutic targets - An updated view’, </w:t>
      </w:r>
      <w:r w:rsidRPr="00870ABA">
        <w:rPr>
          <w:rFonts w:ascii="Calibri" w:eastAsia="Times New Roman" w:hAnsi="Calibri" w:cs="Times New Roman"/>
          <w:i/>
          <w:iCs/>
          <w:noProof/>
        </w:rPr>
        <w:t>Mediators of Inflammation</w:t>
      </w:r>
      <w:r w:rsidRPr="00870ABA">
        <w:rPr>
          <w:rFonts w:ascii="Calibri" w:eastAsia="Times New Roman" w:hAnsi="Calibri" w:cs="Times New Roman"/>
          <w:noProof/>
        </w:rPr>
        <w:t>. Hindawi, 2013, p. 165974. doi: 10.1155/2013/165974.</w:t>
      </w:r>
    </w:p>
    <w:p w14:paraId="23692598" w14:textId="0F356C2F"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chulz, D.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7) ‘Laboratory Mice Are Frequently Colonized with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and Mount a Systemic Immune Response—Note of Caution for In vivo Infection Experiments’, </w:t>
      </w:r>
      <w:r w:rsidRPr="00870ABA">
        <w:rPr>
          <w:rFonts w:ascii="Calibri" w:eastAsia="Times New Roman" w:hAnsi="Calibri" w:cs="Times New Roman"/>
          <w:i/>
          <w:iCs/>
          <w:noProof/>
        </w:rPr>
        <w:t>Frontiers in Cellular and Infection Microbiology</w:t>
      </w:r>
      <w:r w:rsidRPr="00870ABA">
        <w:rPr>
          <w:rFonts w:ascii="Calibri" w:eastAsia="Times New Roman" w:hAnsi="Calibri" w:cs="Times New Roman"/>
          <w:noProof/>
        </w:rPr>
        <w:t xml:space="preserve">. Frontiers Media SA, 7, p. </w:t>
      </w:r>
      <w:r w:rsidRPr="00870ABA">
        <w:rPr>
          <w:rFonts w:ascii="Calibri" w:eastAsia="Times New Roman" w:hAnsi="Calibri" w:cs="Times New Roman"/>
          <w:noProof/>
        </w:rPr>
        <w:lastRenderedPageBreak/>
        <w:t>152. doi: 10.3389/fcimb.2017.00152.</w:t>
      </w:r>
    </w:p>
    <w:p w14:paraId="13D3F92F" w14:textId="53FC32BB"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cully, I. L.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5) ‘Demonstration of the preclinical correlate of protection for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clumping factor A in a murine model of infection’, </w:t>
      </w:r>
      <w:r w:rsidRPr="00870ABA">
        <w:rPr>
          <w:rFonts w:ascii="Calibri" w:eastAsia="Times New Roman" w:hAnsi="Calibri" w:cs="Times New Roman"/>
          <w:i/>
          <w:iCs/>
          <w:noProof/>
        </w:rPr>
        <w:t>Vaccine</w:t>
      </w:r>
      <w:r w:rsidRPr="00870ABA">
        <w:rPr>
          <w:rFonts w:ascii="Calibri" w:eastAsia="Times New Roman" w:hAnsi="Calibri" w:cs="Times New Roman"/>
          <w:noProof/>
        </w:rPr>
        <w:t>. Elsevier, 33(41), pp. 5452–5457. doi: 10.1016/j.vaccine.2015.08.029.</w:t>
      </w:r>
    </w:p>
    <w:p w14:paraId="460B460F"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ee, R. H. and Chow, A. W. (1992) ‘Staphylococcal toxic shock syndrome toxin 1-induced tumor necrosis factor alpha and interleukin-1 beta secretion by human peripheral blood monocytes and T lymphocytes is differentially suppressed by protein kinase inhibitors.’, </w:t>
      </w:r>
      <w:r w:rsidRPr="00870ABA">
        <w:rPr>
          <w:rFonts w:ascii="Calibri" w:eastAsia="Times New Roman" w:hAnsi="Calibri" w:cs="Times New Roman"/>
          <w:i/>
          <w:iCs/>
          <w:noProof/>
        </w:rPr>
        <w:t>Infect.Immun.</w:t>
      </w:r>
      <w:r w:rsidRPr="00870ABA">
        <w:rPr>
          <w:rFonts w:ascii="Calibri" w:eastAsia="Times New Roman" w:hAnsi="Calibri" w:cs="Times New Roman"/>
          <w:noProof/>
        </w:rPr>
        <w:t>, 60(8), pp. 3456–3459.</w:t>
      </w:r>
    </w:p>
    <w:p w14:paraId="398B79F4"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egal, A. W. (2005) ‘How Neutrophils Kill Microbes’, </w:t>
      </w:r>
      <w:r w:rsidRPr="00870ABA">
        <w:rPr>
          <w:rFonts w:ascii="Calibri" w:eastAsia="Times New Roman" w:hAnsi="Calibri" w:cs="Times New Roman"/>
          <w:i/>
          <w:iCs/>
          <w:noProof/>
        </w:rPr>
        <w:t>Annual Review of Immunology</w:t>
      </w:r>
      <w:r w:rsidRPr="00870ABA">
        <w:rPr>
          <w:rFonts w:ascii="Calibri" w:eastAsia="Times New Roman" w:hAnsi="Calibri" w:cs="Times New Roman"/>
          <w:noProof/>
        </w:rPr>
        <w:t>. Europe PMC Funders, 23(1), pp. 197–223. doi: 10.1146/annurev.immunol.23.021704.115653.</w:t>
      </w:r>
    </w:p>
    <w:p w14:paraId="36D24A93" w14:textId="26DA248E"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Seifert, H., Kaltheuner, M. and Perdreau-Remington, F. (1995) ‘</w:t>
      </w:r>
      <w:r w:rsidR="00E45587" w:rsidRPr="00E45587">
        <w:rPr>
          <w:rFonts w:ascii="Calibri" w:eastAsia="Times New Roman" w:hAnsi="Calibri" w:cs="Times New Roman"/>
          <w:i/>
          <w:iCs/>
          <w:noProof/>
        </w:rPr>
        <w:t>Micrococcus luteus</w:t>
      </w:r>
      <w:r w:rsidRPr="00870ABA">
        <w:rPr>
          <w:rFonts w:ascii="Calibri" w:eastAsia="Times New Roman" w:hAnsi="Calibri" w:cs="Times New Roman"/>
          <w:noProof/>
        </w:rPr>
        <w:t xml:space="preserve"> endocarditis: case report and review of the literature.’, </w:t>
      </w:r>
      <w:r w:rsidRPr="00870ABA">
        <w:rPr>
          <w:rFonts w:ascii="Calibri" w:eastAsia="Times New Roman" w:hAnsi="Calibri" w:cs="Times New Roman"/>
          <w:i/>
          <w:iCs/>
          <w:noProof/>
        </w:rPr>
        <w:t>Zentralblatt für Bakteriologie : international journal of medical microbiology</w:t>
      </w:r>
      <w:r w:rsidRPr="00870ABA">
        <w:rPr>
          <w:rFonts w:ascii="Calibri" w:eastAsia="Times New Roman" w:hAnsi="Calibri" w:cs="Times New Roman"/>
          <w:noProof/>
        </w:rPr>
        <w:t>, 282(4), pp. 431–435. doi: 10.1016/S0934-8840(11)80715-2.</w:t>
      </w:r>
    </w:p>
    <w:p w14:paraId="3C83C770"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eitz, M.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2) ‘A novel intranasal mouse model for mucosal colonization by Streptococcus suis serotype 2’, </w:t>
      </w:r>
      <w:r w:rsidRPr="00870ABA">
        <w:rPr>
          <w:rFonts w:ascii="Calibri" w:eastAsia="Times New Roman" w:hAnsi="Calibri" w:cs="Times New Roman"/>
          <w:i/>
          <w:iCs/>
          <w:noProof/>
        </w:rPr>
        <w:t>Journal of Medical Microbiology</w:t>
      </w:r>
      <w:r w:rsidRPr="00870ABA">
        <w:rPr>
          <w:rFonts w:ascii="Calibri" w:eastAsia="Times New Roman" w:hAnsi="Calibri" w:cs="Times New Roman"/>
          <w:noProof/>
        </w:rPr>
        <w:t>, 61(PART 9), pp. 1311–1318. doi: 10.1099/jmm.0.043885-0.</w:t>
      </w:r>
    </w:p>
    <w:p w14:paraId="2686EBF4"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eok, J.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3) ‘Genomic responses in mouse models poorly mimic human inflammatory diseases’, </w:t>
      </w:r>
      <w:r w:rsidRPr="00870ABA">
        <w:rPr>
          <w:rFonts w:ascii="Calibri" w:eastAsia="Times New Roman" w:hAnsi="Calibri" w:cs="Times New Roman"/>
          <w:i/>
          <w:iCs/>
          <w:noProof/>
        </w:rPr>
        <w:t>Proceedings of the National Academy of Sciences</w:t>
      </w:r>
      <w:r w:rsidRPr="00870ABA">
        <w:rPr>
          <w:rFonts w:ascii="Calibri" w:eastAsia="Times New Roman" w:hAnsi="Calibri" w:cs="Times New Roman"/>
          <w:noProof/>
        </w:rPr>
        <w:t>, 110(9), pp. 3507–3512. doi: 10.1073/pnas.1222878110.</w:t>
      </w:r>
    </w:p>
    <w:p w14:paraId="2116C86F" w14:textId="7CD0C2A8"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hahmirzadi, S. V, Nguyen, M. T. and Götz, F. (2016) ‘Evaluation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lipoproteins: Role in nutritional acquisition and pathogenicity’, </w:t>
      </w:r>
      <w:r w:rsidRPr="00870ABA">
        <w:rPr>
          <w:rFonts w:ascii="Calibri" w:eastAsia="Times New Roman" w:hAnsi="Calibri" w:cs="Times New Roman"/>
          <w:i/>
          <w:iCs/>
          <w:noProof/>
        </w:rPr>
        <w:t>Frontiers in Microbiology</w:t>
      </w:r>
      <w:r w:rsidRPr="00870ABA">
        <w:rPr>
          <w:rFonts w:ascii="Calibri" w:eastAsia="Times New Roman" w:hAnsi="Calibri" w:cs="Times New Roman"/>
          <w:noProof/>
        </w:rPr>
        <w:t>. Frontiers Media SA, 7(SEP), p. 1404. doi: 10.3389/fmicb.2016.01404.</w:t>
      </w:r>
    </w:p>
    <w:p w14:paraId="0214072C" w14:textId="7CA27E8C"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himada, T., Park, B. G., Wolf, A. J.,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0)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evades lysozyme-based peptidoglycan digestion that links phagocytosis, inflammasome activation, and IL-1beta secretion.’, </w:t>
      </w:r>
      <w:r w:rsidRPr="00870ABA">
        <w:rPr>
          <w:rFonts w:ascii="Calibri" w:eastAsia="Times New Roman" w:hAnsi="Calibri" w:cs="Times New Roman"/>
          <w:i/>
          <w:iCs/>
          <w:noProof/>
        </w:rPr>
        <w:t>Cell host &amp; microbe</w:t>
      </w:r>
      <w:r w:rsidRPr="00870ABA">
        <w:rPr>
          <w:rFonts w:ascii="Calibri" w:eastAsia="Times New Roman" w:hAnsi="Calibri" w:cs="Times New Roman"/>
          <w:noProof/>
        </w:rPr>
        <w:t>. NIH Public Access, 7(1), pp. 38–49. doi: 10.1016/j.chom.2009.12.008.</w:t>
      </w:r>
    </w:p>
    <w:p w14:paraId="5563C2FA" w14:textId="560AD725"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himada, T., Park, B. G., Wolf, A. J.,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0a)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Evades Lysozyme-Based Peptidoglycan Digestion that Links Phagocytosis, Inflammasome Activation, and IL-1β Secretion’, </w:t>
      </w:r>
      <w:r w:rsidRPr="00870ABA">
        <w:rPr>
          <w:rFonts w:ascii="Calibri" w:eastAsia="Times New Roman" w:hAnsi="Calibri" w:cs="Times New Roman"/>
          <w:i/>
          <w:iCs/>
          <w:noProof/>
        </w:rPr>
        <w:t>Cell Host &amp; Microbe</w:t>
      </w:r>
      <w:r w:rsidRPr="00870ABA">
        <w:rPr>
          <w:rFonts w:ascii="Calibri" w:eastAsia="Times New Roman" w:hAnsi="Calibri" w:cs="Times New Roman"/>
          <w:noProof/>
        </w:rPr>
        <w:t>. Cell Press, 7(1), pp. 38–49. doi: 10.1016/J.CHOM.2009.12.008.</w:t>
      </w:r>
    </w:p>
    <w:p w14:paraId="6F3BE02A" w14:textId="25D6B23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himada, T., Park, B. G., Wolf, A. J.,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0b)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Evades Lysozyme-Based Peptidoglycan Digestion that Links Phagocytosis, Inflammasome Activation, and IL-1β Secretion’, </w:t>
      </w:r>
      <w:r w:rsidRPr="00870ABA">
        <w:rPr>
          <w:rFonts w:ascii="Calibri" w:eastAsia="Times New Roman" w:hAnsi="Calibri" w:cs="Times New Roman"/>
          <w:i/>
          <w:iCs/>
          <w:noProof/>
        </w:rPr>
        <w:t>Cell Host &amp; Microbe</w:t>
      </w:r>
      <w:r w:rsidRPr="00870ABA">
        <w:rPr>
          <w:rFonts w:ascii="Calibri" w:eastAsia="Times New Roman" w:hAnsi="Calibri" w:cs="Times New Roman"/>
          <w:noProof/>
        </w:rPr>
        <w:t>. Elsevier, 7(1), pp. 38–49. doi: 10.1016/j.chom.2009.12.008.</w:t>
      </w:r>
    </w:p>
    <w:p w14:paraId="671398F3" w14:textId="140E1713"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hiratsuchi, A.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2) ‘Independent recognition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by two </w:t>
      </w:r>
      <w:r w:rsidRPr="00870ABA">
        <w:rPr>
          <w:rFonts w:ascii="Calibri" w:eastAsia="Times New Roman" w:hAnsi="Calibri" w:cs="Times New Roman"/>
          <w:noProof/>
        </w:rPr>
        <w:lastRenderedPageBreak/>
        <w:t xml:space="preserve">receptors for phagocytosis in Drosophila’, </w:t>
      </w:r>
      <w:r w:rsidRPr="00870ABA">
        <w:rPr>
          <w:rFonts w:ascii="Calibri" w:eastAsia="Times New Roman" w:hAnsi="Calibri" w:cs="Times New Roman"/>
          <w:i/>
          <w:iCs/>
          <w:noProof/>
        </w:rPr>
        <w:t>Journal of Biological Chemistry</w:t>
      </w:r>
      <w:r w:rsidRPr="00870ABA">
        <w:rPr>
          <w:rFonts w:ascii="Calibri" w:eastAsia="Times New Roman" w:hAnsi="Calibri" w:cs="Times New Roman"/>
          <w:noProof/>
        </w:rPr>
        <w:t>. American Society for Biochemistry and Molecular Biology, 287(26), pp. 21663–21672. doi: 10.1074/jbc.M111.333807.</w:t>
      </w:r>
    </w:p>
    <w:p w14:paraId="75DF9F7B" w14:textId="0D49894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ifri, C. D.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3) ‘Caenorhabditis elegans as a model host for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pathogenesis’,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American Society for Microbiology (ASM), 71(4), pp. 2208–2217. doi: 10.1128/IAI.71.4.2208-2217.2003.</w:t>
      </w:r>
    </w:p>
    <w:p w14:paraId="1EF61F88"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ilhavy, T. J., Kahne, D. and Walker, S. (2010) ‘The bacterial cell envelope.’, </w:t>
      </w:r>
      <w:r w:rsidRPr="00870ABA">
        <w:rPr>
          <w:rFonts w:ascii="Calibri" w:eastAsia="Times New Roman" w:hAnsi="Calibri" w:cs="Times New Roman"/>
          <w:i/>
          <w:iCs/>
          <w:noProof/>
        </w:rPr>
        <w:t>Cold Spring Harbor perspectives in biology</w:t>
      </w:r>
      <w:r w:rsidRPr="00870ABA">
        <w:rPr>
          <w:rFonts w:ascii="Calibri" w:eastAsia="Times New Roman" w:hAnsi="Calibri" w:cs="Times New Roman"/>
          <w:noProof/>
        </w:rPr>
        <w:t>, 2, p. a000414. doi: 10.1101/cshperspect.a000414.</w:t>
      </w:r>
    </w:p>
    <w:p w14:paraId="632462F8"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da Silva, A. M. T.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3) ‘Shock and Multiple-Organ Dysfunction after Self-Administration of Salmonella Endotoxin’, </w:t>
      </w:r>
      <w:r w:rsidRPr="00870ABA">
        <w:rPr>
          <w:rFonts w:ascii="Calibri" w:eastAsia="Times New Roman" w:hAnsi="Calibri" w:cs="Times New Roman"/>
          <w:i/>
          <w:iCs/>
          <w:noProof/>
        </w:rPr>
        <w:t>New England Journal of Medicine</w:t>
      </w:r>
      <w:r w:rsidRPr="00870ABA">
        <w:rPr>
          <w:rFonts w:ascii="Calibri" w:eastAsia="Times New Roman" w:hAnsi="Calibri" w:cs="Times New Roman"/>
          <w:noProof/>
        </w:rPr>
        <w:t>. Massachusetts Medical Society, 328(20), pp. 1457–1460. doi: 10.1056/NEJM199305203282005.</w:t>
      </w:r>
    </w:p>
    <w:p w14:paraId="05F5B7A3"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ilversides, J. A., Lappin, E. and Ferguson, A. J. (2010) ‘Staphylococcal toxic shock syndrome: mechanisms and management’, </w:t>
      </w:r>
      <w:r w:rsidRPr="00870ABA">
        <w:rPr>
          <w:rFonts w:ascii="Calibri" w:eastAsia="Times New Roman" w:hAnsi="Calibri" w:cs="Times New Roman"/>
          <w:i/>
          <w:iCs/>
          <w:noProof/>
        </w:rPr>
        <w:t>Curr Infect Dis Rep</w:t>
      </w:r>
      <w:r w:rsidRPr="00870ABA">
        <w:rPr>
          <w:rFonts w:ascii="Calibri" w:eastAsia="Times New Roman" w:hAnsi="Calibri" w:cs="Times New Roman"/>
          <w:noProof/>
        </w:rPr>
        <w:t>, 12(5), pp. 392–400. doi: 10.1007/s11908-010-0119-y.</w:t>
      </w:r>
    </w:p>
    <w:p w14:paraId="3E929F23"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inger, M.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6) ‘The third international consensus definitions for sepsis and septic shock (sepsis-3)’, </w:t>
      </w:r>
      <w:r w:rsidRPr="00870ABA">
        <w:rPr>
          <w:rFonts w:ascii="Calibri" w:eastAsia="Times New Roman" w:hAnsi="Calibri" w:cs="Times New Roman"/>
          <w:i/>
          <w:iCs/>
          <w:noProof/>
        </w:rPr>
        <w:t>JAMA - Journal of the American Medical Association</w:t>
      </w:r>
      <w:r w:rsidRPr="00870ABA">
        <w:rPr>
          <w:rFonts w:ascii="Calibri" w:eastAsia="Times New Roman" w:hAnsi="Calibri" w:cs="Times New Roman"/>
          <w:noProof/>
        </w:rPr>
        <w:t>. NIH Public Access, pp. 801–810. doi: 10.1001/jama.2016.0287.</w:t>
      </w:r>
    </w:p>
    <w:p w14:paraId="19EFE107"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kubitz, K. M.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5) ‘CD50 (ICAM-3) is phosphorylated on tyrosine and is associated with tyrosine kinase activity in human neutrophils.’, </w:t>
      </w:r>
      <w:r w:rsidRPr="00870ABA">
        <w:rPr>
          <w:rFonts w:ascii="Calibri" w:eastAsia="Times New Roman" w:hAnsi="Calibri" w:cs="Times New Roman"/>
          <w:i/>
          <w:iCs/>
          <w:noProof/>
        </w:rPr>
        <w:t>Journal of immunology (Baltimore, Md. : 1950)</w:t>
      </w:r>
      <w:r w:rsidRPr="00870ABA">
        <w:rPr>
          <w:rFonts w:ascii="Calibri" w:eastAsia="Times New Roman" w:hAnsi="Calibri" w:cs="Times New Roman"/>
          <w:noProof/>
        </w:rPr>
        <w:t>. American Association of Immunologists, 154(6), pp. 2888–95.</w:t>
      </w:r>
    </w:p>
    <w:p w14:paraId="22987ED2"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mirnov, A., Daily, K. P. and Criss, A. K. (2014) ‘Assembly of NADPH oxidase in human neutrophils is modulated by the opacity-associated protein expression state of Neisseria gonorrhoeae’,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American Society for Microbiology, 82(3), pp. 1036–1044. doi: 10.1128/IAI.00881-13.</w:t>
      </w:r>
    </w:p>
    <w:p w14:paraId="4F45F762" w14:textId="71ACBA33"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Smith, I. (2003) ‘</w:t>
      </w:r>
      <w:r w:rsidR="003F69D3" w:rsidRPr="003F69D3">
        <w:rPr>
          <w:rFonts w:ascii="Calibri" w:eastAsia="Times New Roman" w:hAnsi="Calibri" w:cs="Times New Roman"/>
          <w:i/>
          <w:iCs/>
          <w:noProof/>
        </w:rPr>
        <w:t>Mycobacterium tuberculosis</w:t>
      </w:r>
      <w:r w:rsidRPr="00870ABA">
        <w:rPr>
          <w:rFonts w:ascii="Calibri" w:eastAsia="Times New Roman" w:hAnsi="Calibri" w:cs="Times New Roman"/>
          <w:noProof/>
        </w:rPr>
        <w:t xml:space="preserve"> pathogenesis and molecular determinants of virulence’, </w:t>
      </w:r>
      <w:r w:rsidRPr="00870ABA">
        <w:rPr>
          <w:rFonts w:ascii="Calibri" w:eastAsia="Times New Roman" w:hAnsi="Calibri" w:cs="Times New Roman"/>
          <w:i/>
          <w:iCs/>
          <w:noProof/>
        </w:rPr>
        <w:t>Clinical microbiology reviews</w:t>
      </w:r>
      <w:r w:rsidRPr="00870ABA">
        <w:rPr>
          <w:rFonts w:ascii="Calibri" w:eastAsia="Times New Roman" w:hAnsi="Calibri" w:cs="Times New Roman"/>
          <w:noProof/>
        </w:rPr>
        <w:t>. American Society for Microbiology (ASM), 16(3), pp. 463–496. doi: 10.1128/CMR.16.3.463.</w:t>
      </w:r>
    </w:p>
    <w:p w14:paraId="4A30542D" w14:textId="581B6339"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oell, M.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5) ‘Capsular polysaccharide types 5 and 8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bind specifically to human epithelial (KB) cells, endothelial cells, and monocytes and induce release of cytokines’,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63(4), pp. 1380–1386.</w:t>
      </w:r>
    </w:p>
    <w:p w14:paraId="3B1A1991"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ørensen, O.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7) ‘The human antibacterial cathelicidin, hCAP-18, is synthesized in myelocytes and metamyelocytes and localized to specific granules in neutrophils.’, </w:t>
      </w:r>
      <w:r w:rsidRPr="00870ABA">
        <w:rPr>
          <w:rFonts w:ascii="Calibri" w:eastAsia="Times New Roman" w:hAnsi="Calibri" w:cs="Times New Roman"/>
          <w:i/>
          <w:iCs/>
          <w:noProof/>
        </w:rPr>
        <w:t>Blood</w:t>
      </w:r>
      <w:r w:rsidRPr="00870ABA">
        <w:rPr>
          <w:rFonts w:ascii="Calibri" w:eastAsia="Times New Roman" w:hAnsi="Calibri" w:cs="Times New Roman"/>
          <w:noProof/>
        </w:rPr>
        <w:t>, 90(7), pp. 2796–2803.</w:t>
      </w:r>
    </w:p>
    <w:p w14:paraId="735393A2" w14:textId="61739A3C"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nl-NL"/>
        </w:rPr>
        <w:t xml:space="preserve">Spaulding, A. R. </w:t>
      </w:r>
      <w:r w:rsidRPr="00236F57">
        <w:rPr>
          <w:rFonts w:ascii="Calibri" w:eastAsia="Times New Roman" w:hAnsi="Calibri" w:cs="Times New Roman"/>
          <w:i/>
          <w:iCs/>
          <w:noProof/>
          <w:lang w:val="nl-NL"/>
        </w:rPr>
        <w:t>et al.</w:t>
      </w:r>
      <w:r w:rsidRPr="00236F57">
        <w:rPr>
          <w:rFonts w:ascii="Calibri" w:eastAsia="Times New Roman" w:hAnsi="Calibri" w:cs="Times New Roman"/>
          <w:noProof/>
          <w:lang w:val="nl-NL"/>
        </w:rPr>
        <w:t xml:space="preserve"> </w:t>
      </w:r>
      <w:r w:rsidRPr="00870ABA">
        <w:rPr>
          <w:rFonts w:ascii="Calibri" w:eastAsia="Times New Roman" w:hAnsi="Calibri" w:cs="Times New Roman"/>
          <w:noProof/>
        </w:rPr>
        <w:t xml:space="preserve">(2012) ‘Comparison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strains for ability to cause infective endocarditis and lethal sepsis in rabbits’, </w:t>
      </w:r>
      <w:r w:rsidRPr="00870ABA">
        <w:rPr>
          <w:rFonts w:ascii="Calibri" w:eastAsia="Times New Roman" w:hAnsi="Calibri" w:cs="Times New Roman"/>
          <w:i/>
          <w:iCs/>
          <w:noProof/>
        </w:rPr>
        <w:t>Frontiers in Cellular and Infection Microbiology</w:t>
      </w:r>
      <w:r w:rsidRPr="00870ABA">
        <w:rPr>
          <w:rFonts w:ascii="Calibri" w:eastAsia="Times New Roman" w:hAnsi="Calibri" w:cs="Times New Roman"/>
          <w:noProof/>
        </w:rPr>
        <w:t>. Frontiers Media SA, 2, p. 18. doi: 10.3389/fcimb.2012.00018.</w:t>
      </w:r>
    </w:p>
    <w:p w14:paraId="6853A463" w14:textId="77B5875C"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lastRenderedPageBreak/>
        <w:t xml:space="preserve">Spika, J. S.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82) ‘Role of peptidoglycan from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in leukopenia, thrombocytopenia, and complement activation associated with bacteremia.’, </w:t>
      </w:r>
      <w:r w:rsidRPr="00870ABA">
        <w:rPr>
          <w:rFonts w:ascii="Calibri" w:eastAsia="Times New Roman" w:hAnsi="Calibri" w:cs="Times New Roman"/>
          <w:i/>
          <w:iCs/>
          <w:noProof/>
        </w:rPr>
        <w:t>The Journal of infectious diseases</w:t>
      </w:r>
      <w:r w:rsidRPr="00870ABA">
        <w:rPr>
          <w:rFonts w:ascii="Calibri" w:eastAsia="Times New Roman" w:hAnsi="Calibri" w:cs="Times New Roman"/>
          <w:noProof/>
        </w:rPr>
        <w:t>, 146(2), pp. 227–34.</w:t>
      </w:r>
    </w:p>
    <w:p w14:paraId="6BD65197"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pratt, B. G. (1983) ‘Penicillin-binding Proteins and the Future of Beta-Lactam Antibiotics’, </w:t>
      </w:r>
      <w:r w:rsidRPr="00870ABA">
        <w:rPr>
          <w:rFonts w:ascii="Calibri" w:eastAsia="Times New Roman" w:hAnsi="Calibri" w:cs="Times New Roman"/>
          <w:i/>
          <w:iCs/>
          <w:noProof/>
        </w:rPr>
        <w:t>Journal of General Microbiology</w:t>
      </w:r>
      <w:r w:rsidRPr="00870ABA">
        <w:rPr>
          <w:rFonts w:ascii="Calibri" w:eastAsia="Times New Roman" w:hAnsi="Calibri" w:cs="Times New Roman"/>
          <w:noProof/>
        </w:rPr>
        <w:t>, 129(5), pp. 1247–1260. doi: 10.1099/00221287-129-5-1247.</w:t>
      </w:r>
    </w:p>
    <w:p w14:paraId="1804EFB7"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Stainier, D. Y. R.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17) ‘Guidelines for morpholino use in zebrafish’, </w:t>
      </w:r>
      <w:r w:rsidRPr="00870ABA">
        <w:rPr>
          <w:rFonts w:ascii="Calibri" w:eastAsia="Times New Roman" w:hAnsi="Calibri" w:cs="Times New Roman"/>
          <w:i/>
          <w:iCs/>
          <w:noProof/>
        </w:rPr>
        <w:t>PLoS Genetics</w:t>
      </w:r>
      <w:r w:rsidRPr="00870ABA">
        <w:rPr>
          <w:rFonts w:ascii="Calibri" w:eastAsia="Times New Roman" w:hAnsi="Calibri" w:cs="Times New Roman"/>
          <w:noProof/>
        </w:rPr>
        <w:t>. Edited by G. S. Barsh. Public Library of Science, 13(10), p. e1007000. doi: 10.1371/journal.pgen.1007000.</w:t>
      </w:r>
    </w:p>
    <w:p w14:paraId="106CFBA7"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Standiford, T. J.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1994) ‘Lipoteichoic acid induces secretion of interleukin-8 from human blood monocytes: A cellular and molecular analysis’,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American Society for Microbiology (ASM), 62(1), pp. 119–125.</w:t>
      </w:r>
    </w:p>
    <w:p w14:paraId="3FFEE3AD" w14:textId="274422C1"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tapels, D. a C.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4)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secretes a unique class of neutrophil serine protease inhibitors.’, </w:t>
      </w:r>
      <w:r w:rsidRPr="00870ABA">
        <w:rPr>
          <w:rFonts w:ascii="Calibri" w:eastAsia="Times New Roman" w:hAnsi="Calibri" w:cs="Times New Roman"/>
          <w:i/>
          <w:iCs/>
          <w:noProof/>
        </w:rPr>
        <w:t>Proceedings of the National Academy of Sciences of the United States of America</w:t>
      </w:r>
      <w:r w:rsidRPr="00870ABA">
        <w:rPr>
          <w:rFonts w:ascii="Calibri" w:eastAsia="Times New Roman" w:hAnsi="Calibri" w:cs="Times New Roman"/>
          <w:noProof/>
        </w:rPr>
        <w:t>, 111(36), pp. 13187–13192. doi: 10.1073/pnas.1407616111.</w:t>
      </w:r>
    </w:p>
    <w:p w14:paraId="30712B8E" w14:textId="2B5D0F03"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tapleton, P. D. and Taylor, P. W. (2002) ‘Methicillin resistance in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mechanisms and modulation.’, </w:t>
      </w:r>
      <w:r w:rsidRPr="00870ABA">
        <w:rPr>
          <w:rFonts w:ascii="Calibri" w:eastAsia="Times New Roman" w:hAnsi="Calibri" w:cs="Times New Roman"/>
          <w:i/>
          <w:iCs/>
          <w:noProof/>
        </w:rPr>
        <w:t>Science progress</w:t>
      </w:r>
      <w:r w:rsidRPr="00870ABA">
        <w:rPr>
          <w:rFonts w:ascii="Calibri" w:eastAsia="Times New Roman" w:hAnsi="Calibri" w:cs="Times New Roman"/>
          <w:noProof/>
        </w:rPr>
        <w:t>. Europe PMC Funders, pp. 57–72. doi: 10.1016/j.bbi.2008.05.010.</w:t>
      </w:r>
    </w:p>
    <w:p w14:paraId="00A0B9E9"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tearns-Kurosawa, D. J.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1) ‘The Pathogenesis of Sepsis’, pp. 19–48. doi: 10.1146/annurev-pathol-011110-130327.</w:t>
      </w:r>
    </w:p>
    <w:p w14:paraId="3108D286"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teinstraesser, L.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0) ‘A novel human skin chamber model to study wound infection ex vivo’, </w:t>
      </w:r>
      <w:r w:rsidRPr="00870ABA">
        <w:rPr>
          <w:rFonts w:ascii="Calibri" w:eastAsia="Times New Roman" w:hAnsi="Calibri" w:cs="Times New Roman"/>
          <w:i/>
          <w:iCs/>
          <w:noProof/>
        </w:rPr>
        <w:t>Archives of Dermatological Research</w:t>
      </w:r>
      <w:r w:rsidRPr="00870ABA">
        <w:rPr>
          <w:rFonts w:ascii="Calibri" w:eastAsia="Times New Roman" w:hAnsi="Calibri" w:cs="Times New Roman"/>
          <w:noProof/>
        </w:rPr>
        <w:t>. Springer, 302(5), pp. 357–365. doi: 10.1007/s00403-009-1009-8.</w:t>
      </w:r>
    </w:p>
    <w:p w14:paraId="3A811EF8"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tephenson, R. and Metcalfe, N. H. (2013) ‘Drosophila melanogaster: a fly through its history and current use.’, </w:t>
      </w:r>
      <w:r w:rsidRPr="00870ABA">
        <w:rPr>
          <w:rFonts w:ascii="Calibri" w:eastAsia="Times New Roman" w:hAnsi="Calibri" w:cs="Times New Roman"/>
          <w:i/>
          <w:iCs/>
          <w:noProof/>
        </w:rPr>
        <w:t>The journal of the Royal College of Physicians of Edinburgh</w:t>
      </w:r>
      <w:r w:rsidRPr="00870ABA">
        <w:rPr>
          <w:rFonts w:ascii="Calibri" w:eastAsia="Times New Roman" w:hAnsi="Calibri" w:cs="Times New Roman"/>
          <w:noProof/>
        </w:rPr>
        <w:t>, 43(1), pp. 70–5. doi: 10.4997/JRCPE.2013.116.</w:t>
      </w:r>
    </w:p>
    <w:p w14:paraId="068DEF98"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tewart-Tull, D. E. S. (1980) ‘The Immunological Activities of Bacterial Peptidoglycans’, </w:t>
      </w:r>
      <w:r w:rsidRPr="00870ABA">
        <w:rPr>
          <w:rFonts w:ascii="Calibri" w:eastAsia="Times New Roman" w:hAnsi="Calibri" w:cs="Times New Roman"/>
          <w:i/>
          <w:iCs/>
          <w:noProof/>
        </w:rPr>
        <w:t>Annual Review of Microbiology</w:t>
      </w:r>
      <w:r w:rsidRPr="00870ABA">
        <w:rPr>
          <w:rFonts w:ascii="Calibri" w:eastAsia="Times New Roman" w:hAnsi="Calibri" w:cs="Times New Roman"/>
          <w:noProof/>
        </w:rPr>
        <w:t>, 34(1), pp. 311–340. doi: 10.1146/annurev.mi.34.100180.001523.</w:t>
      </w:r>
    </w:p>
    <w:p w14:paraId="0E2D4DC6"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tewart, S.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2) ‘Vancomycin-modified implant surface inhibits biofilm formation and supports bone-healing in an infected osteotomy model in sheep: A proof-of-concept study’, </w:t>
      </w:r>
      <w:r w:rsidRPr="00870ABA">
        <w:rPr>
          <w:rFonts w:ascii="Calibri" w:eastAsia="Times New Roman" w:hAnsi="Calibri" w:cs="Times New Roman"/>
          <w:i/>
          <w:iCs/>
          <w:noProof/>
        </w:rPr>
        <w:t>Journal of Bone and Joint Surgery - Series A</w:t>
      </w:r>
      <w:r w:rsidRPr="00870ABA">
        <w:rPr>
          <w:rFonts w:ascii="Calibri" w:eastAsia="Times New Roman" w:hAnsi="Calibri" w:cs="Times New Roman"/>
          <w:noProof/>
        </w:rPr>
        <w:t>. Journal of Bone and Joint Surgery, Inc., 94(15), pp. 1406–1415. doi: 10.2106/JBJS.K.00886.</w:t>
      </w:r>
    </w:p>
    <w:p w14:paraId="7B0D5734" w14:textId="59B5DC0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toll, H.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5a)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deficient in lipidation of prelipoproteins is attenuated in growth and immune activation’,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73(4), pp. 2411–2423. doi: 10.1128/IAI.73.4.2411-2423.2005.</w:t>
      </w:r>
    </w:p>
    <w:p w14:paraId="49D76186" w14:textId="58DD701D"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lastRenderedPageBreak/>
        <w:t xml:space="preserve">Stoll, H.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5b)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deficient in lipidation of prelipoproteins is attenuated in growth and immune activation.’,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American Society for Microbiology (ASM), 73(4), pp. 2411–23. doi: 10.1128/IAI.73.4.2411-2423.2005.</w:t>
      </w:r>
    </w:p>
    <w:p w14:paraId="66C5206D"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tudnek, J. R.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2) ‘The impact of emergency medical services on the ED care of severe sepsis’, </w:t>
      </w:r>
      <w:r w:rsidRPr="00870ABA">
        <w:rPr>
          <w:rFonts w:ascii="Calibri" w:eastAsia="Times New Roman" w:hAnsi="Calibri" w:cs="Times New Roman"/>
          <w:i/>
          <w:iCs/>
          <w:noProof/>
        </w:rPr>
        <w:t>The American Journal of Emergency Medicine</w:t>
      </w:r>
      <w:r w:rsidRPr="00870ABA">
        <w:rPr>
          <w:rFonts w:ascii="Calibri" w:eastAsia="Times New Roman" w:hAnsi="Calibri" w:cs="Times New Roman"/>
          <w:noProof/>
        </w:rPr>
        <w:t>, 30(1), pp. 51–56. doi: 10.1016/j.ajem.2010.09.015.</w:t>
      </w:r>
    </w:p>
    <w:p w14:paraId="3379F221" w14:textId="51CBB218"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ugai, M.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7) ‘Localized perforation of the cell wall by a major autolysin: atl gene products and the onset of penicillin-induced lysis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Journal of Bacteriology</w:t>
      </w:r>
      <w:r w:rsidRPr="00870ABA">
        <w:rPr>
          <w:rFonts w:ascii="Calibri" w:eastAsia="Times New Roman" w:hAnsi="Calibri" w:cs="Times New Roman"/>
          <w:noProof/>
        </w:rPr>
        <w:t>, 179(9), pp. 2958–2962. doi: 10.1128/jb.179.9.2958-2962.1997.</w:t>
      </w:r>
    </w:p>
    <w:p w14:paraId="684AB17B"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ugiyama, A.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6) ‘Lipoteichoic acid and interleukin 1 stimulate synergistically production of hepatocyte growth factor’, </w:t>
      </w:r>
      <w:r w:rsidRPr="00870ABA">
        <w:rPr>
          <w:rFonts w:ascii="Calibri" w:eastAsia="Times New Roman" w:hAnsi="Calibri" w:cs="Times New Roman"/>
          <w:i/>
          <w:iCs/>
          <w:noProof/>
        </w:rPr>
        <w:t>Infect.Immun.</w:t>
      </w:r>
      <w:r w:rsidRPr="00870ABA">
        <w:rPr>
          <w:rFonts w:ascii="Calibri" w:eastAsia="Times New Roman" w:hAnsi="Calibri" w:cs="Times New Roman"/>
          <w:noProof/>
        </w:rPr>
        <w:t xml:space="preserve"> American Society for Microbiology, 64(4), pp. 1426–1431.</w:t>
      </w:r>
    </w:p>
    <w:p w14:paraId="14879F31" w14:textId="4C6B9415"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ully, E. K.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4) ‘Selective Chemical Inhibition of agr Quorum Sensing in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Promotes Host Defense with Minimal Impact on Resistance’, </w:t>
      </w:r>
      <w:r w:rsidRPr="00870ABA">
        <w:rPr>
          <w:rFonts w:ascii="Calibri" w:eastAsia="Times New Roman" w:hAnsi="Calibri" w:cs="Times New Roman"/>
          <w:i/>
          <w:iCs/>
          <w:noProof/>
        </w:rPr>
        <w:t>PLoS Pathogens</w:t>
      </w:r>
      <w:r w:rsidRPr="00870ABA">
        <w:rPr>
          <w:rFonts w:ascii="Calibri" w:eastAsia="Times New Roman" w:hAnsi="Calibri" w:cs="Times New Roman"/>
          <w:noProof/>
        </w:rPr>
        <w:t>. Public Library of Science, 10(6), p. e1004174. doi: 10.1371/journal.ppat.1004174.</w:t>
      </w:r>
    </w:p>
    <w:p w14:paraId="31F2D6AB" w14:textId="2B07874C"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ummers, B. J.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5) ‘Identification of peptidic inhibitors of the alternative complement pathway based on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SCIN proteins’, </w:t>
      </w:r>
      <w:r w:rsidRPr="00870ABA">
        <w:rPr>
          <w:rFonts w:ascii="Calibri" w:eastAsia="Times New Roman" w:hAnsi="Calibri" w:cs="Times New Roman"/>
          <w:i/>
          <w:iCs/>
          <w:noProof/>
        </w:rPr>
        <w:t>Molecular Immunology</w:t>
      </w:r>
      <w:r w:rsidRPr="00870ABA">
        <w:rPr>
          <w:rFonts w:ascii="Calibri" w:eastAsia="Times New Roman" w:hAnsi="Calibri" w:cs="Times New Roman"/>
          <w:noProof/>
        </w:rPr>
        <w:t>. NIH Public Access, 67(2), pp. 193–205. doi: 10.1016/j.molimm.2015.05.012.</w:t>
      </w:r>
    </w:p>
    <w:p w14:paraId="4C223CFB"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ummerton, J. (1999) ‘Morpholino antisense oligomers: The case for an RNase H-independent structural type’, </w:t>
      </w:r>
      <w:r w:rsidRPr="00870ABA">
        <w:rPr>
          <w:rFonts w:ascii="Calibri" w:eastAsia="Times New Roman" w:hAnsi="Calibri" w:cs="Times New Roman"/>
          <w:i/>
          <w:iCs/>
          <w:noProof/>
        </w:rPr>
        <w:t>Biochimica et Biophysica Acta - Gene Structure and Expression</w:t>
      </w:r>
      <w:r w:rsidRPr="00870ABA">
        <w:rPr>
          <w:rFonts w:ascii="Calibri" w:eastAsia="Times New Roman" w:hAnsi="Calibri" w:cs="Times New Roman"/>
          <w:noProof/>
        </w:rPr>
        <w:t>, pp. 141–158. doi: 10.1016/S0167-4781(99)00150-5.</w:t>
      </w:r>
    </w:p>
    <w:p w14:paraId="588A415F" w14:textId="1C20FA5E"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urewaard, B. G. J.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6) ‘Identification and treatment of the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reservoir in vivo’, </w:t>
      </w:r>
      <w:r w:rsidRPr="00870ABA">
        <w:rPr>
          <w:rFonts w:ascii="Calibri" w:eastAsia="Times New Roman" w:hAnsi="Calibri" w:cs="Times New Roman"/>
          <w:i/>
          <w:iCs/>
          <w:noProof/>
        </w:rPr>
        <w:t>The Journal of Experimental Medicine</w:t>
      </w:r>
      <w:r w:rsidRPr="00870ABA">
        <w:rPr>
          <w:rFonts w:ascii="Calibri" w:eastAsia="Times New Roman" w:hAnsi="Calibri" w:cs="Times New Roman"/>
          <w:noProof/>
        </w:rPr>
        <w:t>, 213(7), pp. 1141–1151. doi: 10.1084/jem.20160334.</w:t>
      </w:r>
    </w:p>
    <w:p w14:paraId="4AFAD1B2"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Šverko, V.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4) ‘Side-effects of peptidoglycan monomer (PGM) treatment in mice’, </w:t>
      </w:r>
      <w:r w:rsidRPr="00870ABA">
        <w:rPr>
          <w:rFonts w:ascii="Calibri" w:eastAsia="Times New Roman" w:hAnsi="Calibri" w:cs="Times New Roman"/>
          <w:i/>
          <w:iCs/>
          <w:noProof/>
        </w:rPr>
        <w:t>Immunopharmacology</w:t>
      </w:r>
      <w:r w:rsidRPr="00870ABA">
        <w:rPr>
          <w:rFonts w:ascii="Calibri" w:eastAsia="Times New Roman" w:hAnsi="Calibri" w:cs="Times New Roman"/>
          <w:noProof/>
        </w:rPr>
        <w:t>, 28(3), pp. 193–199. doi: 10.1016/0162-3109(94)90054-X.</w:t>
      </w:r>
    </w:p>
    <w:p w14:paraId="134B80FE" w14:textId="12ED4E0D"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Sychantha, D.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7) ‘In vitro characterization of the antivirulence target of </w:t>
      </w:r>
      <w:r w:rsidR="00AE6915" w:rsidRPr="00AE6915">
        <w:rPr>
          <w:rFonts w:ascii="Calibri" w:eastAsia="Times New Roman" w:hAnsi="Calibri" w:cs="Times New Roman"/>
          <w:noProof/>
        </w:rPr>
        <w:t>Gram-</w:t>
      </w:r>
      <w:r w:rsidRPr="00870ABA">
        <w:rPr>
          <w:rFonts w:ascii="Calibri" w:eastAsia="Times New Roman" w:hAnsi="Calibri" w:cs="Times New Roman"/>
          <w:noProof/>
        </w:rPr>
        <w:t xml:space="preserve">positive pathogens, peptidoglycan O-acetyltransferase A (OatA)’, </w:t>
      </w:r>
      <w:r w:rsidRPr="00870ABA">
        <w:rPr>
          <w:rFonts w:ascii="Calibri" w:eastAsia="Times New Roman" w:hAnsi="Calibri" w:cs="Times New Roman"/>
          <w:i/>
          <w:iCs/>
          <w:noProof/>
        </w:rPr>
        <w:t>PLoS Pathogens</w:t>
      </w:r>
      <w:r w:rsidRPr="00870ABA">
        <w:rPr>
          <w:rFonts w:ascii="Calibri" w:eastAsia="Times New Roman" w:hAnsi="Calibri" w:cs="Times New Roman"/>
          <w:noProof/>
        </w:rPr>
        <w:t>. Edited by G. Zhang. Public Library of Science, 13(10), p. e1006667. doi: 10.1371/journal.ppat.1006667.</w:t>
      </w:r>
    </w:p>
    <w:p w14:paraId="52A05641"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Takada, H. and Galanos, C. (1987) ‘Enhancement of endotoxin lethality and generation of anaphylactoid reactions by lipopolysaccharides in muramyl-dipeptide-treated mice’,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55(2), pp. 409–413.</w:t>
      </w:r>
    </w:p>
    <w:p w14:paraId="6C19EE7A" w14:textId="62939624"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Takeuchi, O., Hoshino, K. and Akira, S. (2000) ‘Cutting Edge: TLR2-Deficient and MyD88-Deficient Mice Aåre Highly Susceptible to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Infection’, </w:t>
      </w:r>
      <w:r w:rsidRPr="00870ABA">
        <w:rPr>
          <w:rFonts w:ascii="Calibri" w:eastAsia="Times New Roman" w:hAnsi="Calibri" w:cs="Times New Roman"/>
          <w:i/>
          <w:iCs/>
          <w:noProof/>
        </w:rPr>
        <w:t>The Journal of Immunology</w:t>
      </w:r>
      <w:r w:rsidRPr="00870ABA">
        <w:rPr>
          <w:rFonts w:ascii="Calibri" w:eastAsia="Times New Roman" w:hAnsi="Calibri" w:cs="Times New Roman"/>
          <w:noProof/>
        </w:rPr>
        <w:t>, 165(10), pp. 5392–5396. doi: 10.4049/jimmunol.165.10.5392.</w:t>
      </w:r>
    </w:p>
    <w:p w14:paraId="39DEA99E"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lastRenderedPageBreak/>
        <w:t xml:space="preserve">Tatusov, R. L.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03) ‘The COG database: An updated vesion includes eukaryotes’, </w:t>
      </w:r>
      <w:r w:rsidRPr="00870ABA">
        <w:rPr>
          <w:rFonts w:ascii="Calibri" w:eastAsia="Times New Roman" w:hAnsi="Calibri" w:cs="Times New Roman"/>
          <w:i/>
          <w:iCs/>
          <w:noProof/>
        </w:rPr>
        <w:t>BMC Bioinformatics</w:t>
      </w:r>
      <w:r w:rsidRPr="00870ABA">
        <w:rPr>
          <w:rFonts w:ascii="Calibri" w:eastAsia="Times New Roman" w:hAnsi="Calibri" w:cs="Times New Roman"/>
          <w:noProof/>
        </w:rPr>
        <w:t>, 4(1), p. 41. doi: 10.1186/1471-2105-4-41.</w:t>
      </w:r>
    </w:p>
    <w:p w14:paraId="2E1DF06F" w14:textId="6C558D06"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Tekstra, J.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9) ‘Infection of human endothelial cells with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induces the production of monocyte chemotactic protein-1 (MCP-1) and monocyte chemotaxis’, </w:t>
      </w:r>
      <w:r w:rsidRPr="00870ABA">
        <w:rPr>
          <w:rFonts w:ascii="Calibri" w:eastAsia="Times New Roman" w:hAnsi="Calibri" w:cs="Times New Roman"/>
          <w:i/>
          <w:iCs/>
          <w:noProof/>
        </w:rPr>
        <w:t>Clinical and Experimental Immunology</w:t>
      </w:r>
      <w:r w:rsidRPr="00870ABA">
        <w:rPr>
          <w:rFonts w:ascii="Calibri" w:eastAsia="Times New Roman" w:hAnsi="Calibri" w:cs="Times New Roman"/>
          <w:noProof/>
        </w:rPr>
        <w:t>, 117(3), pp. 489–495. doi: 10.1046/j.1365-2249.1999.01002.x.</w:t>
      </w:r>
    </w:p>
    <w:p w14:paraId="4D9DAA97"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ThermoFisher (2013) </w:t>
      </w:r>
      <w:r w:rsidRPr="00870ABA">
        <w:rPr>
          <w:rFonts w:ascii="Calibri" w:eastAsia="Times New Roman" w:hAnsi="Calibri" w:cs="Times New Roman"/>
          <w:i/>
          <w:iCs/>
          <w:noProof/>
        </w:rPr>
        <w:t>Allophycocyanin (APC)</w:t>
      </w:r>
      <w:r w:rsidRPr="00870ABA">
        <w:rPr>
          <w:rFonts w:ascii="Calibri" w:eastAsia="Times New Roman" w:hAnsi="Calibri" w:cs="Times New Roman"/>
          <w:noProof/>
        </w:rPr>
        <w:t>. Available at: https://www.thermofisher.com/uk/en/home/life-science/cell-analysis/fluorophores/allophycocyanin.html (Accessed: 20 January 2018).</w:t>
      </w:r>
    </w:p>
    <w:p w14:paraId="34A63BA6"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ThermoFisher (2018a) </w:t>
      </w:r>
      <w:r w:rsidRPr="00870ABA">
        <w:rPr>
          <w:rFonts w:ascii="Calibri" w:eastAsia="Times New Roman" w:hAnsi="Calibri" w:cs="Times New Roman"/>
          <w:i/>
          <w:iCs/>
          <w:noProof/>
        </w:rPr>
        <w:t>Fluorescein (FITC)</w:t>
      </w:r>
      <w:r w:rsidRPr="00870ABA">
        <w:rPr>
          <w:rFonts w:ascii="Calibri" w:eastAsia="Times New Roman" w:hAnsi="Calibri" w:cs="Times New Roman"/>
          <w:noProof/>
        </w:rPr>
        <w:t>. Available at: http://www.thermofisher.com/uk/en/home/life-science/cell-analysis/fluorophores/fluorescein.html (Accessed: 20 January 2018).</w:t>
      </w:r>
    </w:p>
    <w:p w14:paraId="684B0C25"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ThermoFisher (2018b) </w:t>
      </w:r>
      <w:r w:rsidRPr="00870ABA">
        <w:rPr>
          <w:rFonts w:ascii="Calibri" w:eastAsia="Times New Roman" w:hAnsi="Calibri" w:cs="Times New Roman"/>
          <w:i/>
          <w:iCs/>
          <w:noProof/>
        </w:rPr>
        <w:t>R-phycoerythrin (R-PE)</w:t>
      </w:r>
      <w:r w:rsidRPr="00870ABA">
        <w:rPr>
          <w:rFonts w:ascii="Calibri" w:eastAsia="Times New Roman" w:hAnsi="Calibri" w:cs="Times New Roman"/>
          <w:noProof/>
        </w:rPr>
        <w:t>. Available at: https://www.thermofisher.com/uk/en/home/life-science/cell-analysis/fluorophores/r-phycoerythrin.html (Accessed: 20 January 2018).</w:t>
      </w:r>
    </w:p>
    <w:p w14:paraId="221DD42A" w14:textId="66B3F0D6"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Thomer, L., Schneewind, O. and Missiakas, D. (2016) ‘Pathogenesis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Bloodstream Infections’, </w:t>
      </w:r>
      <w:r w:rsidRPr="00870ABA">
        <w:rPr>
          <w:rFonts w:ascii="Calibri" w:eastAsia="Times New Roman" w:hAnsi="Calibri" w:cs="Times New Roman"/>
          <w:i/>
          <w:iCs/>
          <w:noProof/>
        </w:rPr>
        <w:t>Annual Review of Pathology: Mechanisms of Disease</w:t>
      </w:r>
      <w:r w:rsidRPr="00870ABA">
        <w:rPr>
          <w:rFonts w:ascii="Calibri" w:eastAsia="Times New Roman" w:hAnsi="Calibri" w:cs="Times New Roman"/>
          <w:noProof/>
        </w:rPr>
        <w:t>. Annual Reviews, 11(1), pp. 343–364. doi: 10.1146/annurev-pathol-012615-044351.</w:t>
      </w:r>
    </w:p>
    <w:p w14:paraId="6D61183C"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Thurman, J. M. and Holers, V. M. (2006) ‘The Central Role of the Alternative Complement Pathway in Human Disease’, </w:t>
      </w:r>
      <w:r w:rsidRPr="00870ABA">
        <w:rPr>
          <w:rFonts w:ascii="Calibri" w:eastAsia="Times New Roman" w:hAnsi="Calibri" w:cs="Times New Roman"/>
          <w:i/>
          <w:iCs/>
          <w:noProof/>
        </w:rPr>
        <w:t>The Journal of Immunology</w:t>
      </w:r>
      <w:r w:rsidRPr="00870ABA">
        <w:rPr>
          <w:rFonts w:ascii="Calibri" w:eastAsia="Times New Roman" w:hAnsi="Calibri" w:cs="Times New Roman"/>
          <w:noProof/>
        </w:rPr>
        <w:t>. American Association of Immunologists, 176(3), pp. 1305–1310. doi: 10.4049/jimmunol.176.3.1305.</w:t>
      </w:r>
    </w:p>
    <w:p w14:paraId="40EBB2DA"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Ticchioni, M.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1) ‘Integrin-associated protein (CD47/IAP) contributes to T cell arrest on inflammatory vascular endothelium under flow.’, </w:t>
      </w:r>
      <w:r w:rsidRPr="00870ABA">
        <w:rPr>
          <w:rFonts w:ascii="Calibri" w:eastAsia="Times New Roman" w:hAnsi="Calibri" w:cs="Times New Roman"/>
          <w:i/>
          <w:iCs/>
          <w:noProof/>
        </w:rPr>
        <w:t>FASEB journal : official publication of the Federation of American Societies for Experimental Biology</w:t>
      </w:r>
      <w:r w:rsidRPr="00870ABA">
        <w:rPr>
          <w:rFonts w:ascii="Calibri" w:eastAsia="Times New Roman" w:hAnsi="Calibri" w:cs="Times New Roman"/>
          <w:noProof/>
        </w:rPr>
        <w:t>. Federation of American Societies for Experimental Biology, 15(2), pp. 341–50. doi: 10.1096/fj.99-0833com.</w:t>
      </w:r>
    </w:p>
    <w:p w14:paraId="2D39352E"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Timmerman, C. P.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3) ‘Induction of release of tumor necrosis factor from human monocytes by staphylococci and staphylococcal peptidoglycans’,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American Society for Microbiology (ASM), 61(10), pp. 4167–4172.</w:t>
      </w:r>
    </w:p>
    <w:p w14:paraId="06B9F357"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Tobin, D. M., May, R. C. and Wheeler, R. T. (2012) ‘Zebrafish: A see-through host and a fluorescent toolbox to probe host-pathogen interaction’, </w:t>
      </w:r>
      <w:r w:rsidRPr="00870ABA">
        <w:rPr>
          <w:rFonts w:ascii="Calibri" w:eastAsia="Times New Roman" w:hAnsi="Calibri" w:cs="Times New Roman"/>
          <w:i/>
          <w:iCs/>
          <w:noProof/>
        </w:rPr>
        <w:t>PLoS Pathogens</w:t>
      </w:r>
      <w:r w:rsidRPr="00870ABA">
        <w:rPr>
          <w:rFonts w:ascii="Calibri" w:eastAsia="Times New Roman" w:hAnsi="Calibri" w:cs="Times New Roman"/>
          <w:noProof/>
        </w:rPr>
        <w:t>. Edited by J. Heitman. Public Library of Science, 8(1), p. e1002349. doi: 10.1371/journal.ppat.1002349.</w:t>
      </w:r>
    </w:p>
    <w:p w14:paraId="26B90AFA"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Tohyama, Y. and Yamamura, H. (2006) ‘Complement-mediated phagocytosis-the role of Syk.’, </w:t>
      </w:r>
      <w:r w:rsidRPr="00870ABA">
        <w:rPr>
          <w:rFonts w:ascii="Calibri" w:eastAsia="Times New Roman" w:hAnsi="Calibri" w:cs="Times New Roman"/>
          <w:i/>
          <w:iCs/>
          <w:noProof/>
        </w:rPr>
        <w:t>IUBMB life</w:t>
      </w:r>
      <w:r w:rsidRPr="00870ABA">
        <w:rPr>
          <w:rFonts w:ascii="Calibri" w:eastAsia="Times New Roman" w:hAnsi="Calibri" w:cs="Times New Roman"/>
          <w:noProof/>
        </w:rPr>
        <w:t>, 58(5–6), pp. 304–308. doi: 10.1080/15216540600746377.</w:t>
      </w:r>
    </w:p>
    <w:p w14:paraId="23E6DF68" w14:textId="31830CA8"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Tranchemontagne, Z. R.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2015) ‘</w:t>
      </w:r>
      <w:r w:rsidR="00E45587" w:rsidRPr="00E45587">
        <w:rPr>
          <w:rFonts w:ascii="Calibri" w:eastAsia="Times New Roman" w:hAnsi="Calibri" w:cs="Times New Roman"/>
          <w:i/>
          <w:iCs/>
          <w:noProof/>
          <w:lang w:val="fr-FR"/>
        </w:rPr>
        <w:t>Staphylococcus aureus</w:t>
      </w:r>
      <w:r w:rsidRPr="00236F57">
        <w:rPr>
          <w:rFonts w:ascii="Calibri" w:eastAsia="Times New Roman" w:hAnsi="Calibri" w:cs="Times New Roman"/>
          <w:noProof/>
          <w:lang w:val="fr-FR"/>
        </w:rPr>
        <w:t xml:space="preserve"> strain USA300 perturbs acquisition of lysosomal enzymes and requires phagosomal acidification for survival inside macrophages’, </w:t>
      </w:r>
      <w:r w:rsidRPr="00236F57">
        <w:rPr>
          <w:rFonts w:ascii="Calibri" w:eastAsia="Times New Roman" w:hAnsi="Calibri" w:cs="Times New Roman"/>
          <w:i/>
          <w:iCs/>
          <w:noProof/>
          <w:lang w:val="fr-FR"/>
        </w:rPr>
        <w:t>Infection and Immunity</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American Society for Microbiology (ASM), 84(1), </w:t>
      </w:r>
      <w:r w:rsidRPr="00870ABA">
        <w:rPr>
          <w:rFonts w:ascii="Calibri" w:eastAsia="Times New Roman" w:hAnsi="Calibri" w:cs="Times New Roman"/>
          <w:noProof/>
        </w:rPr>
        <w:lastRenderedPageBreak/>
        <w:t>pp. 241–253. doi: 10.1128/IAI.00704-15.</w:t>
      </w:r>
    </w:p>
    <w:p w14:paraId="6B15504D"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Travassos, L. H.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4a) ‘Toll-like receptor 2-dependent bacterial sensing does not occur via peptidoglycan recognition’, </w:t>
      </w:r>
      <w:r w:rsidRPr="00870ABA">
        <w:rPr>
          <w:rFonts w:ascii="Calibri" w:eastAsia="Times New Roman" w:hAnsi="Calibri" w:cs="Times New Roman"/>
          <w:i/>
          <w:iCs/>
          <w:noProof/>
        </w:rPr>
        <w:t>EMBO Reports</w:t>
      </w:r>
      <w:r w:rsidRPr="00870ABA">
        <w:rPr>
          <w:rFonts w:ascii="Calibri" w:eastAsia="Times New Roman" w:hAnsi="Calibri" w:cs="Times New Roman"/>
          <w:noProof/>
        </w:rPr>
        <w:t>, 5(10), pp. 1000–1006. doi: 10.1038/sj.embor.7400248.</w:t>
      </w:r>
    </w:p>
    <w:p w14:paraId="2BB68AAB"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Travassos, L. H.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04b) ‘Toll-like receptor 2-dependent bacterial sensing does not occur via peptidoglycan recognition’, </w:t>
      </w:r>
      <w:r w:rsidRPr="00870ABA">
        <w:rPr>
          <w:rFonts w:ascii="Calibri" w:eastAsia="Times New Roman" w:hAnsi="Calibri" w:cs="Times New Roman"/>
          <w:i/>
          <w:iCs/>
          <w:noProof/>
        </w:rPr>
        <w:t>EMBO Reports</w:t>
      </w:r>
      <w:r w:rsidRPr="00870ABA">
        <w:rPr>
          <w:rFonts w:ascii="Calibri" w:eastAsia="Times New Roman" w:hAnsi="Calibri" w:cs="Times New Roman"/>
          <w:noProof/>
        </w:rPr>
        <w:t>. EMBO Press, 5(10), pp. 1000–1006. doi: 10.1038/sj.embor.7400248.</w:t>
      </w:r>
    </w:p>
    <w:p w14:paraId="14F27CCB"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Trianiafilou, M.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4) ‘Lipoteichoic acid and Toll-like receptor 2 internalization and targeting to the Golgi are lipid raft-dependent’, </w:t>
      </w:r>
      <w:r w:rsidRPr="00870ABA">
        <w:rPr>
          <w:rFonts w:ascii="Calibri" w:eastAsia="Times New Roman" w:hAnsi="Calibri" w:cs="Times New Roman"/>
          <w:i/>
          <w:iCs/>
          <w:noProof/>
        </w:rPr>
        <w:t>Journal of Biological Chemistry</w:t>
      </w:r>
      <w:r w:rsidRPr="00870ABA">
        <w:rPr>
          <w:rFonts w:ascii="Calibri" w:eastAsia="Times New Roman" w:hAnsi="Calibri" w:cs="Times New Roman"/>
          <w:noProof/>
        </w:rPr>
        <w:t>. American Society for Biochemistry and Molecular Biology, 279(39), pp. 40882–40889. doi: 10.1074/jbc.M400466200.</w:t>
      </w:r>
    </w:p>
    <w:p w14:paraId="35AA33D7"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Triantafilou, K., Triantafilou, M. and Dedrick, R. L. (2001) ‘Interactions of bacterial lipopolysaccharide and peptidoglycan with a 70 kDa and an 80 kDa protein on the cell surface of CD14+ and CD14- cells’, </w:t>
      </w:r>
      <w:r w:rsidRPr="00870ABA">
        <w:rPr>
          <w:rFonts w:ascii="Calibri" w:eastAsia="Times New Roman" w:hAnsi="Calibri" w:cs="Times New Roman"/>
          <w:i/>
          <w:iCs/>
          <w:noProof/>
        </w:rPr>
        <w:t>Human Immunology</w:t>
      </w:r>
      <w:r w:rsidRPr="00870ABA">
        <w:rPr>
          <w:rFonts w:ascii="Calibri" w:eastAsia="Times New Roman" w:hAnsi="Calibri" w:cs="Times New Roman"/>
          <w:noProof/>
        </w:rPr>
        <w:t>. Elsevier, 62(1), pp. 50–63. doi: 10.1016/S0198-8859(00)00222-6.</w:t>
      </w:r>
    </w:p>
    <w:p w14:paraId="5D938C81"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Trigwell, S., Wood, L. and Jones, P. (2000) ‘Soluble urokinase receptor promotes cell adhesion and requires tyrosine-92 for activation of p56/59hck’, </w:t>
      </w:r>
      <w:r w:rsidRPr="00870ABA">
        <w:rPr>
          <w:rFonts w:ascii="Calibri" w:eastAsia="Times New Roman" w:hAnsi="Calibri" w:cs="Times New Roman"/>
          <w:i/>
          <w:iCs/>
          <w:noProof/>
        </w:rPr>
        <w:t>Biochemical and Biophysical Research Communications</w:t>
      </w:r>
      <w:r w:rsidRPr="00870ABA">
        <w:rPr>
          <w:rFonts w:ascii="Calibri" w:eastAsia="Times New Roman" w:hAnsi="Calibri" w:cs="Times New Roman"/>
          <w:noProof/>
        </w:rPr>
        <w:t>, 278(2), pp. 440–446. doi: 10.1006/bbrc.2000.3818.</w:t>
      </w:r>
    </w:p>
    <w:p w14:paraId="0082230F" w14:textId="2C27EA49"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Tsao, S.-M., Hsu, C.-C. and Yin, M.-C. (2006) ‘Meticillin-resistant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infection in diabetic mice enhanced inflammation and coagulation.’, </w:t>
      </w:r>
      <w:r w:rsidRPr="00870ABA">
        <w:rPr>
          <w:rFonts w:ascii="Calibri" w:eastAsia="Times New Roman" w:hAnsi="Calibri" w:cs="Times New Roman"/>
          <w:i/>
          <w:iCs/>
          <w:noProof/>
        </w:rPr>
        <w:t>Journal of medical microbiology</w:t>
      </w:r>
      <w:r w:rsidRPr="00870ABA">
        <w:rPr>
          <w:rFonts w:ascii="Calibri" w:eastAsia="Times New Roman" w:hAnsi="Calibri" w:cs="Times New Roman"/>
          <w:noProof/>
        </w:rPr>
        <w:t>, 55(Pt 4), pp. 379–85. doi: 10.1099/jmm.0.46054-0.</w:t>
      </w:r>
    </w:p>
    <w:p w14:paraId="1B87A309" w14:textId="32F6610E"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Tuchscherr, L.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1)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phenotype switching: An effective bacterial strategy to escape host immune response and establish a chronic infection’, </w:t>
      </w:r>
      <w:r w:rsidRPr="00870ABA">
        <w:rPr>
          <w:rFonts w:ascii="Calibri" w:eastAsia="Times New Roman" w:hAnsi="Calibri" w:cs="Times New Roman"/>
          <w:i/>
          <w:iCs/>
          <w:noProof/>
        </w:rPr>
        <w:t>EMBO Molecular Medicine</w:t>
      </w:r>
      <w:r w:rsidRPr="00870ABA">
        <w:rPr>
          <w:rFonts w:ascii="Calibri" w:eastAsia="Times New Roman" w:hAnsi="Calibri" w:cs="Times New Roman"/>
          <w:noProof/>
        </w:rPr>
        <w:t>. EMBO Press, 3(3), pp. 129–141. doi: 10.1002/emmm.201000115.</w:t>
      </w:r>
    </w:p>
    <w:p w14:paraId="3D8646AB"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Tuomanen, E.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85) ‘The relative role of bacterial cell wall and capsule in the induction of inflammation in pneumococcal meningitis.’, </w:t>
      </w:r>
      <w:r w:rsidRPr="00870ABA">
        <w:rPr>
          <w:rFonts w:ascii="Calibri" w:eastAsia="Times New Roman" w:hAnsi="Calibri" w:cs="Times New Roman"/>
          <w:i/>
          <w:iCs/>
          <w:noProof/>
        </w:rPr>
        <w:t>The Journal of infectious diseases</w:t>
      </w:r>
      <w:r w:rsidRPr="00870ABA">
        <w:rPr>
          <w:rFonts w:ascii="Calibri" w:eastAsia="Times New Roman" w:hAnsi="Calibri" w:cs="Times New Roman"/>
          <w:noProof/>
        </w:rPr>
        <w:t>, 151(3), pp. 535–40.</w:t>
      </w:r>
    </w:p>
    <w:p w14:paraId="6351EE84"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Turnbaugh, P. J.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07) ‘The human microbiome project.’, </w:t>
      </w:r>
      <w:r w:rsidRPr="00870ABA">
        <w:rPr>
          <w:rFonts w:ascii="Calibri" w:eastAsia="Times New Roman" w:hAnsi="Calibri" w:cs="Times New Roman"/>
          <w:i/>
          <w:iCs/>
          <w:noProof/>
        </w:rPr>
        <w:t>Nature</w:t>
      </w:r>
      <w:r w:rsidRPr="00870ABA">
        <w:rPr>
          <w:rFonts w:ascii="Calibri" w:eastAsia="Times New Roman" w:hAnsi="Calibri" w:cs="Times New Roman"/>
          <w:noProof/>
        </w:rPr>
        <w:t>. NIH Public Access, 449(7164), pp. 804–810. doi: 10.1038/nature06244.</w:t>
      </w:r>
    </w:p>
    <w:p w14:paraId="59381EC2" w14:textId="6B57F9C8"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Tzagoloff, H. and Novick, R. (1977) ‘Geometry of cell division in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Journal of Bacteriology</w:t>
      </w:r>
      <w:r w:rsidRPr="00870ABA">
        <w:rPr>
          <w:rFonts w:ascii="Calibri" w:eastAsia="Times New Roman" w:hAnsi="Calibri" w:cs="Times New Roman"/>
          <w:noProof/>
        </w:rPr>
        <w:t>. American Society for Microbiology (ASM), 129(1), pp. 343–350.</w:t>
      </w:r>
    </w:p>
    <w:p w14:paraId="5900EC64"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Uchida, N.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7) ‘The unexpected G0/G1 cell cycle status of mobilized hematopoietic stem cells from peripheral blood.’, </w:t>
      </w:r>
      <w:r w:rsidRPr="00870ABA">
        <w:rPr>
          <w:rFonts w:ascii="Calibri" w:eastAsia="Times New Roman" w:hAnsi="Calibri" w:cs="Times New Roman"/>
          <w:i/>
          <w:iCs/>
          <w:noProof/>
        </w:rPr>
        <w:t>Blood</w:t>
      </w:r>
      <w:r w:rsidRPr="00870ABA">
        <w:rPr>
          <w:rFonts w:ascii="Calibri" w:eastAsia="Times New Roman" w:hAnsi="Calibri" w:cs="Times New Roman"/>
          <w:noProof/>
        </w:rPr>
        <w:t>, 89(2), pp. 465–72. doi: 10.1084/jem.20101643.</w:t>
      </w:r>
    </w:p>
    <w:p w14:paraId="13799218"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Underhill, D. M.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9) ‘The Toll-like receptor 2 is recruited to macrophage </w:t>
      </w:r>
      <w:r w:rsidRPr="00870ABA">
        <w:rPr>
          <w:rFonts w:ascii="Calibri" w:eastAsia="Times New Roman" w:hAnsi="Calibri" w:cs="Times New Roman"/>
          <w:noProof/>
        </w:rPr>
        <w:lastRenderedPageBreak/>
        <w:t xml:space="preserve">phagosomes and discriminates between pathogens’, </w:t>
      </w:r>
      <w:r w:rsidRPr="00870ABA">
        <w:rPr>
          <w:rFonts w:ascii="Calibri" w:eastAsia="Times New Roman" w:hAnsi="Calibri" w:cs="Times New Roman"/>
          <w:i/>
          <w:iCs/>
          <w:noProof/>
        </w:rPr>
        <w:t>Nature</w:t>
      </w:r>
      <w:r w:rsidRPr="00870ABA">
        <w:rPr>
          <w:rFonts w:ascii="Calibri" w:eastAsia="Times New Roman" w:hAnsi="Calibri" w:cs="Times New Roman"/>
          <w:noProof/>
        </w:rPr>
        <w:t>. Nature Publishing Group, 401(6755), pp. 811–815. doi: 10.1038/44605.</w:t>
      </w:r>
    </w:p>
    <w:p w14:paraId="39E66D6C" w14:textId="5AC9968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Valero, A.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9) ‘Modelling the growth boundaries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Effect of temperature, pH and water activity’, </w:t>
      </w:r>
      <w:r w:rsidRPr="00870ABA">
        <w:rPr>
          <w:rFonts w:ascii="Calibri" w:eastAsia="Times New Roman" w:hAnsi="Calibri" w:cs="Times New Roman"/>
          <w:i/>
          <w:iCs/>
          <w:noProof/>
        </w:rPr>
        <w:t>International Journal of Food Microbiology</w:t>
      </w:r>
      <w:r w:rsidRPr="00870ABA">
        <w:rPr>
          <w:rFonts w:ascii="Calibri" w:eastAsia="Times New Roman" w:hAnsi="Calibri" w:cs="Times New Roman"/>
          <w:noProof/>
        </w:rPr>
        <w:t>. Elsevier, 133(1–2), pp. 186–194. doi: 10.1016/j.ijfoodmicro.2009.05.023.</w:t>
      </w:r>
    </w:p>
    <w:p w14:paraId="5800A5BE"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Valeva, A.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7) ‘Transmembrane β-barrel of staphylococcal α-toxin forms in sensitive but not in resistant cells’, </w:t>
      </w:r>
      <w:r w:rsidRPr="00870ABA">
        <w:rPr>
          <w:rFonts w:ascii="Calibri" w:eastAsia="Times New Roman" w:hAnsi="Calibri" w:cs="Times New Roman"/>
          <w:i/>
          <w:iCs/>
          <w:noProof/>
        </w:rPr>
        <w:t>Proc.Natl.Acad.Sci.U.S A</w:t>
      </w:r>
      <w:r w:rsidRPr="00870ABA">
        <w:rPr>
          <w:rFonts w:ascii="Calibri" w:eastAsia="Times New Roman" w:hAnsi="Calibri" w:cs="Times New Roman"/>
          <w:noProof/>
        </w:rPr>
        <w:t>, 94(0027–8424 (Print)), pp. 11607–11611. doi: 10.1073/pnas.94.21.11607.</w:t>
      </w:r>
    </w:p>
    <w:p w14:paraId="2BE35E3D" w14:textId="69B625A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Vandenesch, F.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3) ‘Community-acquired methicillin-resistant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carrying panton-valentine leukocidin genes: Worldwide emergence’, </w:t>
      </w:r>
      <w:r w:rsidRPr="00870ABA">
        <w:rPr>
          <w:rFonts w:ascii="Calibri" w:eastAsia="Times New Roman" w:hAnsi="Calibri" w:cs="Times New Roman"/>
          <w:i/>
          <w:iCs/>
          <w:noProof/>
        </w:rPr>
        <w:t>Emerging Infectious Diseases</w:t>
      </w:r>
      <w:r w:rsidRPr="00870ABA">
        <w:rPr>
          <w:rFonts w:ascii="Calibri" w:eastAsia="Times New Roman" w:hAnsi="Calibri" w:cs="Times New Roman"/>
          <w:noProof/>
        </w:rPr>
        <w:t>. Centers for Disease Control and Prevention, 9(8), pp. 978–984. doi: 10.3201/eid0908.030089.</w:t>
      </w:r>
    </w:p>
    <w:p w14:paraId="4CA3196F" w14:textId="2F7902BC" w:rsidR="00870ABA" w:rsidRPr="00236F57" w:rsidRDefault="00870ABA" w:rsidP="00870ABA">
      <w:pPr>
        <w:widowControl w:val="0"/>
        <w:autoSpaceDE w:val="0"/>
        <w:autoSpaceDN w:val="0"/>
        <w:adjustRightInd w:val="0"/>
        <w:spacing w:after="240" w:line="240" w:lineRule="auto"/>
        <w:rPr>
          <w:rFonts w:ascii="Calibri" w:eastAsia="Times New Roman" w:hAnsi="Calibri" w:cs="Times New Roman"/>
          <w:noProof/>
          <w:lang w:val="fr-FR"/>
        </w:rPr>
      </w:pPr>
      <w:r w:rsidRPr="00870ABA">
        <w:rPr>
          <w:rFonts w:ascii="Calibri" w:eastAsia="Times New Roman" w:hAnsi="Calibri" w:cs="Times New Roman"/>
          <w:noProof/>
        </w:rPr>
        <w:t>Vandenesch, F., Lina, G. and Henry, T. (2012)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Hemolysins, bi-component Leukocidins, and Cytolytic Peptides: A Redundant Arsenal of Membrane-Damaging Virulence Factors?’, </w:t>
      </w:r>
      <w:r w:rsidRPr="00870ABA">
        <w:rPr>
          <w:rFonts w:ascii="Calibri" w:eastAsia="Times New Roman" w:hAnsi="Calibri" w:cs="Times New Roman"/>
          <w:i/>
          <w:iCs/>
          <w:noProof/>
        </w:rPr>
        <w:t>Frontiers in Cellular and Infection Microbiology</w:t>
      </w:r>
      <w:r w:rsidRPr="00870ABA">
        <w:rPr>
          <w:rFonts w:ascii="Calibri" w:eastAsia="Times New Roman" w:hAnsi="Calibri" w:cs="Times New Roman"/>
          <w:noProof/>
        </w:rPr>
        <w:t xml:space="preserve">. </w:t>
      </w:r>
      <w:r w:rsidRPr="00236F57">
        <w:rPr>
          <w:rFonts w:ascii="Calibri" w:eastAsia="Times New Roman" w:hAnsi="Calibri" w:cs="Times New Roman"/>
          <w:noProof/>
          <w:lang w:val="fr-FR"/>
        </w:rPr>
        <w:t>Frontiers Media SA, 2, p. 12. doi: 10.3389/fcimb.2012.00012.</w:t>
      </w:r>
    </w:p>
    <w:p w14:paraId="281397E9" w14:textId="77777777" w:rsidR="00870ABA" w:rsidRPr="00236F57" w:rsidRDefault="00870ABA" w:rsidP="00870ABA">
      <w:pPr>
        <w:widowControl w:val="0"/>
        <w:autoSpaceDE w:val="0"/>
        <w:autoSpaceDN w:val="0"/>
        <w:adjustRightInd w:val="0"/>
        <w:spacing w:after="240" w:line="240" w:lineRule="auto"/>
        <w:rPr>
          <w:rFonts w:ascii="Calibri" w:eastAsia="Times New Roman" w:hAnsi="Calibri" w:cs="Times New Roman"/>
          <w:noProof/>
          <w:lang w:val="fr-FR"/>
        </w:rPr>
      </w:pPr>
      <w:r w:rsidRPr="00236F57">
        <w:rPr>
          <w:rFonts w:ascii="Calibri" w:eastAsia="Times New Roman" w:hAnsi="Calibri" w:cs="Times New Roman"/>
          <w:noProof/>
          <w:lang w:val="fr-FR"/>
        </w:rPr>
        <w:t xml:space="preserve">Vavricka, S. R.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2004) ‘hPepT1 transports muramyl dipeptide, activating NF-</w:t>
      </w:r>
      <w:r w:rsidRPr="00870ABA">
        <w:rPr>
          <w:rFonts w:ascii="Calibri" w:eastAsia="Times New Roman" w:hAnsi="Calibri" w:cs="Times New Roman"/>
          <w:noProof/>
        </w:rPr>
        <w:t>κ</w:t>
      </w:r>
      <w:r w:rsidRPr="00236F57">
        <w:rPr>
          <w:rFonts w:ascii="Calibri" w:eastAsia="Times New Roman" w:hAnsi="Calibri" w:cs="Times New Roman"/>
          <w:noProof/>
          <w:lang w:val="fr-FR"/>
        </w:rPr>
        <w:t xml:space="preserve">B and stimulating IL-8 secretion in human colonic Caco2/bbe cells’, </w:t>
      </w:r>
      <w:r w:rsidRPr="00236F57">
        <w:rPr>
          <w:rFonts w:ascii="Calibri" w:eastAsia="Times New Roman" w:hAnsi="Calibri" w:cs="Times New Roman"/>
          <w:i/>
          <w:iCs/>
          <w:noProof/>
          <w:lang w:val="fr-FR"/>
        </w:rPr>
        <w:t>Gastroenterology</w:t>
      </w:r>
      <w:r w:rsidRPr="00236F57">
        <w:rPr>
          <w:rFonts w:ascii="Calibri" w:eastAsia="Times New Roman" w:hAnsi="Calibri" w:cs="Times New Roman"/>
          <w:noProof/>
          <w:lang w:val="fr-FR"/>
        </w:rPr>
        <w:t>. W.B. Saunders, 127(5), pp. 1401–1409. doi: 10.1053/J.GASTRO.2004.07.024.</w:t>
      </w:r>
    </w:p>
    <w:p w14:paraId="12B77E4B"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Veiga, P.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07) ‘SpxB regulates O-acetylation-dependent resistance of Lactococcus lactis peptidoglycan to hydrolysis’, </w:t>
      </w:r>
      <w:r w:rsidRPr="00870ABA">
        <w:rPr>
          <w:rFonts w:ascii="Calibri" w:eastAsia="Times New Roman" w:hAnsi="Calibri" w:cs="Times New Roman"/>
          <w:i/>
          <w:iCs/>
          <w:noProof/>
        </w:rPr>
        <w:t>Journal of Biological Chemistry</w:t>
      </w:r>
      <w:r w:rsidRPr="00870ABA">
        <w:rPr>
          <w:rFonts w:ascii="Calibri" w:eastAsia="Times New Roman" w:hAnsi="Calibri" w:cs="Times New Roman"/>
          <w:noProof/>
        </w:rPr>
        <w:t>. American Society for Biochemistry and Molecular Biology, 282(27), pp. 19342–19354. doi: 10.1074/jbc.M611308200.</w:t>
      </w:r>
    </w:p>
    <w:p w14:paraId="2474C303" w14:textId="26EA37F6"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Ventura, C. L.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0) ‘Identification of a novel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two-component leukotoxin using cell surface proteomics’, </w:t>
      </w:r>
      <w:r w:rsidRPr="00870ABA">
        <w:rPr>
          <w:rFonts w:ascii="Calibri" w:eastAsia="Times New Roman" w:hAnsi="Calibri" w:cs="Times New Roman"/>
          <w:i/>
          <w:iCs/>
          <w:noProof/>
        </w:rPr>
        <w:t>PLoS ONE</w:t>
      </w:r>
      <w:r w:rsidRPr="00870ABA">
        <w:rPr>
          <w:rFonts w:ascii="Calibri" w:eastAsia="Times New Roman" w:hAnsi="Calibri" w:cs="Times New Roman"/>
          <w:noProof/>
        </w:rPr>
        <w:t>. Public Library of Science, 5(7), p. e11634. doi: 10.1371/journal.pone.0011634.</w:t>
      </w:r>
    </w:p>
    <w:p w14:paraId="2E6A13AC" w14:textId="5DFF763C"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Verbrugh, H. A.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79) ‘The role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cell-wall peptidoglycan, teichoic acid and protein A in the processes of complement activation and opsonization’, </w:t>
      </w:r>
      <w:r w:rsidRPr="00870ABA">
        <w:rPr>
          <w:rFonts w:ascii="Calibri" w:eastAsia="Times New Roman" w:hAnsi="Calibri" w:cs="Times New Roman"/>
          <w:i/>
          <w:iCs/>
          <w:noProof/>
        </w:rPr>
        <w:t>Immunology</w:t>
      </w:r>
      <w:r w:rsidRPr="00870ABA">
        <w:rPr>
          <w:rFonts w:ascii="Calibri" w:eastAsia="Times New Roman" w:hAnsi="Calibri" w:cs="Times New Roman"/>
          <w:noProof/>
        </w:rPr>
        <w:t>, 37.</w:t>
      </w:r>
    </w:p>
    <w:p w14:paraId="36816F33" w14:textId="25D7A70B"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nl-NL"/>
        </w:rPr>
        <w:t xml:space="preserve">Verbrugh, H. A. </w:t>
      </w:r>
      <w:r w:rsidRPr="00236F57">
        <w:rPr>
          <w:rFonts w:ascii="Calibri" w:eastAsia="Times New Roman" w:hAnsi="Calibri" w:cs="Times New Roman"/>
          <w:i/>
          <w:iCs/>
          <w:noProof/>
          <w:lang w:val="nl-NL"/>
        </w:rPr>
        <w:t>et al.</w:t>
      </w:r>
      <w:r w:rsidRPr="00236F57">
        <w:rPr>
          <w:rFonts w:ascii="Calibri" w:eastAsia="Times New Roman" w:hAnsi="Calibri" w:cs="Times New Roman"/>
          <w:noProof/>
          <w:lang w:val="nl-NL"/>
        </w:rPr>
        <w:t xml:space="preserve"> </w:t>
      </w:r>
      <w:r w:rsidRPr="00870ABA">
        <w:rPr>
          <w:rFonts w:ascii="Calibri" w:eastAsia="Times New Roman" w:hAnsi="Calibri" w:cs="Times New Roman"/>
          <w:noProof/>
        </w:rPr>
        <w:t xml:space="preserve">(1982) ‘Opsonization of encapsulated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the role of specific antibody and complement.’, </w:t>
      </w:r>
      <w:r w:rsidRPr="00870ABA">
        <w:rPr>
          <w:rFonts w:ascii="Calibri" w:eastAsia="Times New Roman" w:hAnsi="Calibri" w:cs="Times New Roman"/>
          <w:i/>
          <w:iCs/>
          <w:noProof/>
        </w:rPr>
        <w:t>Journal of immunology</w:t>
      </w:r>
      <w:r w:rsidRPr="00870ABA">
        <w:rPr>
          <w:rFonts w:ascii="Calibri" w:eastAsia="Times New Roman" w:hAnsi="Calibri" w:cs="Times New Roman"/>
          <w:noProof/>
        </w:rPr>
        <w:t>, 129(4), pp. 1681–7.</w:t>
      </w:r>
    </w:p>
    <w:p w14:paraId="1E93B678" w14:textId="5E577229"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Verhoef, J. and Mattsson, E. (1995) ‘The role of cytokines in </w:t>
      </w:r>
      <w:r w:rsidR="00AE6915" w:rsidRPr="00AE6915">
        <w:rPr>
          <w:rFonts w:ascii="Calibri" w:eastAsia="Times New Roman" w:hAnsi="Calibri" w:cs="Times New Roman"/>
          <w:noProof/>
        </w:rPr>
        <w:t>Gram-</w:t>
      </w:r>
      <w:r w:rsidRPr="00870ABA">
        <w:rPr>
          <w:rFonts w:ascii="Calibri" w:eastAsia="Times New Roman" w:hAnsi="Calibri" w:cs="Times New Roman"/>
          <w:noProof/>
        </w:rPr>
        <w:t xml:space="preserve">positive bacterial shock’, </w:t>
      </w:r>
      <w:r w:rsidRPr="00870ABA">
        <w:rPr>
          <w:rFonts w:ascii="Calibri" w:eastAsia="Times New Roman" w:hAnsi="Calibri" w:cs="Times New Roman"/>
          <w:i/>
          <w:iCs/>
          <w:noProof/>
        </w:rPr>
        <w:t>Spring</w:t>
      </w:r>
      <w:r w:rsidRPr="00870ABA">
        <w:rPr>
          <w:rFonts w:ascii="Calibri" w:eastAsia="Times New Roman" w:hAnsi="Calibri" w:cs="Times New Roman"/>
          <w:noProof/>
        </w:rPr>
        <w:t>, 3(4), pp. 136–140.</w:t>
      </w:r>
    </w:p>
    <w:p w14:paraId="23CBE340" w14:textId="1631073E" w:rsidR="00870ABA" w:rsidRPr="00236F57" w:rsidRDefault="00870ABA" w:rsidP="00870ABA">
      <w:pPr>
        <w:widowControl w:val="0"/>
        <w:autoSpaceDE w:val="0"/>
        <w:autoSpaceDN w:val="0"/>
        <w:adjustRightInd w:val="0"/>
        <w:spacing w:after="240" w:line="240" w:lineRule="auto"/>
        <w:rPr>
          <w:rFonts w:ascii="Calibri" w:eastAsia="Times New Roman" w:hAnsi="Calibri" w:cs="Times New Roman"/>
          <w:noProof/>
          <w:lang w:val="nl-NL"/>
        </w:rPr>
      </w:pPr>
      <w:r w:rsidRPr="00236F57">
        <w:rPr>
          <w:rFonts w:ascii="Calibri" w:eastAsia="Times New Roman" w:hAnsi="Calibri" w:cs="Times New Roman"/>
          <w:noProof/>
          <w:lang w:val="nl-NL"/>
        </w:rPr>
        <w:t xml:space="preserve">Verkaik, N. J. </w:t>
      </w:r>
      <w:r w:rsidRPr="00236F57">
        <w:rPr>
          <w:rFonts w:ascii="Calibri" w:eastAsia="Times New Roman" w:hAnsi="Calibri" w:cs="Times New Roman"/>
          <w:i/>
          <w:iCs/>
          <w:noProof/>
          <w:lang w:val="nl-NL"/>
        </w:rPr>
        <w:t>et al.</w:t>
      </w:r>
      <w:r w:rsidRPr="00236F57">
        <w:rPr>
          <w:rFonts w:ascii="Calibri" w:eastAsia="Times New Roman" w:hAnsi="Calibri" w:cs="Times New Roman"/>
          <w:noProof/>
          <w:lang w:val="nl-NL"/>
        </w:rPr>
        <w:t xml:space="preserve"> (2009) ‘Anti-Staphylococcal Humoral Immune Response in Persistent Nasal Carriers and Noncarriers of </w:t>
      </w:r>
      <w:r w:rsidR="00E45587" w:rsidRPr="00E45587">
        <w:rPr>
          <w:rFonts w:ascii="Calibri" w:eastAsia="Times New Roman" w:hAnsi="Calibri" w:cs="Times New Roman"/>
          <w:i/>
          <w:iCs/>
          <w:noProof/>
          <w:lang w:val="nl-NL"/>
        </w:rPr>
        <w:t>Staphylococcus aureus</w:t>
      </w:r>
      <w:r w:rsidRPr="00236F57">
        <w:rPr>
          <w:rFonts w:ascii="Calibri" w:eastAsia="Times New Roman" w:hAnsi="Calibri" w:cs="Times New Roman"/>
          <w:noProof/>
          <w:lang w:val="nl-NL"/>
        </w:rPr>
        <w:t xml:space="preserve">’, </w:t>
      </w:r>
      <w:r w:rsidRPr="00236F57">
        <w:rPr>
          <w:rFonts w:ascii="Calibri" w:eastAsia="Times New Roman" w:hAnsi="Calibri" w:cs="Times New Roman"/>
          <w:i/>
          <w:iCs/>
          <w:noProof/>
          <w:lang w:val="nl-NL"/>
        </w:rPr>
        <w:t>Journal of Infectious Diseases</w:t>
      </w:r>
      <w:r w:rsidRPr="00236F57">
        <w:rPr>
          <w:rFonts w:ascii="Calibri" w:eastAsia="Times New Roman" w:hAnsi="Calibri" w:cs="Times New Roman"/>
          <w:noProof/>
          <w:lang w:val="nl-NL"/>
        </w:rPr>
        <w:t>, 199(5), pp. 625–632. doi: 10.1086/596743.</w:t>
      </w:r>
    </w:p>
    <w:p w14:paraId="5FD9D6EE" w14:textId="77777777" w:rsidR="00870ABA" w:rsidRPr="00236F57" w:rsidRDefault="00870ABA" w:rsidP="00870ABA">
      <w:pPr>
        <w:widowControl w:val="0"/>
        <w:autoSpaceDE w:val="0"/>
        <w:autoSpaceDN w:val="0"/>
        <w:adjustRightInd w:val="0"/>
        <w:spacing w:after="240" w:line="240" w:lineRule="auto"/>
        <w:rPr>
          <w:rFonts w:ascii="Calibri" w:eastAsia="Times New Roman" w:hAnsi="Calibri" w:cs="Times New Roman"/>
          <w:noProof/>
          <w:lang w:val="nl-NL"/>
        </w:rPr>
      </w:pPr>
      <w:r w:rsidRPr="00236F57">
        <w:rPr>
          <w:rFonts w:ascii="Calibri" w:eastAsia="Times New Roman" w:hAnsi="Calibri" w:cs="Times New Roman"/>
          <w:noProof/>
          <w:lang w:val="nl-NL"/>
        </w:rPr>
        <w:lastRenderedPageBreak/>
        <w:t xml:space="preserve">Vollmer, W., Blanot, D. and De Pedro, M. A. (2008) ‘Peptidoglycan structure and architecture’, </w:t>
      </w:r>
      <w:r w:rsidRPr="00236F57">
        <w:rPr>
          <w:rFonts w:ascii="Calibri" w:eastAsia="Times New Roman" w:hAnsi="Calibri" w:cs="Times New Roman"/>
          <w:i/>
          <w:iCs/>
          <w:noProof/>
          <w:lang w:val="nl-NL"/>
        </w:rPr>
        <w:t>FEMS Microbiology Reviews</w:t>
      </w:r>
      <w:r w:rsidRPr="00236F57">
        <w:rPr>
          <w:rFonts w:ascii="Calibri" w:eastAsia="Times New Roman" w:hAnsi="Calibri" w:cs="Times New Roman"/>
          <w:noProof/>
          <w:lang w:val="nl-NL"/>
        </w:rPr>
        <w:t>, pp. 149–167. doi: 10.1111/j.1574-6976.2007.00094.x.</w:t>
      </w:r>
    </w:p>
    <w:p w14:paraId="431749A5" w14:textId="113BCA93"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Volz, T.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0) ‘Natural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derived peptidoglycan fragments activate NOD2 and act as potent costimulators of the innate immune system exclusively in the presence of TLR signals’, </w:t>
      </w:r>
      <w:r w:rsidRPr="00870ABA">
        <w:rPr>
          <w:rFonts w:ascii="Calibri" w:eastAsia="Times New Roman" w:hAnsi="Calibri" w:cs="Times New Roman"/>
          <w:i/>
          <w:iCs/>
          <w:noProof/>
        </w:rPr>
        <w:t>FASEB Journal</w:t>
      </w:r>
      <w:r w:rsidRPr="00870ABA">
        <w:rPr>
          <w:rFonts w:ascii="Calibri" w:eastAsia="Times New Roman" w:hAnsi="Calibri" w:cs="Times New Roman"/>
          <w:noProof/>
        </w:rPr>
        <w:t>. Federation of American Societies for Experimental Biology, 24(10), pp. 4089–4102. doi: 10.1096/fj.09-151001.</w:t>
      </w:r>
    </w:p>
    <w:p w14:paraId="6F7108F8" w14:textId="028C9D9E"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Voyich, J. M.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05) ‘Insights into mechanisms used by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to avoid destruction by human neutrophils.’, </w:t>
      </w:r>
      <w:r w:rsidRPr="00870ABA">
        <w:rPr>
          <w:rFonts w:ascii="Calibri" w:eastAsia="Times New Roman" w:hAnsi="Calibri" w:cs="Times New Roman"/>
          <w:i/>
          <w:iCs/>
          <w:noProof/>
        </w:rPr>
        <w:t>Journal of immunology (Baltimore, Md. : 1950)</w:t>
      </w:r>
      <w:r w:rsidRPr="00870ABA">
        <w:rPr>
          <w:rFonts w:ascii="Calibri" w:eastAsia="Times New Roman" w:hAnsi="Calibri" w:cs="Times New Roman"/>
          <w:noProof/>
        </w:rPr>
        <w:t>, 175(6), pp. 3907–19.</w:t>
      </w:r>
    </w:p>
    <w:p w14:paraId="5E71FD9D" w14:textId="39CCAA3F"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Vuong, C. and Otto, M. (2002) ‘</w:t>
      </w:r>
      <w:r w:rsidR="00EB414E" w:rsidRPr="00EB414E">
        <w:rPr>
          <w:rFonts w:ascii="Calibri" w:eastAsia="Times New Roman" w:hAnsi="Calibri" w:cs="Times New Roman"/>
          <w:i/>
          <w:iCs/>
          <w:noProof/>
        </w:rPr>
        <w:t>Staphylococcus epidermidis</w:t>
      </w:r>
      <w:r w:rsidRPr="00870ABA">
        <w:rPr>
          <w:rFonts w:ascii="Calibri" w:eastAsia="Times New Roman" w:hAnsi="Calibri" w:cs="Times New Roman"/>
          <w:noProof/>
        </w:rPr>
        <w:t xml:space="preserve"> infections’, </w:t>
      </w:r>
      <w:r w:rsidRPr="00870ABA">
        <w:rPr>
          <w:rFonts w:ascii="Calibri" w:eastAsia="Times New Roman" w:hAnsi="Calibri" w:cs="Times New Roman"/>
          <w:i/>
          <w:iCs/>
          <w:noProof/>
        </w:rPr>
        <w:t>Microbes and Infection</w:t>
      </w:r>
      <w:r w:rsidRPr="00870ABA">
        <w:rPr>
          <w:rFonts w:ascii="Calibri" w:eastAsia="Times New Roman" w:hAnsi="Calibri" w:cs="Times New Roman"/>
          <w:noProof/>
        </w:rPr>
        <w:t>, 4(4), pp. 481–489. doi: 10.1016/S1286-4579(02)01563-0.</w:t>
      </w:r>
    </w:p>
    <w:p w14:paraId="561B630D"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Wade, B. H., Kasper, D. L. and Mandell, G. L. (1983) ‘Interactions of Bacteroides fragilis and phagocytes: studies with whole organisms, purified capsular polysaccharide and clindamycin-treated bacteria’, </w:t>
      </w:r>
      <w:r w:rsidRPr="00870ABA">
        <w:rPr>
          <w:rFonts w:ascii="Calibri" w:eastAsia="Times New Roman" w:hAnsi="Calibri" w:cs="Times New Roman"/>
          <w:i/>
          <w:iCs/>
          <w:noProof/>
        </w:rPr>
        <w:t>Journal of Antimicrobial Chemotherapy</w:t>
      </w:r>
      <w:r w:rsidRPr="00870ABA">
        <w:rPr>
          <w:rFonts w:ascii="Calibri" w:eastAsia="Times New Roman" w:hAnsi="Calibri" w:cs="Times New Roman"/>
          <w:noProof/>
        </w:rPr>
        <w:t>, 12(suppl C), pp. 51–62. doi: 10.1093/jac/12.suppl_C.51.</w:t>
      </w:r>
    </w:p>
    <w:p w14:paraId="73B3BC97"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Wagner, C.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8) ‘T lymphocytes in acute bacterial infection: Increased prevalence of CD11b+ cells in the peripheral blood and recruitment to the infected site’, </w:t>
      </w:r>
      <w:r w:rsidRPr="00870ABA">
        <w:rPr>
          <w:rFonts w:ascii="Calibri" w:eastAsia="Times New Roman" w:hAnsi="Calibri" w:cs="Times New Roman"/>
          <w:i/>
          <w:iCs/>
          <w:noProof/>
        </w:rPr>
        <w:t>Immunology</w:t>
      </w:r>
      <w:r w:rsidRPr="00870ABA">
        <w:rPr>
          <w:rFonts w:ascii="Calibri" w:eastAsia="Times New Roman" w:hAnsi="Calibri" w:cs="Times New Roman"/>
          <w:noProof/>
        </w:rPr>
        <w:t>. Wiley-Blackwell, 125(4), pp. 503–509. doi: 10.1111/j.1365-2567.2008.02863.x.</w:t>
      </w:r>
    </w:p>
    <w:p w14:paraId="5156E903" w14:textId="1D66E855"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Wakabayashi, G.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1) ‘</w:t>
      </w:r>
      <w:r w:rsidR="00EB414E" w:rsidRPr="00EB414E">
        <w:rPr>
          <w:rFonts w:ascii="Calibri" w:eastAsia="Times New Roman" w:hAnsi="Calibri" w:cs="Times New Roman"/>
          <w:i/>
          <w:iCs/>
          <w:noProof/>
        </w:rPr>
        <w:t>Staphylococcus epidermidis</w:t>
      </w:r>
      <w:r w:rsidRPr="00870ABA">
        <w:rPr>
          <w:rFonts w:ascii="Calibri" w:eastAsia="Times New Roman" w:hAnsi="Calibri" w:cs="Times New Roman"/>
          <w:noProof/>
        </w:rPr>
        <w:t xml:space="preserve"> induces complement activation, tumor necrosis factor and interleukin-1, a shock-like state and tissue injury in rabbits without endotoxemia: Comparison to</w:t>
      </w:r>
      <w:r w:rsidR="00EB414E" w:rsidRPr="00EB414E">
        <w:rPr>
          <w:rFonts w:ascii="Calibri" w:eastAsia="Times New Roman" w:hAnsi="Calibri" w:cs="Times New Roman"/>
          <w:i/>
          <w:iCs/>
          <w:noProof/>
        </w:rPr>
        <w:t xml:space="preserve"> Escherichia coli</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Journal of Clinical Investigation</w:t>
      </w:r>
      <w:r w:rsidRPr="00870ABA">
        <w:rPr>
          <w:rFonts w:ascii="Calibri" w:eastAsia="Times New Roman" w:hAnsi="Calibri" w:cs="Times New Roman"/>
          <w:noProof/>
        </w:rPr>
        <w:t>. doi: 10.1172/JCI115218.</w:t>
      </w:r>
    </w:p>
    <w:p w14:paraId="0E35F12F"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WALPORT, M. J. (2001) ‘Complement At the Interface Between Innate and Adaptive Immunity’, </w:t>
      </w:r>
      <w:r w:rsidRPr="00870ABA">
        <w:rPr>
          <w:rFonts w:ascii="Calibri" w:eastAsia="Times New Roman" w:hAnsi="Calibri" w:cs="Times New Roman"/>
          <w:i/>
          <w:iCs/>
          <w:noProof/>
        </w:rPr>
        <w:t>New England Journal of Medicine</w:t>
      </w:r>
      <w:r w:rsidRPr="00870ABA">
        <w:rPr>
          <w:rFonts w:ascii="Calibri" w:eastAsia="Times New Roman" w:hAnsi="Calibri" w:cs="Times New Roman"/>
          <w:noProof/>
        </w:rPr>
        <w:t>, 344(15), pp. 1140–1144.</w:t>
      </w:r>
    </w:p>
    <w:p w14:paraId="46724A6D" w14:textId="523D394E"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Wang, D.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5) ‘Bovine mastitis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Antibiotic susceptibility profile, resistance genes and molecular typing of methicillin-resistant and methicillin-sensitive strains in China’, </w:t>
      </w:r>
      <w:r w:rsidRPr="00870ABA">
        <w:rPr>
          <w:rFonts w:ascii="Calibri" w:eastAsia="Times New Roman" w:hAnsi="Calibri" w:cs="Times New Roman"/>
          <w:i/>
          <w:iCs/>
          <w:noProof/>
        </w:rPr>
        <w:t>Infection, Genetics and Evolution</w:t>
      </w:r>
      <w:r w:rsidRPr="00870ABA">
        <w:rPr>
          <w:rFonts w:ascii="Calibri" w:eastAsia="Times New Roman" w:hAnsi="Calibri" w:cs="Times New Roman"/>
          <w:noProof/>
        </w:rPr>
        <w:t>, 31, pp. 9–16. doi: 10.1016/j.meegid.2014.12.039.</w:t>
      </w:r>
    </w:p>
    <w:p w14:paraId="299E13D6" w14:textId="65977C63" w:rsidR="00870ABA" w:rsidRPr="00236F57" w:rsidRDefault="00870ABA" w:rsidP="00870ABA">
      <w:pPr>
        <w:widowControl w:val="0"/>
        <w:autoSpaceDE w:val="0"/>
        <w:autoSpaceDN w:val="0"/>
        <w:adjustRightInd w:val="0"/>
        <w:spacing w:after="240" w:line="240" w:lineRule="auto"/>
        <w:rPr>
          <w:rFonts w:ascii="Calibri" w:eastAsia="Times New Roman" w:hAnsi="Calibri" w:cs="Times New Roman"/>
          <w:noProof/>
          <w:lang w:val="nl-NL"/>
        </w:rPr>
      </w:pPr>
      <w:r w:rsidRPr="00236F57">
        <w:rPr>
          <w:rFonts w:ascii="Calibri" w:eastAsia="Times New Roman" w:hAnsi="Calibri" w:cs="Times New Roman"/>
          <w:noProof/>
          <w:lang w:val="nl-NL"/>
        </w:rPr>
        <w:t xml:space="preserve">Wang, J. E. </w:t>
      </w:r>
      <w:r w:rsidRPr="00236F57">
        <w:rPr>
          <w:rFonts w:ascii="Calibri" w:eastAsia="Times New Roman" w:hAnsi="Calibri" w:cs="Times New Roman"/>
          <w:i/>
          <w:iCs/>
          <w:noProof/>
          <w:lang w:val="nl-NL"/>
        </w:rPr>
        <w:t>et al.</w:t>
      </w:r>
      <w:r w:rsidRPr="00236F57">
        <w:rPr>
          <w:rFonts w:ascii="Calibri" w:eastAsia="Times New Roman" w:hAnsi="Calibri" w:cs="Times New Roman"/>
          <w:noProof/>
          <w:lang w:val="nl-NL"/>
        </w:rPr>
        <w:t xml:space="preserve"> (2000) ‘Peptidoglycan and Lipoteichoic Acid from </w:t>
      </w:r>
      <w:r w:rsidR="00E45587" w:rsidRPr="00E45587">
        <w:rPr>
          <w:rFonts w:ascii="Calibri" w:eastAsia="Times New Roman" w:hAnsi="Calibri" w:cs="Times New Roman"/>
          <w:i/>
          <w:iCs/>
          <w:noProof/>
          <w:lang w:val="nl-NL"/>
        </w:rPr>
        <w:t>Staphylococcus aureus</w:t>
      </w:r>
      <w:r w:rsidRPr="00236F57">
        <w:rPr>
          <w:rFonts w:ascii="Calibri" w:eastAsia="Times New Roman" w:hAnsi="Calibri" w:cs="Times New Roman"/>
          <w:noProof/>
          <w:lang w:val="nl-NL"/>
        </w:rPr>
        <w:t xml:space="preserve"> Induce Tumor Necrosis Factor Alpha, Interleukin 6 (IL-6), and IL-10 Production in Both T Cells and Monocytes in a Human Whole Blood Model’, </w:t>
      </w:r>
      <w:r w:rsidRPr="00236F57">
        <w:rPr>
          <w:rFonts w:ascii="Calibri" w:eastAsia="Times New Roman" w:hAnsi="Calibri" w:cs="Times New Roman"/>
          <w:i/>
          <w:iCs/>
          <w:noProof/>
          <w:lang w:val="nl-NL"/>
        </w:rPr>
        <w:t>INFECTION AND IMMUNITY</w:t>
      </w:r>
      <w:r w:rsidRPr="00236F57">
        <w:rPr>
          <w:rFonts w:ascii="Calibri" w:eastAsia="Times New Roman" w:hAnsi="Calibri" w:cs="Times New Roman"/>
          <w:noProof/>
          <w:lang w:val="nl-NL"/>
        </w:rPr>
        <w:t>, 68(7), pp. 3965–3970.</w:t>
      </w:r>
    </w:p>
    <w:p w14:paraId="306BC339" w14:textId="2FC772F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nl-NL"/>
        </w:rPr>
        <w:t xml:space="preserve">Wang, J. E. </w:t>
      </w:r>
      <w:r w:rsidRPr="00236F57">
        <w:rPr>
          <w:rFonts w:ascii="Calibri" w:eastAsia="Times New Roman" w:hAnsi="Calibri" w:cs="Times New Roman"/>
          <w:i/>
          <w:iCs/>
          <w:noProof/>
          <w:lang w:val="nl-NL"/>
        </w:rPr>
        <w:t>et al.</w:t>
      </w:r>
      <w:r w:rsidRPr="00236F57">
        <w:rPr>
          <w:rFonts w:ascii="Calibri" w:eastAsia="Times New Roman" w:hAnsi="Calibri" w:cs="Times New Roman"/>
          <w:noProof/>
          <w:lang w:val="nl-NL"/>
        </w:rPr>
        <w:t xml:space="preserve"> </w:t>
      </w:r>
      <w:r w:rsidRPr="00870ABA">
        <w:rPr>
          <w:rFonts w:ascii="Calibri" w:eastAsia="Times New Roman" w:hAnsi="Calibri" w:cs="Times New Roman"/>
          <w:noProof/>
        </w:rPr>
        <w:t xml:space="preserve">(2004) ‘Peptidoglycan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causes inflammation and organ injury in the rat.’, </w:t>
      </w:r>
      <w:r w:rsidRPr="00870ABA">
        <w:rPr>
          <w:rFonts w:ascii="Calibri" w:eastAsia="Times New Roman" w:hAnsi="Calibri" w:cs="Times New Roman"/>
          <w:i/>
          <w:iCs/>
          <w:noProof/>
        </w:rPr>
        <w:t>Critical care medicine</w:t>
      </w:r>
      <w:r w:rsidRPr="00870ABA">
        <w:rPr>
          <w:rFonts w:ascii="Calibri" w:eastAsia="Times New Roman" w:hAnsi="Calibri" w:cs="Times New Roman"/>
          <w:noProof/>
        </w:rPr>
        <w:t>, 32(2), pp. 546–552. doi: 10.1097/01.CCM.0000109775.22138.8F.</w:t>
      </w:r>
    </w:p>
    <w:p w14:paraId="312D2A50" w14:textId="31581A2A"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Wang, Z. M., Liu, C. and Dziarski, R. (2000) ‘Chemokines are the main proinflammatory </w:t>
      </w:r>
      <w:r w:rsidRPr="00870ABA">
        <w:rPr>
          <w:rFonts w:ascii="Calibri" w:eastAsia="Times New Roman" w:hAnsi="Calibri" w:cs="Times New Roman"/>
          <w:noProof/>
        </w:rPr>
        <w:lastRenderedPageBreak/>
        <w:t xml:space="preserve">mediators in human monocytes activated by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peptidoglycan, and endotoxin’, </w:t>
      </w:r>
      <w:r w:rsidRPr="00870ABA">
        <w:rPr>
          <w:rFonts w:ascii="Calibri" w:eastAsia="Times New Roman" w:hAnsi="Calibri" w:cs="Times New Roman"/>
          <w:i/>
          <w:iCs/>
          <w:noProof/>
        </w:rPr>
        <w:t>Journal of Biological Chemistry</w:t>
      </w:r>
      <w:r w:rsidRPr="00870ABA">
        <w:rPr>
          <w:rFonts w:ascii="Calibri" w:eastAsia="Times New Roman" w:hAnsi="Calibri" w:cs="Times New Roman"/>
          <w:noProof/>
        </w:rPr>
        <w:t>. American Society for Biochemistry and Molecular Biology, 275(27), pp. 20260–20267. doi: 10.1074/jbc.M909168199.</w:t>
      </w:r>
    </w:p>
    <w:p w14:paraId="2CBD1947"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Watanakunakorn, C. (1984) ‘Mode of action and in-vitro activity of vancomycin’, </w:t>
      </w:r>
      <w:r w:rsidRPr="00870ABA">
        <w:rPr>
          <w:rFonts w:ascii="Calibri" w:eastAsia="Times New Roman" w:hAnsi="Calibri" w:cs="Times New Roman"/>
          <w:i/>
          <w:iCs/>
          <w:noProof/>
        </w:rPr>
        <w:t>Journal of Antimicrobial Chemotherapy</w:t>
      </w:r>
      <w:r w:rsidRPr="00870ABA">
        <w:rPr>
          <w:rFonts w:ascii="Calibri" w:eastAsia="Times New Roman" w:hAnsi="Calibri" w:cs="Times New Roman"/>
          <w:noProof/>
        </w:rPr>
        <w:t>, 14(suppl D), pp. 7–18. doi: 10.1093/jac/14.suppl_D.7.</w:t>
      </w:r>
    </w:p>
    <w:p w14:paraId="6D7F86F1" w14:textId="75B3C4D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Weidenmaier, C.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4) ‘Role of teichoic acids in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nasal colonization, a major risk factor in nosocomial infections’, </w:t>
      </w:r>
      <w:r w:rsidRPr="00870ABA">
        <w:rPr>
          <w:rFonts w:ascii="Calibri" w:eastAsia="Times New Roman" w:hAnsi="Calibri" w:cs="Times New Roman"/>
          <w:i/>
          <w:iCs/>
          <w:noProof/>
        </w:rPr>
        <w:t>Nature Medicine</w:t>
      </w:r>
      <w:r w:rsidRPr="00870ABA">
        <w:rPr>
          <w:rFonts w:ascii="Calibri" w:eastAsia="Times New Roman" w:hAnsi="Calibri" w:cs="Times New Roman"/>
          <w:noProof/>
        </w:rPr>
        <w:t>. Nature Publishing Group, 10(3), pp. 243–245. doi: 10.1038/nm991.</w:t>
      </w:r>
    </w:p>
    <w:p w14:paraId="5068B6B3" w14:textId="0DB1EFD4"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Weidenmaier, C., McLoughlin, R. M. and Lee, J. C. (2010) ‘The Zwitterionic cell wall teichoic acid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provokes skin abscesses in mice by a novel CD4+ T-cell-dependent mechanism’, </w:t>
      </w:r>
      <w:r w:rsidRPr="00870ABA">
        <w:rPr>
          <w:rFonts w:ascii="Calibri" w:eastAsia="Times New Roman" w:hAnsi="Calibri" w:cs="Times New Roman"/>
          <w:i/>
          <w:iCs/>
          <w:noProof/>
        </w:rPr>
        <w:t>PLoS ONE</w:t>
      </w:r>
      <w:r w:rsidRPr="00870ABA">
        <w:rPr>
          <w:rFonts w:ascii="Calibri" w:eastAsia="Times New Roman" w:hAnsi="Calibri" w:cs="Times New Roman"/>
          <w:noProof/>
        </w:rPr>
        <w:t>. Edited by M. Otto. Public Library of Science, 5(10), p. e13227. doi: 10.1371/journal.pone.0013227.</w:t>
      </w:r>
    </w:p>
    <w:p w14:paraId="5C35C146"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Weiss, G. and Schaible, U. E. (2015) ‘Macrophage defense mechanisms against intracellular bacteria’, </w:t>
      </w:r>
      <w:r w:rsidRPr="00870ABA">
        <w:rPr>
          <w:rFonts w:ascii="Calibri" w:eastAsia="Times New Roman" w:hAnsi="Calibri" w:cs="Times New Roman"/>
          <w:i/>
          <w:iCs/>
          <w:noProof/>
        </w:rPr>
        <w:t>Immunological Reviews</w:t>
      </w:r>
      <w:r w:rsidRPr="00870ABA">
        <w:rPr>
          <w:rFonts w:ascii="Calibri" w:eastAsia="Times New Roman" w:hAnsi="Calibri" w:cs="Times New Roman"/>
          <w:noProof/>
        </w:rPr>
        <w:t>. Wiley-Blackwell, 264(1), pp. 182–203. doi: 10.1111/imr.12266.</w:t>
      </w:r>
    </w:p>
    <w:p w14:paraId="154488E0" w14:textId="06D3E932"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Wertheim, H. F.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5) ‘The role of nasal carriage in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infections’, </w:t>
      </w:r>
      <w:r w:rsidRPr="00870ABA">
        <w:rPr>
          <w:rFonts w:ascii="Calibri" w:eastAsia="Times New Roman" w:hAnsi="Calibri" w:cs="Times New Roman"/>
          <w:i/>
          <w:iCs/>
          <w:noProof/>
        </w:rPr>
        <w:t>Lancet Infectious Diseases</w:t>
      </w:r>
      <w:r w:rsidRPr="00870ABA">
        <w:rPr>
          <w:rFonts w:ascii="Calibri" w:eastAsia="Times New Roman" w:hAnsi="Calibri" w:cs="Times New Roman"/>
          <w:noProof/>
        </w:rPr>
        <w:t>. Elsevier, pp. 751–762. doi: 10.1016/S1473-3099(05)70295-4.</w:t>
      </w:r>
    </w:p>
    <w:p w14:paraId="0143C92E" w14:textId="6173C813"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Wiles, T. J.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9) ‘Use of zebrafish to probe the divergent virulence potentials and toxin requirements of extraintestinal pathogenic</w:t>
      </w:r>
      <w:r w:rsidR="00EB414E" w:rsidRPr="00EB414E">
        <w:rPr>
          <w:rFonts w:ascii="Calibri" w:eastAsia="Times New Roman" w:hAnsi="Calibri" w:cs="Times New Roman"/>
          <w:i/>
          <w:iCs/>
          <w:noProof/>
        </w:rPr>
        <w:t xml:space="preserve"> Escherichia coli</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PLoS Pathogens</w:t>
      </w:r>
      <w:r w:rsidRPr="00870ABA">
        <w:rPr>
          <w:rFonts w:ascii="Calibri" w:eastAsia="Times New Roman" w:hAnsi="Calibri" w:cs="Times New Roman"/>
          <w:noProof/>
        </w:rPr>
        <w:t>, 5(12). doi: 10.1371/journal.ppat.1000697.</w:t>
      </w:r>
    </w:p>
    <w:p w14:paraId="208987FC" w14:textId="158FF59E"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Wilke, G. A. and Wardenburg, J. B. (2010) ‘Role of a disintegrin and metalloprotease 10 in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hemolysin-mediated cellular injury’, </w:t>
      </w:r>
      <w:r w:rsidRPr="00870ABA">
        <w:rPr>
          <w:rFonts w:ascii="Calibri" w:eastAsia="Times New Roman" w:hAnsi="Calibri" w:cs="Times New Roman"/>
          <w:i/>
          <w:iCs/>
          <w:noProof/>
        </w:rPr>
        <w:t>Proceedings of the National Academy of Sciences</w:t>
      </w:r>
      <w:r w:rsidRPr="00870ABA">
        <w:rPr>
          <w:rFonts w:ascii="Calibri" w:eastAsia="Times New Roman" w:hAnsi="Calibri" w:cs="Times New Roman"/>
          <w:noProof/>
        </w:rPr>
        <w:t>. National Academy of Sciences, 107(30), pp. 13473–13478. doi: 10.1073/pnas.1001815107.</w:t>
      </w:r>
    </w:p>
    <w:p w14:paraId="573290B5" w14:textId="704989B8"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Wilkinson, B. J.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78) ‘Activation of Complement by Cell Surface Components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w:t>
      </w:r>
      <w:r w:rsidR="00A93E1D">
        <w:rPr>
          <w:rFonts w:ascii="Calibri" w:eastAsia="Times New Roman" w:hAnsi="Calibri" w:cs="Times New Roman"/>
          <w:i/>
          <w:iCs/>
          <w:noProof/>
        </w:rPr>
        <w:t>I</w:t>
      </w:r>
      <w:r w:rsidR="00A93E1D" w:rsidRPr="00870ABA">
        <w:rPr>
          <w:rFonts w:ascii="Calibri" w:eastAsia="Times New Roman" w:hAnsi="Calibri" w:cs="Times New Roman"/>
          <w:i/>
          <w:iCs/>
          <w:noProof/>
        </w:rPr>
        <w:t>nfection and immunity</w:t>
      </w:r>
      <w:r w:rsidRPr="00870ABA">
        <w:rPr>
          <w:rFonts w:ascii="Calibri" w:eastAsia="Times New Roman" w:hAnsi="Calibri" w:cs="Times New Roman"/>
          <w:noProof/>
        </w:rPr>
        <w:t>, 20(2), pp. 388–392.</w:t>
      </w:r>
    </w:p>
    <w:p w14:paraId="49E66401"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nl-NL"/>
        </w:rPr>
        <w:t xml:space="preserve">Willett, C. E. </w:t>
      </w:r>
      <w:r w:rsidRPr="00236F57">
        <w:rPr>
          <w:rFonts w:ascii="Calibri" w:eastAsia="Times New Roman" w:hAnsi="Calibri" w:cs="Times New Roman"/>
          <w:i/>
          <w:iCs/>
          <w:noProof/>
          <w:lang w:val="nl-NL"/>
        </w:rPr>
        <w:t>et al.</w:t>
      </w:r>
      <w:r w:rsidRPr="00236F57">
        <w:rPr>
          <w:rFonts w:ascii="Calibri" w:eastAsia="Times New Roman" w:hAnsi="Calibri" w:cs="Times New Roman"/>
          <w:noProof/>
          <w:lang w:val="nl-NL"/>
        </w:rPr>
        <w:t xml:space="preserve"> </w:t>
      </w:r>
      <w:r w:rsidRPr="00870ABA">
        <w:rPr>
          <w:rFonts w:ascii="Calibri" w:eastAsia="Times New Roman" w:hAnsi="Calibri" w:cs="Times New Roman"/>
          <w:noProof/>
        </w:rPr>
        <w:t xml:space="preserve">(1999) ‘Early hematopoiesis and developing lymphoid organs in the zebrafish’, </w:t>
      </w:r>
      <w:r w:rsidRPr="00870ABA">
        <w:rPr>
          <w:rFonts w:ascii="Calibri" w:eastAsia="Times New Roman" w:hAnsi="Calibri" w:cs="Times New Roman"/>
          <w:i/>
          <w:iCs/>
          <w:noProof/>
        </w:rPr>
        <w:t>Developmental Dynamics</w:t>
      </w:r>
      <w:r w:rsidRPr="00870ABA">
        <w:rPr>
          <w:rFonts w:ascii="Calibri" w:eastAsia="Times New Roman" w:hAnsi="Calibri" w:cs="Times New Roman"/>
          <w:noProof/>
        </w:rPr>
        <w:t>. John Wiley &amp; Sons, Inc., 214(4), pp. 323–336. doi: 10.1002/(SICI)1097-0177(199904)214:4&lt;323::AID-AJA5&gt;3.0.CO;2-3.</w:t>
      </w:r>
    </w:p>
    <w:p w14:paraId="26976045" w14:textId="6142FE1E"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Williams, D., Bloebaum, R. and Petti, C. A. (2008) ‘Characterization of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strains in a rabbit model of osseointegrated pin infections’, </w:t>
      </w:r>
      <w:r w:rsidRPr="00870ABA">
        <w:rPr>
          <w:rFonts w:ascii="Calibri" w:eastAsia="Times New Roman" w:hAnsi="Calibri" w:cs="Times New Roman"/>
          <w:i/>
          <w:iCs/>
          <w:noProof/>
        </w:rPr>
        <w:t>Journal of Biomedical Materials Research - Part A</w:t>
      </w:r>
      <w:r w:rsidRPr="00870ABA">
        <w:rPr>
          <w:rFonts w:ascii="Calibri" w:eastAsia="Times New Roman" w:hAnsi="Calibri" w:cs="Times New Roman"/>
          <w:noProof/>
        </w:rPr>
        <w:t>, 85(2), pp. 366–370. doi: 10.1002/jbm.a.31485.</w:t>
      </w:r>
    </w:p>
    <w:p w14:paraId="1854EBBE" w14:textId="6C0C8EC1"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Williams, P. and Cámara, M. (2009) ‘Quorum sensing and environmental adaptation in </w:t>
      </w:r>
      <w:r w:rsidR="00EB414E" w:rsidRPr="00EB414E">
        <w:rPr>
          <w:rFonts w:ascii="Calibri" w:eastAsia="Times New Roman" w:hAnsi="Calibri" w:cs="Times New Roman"/>
          <w:i/>
          <w:iCs/>
          <w:noProof/>
        </w:rPr>
        <w:t>Pseudomonas aeruginosa</w:t>
      </w:r>
      <w:r w:rsidRPr="00870ABA">
        <w:rPr>
          <w:rFonts w:ascii="Calibri" w:eastAsia="Times New Roman" w:hAnsi="Calibri" w:cs="Times New Roman"/>
          <w:noProof/>
        </w:rPr>
        <w:t xml:space="preserve">: a tale of regulatory networks and multifunctional signal molecules’, </w:t>
      </w:r>
      <w:r w:rsidRPr="00870ABA">
        <w:rPr>
          <w:rFonts w:ascii="Calibri" w:eastAsia="Times New Roman" w:hAnsi="Calibri" w:cs="Times New Roman"/>
          <w:i/>
          <w:iCs/>
          <w:noProof/>
        </w:rPr>
        <w:t>Current Opinion in Microbiology</w:t>
      </w:r>
      <w:r w:rsidRPr="00870ABA">
        <w:rPr>
          <w:rFonts w:ascii="Calibri" w:eastAsia="Times New Roman" w:hAnsi="Calibri" w:cs="Times New Roman"/>
          <w:noProof/>
        </w:rPr>
        <w:t>, pp. 182–191. doi: 10.1016/j.mib.2009.01.005.</w:t>
      </w:r>
    </w:p>
    <w:p w14:paraId="0CE4A61A" w14:textId="6C222D1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lastRenderedPageBreak/>
        <w:t xml:space="preserve">Witter, A. R., Okunnu, B. M. and Berg, R. E. (2016) ‘The Essential Role of Neutrophils during Infection with the Intracellular Bacterial Pathogen </w:t>
      </w:r>
      <w:r w:rsidR="00A93E1D" w:rsidRPr="00A93E1D">
        <w:rPr>
          <w:rFonts w:ascii="Calibri" w:eastAsia="Times New Roman" w:hAnsi="Calibri" w:cs="Times New Roman"/>
          <w:i/>
          <w:iCs/>
          <w:noProof/>
        </w:rPr>
        <w:t>Listeria monocytogenes</w:t>
      </w:r>
      <w:r w:rsidRPr="00870ABA">
        <w:rPr>
          <w:rFonts w:ascii="Calibri" w:eastAsia="Times New Roman" w:hAnsi="Calibri" w:cs="Times New Roman"/>
          <w:noProof/>
        </w:rPr>
        <w:t xml:space="preserve">’, </w:t>
      </w:r>
      <w:r w:rsidRPr="00870ABA">
        <w:rPr>
          <w:rFonts w:ascii="Calibri" w:eastAsia="Times New Roman" w:hAnsi="Calibri" w:cs="Times New Roman"/>
          <w:i/>
          <w:iCs/>
          <w:noProof/>
        </w:rPr>
        <w:t>The Journal of Immunology</w:t>
      </w:r>
      <w:r w:rsidRPr="00870ABA">
        <w:rPr>
          <w:rFonts w:ascii="Calibri" w:eastAsia="Times New Roman" w:hAnsi="Calibri" w:cs="Times New Roman"/>
          <w:noProof/>
        </w:rPr>
        <w:t>, 197(5), pp. 1557–1565. doi: 10.4049/jimmunol.1600599.</w:t>
      </w:r>
    </w:p>
    <w:p w14:paraId="3AC4F143" w14:textId="5A1579C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Woehl, J. L.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 xml:space="preserve">(2014) ‘The Extracellular Adherence Protein from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Inhibits the Classical and Lectin Pathways of Complement by Blocking Formation of the C3 Proconvertase’, </w:t>
      </w:r>
      <w:r w:rsidRPr="00870ABA">
        <w:rPr>
          <w:rFonts w:ascii="Calibri" w:eastAsia="Times New Roman" w:hAnsi="Calibri" w:cs="Times New Roman"/>
          <w:i/>
          <w:iCs/>
          <w:noProof/>
        </w:rPr>
        <w:t>The Journal of Immunology</w:t>
      </w:r>
      <w:r w:rsidRPr="00870ABA">
        <w:rPr>
          <w:rFonts w:ascii="Calibri" w:eastAsia="Times New Roman" w:hAnsi="Calibri" w:cs="Times New Roman"/>
          <w:noProof/>
        </w:rPr>
        <w:t>. American Association of Immunologists, 193(12), pp. 6161–6171. doi: 10.4049/jimmunol.1401600.</w:t>
      </w:r>
    </w:p>
    <w:p w14:paraId="30686B8F"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Wolfert, M. A.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2) ‘The origin of the synergistic effect of muramyl dipeptide with endotoxin and peptidoglycan’, </w:t>
      </w:r>
      <w:r w:rsidRPr="00870ABA">
        <w:rPr>
          <w:rFonts w:ascii="Calibri" w:eastAsia="Times New Roman" w:hAnsi="Calibri" w:cs="Times New Roman"/>
          <w:i/>
          <w:iCs/>
          <w:noProof/>
        </w:rPr>
        <w:t>Journal of Biological Chemistry</w:t>
      </w:r>
      <w:r w:rsidRPr="00870ABA">
        <w:rPr>
          <w:rFonts w:ascii="Calibri" w:eastAsia="Times New Roman" w:hAnsi="Calibri" w:cs="Times New Roman"/>
          <w:noProof/>
        </w:rPr>
        <w:t>. American Society for Biochemistry and Molecular Biology, 277(42), pp. 39179–39186. doi: 10.1074/jbc.M204885200.</w:t>
      </w:r>
    </w:p>
    <w:p w14:paraId="30F32D15" w14:textId="2CAA173F"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236F57">
        <w:rPr>
          <w:rFonts w:ascii="Calibri" w:eastAsia="Times New Roman" w:hAnsi="Calibri" w:cs="Times New Roman"/>
          <w:noProof/>
          <w:lang w:val="fr-FR"/>
        </w:rPr>
        <w:t xml:space="preserve">Wolter, D. J.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w:t>
      </w:r>
      <w:r w:rsidRPr="00870ABA">
        <w:rPr>
          <w:rFonts w:ascii="Calibri" w:eastAsia="Times New Roman" w:hAnsi="Calibri" w:cs="Times New Roman"/>
          <w:noProof/>
        </w:rPr>
        <w:t>(2013)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small-colony variants are independently associated with worse lung disease in children with cystic fibrosis.’, </w:t>
      </w:r>
      <w:r w:rsidRPr="00870ABA">
        <w:rPr>
          <w:rFonts w:ascii="Calibri" w:eastAsia="Times New Roman" w:hAnsi="Calibri" w:cs="Times New Roman"/>
          <w:i/>
          <w:iCs/>
          <w:noProof/>
        </w:rPr>
        <w:t>Clinical infectious diseases : an official publication of the Infectious Diseases Society of America</w:t>
      </w:r>
      <w:r w:rsidRPr="00870ABA">
        <w:rPr>
          <w:rFonts w:ascii="Calibri" w:eastAsia="Times New Roman" w:hAnsi="Calibri" w:cs="Times New Roman"/>
          <w:noProof/>
        </w:rPr>
        <w:t>, 57(3), pp. 384–91. doi: 10.1093/cid/cit270.</w:t>
      </w:r>
    </w:p>
    <w:p w14:paraId="7C155A30" w14:textId="0E182A01"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Wong, J. K., Ranganathan, S. C. and Hart, E. (2013)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in early cystic fibrosis lung disease’, </w:t>
      </w:r>
      <w:r w:rsidRPr="00870ABA">
        <w:rPr>
          <w:rFonts w:ascii="Calibri" w:eastAsia="Times New Roman" w:hAnsi="Calibri" w:cs="Times New Roman"/>
          <w:i/>
          <w:iCs/>
          <w:noProof/>
        </w:rPr>
        <w:t>Pediatric Pulmonology</w:t>
      </w:r>
      <w:r w:rsidRPr="00870ABA">
        <w:rPr>
          <w:rFonts w:ascii="Calibri" w:eastAsia="Times New Roman" w:hAnsi="Calibri" w:cs="Times New Roman"/>
          <w:noProof/>
        </w:rPr>
        <w:t>, 48(12), pp. 1151–1159. doi: 10.1002/ppul.22863.</w:t>
      </w:r>
    </w:p>
    <w:p w14:paraId="5A31E24A"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Wysoka, P.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1997) ‘Induction of IL-12 and chemokines by Induction of IL-12 and Chemokines by Hyaluronan Requires Adhesion-Dependent Priming of Resident-but Not Elicited Macrophages’’, </w:t>
      </w:r>
      <w:r w:rsidRPr="00870ABA">
        <w:rPr>
          <w:rFonts w:ascii="Calibri" w:eastAsia="Times New Roman" w:hAnsi="Calibri" w:cs="Times New Roman"/>
          <w:i/>
          <w:iCs/>
          <w:noProof/>
        </w:rPr>
        <w:t>J Immunol The Journal of Immunology by guest on</w:t>
      </w:r>
      <w:r w:rsidRPr="00870ABA">
        <w:rPr>
          <w:rFonts w:ascii="Calibri" w:eastAsia="Times New Roman" w:hAnsi="Calibri" w:cs="Times New Roman"/>
          <w:noProof/>
        </w:rPr>
        <w:t>, 159, pp. 2492–2500.</w:t>
      </w:r>
    </w:p>
    <w:p w14:paraId="46C31EA7" w14:textId="1786FC12"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Yan, J.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7) ‘</w:t>
      </w:r>
      <w:r w:rsidR="00E45587" w:rsidRPr="00E45587">
        <w:rPr>
          <w:rFonts w:ascii="Calibri" w:eastAsia="Times New Roman" w:hAnsi="Calibri" w:cs="Times New Roman"/>
          <w:i/>
          <w:iCs/>
          <w:noProof/>
        </w:rPr>
        <w:t>Staphylococcus aureus</w:t>
      </w:r>
      <w:r w:rsidRPr="00870ABA">
        <w:rPr>
          <w:rFonts w:ascii="Calibri" w:eastAsia="Times New Roman" w:hAnsi="Calibri" w:cs="Times New Roman"/>
          <w:noProof/>
        </w:rPr>
        <w:t xml:space="preserve"> VraX specifically inhibits the classical pathway of complement by binding to C1q’, </w:t>
      </w:r>
      <w:r w:rsidRPr="00870ABA">
        <w:rPr>
          <w:rFonts w:ascii="Calibri" w:eastAsia="Times New Roman" w:hAnsi="Calibri" w:cs="Times New Roman"/>
          <w:i/>
          <w:iCs/>
          <w:noProof/>
        </w:rPr>
        <w:t>Molecular Immunology</w:t>
      </w:r>
      <w:r w:rsidRPr="00870ABA">
        <w:rPr>
          <w:rFonts w:ascii="Calibri" w:eastAsia="Times New Roman" w:hAnsi="Calibri" w:cs="Times New Roman"/>
          <w:noProof/>
        </w:rPr>
        <w:t>. Pergamon, 88, pp. 38–44. doi: 10.1016/j.molimm.2017.05.018.</w:t>
      </w:r>
    </w:p>
    <w:p w14:paraId="467BCA7A"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Yang, J. Y.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4) ‘A mouse model of shigellosis by intraperitoneal infection’, </w:t>
      </w:r>
      <w:r w:rsidRPr="00870ABA">
        <w:rPr>
          <w:rFonts w:ascii="Calibri" w:eastAsia="Times New Roman" w:hAnsi="Calibri" w:cs="Times New Roman"/>
          <w:i/>
          <w:iCs/>
          <w:noProof/>
        </w:rPr>
        <w:t>Journal of Infectious Diseases</w:t>
      </w:r>
      <w:r w:rsidRPr="00870ABA">
        <w:rPr>
          <w:rFonts w:ascii="Calibri" w:eastAsia="Times New Roman" w:hAnsi="Calibri" w:cs="Times New Roman"/>
          <w:noProof/>
        </w:rPr>
        <w:t>. Oxford University Press, 209(2), pp. 203–215. doi: 10.1093/infdis/jit399.</w:t>
      </w:r>
    </w:p>
    <w:p w14:paraId="1613940C"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Yang, L. L.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4) ‘Endotoxin molecule lipopolysaccharide-induced zebrafish inflammation model: A novel screening method for anti-inflammatory drugs’, </w:t>
      </w:r>
      <w:r w:rsidRPr="00870ABA">
        <w:rPr>
          <w:rFonts w:ascii="Calibri" w:eastAsia="Times New Roman" w:hAnsi="Calibri" w:cs="Times New Roman"/>
          <w:i/>
          <w:iCs/>
          <w:noProof/>
        </w:rPr>
        <w:t>Molecules</w:t>
      </w:r>
      <w:r w:rsidRPr="00870ABA">
        <w:rPr>
          <w:rFonts w:ascii="Calibri" w:eastAsia="Times New Roman" w:hAnsi="Calibri" w:cs="Times New Roman"/>
          <w:noProof/>
        </w:rPr>
        <w:t>. Multidisciplinary Digital Publishing Institute, 19(2), pp. 2390–2409. doi: 10.3390/molecules19022390.</w:t>
      </w:r>
    </w:p>
    <w:p w14:paraId="08234F27" w14:textId="710FAA98"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Yang, S., Sugawara, S.,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01) ‘</w:t>
      </w:r>
      <w:r w:rsidR="00E45587" w:rsidRPr="00E45587">
        <w:rPr>
          <w:rFonts w:ascii="Calibri" w:eastAsia="Times New Roman" w:hAnsi="Calibri" w:cs="Times New Roman"/>
          <w:i/>
          <w:iCs/>
          <w:noProof/>
        </w:rPr>
        <w:t>Micrococcus luteus</w:t>
      </w:r>
      <w:r w:rsidRPr="00870ABA">
        <w:rPr>
          <w:rFonts w:ascii="Calibri" w:eastAsia="Times New Roman" w:hAnsi="Calibri" w:cs="Times New Roman"/>
          <w:noProof/>
        </w:rPr>
        <w:t xml:space="preserve"> teichuronic acids activate human and murine monocytic cells in a CD14- and toll-like receptor 4-dependent manner’, </w:t>
      </w:r>
      <w:r w:rsidRPr="00870ABA">
        <w:rPr>
          <w:rFonts w:ascii="Calibri" w:eastAsia="Times New Roman" w:hAnsi="Calibri" w:cs="Times New Roman"/>
          <w:i/>
          <w:iCs/>
          <w:noProof/>
        </w:rPr>
        <w:t>Infection and Immunity</w:t>
      </w:r>
      <w:r w:rsidRPr="00870ABA">
        <w:rPr>
          <w:rFonts w:ascii="Calibri" w:eastAsia="Times New Roman" w:hAnsi="Calibri" w:cs="Times New Roman"/>
          <w:noProof/>
        </w:rPr>
        <w:t>, 69(4), pp. 2025–2030. doi: 10.1128/IAI.69.4.2025-2030.2001.</w:t>
      </w:r>
    </w:p>
    <w:p w14:paraId="4DA046E3" w14:textId="31BF4E62" w:rsidR="00870ABA" w:rsidRPr="00236F57" w:rsidRDefault="00870ABA" w:rsidP="00870ABA">
      <w:pPr>
        <w:widowControl w:val="0"/>
        <w:autoSpaceDE w:val="0"/>
        <w:autoSpaceDN w:val="0"/>
        <w:adjustRightInd w:val="0"/>
        <w:spacing w:after="240" w:line="240" w:lineRule="auto"/>
        <w:rPr>
          <w:rFonts w:ascii="Calibri" w:eastAsia="Times New Roman" w:hAnsi="Calibri" w:cs="Times New Roman"/>
          <w:noProof/>
          <w:lang w:val="fr-FR"/>
        </w:rPr>
      </w:pPr>
      <w:r w:rsidRPr="00236F57">
        <w:rPr>
          <w:rFonts w:ascii="Calibri" w:eastAsia="Times New Roman" w:hAnsi="Calibri" w:cs="Times New Roman"/>
          <w:noProof/>
          <w:lang w:val="fr-FR"/>
        </w:rPr>
        <w:t xml:space="preserve">Yang, S., Tamai, R., </w:t>
      </w:r>
      <w:r w:rsidRPr="00236F57">
        <w:rPr>
          <w:rFonts w:ascii="Calibri" w:eastAsia="Times New Roman" w:hAnsi="Calibri" w:cs="Times New Roman"/>
          <w:i/>
          <w:iCs/>
          <w:noProof/>
          <w:lang w:val="fr-FR"/>
        </w:rPr>
        <w:t>et al.</w:t>
      </w:r>
      <w:r w:rsidRPr="00236F57">
        <w:rPr>
          <w:rFonts w:ascii="Calibri" w:eastAsia="Times New Roman" w:hAnsi="Calibri" w:cs="Times New Roman"/>
          <w:noProof/>
          <w:lang w:val="fr-FR"/>
        </w:rPr>
        <w:t xml:space="preserve"> (2001) ‘Synergistic Effect of Muramyldipeptide with Lipopolysaccharide or Lipoteichoic Acid To Induce Inflammatory Cytokines in Human Monocytic Cells in Culture’, </w:t>
      </w:r>
      <w:r w:rsidR="0073580A">
        <w:rPr>
          <w:rFonts w:ascii="Calibri" w:eastAsia="Times New Roman" w:hAnsi="Calibri" w:cs="Times New Roman"/>
          <w:noProof/>
          <w:lang w:val="fr-FR"/>
        </w:rPr>
        <w:t>I</w:t>
      </w:r>
      <w:r w:rsidR="0073580A" w:rsidRPr="00236F57">
        <w:rPr>
          <w:rFonts w:ascii="Calibri" w:eastAsia="Times New Roman" w:hAnsi="Calibri" w:cs="Times New Roman"/>
          <w:i/>
          <w:iCs/>
          <w:noProof/>
          <w:lang w:val="fr-FR"/>
        </w:rPr>
        <w:t>nfection and immunity</w:t>
      </w:r>
      <w:r w:rsidRPr="00236F57">
        <w:rPr>
          <w:rFonts w:ascii="Calibri" w:eastAsia="Times New Roman" w:hAnsi="Calibri" w:cs="Times New Roman"/>
          <w:noProof/>
          <w:lang w:val="fr-FR"/>
        </w:rPr>
        <w:t xml:space="preserve">, 69(4), pp. 2045–2053. doi: </w:t>
      </w:r>
      <w:r w:rsidRPr="00236F57">
        <w:rPr>
          <w:rFonts w:ascii="Calibri" w:eastAsia="Times New Roman" w:hAnsi="Calibri" w:cs="Times New Roman"/>
          <w:noProof/>
          <w:lang w:val="fr-FR"/>
        </w:rPr>
        <w:lastRenderedPageBreak/>
        <w:t>10.1128/IAI.69.4.</w:t>
      </w:r>
    </w:p>
    <w:p w14:paraId="18CC4364"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Zaumeyer, W. J. and Rex Thomas, H. (1957) </w:t>
      </w:r>
      <w:r w:rsidRPr="00870ABA">
        <w:rPr>
          <w:rFonts w:ascii="Calibri" w:eastAsia="Times New Roman" w:hAnsi="Calibri" w:cs="Times New Roman"/>
          <w:i/>
          <w:iCs/>
          <w:noProof/>
        </w:rPr>
        <w:t>A monographic study of bean diseases and methods for their control</w:t>
      </w:r>
      <w:r w:rsidRPr="00870ABA">
        <w:rPr>
          <w:rFonts w:ascii="Calibri" w:eastAsia="Times New Roman" w:hAnsi="Calibri" w:cs="Times New Roman"/>
          <w:noProof/>
        </w:rPr>
        <w:t>.</w:t>
      </w:r>
    </w:p>
    <w:p w14:paraId="6F420D65" w14:textId="7B8FB23E"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Zhao, G. </w:t>
      </w:r>
      <w:r w:rsidRPr="00870ABA">
        <w:rPr>
          <w:rFonts w:ascii="Calibri" w:eastAsia="Times New Roman" w:hAnsi="Calibri" w:cs="Times New Roman"/>
          <w:i/>
          <w:iCs/>
          <w:noProof/>
        </w:rPr>
        <w:t>et al.</w:t>
      </w:r>
      <w:r w:rsidRPr="00870ABA">
        <w:rPr>
          <w:rFonts w:ascii="Calibri" w:eastAsia="Times New Roman" w:hAnsi="Calibri" w:cs="Times New Roman"/>
          <w:noProof/>
        </w:rPr>
        <w:t xml:space="preserve"> (2010) ‘Delayed Wound Healing in Diabetic (db/db) Mice with </w:t>
      </w:r>
      <w:r w:rsidR="00EB414E" w:rsidRPr="00EB414E">
        <w:rPr>
          <w:rFonts w:ascii="Calibri" w:eastAsia="Times New Roman" w:hAnsi="Calibri" w:cs="Times New Roman"/>
          <w:i/>
          <w:iCs/>
          <w:noProof/>
        </w:rPr>
        <w:t>Pseudomonas aeruginosa</w:t>
      </w:r>
      <w:r w:rsidRPr="00870ABA">
        <w:rPr>
          <w:rFonts w:ascii="Calibri" w:eastAsia="Times New Roman" w:hAnsi="Calibri" w:cs="Times New Roman"/>
          <w:noProof/>
        </w:rPr>
        <w:t xml:space="preserve"> Biofilm Challenge – A Model for the Study of Chronic Wounds’, </w:t>
      </w:r>
      <w:r w:rsidR="0073580A">
        <w:rPr>
          <w:rFonts w:ascii="Calibri" w:eastAsia="Times New Roman" w:hAnsi="Calibri" w:cs="Times New Roman"/>
          <w:i/>
          <w:iCs/>
          <w:noProof/>
        </w:rPr>
        <w:t>Wound Repair,</w:t>
      </w:r>
      <w:r w:rsidRPr="00870ABA">
        <w:rPr>
          <w:rFonts w:ascii="Calibri" w:eastAsia="Times New Roman" w:hAnsi="Calibri" w:cs="Times New Roman"/>
          <w:noProof/>
        </w:rPr>
        <w:t xml:space="preserve"> NIH Public Access, 18(5), pp. 467–477. doi: 10.1111/</w:t>
      </w:r>
      <w:r w:rsidR="0073580A">
        <w:rPr>
          <w:rFonts w:ascii="Calibri" w:eastAsia="Times New Roman" w:hAnsi="Calibri" w:cs="Times New Roman"/>
          <w:noProof/>
        </w:rPr>
        <w:t>j.1524-475X.2010.00608.x</w:t>
      </w:r>
      <w:r w:rsidRPr="00870ABA">
        <w:rPr>
          <w:rFonts w:ascii="Calibri" w:eastAsia="Times New Roman" w:hAnsi="Calibri" w:cs="Times New Roman"/>
          <w:noProof/>
        </w:rPr>
        <w:t>.</w:t>
      </w:r>
    </w:p>
    <w:p w14:paraId="5408D320"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Zhou, M. and Brown, E. J. (1993) ‘Leukocyte response integrin and integrin-associated protein act as a signal transduction unit in generation of a phagocyte respiratory burst.’, </w:t>
      </w:r>
      <w:r w:rsidRPr="00870ABA">
        <w:rPr>
          <w:rFonts w:ascii="Calibri" w:eastAsia="Times New Roman" w:hAnsi="Calibri" w:cs="Times New Roman"/>
          <w:i/>
          <w:iCs/>
          <w:noProof/>
        </w:rPr>
        <w:t>The Journal of experimental medicine</w:t>
      </w:r>
      <w:r w:rsidRPr="00870ABA">
        <w:rPr>
          <w:rFonts w:ascii="Calibri" w:eastAsia="Times New Roman" w:hAnsi="Calibri" w:cs="Times New Roman"/>
          <w:noProof/>
        </w:rPr>
        <w:t>, 178(4), pp. 1165–74. doi: 10.1084/jem.178.4.1165.</w:t>
      </w:r>
    </w:p>
    <w:p w14:paraId="71986124" w14:textId="77777777" w:rsidR="00870ABA" w:rsidRPr="00870ABA" w:rsidRDefault="00870ABA" w:rsidP="00870ABA">
      <w:pPr>
        <w:widowControl w:val="0"/>
        <w:autoSpaceDE w:val="0"/>
        <w:autoSpaceDN w:val="0"/>
        <w:adjustRightInd w:val="0"/>
        <w:spacing w:after="240" w:line="240" w:lineRule="auto"/>
        <w:rPr>
          <w:rFonts w:ascii="Calibri" w:eastAsia="Times New Roman" w:hAnsi="Calibri" w:cs="Times New Roman"/>
          <w:noProof/>
        </w:rPr>
      </w:pPr>
      <w:r w:rsidRPr="00870ABA">
        <w:rPr>
          <w:rFonts w:ascii="Calibri" w:eastAsia="Times New Roman" w:hAnsi="Calibri" w:cs="Times New Roman"/>
          <w:noProof/>
        </w:rPr>
        <w:t xml:space="preserve">Zipperle, G. F., Ezzell, J. W. and Doyle, R. J. (1984) ‘Glucosamine substitution and muramidase susceptibility in Bacillus anthracis’, </w:t>
      </w:r>
      <w:r w:rsidRPr="00870ABA">
        <w:rPr>
          <w:rFonts w:ascii="Calibri" w:eastAsia="Times New Roman" w:hAnsi="Calibri" w:cs="Times New Roman"/>
          <w:i/>
          <w:iCs/>
          <w:noProof/>
        </w:rPr>
        <w:t>Canadian Journal of Microbiology</w:t>
      </w:r>
      <w:r w:rsidRPr="00870ABA">
        <w:rPr>
          <w:rFonts w:ascii="Calibri" w:eastAsia="Times New Roman" w:hAnsi="Calibri" w:cs="Times New Roman"/>
          <w:noProof/>
        </w:rPr>
        <w:t>, 30, pp. 553–559.</w:t>
      </w:r>
    </w:p>
    <w:p w14:paraId="7DD39F34" w14:textId="02550672" w:rsidR="00870ABA" w:rsidRPr="00870ABA" w:rsidRDefault="00870ABA" w:rsidP="00870ABA">
      <w:pPr>
        <w:widowControl w:val="0"/>
        <w:autoSpaceDE w:val="0"/>
        <w:autoSpaceDN w:val="0"/>
        <w:adjustRightInd w:val="0"/>
        <w:spacing w:after="240" w:line="240" w:lineRule="auto"/>
        <w:rPr>
          <w:rFonts w:ascii="Calibri" w:hAnsi="Calibri"/>
          <w:noProof/>
        </w:rPr>
      </w:pPr>
      <w:r w:rsidRPr="00870ABA">
        <w:rPr>
          <w:rFonts w:ascii="Calibri" w:eastAsia="Times New Roman" w:hAnsi="Calibri" w:cs="Times New Roman"/>
          <w:noProof/>
        </w:rPr>
        <w:t xml:space="preserve">Zschaler, J., Schlorke, D. and Arnhold, J. (2014) ‘Differences in innate immune response between man and mouse’, </w:t>
      </w:r>
      <w:r w:rsidRPr="00870ABA">
        <w:rPr>
          <w:rFonts w:ascii="Calibri" w:eastAsia="Times New Roman" w:hAnsi="Calibri" w:cs="Times New Roman"/>
          <w:i/>
          <w:iCs/>
          <w:noProof/>
        </w:rPr>
        <w:t>Critical Reviews in Immunology</w:t>
      </w:r>
      <w:r w:rsidRPr="00870ABA">
        <w:rPr>
          <w:rFonts w:ascii="Calibri" w:eastAsia="Times New Roman" w:hAnsi="Calibri" w:cs="Times New Roman"/>
          <w:noProof/>
        </w:rPr>
        <w:t>, 34, pp. 433–54. doi: 10.1615/CritRevImmunol.2014011600.</w:t>
      </w:r>
    </w:p>
    <w:p w14:paraId="45DEFE7A" w14:textId="7F7EA378" w:rsidR="00A96859" w:rsidRPr="00A96859" w:rsidRDefault="00206588" w:rsidP="00870ABA">
      <w:pPr>
        <w:widowControl w:val="0"/>
        <w:autoSpaceDE w:val="0"/>
        <w:autoSpaceDN w:val="0"/>
        <w:adjustRightInd w:val="0"/>
        <w:spacing w:after="240" w:line="240" w:lineRule="auto"/>
      </w:pPr>
      <w:r>
        <w:fldChar w:fldCharType="end"/>
      </w:r>
    </w:p>
    <w:p w14:paraId="10FF9106" w14:textId="48DBFB02" w:rsidR="00C97249" w:rsidRDefault="00A96859" w:rsidP="00A96859">
      <w:pPr>
        <w:spacing w:line="240" w:lineRule="auto"/>
      </w:pPr>
      <w:r>
        <w:br w:type="page"/>
      </w:r>
    </w:p>
    <w:p w14:paraId="7AFC6CA7" w14:textId="176B2E6C" w:rsidR="00CD7A77" w:rsidRDefault="003B69C8" w:rsidP="00A96859">
      <w:pPr>
        <w:pStyle w:val="Heading1"/>
        <w:jc w:val="center"/>
      </w:pPr>
      <w:bookmarkStart w:id="559" w:name="_Ref505533981"/>
      <w:bookmarkStart w:id="560" w:name="_Toc521494895"/>
      <w:r>
        <w:lastRenderedPageBreak/>
        <w:t>Appendix</w:t>
      </w:r>
      <w:bookmarkEnd w:id="559"/>
      <w:bookmarkEnd w:id="560"/>
    </w:p>
    <w:tbl>
      <w:tblPr>
        <w:tblStyle w:val="TableGrid"/>
        <w:tblW w:w="8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00" w:firstRow="0" w:lastRow="0" w:firstColumn="0" w:lastColumn="0" w:noHBand="1" w:noVBand="1"/>
      </w:tblPr>
      <w:tblGrid>
        <w:gridCol w:w="8828"/>
      </w:tblGrid>
      <w:tr w:rsidR="00EB4BB1" w14:paraId="761B5EA6" w14:textId="77777777" w:rsidTr="00A96859">
        <w:trPr>
          <w:trHeight w:val="4321"/>
        </w:trPr>
        <w:tc>
          <w:tcPr>
            <w:tcW w:w="8828" w:type="dxa"/>
            <w:noWrap/>
            <w:tcFitText/>
          </w:tcPr>
          <w:p w14:paraId="5CB3BB0A" w14:textId="30E9017D" w:rsidR="00EB4BB1" w:rsidRDefault="00EB4BB1" w:rsidP="003B69C8">
            <w:pPr>
              <w:spacing w:line="240" w:lineRule="auto"/>
            </w:pPr>
            <w:r w:rsidRPr="009325E0">
              <w:rPr>
                <w:noProof/>
                <w:lang w:eastAsia="zh-CN"/>
              </w:rPr>
              <w:drawing>
                <wp:inline distT="0" distB="0" distL="0" distR="0" wp14:anchorId="75EAE5BC" wp14:editId="67ADC9F7">
                  <wp:extent cx="5485238" cy="2715634"/>
                  <wp:effectExtent l="0" t="0" r="1270" b="2540"/>
                  <wp:docPr id="640" name="Picture 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 name="Screen Shot 2018-02-04 at 14.21.57.png"/>
                          <pic:cNvPicPr/>
                        </pic:nvPicPr>
                        <pic:blipFill>
                          <a:blip r:embed="rId123" cstate="hqprint">
                            <a:extLst>
                              <a:ext uri="{28A0092B-C50C-407E-A947-70E740481C1C}">
                                <a14:useLocalDpi xmlns:a14="http://schemas.microsoft.com/office/drawing/2010/main" val="0"/>
                              </a:ext>
                            </a:extLst>
                          </a:blip>
                          <a:stretch>
                            <a:fillRect/>
                          </a:stretch>
                        </pic:blipFill>
                        <pic:spPr>
                          <a:xfrm>
                            <a:off x="0" y="0"/>
                            <a:ext cx="5526520" cy="2736072"/>
                          </a:xfrm>
                          <a:prstGeom prst="rect">
                            <a:avLst/>
                          </a:prstGeom>
                        </pic:spPr>
                      </pic:pic>
                    </a:graphicData>
                  </a:graphic>
                </wp:inline>
              </w:drawing>
            </w:r>
          </w:p>
        </w:tc>
      </w:tr>
      <w:tr w:rsidR="00EB4BB1" w14:paraId="267338AA" w14:textId="77777777" w:rsidTr="00A96859">
        <w:tc>
          <w:tcPr>
            <w:tcW w:w="8828" w:type="dxa"/>
            <w:noWrap/>
            <w:tcFitText/>
          </w:tcPr>
          <w:p w14:paraId="130AF55A" w14:textId="1DB73C3B" w:rsidR="00EB4BB1" w:rsidRDefault="00720643" w:rsidP="003B69C8">
            <w:pPr>
              <w:spacing w:line="240" w:lineRule="auto"/>
            </w:pPr>
            <w:r w:rsidRPr="009325E0">
              <w:rPr>
                <w:noProof/>
                <w:lang w:eastAsia="zh-CN"/>
              </w:rPr>
              <w:drawing>
                <wp:inline distT="0" distB="0" distL="0" distR="0" wp14:anchorId="198E72EF" wp14:editId="40BC0808">
                  <wp:extent cx="5509680" cy="2344638"/>
                  <wp:effectExtent l="0" t="0" r="2540" b="0"/>
                  <wp:docPr id="641" name="Picture 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 name="Screen Shot 2018-02-04 at 14.23.55.png"/>
                          <pic:cNvPicPr/>
                        </pic:nvPicPr>
                        <pic:blipFill>
                          <a:blip r:embed="rId124" cstate="hqprint">
                            <a:extLst>
                              <a:ext uri="{28A0092B-C50C-407E-A947-70E740481C1C}">
                                <a14:useLocalDpi xmlns:a14="http://schemas.microsoft.com/office/drawing/2010/main" val="0"/>
                              </a:ext>
                            </a:extLst>
                          </a:blip>
                          <a:stretch>
                            <a:fillRect/>
                          </a:stretch>
                        </pic:blipFill>
                        <pic:spPr>
                          <a:xfrm>
                            <a:off x="0" y="0"/>
                            <a:ext cx="5525677" cy="2351446"/>
                          </a:xfrm>
                          <a:prstGeom prst="rect">
                            <a:avLst/>
                          </a:prstGeom>
                        </pic:spPr>
                      </pic:pic>
                    </a:graphicData>
                  </a:graphic>
                </wp:inline>
              </w:drawing>
            </w:r>
          </w:p>
        </w:tc>
      </w:tr>
      <w:tr w:rsidR="00720643" w14:paraId="546E772A" w14:textId="77777777" w:rsidTr="00A96859">
        <w:tc>
          <w:tcPr>
            <w:tcW w:w="8828" w:type="dxa"/>
            <w:noWrap/>
            <w:tcFitText/>
          </w:tcPr>
          <w:p w14:paraId="5141628C" w14:textId="22F67617" w:rsidR="00720643" w:rsidRDefault="00C6546D" w:rsidP="003B69C8">
            <w:pPr>
              <w:spacing w:line="240" w:lineRule="auto"/>
              <w:rPr>
                <w:noProof/>
                <w:lang w:eastAsia="en-GB"/>
              </w:rPr>
            </w:pPr>
            <w:r w:rsidRPr="001B7FAB">
              <w:rPr>
                <w:noProof/>
                <w:lang w:eastAsia="zh-CN"/>
              </w:rPr>
              <w:drawing>
                <wp:inline distT="0" distB="0" distL="0" distR="0" wp14:anchorId="641D0A93" wp14:editId="5EADCD87">
                  <wp:extent cx="5506193" cy="2366205"/>
                  <wp:effectExtent l="0" t="0" r="5715" b="0"/>
                  <wp:docPr id="642" name="Picture 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 name="Screen Shot 2018-02-04 at 15.55.04.png"/>
                          <pic:cNvPicPr/>
                        </pic:nvPicPr>
                        <pic:blipFill>
                          <a:blip r:embed="rId125" cstate="hqprint">
                            <a:extLst>
                              <a:ext uri="{28A0092B-C50C-407E-A947-70E740481C1C}">
                                <a14:useLocalDpi xmlns:a14="http://schemas.microsoft.com/office/drawing/2010/main" val="0"/>
                              </a:ext>
                            </a:extLst>
                          </a:blip>
                          <a:stretch>
                            <a:fillRect/>
                          </a:stretch>
                        </pic:blipFill>
                        <pic:spPr>
                          <a:xfrm>
                            <a:off x="0" y="0"/>
                            <a:ext cx="5527589" cy="2375400"/>
                          </a:xfrm>
                          <a:prstGeom prst="rect">
                            <a:avLst/>
                          </a:prstGeom>
                        </pic:spPr>
                      </pic:pic>
                    </a:graphicData>
                  </a:graphic>
                </wp:inline>
              </w:drawing>
            </w:r>
          </w:p>
        </w:tc>
      </w:tr>
      <w:tr w:rsidR="00C6546D" w14:paraId="6F830408" w14:textId="77777777" w:rsidTr="00A96859">
        <w:tc>
          <w:tcPr>
            <w:tcW w:w="8828" w:type="dxa"/>
            <w:noWrap/>
            <w:tcFitText/>
          </w:tcPr>
          <w:p w14:paraId="04BA05F4" w14:textId="75B4AFBE" w:rsidR="00C6546D" w:rsidRDefault="00025F10" w:rsidP="003B69C8">
            <w:pPr>
              <w:spacing w:line="240" w:lineRule="auto"/>
              <w:rPr>
                <w:noProof/>
                <w:lang w:eastAsia="en-GB"/>
              </w:rPr>
            </w:pPr>
            <w:r w:rsidRPr="001B7FAB">
              <w:rPr>
                <w:noProof/>
                <w:lang w:eastAsia="zh-CN"/>
              </w:rPr>
              <w:lastRenderedPageBreak/>
              <w:drawing>
                <wp:inline distT="0" distB="0" distL="0" distR="0" wp14:anchorId="2FC70BDA" wp14:editId="3175229D">
                  <wp:extent cx="5612130" cy="2392680"/>
                  <wp:effectExtent l="0" t="0" r="1270" b="0"/>
                  <wp:docPr id="643" name="Picture 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 name="Screen Shot 2018-02-04 at 15.55.58.png"/>
                          <pic:cNvPicPr/>
                        </pic:nvPicPr>
                        <pic:blipFill>
                          <a:blip r:embed="rId126" cstate="hqprint">
                            <a:extLst>
                              <a:ext uri="{28A0092B-C50C-407E-A947-70E740481C1C}">
                                <a14:useLocalDpi xmlns:a14="http://schemas.microsoft.com/office/drawing/2010/main" val="0"/>
                              </a:ext>
                            </a:extLst>
                          </a:blip>
                          <a:stretch>
                            <a:fillRect/>
                          </a:stretch>
                        </pic:blipFill>
                        <pic:spPr>
                          <a:xfrm>
                            <a:off x="0" y="0"/>
                            <a:ext cx="5612130" cy="2392680"/>
                          </a:xfrm>
                          <a:prstGeom prst="rect">
                            <a:avLst/>
                          </a:prstGeom>
                        </pic:spPr>
                      </pic:pic>
                    </a:graphicData>
                  </a:graphic>
                </wp:inline>
              </w:drawing>
            </w:r>
          </w:p>
        </w:tc>
      </w:tr>
      <w:tr w:rsidR="00025F10" w14:paraId="0C69622F" w14:textId="77777777" w:rsidTr="00A96859">
        <w:tc>
          <w:tcPr>
            <w:tcW w:w="8828" w:type="dxa"/>
            <w:noWrap/>
            <w:tcFitText/>
          </w:tcPr>
          <w:p w14:paraId="0A2A1B63" w14:textId="0BE73063" w:rsidR="00025F10" w:rsidRDefault="00025F10" w:rsidP="003B69C8">
            <w:pPr>
              <w:spacing w:line="240" w:lineRule="auto"/>
              <w:rPr>
                <w:noProof/>
                <w:lang w:eastAsia="en-GB"/>
              </w:rPr>
            </w:pPr>
            <w:r w:rsidRPr="001B7FAB">
              <w:rPr>
                <w:noProof/>
                <w:lang w:eastAsia="zh-CN"/>
              </w:rPr>
              <w:drawing>
                <wp:inline distT="0" distB="0" distL="0" distR="0" wp14:anchorId="3F37F82B" wp14:editId="50551DAE">
                  <wp:extent cx="5612130" cy="2395855"/>
                  <wp:effectExtent l="0" t="0" r="1270" b="0"/>
                  <wp:docPr id="644" name="Picture 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 name="Screen Shot 2018-02-04 at 15.57.14.png"/>
                          <pic:cNvPicPr/>
                        </pic:nvPicPr>
                        <pic:blipFill>
                          <a:blip r:embed="rId127" cstate="hqprint">
                            <a:extLst>
                              <a:ext uri="{28A0092B-C50C-407E-A947-70E740481C1C}">
                                <a14:useLocalDpi xmlns:a14="http://schemas.microsoft.com/office/drawing/2010/main" val="0"/>
                              </a:ext>
                            </a:extLst>
                          </a:blip>
                          <a:stretch>
                            <a:fillRect/>
                          </a:stretch>
                        </pic:blipFill>
                        <pic:spPr>
                          <a:xfrm>
                            <a:off x="0" y="0"/>
                            <a:ext cx="5612130" cy="2395855"/>
                          </a:xfrm>
                          <a:prstGeom prst="rect">
                            <a:avLst/>
                          </a:prstGeom>
                        </pic:spPr>
                      </pic:pic>
                    </a:graphicData>
                  </a:graphic>
                </wp:inline>
              </w:drawing>
            </w:r>
          </w:p>
        </w:tc>
      </w:tr>
      <w:tr w:rsidR="00025F10" w14:paraId="0183DAEB" w14:textId="77777777" w:rsidTr="00A96859">
        <w:tc>
          <w:tcPr>
            <w:tcW w:w="8828" w:type="dxa"/>
            <w:noWrap/>
            <w:tcFitText/>
          </w:tcPr>
          <w:p w14:paraId="4A503165" w14:textId="3FAE15A0" w:rsidR="00025F10" w:rsidRDefault="005266D3" w:rsidP="003B69C8">
            <w:pPr>
              <w:spacing w:line="240" w:lineRule="auto"/>
              <w:rPr>
                <w:noProof/>
                <w:lang w:eastAsia="en-GB"/>
              </w:rPr>
            </w:pPr>
            <w:r w:rsidRPr="001B7FAB">
              <w:rPr>
                <w:noProof/>
                <w:lang w:eastAsia="zh-CN"/>
              </w:rPr>
              <w:drawing>
                <wp:inline distT="0" distB="0" distL="0" distR="0" wp14:anchorId="14806FDF" wp14:editId="0BE9F843">
                  <wp:extent cx="5612130" cy="2402205"/>
                  <wp:effectExtent l="0" t="0" r="1270" b="10795"/>
                  <wp:docPr id="645" name="Picture 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 name="Screen Shot 2018-02-04 at 15.58.03.png"/>
                          <pic:cNvPicPr/>
                        </pic:nvPicPr>
                        <pic:blipFill>
                          <a:blip r:embed="rId128" cstate="hqprint">
                            <a:extLst>
                              <a:ext uri="{28A0092B-C50C-407E-A947-70E740481C1C}">
                                <a14:useLocalDpi xmlns:a14="http://schemas.microsoft.com/office/drawing/2010/main" val="0"/>
                              </a:ext>
                            </a:extLst>
                          </a:blip>
                          <a:stretch>
                            <a:fillRect/>
                          </a:stretch>
                        </pic:blipFill>
                        <pic:spPr>
                          <a:xfrm>
                            <a:off x="0" y="0"/>
                            <a:ext cx="5612130" cy="2402205"/>
                          </a:xfrm>
                          <a:prstGeom prst="rect">
                            <a:avLst/>
                          </a:prstGeom>
                        </pic:spPr>
                      </pic:pic>
                    </a:graphicData>
                  </a:graphic>
                </wp:inline>
              </w:drawing>
            </w:r>
          </w:p>
        </w:tc>
      </w:tr>
      <w:tr w:rsidR="005266D3" w14:paraId="46E80FE5" w14:textId="77777777" w:rsidTr="00A96859">
        <w:tc>
          <w:tcPr>
            <w:tcW w:w="8828" w:type="dxa"/>
            <w:noWrap/>
            <w:tcFitText/>
          </w:tcPr>
          <w:p w14:paraId="723719DC" w14:textId="7CC97119" w:rsidR="005266D3" w:rsidRDefault="002E56FA" w:rsidP="003B69C8">
            <w:pPr>
              <w:spacing w:line="240" w:lineRule="auto"/>
              <w:rPr>
                <w:noProof/>
                <w:lang w:eastAsia="en-GB"/>
              </w:rPr>
            </w:pPr>
            <w:r w:rsidRPr="001B7FAB">
              <w:rPr>
                <w:noProof/>
                <w:lang w:eastAsia="zh-CN"/>
              </w:rPr>
              <w:lastRenderedPageBreak/>
              <w:drawing>
                <wp:inline distT="0" distB="0" distL="0" distR="0" wp14:anchorId="5704BA4D" wp14:editId="6B989CAE">
                  <wp:extent cx="5612130" cy="2801620"/>
                  <wp:effectExtent l="0" t="0" r="1270" b="0"/>
                  <wp:docPr id="646" name="Picture 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 name="Screen Shot 2018-02-04 at 15.58.51.png"/>
                          <pic:cNvPicPr/>
                        </pic:nvPicPr>
                        <pic:blipFill>
                          <a:blip r:embed="rId129" cstate="hqprint">
                            <a:extLst>
                              <a:ext uri="{28A0092B-C50C-407E-A947-70E740481C1C}">
                                <a14:useLocalDpi xmlns:a14="http://schemas.microsoft.com/office/drawing/2010/main" val="0"/>
                              </a:ext>
                            </a:extLst>
                          </a:blip>
                          <a:stretch>
                            <a:fillRect/>
                          </a:stretch>
                        </pic:blipFill>
                        <pic:spPr>
                          <a:xfrm>
                            <a:off x="0" y="0"/>
                            <a:ext cx="5612130" cy="2801620"/>
                          </a:xfrm>
                          <a:prstGeom prst="rect">
                            <a:avLst/>
                          </a:prstGeom>
                        </pic:spPr>
                      </pic:pic>
                    </a:graphicData>
                  </a:graphic>
                </wp:inline>
              </w:drawing>
            </w:r>
          </w:p>
        </w:tc>
      </w:tr>
      <w:tr w:rsidR="002E56FA" w14:paraId="54137B65" w14:textId="77777777" w:rsidTr="00A96859">
        <w:tc>
          <w:tcPr>
            <w:tcW w:w="8828" w:type="dxa"/>
            <w:noWrap/>
            <w:tcFitText/>
          </w:tcPr>
          <w:p w14:paraId="4AC3C96F" w14:textId="44A91F45" w:rsidR="002E56FA" w:rsidRDefault="002E56FA" w:rsidP="003B69C8">
            <w:pPr>
              <w:spacing w:line="240" w:lineRule="auto"/>
              <w:rPr>
                <w:noProof/>
                <w:lang w:eastAsia="en-GB"/>
              </w:rPr>
            </w:pPr>
            <w:r w:rsidRPr="001B7FAB">
              <w:rPr>
                <w:noProof/>
                <w:lang w:eastAsia="zh-CN"/>
              </w:rPr>
              <w:drawing>
                <wp:inline distT="0" distB="0" distL="0" distR="0" wp14:anchorId="272171CF" wp14:editId="7FAEB8C5">
                  <wp:extent cx="5612130" cy="2797175"/>
                  <wp:effectExtent l="0" t="0" r="1270" b="0"/>
                  <wp:docPr id="647" name="Picture 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 name="Screen Shot 2018-02-04 at 15.59.33.png"/>
                          <pic:cNvPicPr/>
                        </pic:nvPicPr>
                        <pic:blipFill>
                          <a:blip r:embed="rId130" cstate="hqprint">
                            <a:extLst>
                              <a:ext uri="{28A0092B-C50C-407E-A947-70E740481C1C}">
                                <a14:useLocalDpi xmlns:a14="http://schemas.microsoft.com/office/drawing/2010/main" val="0"/>
                              </a:ext>
                            </a:extLst>
                          </a:blip>
                          <a:stretch>
                            <a:fillRect/>
                          </a:stretch>
                        </pic:blipFill>
                        <pic:spPr>
                          <a:xfrm>
                            <a:off x="0" y="0"/>
                            <a:ext cx="5612130" cy="2797175"/>
                          </a:xfrm>
                          <a:prstGeom prst="rect">
                            <a:avLst/>
                          </a:prstGeom>
                        </pic:spPr>
                      </pic:pic>
                    </a:graphicData>
                  </a:graphic>
                </wp:inline>
              </w:drawing>
            </w:r>
          </w:p>
        </w:tc>
      </w:tr>
      <w:tr w:rsidR="002E56FA" w14:paraId="48C21D68" w14:textId="77777777" w:rsidTr="00A96859">
        <w:tc>
          <w:tcPr>
            <w:tcW w:w="8828" w:type="dxa"/>
            <w:noWrap/>
            <w:tcFitText/>
          </w:tcPr>
          <w:p w14:paraId="4D86D5BA" w14:textId="401259F1" w:rsidR="002E56FA" w:rsidRDefault="002E56FA" w:rsidP="003B69C8">
            <w:pPr>
              <w:spacing w:line="240" w:lineRule="auto"/>
              <w:rPr>
                <w:noProof/>
                <w:lang w:eastAsia="en-GB"/>
              </w:rPr>
            </w:pPr>
            <w:r w:rsidRPr="001B7FAB">
              <w:rPr>
                <w:noProof/>
                <w:lang w:eastAsia="zh-CN"/>
              </w:rPr>
              <w:drawing>
                <wp:inline distT="0" distB="0" distL="0" distR="0" wp14:anchorId="1B114FC4" wp14:editId="77F5DAF1">
                  <wp:extent cx="5612130" cy="2799715"/>
                  <wp:effectExtent l="0" t="0" r="1270" b="0"/>
                  <wp:docPr id="648" name="Picture 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 name="Screen Shot 2018-02-04 at 16.00.19.png"/>
                          <pic:cNvPicPr/>
                        </pic:nvPicPr>
                        <pic:blipFill>
                          <a:blip r:embed="rId131" cstate="hqprint">
                            <a:extLst>
                              <a:ext uri="{28A0092B-C50C-407E-A947-70E740481C1C}">
                                <a14:useLocalDpi xmlns:a14="http://schemas.microsoft.com/office/drawing/2010/main" val="0"/>
                              </a:ext>
                            </a:extLst>
                          </a:blip>
                          <a:stretch>
                            <a:fillRect/>
                          </a:stretch>
                        </pic:blipFill>
                        <pic:spPr>
                          <a:xfrm>
                            <a:off x="0" y="0"/>
                            <a:ext cx="5612130" cy="2799715"/>
                          </a:xfrm>
                          <a:prstGeom prst="rect">
                            <a:avLst/>
                          </a:prstGeom>
                        </pic:spPr>
                      </pic:pic>
                    </a:graphicData>
                  </a:graphic>
                </wp:inline>
              </w:drawing>
            </w:r>
          </w:p>
        </w:tc>
      </w:tr>
    </w:tbl>
    <w:p w14:paraId="06764201" w14:textId="4E76D0C3" w:rsidR="00C97249" w:rsidRDefault="00C97249" w:rsidP="00C97249"/>
    <w:sectPr w:rsidR="00C97249" w:rsidSect="00BD0199">
      <w:footerReference w:type="default" r:id="rId132"/>
      <w:pgSz w:w="12240" w:h="15840"/>
      <w:pgMar w:top="1134" w:right="1134" w:bottom="1134" w:left="2268" w:header="720" w:footer="720" w:gutter="0"/>
      <w:pgNumType w:start="1"/>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94413D" w14:textId="77777777" w:rsidR="001245A6" w:rsidRDefault="001245A6" w:rsidP="00693903">
      <w:pPr>
        <w:spacing w:line="240" w:lineRule="auto"/>
      </w:pPr>
      <w:r>
        <w:separator/>
      </w:r>
    </w:p>
  </w:endnote>
  <w:endnote w:type="continuationSeparator" w:id="0">
    <w:p w14:paraId="5A9E3DA4" w14:textId="77777777" w:rsidR="001245A6" w:rsidRDefault="001245A6" w:rsidP="006939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DengXian Light">
    <w:altName w:val="等线 Light"/>
    <w:panose1 w:val="00000000000000000000"/>
    <w:charset w:val="86"/>
    <w:family w:val="roman"/>
    <w:notTrueType/>
    <w:pitch w:val="default"/>
  </w:font>
  <w:font w:name="DengXian">
    <w:altName w:val="SimSun"/>
    <w:panose1 w:val="02010600030101010101"/>
    <w:charset w:val="86"/>
    <w:family w:val="modern"/>
    <w:pitch w:val="fixed"/>
    <w:sig w:usb0="00000001" w:usb1="080E0000" w:usb2="00000010" w:usb3="00000000" w:csb0="00040000" w:csb1="00000000"/>
  </w:font>
  <w:font w:name="TimesNewRomanPSMT">
    <w:charset w:val="00"/>
    <w:family w:val="auto"/>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BDA7E7" w14:textId="77777777" w:rsidR="00AB3CB7" w:rsidRDefault="00AB3CB7" w:rsidP="002B405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1BE219" w14:textId="77777777" w:rsidR="00AB3CB7" w:rsidRDefault="00AB3CB7" w:rsidP="0069390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5EEC47" w14:textId="44645A02" w:rsidR="00AB3CB7" w:rsidRDefault="00AB3CB7" w:rsidP="002B405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A20B7">
      <w:rPr>
        <w:rStyle w:val="PageNumber"/>
        <w:noProof/>
      </w:rPr>
      <w:t>ii</w:t>
    </w:r>
    <w:r>
      <w:rPr>
        <w:rStyle w:val="PageNumber"/>
      </w:rPr>
      <w:fldChar w:fldCharType="end"/>
    </w:r>
  </w:p>
  <w:p w14:paraId="1B837652" w14:textId="77777777" w:rsidR="00AB3CB7" w:rsidRDefault="00AB3CB7" w:rsidP="0069390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781B0E" w14:textId="18B4330F" w:rsidR="00AB3CB7" w:rsidRDefault="00AB3CB7" w:rsidP="002B405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A20B7">
      <w:rPr>
        <w:rStyle w:val="PageNumber"/>
        <w:noProof/>
      </w:rPr>
      <w:t>7</w:t>
    </w:r>
    <w:r>
      <w:rPr>
        <w:rStyle w:val="PageNumber"/>
      </w:rPr>
      <w:fldChar w:fldCharType="end"/>
    </w:r>
  </w:p>
  <w:p w14:paraId="28B2CFCA" w14:textId="77777777" w:rsidR="00AB3CB7" w:rsidRDefault="00AB3CB7" w:rsidP="0069390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0555BB" w14:textId="77777777" w:rsidR="001245A6" w:rsidRDefault="001245A6" w:rsidP="00693903">
      <w:pPr>
        <w:spacing w:line="240" w:lineRule="auto"/>
      </w:pPr>
      <w:r>
        <w:separator/>
      </w:r>
    </w:p>
  </w:footnote>
  <w:footnote w:type="continuationSeparator" w:id="0">
    <w:p w14:paraId="387EDB17" w14:textId="77777777" w:rsidR="001245A6" w:rsidRDefault="001245A6" w:rsidP="0069390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7AD8537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13E1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4EBE40C6"/>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61BCE8B2"/>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A372D7AA"/>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6966EA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13F8675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EB04939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88403B4"/>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3436614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91C27B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98F6338"/>
    <w:multiLevelType w:val="hybridMultilevel"/>
    <w:tmpl w:val="4170E1EC"/>
    <w:lvl w:ilvl="0" w:tplc="E89AE99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D1D7811"/>
    <w:multiLevelType w:val="hybridMultilevel"/>
    <w:tmpl w:val="9D460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D316050"/>
    <w:multiLevelType w:val="multilevel"/>
    <w:tmpl w:val="E626E97E"/>
    <w:lvl w:ilvl="0">
      <w:start w:val="1"/>
      <w:numFmt w:val="decimal"/>
      <w:pStyle w:val="Heading1"/>
      <w:lvlText w:val="%1"/>
      <w:lvlJc w:val="left"/>
      <w:pPr>
        <w:ind w:left="432" w:hanging="432"/>
      </w:pPr>
      <w:rPr>
        <w:color w:val="FFFFFF" w:themeColor="background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3699" w:hanging="864"/>
      </w:pPr>
      <w:rPr>
        <w:i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6FB3682B"/>
    <w:multiLevelType w:val="hybridMultilevel"/>
    <w:tmpl w:val="4F10A92C"/>
    <w:lvl w:ilvl="0" w:tplc="2C82CA8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1F875DF"/>
    <w:multiLevelType w:val="hybridMultilevel"/>
    <w:tmpl w:val="D2F20884"/>
    <w:lvl w:ilvl="0" w:tplc="FCAC109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8F52EDE"/>
    <w:multiLevelType w:val="hybridMultilevel"/>
    <w:tmpl w:val="51A6D158"/>
    <w:lvl w:ilvl="0" w:tplc="12FA408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14"/>
  </w:num>
  <w:num w:numId="3">
    <w:abstractNumId w:val="12"/>
  </w:num>
  <w:num w:numId="4">
    <w:abstractNumId w:val="11"/>
  </w:num>
  <w:num w:numId="5">
    <w:abstractNumId w:val="15"/>
  </w:num>
  <w:num w:numId="6">
    <w:abstractNumId w:val="16"/>
  </w:num>
  <w:num w:numId="7">
    <w:abstractNumId w:val="0"/>
  </w:num>
  <w:num w:numId="8">
    <w:abstractNumId w:val="1"/>
  </w:num>
  <w:num w:numId="9">
    <w:abstractNumId w:val="2"/>
  </w:num>
  <w:num w:numId="10">
    <w:abstractNumId w:val="3"/>
  </w:num>
  <w:num w:numId="11">
    <w:abstractNumId w:val="4"/>
  </w:num>
  <w:num w:numId="12">
    <w:abstractNumId w:val="9"/>
  </w:num>
  <w:num w:numId="13">
    <w:abstractNumId w:val="5"/>
  </w:num>
  <w:num w:numId="14">
    <w:abstractNumId w:val="6"/>
  </w:num>
  <w:num w:numId="15">
    <w:abstractNumId w:val="7"/>
  </w:num>
  <w:num w:numId="16">
    <w:abstractNumId w:val="8"/>
  </w:num>
  <w:num w:numId="17">
    <w:abstractNumId w:val="1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MacDisableGlyphATSUI" w:val="0"/>
  </w:docVars>
  <w:rsids>
    <w:rsidRoot w:val="00D201A2"/>
    <w:rsid w:val="00000BD2"/>
    <w:rsid w:val="000012BB"/>
    <w:rsid w:val="000013D8"/>
    <w:rsid w:val="00002071"/>
    <w:rsid w:val="0000261F"/>
    <w:rsid w:val="00002715"/>
    <w:rsid w:val="000078D1"/>
    <w:rsid w:val="00007A4E"/>
    <w:rsid w:val="00010E81"/>
    <w:rsid w:val="00011A69"/>
    <w:rsid w:val="000123F4"/>
    <w:rsid w:val="00012779"/>
    <w:rsid w:val="00012787"/>
    <w:rsid w:val="00012A75"/>
    <w:rsid w:val="00013582"/>
    <w:rsid w:val="00013677"/>
    <w:rsid w:val="00013CD2"/>
    <w:rsid w:val="0001662E"/>
    <w:rsid w:val="00016F91"/>
    <w:rsid w:val="000204EB"/>
    <w:rsid w:val="00020782"/>
    <w:rsid w:val="00020F36"/>
    <w:rsid w:val="00021122"/>
    <w:rsid w:val="00021969"/>
    <w:rsid w:val="00022270"/>
    <w:rsid w:val="0002227A"/>
    <w:rsid w:val="00025F10"/>
    <w:rsid w:val="000273F8"/>
    <w:rsid w:val="000276A8"/>
    <w:rsid w:val="00031CFB"/>
    <w:rsid w:val="0003341C"/>
    <w:rsid w:val="00033532"/>
    <w:rsid w:val="00035B33"/>
    <w:rsid w:val="0003632A"/>
    <w:rsid w:val="000371B4"/>
    <w:rsid w:val="00037EAF"/>
    <w:rsid w:val="0004229A"/>
    <w:rsid w:val="00043768"/>
    <w:rsid w:val="000438B1"/>
    <w:rsid w:val="00045D1B"/>
    <w:rsid w:val="0004637C"/>
    <w:rsid w:val="000466FF"/>
    <w:rsid w:val="00047C74"/>
    <w:rsid w:val="00050608"/>
    <w:rsid w:val="0005096F"/>
    <w:rsid w:val="00050B38"/>
    <w:rsid w:val="00051A18"/>
    <w:rsid w:val="00052083"/>
    <w:rsid w:val="00054778"/>
    <w:rsid w:val="00055E03"/>
    <w:rsid w:val="00056CB9"/>
    <w:rsid w:val="000609BA"/>
    <w:rsid w:val="0006572C"/>
    <w:rsid w:val="00066805"/>
    <w:rsid w:val="00067626"/>
    <w:rsid w:val="000676DA"/>
    <w:rsid w:val="00067808"/>
    <w:rsid w:val="00070C04"/>
    <w:rsid w:val="000722C7"/>
    <w:rsid w:val="000732A5"/>
    <w:rsid w:val="00076428"/>
    <w:rsid w:val="00076E19"/>
    <w:rsid w:val="000775C6"/>
    <w:rsid w:val="00080827"/>
    <w:rsid w:val="00086DB7"/>
    <w:rsid w:val="00087D05"/>
    <w:rsid w:val="00090163"/>
    <w:rsid w:val="000929D7"/>
    <w:rsid w:val="00094228"/>
    <w:rsid w:val="00094526"/>
    <w:rsid w:val="00094DB2"/>
    <w:rsid w:val="00095AED"/>
    <w:rsid w:val="00095CEC"/>
    <w:rsid w:val="00096835"/>
    <w:rsid w:val="00096958"/>
    <w:rsid w:val="000976BF"/>
    <w:rsid w:val="000977D2"/>
    <w:rsid w:val="000A1C8D"/>
    <w:rsid w:val="000A338E"/>
    <w:rsid w:val="000A360F"/>
    <w:rsid w:val="000A409A"/>
    <w:rsid w:val="000A62EC"/>
    <w:rsid w:val="000B06A3"/>
    <w:rsid w:val="000B2A00"/>
    <w:rsid w:val="000B3780"/>
    <w:rsid w:val="000B3A07"/>
    <w:rsid w:val="000B4BA7"/>
    <w:rsid w:val="000B5E60"/>
    <w:rsid w:val="000B6754"/>
    <w:rsid w:val="000B6DE7"/>
    <w:rsid w:val="000C02C0"/>
    <w:rsid w:val="000C1114"/>
    <w:rsid w:val="000C171A"/>
    <w:rsid w:val="000C17CB"/>
    <w:rsid w:val="000C1E8B"/>
    <w:rsid w:val="000C1FCD"/>
    <w:rsid w:val="000C206D"/>
    <w:rsid w:val="000C22C7"/>
    <w:rsid w:val="000C4A92"/>
    <w:rsid w:val="000C7590"/>
    <w:rsid w:val="000C7F8D"/>
    <w:rsid w:val="000D0F70"/>
    <w:rsid w:val="000D3177"/>
    <w:rsid w:val="000D7285"/>
    <w:rsid w:val="000E23B4"/>
    <w:rsid w:val="000E2568"/>
    <w:rsid w:val="000E2CAE"/>
    <w:rsid w:val="000E2F6F"/>
    <w:rsid w:val="000E358F"/>
    <w:rsid w:val="000E36DC"/>
    <w:rsid w:val="000E69A0"/>
    <w:rsid w:val="000E6D64"/>
    <w:rsid w:val="000E6F05"/>
    <w:rsid w:val="000E7AA6"/>
    <w:rsid w:val="000F2235"/>
    <w:rsid w:val="000F25C3"/>
    <w:rsid w:val="000F3168"/>
    <w:rsid w:val="000F3463"/>
    <w:rsid w:val="000F367B"/>
    <w:rsid w:val="000F3768"/>
    <w:rsid w:val="000F3A02"/>
    <w:rsid w:val="000F3B98"/>
    <w:rsid w:val="000F5A0B"/>
    <w:rsid w:val="000F7996"/>
    <w:rsid w:val="0010116F"/>
    <w:rsid w:val="001020F6"/>
    <w:rsid w:val="00102704"/>
    <w:rsid w:val="00102AB8"/>
    <w:rsid w:val="00102FE5"/>
    <w:rsid w:val="00103757"/>
    <w:rsid w:val="00104ADA"/>
    <w:rsid w:val="00105730"/>
    <w:rsid w:val="001057AB"/>
    <w:rsid w:val="0010599A"/>
    <w:rsid w:val="001068B0"/>
    <w:rsid w:val="00110D42"/>
    <w:rsid w:val="001113E1"/>
    <w:rsid w:val="0011281D"/>
    <w:rsid w:val="00114D16"/>
    <w:rsid w:val="00115B71"/>
    <w:rsid w:val="00115C34"/>
    <w:rsid w:val="00116704"/>
    <w:rsid w:val="00116F8E"/>
    <w:rsid w:val="0011772F"/>
    <w:rsid w:val="00117CF6"/>
    <w:rsid w:val="00120D1C"/>
    <w:rsid w:val="00122DB3"/>
    <w:rsid w:val="001245A6"/>
    <w:rsid w:val="001259C1"/>
    <w:rsid w:val="001265C4"/>
    <w:rsid w:val="00126A2C"/>
    <w:rsid w:val="001274AA"/>
    <w:rsid w:val="00130786"/>
    <w:rsid w:val="00130B38"/>
    <w:rsid w:val="00130DE7"/>
    <w:rsid w:val="00130EE9"/>
    <w:rsid w:val="00132977"/>
    <w:rsid w:val="001335C2"/>
    <w:rsid w:val="00133B0F"/>
    <w:rsid w:val="00134312"/>
    <w:rsid w:val="00134D97"/>
    <w:rsid w:val="00135BEE"/>
    <w:rsid w:val="00140FE6"/>
    <w:rsid w:val="00141572"/>
    <w:rsid w:val="001428D6"/>
    <w:rsid w:val="0014341E"/>
    <w:rsid w:val="0014420D"/>
    <w:rsid w:val="00145575"/>
    <w:rsid w:val="001469DB"/>
    <w:rsid w:val="00146B04"/>
    <w:rsid w:val="00150903"/>
    <w:rsid w:val="00151B63"/>
    <w:rsid w:val="00152914"/>
    <w:rsid w:val="001562A8"/>
    <w:rsid w:val="00156640"/>
    <w:rsid w:val="00157578"/>
    <w:rsid w:val="001611A5"/>
    <w:rsid w:val="0016169B"/>
    <w:rsid w:val="00161927"/>
    <w:rsid w:val="00163B9C"/>
    <w:rsid w:val="00164800"/>
    <w:rsid w:val="00164DA7"/>
    <w:rsid w:val="00164F2C"/>
    <w:rsid w:val="001673A9"/>
    <w:rsid w:val="00171105"/>
    <w:rsid w:val="00171124"/>
    <w:rsid w:val="001711F5"/>
    <w:rsid w:val="0017144A"/>
    <w:rsid w:val="00171B4E"/>
    <w:rsid w:val="00173830"/>
    <w:rsid w:val="00174F3C"/>
    <w:rsid w:val="00175FCA"/>
    <w:rsid w:val="00176B6F"/>
    <w:rsid w:val="001779EC"/>
    <w:rsid w:val="00182193"/>
    <w:rsid w:val="0018349A"/>
    <w:rsid w:val="00183C4A"/>
    <w:rsid w:val="001848C7"/>
    <w:rsid w:val="00186E86"/>
    <w:rsid w:val="001905CE"/>
    <w:rsid w:val="0019080C"/>
    <w:rsid w:val="00190C7F"/>
    <w:rsid w:val="001928C1"/>
    <w:rsid w:val="0019385D"/>
    <w:rsid w:val="001942FA"/>
    <w:rsid w:val="00194FB9"/>
    <w:rsid w:val="00195B6A"/>
    <w:rsid w:val="00195C13"/>
    <w:rsid w:val="00195E80"/>
    <w:rsid w:val="00196030"/>
    <w:rsid w:val="001A00C9"/>
    <w:rsid w:val="001A0AF5"/>
    <w:rsid w:val="001A0AFC"/>
    <w:rsid w:val="001A37BB"/>
    <w:rsid w:val="001A383A"/>
    <w:rsid w:val="001A3DE7"/>
    <w:rsid w:val="001A446A"/>
    <w:rsid w:val="001A4B35"/>
    <w:rsid w:val="001A4DA5"/>
    <w:rsid w:val="001A560D"/>
    <w:rsid w:val="001A6377"/>
    <w:rsid w:val="001A6784"/>
    <w:rsid w:val="001A6EF0"/>
    <w:rsid w:val="001A785A"/>
    <w:rsid w:val="001B051A"/>
    <w:rsid w:val="001B328B"/>
    <w:rsid w:val="001B4230"/>
    <w:rsid w:val="001B4C6B"/>
    <w:rsid w:val="001B4F6C"/>
    <w:rsid w:val="001B50AC"/>
    <w:rsid w:val="001B708A"/>
    <w:rsid w:val="001B70AC"/>
    <w:rsid w:val="001B7722"/>
    <w:rsid w:val="001B7FAB"/>
    <w:rsid w:val="001C14A8"/>
    <w:rsid w:val="001C682D"/>
    <w:rsid w:val="001D0493"/>
    <w:rsid w:val="001D2623"/>
    <w:rsid w:val="001D2A02"/>
    <w:rsid w:val="001D2ECE"/>
    <w:rsid w:val="001D422D"/>
    <w:rsid w:val="001D6A70"/>
    <w:rsid w:val="001E0548"/>
    <w:rsid w:val="001E058E"/>
    <w:rsid w:val="001E1BD4"/>
    <w:rsid w:val="001E392C"/>
    <w:rsid w:val="001E3EF2"/>
    <w:rsid w:val="001E5197"/>
    <w:rsid w:val="001E599C"/>
    <w:rsid w:val="001F1065"/>
    <w:rsid w:val="001F13BE"/>
    <w:rsid w:val="001F20D6"/>
    <w:rsid w:val="001F3105"/>
    <w:rsid w:val="001F43A9"/>
    <w:rsid w:val="001F48AE"/>
    <w:rsid w:val="001F5774"/>
    <w:rsid w:val="001F6849"/>
    <w:rsid w:val="001F7503"/>
    <w:rsid w:val="001F78B6"/>
    <w:rsid w:val="00200880"/>
    <w:rsid w:val="00202A7A"/>
    <w:rsid w:val="00205BB3"/>
    <w:rsid w:val="00206588"/>
    <w:rsid w:val="00206CFD"/>
    <w:rsid w:val="00210C6A"/>
    <w:rsid w:val="00211093"/>
    <w:rsid w:val="002110EB"/>
    <w:rsid w:val="002114EA"/>
    <w:rsid w:val="00211617"/>
    <w:rsid w:val="00212E08"/>
    <w:rsid w:val="002141FA"/>
    <w:rsid w:val="00215D03"/>
    <w:rsid w:val="0021690A"/>
    <w:rsid w:val="00217345"/>
    <w:rsid w:val="00217C15"/>
    <w:rsid w:val="00220EF6"/>
    <w:rsid w:val="0022137E"/>
    <w:rsid w:val="00221C1C"/>
    <w:rsid w:val="00225C9F"/>
    <w:rsid w:val="00225EF8"/>
    <w:rsid w:val="00227274"/>
    <w:rsid w:val="0022756A"/>
    <w:rsid w:val="00227B11"/>
    <w:rsid w:val="00227B5F"/>
    <w:rsid w:val="00231E54"/>
    <w:rsid w:val="0023218E"/>
    <w:rsid w:val="00233D57"/>
    <w:rsid w:val="00235316"/>
    <w:rsid w:val="00235FAC"/>
    <w:rsid w:val="00236096"/>
    <w:rsid w:val="00236C1B"/>
    <w:rsid w:val="00236F57"/>
    <w:rsid w:val="002423D9"/>
    <w:rsid w:val="00243ED0"/>
    <w:rsid w:val="00244030"/>
    <w:rsid w:val="00244743"/>
    <w:rsid w:val="00246A45"/>
    <w:rsid w:val="0024787C"/>
    <w:rsid w:val="00250C7E"/>
    <w:rsid w:val="00251867"/>
    <w:rsid w:val="00252784"/>
    <w:rsid w:val="00252972"/>
    <w:rsid w:val="00252B6A"/>
    <w:rsid w:val="00252C5E"/>
    <w:rsid w:val="002537D3"/>
    <w:rsid w:val="00253802"/>
    <w:rsid w:val="002538E3"/>
    <w:rsid w:val="00253FED"/>
    <w:rsid w:val="00254C01"/>
    <w:rsid w:val="0025738B"/>
    <w:rsid w:val="00260317"/>
    <w:rsid w:val="00260837"/>
    <w:rsid w:val="0026088B"/>
    <w:rsid w:val="0026168D"/>
    <w:rsid w:val="00262DD2"/>
    <w:rsid w:val="0026373B"/>
    <w:rsid w:val="00265B54"/>
    <w:rsid w:val="00266456"/>
    <w:rsid w:val="00266CBC"/>
    <w:rsid w:val="00267664"/>
    <w:rsid w:val="00271E2B"/>
    <w:rsid w:val="0027273F"/>
    <w:rsid w:val="00272A48"/>
    <w:rsid w:val="002751F9"/>
    <w:rsid w:val="00275AA6"/>
    <w:rsid w:val="00276D4C"/>
    <w:rsid w:val="0027770C"/>
    <w:rsid w:val="002826B5"/>
    <w:rsid w:val="0028548D"/>
    <w:rsid w:val="0028607E"/>
    <w:rsid w:val="00286255"/>
    <w:rsid w:val="00287154"/>
    <w:rsid w:val="00290346"/>
    <w:rsid w:val="00295BF6"/>
    <w:rsid w:val="002975FD"/>
    <w:rsid w:val="002A1555"/>
    <w:rsid w:val="002A1909"/>
    <w:rsid w:val="002A23A7"/>
    <w:rsid w:val="002A356C"/>
    <w:rsid w:val="002A521E"/>
    <w:rsid w:val="002A55D0"/>
    <w:rsid w:val="002A5D5A"/>
    <w:rsid w:val="002A7564"/>
    <w:rsid w:val="002A78A7"/>
    <w:rsid w:val="002B14C1"/>
    <w:rsid w:val="002B2A27"/>
    <w:rsid w:val="002B3197"/>
    <w:rsid w:val="002B405A"/>
    <w:rsid w:val="002B54F4"/>
    <w:rsid w:val="002B58C6"/>
    <w:rsid w:val="002B5A71"/>
    <w:rsid w:val="002B5C33"/>
    <w:rsid w:val="002C06BD"/>
    <w:rsid w:val="002C081D"/>
    <w:rsid w:val="002C1D44"/>
    <w:rsid w:val="002C28A1"/>
    <w:rsid w:val="002C3A6D"/>
    <w:rsid w:val="002C5879"/>
    <w:rsid w:val="002C58C9"/>
    <w:rsid w:val="002C610B"/>
    <w:rsid w:val="002C6826"/>
    <w:rsid w:val="002C6C74"/>
    <w:rsid w:val="002D10FF"/>
    <w:rsid w:val="002D16D5"/>
    <w:rsid w:val="002D3A14"/>
    <w:rsid w:val="002D5515"/>
    <w:rsid w:val="002D6EC4"/>
    <w:rsid w:val="002E0C8D"/>
    <w:rsid w:val="002E11C6"/>
    <w:rsid w:val="002E123E"/>
    <w:rsid w:val="002E2AD9"/>
    <w:rsid w:val="002E40BD"/>
    <w:rsid w:val="002E41E8"/>
    <w:rsid w:val="002E52EF"/>
    <w:rsid w:val="002E56FA"/>
    <w:rsid w:val="002F3F2F"/>
    <w:rsid w:val="002F4F05"/>
    <w:rsid w:val="002F5EAF"/>
    <w:rsid w:val="00300EFC"/>
    <w:rsid w:val="00301C89"/>
    <w:rsid w:val="0030409E"/>
    <w:rsid w:val="0030496A"/>
    <w:rsid w:val="00306163"/>
    <w:rsid w:val="00307631"/>
    <w:rsid w:val="00307F19"/>
    <w:rsid w:val="00310CFE"/>
    <w:rsid w:val="00310ED7"/>
    <w:rsid w:val="00311394"/>
    <w:rsid w:val="003150E0"/>
    <w:rsid w:val="003154A7"/>
    <w:rsid w:val="0031557F"/>
    <w:rsid w:val="00315CDD"/>
    <w:rsid w:val="003176BD"/>
    <w:rsid w:val="00317AD6"/>
    <w:rsid w:val="003208B8"/>
    <w:rsid w:val="00321C5E"/>
    <w:rsid w:val="003222C3"/>
    <w:rsid w:val="00324FE3"/>
    <w:rsid w:val="00325773"/>
    <w:rsid w:val="00325B78"/>
    <w:rsid w:val="00325DE1"/>
    <w:rsid w:val="003274BD"/>
    <w:rsid w:val="00333D41"/>
    <w:rsid w:val="00334489"/>
    <w:rsid w:val="00334A44"/>
    <w:rsid w:val="003358BA"/>
    <w:rsid w:val="00336317"/>
    <w:rsid w:val="00336CDF"/>
    <w:rsid w:val="00336DC5"/>
    <w:rsid w:val="00337CC0"/>
    <w:rsid w:val="00340CD2"/>
    <w:rsid w:val="003415C7"/>
    <w:rsid w:val="00341676"/>
    <w:rsid w:val="0034214F"/>
    <w:rsid w:val="00342A82"/>
    <w:rsid w:val="00342B79"/>
    <w:rsid w:val="003432B9"/>
    <w:rsid w:val="003445EA"/>
    <w:rsid w:val="00350581"/>
    <w:rsid w:val="00351A87"/>
    <w:rsid w:val="00351FCB"/>
    <w:rsid w:val="00352ECE"/>
    <w:rsid w:val="003531CC"/>
    <w:rsid w:val="0035619F"/>
    <w:rsid w:val="0035700B"/>
    <w:rsid w:val="00357DAA"/>
    <w:rsid w:val="0036000D"/>
    <w:rsid w:val="0036034D"/>
    <w:rsid w:val="003628D9"/>
    <w:rsid w:val="003665F0"/>
    <w:rsid w:val="00367CBF"/>
    <w:rsid w:val="00370114"/>
    <w:rsid w:val="00370B4D"/>
    <w:rsid w:val="00370F45"/>
    <w:rsid w:val="00372F41"/>
    <w:rsid w:val="00374316"/>
    <w:rsid w:val="00375168"/>
    <w:rsid w:val="00376820"/>
    <w:rsid w:val="00377457"/>
    <w:rsid w:val="0037787E"/>
    <w:rsid w:val="00377E98"/>
    <w:rsid w:val="00380DD0"/>
    <w:rsid w:val="00383389"/>
    <w:rsid w:val="00383D37"/>
    <w:rsid w:val="003844A7"/>
    <w:rsid w:val="00386FBF"/>
    <w:rsid w:val="00390199"/>
    <w:rsid w:val="003904B7"/>
    <w:rsid w:val="00390B71"/>
    <w:rsid w:val="00391314"/>
    <w:rsid w:val="003918F5"/>
    <w:rsid w:val="0039203B"/>
    <w:rsid w:val="0039334E"/>
    <w:rsid w:val="00394979"/>
    <w:rsid w:val="00395845"/>
    <w:rsid w:val="00395EAE"/>
    <w:rsid w:val="00396D05"/>
    <w:rsid w:val="003A14F7"/>
    <w:rsid w:val="003A1843"/>
    <w:rsid w:val="003A19C5"/>
    <w:rsid w:val="003A503B"/>
    <w:rsid w:val="003A6A5F"/>
    <w:rsid w:val="003A6A8D"/>
    <w:rsid w:val="003A6F5A"/>
    <w:rsid w:val="003A758F"/>
    <w:rsid w:val="003A772A"/>
    <w:rsid w:val="003B09AE"/>
    <w:rsid w:val="003B0FF6"/>
    <w:rsid w:val="003B1E1A"/>
    <w:rsid w:val="003B2AC4"/>
    <w:rsid w:val="003B34E6"/>
    <w:rsid w:val="003B3654"/>
    <w:rsid w:val="003B413C"/>
    <w:rsid w:val="003B5368"/>
    <w:rsid w:val="003B5CF0"/>
    <w:rsid w:val="003B6733"/>
    <w:rsid w:val="003B69C8"/>
    <w:rsid w:val="003B6C46"/>
    <w:rsid w:val="003B7D41"/>
    <w:rsid w:val="003C03A9"/>
    <w:rsid w:val="003C0C73"/>
    <w:rsid w:val="003C0E34"/>
    <w:rsid w:val="003C5B39"/>
    <w:rsid w:val="003C7449"/>
    <w:rsid w:val="003D086E"/>
    <w:rsid w:val="003D2B60"/>
    <w:rsid w:val="003D3E46"/>
    <w:rsid w:val="003D5882"/>
    <w:rsid w:val="003D6073"/>
    <w:rsid w:val="003D68D8"/>
    <w:rsid w:val="003E0573"/>
    <w:rsid w:val="003E1568"/>
    <w:rsid w:val="003E23EA"/>
    <w:rsid w:val="003E628F"/>
    <w:rsid w:val="003E6C3A"/>
    <w:rsid w:val="003E6EEC"/>
    <w:rsid w:val="003F0594"/>
    <w:rsid w:val="003F19A6"/>
    <w:rsid w:val="003F247E"/>
    <w:rsid w:val="003F3633"/>
    <w:rsid w:val="003F41E8"/>
    <w:rsid w:val="003F4A06"/>
    <w:rsid w:val="003F4A46"/>
    <w:rsid w:val="003F5648"/>
    <w:rsid w:val="003F6295"/>
    <w:rsid w:val="003F6635"/>
    <w:rsid w:val="003F69D3"/>
    <w:rsid w:val="003F770E"/>
    <w:rsid w:val="003F7B85"/>
    <w:rsid w:val="00404ADC"/>
    <w:rsid w:val="00405A2D"/>
    <w:rsid w:val="00405AD6"/>
    <w:rsid w:val="00406AF4"/>
    <w:rsid w:val="00411CC5"/>
    <w:rsid w:val="0041351A"/>
    <w:rsid w:val="00414C17"/>
    <w:rsid w:val="00414F0B"/>
    <w:rsid w:val="00415DE7"/>
    <w:rsid w:val="004203EF"/>
    <w:rsid w:val="0042099B"/>
    <w:rsid w:val="00420F3A"/>
    <w:rsid w:val="00421A16"/>
    <w:rsid w:val="00422E52"/>
    <w:rsid w:val="0043012C"/>
    <w:rsid w:val="00431130"/>
    <w:rsid w:val="004318BF"/>
    <w:rsid w:val="004336DE"/>
    <w:rsid w:val="00433820"/>
    <w:rsid w:val="00433868"/>
    <w:rsid w:val="004340EB"/>
    <w:rsid w:val="0043569D"/>
    <w:rsid w:val="00435A39"/>
    <w:rsid w:val="004378F6"/>
    <w:rsid w:val="00441281"/>
    <w:rsid w:val="004422D9"/>
    <w:rsid w:val="00442E21"/>
    <w:rsid w:val="0044695A"/>
    <w:rsid w:val="00447058"/>
    <w:rsid w:val="00451987"/>
    <w:rsid w:val="00453D2A"/>
    <w:rsid w:val="004542B3"/>
    <w:rsid w:val="0045520A"/>
    <w:rsid w:val="004558AB"/>
    <w:rsid w:val="00456A95"/>
    <w:rsid w:val="0045711D"/>
    <w:rsid w:val="004632A5"/>
    <w:rsid w:val="004646FF"/>
    <w:rsid w:val="0046619E"/>
    <w:rsid w:val="00466BA6"/>
    <w:rsid w:val="00467679"/>
    <w:rsid w:val="00467E73"/>
    <w:rsid w:val="00471087"/>
    <w:rsid w:val="004712C0"/>
    <w:rsid w:val="004724E5"/>
    <w:rsid w:val="00472596"/>
    <w:rsid w:val="0047580F"/>
    <w:rsid w:val="004758CE"/>
    <w:rsid w:val="00476D54"/>
    <w:rsid w:val="0047752E"/>
    <w:rsid w:val="0048088E"/>
    <w:rsid w:val="00485321"/>
    <w:rsid w:val="0048623A"/>
    <w:rsid w:val="0049077A"/>
    <w:rsid w:val="004920E7"/>
    <w:rsid w:val="00492637"/>
    <w:rsid w:val="00494B4D"/>
    <w:rsid w:val="00494DFA"/>
    <w:rsid w:val="0049514C"/>
    <w:rsid w:val="00495B8B"/>
    <w:rsid w:val="004A1BF0"/>
    <w:rsid w:val="004A1DA5"/>
    <w:rsid w:val="004A2A2A"/>
    <w:rsid w:val="004A464D"/>
    <w:rsid w:val="004A4DC7"/>
    <w:rsid w:val="004A4ED0"/>
    <w:rsid w:val="004A63F0"/>
    <w:rsid w:val="004B0EDA"/>
    <w:rsid w:val="004B22F2"/>
    <w:rsid w:val="004B27A0"/>
    <w:rsid w:val="004B332F"/>
    <w:rsid w:val="004B40FD"/>
    <w:rsid w:val="004B5318"/>
    <w:rsid w:val="004B53FB"/>
    <w:rsid w:val="004B61BD"/>
    <w:rsid w:val="004B6FF6"/>
    <w:rsid w:val="004B7F93"/>
    <w:rsid w:val="004C34A7"/>
    <w:rsid w:val="004C73F9"/>
    <w:rsid w:val="004C7C6B"/>
    <w:rsid w:val="004D0E74"/>
    <w:rsid w:val="004D2BE8"/>
    <w:rsid w:val="004D2DD9"/>
    <w:rsid w:val="004D378E"/>
    <w:rsid w:val="004E1DFA"/>
    <w:rsid w:val="004E37F5"/>
    <w:rsid w:val="004E4022"/>
    <w:rsid w:val="004E4C31"/>
    <w:rsid w:val="004E780E"/>
    <w:rsid w:val="004E7B17"/>
    <w:rsid w:val="004F11B8"/>
    <w:rsid w:val="004F1737"/>
    <w:rsid w:val="004F5926"/>
    <w:rsid w:val="004F6C5F"/>
    <w:rsid w:val="004F6D42"/>
    <w:rsid w:val="004F748A"/>
    <w:rsid w:val="00500875"/>
    <w:rsid w:val="005027D7"/>
    <w:rsid w:val="0050296B"/>
    <w:rsid w:val="00503D66"/>
    <w:rsid w:val="00504A26"/>
    <w:rsid w:val="00505B38"/>
    <w:rsid w:val="00506D60"/>
    <w:rsid w:val="00511118"/>
    <w:rsid w:val="005125C5"/>
    <w:rsid w:val="005167BF"/>
    <w:rsid w:val="00520313"/>
    <w:rsid w:val="005215BC"/>
    <w:rsid w:val="005220CC"/>
    <w:rsid w:val="00523F0D"/>
    <w:rsid w:val="005266D3"/>
    <w:rsid w:val="00526DE3"/>
    <w:rsid w:val="00527251"/>
    <w:rsid w:val="0053138F"/>
    <w:rsid w:val="00531F96"/>
    <w:rsid w:val="00532200"/>
    <w:rsid w:val="005325C3"/>
    <w:rsid w:val="00532942"/>
    <w:rsid w:val="0053557C"/>
    <w:rsid w:val="005357A9"/>
    <w:rsid w:val="00535925"/>
    <w:rsid w:val="00536397"/>
    <w:rsid w:val="005363D8"/>
    <w:rsid w:val="005364FD"/>
    <w:rsid w:val="00536D68"/>
    <w:rsid w:val="005404C6"/>
    <w:rsid w:val="0054124C"/>
    <w:rsid w:val="005440A2"/>
    <w:rsid w:val="005501F8"/>
    <w:rsid w:val="00550EAE"/>
    <w:rsid w:val="00551B94"/>
    <w:rsid w:val="00552FC2"/>
    <w:rsid w:val="00553CDD"/>
    <w:rsid w:val="00560D29"/>
    <w:rsid w:val="00561ED9"/>
    <w:rsid w:val="00562AD9"/>
    <w:rsid w:val="00564BF3"/>
    <w:rsid w:val="005728EA"/>
    <w:rsid w:val="00573F2C"/>
    <w:rsid w:val="00574E84"/>
    <w:rsid w:val="00575EBD"/>
    <w:rsid w:val="00576391"/>
    <w:rsid w:val="005766A5"/>
    <w:rsid w:val="005774C8"/>
    <w:rsid w:val="0058202A"/>
    <w:rsid w:val="00582A6D"/>
    <w:rsid w:val="0058354C"/>
    <w:rsid w:val="00586F0A"/>
    <w:rsid w:val="005904ED"/>
    <w:rsid w:val="0059151B"/>
    <w:rsid w:val="00592AAF"/>
    <w:rsid w:val="00592D90"/>
    <w:rsid w:val="005930F4"/>
    <w:rsid w:val="0059410B"/>
    <w:rsid w:val="00594FE8"/>
    <w:rsid w:val="00597F13"/>
    <w:rsid w:val="005A20A5"/>
    <w:rsid w:val="005A22C1"/>
    <w:rsid w:val="005A361D"/>
    <w:rsid w:val="005A3AA6"/>
    <w:rsid w:val="005A3EFC"/>
    <w:rsid w:val="005A5779"/>
    <w:rsid w:val="005A585B"/>
    <w:rsid w:val="005A69AF"/>
    <w:rsid w:val="005A76CD"/>
    <w:rsid w:val="005B261F"/>
    <w:rsid w:val="005B36D5"/>
    <w:rsid w:val="005B3C0A"/>
    <w:rsid w:val="005B3DAE"/>
    <w:rsid w:val="005B5820"/>
    <w:rsid w:val="005C22BC"/>
    <w:rsid w:val="005C5CB6"/>
    <w:rsid w:val="005C6027"/>
    <w:rsid w:val="005C68AA"/>
    <w:rsid w:val="005D02B7"/>
    <w:rsid w:val="005D0D9C"/>
    <w:rsid w:val="005D0FD8"/>
    <w:rsid w:val="005D1040"/>
    <w:rsid w:val="005D4F1F"/>
    <w:rsid w:val="005D5F13"/>
    <w:rsid w:val="005E1215"/>
    <w:rsid w:val="005E2AF9"/>
    <w:rsid w:val="005E2D6A"/>
    <w:rsid w:val="005E4400"/>
    <w:rsid w:val="005E4533"/>
    <w:rsid w:val="005E506B"/>
    <w:rsid w:val="005E5D56"/>
    <w:rsid w:val="005E62AF"/>
    <w:rsid w:val="005E6564"/>
    <w:rsid w:val="005E79EE"/>
    <w:rsid w:val="005F21E1"/>
    <w:rsid w:val="005F2EE1"/>
    <w:rsid w:val="005F507F"/>
    <w:rsid w:val="0060084F"/>
    <w:rsid w:val="006023BD"/>
    <w:rsid w:val="00602C0F"/>
    <w:rsid w:val="006051DD"/>
    <w:rsid w:val="00610B41"/>
    <w:rsid w:val="00615154"/>
    <w:rsid w:val="00615F38"/>
    <w:rsid w:val="00616E3D"/>
    <w:rsid w:val="00616FE5"/>
    <w:rsid w:val="0061777A"/>
    <w:rsid w:val="006201ED"/>
    <w:rsid w:val="0062035C"/>
    <w:rsid w:val="006254A1"/>
    <w:rsid w:val="006315EF"/>
    <w:rsid w:val="0063295A"/>
    <w:rsid w:val="006376C4"/>
    <w:rsid w:val="006407CF"/>
    <w:rsid w:val="0064348E"/>
    <w:rsid w:val="00643B19"/>
    <w:rsid w:val="00644463"/>
    <w:rsid w:val="00644AEC"/>
    <w:rsid w:val="006452DF"/>
    <w:rsid w:val="00651667"/>
    <w:rsid w:val="00652635"/>
    <w:rsid w:val="00652639"/>
    <w:rsid w:val="00652958"/>
    <w:rsid w:val="00652B70"/>
    <w:rsid w:val="00654AB6"/>
    <w:rsid w:val="00654DED"/>
    <w:rsid w:val="0065671A"/>
    <w:rsid w:val="00657C38"/>
    <w:rsid w:val="00657D82"/>
    <w:rsid w:val="00660484"/>
    <w:rsid w:val="00660FE7"/>
    <w:rsid w:val="0066200E"/>
    <w:rsid w:val="006626CA"/>
    <w:rsid w:val="006627DB"/>
    <w:rsid w:val="00662BAB"/>
    <w:rsid w:val="00662D02"/>
    <w:rsid w:val="00665064"/>
    <w:rsid w:val="0066645E"/>
    <w:rsid w:val="0066673E"/>
    <w:rsid w:val="00666985"/>
    <w:rsid w:val="00667A55"/>
    <w:rsid w:val="0067168E"/>
    <w:rsid w:val="00672AFF"/>
    <w:rsid w:val="00673011"/>
    <w:rsid w:val="00673491"/>
    <w:rsid w:val="00673F74"/>
    <w:rsid w:val="006742A9"/>
    <w:rsid w:val="00674E4E"/>
    <w:rsid w:val="00674EDB"/>
    <w:rsid w:val="006754E0"/>
    <w:rsid w:val="00675B6C"/>
    <w:rsid w:val="00676D40"/>
    <w:rsid w:val="006776E6"/>
    <w:rsid w:val="00681483"/>
    <w:rsid w:val="00681AED"/>
    <w:rsid w:val="00681B28"/>
    <w:rsid w:val="0068223E"/>
    <w:rsid w:val="006835C6"/>
    <w:rsid w:val="00687487"/>
    <w:rsid w:val="00693903"/>
    <w:rsid w:val="00693ADF"/>
    <w:rsid w:val="006A0F9C"/>
    <w:rsid w:val="006A1390"/>
    <w:rsid w:val="006A1D90"/>
    <w:rsid w:val="006A2D64"/>
    <w:rsid w:val="006A4FFB"/>
    <w:rsid w:val="006A51A7"/>
    <w:rsid w:val="006A528E"/>
    <w:rsid w:val="006A6062"/>
    <w:rsid w:val="006A73BF"/>
    <w:rsid w:val="006B0DFC"/>
    <w:rsid w:val="006B1063"/>
    <w:rsid w:val="006B3DDC"/>
    <w:rsid w:val="006B4C26"/>
    <w:rsid w:val="006B4DCC"/>
    <w:rsid w:val="006B673D"/>
    <w:rsid w:val="006B6F12"/>
    <w:rsid w:val="006C20CC"/>
    <w:rsid w:val="006C572F"/>
    <w:rsid w:val="006C72A6"/>
    <w:rsid w:val="006E04F3"/>
    <w:rsid w:val="006E071A"/>
    <w:rsid w:val="006E0BDC"/>
    <w:rsid w:val="006E119E"/>
    <w:rsid w:val="006E1681"/>
    <w:rsid w:val="006E22E6"/>
    <w:rsid w:val="006E23CE"/>
    <w:rsid w:val="006E38F3"/>
    <w:rsid w:val="006E42B1"/>
    <w:rsid w:val="006E60BF"/>
    <w:rsid w:val="006E6585"/>
    <w:rsid w:val="006E6932"/>
    <w:rsid w:val="006E70A8"/>
    <w:rsid w:val="006E7661"/>
    <w:rsid w:val="006F1FC1"/>
    <w:rsid w:val="006F3549"/>
    <w:rsid w:val="006F3F25"/>
    <w:rsid w:val="006F40FB"/>
    <w:rsid w:val="006F54B6"/>
    <w:rsid w:val="006F5F7E"/>
    <w:rsid w:val="006F65AE"/>
    <w:rsid w:val="006F7294"/>
    <w:rsid w:val="0070504D"/>
    <w:rsid w:val="00705418"/>
    <w:rsid w:val="00707FBC"/>
    <w:rsid w:val="00710179"/>
    <w:rsid w:val="007117F3"/>
    <w:rsid w:val="00713392"/>
    <w:rsid w:val="007140D6"/>
    <w:rsid w:val="00714538"/>
    <w:rsid w:val="00714B8D"/>
    <w:rsid w:val="00720643"/>
    <w:rsid w:val="00722903"/>
    <w:rsid w:val="00722BA6"/>
    <w:rsid w:val="00722F66"/>
    <w:rsid w:val="00724A68"/>
    <w:rsid w:val="00724DB2"/>
    <w:rsid w:val="007254CE"/>
    <w:rsid w:val="0072636F"/>
    <w:rsid w:val="00726A68"/>
    <w:rsid w:val="00726BFB"/>
    <w:rsid w:val="00731CE7"/>
    <w:rsid w:val="00732378"/>
    <w:rsid w:val="00732557"/>
    <w:rsid w:val="00733E1D"/>
    <w:rsid w:val="0073580A"/>
    <w:rsid w:val="0073676E"/>
    <w:rsid w:val="00736872"/>
    <w:rsid w:val="00736CE4"/>
    <w:rsid w:val="0073755F"/>
    <w:rsid w:val="00740DEC"/>
    <w:rsid w:val="00742B1B"/>
    <w:rsid w:val="00747048"/>
    <w:rsid w:val="00750388"/>
    <w:rsid w:val="00751B43"/>
    <w:rsid w:val="00751CF5"/>
    <w:rsid w:val="007521D6"/>
    <w:rsid w:val="00753980"/>
    <w:rsid w:val="00760548"/>
    <w:rsid w:val="00760EF8"/>
    <w:rsid w:val="00761A0E"/>
    <w:rsid w:val="00761BE2"/>
    <w:rsid w:val="00761FC8"/>
    <w:rsid w:val="00762F7E"/>
    <w:rsid w:val="007632A8"/>
    <w:rsid w:val="007635C4"/>
    <w:rsid w:val="00767489"/>
    <w:rsid w:val="00767641"/>
    <w:rsid w:val="007679E0"/>
    <w:rsid w:val="00767E3B"/>
    <w:rsid w:val="00771B37"/>
    <w:rsid w:val="0077403F"/>
    <w:rsid w:val="00774117"/>
    <w:rsid w:val="00774507"/>
    <w:rsid w:val="0077534E"/>
    <w:rsid w:val="007753A5"/>
    <w:rsid w:val="00777135"/>
    <w:rsid w:val="00777DC2"/>
    <w:rsid w:val="00780EBD"/>
    <w:rsid w:val="00781CA2"/>
    <w:rsid w:val="0078282C"/>
    <w:rsid w:val="0078385D"/>
    <w:rsid w:val="00783E78"/>
    <w:rsid w:val="0078462C"/>
    <w:rsid w:val="007853B5"/>
    <w:rsid w:val="00785BE7"/>
    <w:rsid w:val="00787402"/>
    <w:rsid w:val="00787A1B"/>
    <w:rsid w:val="0079082E"/>
    <w:rsid w:val="00791727"/>
    <w:rsid w:val="00793542"/>
    <w:rsid w:val="00794C30"/>
    <w:rsid w:val="00794D34"/>
    <w:rsid w:val="00794D5E"/>
    <w:rsid w:val="007957C8"/>
    <w:rsid w:val="00795F35"/>
    <w:rsid w:val="00796B5C"/>
    <w:rsid w:val="00796F5F"/>
    <w:rsid w:val="00797D2B"/>
    <w:rsid w:val="007A0B02"/>
    <w:rsid w:val="007A3594"/>
    <w:rsid w:val="007A539D"/>
    <w:rsid w:val="007A562A"/>
    <w:rsid w:val="007A5D21"/>
    <w:rsid w:val="007A77B2"/>
    <w:rsid w:val="007B25A0"/>
    <w:rsid w:val="007B31E1"/>
    <w:rsid w:val="007B46D2"/>
    <w:rsid w:val="007B4891"/>
    <w:rsid w:val="007B524A"/>
    <w:rsid w:val="007B68AD"/>
    <w:rsid w:val="007B7610"/>
    <w:rsid w:val="007C13FE"/>
    <w:rsid w:val="007C547C"/>
    <w:rsid w:val="007D0E91"/>
    <w:rsid w:val="007D17F7"/>
    <w:rsid w:val="007D1C27"/>
    <w:rsid w:val="007D5F31"/>
    <w:rsid w:val="007D7B1B"/>
    <w:rsid w:val="007E057E"/>
    <w:rsid w:val="007E1DCA"/>
    <w:rsid w:val="007E3C7F"/>
    <w:rsid w:val="007E46DA"/>
    <w:rsid w:val="007E6318"/>
    <w:rsid w:val="007E6320"/>
    <w:rsid w:val="007E67CE"/>
    <w:rsid w:val="007E7E50"/>
    <w:rsid w:val="007F2EFF"/>
    <w:rsid w:val="007F3756"/>
    <w:rsid w:val="007F466B"/>
    <w:rsid w:val="007F4C41"/>
    <w:rsid w:val="007F5D53"/>
    <w:rsid w:val="007F7C11"/>
    <w:rsid w:val="00801888"/>
    <w:rsid w:val="0080344F"/>
    <w:rsid w:val="00803B4C"/>
    <w:rsid w:val="00803BE5"/>
    <w:rsid w:val="0080488B"/>
    <w:rsid w:val="008054A2"/>
    <w:rsid w:val="00806E22"/>
    <w:rsid w:val="00810281"/>
    <w:rsid w:val="00810EA1"/>
    <w:rsid w:val="00811952"/>
    <w:rsid w:val="008130BE"/>
    <w:rsid w:val="00814276"/>
    <w:rsid w:val="00814346"/>
    <w:rsid w:val="00815425"/>
    <w:rsid w:val="008160A0"/>
    <w:rsid w:val="00816494"/>
    <w:rsid w:val="00816EE0"/>
    <w:rsid w:val="00817AF7"/>
    <w:rsid w:val="00820803"/>
    <w:rsid w:val="00820A03"/>
    <w:rsid w:val="00821735"/>
    <w:rsid w:val="00822CF8"/>
    <w:rsid w:val="00822EB8"/>
    <w:rsid w:val="00823154"/>
    <w:rsid w:val="00823D86"/>
    <w:rsid w:val="00823ED7"/>
    <w:rsid w:val="00824112"/>
    <w:rsid w:val="008309DB"/>
    <w:rsid w:val="00833651"/>
    <w:rsid w:val="0083499B"/>
    <w:rsid w:val="00835230"/>
    <w:rsid w:val="00836103"/>
    <w:rsid w:val="0083649C"/>
    <w:rsid w:val="00836AAE"/>
    <w:rsid w:val="00841081"/>
    <w:rsid w:val="0084235C"/>
    <w:rsid w:val="00844794"/>
    <w:rsid w:val="00844E95"/>
    <w:rsid w:val="00846FE8"/>
    <w:rsid w:val="0085147A"/>
    <w:rsid w:val="0085246C"/>
    <w:rsid w:val="008524EE"/>
    <w:rsid w:val="00852868"/>
    <w:rsid w:val="00852D71"/>
    <w:rsid w:val="00855987"/>
    <w:rsid w:val="008610C7"/>
    <w:rsid w:val="00861950"/>
    <w:rsid w:val="00861A77"/>
    <w:rsid w:val="00861B9E"/>
    <w:rsid w:val="00863543"/>
    <w:rsid w:val="00863735"/>
    <w:rsid w:val="00866565"/>
    <w:rsid w:val="008701AA"/>
    <w:rsid w:val="00870ABA"/>
    <w:rsid w:val="008712A4"/>
    <w:rsid w:val="008714D0"/>
    <w:rsid w:val="00871AD0"/>
    <w:rsid w:val="008727F1"/>
    <w:rsid w:val="00872B8B"/>
    <w:rsid w:val="00872B9A"/>
    <w:rsid w:val="0087459E"/>
    <w:rsid w:val="00874BB1"/>
    <w:rsid w:val="00876033"/>
    <w:rsid w:val="0087700E"/>
    <w:rsid w:val="0087779D"/>
    <w:rsid w:val="008806D7"/>
    <w:rsid w:val="00880AEB"/>
    <w:rsid w:val="00880B2D"/>
    <w:rsid w:val="00881C2A"/>
    <w:rsid w:val="00883D91"/>
    <w:rsid w:val="008853A2"/>
    <w:rsid w:val="008858A1"/>
    <w:rsid w:val="00886078"/>
    <w:rsid w:val="00887216"/>
    <w:rsid w:val="008874CC"/>
    <w:rsid w:val="00895003"/>
    <w:rsid w:val="0089557C"/>
    <w:rsid w:val="008966A5"/>
    <w:rsid w:val="00896954"/>
    <w:rsid w:val="008971FF"/>
    <w:rsid w:val="00897F28"/>
    <w:rsid w:val="008A068E"/>
    <w:rsid w:val="008A2408"/>
    <w:rsid w:val="008A2DC4"/>
    <w:rsid w:val="008A37B5"/>
    <w:rsid w:val="008B0005"/>
    <w:rsid w:val="008B0AB5"/>
    <w:rsid w:val="008B0FF4"/>
    <w:rsid w:val="008B6B4B"/>
    <w:rsid w:val="008C1B66"/>
    <w:rsid w:val="008C1B74"/>
    <w:rsid w:val="008C35B7"/>
    <w:rsid w:val="008C3EAF"/>
    <w:rsid w:val="008C429E"/>
    <w:rsid w:val="008C4EFF"/>
    <w:rsid w:val="008C53B0"/>
    <w:rsid w:val="008C5906"/>
    <w:rsid w:val="008C5B68"/>
    <w:rsid w:val="008C62A7"/>
    <w:rsid w:val="008C685D"/>
    <w:rsid w:val="008C78DC"/>
    <w:rsid w:val="008C7D07"/>
    <w:rsid w:val="008D1916"/>
    <w:rsid w:val="008D1FC4"/>
    <w:rsid w:val="008D4204"/>
    <w:rsid w:val="008D5A19"/>
    <w:rsid w:val="008D5E88"/>
    <w:rsid w:val="008D7D1C"/>
    <w:rsid w:val="008E0A08"/>
    <w:rsid w:val="008E0FB5"/>
    <w:rsid w:val="008E10D7"/>
    <w:rsid w:val="008E1598"/>
    <w:rsid w:val="008E1B2E"/>
    <w:rsid w:val="008E1E30"/>
    <w:rsid w:val="008F0688"/>
    <w:rsid w:val="008F0AB5"/>
    <w:rsid w:val="008F0F1A"/>
    <w:rsid w:val="008F0F6B"/>
    <w:rsid w:val="008F16EA"/>
    <w:rsid w:val="008F24B4"/>
    <w:rsid w:val="008F2520"/>
    <w:rsid w:val="008F3713"/>
    <w:rsid w:val="008F4266"/>
    <w:rsid w:val="008F757D"/>
    <w:rsid w:val="00900006"/>
    <w:rsid w:val="0090111D"/>
    <w:rsid w:val="00903719"/>
    <w:rsid w:val="0090507D"/>
    <w:rsid w:val="00911762"/>
    <w:rsid w:val="0091200D"/>
    <w:rsid w:val="0091473B"/>
    <w:rsid w:val="00917F67"/>
    <w:rsid w:val="00922788"/>
    <w:rsid w:val="00922992"/>
    <w:rsid w:val="00922F3E"/>
    <w:rsid w:val="009239AA"/>
    <w:rsid w:val="00924F7B"/>
    <w:rsid w:val="00925F07"/>
    <w:rsid w:val="009265B7"/>
    <w:rsid w:val="0092776B"/>
    <w:rsid w:val="00927C16"/>
    <w:rsid w:val="009303B5"/>
    <w:rsid w:val="00930CE1"/>
    <w:rsid w:val="009325E0"/>
    <w:rsid w:val="0093433C"/>
    <w:rsid w:val="0093454A"/>
    <w:rsid w:val="00934727"/>
    <w:rsid w:val="00937270"/>
    <w:rsid w:val="009374CC"/>
    <w:rsid w:val="00940334"/>
    <w:rsid w:val="00940A10"/>
    <w:rsid w:val="00943155"/>
    <w:rsid w:val="00944E6A"/>
    <w:rsid w:val="00945620"/>
    <w:rsid w:val="00946349"/>
    <w:rsid w:val="009467E0"/>
    <w:rsid w:val="00946B28"/>
    <w:rsid w:val="00947701"/>
    <w:rsid w:val="00951D08"/>
    <w:rsid w:val="00952300"/>
    <w:rsid w:val="0095350A"/>
    <w:rsid w:val="00954037"/>
    <w:rsid w:val="00957ABB"/>
    <w:rsid w:val="009610D4"/>
    <w:rsid w:val="00961837"/>
    <w:rsid w:val="00961ED5"/>
    <w:rsid w:val="00965ADE"/>
    <w:rsid w:val="0096633F"/>
    <w:rsid w:val="00971BE9"/>
    <w:rsid w:val="00972233"/>
    <w:rsid w:val="00973C4B"/>
    <w:rsid w:val="00974C6F"/>
    <w:rsid w:val="0097525C"/>
    <w:rsid w:val="009758F1"/>
    <w:rsid w:val="00975D16"/>
    <w:rsid w:val="00976C21"/>
    <w:rsid w:val="00980C8E"/>
    <w:rsid w:val="00981769"/>
    <w:rsid w:val="00982A9C"/>
    <w:rsid w:val="00982CED"/>
    <w:rsid w:val="00984142"/>
    <w:rsid w:val="009860A6"/>
    <w:rsid w:val="00986C72"/>
    <w:rsid w:val="0098755E"/>
    <w:rsid w:val="00990574"/>
    <w:rsid w:val="0099198D"/>
    <w:rsid w:val="0099332E"/>
    <w:rsid w:val="00993E79"/>
    <w:rsid w:val="00994647"/>
    <w:rsid w:val="009963DC"/>
    <w:rsid w:val="009A075D"/>
    <w:rsid w:val="009A17BD"/>
    <w:rsid w:val="009B0B86"/>
    <w:rsid w:val="009B136F"/>
    <w:rsid w:val="009B15BE"/>
    <w:rsid w:val="009B261E"/>
    <w:rsid w:val="009B3A9E"/>
    <w:rsid w:val="009B3BB3"/>
    <w:rsid w:val="009B460E"/>
    <w:rsid w:val="009B49FB"/>
    <w:rsid w:val="009B59E8"/>
    <w:rsid w:val="009C0AD9"/>
    <w:rsid w:val="009C2C7E"/>
    <w:rsid w:val="009C4597"/>
    <w:rsid w:val="009C682D"/>
    <w:rsid w:val="009D226D"/>
    <w:rsid w:val="009D2B3A"/>
    <w:rsid w:val="009D3619"/>
    <w:rsid w:val="009D4DAD"/>
    <w:rsid w:val="009D567C"/>
    <w:rsid w:val="009D63AB"/>
    <w:rsid w:val="009D7A7F"/>
    <w:rsid w:val="009E0591"/>
    <w:rsid w:val="009E060F"/>
    <w:rsid w:val="009E1B81"/>
    <w:rsid w:val="009E2934"/>
    <w:rsid w:val="009E2CBF"/>
    <w:rsid w:val="009E31D2"/>
    <w:rsid w:val="009E323D"/>
    <w:rsid w:val="009E35E5"/>
    <w:rsid w:val="009E6A0E"/>
    <w:rsid w:val="009E7A2D"/>
    <w:rsid w:val="009E7B83"/>
    <w:rsid w:val="009F2365"/>
    <w:rsid w:val="009F703D"/>
    <w:rsid w:val="009F7239"/>
    <w:rsid w:val="00A012ED"/>
    <w:rsid w:val="00A015A8"/>
    <w:rsid w:val="00A02FB0"/>
    <w:rsid w:val="00A059D7"/>
    <w:rsid w:val="00A06E13"/>
    <w:rsid w:val="00A070B2"/>
    <w:rsid w:val="00A07263"/>
    <w:rsid w:val="00A07742"/>
    <w:rsid w:val="00A0793A"/>
    <w:rsid w:val="00A11D0A"/>
    <w:rsid w:val="00A1229A"/>
    <w:rsid w:val="00A131E7"/>
    <w:rsid w:val="00A14503"/>
    <w:rsid w:val="00A1467F"/>
    <w:rsid w:val="00A168F3"/>
    <w:rsid w:val="00A207CE"/>
    <w:rsid w:val="00A20AF2"/>
    <w:rsid w:val="00A2155F"/>
    <w:rsid w:val="00A226BF"/>
    <w:rsid w:val="00A22D28"/>
    <w:rsid w:val="00A235C6"/>
    <w:rsid w:val="00A24613"/>
    <w:rsid w:val="00A24AA8"/>
    <w:rsid w:val="00A25502"/>
    <w:rsid w:val="00A2713D"/>
    <w:rsid w:val="00A2761E"/>
    <w:rsid w:val="00A30463"/>
    <w:rsid w:val="00A30650"/>
    <w:rsid w:val="00A333C2"/>
    <w:rsid w:val="00A333C9"/>
    <w:rsid w:val="00A364E5"/>
    <w:rsid w:val="00A3738D"/>
    <w:rsid w:val="00A37570"/>
    <w:rsid w:val="00A41AFF"/>
    <w:rsid w:val="00A41DA1"/>
    <w:rsid w:val="00A4208B"/>
    <w:rsid w:val="00A43648"/>
    <w:rsid w:val="00A43DC8"/>
    <w:rsid w:val="00A4442C"/>
    <w:rsid w:val="00A46B90"/>
    <w:rsid w:val="00A470B8"/>
    <w:rsid w:val="00A5147A"/>
    <w:rsid w:val="00A51B57"/>
    <w:rsid w:val="00A53C95"/>
    <w:rsid w:val="00A55B96"/>
    <w:rsid w:val="00A56CE2"/>
    <w:rsid w:val="00A573D1"/>
    <w:rsid w:val="00A574BB"/>
    <w:rsid w:val="00A60B41"/>
    <w:rsid w:val="00A60F22"/>
    <w:rsid w:val="00A61897"/>
    <w:rsid w:val="00A62C0E"/>
    <w:rsid w:val="00A66AE6"/>
    <w:rsid w:val="00A66DA5"/>
    <w:rsid w:val="00A67C18"/>
    <w:rsid w:val="00A71B5E"/>
    <w:rsid w:val="00A74D6F"/>
    <w:rsid w:val="00A757B1"/>
    <w:rsid w:val="00A75E2D"/>
    <w:rsid w:val="00A76048"/>
    <w:rsid w:val="00A77390"/>
    <w:rsid w:val="00A7754A"/>
    <w:rsid w:val="00A777A3"/>
    <w:rsid w:val="00A801C1"/>
    <w:rsid w:val="00A8164C"/>
    <w:rsid w:val="00A81E04"/>
    <w:rsid w:val="00A82928"/>
    <w:rsid w:val="00A84DE5"/>
    <w:rsid w:val="00A852E9"/>
    <w:rsid w:val="00A85B8A"/>
    <w:rsid w:val="00A87558"/>
    <w:rsid w:val="00A92198"/>
    <w:rsid w:val="00A9233A"/>
    <w:rsid w:val="00A92EE4"/>
    <w:rsid w:val="00A93E1D"/>
    <w:rsid w:val="00A93F04"/>
    <w:rsid w:val="00A94DC7"/>
    <w:rsid w:val="00A96859"/>
    <w:rsid w:val="00A9690F"/>
    <w:rsid w:val="00A9756C"/>
    <w:rsid w:val="00AA0701"/>
    <w:rsid w:val="00AA20BB"/>
    <w:rsid w:val="00AA35EF"/>
    <w:rsid w:val="00AA501C"/>
    <w:rsid w:val="00AA53C9"/>
    <w:rsid w:val="00AA61DA"/>
    <w:rsid w:val="00AA62AA"/>
    <w:rsid w:val="00AB0134"/>
    <w:rsid w:val="00AB0DFF"/>
    <w:rsid w:val="00AB26EC"/>
    <w:rsid w:val="00AB3C1B"/>
    <w:rsid w:val="00AB3CB7"/>
    <w:rsid w:val="00AB421F"/>
    <w:rsid w:val="00AB4492"/>
    <w:rsid w:val="00AB6C37"/>
    <w:rsid w:val="00AB70BE"/>
    <w:rsid w:val="00AB7E8F"/>
    <w:rsid w:val="00AC1A41"/>
    <w:rsid w:val="00AC32A5"/>
    <w:rsid w:val="00AC3820"/>
    <w:rsid w:val="00AC3DC3"/>
    <w:rsid w:val="00AC62D0"/>
    <w:rsid w:val="00AC766C"/>
    <w:rsid w:val="00AC7694"/>
    <w:rsid w:val="00AC79F7"/>
    <w:rsid w:val="00AD2809"/>
    <w:rsid w:val="00AD5A9C"/>
    <w:rsid w:val="00AD67D4"/>
    <w:rsid w:val="00AE0338"/>
    <w:rsid w:val="00AE076B"/>
    <w:rsid w:val="00AE4224"/>
    <w:rsid w:val="00AE43D9"/>
    <w:rsid w:val="00AE4561"/>
    <w:rsid w:val="00AE5C22"/>
    <w:rsid w:val="00AE5DEA"/>
    <w:rsid w:val="00AE6915"/>
    <w:rsid w:val="00AE6D76"/>
    <w:rsid w:val="00AF1A53"/>
    <w:rsid w:val="00AF2CF8"/>
    <w:rsid w:val="00AF3811"/>
    <w:rsid w:val="00AF4E1B"/>
    <w:rsid w:val="00AF58BD"/>
    <w:rsid w:val="00AF734C"/>
    <w:rsid w:val="00AF763D"/>
    <w:rsid w:val="00AF7F9C"/>
    <w:rsid w:val="00B0227C"/>
    <w:rsid w:val="00B02D72"/>
    <w:rsid w:val="00B03303"/>
    <w:rsid w:val="00B03369"/>
    <w:rsid w:val="00B04EE4"/>
    <w:rsid w:val="00B04EF5"/>
    <w:rsid w:val="00B05B7A"/>
    <w:rsid w:val="00B06640"/>
    <w:rsid w:val="00B075D8"/>
    <w:rsid w:val="00B1170E"/>
    <w:rsid w:val="00B12204"/>
    <w:rsid w:val="00B13893"/>
    <w:rsid w:val="00B145F9"/>
    <w:rsid w:val="00B15A88"/>
    <w:rsid w:val="00B16879"/>
    <w:rsid w:val="00B16BEC"/>
    <w:rsid w:val="00B209C4"/>
    <w:rsid w:val="00B22C7B"/>
    <w:rsid w:val="00B2382E"/>
    <w:rsid w:val="00B239E0"/>
    <w:rsid w:val="00B259AC"/>
    <w:rsid w:val="00B272A6"/>
    <w:rsid w:val="00B306B6"/>
    <w:rsid w:val="00B30B7C"/>
    <w:rsid w:val="00B34C3A"/>
    <w:rsid w:val="00B37BF1"/>
    <w:rsid w:val="00B436A4"/>
    <w:rsid w:val="00B44134"/>
    <w:rsid w:val="00B457C4"/>
    <w:rsid w:val="00B50C9C"/>
    <w:rsid w:val="00B528DC"/>
    <w:rsid w:val="00B532FD"/>
    <w:rsid w:val="00B54357"/>
    <w:rsid w:val="00B55AB9"/>
    <w:rsid w:val="00B55FB7"/>
    <w:rsid w:val="00B57B81"/>
    <w:rsid w:val="00B603E6"/>
    <w:rsid w:val="00B6158D"/>
    <w:rsid w:val="00B618FC"/>
    <w:rsid w:val="00B621D8"/>
    <w:rsid w:val="00B639A8"/>
    <w:rsid w:val="00B6509F"/>
    <w:rsid w:val="00B66755"/>
    <w:rsid w:val="00B66990"/>
    <w:rsid w:val="00B670B8"/>
    <w:rsid w:val="00B71B15"/>
    <w:rsid w:val="00B71C21"/>
    <w:rsid w:val="00B71EC0"/>
    <w:rsid w:val="00B72F49"/>
    <w:rsid w:val="00B73469"/>
    <w:rsid w:val="00B7346E"/>
    <w:rsid w:val="00B75B6A"/>
    <w:rsid w:val="00B76AC7"/>
    <w:rsid w:val="00B81128"/>
    <w:rsid w:val="00B8361C"/>
    <w:rsid w:val="00B83BC7"/>
    <w:rsid w:val="00B83E21"/>
    <w:rsid w:val="00B87DD3"/>
    <w:rsid w:val="00B917DC"/>
    <w:rsid w:val="00B9260B"/>
    <w:rsid w:val="00B92E68"/>
    <w:rsid w:val="00B92F37"/>
    <w:rsid w:val="00B9488A"/>
    <w:rsid w:val="00B94E5E"/>
    <w:rsid w:val="00B95544"/>
    <w:rsid w:val="00B96A67"/>
    <w:rsid w:val="00B9798E"/>
    <w:rsid w:val="00B97ABB"/>
    <w:rsid w:val="00BA022E"/>
    <w:rsid w:val="00BA1790"/>
    <w:rsid w:val="00BA19FB"/>
    <w:rsid w:val="00BA303D"/>
    <w:rsid w:val="00BA330C"/>
    <w:rsid w:val="00BA3B39"/>
    <w:rsid w:val="00BA439C"/>
    <w:rsid w:val="00BA7A5B"/>
    <w:rsid w:val="00BB3BB3"/>
    <w:rsid w:val="00BB6F55"/>
    <w:rsid w:val="00BB7504"/>
    <w:rsid w:val="00BC13C7"/>
    <w:rsid w:val="00BC1AE8"/>
    <w:rsid w:val="00BC261B"/>
    <w:rsid w:val="00BC33FC"/>
    <w:rsid w:val="00BC34CA"/>
    <w:rsid w:val="00BC3A56"/>
    <w:rsid w:val="00BC5B90"/>
    <w:rsid w:val="00BC70FA"/>
    <w:rsid w:val="00BC7EA6"/>
    <w:rsid w:val="00BD0199"/>
    <w:rsid w:val="00BD1BAE"/>
    <w:rsid w:val="00BD1D6B"/>
    <w:rsid w:val="00BD2B98"/>
    <w:rsid w:val="00BD3367"/>
    <w:rsid w:val="00BD54AD"/>
    <w:rsid w:val="00BD5B3F"/>
    <w:rsid w:val="00BD6ACD"/>
    <w:rsid w:val="00BE4BA7"/>
    <w:rsid w:val="00BE5FBA"/>
    <w:rsid w:val="00BF15C0"/>
    <w:rsid w:val="00BF166C"/>
    <w:rsid w:val="00BF4340"/>
    <w:rsid w:val="00BF57EF"/>
    <w:rsid w:val="00BF6756"/>
    <w:rsid w:val="00C00979"/>
    <w:rsid w:val="00C02022"/>
    <w:rsid w:val="00C02043"/>
    <w:rsid w:val="00C03DEF"/>
    <w:rsid w:val="00C0575A"/>
    <w:rsid w:val="00C0733E"/>
    <w:rsid w:val="00C07620"/>
    <w:rsid w:val="00C1152B"/>
    <w:rsid w:val="00C13110"/>
    <w:rsid w:val="00C13AD4"/>
    <w:rsid w:val="00C14810"/>
    <w:rsid w:val="00C165A8"/>
    <w:rsid w:val="00C16AB7"/>
    <w:rsid w:val="00C16C86"/>
    <w:rsid w:val="00C20D0D"/>
    <w:rsid w:val="00C20E03"/>
    <w:rsid w:val="00C21702"/>
    <w:rsid w:val="00C21BE9"/>
    <w:rsid w:val="00C2217C"/>
    <w:rsid w:val="00C231D9"/>
    <w:rsid w:val="00C23454"/>
    <w:rsid w:val="00C24FAA"/>
    <w:rsid w:val="00C303FE"/>
    <w:rsid w:val="00C30F28"/>
    <w:rsid w:val="00C312E9"/>
    <w:rsid w:val="00C33998"/>
    <w:rsid w:val="00C34737"/>
    <w:rsid w:val="00C34F17"/>
    <w:rsid w:val="00C35B32"/>
    <w:rsid w:val="00C35FBE"/>
    <w:rsid w:val="00C37C56"/>
    <w:rsid w:val="00C40072"/>
    <w:rsid w:val="00C40372"/>
    <w:rsid w:val="00C40648"/>
    <w:rsid w:val="00C4136A"/>
    <w:rsid w:val="00C4163B"/>
    <w:rsid w:val="00C41C24"/>
    <w:rsid w:val="00C431A1"/>
    <w:rsid w:val="00C44121"/>
    <w:rsid w:val="00C459DE"/>
    <w:rsid w:val="00C465C5"/>
    <w:rsid w:val="00C47097"/>
    <w:rsid w:val="00C50D79"/>
    <w:rsid w:val="00C51387"/>
    <w:rsid w:val="00C52038"/>
    <w:rsid w:val="00C54C74"/>
    <w:rsid w:val="00C569CA"/>
    <w:rsid w:val="00C57A59"/>
    <w:rsid w:val="00C57C97"/>
    <w:rsid w:val="00C61067"/>
    <w:rsid w:val="00C6321B"/>
    <w:rsid w:val="00C6510E"/>
    <w:rsid w:val="00C6546D"/>
    <w:rsid w:val="00C660FB"/>
    <w:rsid w:val="00C670F4"/>
    <w:rsid w:val="00C67297"/>
    <w:rsid w:val="00C722A0"/>
    <w:rsid w:val="00C7337C"/>
    <w:rsid w:val="00C7354C"/>
    <w:rsid w:val="00C73A85"/>
    <w:rsid w:val="00C74C45"/>
    <w:rsid w:val="00C74FE7"/>
    <w:rsid w:val="00C7530E"/>
    <w:rsid w:val="00C75F65"/>
    <w:rsid w:val="00C76EA3"/>
    <w:rsid w:val="00C822DF"/>
    <w:rsid w:val="00C8429E"/>
    <w:rsid w:val="00C868C9"/>
    <w:rsid w:val="00C86B9D"/>
    <w:rsid w:val="00C87119"/>
    <w:rsid w:val="00C91D94"/>
    <w:rsid w:val="00C921B4"/>
    <w:rsid w:val="00C92D1E"/>
    <w:rsid w:val="00C92F38"/>
    <w:rsid w:val="00C967C1"/>
    <w:rsid w:val="00C97249"/>
    <w:rsid w:val="00CA0D74"/>
    <w:rsid w:val="00CA1D98"/>
    <w:rsid w:val="00CA1E5A"/>
    <w:rsid w:val="00CA2FB2"/>
    <w:rsid w:val="00CB060E"/>
    <w:rsid w:val="00CB094B"/>
    <w:rsid w:val="00CB2606"/>
    <w:rsid w:val="00CB5D30"/>
    <w:rsid w:val="00CB6BD8"/>
    <w:rsid w:val="00CB6FBB"/>
    <w:rsid w:val="00CB79B0"/>
    <w:rsid w:val="00CC0002"/>
    <w:rsid w:val="00CC333D"/>
    <w:rsid w:val="00CC3A21"/>
    <w:rsid w:val="00CC3C68"/>
    <w:rsid w:val="00CC5C43"/>
    <w:rsid w:val="00CC6DA9"/>
    <w:rsid w:val="00CC752D"/>
    <w:rsid w:val="00CD0033"/>
    <w:rsid w:val="00CD1F5C"/>
    <w:rsid w:val="00CD2F9D"/>
    <w:rsid w:val="00CD300D"/>
    <w:rsid w:val="00CD50B8"/>
    <w:rsid w:val="00CD521C"/>
    <w:rsid w:val="00CD534B"/>
    <w:rsid w:val="00CD6D31"/>
    <w:rsid w:val="00CD7A77"/>
    <w:rsid w:val="00CE12FE"/>
    <w:rsid w:val="00CE14BD"/>
    <w:rsid w:val="00CE29CD"/>
    <w:rsid w:val="00CE5C57"/>
    <w:rsid w:val="00CE6D90"/>
    <w:rsid w:val="00CF1733"/>
    <w:rsid w:val="00CF1CF1"/>
    <w:rsid w:val="00CF2055"/>
    <w:rsid w:val="00CF25A2"/>
    <w:rsid w:val="00CF269F"/>
    <w:rsid w:val="00CF273F"/>
    <w:rsid w:val="00CF3519"/>
    <w:rsid w:val="00CF41E2"/>
    <w:rsid w:val="00CF4316"/>
    <w:rsid w:val="00CF55C3"/>
    <w:rsid w:val="00CF6E15"/>
    <w:rsid w:val="00CF7A83"/>
    <w:rsid w:val="00D020C0"/>
    <w:rsid w:val="00D02385"/>
    <w:rsid w:val="00D02880"/>
    <w:rsid w:val="00D035B8"/>
    <w:rsid w:val="00D03919"/>
    <w:rsid w:val="00D03FFB"/>
    <w:rsid w:val="00D04118"/>
    <w:rsid w:val="00D04176"/>
    <w:rsid w:val="00D04805"/>
    <w:rsid w:val="00D06672"/>
    <w:rsid w:val="00D07F8D"/>
    <w:rsid w:val="00D1063E"/>
    <w:rsid w:val="00D13663"/>
    <w:rsid w:val="00D13EA3"/>
    <w:rsid w:val="00D14036"/>
    <w:rsid w:val="00D1626C"/>
    <w:rsid w:val="00D16358"/>
    <w:rsid w:val="00D17A8B"/>
    <w:rsid w:val="00D201A2"/>
    <w:rsid w:val="00D213C0"/>
    <w:rsid w:val="00D26578"/>
    <w:rsid w:val="00D27BCA"/>
    <w:rsid w:val="00D303F5"/>
    <w:rsid w:val="00D31562"/>
    <w:rsid w:val="00D318A6"/>
    <w:rsid w:val="00D31E8C"/>
    <w:rsid w:val="00D324A5"/>
    <w:rsid w:val="00D327F2"/>
    <w:rsid w:val="00D32A33"/>
    <w:rsid w:val="00D32B84"/>
    <w:rsid w:val="00D32F70"/>
    <w:rsid w:val="00D35344"/>
    <w:rsid w:val="00D362FB"/>
    <w:rsid w:val="00D36438"/>
    <w:rsid w:val="00D373DE"/>
    <w:rsid w:val="00D37C88"/>
    <w:rsid w:val="00D425D4"/>
    <w:rsid w:val="00D42B91"/>
    <w:rsid w:val="00D42F7E"/>
    <w:rsid w:val="00D43070"/>
    <w:rsid w:val="00D45A2A"/>
    <w:rsid w:val="00D477CF"/>
    <w:rsid w:val="00D47A5E"/>
    <w:rsid w:val="00D53577"/>
    <w:rsid w:val="00D53641"/>
    <w:rsid w:val="00D54F55"/>
    <w:rsid w:val="00D56716"/>
    <w:rsid w:val="00D569AB"/>
    <w:rsid w:val="00D5736D"/>
    <w:rsid w:val="00D5785F"/>
    <w:rsid w:val="00D603C2"/>
    <w:rsid w:val="00D616E8"/>
    <w:rsid w:val="00D61D80"/>
    <w:rsid w:val="00D64992"/>
    <w:rsid w:val="00D65E37"/>
    <w:rsid w:val="00D663E6"/>
    <w:rsid w:val="00D67A31"/>
    <w:rsid w:val="00D72297"/>
    <w:rsid w:val="00D729CE"/>
    <w:rsid w:val="00D73655"/>
    <w:rsid w:val="00D737E3"/>
    <w:rsid w:val="00D74286"/>
    <w:rsid w:val="00D749CC"/>
    <w:rsid w:val="00D751CA"/>
    <w:rsid w:val="00D772CE"/>
    <w:rsid w:val="00D775C1"/>
    <w:rsid w:val="00D84269"/>
    <w:rsid w:val="00D870C8"/>
    <w:rsid w:val="00D911F8"/>
    <w:rsid w:val="00D93F96"/>
    <w:rsid w:val="00D944F2"/>
    <w:rsid w:val="00D947C0"/>
    <w:rsid w:val="00D94ED3"/>
    <w:rsid w:val="00D95495"/>
    <w:rsid w:val="00D9570D"/>
    <w:rsid w:val="00DA0148"/>
    <w:rsid w:val="00DA2488"/>
    <w:rsid w:val="00DA2889"/>
    <w:rsid w:val="00DA2B40"/>
    <w:rsid w:val="00DA337A"/>
    <w:rsid w:val="00DA3E76"/>
    <w:rsid w:val="00DA508E"/>
    <w:rsid w:val="00DA5503"/>
    <w:rsid w:val="00DA64A6"/>
    <w:rsid w:val="00DA65D3"/>
    <w:rsid w:val="00DA7808"/>
    <w:rsid w:val="00DB041D"/>
    <w:rsid w:val="00DB2EED"/>
    <w:rsid w:val="00DB375F"/>
    <w:rsid w:val="00DB3A61"/>
    <w:rsid w:val="00DB40F5"/>
    <w:rsid w:val="00DB4EC9"/>
    <w:rsid w:val="00DB62E2"/>
    <w:rsid w:val="00DB7C63"/>
    <w:rsid w:val="00DC0759"/>
    <w:rsid w:val="00DC09CD"/>
    <w:rsid w:val="00DC15B4"/>
    <w:rsid w:val="00DC1B35"/>
    <w:rsid w:val="00DC2AEB"/>
    <w:rsid w:val="00DC2BE5"/>
    <w:rsid w:val="00DC2DE8"/>
    <w:rsid w:val="00DC3678"/>
    <w:rsid w:val="00DC443F"/>
    <w:rsid w:val="00DC46B4"/>
    <w:rsid w:val="00DC47E0"/>
    <w:rsid w:val="00DC5CE0"/>
    <w:rsid w:val="00DC5E75"/>
    <w:rsid w:val="00DC7184"/>
    <w:rsid w:val="00DD0D01"/>
    <w:rsid w:val="00DD12B9"/>
    <w:rsid w:val="00DD3622"/>
    <w:rsid w:val="00DD4BBC"/>
    <w:rsid w:val="00DD6774"/>
    <w:rsid w:val="00DD7CC7"/>
    <w:rsid w:val="00DE0389"/>
    <w:rsid w:val="00DE311A"/>
    <w:rsid w:val="00DE336F"/>
    <w:rsid w:val="00DE33CC"/>
    <w:rsid w:val="00DE6185"/>
    <w:rsid w:val="00DE7204"/>
    <w:rsid w:val="00DE7D10"/>
    <w:rsid w:val="00DF1226"/>
    <w:rsid w:val="00DF14D4"/>
    <w:rsid w:val="00DF47D1"/>
    <w:rsid w:val="00DF4CA3"/>
    <w:rsid w:val="00DF4F8A"/>
    <w:rsid w:val="00DF5B8C"/>
    <w:rsid w:val="00DF6D25"/>
    <w:rsid w:val="00E0073E"/>
    <w:rsid w:val="00E03957"/>
    <w:rsid w:val="00E05373"/>
    <w:rsid w:val="00E06C99"/>
    <w:rsid w:val="00E07FFC"/>
    <w:rsid w:val="00E10D09"/>
    <w:rsid w:val="00E10E18"/>
    <w:rsid w:val="00E11D76"/>
    <w:rsid w:val="00E14CAC"/>
    <w:rsid w:val="00E16615"/>
    <w:rsid w:val="00E17152"/>
    <w:rsid w:val="00E2112A"/>
    <w:rsid w:val="00E2133D"/>
    <w:rsid w:val="00E22C80"/>
    <w:rsid w:val="00E22F81"/>
    <w:rsid w:val="00E23BFE"/>
    <w:rsid w:val="00E243C8"/>
    <w:rsid w:val="00E2465B"/>
    <w:rsid w:val="00E24A48"/>
    <w:rsid w:val="00E24C32"/>
    <w:rsid w:val="00E25338"/>
    <w:rsid w:val="00E2590E"/>
    <w:rsid w:val="00E25FC9"/>
    <w:rsid w:val="00E2669A"/>
    <w:rsid w:val="00E26E84"/>
    <w:rsid w:val="00E2712D"/>
    <w:rsid w:val="00E3084B"/>
    <w:rsid w:val="00E32321"/>
    <w:rsid w:val="00E33D62"/>
    <w:rsid w:val="00E354CF"/>
    <w:rsid w:val="00E35E11"/>
    <w:rsid w:val="00E36D40"/>
    <w:rsid w:val="00E3725A"/>
    <w:rsid w:val="00E37B2E"/>
    <w:rsid w:val="00E37CD4"/>
    <w:rsid w:val="00E402F6"/>
    <w:rsid w:val="00E4067E"/>
    <w:rsid w:val="00E41AF7"/>
    <w:rsid w:val="00E447FE"/>
    <w:rsid w:val="00E4492C"/>
    <w:rsid w:val="00E45587"/>
    <w:rsid w:val="00E461B8"/>
    <w:rsid w:val="00E46233"/>
    <w:rsid w:val="00E46ADF"/>
    <w:rsid w:val="00E46E8B"/>
    <w:rsid w:val="00E46FAE"/>
    <w:rsid w:val="00E47014"/>
    <w:rsid w:val="00E47CC6"/>
    <w:rsid w:val="00E56078"/>
    <w:rsid w:val="00E606C2"/>
    <w:rsid w:val="00E62FBE"/>
    <w:rsid w:val="00E63A14"/>
    <w:rsid w:val="00E6431D"/>
    <w:rsid w:val="00E64C4C"/>
    <w:rsid w:val="00E66839"/>
    <w:rsid w:val="00E66C86"/>
    <w:rsid w:val="00E66E58"/>
    <w:rsid w:val="00E66FAF"/>
    <w:rsid w:val="00E670CB"/>
    <w:rsid w:val="00E704F3"/>
    <w:rsid w:val="00E70C8B"/>
    <w:rsid w:val="00E70F59"/>
    <w:rsid w:val="00E73203"/>
    <w:rsid w:val="00E75032"/>
    <w:rsid w:val="00E75270"/>
    <w:rsid w:val="00E75A31"/>
    <w:rsid w:val="00E76252"/>
    <w:rsid w:val="00E765E6"/>
    <w:rsid w:val="00E770A6"/>
    <w:rsid w:val="00E83DA8"/>
    <w:rsid w:val="00E87512"/>
    <w:rsid w:val="00E91846"/>
    <w:rsid w:val="00E939BB"/>
    <w:rsid w:val="00E946E9"/>
    <w:rsid w:val="00E94EBE"/>
    <w:rsid w:val="00E95093"/>
    <w:rsid w:val="00E95C92"/>
    <w:rsid w:val="00E96421"/>
    <w:rsid w:val="00EA1DA7"/>
    <w:rsid w:val="00EA20B7"/>
    <w:rsid w:val="00EA23D0"/>
    <w:rsid w:val="00EA2F2D"/>
    <w:rsid w:val="00EA42EA"/>
    <w:rsid w:val="00EA4648"/>
    <w:rsid w:val="00EA4A3D"/>
    <w:rsid w:val="00EA6447"/>
    <w:rsid w:val="00EA7A3F"/>
    <w:rsid w:val="00EB0075"/>
    <w:rsid w:val="00EB1DEB"/>
    <w:rsid w:val="00EB35CA"/>
    <w:rsid w:val="00EB3941"/>
    <w:rsid w:val="00EB414E"/>
    <w:rsid w:val="00EB4BB1"/>
    <w:rsid w:val="00EB52C7"/>
    <w:rsid w:val="00EB5743"/>
    <w:rsid w:val="00EB664E"/>
    <w:rsid w:val="00EB69A1"/>
    <w:rsid w:val="00EB749C"/>
    <w:rsid w:val="00EC00E1"/>
    <w:rsid w:val="00EC07F8"/>
    <w:rsid w:val="00EC1070"/>
    <w:rsid w:val="00EC32CF"/>
    <w:rsid w:val="00EC336F"/>
    <w:rsid w:val="00EC3E10"/>
    <w:rsid w:val="00EC4559"/>
    <w:rsid w:val="00EC5F1F"/>
    <w:rsid w:val="00EC7DE6"/>
    <w:rsid w:val="00ED34FD"/>
    <w:rsid w:val="00ED461C"/>
    <w:rsid w:val="00ED5191"/>
    <w:rsid w:val="00EE18F3"/>
    <w:rsid w:val="00EE19F9"/>
    <w:rsid w:val="00EE2279"/>
    <w:rsid w:val="00EE2691"/>
    <w:rsid w:val="00EE2C52"/>
    <w:rsid w:val="00EE37CB"/>
    <w:rsid w:val="00EE45DA"/>
    <w:rsid w:val="00EE59EE"/>
    <w:rsid w:val="00EE621F"/>
    <w:rsid w:val="00EE64D2"/>
    <w:rsid w:val="00EE7F05"/>
    <w:rsid w:val="00EF097F"/>
    <w:rsid w:val="00EF12AF"/>
    <w:rsid w:val="00EF1386"/>
    <w:rsid w:val="00EF1DC5"/>
    <w:rsid w:val="00EF24C5"/>
    <w:rsid w:val="00EF2F03"/>
    <w:rsid w:val="00EF4C32"/>
    <w:rsid w:val="00EF4ECF"/>
    <w:rsid w:val="00EF5809"/>
    <w:rsid w:val="00EF7ABD"/>
    <w:rsid w:val="00F00EBD"/>
    <w:rsid w:val="00F01F93"/>
    <w:rsid w:val="00F03E8F"/>
    <w:rsid w:val="00F04EEC"/>
    <w:rsid w:val="00F05FDE"/>
    <w:rsid w:val="00F11DA9"/>
    <w:rsid w:val="00F1240E"/>
    <w:rsid w:val="00F13228"/>
    <w:rsid w:val="00F13744"/>
    <w:rsid w:val="00F13B49"/>
    <w:rsid w:val="00F15A75"/>
    <w:rsid w:val="00F16779"/>
    <w:rsid w:val="00F1700F"/>
    <w:rsid w:val="00F17F9C"/>
    <w:rsid w:val="00F21178"/>
    <w:rsid w:val="00F223CE"/>
    <w:rsid w:val="00F22A0C"/>
    <w:rsid w:val="00F235CA"/>
    <w:rsid w:val="00F26384"/>
    <w:rsid w:val="00F27624"/>
    <w:rsid w:val="00F27842"/>
    <w:rsid w:val="00F32586"/>
    <w:rsid w:val="00F3298E"/>
    <w:rsid w:val="00F33354"/>
    <w:rsid w:val="00F33977"/>
    <w:rsid w:val="00F33E03"/>
    <w:rsid w:val="00F3517A"/>
    <w:rsid w:val="00F40005"/>
    <w:rsid w:val="00F421DE"/>
    <w:rsid w:val="00F4228D"/>
    <w:rsid w:val="00F43D5D"/>
    <w:rsid w:val="00F45958"/>
    <w:rsid w:val="00F46021"/>
    <w:rsid w:val="00F47C02"/>
    <w:rsid w:val="00F47D75"/>
    <w:rsid w:val="00F50301"/>
    <w:rsid w:val="00F5070A"/>
    <w:rsid w:val="00F51214"/>
    <w:rsid w:val="00F52858"/>
    <w:rsid w:val="00F52A13"/>
    <w:rsid w:val="00F52AB8"/>
    <w:rsid w:val="00F546AC"/>
    <w:rsid w:val="00F55161"/>
    <w:rsid w:val="00F569B7"/>
    <w:rsid w:val="00F57475"/>
    <w:rsid w:val="00F57A53"/>
    <w:rsid w:val="00F57D4C"/>
    <w:rsid w:val="00F60740"/>
    <w:rsid w:val="00F60903"/>
    <w:rsid w:val="00F61DC4"/>
    <w:rsid w:val="00F61DED"/>
    <w:rsid w:val="00F637CF"/>
    <w:rsid w:val="00F64652"/>
    <w:rsid w:val="00F66663"/>
    <w:rsid w:val="00F673A6"/>
    <w:rsid w:val="00F713D0"/>
    <w:rsid w:val="00F71621"/>
    <w:rsid w:val="00F71894"/>
    <w:rsid w:val="00F719F8"/>
    <w:rsid w:val="00F7332A"/>
    <w:rsid w:val="00F74199"/>
    <w:rsid w:val="00F758BF"/>
    <w:rsid w:val="00F769B7"/>
    <w:rsid w:val="00F76D2B"/>
    <w:rsid w:val="00F77307"/>
    <w:rsid w:val="00F82144"/>
    <w:rsid w:val="00F8218A"/>
    <w:rsid w:val="00F8606D"/>
    <w:rsid w:val="00F9064D"/>
    <w:rsid w:val="00F92414"/>
    <w:rsid w:val="00F941BF"/>
    <w:rsid w:val="00F94D04"/>
    <w:rsid w:val="00F94EE4"/>
    <w:rsid w:val="00F95108"/>
    <w:rsid w:val="00F96301"/>
    <w:rsid w:val="00FA041C"/>
    <w:rsid w:val="00FA0D55"/>
    <w:rsid w:val="00FA36FF"/>
    <w:rsid w:val="00FA394F"/>
    <w:rsid w:val="00FA4B6F"/>
    <w:rsid w:val="00FA5220"/>
    <w:rsid w:val="00FA5505"/>
    <w:rsid w:val="00FA57B9"/>
    <w:rsid w:val="00FA5F5B"/>
    <w:rsid w:val="00FA65BA"/>
    <w:rsid w:val="00FA7146"/>
    <w:rsid w:val="00FA73A4"/>
    <w:rsid w:val="00FA79A4"/>
    <w:rsid w:val="00FA7C17"/>
    <w:rsid w:val="00FB00CC"/>
    <w:rsid w:val="00FB02E8"/>
    <w:rsid w:val="00FB063F"/>
    <w:rsid w:val="00FB1235"/>
    <w:rsid w:val="00FB3100"/>
    <w:rsid w:val="00FB59B1"/>
    <w:rsid w:val="00FB6269"/>
    <w:rsid w:val="00FB6CF1"/>
    <w:rsid w:val="00FB7100"/>
    <w:rsid w:val="00FC0067"/>
    <w:rsid w:val="00FC59F8"/>
    <w:rsid w:val="00FC6065"/>
    <w:rsid w:val="00FC6C4B"/>
    <w:rsid w:val="00FC6EB5"/>
    <w:rsid w:val="00FC775D"/>
    <w:rsid w:val="00FC7D8B"/>
    <w:rsid w:val="00FD070C"/>
    <w:rsid w:val="00FD0C37"/>
    <w:rsid w:val="00FD0EC5"/>
    <w:rsid w:val="00FD13B6"/>
    <w:rsid w:val="00FD142B"/>
    <w:rsid w:val="00FD2AB3"/>
    <w:rsid w:val="00FD3205"/>
    <w:rsid w:val="00FD3232"/>
    <w:rsid w:val="00FD3740"/>
    <w:rsid w:val="00FD4840"/>
    <w:rsid w:val="00FD6404"/>
    <w:rsid w:val="00FD7D53"/>
    <w:rsid w:val="00FD7DFC"/>
    <w:rsid w:val="00FE04F7"/>
    <w:rsid w:val="00FE285B"/>
    <w:rsid w:val="00FE4F9E"/>
    <w:rsid w:val="00FE51D7"/>
    <w:rsid w:val="00FE5A84"/>
    <w:rsid w:val="00FE5D76"/>
    <w:rsid w:val="00FE62BA"/>
    <w:rsid w:val="00FE74D2"/>
    <w:rsid w:val="00FF1346"/>
    <w:rsid w:val="00FF290B"/>
    <w:rsid w:val="00FF33A5"/>
    <w:rsid w:val="00FF3B8A"/>
    <w:rsid w:val="00FF3C48"/>
    <w:rsid w:val="00FF4796"/>
    <w:rsid w:val="00FF56AB"/>
    <w:rsid w:val="00FF62C4"/>
    <w:rsid w:val="00FF6959"/>
    <w:rsid w:val="00FF6B2B"/>
    <w:rsid w:val="00FF739D"/>
    <w:rsid w:val="00FF73B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1B17B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7722"/>
    <w:pPr>
      <w:spacing w:line="480" w:lineRule="auto"/>
    </w:pPr>
  </w:style>
  <w:style w:type="paragraph" w:styleId="Heading1">
    <w:name w:val="heading 1"/>
    <w:basedOn w:val="Normal"/>
    <w:next w:val="Normal"/>
    <w:link w:val="Heading1Char"/>
    <w:uiPriority w:val="9"/>
    <w:qFormat/>
    <w:rsid w:val="00F61DED"/>
    <w:pPr>
      <w:keepNext/>
      <w:keepLines/>
      <w:numPr>
        <w:numId w:val="1"/>
      </w:numPr>
      <w:spacing w:before="240"/>
      <w:outlineLvl w:val="0"/>
    </w:pPr>
    <w:rPr>
      <w:rFonts w:asciiTheme="majorHAnsi" w:eastAsiaTheme="majorEastAsia" w:hAnsiTheme="majorHAnsi" w:cstheme="majorBidi"/>
      <w:color w:val="2F5496" w:themeColor="accent1" w:themeShade="BF"/>
      <w:sz w:val="36"/>
      <w:szCs w:val="32"/>
    </w:rPr>
  </w:style>
  <w:style w:type="paragraph" w:styleId="Heading2">
    <w:name w:val="heading 2"/>
    <w:basedOn w:val="Normal"/>
    <w:next w:val="Normal"/>
    <w:link w:val="Heading2Char"/>
    <w:uiPriority w:val="9"/>
    <w:unhideWhenUsed/>
    <w:qFormat/>
    <w:rsid w:val="00117CF6"/>
    <w:pPr>
      <w:keepNext/>
      <w:keepLines/>
      <w:numPr>
        <w:ilvl w:val="1"/>
        <w:numId w:val="1"/>
      </w:numPr>
      <w:spacing w:before="40" w:line="360" w:lineRule="auto"/>
      <w:outlineLvl w:val="1"/>
    </w:pPr>
    <w:rPr>
      <w:rFonts w:asciiTheme="majorHAnsi" w:eastAsiaTheme="majorEastAsia" w:hAnsiTheme="majorHAnsi" w:cstheme="majorBidi"/>
      <w:b/>
      <w:color w:val="2F5496" w:themeColor="accent1" w:themeShade="BF"/>
      <w:sz w:val="32"/>
      <w:szCs w:val="26"/>
    </w:rPr>
  </w:style>
  <w:style w:type="paragraph" w:styleId="Heading3">
    <w:name w:val="heading 3"/>
    <w:basedOn w:val="Normal"/>
    <w:next w:val="Normal"/>
    <w:link w:val="Heading3Char"/>
    <w:uiPriority w:val="9"/>
    <w:unhideWhenUsed/>
    <w:qFormat/>
    <w:rsid w:val="00105730"/>
    <w:pPr>
      <w:keepNext/>
      <w:keepLines/>
      <w:numPr>
        <w:ilvl w:val="2"/>
        <w:numId w:val="1"/>
      </w:numPr>
      <w:spacing w:before="40" w:line="360" w:lineRule="auto"/>
      <w:outlineLvl w:val="2"/>
    </w:pPr>
    <w:rPr>
      <w:rFonts w:asciiTheme="majorHAnsi" w:eastAsiaTheme="majorEastAsia" w:hAnsiTheme="majorHAnsi" w:cstheme="majorBidi"/>
      <w:b/>
      <w:color w:val="1F3763" w:themeColor="accent1" w:themeShade="7F"/>
      <w:sz w:val="28"/>
    </w:rPr>
  </w:style>
  <w:style w:type="paragraph" w:styleId="Heading4">
    <w:name w:val="heading 4"/>
    <w:basedOn w:val="Normal"/>
    <w:next w:val="Normal"/>
    <w:link w:val="Heading4Char"/>
    <w:uiPriority w:val="9"/>
    <w:unhideWhenUsed/>
    <w:qFormat/>
    <w:rsid w:val="00EE19F9"/>
    <w:pPr>
      <w:keepNext/>
      <w:keepLines/>
      <w:numPr>
        <w:ilvl w:val="3"/>
        <w:numId w:val="1"/>
      </w:numPr>
      <w:spacing w:before="40" w:line="360" w:lineRule="auto"/>
      <w:ind w:left="864"/>
      <w:outlineLvl w:val="3"/>
    </w:pPr>
    <w:rPr>
      <w:rFonts w:asciiTheme="majorHAnsi" w:eastAsiaTheme="majorEastAsia" w:hAnsiTheme="majorHAnsi" w:cstheme="majorBidi"/>
      <w:iCs/>
      <w:color w:val="2F5496" w:themeColor="accent1" w:themeShade="BF"/>
      <w:sz w:val="28"/>
    </w:rPr>
  </w:style>
  <w:style w:type="paragraph" w:styleId="Heading5">
    <w:name w:val="heading 5"/>
    <w:basedOn w:val="Normal"/>
    <w:next w:val="Normal"/>
    <w:link w:val="Heading5Char"/>
    <w:uiPriority w:val="9"/>
    <w:unhideWhenUsed/>
    <w:qFormat/>
    <w:rsid w:val="00DE311A"/>
    <w:pPr>
      <w:keepNext/>
      <w:keepLines/>
      <w:numPr>
        <w:ilvl w:val="4"/>
        <w:numId w:val="1"/>
      </w:numPr>
      <w:spacing w:before="40" w:line="360" w:lineRule="auto"/>
      <w:outlineLvl w:val="4"/>
    </w:pPr>
    <w:rPr>
      <w:rFonts w:asciiTheme="majorHAnsi" w:eastAsiaTheme="majorEastAsia" w:hAnsiTheme="majorHAnsi" w:cstheme="majorBidi"/>
      <w:color w:val="2F5496" w:themeColor="accent1" w:themeShade="BF"/>
      <w:sz w:val="28"/>
    </w:rPr>
  </w:style>
  <w:style w:type="paragraph" w:styleId="Heading6">
    <w:name w:val="heading 6"/>
    <w:basedOn w:val="Normal"/>
    <w:next w:val="Normal"/>
    <w:link w:val="Heading6Char"/>
    <w:uiPriority w:val="9"/>
    <w:unhideWhenUsed/>
    <w:qFormat/>
    <w:rsid w:val="00E87512"/>
    <w:pPr>
      <w:keepNext/>
      <w:keepLines/>
      <w:numPr>
        <w:ilvl w:val="5"/>
        <w:numId w:val="1"/>
      </w:numPr>
      <w:spacing w:before="40"/>
      <w:outlineLvl w:val="5"/>
    </w:pPr>
    <w:rPr>
      <w:rFonts w:asciiTheme="majorHAnsi" w:eastAsiaTheme="majorEastAsia" w:hAnsiTheme="majorHAnsi" w:cstheme="majorBidi"/>
      <w:color w:val="1F3763" w:themeColor="accent1" w:themeShade="7F"/>
      <w:sz w:val="32"/>
    </w:rPr>
  </w:style>
  <w:style w:type="paragraph" w:styleId="Heading7">
    <w:name w:val="heading 7"/>
    <w:basedOn w:val="Normal"/>
    <w:next w:val="Normal"/>
    <w:link w:val="Heading7Char"/>
    <w:uiPriority w:val="9"/>
    <w:unhideWhenUsed/>
    <w:qFormat/>
    <w:rsid w:val="00A94DC7"/>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A94DC7"/>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A94DC7"/>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1DED"/>
    <w:rPr>
      <w:rFonts w:asciiTheme="majorHAnsi" w:eastAsiaTheme="majorEastAsia" w:hAnsiTheme="majorHAnsi" w:cstheme="majorBidi"/>
      <w:color w:val="2F5496" w:themeColor="accent1" w:themeShade="BF"/>
      <w:sz w:val="36"/>
      <w:szCs w:val="32"/>
    </w:rPr>
  </w:style>
  <w:style w:type="character" w:customStyle="1" w:styleId="Heading2Char">
    <w:name w:val="Heading 2 Char"/>
    <w:basedOn w:val="DefaultParagraphFont"/>
    <w:link w:val="Heading2"/>
    <w:uiPriority w:val="9"/>
    <w:rsid w:val="00117CF6"/>
    <w:rPr>
      <w:rFonts w:asciiTheme="majorHAnsi" w:eastAsiaTheme="majorEastAsia" w:hAnsiTheme="majorHAnsi" w:cstheme="majorBidi"/>
      <w:b/>
      <w:color w:val="2F5496" w:themeColor="accent1" w:themeShade="BF"/>
      <w:sz w:val="32"/>
      <w:szCs w:val="26"/>
    </w:rPr>
  </w:style>
  <w:style w:type="character" w:customStyle="1" w:styleId="Heading3Char">
    <w:name w:val="Heading 3 Char"/>
    <w:basedOn w:val="DefaultParagraphFont"/>
    <w:link w:val="Heading3"/>
    <w:uiPriority w:val="9"/>
    <w:rsid w:val="00105730"/>
    <w:rPr>
      <w:rFonts w:asciiTheme="majorHAnsi" w:eastAsiaTheme="majorEastAsia" w:hAnsiTheme="majorHAnsi" w:cstheme="majorBidi"/>
      <w:b/>
      <w:color w:val="1F3763" w:themeColor="accent1" w:themeShade="7F"/>
      <w:sz w:val="28"/>
    </w:rPr>
  </w:style>
  <w:style w:type="character" w:customStyle="1" w:styleId="Heading4Char">
    <w:name w:val="Heading 4 Char"/>
    <w:basedOn w:val="DefaultParagraphFont"/>
    <w:link w:val="Heading4"/>
    <w:uiPriority w:val="9"/>
    <w:rsid w:val="00EE19F9"/>
    <w:rPr>
      <w:rFonts w:asciiTheme="majorHAnsi" w:eastAsiaTheme="majorEastAsia" w:hAnsiTheme="majorHAnsi" w:cstheme="majorBidi"/>
      <w:iCs/>
      <w:color w:val="2F5496" w:themeColor="accent1" w:themeShade="BF"/>
      <w:sz w:val="28"/>
    </w:rPr>
  </w:style>
  <w:style w:type="character" w:customStyle="1" w:styleId="Heading5Char">
    <w:name w:val="Heading 5 Char"/>
    <w:basedOn w:val="DefaultParagraphFont"/>
    <w:link w:val="Heading5"/>
    <w:uiPriority w:val="9"/>
    <w:rsid w:val="00DE311A"/>
    <w:rPr>
      <w:rFonts w:asciiTheme="majorHAnsi" w:eastAsiaTheme="majorEastAsia" w:hAnsiTheme="majorHAnsi" w:cstheme="majorBidi"/>
      <w:color w:val="2F5496" w:themeColor="accent1" w:themeShade="BF"/>
      <w:sz w:val="28"/>
    </w:rPr>
  </w:style>
  <w:style w:type="character" w:customStyle="1" w:styleId="Heading6Char">
    <w:name w:val="Heading 6 Char"/>
    <w:basedOn w:val="DefaultParagraphFont"/>
    <w:link w:val="Heading6"/>
    <w:uiPriority w:val="9"/>
    <w:rsid w:val="00E87512"/>
    <w:rPr>
      <w:rFonts w:asciiTheme="majorHAnsi" w:eastAsiaTheme="majorEastAsia" w:hAnsiTheme="majorHAnsi" w:cstheme="majorBidi"/>
      <w:color w:val="1F3763" w:themeColor="accent1" w:themeShade="7F"/>
      <w:sz w:val="32"/>
    </w:rPr>
  </w:style>
  <w:style w:type="character" w:customStyle="1" w:styleId="Heading7Char">
    <w:name w:val="Heading 7 Char"/>
    <w:basedOn w:val="DefaultParagraphFont"/>
    <w:link w:val="Heading7"/>
    <w:uiPriority w:val="9"/>
    <w:rsid w:val="00A94DC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rsid w:val="00A94D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A94DC7"/>
    <w:rPr>
      <w:rFonts w:asciiTheme="majorHAnsi" w:eastAsiaTheme="majorEastAsia" w:hAnsiTheme="majorHAnsi" w:cstheme="majorBidi"/>
      <w:i/>
      <w:iCs/>
      <w:color w:val="272727" w:themeColor="text1" w:themeTint="D8"/>
      <w:sz w:val="21"/>
      <w:szCs w:val="21"/>
    </w:rPr>
  </w:style>
  <w:style w:type="paragraph" w:styleId="NoSpacing">
    <w:name w:val="No Spacing"/>
    <w:aliases w:val="Figure heading,Figure Heading,FIgure heading"/>
    <w:basedOn w:val="Normal"/>
    <w:uiPriority w:val="1"/>
    <w:qFormat/>
    <w:rsid w:val="004F748A"/>
    <w:pPr>
      <w:spacing w:line="240" w:lineRule="auto"/>
    </w:pPr>
    <w:rPr>
      <w:b/>
    </w:rPr>
  </w:style>
  <w:style w:type="paragraph" w:styleId="IntenseQuote">
    <w:name w:val="Intense Quote"/>
    <w:aliases w:val="Legend"/>
    <w:basedOn w:val="Normal"/>
    <w:next w:val="Normal"/>
    <w:link w:val="IntenseQuoteChar"/>
    <w:uiPriority w:val="30"/>
    <w:qFormat/>
    <w:rsid w:val="00726A68"/>
    <w:pPr>
      <w:pBdr>
        <w:top w:val="single" w:sz="4" w:space="10" w:color="4472C4" w:themeColor="accent1"/>
        <w:bottom w:val="single" w:sz="4" w:space="10" w:color="4472C4" w:themeColor="accent1"/>
      </w:pBdr>
      <w:spacing w:before="360" w:after="360" w:line="360" w:lineRule="auto"/>
      <w:ind w:left="864" w:right="864"/>
    </w:pPr>
    <w:rPr>
      <w:iCs/>
      <w:sz w:val="22"/>
    </w:rPr>
  </w:style>
  <w:style w:type="character" w:customStyle="1" w:styleId="IntenseQuoteChar">
    <w:name w:val="Intense Quote Char"/>
    <w:aliases w:val="Legend Char"/>
    <w:basedOn w:val="DefaultParagraphFont"/>
    <w:link w:val="IntenseQuote"/>
    <w:uiPriority w:val="30"/>
    <w:rsid w:val="00726A68"/>
    <w:rPr>
      <w:iCs/>
      <w:sz w:val="22"/>
    </w:rPr>
  </w:style>
  <w:style w:type="paragraph" w:customStyle="1" w:styleId="Legendbody">
    <w:name w:val="Legend body"/>
    <w:basedOn w:val="Normal"/>
    <w:qFormat/>
    <w:rsid w:val="00236C1B"/>
    <w:pPr>
      <w:spacing w:line="360" w:lineRule="auto"/>
    </w:pPr>
  </w:style>
  <w:style w:type="character" w:styleId="Hyperlink">
    <w:name w:val="Hyperlink"/>
    <w:basedOn w:val="DefaultParagraphFont"/>
    <w:uiPriority w:val="99"/>
    <w:unhideWhenUsed/>
    <w:rsid w:val="00880B2D"/>
    <w:rPr>
      <w:color w:val="0563C1" w:themeColor="hyperlink"/>
      <w:u w:val="single"/>
    </w:rPr>
  </w:style>
  <w:style w:type="table" w:styleId="TableGrid">
    <w:name w:val="Table Grid"/>
    <w:basedOn w:val="TableNormal"/>
    <w:uiPriority w:val="39"/>
    <w:rsid w:val="003B41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B413C"/>
    <w:pPr>
      <w:spacing w:after="200" w:line="240" w:lineRule="auto"/>
    </w:pPr>
    <w:rPr>
      <w:i/>
      <w:iCs/>
      <w:color w:val="44546A" w:themeColor="text2"/>
      <w:sz w:val="18"/>
      <w:szCs w:val="18"/>
    </w:rPr>
  </w:style>
  <w:style w:type="paragraph" w:styleId="Footer">
    <w:name w:val="footer"/>
    <w:basedOn w:val="Normal"/>
    <w:link w:val="FooterChar"/>
    <w:uiPriority w:val="99"/>
    <w:unhideWhenUsed/>
    <w:rsid w:val="00693903"/>
    <w:pPr>
      <w:tabs>
        <w:tab w:val="center" w:pos="4513"/>
        <w:tab w:val="right" w:pos="9026"/>
      </w:tabs>
      <w:spacing w:line="240" w:lineRule="auto"/>
    </w:pPr>
  </w:style>
  <w:style w:type="character" w:customStyle="1" w:styleId="FooterChar">
    <w:name w:val="Footer Char"/>
    <w:basedOn w:val="DefaultParagraphFont"/>
    <w:link w:val="Footer"/>
    <w:uiPriority w:val="99"/>
    <w:rsid w:val="00693903"/>
  </w:style>
  <w:style w:type="character" w:styleId="PageNumber">
    <w:name w:val="page number"/>
    <w:basedOn w:val="DefaultParagraphFont"/>
    <w:uiPriority w:val="99"/>
    <w:semiHidden/>
    <w:unhideWhenUsed/>
    <w:rsid w:val="00693903"/>
  </w:style>
  <w:style w:type="paragraph" w:styleId="TOCHeading">
    <w:name w:val="TOC Heading"/>
    <w:basedOn w:val="Heading1"/>
    <w:next w:val="Normal"/>
    <w:uiPriority w:val="39"/>
    <w:unhideWhenUsed/>
    <w:qFormat/>
    <w:rsid w:val="002B405A"/>
    <w:pPr>
      <w:numPr>
        <w:numId w:val="0"/>
      </w:num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D53577"/>
    <w:pPr>
      <w:spacing w:before="240" w:after="120"/>
    </w:pPr>
    <w:rPr>
      <w:b/>
      <w:bCs/>
      <w:caps/>
      <w:sz w:val="22"/>
      <w:szCs w:val="22"/>
      <w:u w:val="single"/>
    </w:rPr>
  </w:style>
  <w:style w:type="paragraph" w:styleId="TOC2">
    <w:name w:val="toc 2"/>
    <w:basedOn w:val="Normal"/>
    <w:next w:val="Normal"/>
    <w:autoRedefine/>
    <w:uiPriority w:val="39"/>
    <w:unhideWhenUsed/>
    <w:rsid w:val="00E66E58"/>
    <w:rPr>
      <w:b/>
      <w:bCs/>
      <w:smallCaps/>
      <w:sz w:val="22"/>
      <w:szCs w:val="22"/>
    </w:rPr>
  </w:style>
  <w:style w:type="paragraph" w:styleId="TOC3">
    <w:name w:val="toc 3"/>
    <w:basedOn w:val="Normal"/>
    <w:next w:val="Normal"/>
    <w:autoRedefine/>
    <w:uiPriority w:val="39"/>
    <w:unhideWhenUsed/>
    <w:rsid w:val="006627DB"/>
    <w:pPr>
      <w:tabs>
        <w:tab w:val="left" w:pos="686"/>
        <w:tab w:val="right" w:pos="8828"/>
      </w:tabs>
    </w:pPr>
    <w:rPr>
      <w:rFonts w:eastAsia="Times New Roman"/>
      <w:noProof/>
      <w:sz w:val="22"/>
      <w:szCs w:val="22"/>
    </w:rPr>
  </w:style>
  <w:style w:type="paragraph" w:styleId="TOC4">
    <w:name w:val="toc 4"/>
    <w:basedOn w:val="Normal"/>
    <w:next w:val="Normal"/>
    <w:autoRedefine/>
    <w:uiPriority w:val="39"/>
    <w:unhideWhenUsed/>
    <w:rsid w:val="002B405A"/>
    <w:rPr>
      <w:sz w:val="22"/>
      <w:szCs w:val="22"/>
    </w:rPr>
  </w:style>
  <w:style w:type="paragraph" w:styleId="TOC5">
    <w:name w:val="toc 5"/>
    <w:basedOn w:val="Normal"/>
    <w:next w:val="Normal"/>
    <w:autoRedefine/>
    <w:uiPriority w:val="39"/>
    <w:unhideWhenUsed/>
    <w:rsid w:val="002B405A"/>
    <w:rPr>
      <w:sz w:val="22"/>
      <w:szCs w:val="22"/>
    </w:rPr>
  </w:style>
  <w:style w:type="paragraph" w:styleId="TOC6">
    <w:name w:val="toc 6"/>
    <w:basedOn w:val="Normal"/>
    <w:next w:val="Normal"/>
    <w:autoRedefine/>
    <w:uiPriority w:val="39"/>
    <w:unhideWhenUsed/>
    <w:rsid w:val="002B405A"/>
    <w:rPr>
      <w:sz w:val="22"/>
      <w:szCs w:val="22"/>
    </w:rPr>
  </w:style>
  <w:style w:type="paragraph" w:styleId="TOC7">
    <w:name w:val="toc 7"/>
    <w:basedOn w:val="Normal"/>
    <w:next w:val="Normal"/>
    <w:autoRedefine/>
    <w:uiPriority w:val="39"/>
    <w:unhideWhenUsed/>
    <w:rsid w:val="002B405A"/>
    <w:rPr>
      <w:sz w:val="22"/>
      <w:szCs w:val="22"/>
    </w:rPr>
  </w:style>
  <w:style w:type="paragraph" w:styleId="TOC8">
    <w:name w:val="toc 8"/>
    <w:basedOn w:val="Normal"/>
    <w:next w:val="Normal"/>
    <w:autoRedefine/>
    <w:uiPriority w:val="39"/>
    <w:unhideWhenUsed/>
    <w:rsid w:val="002B405A"/>
    <w:rPr>
      <w:sz w:val="22"/>
      <w:szCs w:val="22"/>
    </w:rPr>
  </w:style>
  <w:style w:type="paragraph" w:styleId="TOC9">
    <w:name w:val="toc 9"/>
    <w:basedOn w:val="Normal"/>
    <w:next w:val="Normal"/>
    <w:autoRedefine/>
    <w:uiPriority w:val="39"/>
    <w:unhideWhenUsed/>
    <w:rsid w:val="002B405A"/>
    <w:rPr>
      <w:sz w:val="22"/>
      <w:szCs w:val="22"/>
    </w:rPr>
  </w:style>
  <w:style w:type="paragraph" w:styleId="TableofFigures">
    <w:name w:val="table of figures"/>
    <w:basedOn w:val="Normal"/>
    <w:next w:val="Normal"/>
    <w:uiPriority w:val="99"/>
    <w:unhideWhenUsed/>
    <w:rsid w:val="00EF5809"/>
    <w:pPr>
      <w:ind w:left="480" w:hanging="480"/>
    </w:pPr>
    <w:rPr>
      <w:sz w:val="20"/>
      <w:szCs w:val="20"/>
    </w:rPr>
  </w:style>
  <w:style w:type="paragraph" w:styleId="ListParagraph">
    <w:name w:val="List Paragraph"/>
    <w:basedOn w:val="Normal"/>
    <w:uiPriority w:val="34"/>
    <w:qFormat/>
    <w:rsid w:val="00861B9E"/>
    <w:pPr>
      <w:ind w:left="720"/>
      <w:contextualSpacing/>
    </w:pPr>
  </w:style>
  <w:style w:type="character" w:styleId="FollowedHyperlink">
    <w:name w:val="FollowedHyperlink"/>
    <w:basedOn w:val="DefaultParagraphFont"/>
    <w:uiPriority w:val="99"/>
    <w:semiHidden/>
    <w:unhideWhenUsed/>
    <w:rsid w:val="00973C4B"/>
    <w:rPr>
      <w:color w:val="954F72" w:themeColor="followedHyperlink"/>
      <w:u w:val="single"/>
    </w:rPr>
  </w:style>
  <w:style w:type="paragraph" w:styleId="BalloonText">
    <w:name w:val="Balloon Text"/>
    <w:basedOn w:val="Normal"/>
    <w:link w:val="BalloonTextChar"/>
    <w:uiPriority w:val="99"/>
    <w:semiHidden/>
    <w:unhideWhenUsed/>
    <w:rsid w:val="00D27BCA"/>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7BCA"/>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0575A"/>
    <w:rPr>
      <w:sz w:val="18"/>
      <w:szCs w:val="18"/>
    </w:rPr>
  </w:style>
  <w:style w:type="paragraph" w:styleId="CommentText">
    <w:name w:val="annotation text"/>
    <w:basedOn w:val="Normal"/>
    <w:link w:val="CommentTextChar"/>
    <w:uiPriority w:val="99"/>
    <w:semiHidden/>
    <w:unhideWhenUsed/>
    <w:rsid w:val="00C0575A"/>
    <w:pPr>
      <w:spacing w:line="240" w:lineRule="auto"/>
    </w:pPr>
  </w:style>
  <w:style w:type="character" w:customStyle="1" w:styleId="CommentTextChar">
    <w:name w:val="Comment Text Char"/>
    <w:basedOn w:val="DefaultParagraphFont"/>
    <w:link w:val="CommentText"/>
    <w:uiPriority w:val="99"/>
    <w:semiHidden/>
    <w:rsid w:val="00C0575A"/>
  </w:style>
  <w:style w:type="paragraph" w:styleId="CommentSubject">
    <w:name w:val="annotation subject"/>
    <w:basedOn w:val="CommentText"/>
    <w:next w:val="CommentText"/>
    <w:link w:val="CommentSubjectChar"/>
    <w:uiPriority w:val="99"/>
    <w:semiHidden/>
    <w:unhideWhenUsed/>
    <w:rsid w:val="00C0575A"/>
    <w:rPr>
      <w:b/>
      <w:bCs/>
      <w:sz w:val="20"/>
      <w:szCs w:val="20"/>
    </w:rPr>
  </w:style>
  <w:style w:type="character" w:customStyle="1" w:styleId="CommentSubjectChar">
    <w:name w:val="Comment Subject Char"/>
    <w:basedOn w:val="CommentTextChar"/>
    <w:link w:val="CommentSubject"/>
    <w:uiPriority w:val="99"/>
    <w:semiHidden/>
    <w:rsid w:val="00C0575A"/>
    <w:rPr>
      <w:b/>
      <w:bCs/>
      <w:sz w:val="20"/>
      <w:szCs w:val="20"/>
    </w:rPr>
  </w:style>
  <w:style w:type="paragraph" w:styleId="NormalWeb">
    <w:name w:val="Normal (Web)"/>
    <w:basedOn w:val="Normal"/>
    <w:uiPriority w:val="99"/>
    <w:semiHidden/>
    <w:unhideWhenUsed/>
    <w:rsid w:val="0005096F"/>
    <w:pPr>
      <w:spacing w:before="100" w:beforeAutospacing="1" w:after="100" w:afterAutospacing="1" w:line="240" w:lineRule="auto"/>
    </w:pPr>
    <w:rPr>
      <w:rFonts w:ascii="Times New Roman" w:eastAsiaTheme="minorEastAsia" w:hAnsi="Times New Roman" w:cs="Times New Roman"/>
      <w:lang w:eastAsia="en-GB"/>
    </w:rPr>
  </w:style>
  <w:style w:type="paragraph" w:customStyle="1" w:styleId="Figurebody">
    <w:name w:val="Figure body"/>
    <w:basedOn w:val="NoSpacing"/>
    <w:qFormat/>
    <w:rsid w:val="0005096F"/>
    <w:pPr>
      <w:spacing w:line="360" w:lineRule="auto"/>
    </w:pPr>
    <w:rPr>
      <w:b w:val="0"/>
      <w:iCs/>
      <w:shd w:val="clear" w:color="auto" w:fill="FFFFFF"/>
      <w:lang w:val="en-US" w:eastAsia="en-GB"/>
    </w:rPr>
  </w:style>
  <w:style w:type="character" w:styleId="Strong">
    <w:name w:val="Strong"/>
    <w:basedOn w:val="DefaultParagraphFont"/>
    <w:uiPriority w:val="22"/>
    <w:qFormat/>
    <w:rsid w:val="001A0AF5"/>
    <w:rPr>
      <w:b/>
      <w:bCs/>
    </w:rPr>
  </w:style>
  <w:style w:type="character" w:customStyle="1" w:styleId="named-content">
    <w:name w:val="named-content"/>
    <w:basedOn w:val="DefaultParagraphFont"/>
    <w:rsid w:val="00F82144"/>
  </w:style>
  <w:style w:type="character" w:styleId="PlaceholderText">
    <w:name w:val="Placeholder Text"/>
    <w:basedOn w:val="DefaultParagraphFont"/>
    <w:uiPriority w:val="99"/>
    <w:semiHidden/>
    <w:rsid w:val="00F82144"/>
    <w:rPr>
      <w:color w:val="808080"/>
    </w:rPr>
  </w:style>
  <w:style w:type="paragraph" w:styleId="Header">
    <w:name w:val="header"/>
    <w:basedOn w:val="Normal"/>
    <w:link w:val="HeaderChar"/>
    <w:uiPriority w:val="99"/>
    <w:unhideWhenUsed/>
    <w:rsid w:val="0045520A"/>
    <w:pPr>
      <w:tabs>
        <w:tab w:val="center" w:pos="4513"/>
        <w:tab w:val="right" w:pos="9026"/>
      </w:tabs>
      <w:spacing w:line="240" w:lineRule="auto"/>
    </w:pPr>
  </w:style>
  <w:style w:type="character" w:customStyle="1" w:styleId="HeaderChar">
    <w:name w:val="Header Char"/>
    <w:basedOn w:val="DefaultParagraphFont"/>
    <w:link w:val="Header"/>
    <w:uiPriority w:val="99"/>
    <w:rsid w:val="0045520A"/>
  </w:style>
  <w:style w:type="paragraph" w:customStyle="1" w:styleId="Introstuff">
    <w:name w:val="Intro stuff"/>
    <w:qFormat/>
    <w:rsid w:val="00BD0199"/>
    <w:pPr>
      <w:spacing w:line="360" w:lineRule="auto"/>
      <w:jc w:val="center"/>
    </w:pPr>
    <w:rPr>
      <w:b/>
      <w:bCs/>
      <w:caps/>
      <w:color w:val="1F3864" w:themeColor="accent1" w:themeShade="80"/>
      <w:sz w:val="32"/>
      <w:szCs w:val="22"/>
      <w:u w:val="single"/>
    </w:rPr>
  </w:style>
  <w:style w:type="paragraph" w:styleId="Title">
    <w:name w:val="Title"/>
    <w:basedOn w:val="Normal"/>
    <w:next w:val="Normal"/>
    <w:link w:val="TitleChar"/>
    <w:uiPriority w:val="10"/>
    <w:qFormat/>
    <w:rsid w:val="00FE5A84"/>
    <w:pPr>
      <w:contextualSpacing/>
    </w:pPr>
    <w:rPr>
      <w:rFonts w:asciiTheme="majorHAnsi" w:eastAsiaTheme="majorEastAsia" w:hAnsiTheme="majorHAnsi" w:cstheme="majorBidi"/>
      <w:spacing w:val="-10"/>
      <w:kern w:val="28"/>
      <w:sz w:val="56"/>
      <w:szCs w:val="56"/>
      <w:lang w:eastAsia="en-GB"/>
    </w:rPr>
  </w:style>
  <w:style w:type="character" w:customStyle="1" w:styleId="TitleChar">
    <w:name w:val="Title Char"/>
    <w:basedOn w:val="DefaultParagraphFont"/>
    <w:link w:val="Title"/>
    <w:uiPriority w:val="10"/>
    <w:rsid w:val="00FE5A84"/>
    <w:rPr>
      <w:rFonts w:asciiTheme="majorHAnsi" w:eastAsiaTheme="majorEastAsia" w:hAnsiTheme="majorHAnsi" w:cstheme="majorBidi"/>
      <w:spacing w:val="-10"/>
      <w:kern w:val="28"/>
      <w:sz w:val="56"/>
      <w:szCs w:val="56"/>
      <w:lang w:eastAsia="en-GB"/>
    </w:rPr>
  </w:style>
  <w:style w:type="paragraph" w:styleId="Index1">
    <w:name w:val="index 1"/>
    <w:basedOn w:val="Normal"/>
    <w:next w:val="Normal"/>
    <w:autoRedefine/>
    <w:uiPriority w:val="99"/>
    <w:unhideWhenUsed/>
    <w:rsid w:val="00FA65BA"/>
    <w:pPr>
      <w:spacing w:line="360" w:lineRule="auto"/>
      <w:ind w:left="240" w:hanging="240"/>
      <w:jc w:val="center"/>
    </w:pPr>
    <w:rPr>
      <w:color w:val="1F3864" w:themeColor="accent1" w:themeShade="80"/>
      <w:sz w:val="32"/>
    </w:rPr>
  </w:style>
  <w:style w:type="paragraph" w:styleId="TableofAuthorities">
    <w:name w:val="table of authorities"/>
    <w:basedOn w:val="Normal"/>
    <w:next w:val="Normal"/>
    <w:uiPriority w:val="99"/>
    <w:unhideWhenUsed/>
    <w:rsid w:val="00FE5A84"/>
    <w:pPr>
      <w:ind w:left="240" w:hanging="240"/>
    </w:pPr>
    <w:rPr>
      <w:rFonts w:cs="Times New Roman"/>
      <w:sz w:val="20"/>
      <w:szCs w:val="20"/>
      <w:lang w:eastAsia="en-GB"/>
    </w:rPr>
  </w:style>
  <w:style w:type="paragraph" w:styleId="TOAHeading">
    <w:name w:val="toa heading"/>
    <w:basedOn w:val="Normal"/>
    <w:next w:val="Normal"/>
    <w:uiPriority w:val="99"/>
    <w:unhideWhenUsed/>
    <w:rsid w:val="00FE5A84"/>
    <w:pPr>
      <w:spacing w:before="240" w:after="120"/>
    </w:pPr>
    <w:rPr>
      <w:rFonts w:cs="Arial"/>
      <w:b/>
      <w:bCs/>
      <w:caps/>
      <w:sz w:val="20"/>
      <w:szCs w:val="20"/>
      <w:lang w:eastAsia="en-GB"/>
    </w:rPr>
  </w:style>
  <w:style w:type="paragraph" w:styleId="Index2">
    <w:name w:val="index 2"/>
    <w:basedOn w:val="Normal"/>
    <w:next w:val="Normal"/>
    <w:autoRedefine/>
    <w:uiPriority w:val="99"/>
    <w:unhideWhenUsed/>
    <w:rsid w:val="00FE5A84"/>
    <w:pPr>
      <w:ind w:left="480" w:hanging="240"/>
    </w:pPr>
    <w:rPr>
      <w:rFonts w:cs="Times New Roman"/>
      <w:sz w:val="20"/>
      <w:szCs w:val="20"/>
      <w:lang w:eastAsia="en-GB"/>
    </w:rPr>
  </w:style>
  <w:style w:type="paragraph" w:styleId="Index3">
    <w:name w:val="index 3"/>
    <w:basedOn w:val="Normal"/>
    <w:next w:val="Normal"/>
    <w:autoRedefine/>
    <w:uiPriority w:val="99"/>
    <w:unhideWhenUsed/>
    <w:rsid w:val="00FE5A84"/>
    <w:pPr>
      <w:ind w:left="720" w:hanging="240"/>
    </w:pPr>
    <w:rPr>
      <w:rFonts w:cs="Times New Roman"/>
      <w:sz w:val="20"/>
      <w:szCs w:val="20"/>
      <w:lang w:eastAsia="en-GB"/>
    </w:rPr>
  </w:style>
  <w:style w:type="paragraph" w:styleId="Index4">
    <w:name w:val="index 4"/>
    <w:basedOn w:val="Normal"/>
    <w:next w:val="Normal"/>
    <w:autoRedefine/>
    <w:uiPriority w:val="99"/>
    <w:unhideWhenUsed/>
    <w:rsid w:val="00FE5A84"/>
    <w:pPr>
      <w:ind w:left="960" w:hanging="240"/>
    </w:pPr>
    <w:rPr>
      <w:rFonts w:cs="Times New Roman"/>
      <w:sz w:val="20"/>
      <w:szCs w:val="20"/>
      <w:lang w:eastAsia="en-GB"/>
    </w:rPr>
  </w:style>
  <w:style w:type="paragraph" w:styleId="Index5">
    <w:name w:val="index 5"/>
    <w:basedOn w:val="Normal"/>
    <w:next w:val="Normal"/>
    <w:autoRedefine/>
    <w:uiPriority w:val="99"/>
    <w:unhideWhenUsed/>
    <w:rsid w:val="00FE5A84"/>
    <w:pPr>
      <w:ind w:left="1200" w:hanging="240"/>
    </w:pPr>
    <w:rPr>
      <w:rFonts w:cs="Times New Roman"/>
      <w:sz w:val="20"/>
      <w:szCs w:val="20"/>
      <w:lang w:eastAsia="en-GB"/>
    </w:rPr>
  </w:style>
  <w:style w:type="paragraph" w:styleId="Index6">
    <w:name w:val="index 6"/>
    <w:basedOn w:val="Normal"/>
    <w:next w:val="Normal"/>
    <w:autoRedefine/>
    <w:uiPriority w:val="99"/>
    <w:unhideWhenUsed/>
    <w:rsid w:val="00FE5A84"/>
    <w:pPr>
      <w:ind w:left="1440" w:hanging="240"/>
    </w:pPr>
    <w:rPr>
      <w:rFonts w:cs="Times New Roman"/>
      <w:sz w:val="20"/>
      <w:szCs w:val="20"/>
      <w:lang w:eastAsia="en-GB"/>
    </w:rPr>
  </w:style>
  <w:style w:type="paragraph" w:styleId="Index7">
    <w:name w:val="index 7"/>
    <w:basedOn w:val="Normal"/>
    <w:next w:val="Normal"/>
    <w:autoRedefine/>
    <w:uiPriority w:val="99"/>
    <w:unhideWhenUsed/>
    <w:rsid w:val="00FE5A84"/>
    <w:pPr>
      <w:ind w:left="1680" w:hanging="240"/>
    </w:pPr>
    <w:rPr>
      <w:rFonts w:cs="Times New Roman"/>
      <w:sz w:val="20"/>
      <w:szCs w:val="20"/>
      <w:lang w:eastAsia="en-GB"/>
    </w:rPr>
  </w:style>
  <w:style w:type="paragraph" w:styleId="Index8">
    <w:name w:val="index 8"/>
    <w:basedOn w:val="Normal"/>
    <w:next w:val="Normal"/>
    <w:autoRedefine/>
    <w:uiPriority w:val="99"/>
    <w:unhideWhenUsed/>
    <w:rsid w:val="00FE5A84"/>
    <w:pPr>
      <w:ind w:left="1920" w:hanging="240"/>
    </w:pPr>
    <w:rPr>
      <w:rFonts w:cs="Times New Roman"/>
      <w:sz w:val="20"/>
      <w:szCs w:val="20"/>
      <w:lang w:eastAsia="en-GB"/>
    </w:rPr>
  </w:style>
  <w:style w:type="paragraph" w:styleId="Index9">
    <w:name w:val="index 9"/>
    <w:basedOn w:val="Normal"/>
    <w:next w:val="Normal"/>
    <w:autoRedefine/>
    <w:uiPriority w:val="99"/>
    <w:unhideWhenUsed/>
    <w:rsid w:val="00FE5A84"/>
    <w:pPr>
      <w:ind w:left="2160" w:hanging="240"/>
    </w:pPr>
    <w:rPr>
      <w:rFonts w:cs="Times New Roman"/>
      <w:sz w:val="20"/>
      <w:szCs w:val="20"/>
      <w:lang w:eastAsia="en-GB"/>
    </w:rPr>
  </w:style>
  <w:style w:type="paragraph" w:styleId="IndexHeading">
    <w:name w:val="index heading"/>
    <w:basedOn w:val="Normal"/>
    <w:next w:val="Index1"/>
    <w:uiPriority w:val="99"/>
    <w:unhideWhenUsed/>
    <w:rsid w:val="00FE5A84"/>
    <w:rPr>
      <w:rFonts w:cs="Times New Roman"/>
      <w:sz w:val="20"/>
      <w:szCs w:val="20"/>
      <w:lang w:eastAsia="en-GB"/>
    </w:rPr>
  </w:style>
  <w:style w:type="paragraph" w:customStyle="1" w:styleId="FIgurebody0">
    <w:name w:val="FIgure body"/>
    <w:basedOn w:val="Normal"/>
    <w:qFormat/>
    <w:rsid w:val="00FE5A84"/>
    <w:pPr>
      <w:keepNext/>
      <w:spacing w:line="360" w:lineRule="auto"/>
    </w:pPr>
    <w:rPr>
      <w:rFonts w:cs="Times New Roman"/>
      <w:noProof/>
      <w:lang w:eastAsia="en-GB"/>
    </w:rPr>
  </w:style>
  <w:style w:type="table" w:customStyle="1" w:styleId="TableGrid1">
    <w:name w:val="Table Grid1"/>
    <w:basedOn w:val="TableNormal"/>
    <w:next w:val="TableGrid"/>
    <w:uiPriority w:val="39"/>
    <w:rsid w:val="00B87D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B87D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441151">
      <w:bodyDiv w:val="1"/>
      <w:marLeft w:val="0"/>
      <w:marRight w:val="0"/>
      <w:marTop w:val="0"/>
      <w:marBottom w:val="0"/>
      <w:divBdr>
        <w:top w:val="none" w:sz="0" w:space="0" w:color="auto"/>
        <w:left w:val="none" w:sz="0" w:space="0" w:color="auto"/>
        <w:bottom w:val="none" w:sz="0" w:space="0" w:color="auto"/>
        <w:right w:val="none" w:sz="0" w:space="0" w:color="auto"/>
      </w:divBdr>
    </w:div>
    <w:div w:id="380594870">
      <w:bodyDiv w:val="1"/>
      <w:marLeft w:val="0"/>
      <w:marRight w:val="0"/>
      <w:marTop w:val="0"/>
      <w:marBottom w:val="0"/>
      <w:divBdr>
        <w:top w:val="none" w:sz="0" w:space="0" w:color="auto"/>
        <w:left w:val="none" w:sz="0" w:space="0" w:color="auto"/>
        <w:bottom w:val="none" w:sz="0" w:space="0" w:color="auto"/>
        <w:right w:val="none" w:sz="0" w:space="0" w:color="auto"/>
      </w:divBdr>
      <w:divsChild>
        <w:div w:id="1415316562">
          <w:marLeft w:val="0"/>
          <w:marRight w:val="0"/>
          <w:marTop w:val="0"/>
          <w:marBottom w:val="0"/>
          <w:divBdr>
            <w:top w:val="none" w:sz="0" w:space="0" w:color="auto"/>
            <w:left w:val="none" w:sz="0" w:space="0" w:color="auto"/>
            <w:bottom w:val="none" w:sz="0" w:space="0" w:color="auto"/>
            <w:right w:val="none" w:sz="0" w:space="0" w:color="auto"/>
          </w:divBdr>
        </w:div>
        <w:div w:id="1470049583">
          <w:marLeft w:val="0"/>
          <w:marRight w:val="0"/>
          <w:marTop w:val="0"/>
          <w:marBottom w:val="0"/>
          <w:divBdr>
            <w:top w:val="none" w:sz="0" w:space="0" w:color="auto"/>
            <w:left w:val="none" w:sz="0" w:space="0" w:color="auto"/>
            <w:bottom w:val="none" w:sz="0" w:space="0" w:color="auto"/>
            <w:right w:val="none" w:sz="0" w:space="0" w:color="auto"/>
          </w:divBdr>
        </w:div>
        <w:div w:id="1831630964">
          <w:marLeft w:val="0"/>
          <w:marRight w:val="0"/>
          <w:marTop w:val="0"/>
          <w:marBottom w:val="0"/>
          <w:divBdr>
            <w:top w:val="none" w:sz="0" w:space="0" w:color="auto"/>
            <w:left w:val="none" w:sz="0" w:space="0" w:color="auto"/>
            <w:bottom w:val="none" w:sz="0" w:space="0" w:color="auto"/>
            <w:right w:val="none" w:sz="0" w:space="0" w:color="auto"/>
          </w:divBdr>
        </w:div>
      </w:divsChild>
    </w:div>
    <w:div w:id="508181862">
      <w:bodyDiv w:val="1"/>
      <w:marLeft w:val="0"/>
      <w:marRight w:val="0"/>
      <w:marTop w:val="0"/>
      <w:marBottom w:val="0"/>
      <w:divBdr>
        <w:top w:val="none" w:sz="0" w:space="0" w:color="auto"/>
        <w:left w:val="none" w:sz="0" w:space="0" w:color="auto"/>
        <w:bottom w:val="none" w:sz="0" w:space="0" w:color="auto"/>
        <w:right w:val="none" w:sz="0" w:space="0" w:color="auto"/>
      </w:divBdr>
    </w:div>
    <w:div w:id="620959738">
      <w:bodyDiv w:val="1"/>
      <w:marLeft w:val="0"/>
      <w:marRight w:val="0"/>
      <w:marTop w:val="0"/>
      <w:marBottom w:val="0"/>
      <w:divBdr>
        <w:top w:val="none" w:sz="0" w:space="0" w:color="auto"/>
        <w:left w:val="none" w:sz="0" w:space="0" w:color="auto"/>
        <w:bottom w:val="none" w:sz="0" w:space="0" w:color="auto"/>
        <w:right w:val="none" w:sz="0" w:space="0" w:color="auto"/>
      </w:divBdr>
    </w:div>
    <w:div w:id="771166571">
      <w:bodyDiv w:val="1"/>
      <w:marLeft w:val="0"/>
      <w:marRight w:val="0"/>
      <w:marTop w:val="0"/>
      <w:marBottom w:val="0"/>
      <w:divBdr>
        <w:top w:val="none" w:sz="0" w:space="0" w:color="auto"/>
        <w:left w:val="none" w:sz="0" w:space="0" w:color="auto"/>
        <w:bottom w:val="none" w:sz="0" w:space="0" w:color="auto"/>
        <w:right w:val="none" w:sz="0" w:space="0" w:color="auto"/>
      </w:divBdr>
      <w:divsChild>
        <w:div w:id="1008482606">
          <w:marLeft w:val="0"/>
          <w:marRight w:val="0"/>
          <w:marTop w:val="0"/>
          <w:marBottom w:val="0"/>
          <w:divBdr>
            <w:top w:val="none" w:sz="0" w:space="0" w:color="auto"/>
            <w:left w:val="none" w:sz="0" w:space="0" w:color="auto"/>
            <w:bottom w:val="none" w:sz="0" w:space="0" w:color="auto"/>
            <w:right w:val="none" w:sz="0" w:space="0" w:color="auto"/>
          </w:divBdr>
        </w:div>
        <w:div w:id="675504011">
          <w:marLeft w:val="0"/>
          <w:marRight w:val="0"/>
          <w:marTop w:val="0"/>
          <w:marBottom w:val="0"/>
          <w:divBdr>
            <w:top w:val="none" w:sz="0" w:space="0" w:color="auto"/>
            <w:left w:val="none" w:sz="0" w:space="0" w:color="auto"/>
            <w:bottom w:val="none" w:sz="0" w:space="0" w:color="auto"/>
            <w:right w:val="none" w:sz="0" w:space="0" w:color="auto"/>
          </w:divBdr>
        </w:div>
        <w:div w:id="203178623">
          <w:marLeft w:val="0"/>
          <w:marRight w:val="0"/>
          <w:marTop w:val="0"/>
          <w:marBottom w:val="0"/>
          <w:divBdr>
            <w:top w:val="none" w:sz="0" w:space="0" w:color="auto"/>
            <w:left w:val="none" w:sz="0" w:space="0" w:color="auto"/>
            <w:bottom w:val="none" w:sz="0" w:space="0" w:color="auto"/>
            <w:right w:val="none" w:sz="0" w:space="0" w:color="auto"/>
          </w:divBdr>
        </w:div>
      </w:divsChild>
    </w:div>
    <w:div w:id="141874597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openxmlformats.org/officeDocument/2006/relationships/image" Target="media/image103.png"/><Relationship Id="rId21" Type="http://schemas.openxmlformats.org/officeDocument/2006/relationships/image" Target="media/image10.jpeg"/><Relationship Id="rId42" Type="http://schemas.openxmlformats.org/officeDocument/2006/relationships/image" Target="media/image30.emf"/><Relationship Id="rId47" Type="http://schemas.openxmlformats.org/officeDocument/2006/relationships/image" Target="media/image35.emf"/><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image" Target="media/image98.png"/><Relationship Id="rId133" Type="http://schemas.openxmlformats.org/officeDocument/2006/relationships/fontTable" Target="fontTable.xml"/><Relationship Id="rId16" Type="http://schemas.openxmlformats.org/officeDocument/2006/relationships/image" Target="media/image6.png"/><Relationship Id="rId107" Type="http://schemas.openxmlformats.org/officeDocument/2006/relationships/image" Target="media/image93.png"/><Relationship Id="rId11" Type="http://schemas.openxmlformats.org/officeDocument/2006/relationships/image" Target="media/image2.png"/><Relationship Id="rId32" Type="http://schemas.openxmlformats.org/officeDocument/2006/relationships/image" Target="media/image20.emf"/><Relationship Id="rId37" Type="http://schemas.openxmlformats.org/officeDocument/2006/relationships/image" Target="media/image25.emf"/><Relationship Id="rId53" Type="http://schemas.openxmlformats.org/officeDocument/2006/relationships/image" Target="media/image41.png"/><Relationship Id="rId58" Type="http://schemas.openxmlformats.org/officeDocument/2006/relationships/image" Target="media/image46.emf"/><Relationship Id="rId74" Type="http://schemas.openxmlformats.org/officeDocument/2006/relationships/image" Target="media/image58.emf"/><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9.png"/><Relationship Id="rId128" Type="http://schemas.openxmlformats.org/officeDocument/2006/relationships/image" Target="media/image114.png"/><Relationship Id="rId5" Type="http://schemas.openxmlformats.org/officeDocument/2006/relationships/webSettings" Target="webSettings.xml"/><Relationship Id="rId90" Type="http://schemas.openxmlformats.org/officeDocument/2006/relationships/image" Target="media/image76.png"/><Relationship Id="rId95" Type="http://schemas.openxmlformats.org/officeDocument/2006/relationships/image" Target="media/image81.png"/><Relationship Id="rId14" Type="http://schemas.openxmlformats.org/officeDocument/2006/relationships/image" Target="media/image4.jpg"/><Relationship Id="rId22" Type="http://schemas.microsoft.com/office/2007/relationships/hdphoto" Target="media/hdphoto3.wdp"/><Relationship Id="rId27" Type="http://schemas.openxmlformats.org/officeDocument/2006/relationships/image" Target="media/image15.png"/><Relationship Id="rId30" Type="http://schemas.openxmlformats.org/officeDocument/2006/relationships/image" Target="media/image18.emf"/><Relationship Id="rId35" Type="http://schemas.openxmlformats.org/officeDocument/2006/relationships/image" Target="media/image23.emf"/><Relationship Id="rId43" Type="http://schemas.openxmlformats.org/officeDocument/2006/relationships/image" Target="media/image31.emf"/><Relationship Id="rId48" Type="http://schemas.openxmlformats.org/officeDocument/2006/relationships/image" Target="media/image36.emf"/><Relationship Id="rId56" Type="http://schemas.openxmlformats.org/officeDocument/2006/relationships/image" Target="media/image44.emf"/><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13" Type="http://schemas.openxmlformats.org/officeDocument/2006/relationships/image" Target="media/image99.emf"/><Relationship Id="rId118" Type="http://schemas.openxmlformats.org/officeDocument/2006/relationships/image" Target="media/image104.png"/><Relationship Id="rId126" Type="http://schemas.openxmlformats.org/officeDocument/2006/relationships/image" Target="media/image112.png"/><Relationship Id="rId134"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39.emf"/><Relationship Id="rId72" Type="http://schemas.openxmlformats.org/officeDocument/2006/relationships/image" Target="media/image60.emf"/><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7.emf"/><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7.jpeg"/><Relationship Id="rId25" Type="http://schemas.openxmlformats.org/officeDocument/2006/relationships/image" Target="media/image13.png"/><Relationship Id="rId33" Type="http://schemas.openxmlformats.org/officeDocument/2006/relationships/image" Target="media/image21.emf"/><Relationship Id="rId38" Type="http://schemas.openxmlformats.org/officeDocument/2006/relationships/image" Target="media/image26.emf"/><Relationship Id="rId46" Type="http://schemas.openxmlformats.org/officeDocument/2006/relationships/image" Target="media/image34.emf"/><Relationship Id="rId59" Type="http://schemas.openxmlformats.org/officeDocument/2006/relationships/image" Target="media/image47.tiff"/><Relationship Id="rId67" Type="http://schemas.openxmlformats.org/officeDocument/2006/relationships/image" Target="media/image55.png"/><Relationship Id="rId103" Type="http://schemas.openxmlformats.org/officeDocument/2006/relationships/image" Target="media/image89.png"/><Relationship Id="rId108" Type="http://schemas.openxmlformats.org/officeDocument/2006/relationships/image" Target="media/image94.png"/><Relationship Id="rId116" Type="http://schemas.openxmlformats.org/officeDocument/2006/relationships/image" Target="media/image102.png"/><Relationship Id="rId124" Type="http://schemas.openxmlformats.org/officeDocument/2006/relationships/image" Target="media/image110.png"/><Relationship Id="rId129" Type="http://schemas.openxmlformats.org/officeDocument/2006/relationships/image" Target="media/image115.png"/><Relationship Id="rId20" Type="http://schemas.openxmlformats.org/officeDocument/2006/relationships/image" Target="media/image9.tiff"/><Relationship Id="rId41" Type="http://schemas.openxmlformats.org/officeDocument/2006/relationships/image" Target="media/image29.emf"/><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11" Type="http://schemas.openxmlformats.org/officeDocument/2006/relationships/image" Target="media/image97.png"/><Relationship Id="rId132"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tiff"/><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emf"/><Relationship Id="rId49" Type="http://schemas.openxmlformats.org/officeDocument/2006/relationships/image" Target="media/image37.emf"/><Relationship Id="rId57" Type="http://schemas.openxmlformats.org/officeDocument/2006/relationships/image" Target="media/image45.emf"/><Relationship Id="rId106" Type="http://schemas.openxmlformats.org/officeDocument/2006/relationships/image" Target="media/image92.png"/><Relationship Id="rId114" Type="http://schemas.openxmlformats.org/officeDocument/2006/relationships/image" Target="media/image100.emf"/><Relationship Id="rId119" Type="http://schemas.openxmlformats.org/officeDocument/2006/relationships/image" Target="media/image105.emf"/><Relationship Id="rId127" Type="http://schemas.openxmlformats.org/officeDocument/2006/relationships/image" Target="media/image113.png"/><Relationship Id="rId10" Type="http://schemas.openxmlformats.org/officeDocument/2006/relationships/footer" Target="footer2.xml"/><Relationship Id="rId31" Type="http://schemas.openxmlformats.org/officeDocument/2006/relationships/image" Target="media/image19.emf"/><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570.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8.png"/><Relationship Id="rId130" Type="http://schemas.openxmlformats.org/officeDocument/2006/relationships/image" Target="media/image116.png"/><Relationship Id="rId4" Type="http://schemas.openxmlformats.org/officeDocument/2006/relationships/settings" Target="settings.xml"/><Relationship Id="rId9" Type="http://schemas.openxmlformats.org/officeDocument/2006/relationships/footer" Target="footer1.xml"/><Relationship Id="rId13" Type="http://schemas.microsoft.com/office/2007/relationships/hdphoto" Target="media/hdphoto1.wdp"/><Relationship Id="rId18" Type="http://schemas.microsoft.com/office/2007/relationships/hdphoto" Target="media/hdphoto2.wdp"/><Relationship Id="rId39" Type="http://schemas.openxmlformats.org/officeDocument/2006/relationships/image" Target="media/image27.emf"/><Relationship Id="rId109" Type="http://schemas.openxmlformats.org/officeDocument/2006/relationships/image" Target="media/image95.png"/><Relationship Id="rId34" Type="http://schemas.openxmlformats.org/officeDocument/2006/relationships/image" Target="media/image22.emf"/><Relationship Id="rId50" Type="http://schemas.openxmlformats.org/officeDocument/2006/relationships/image" Target="media/image38.emf"/><Relationship Id="rId55" Type="http://schemas.openxmlformats.org/officeDocument/2006/relationships/image" Target="media/image43.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6.emf"/><Relationship Id="rId125" Type="http://schemas.openxmlformats.org/officeDocument/2006/relationships/image" Target="media/image111.pn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17.emf"/><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emf"/><Relationship Id="rId66" Type="http://schemas.openxmlformats.org/officeDocument/2006/relationships/image" Target="media/image54.pn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101.png"/><Relationship Id="rId131" Type="http://schemas.openxmlformats.org/officeDocument/2006/relationships/image" Target="media/image117.png"/><Relationship Id="rId61" Type="http://schemas.openxmlformats.org/officeDocument/2006/relationships/image" Target="media/image49.png"/><Relationship Id="rId82" Type="http://schemas.openxmlformats.org/officeDocument/2006/relationships/image" Target="media/image68.png"/><Relationship Id="rId19" Type="http://schemas.openxmlformats.org/officeDocument/2006/relationships/image" Target="media/image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913D823-7186-40FF-AF4A-5EDE34A16B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67</TotalTime>
  <Pages>284</Pages>
  <Words>360194</Words>
  <Characters>2053108</Characters>
  <Application>Microsoft Office Word</Application>
  <DocSecurity>0</DocSecurity>
  <Lines>17109</Lines>
  <Paragraphs>4816</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2408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a Shamarina</dc:creator>
  <cp:keywords/>
  <dc:description/>
  <cp:lastModifiedBy>Daria Shamarina</cp:lastModifiedBy>
  <cp:revision>18</cp:revision>
  <cp:lastPrinted>2018-02-05T14:42:00Z</cp:lastPrinted>
  <dcterms:created xsi:type="dcterms:W3CDTF">2018-07-30T12:38:00Z</dcterms:created>
  <dcterms:modified xsi:type="dcterms:W3CDTF">2018-08-08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298eaa8-f570-37ac-94eb-aab799cce3c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med-central</vt:lpwstr>
  </property>
  <property fmtid="{D5CDD505-2E9C-101B-9397-08002B2CF9AE}" pid="12" name="Mendeley Recent Style Name 3_1">
    <vt:lpwstr>BioMed Centra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